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CA60BB" w14:textId="6A047D99" w:rsidR="00EF47C4" w:rsidRDefault="00EF47C4" w:rsidP="003C538E">
      <w:pPr>
        <w:jc w:val="center"/>
        <w:rPr>
          <w:b/>
          <w:bCs/>
          <w:sz w:val="24"/>
        </w:rPr>
      </w:pPr>
      <w:bookmarkStart w:id="0" w:name="_Hlk206285196"/>
      <w:bookmarkStart w:id="1" w:name="_Hlk206285452"/>
      <w:bookmarkStart w:id="2" w:name="_Hlk206285148"/>
      <w:r w:rsidRPr="005236EE">
        <w:rPr>
          <w:b/>
          <w:sz w:val="24"/>
        </w:rPr>
        <w:t xml:space="preserve">SUPPORTING </w:t>
      </w:r>
      <w:r w:rsidRPr="005236EE">
        <w:rPr>
          <w:b/>
          <w:bCs/>
          <w:sz w:val="24"/>
        </w:rPr>
        <w:t>INFORMATION</w:t>
      </w:r>
    </w:p>
    <w:p w14:paraId="08621746" w14:textId="36238769" w:rsidR="004B7B44" w:rsidRDefault="004B7B44" w:rsidP="00EF47C4">
      <w:pPr>
        <w:rPr>
          <w:b/>
          <w:bCs/>
          <w:sz w:val="24"/>
        </w:rPr>
      </w:pPr>
    </w:p>
    <w:p w14:paraId="05F6413A" w14:textId="77777777" w:rsidR="002220A6" w:rsidRDefault="002220A6" w:rsidP="002220A6">
      <w:pPr>
        <w:jc w:val="center"/>
        <w:rPr>
          <w:b/>
          <w:bCs/>
          <w:sz w:val="22"/>
          <w:szCs w:val="22"/>
        </w:rPr>
      </w:pPr>
      <w:bookmarkStart w:id="3" w:name="OLE_LINK7"/>
      <w:r>
        <w:rPr>
          <w:b/>
          <w:bCs/>
          <w:sz w:val="22"/>
          <w:szCs w:val="22"/>
        </w:rPr>
        <w:t xml:space="preserve">Mechanistic Insights into </w:t>
      </w:r>
      <w:r w:rsidRPr="00106130">
        <w:rPr>
          <w:b/>
          <w:bCs/>
          <w:sz w:val="22"/>
          <w:szCs w:val="22"/>
        </w:rPr>
        <w:t>Binding, Configuration, Coverage, and Reaction Rates of</w:t>
      </w:r>
      <w:r w:rsidRPr="00A93614">
        <w:rPr>
          <w:b/>
          <w:bCs/>
          <w:sz w:val="22"/>
          <w:szCs w:val="22"/>
        </w:rPr>
        <w:t xml:space="preserve"> </w:t>
      </w:r>
      <w:r>
        <w:rPr>
          <w:b/>
          <w:bCs/>
          <w:sz w:val="22"/>
          <w:szCs w:val="22"/>
        </w:rPr>
        <w:t>Hydrogen</w:t>
      </w:r>
      <w:r w:rsidRPr="00A93614">
        <w:rPr>
          <w:b/>
          <w:bCs/>
          <w:sz w:val="22"/>
          <w:szCs w:val="22"/>
        </w:rPr>
        <w:t xml:space="preserve"> on Platinum</w:t>
      </w:r>
      <w:r>
        <w:rPr>
          <w:b/>
          <w:bCs/>
          <w:sz w:val="22"/>
          <w:szCs w:val="22"/>
        </w:rPr>
        <w:t xml:space="preserve"> Surfaces</w:t>
      </w:r>
      <w:r w:rsidRPr="00A93614">
        <w:rPr>
          <w:b/>
          <w:bCs/>
          <w:sz w:val="22"/>
          <w:szCs w:val="22"/>
        </w:rPr>
        <w:t xml:space="preserve"> </w:t>
      </w:r>
    </w:p>
    <w:p w14:paraId="53310F1B" w14:textId="77777777" w:rsidR="002220A6" w:rsidRPr="00A93614" w:rsidRDefault="002220A6" w:rsidP="002220A6">
      <w:pPr>
        <w:jc w:val="center"/>
        <w:rPr>
          <w:b/>
          <w:bCs/>
          <w:sz w:val="22"/>
          <w:szCs w:val="22"/>
        </w:rPr>
      </w:pPr>
    </w:p>
    <w:p w14:paraId="1C1D7220" w14:textId="45FB1EC7" w:rsidR="002220A6" w:rsidRPr="00A93614" w:rsidRDefault="002220A6" w:rsidP="002220A6">
      <w:pPr>
        <w:jc w:val="center"/>
        <w:rPr>
          <w:sz w:val="22"/>
          <w:szCs w:val="22"/>
        </w:rPr>
      </w:pPr>
      <w:r>
        <w:rPr>
          <w:sz w:val="22"/>
          <w:szCs w:val="22"/>
        </w:rPr>
        <w:t>Hui Wang</w:t>
      </w:r>
      <w:r>
        <w:rPr>
          <w:sz w:val="22"/>
          <w:szCs w:val="22"/>
          <w:vertAlign w:val="superscript"/>
        </w:rPr>
        <w:t>1</w:t>
      </w:r>
      <w:r>
        <w:rPr>
          <w:sz w:val="22"/>
          <w:szCs w:val="22"/>
        </w:rPr>
        <w:t>, Haley Fisher</w:t>
      </w:r>
      <w:r>
        <w:rPr>
          <w:sz w:val="22"/>
          <w:szCs w:val="22"/>
          <w:vertAlign w:val="superscript"/>
        </w:rPr>
        <w:t>1</w:t>
      </w:r>
      <w:r>
        <w:rPr>
          <w:sz w:val="22"/>
          <w:szCs w:val="22"/>
        </w:rPr>
        <w:t xml:space="preserve">, </w:t>
      </w:r>
      <w:r w:rsidR="00305CB9">
        <w:rPr>
          <w:sz w:val="22"/>
          <w:szCs w:val="22"/>
        </w:rPr>
        <w:t>Haibin Wu</w:t>
      </w:r>
      <w:r w:rsidR="00305CB9">
        <w:rPr>
          <w:sz w:val="22"/>
          <w:szCs w:val="22"/>
          <w:vertAlign w:val="superscript"/>
        </w:rPr>
        <w:t>2</w:t>
      </w:r>
      <w:r w:rsidR="00305CB9">
        <w:rPr>
          <w:sz w:val="22"/>
          <w:szCs w:val="22"/>
        </w:rPr>
        <w:t xml:space="preserve">, </w:t>
      </w:r>
      <w:r w:rsidR="004C4AF0">
        <w:rPr>
          <w:sz w:val="22"/>
          <w:szCs w:val="22"/>
        </w:rPr>
        <w:t>Jesse B. Brown</w:t>
      </w:r>
      <w:r w:rsidR="004C4AF0">
        <w:rPr>
          <w:sz w:val="22"/>
          <w:szCs w:val="22"/>
          <w:vertAlign w:val="superscript"/>
        </w:rPr>
        <w:t>1</w:t>
      </w:r>
      <w:r w:rsidR="004C4AF0">
        <w:rPr>
          <w:sz w:val="22"/>
          <w:szCs w:val="22"/>
        </w:rPr>
        <w:t xml:space="preserve">, </w:t>
      </w:r>
      <w:r w:rsidR="007A7379" w:rsidRPr="007A7379">
        <w:rPr>
          <w:rFonts w:eastAsia="DengXian"/>
          <w:sz w:val="22"/>
          <w:szCs w:val="22"/>
          <w:lang w:eastAsia="en-US"/>
          <w14:ligatures w14:val="standardContextual"/>
        </w:rPr>
        <w:t>Zhi</w:t>
      </w:r>
      <w:r w:rsidR="007A7379" w:rsidRPr="007A7379">
        <w:rPr>
          <w:rFonts w:eastAsia="DengXian" w:hint="eastAsia"/>
          <w:sz w:val="22"/>
          <w:szCs w:val="22"/>
          <w14:ligatures w14:val="standardContextual"/>
        </w:rPr>
        <w:t>-C</w:t>
      </w:r>
      <w:r w:rsidR="007A7379" w:rsidRPr="007A7379">
        <w:rPr>
          <w:rFonts w:eastAsia="DengXian"/>
          <w:sz w:val="22"/>
          <w:szCs w:val="22"/>
          <w:lang w:eastAsia="en-US"/>
          <w14:ligatures w14:val="standardContextual"/>
        </w:rPr>
        <w:t>hao Huang</w:t>
      </w:r>
      <w:r w:rsidR="007A7379" w:rsidRPr="007A7379">
        <w:rPr>
          <w:rFonts w:eastAsia="DengXian" w:hint="eastAsia"/>
          <w:sz w:val="22"/>
          <w:szCs w:val="22"/>
          <w14:ligatures w14:val="standardContextual"/>
        </w:rPr>
        <w:t>-F</w:t>
      </w:r>
      <w:r w:rsidR="007A7379" w:rsidRPr="007A7379">
        <w:rPr>
          <w:rFonts w:eastAsia="DengXian"/>
          <w:sz w:val="22"/>
          <w:szCs w:val="22"/>
          <w:lang w:eastAsia="en-US"/>
          <w14:ligatures w14:val="standardContextual"/>
        </w:rPr>
        <w:t>u</w:t>
      </w:r>
      <w:r w:rsidR="007A7379">
        <w:rPr>
          <w:sz w:val="22"/>
          <w:szCs w:val="22"/>
          <w:vertAlign w:val="superscript"/>
        </w:rPr>
        <w:t xml:space="preserve"> </w:t>
      </w:r>
      <w:r>
        <w:rPr>
          <w:sz w:val="22"/>
          <w:szCs w:val="22"/>
          <w:vertAlign w:val="superscript"/>
        </w:rPr>
        <w:t>1</w:t>
      </w:r>
      <w:r>
        <w:rPr>
          <w:sz w:val="22"/>
          <w:szCs w:val="22"/>
        </w:rPr>
        <w:t>*, Yuqin Qian</w:t>
      </w:r>
      <w:r>
        <w:rPr>
          <w:sz w:val="22"/>
          <w:szCs w:val="22"/>
          <w:vertAlign w:val="superscript"/>
        </w:rPr>
        <w:t>1</w:t>
      </w:r>
      <w:r>
        <w:rPr>
          <w:sz w:val="22"/>
          <w:szCs w:val="22"/>
        </w:rPr>
        <w:t xml:space="preserve">, </w:t>
      </w:r>
      <w:proofErr w:type="spellStart"/>
      <w:r>
        <w:rPr>
          <w:sz w:val="22"/>
          <w:szCs w:val="22"/>
        </w:rPr>
        <w:t>Shutang</w:t>
      </w:r>
      <w:proofErr w:type="spellEnd"/>
      <w:r>
        <w:rPr>
          <w:sz w:val="22"/>
          <w:szCs w:val="22"/>
        </w:rPr>
        <w:t xml:space="preserve"> Chen</w:t>
      </w:r>
      <w:r>
        <w:rPr>
          <w:sz w:val="22"/>
          <w:szCs w:val="22"/>
          <w:vertAlign w:val="superscript"/>
        </w:rPr>
        <w:t>2</w:t>
      </w:r>
      <w:r>
        <w:rPr>
          <w:sz w:val="22"/>
          <w:szCs w:val="22"/>
        </w:rPr>
        <w:t xml:space="preserve">*, </w:t>
      </w:r>
      <w:r w:rsidRPr="00A93614">
        <w:rPr>
          <w:sz w:val="22"/>
          <w:szCs w:val="22"/>
        </w:rPr>
        <w:t>Yi Rao</w:t>
      </w:r>
      <w:r>
        <w:rPr>
          <w:sz w:val="22"/>
          <w:szCs w:val="22"/>
          <w:vertAlign w:val="superscript"/>
        </w:rPr>
        <w:t>1</w:t>
      </w:r>
      <w:r>
        <w:rPr>
          <w:sz w:val="22"/>
          <w:szCs w:val="22"/>
        </w:rPr>
        <w:t>*</w:t>
      </w:r>
      <w:r>
        <w:rPr>
          <w:rFonts w:hint="eastAsia"/>
          <w:sz w:val="22"/>
          <w:szCs w:val="22"/>
        </w:rPr>
        <w:t xml:space="preserve"> </w:t>
      </w:r>
    </w:p>
    <w:p w14:paraId="30AFFE02" w14:textId="77777777" w:rsidR="002220A6" w:rsidRDefault="002220A6" w:rsidP="002220A6">
      <w:pPr>
        <w:jc w:val="center"/>
        <w:rPr>
          <w:sz w:val="22"/>
          <w:szCs w:val="22"/>
        </w:rPr>
      </w:pPr>
      <w:r>
        <w:rPr>
          <w:sz w:val="22"/>
          <w:szCs w:val="22"/>
          <w:vertAlign w:val="superscript"/>
        </w:rPr>
        <w:t>1</w:t>
      </w:r>
      <w:r w:rsidRPr="00A93614">
        <w:rPr>
          <w:sz w:val="22"/>
          <w:szCs w:val="22"/>
        </w:rPr>
        <w:t>Department of Chemistry and Biochemistry, Utah State University</w:t>
      </w:r>
    </w:p>
    <w:p w14:paraId="6AB05808" w14:textId="77777777" w:rsidR="002220A6" w:rsidRPr="000F6A2A" w:rsidRDefault="002220A6" w:rsidP="002220A6">
      <w:pPr>
        <w:pStyle w:val="TAMainText"/>
        <w:spacing w:line="240" w:lineRule="auto"/>
        <w:ind w:firstLine="0"/>
        <w:jc w:val="center"/>
        <w:rPr>
          <w:rFonts w:ascii="Times New Roman" w:hAnsi="Times New Roman" w:cs="Times New Roman"/>
          <w:color w:val="000000" w:themeColor="text1"/>
          <w:sz w:val="22"/>
          <w:szCs w:val="22"/>
        </w:rPr>
      </w:pPr>
      <w:r w:rsidRPr="000F6A2A">
        <w:rPr>
          <w:rFonts w:ascii="Times New Roman" w:hAnsi="Times New Roman" w:cs="Times New Roman"/>
          <w:color w:val="000000" w:themeColor="text1"/>
          <w:sz w:val="22"/>
          <w:szCs w:val="22"/>
          <w:vertAlign w:val="superscript"/>
        </w:rPr>
        <w:t>2</w:t>
      </w:r>
      <w:r w:rsidRPr="000F6A2A">
        <w:rPr>
          <w:rFonts w:ascii="Times New Roman" w:hAnsi="Times New Roman" w:cs="Times New Roman"/>
          <w:color w:val="000000" w:themeColor="text1"/>
          <w:sz w:val="22"/>
          <w:szCs w:val="22"/>
        </w:rPr>
        <w:t>Honda Research Institute, USA, Inc., San Jose, CA 95134, United States</w:t>
      </w:r>
    </w:p>
    <w:bookmarkEnd w:id="3"/>
    <w:p w14:paraId="08BC08C7" w14:textId="0E3F46E9" w:rsidR="004B7B44" w:rsidRDefault="004B7B44" w:rsidP="00EF47C4">
      <w:pPr>
        <w:rPr>
          <w:b/>
          <w:bCs/>
          <w:sz w:val="24"/>
        </w:rPr>
      </w:pPr>
    </w:p>
    <w:p w14:paraId="2C900740" w14:textId="470D3310" w:rsidR="00F83ED5" w:rsidRDefault="00F83ED5" w:rsidP="00EF47C4">
      <w:pPr>
        <w:rPr>
          <w:b/>
          <w:bCs/>
          <w:sz w:val="24"/>
        </w:rPr>
      </w:pPr>
    </w:p>
    <w:p w14:paraId="08BDCAE7" w14:textId="741DBE1B" w:rsidR="004B7B44" w:rsidRDefault="004B7B44" w:rsidP="00EF47C4">
      <w:pPr>
        <w:rPr>
          <w:b/>
          <w:bCs/>
          <w:sz w:val="24"/>
        </w:rPr>
      </w:pPr>
    </w:p>
    <w:p w14:paraId="341308DF" w14:textId="73E056E9" w:rsidR="004B7B44" w:rsidRDefault="004B7B44" w:rsidP="00EF47C4">
      <w:pPr>
        <w:rPr>
          <w:b/>
          <w:bCs/>
          <w:sz w:val="24"/>
        </w:rPr>
      </w:pPr>
      <w:r>
        <w:rPr>
          <w:b/>
          <w:bCs/>
          <w:sz w:val="24"/>
        </w:rPr>
        <w:t>Table of Contents</w:t>
      </w:r>
    </w:p>
    <w:p w14:paraId="00732781" w14:textId="0854FBFD" w:rsidR="004B7B44" w:rsidRPr="00625C90" w:rsidRDefault="004B7B44" w:rsidP="00EF47C4">
      <w:pPr>
        <w:rPr>
          <w:sz w:val="24"/>
        </w:rPr>
      </w:pPr>
    </w:p>
    <w:p w14:paraId="25915773" w14:textId="6FF32DFA" w:rsidR="00625C90" w:rsidRPr="00625C90" w:rsidRDefault="00625C90" w:rsidP="00625C90">
      <w:pPr>
        <w:pStyle w:val="ListParagraph"/>
        <w:numPr>
          <w:ilvl w:val="0"/>
          <w:numId w:val="11"/>
        </w:numPr>
        <w:ind w:firstLineChars="0"/>
        <w:rPr>
          <w:sz w:val="24"/>
        </w:rPr>
      </w:pPr>
      <w:r w:rsidRPr="00625C90">
        <w:rPr>
          <w:sz w:val="24"/>
        </w:rPr>
        <w:t xml:space="preserve">Experimental </w:t>
      </w:r>
      <w:r w:rsidR="00250644">
        <w:rPr>
          <w:sz w:val="24"/>
        </w:rPr>
        <w:t>Details</w:t>
      </w:r>
      <w:r w:rsidR="002D56C5">
        <w:rPr>
          <w:rFonts w:hint="eastAsia"/>
          <w:sz w:val="24"/>
        </w:rPr>
        <w:t xml:space="preserve"> and Theory</w:t>
      </w:r>
    </w:p>
    <w:p w14:paraId="1E245621" w14:textId="5AF32BFC" w:rsidR="00625C90" w:rsidRPr="00E73E36" w:rsidRDefault="00DE78B7" w:rsidP="00DE78B7">
      <w:pPr>
        <w:pStyle w:val="ListParagraph"/>
        <w:numPr>
          <w:ilvl w:val="0"/>
          <w:numId w:val="11"/>
        </w:numPr>
        <w:ind w:firstLineChars="0"/>
        <w:rPr>
          <w:sz w:val="24"/>
        </w:rPr>
      </w:pPr>
      <w:r w:rsidRPr="00DE78B7">
        <w:rPr>
          <w:sz w:val="24"/>
        </w:rPr>
        <w:t>Potential-Dependent PPP- and SSP-Polarized Constant-Potential SFG Spectra</w:t>
      </w:r>
      <w:r w:rsidR="0046213F" w:rsidRPr="00E73E36">
        <w:rPr>
          <w:sz w:val="24"/>
        </w:rPr>
        <w:t xml:space="preserve"> </w:t>
      </w:r>
      <w:r w:rsidR="00FD5027" w:rsidRPr="00E73E36" w:rsidDel="00FD5027">
        <w:rPr>
          <w:sz w:val="24"/>
        </w:rPr>
        <w:t xml:space="preserve"> </w:t>
      </w:r>
    </w:p>
    <w:p w14:paraId="4388C09A" w14:textId="3DEB4B86" w:rsidR="00625C90" w:rsidRPr="00E73E36" w:rsidRDefault="00DE78B7" w:rsidP="00DE78B7">
      <w:pPr>
        <w:pStyle w:val="ListParagraph"/>
        <w:numPr>
          <w:ilvl w:val="0"/>
          <w:numId w:val="11"/>
        </w:numPr>
        <w:ind w:firstLineChars="0"/>
        <w:rPr>
          <w:sz w:val="24"/>
        </w:rPr>
      </w:pPr>
      <w:r w:rsidRPr="00DE78B7">
        <w:rPr>
          <w:sz w:val="24"/>
        </w:rPr>
        <w:t>Scan Rate-Dependent EC-SFG</w:t>
      </w:r>
      <w:r w:rsidR="00FD5027" w:rsidRPr="00E73E36" w:rsidDel="00FD5027">
        <w:rPr>
          <w:sz w:val="24"/>
        </w:rPr>
        <w:t xml:space="preserve"> </w:t>
      </w:r>
    </w:p>
    <w:p w14:paraId="3F53D36E" w14:textId="644282D7" w:rsidR="00625C90" w:rsidRPr="00625C90" w:rsidRDefault="00625C90" w:rsidP="00625C90">
      <w:pPr>
        <w:pStyle w:val="ListParagraph"/>
        <w:numPr>
          <w:ilvl w:val="0"/>
          <w:numId w:val="11"/>
        </w:numPr>
        <w:ind w:firstLineChars="0"/>
        <w:rPr>
          <w:sz w:val="24"/>
        </w:rPr>
      </w:pPr>
      <w:r w:rsidRPr="00625C90">
        <w:rPr>
          <w:sz w:val="24"/>
        </w:rPr>
        <w:t xml:space="preserve">Density and </w:t>
      </w:r>
      <w:r w:rsidR="002D56C5">
        <w:rPr>
          <w:rFonts w:hint="eastAsia"/>
          <w:sz w:val="24"/>
        </w:rPr>
        <w:t>F</w:t>
      </w:r>
      <w:r w:rsidR="002D56C5" w:rsidRPr="00625C90">
        <w:rPr>
          <w:sz w:val="24"/>
        </w:rPr>
        <w:t xml:space="preserve">ree </w:t>
      </w:r>
      <w:r w:rsidRPr="00625C90">
        <w:rPr>
          <w:sz w:val="24"/>
        </w:rPr>
        <w:t xml:space="preserve">energy of </w:t>
      </w:r>
      <w:r w:rsidR="000E3674">
        <w:rPr>
          <w:sz w:val="24"/>
        </w:rPr>
        <w:t>*H</w:t>
      </w:r>
      <w:r w:rsidRPr="00625C90">
        <w:rPr>
          <w:sz w:val="24"/>
        </w:rPr>
        <w:t xml:space="preserve"> at </w:t>
      </w:r>
      <w:r w:rsidR="0061464E">
        <w:rPr>
          <w:sz w:val="24"/>
        </w:rPr>
        <w:t>Pt</w:t>
      </w:r>
      <w:r w:rsidRPr="00625C90">
        <w:rPr>
          <w:sz w:val="24"/>
        </w:rPr>
        <w:t xml:space="preserve"> </w:t>
      </w:r>
      <w:r w:rsidR="002D56C5">
        <w:rPr>
          <w:rFonts w:hint="eastAsia"/>
          <w:sz w:val="24"/>
        </w:rPr>
        <w:t>S</w:t>
      </w:r>
      <w:r w:rsidR="002D56C5" w:rsidRPr="00625C90">
        <w:rPr>
          <w:sz w:val="24"/>
        </w:rPr>
        <w:t xml:space="preserve">urface </w:t>
      </w:r>
      <w:r w:rsidR="002D56C5">
        <w:rPr>
          <w:rFonts w:hint="eastAsia"/>
          <w:sz w:val="24"/>
        </w:rPr>
        <w:t>C</w:t>
      </w:r>
      <w:r w:rsidR="002D56C5" w:rsidRPr="00625C90">
        <w:rPr>
          <w:sz w:val="24"/>
        </w:rPr>
        <w:t xml:space="preserve">alculated </w:t>
      </w:r>
      <w:r w:rsidRPr="00625C90">
        <w:rPr>
          <w:sz w:val="24"/>
        </w:rPr>
        <w:t xml:space="preserve">from </w:t>
      </w:r>
      <w:r w:rsidR="002D56C5">
        <w:rPr>
          <w:rFonts w:hint="eastAsia"/>
          <w:sz w:val="24"/>
        </w:rPr>
        <w:t>C</w:t>
      </w:r>
      <w:r w:rsidR="002D56C5" w:rsidRPr="00625C90">
        <w:rPr>
          <w:sz w:val="24"/>
        </w:rPr>
        <w:t xml:space="preserve">harge </w:t>
      </w:r>
      <w:r w:rsidRPr="00625C90">
        <w:rPr>
          <w:sz w:val="24"/>
        </w:rPr>
        <w:t>Q</w:t>
      </w:r>
    </w:p>
    <w:p w14:paraId="15A96587" w14:textId="7CBB23E6" w:rsidR="00672E36" w:rsidRDefault="00587C0A" w:rsidP="00625C90">
      <w:pPr>
        <w:pStyle w:val="ListParagraph"/>
        <w:numPr>
          <w:ilvl w:val="0"/>
          <w:numId w:val="11"/>
        </w:numPr>
        <w:ind w:firstLineChars="0"/>
        <w:rPr>
          <w:sz w:val="24"/>
        </w:rPr>
      </w:pPr>
      <w:r>
        <w:rPr>
          <w:rFonts w:hint="eastAsia"/>
          <w:sz w:val="24"/>
        </w:rPr>
        <w:t xml:space="preserve">Faraday </w:t>
      </w:r>
      <w:r w:rsidR="002D56C5">
        <w:rPr>
          <w:rFonts w:hint="eastAsia"/>
          <w:sz w:val="24"/>
        </w:rPr>
        <w:t xml:space="preserve">Current </w:t>
      </w:r>
      <w:r>
        <w:rPr>
          <w:rFonts w:hint="eastAsia"/>
          <w:sz w:val="24"/>
        </w:rPr>
        <w:t>and C</w:t>
      </w:r>
      <w:r w:rsidRPr="00587C0A">
        <w:rPr>
          <w:sz w:val="24"/>
        </w:rPr>
        <w:t xml:space="preserve">apacitive </w:t>
      </w:r>
      <w:r w:rsidR="002D56C5">
        <w:rPr>
          <w:rFonts w:hint="eastAsia"/>
          <w:sz w:val="24"/>
        </w:rPr>
        <w:t>C</w:t>
      </w:r>
      <w:r w:rsidR="002D56C5" w:rsidRPr="00587C0A">
        <w:rPr>
          <w:sz w:val="24"/>
        </w:rPr>
        <w:t>urrent</w:t>
      </w:r>
    </w:p>
    <w:p w14:paraId="49201155" w14:textId="06BD1984" w:rsidR="009053BB" w:rsidRDefault="009053BB" w:rsidP="00625C90">
      <w:pPr>
        <w:pStyle w:val="ListParagraph"/>
        <w:numPr>
          <w:ilvl w:val="0"/>
          <w:numId w:val="11"/>
        </w:numPr>
        <w:ind w:firstLineChars="0"/>
        <w:rPr>
          <w:sz w:val="24"/>
        </w:rPr>
      </w:pPr>
      <w:r>
        <w:rPr>
          <w:rFonts w:hint="eastAsia"/>
          <w:sz w:val="24"/>
        </w:rPr>
        <w:t xml:space="preserve">The </w:t>
      </w:r>
      <w:r w:rsidR="002D56C5">
        <w:rPr>
          <w:rFonts w:hint="eastAsia"/>
          <w:sz w:val="24"/>
        </w:rPr>
        <w:t>Generat</w:t>
      </w:r>
      <w:r w:rsidR="00DE78B7">
        <w:rPr>
          <w:rFonts w:hint="eastAsia"/>
          <w:sz w:val="24"/>
        </w:rPr>
        <w:t>ion</w:t>
      </w:r>
      <w:r w:rsidR="002D56C5">
        <w:rPr>
          <w:rFonts w:hint="eastAsia"/>
          <w:sz w:val="24"/>
        </w:rPr>
        <w:t xml:space="preserve"> Rate</w:t>
      </w:r>
      <w:r w:rsidR="00DE78B7">
        <w:rPr>
          <w:rFonts w:hint="eastAsia"/>
          <w:sz w:val="24"/>
        </w:rPr>
        <w:t>s</w:t>
      </w:r>
      <w:r w:rsidR="002D56C5">
        <w:rPr>
          <w:rFonts w:hint="eastAsia"/>
          <w:sz w:val="24"/>
        </w:rPr>
        <w:t xml:space="preserve"> </w:t>
      </w:r>
      <w:r>
        <w:rPr>
          <w:rFonts w:hint="eastAsia"/>
          <w:sz w:val="24"/>
        </w:rPr>
        <w:t xml:space="preserve">at </w:t>
      </w:r>
      <w:r w:rsidR="002D56C5">
        <w:rPr>
          <w:rFonts w:hint="eastAsia"/>
          <w:sz w:val="24"/>
        </w:rPr>
        <w:t>Different Potential</w:t>
      </w:r>
    </w:p>
    <w:p w14:paraId="12205835" w14:textId="77777777" w:rsidR="00DE78B7" w:rsidRPr="00DE78B7" w:rsidRDefault="00DE78B7" w:rsidP="00DE78B7">
      <w:pPr>
        <w:pStyle w:val="ListParagraph"/>
        <w:numPr>
          <w:ilvl w:val="0"/>
          <w:numId w:val="11"/>
        </w:numPr>
        <w:ind w:firstLineChars="0"/>
        <w:rPr>
          <w:sz w:val="24"/>
        </w:rPr>
      </w:pPr>
      <w:r w:rsidRPr="00DE78B7">
        <w:rPr>
          <w:sz w:val="24"/>
        </w:rPr>
        <w:t>The Binding Energy of Pt-H* at Different Potentials</w:t>
      </w:r>
    </w:p>
    <w:p w14:paraId="7825BDBF" w14:textId="26239BD1" w:rsidR="007F08B2" w:rsidRPr="005761EF" w:rsidRDefault="007F08B2" w:rsidP="005761EF">
      <w:pPr>
        <w:pStyle w:val="ListParagraph"/>
        <w:numPr>
          <w:ilvl w:val="0"/>
          <w:numId w:val="11"/>
        </w:numPr>
        <w:ind w:firstLineChars="0"/>
        <w:rPr>
          <w:sz w:val="24"/>
        </w:rPr>
      </w:pPr>
      <w:r w:rsidRPr="007F08B2">
        <w:rPr>
          <w:sz w:val="24"/>
        </w:rPr>
        <w:t xml:space="preserve">Tafel </w:t>
      </w:r>
      <w:r w:rsidR="002D56C5">
        <w:rPr>
          <w:rFonts w:hint="eastAsia"/>
          <w:sz w:val="24"/>
        </w:rPr>
        <w:t>A</w:t>
      </w:r>
      <w:r w:rsidR="002D56C5" w:rsidRPr="007F08B2">
        <w:rPr>
          <w:sz w:val="24"/>
        </w:rPr>
        <w:t>nalysis</w:t>
      </w:r>
      <w:r w:rsidRPr="007F08B2">
        <w:rPr>
          <w:sz w:val="24"/>
        </w:rPr>
        <w:t xml:space="preserve">: Tafel </w:t>
      </w:r>
      <w:r w:rsidR="002D56C5">
        <w:rPr>
          <w:rFonts w:hint="eastAsia"/>
          <w:sz w:val="24"/>
        </w:rPr>
        <w:t>S</w:t>
      </w:r>
      <w:r w:rsidR="002D56C5" w:rsidRPr="007F08B2">
        <w:rPr>
          <w:sz w:val="24"/>
        </w:rPr>
        <w:t xml:space="preserve">lope </w:t>
      </w:r>
      <w:r w:rsidRPr="007F08B2">
        <w:rPr>
          <w:sz w:val="24"/>
        </w:rPr>
        <w:t xml:space="preserve">and </w:t>
      </w:r>
      <w:r w:rsidR="002D56C5">
        <w:rPr>
          <w:rFonts w:hint="eastAsia"/>
          <w:sz w:val="24"/>
        </w:rPr>
        <w:t>E</w:t>
      </w:r>
      <w:r w:rsidR="002D56C5" w:rsidRPr="007F08B2">
        <w:rPr>
          <w:sz w:val="24"/>
        </w:rPr>
        <w:t xml:space="preserve">xchange </w:t>
      </w:r>
      <w:r w:rsidR="002D56C5">
        <w:rPr>
          <w:rFonts w:hint="eastAsia"/>
          <w:sz w:val="24"/>
        </w:rPr>
        <w:t>C</w:t>
      </w:r>
      <w:r w:rsidR="002D56C5" w:rsidRPr="007F08B2">
        <w:rPr>
          <w:sz w:val="24"/>
        </w:rPr>
        <w:t xml:space="preserve">urrent </w:t>
      </w:r>
      <w:r w:rsidR="002D56C5">
        <w:rPr>
          <w:rFonts w:hint="eastAsia"/>
          <w:sz w:val="24"/>
        </w:rPr>
        <w:t>D</w:t>
      </w:r>
      <w:r w:rsidR="002D56C5" w:rsidRPr="007F08B2">
        <w:rPr>
          <w:sz w:val="24"/>
        </w:rPr>
        <w:t>ensity</w:t>
      </w:r>
    </w:p>
    <w:p w14:paraId="411CEEA2" w14:textId="6B7D29FC" w:rsidR="004B7B44" w:rsidRPr="009053BB" w:rsidRDefault="00DB078A" w:rsidP="00EF47C4">
      <w:pPr>
        <w:pStyle w:val="ListParagraph"/>
        <w:numPr>
          <w:ilvl w:val="0"/>
          <w:numId w:val="11"/>
        </w:numPr>
        <w:ind w:firstLineChars="0"/>
        <w:rPr>
          <w:sz w:val="24"/>
        </w:rPr>
      </w:pPr>
      <w:r w:rsidRPr="009053BB">
        <w:rPr>
          <w:sz w:val="24"/>
        </w:rPr>
        <w:t>SI References</w:t>
      </w:r>
    </w:p>
    <w:p w14:paraId="068C0497" w14:textId="4498CD34" w:rsidR="004B7B44" w:rsidRDefault="004B7B44" w:rsidP="00EF47C4">
      <w:pPr>
        <w:rPr>
          <w:b/>
          <w:bCs/>
          <w:sz w:val="24"/>
        </w:rPr>
      </w:pPr>
    </w:p>
    <w:p w14:paraId="35050E25" w14:textId="1DFC7B82" w:rsidR="004B7B44" w:rsidRDefault="004B7B44" w:rsidP="00EF47C4">
      <w:pPr>
        <w:rPr>
          <w:b/>
          <w:bCs/>
          <w:sz w:val="24"/>
        </w:rPr>
      </w:pPr>
    </w:p>
    <w:p w14:paraId="7A1AEA70" w14:textId="75A0BE13" w:rsidR="004B7B44" w:rsidRDefault="004B7B44" w:rsidP="00EF47C4">
      <w:pPr>
        <w:rPr>
          <w:b/>
          <w:bCs/>
          <w:sz w:val="24"/>
        </w:rPr>
      </w:pPr>
    </w:p>
    <w:p w14:paraId="32A8D49E" w14:textId="11F172AA" w:rsidR="004B7B44" w:rsidRDefault="004B7B44" w:rsidP="00EF47C4">
      <w:pPr>
        <w:rPr>
          <w:b/>
          <w:bCs/>
          <w:sz w:val="24"/>
        </w:rPr>
      </w:pPr>
    </w:p>
    <w:p w14:paraId="3B99683C" w14:textId="0E11A77E" w:rsidR="004B7B44" w:rsidRDefault="004B7B44" w:rsidP="00553E8D">
      <w:pPr>
        <w:widowControl/>
        <w:jc w:val="left"/>
        <w:rPr>
          <w:b/>
          <w:bCs/>
          <w:sz w:val="24"/>
        </w:rPr>
      </w:pPr>
      <w:r>
        <w:rPr>
          <w:b/>
          <w:bCs/>
          <w:sz w:val="24"/>
        </w:rPr>
        <w:br w:type="page"/>
      </w:r>
    </w:p>
    <w:p w14:paraId="51E4BE53" w14:textId="610A676C" w:rsidR="00F83ED5" w:rsidRPr="00F83ED5" w:rsidRDefault="00250644" w:rsidP="00F83ED5">
      <w:pPr>
        <w:pStyle w:val="ListParagraph"/>
        <w:numPr>
          <w:ilvl w:val="0"/>
          <w:numId w:val="10"/>
        </w:numPr>
        <w:ind w:firstLineChars="0"/>
        <w:rPr>
          <w:b/>
          <w:bCs/>
          <w:sz w:val="24"/>
        </w:rPr>
      </w:pPr>
      <w:r>
        <w:rPr>
          <w:b/>
          <w:bCs/>
          <w:sz w:val="24"/>
        </w:rPr>
        <w:lastRenderedPageBreak/>
        <w:t>Experimental Details</w:t>
      </w:r>
      <w:r w:rsidR="002D56C5">
        <w:rPr>
          <w:rFonts w:hint="eastAsia"/>
          <w:b/>
          <w:bCs/>
          <w:sz w:val="24"/>
        </w:rPr>
        <w:t xml:space="preserve"> and Theory</w:t>
      </w:r>
    </w:p>
    <w:p w14:paraId="4F665802" w14:textId="775DFCE9" w:rsidR="00F83ED5" w:rsidRPr="00B42154" w:rsidRDefault="00F83ED5" w:rsidP="00F83ED5">
      <w:pPr>
        <w:pStyle w:val="ListParagraph"/>
        <w:ind w:left="1080" w:firstLineChars="0" w:firstLine="0"/>
        <w:rPr>
          <w:bCs/>
          <w:sz w:val="24"/>
        </w:rPr>
      </w:pPr>
    </w:p>
    <w:p w14:paraId="2228420E" w14:textId="184B2207" w:rsidR="00BF3783" w:rsidRPr="00333E21" w:rsidRDefault="00250644" w:rsidP="00BF3783">
      <w:pPr>
        <w:rPr>
          <w:color w:val="000000" w:themeColor="text1"/>
          <w:sz w:val="24"/>
        </w:rPr>
      </w:pPr>
      <w:bookmarkStart w:id="4" w:name="_Hlk189995456"/>
      <w:r>
        <w:rPr>
          <w:i/>
          <w:iCs/>
          <w:color w:val="000000" w:themeColor="text1"/>
          <w:sz w:val="24"/>
        </w:rPr>
        <w:t>EC-SFG Optical Setup</w:t>
      </w:r>
      <w:r w:rsidR="00646288" w:rsidRPr="00333E21">
        <w:rPr>
          <w:color w:val="000000" w:themeColor="text1"/>
          <w:sz w:val="24"/>
        </w:rPr>
        <w:t>.</w:t>
      </w:r>
      <w:r w:rsidR="00600976">
        <w:rPr>
          <w:sz w:val="24"/>
        </w:rPr>
        <w:fldChar w:fldCharType="begin"/>
      </w:r>
      <w:r w:rsidR="00746E68">
        <w:rPr>
          <w:sz w:val="24"/>
        </w:rPr>
        <w:instrText xml:space="preserve"> ADDIN EN.CITE &lt;EndNote&gt;&lt;Cite&gt;&lt;Author&gt;Wang&lt;/Author&gt;&lt;Year&gt;2025&lt;/Year&gt;&lt;RecNum&gt;157&lt;/RecNum&gt;&lt;DisplayText&gt;&lt;style face="superscript"&gt;1&lt;/style&gt;&lt;/DisplayText&gt;&lt;record&gt;&lt;rec-number&gt;157&lt;/rec-number&gt;&lt;foreign-keys&gt;&lt;key app="EN" db-id="2spw0rdvj2twpae9v23x2ptm2sps2v0ssxe9" timestamp="1748619131"&gt;157&lt;/key&gt;&lt;/foreign-keys&gt;&lt;ref-type name="Journal Article"&gt;17&lt;/ref-type&gt;&lt;contributors&gt;&lt;authors&gt;&lt;author&gt;Wang, Hui&lt;/author&gt;&lt;author&gt;Fisher, Haley&lt;/author&gt;&lt;author&gt;Huang-Fu, Zhi-Chao&lt;/author&gt;&lt;author&gt;Brown, Jesse B.&lt;/author&gt;&lt;author&gt;Zhang, Tong&lt;/author&gt;&lt;author&gt;Song, Fuzhan&lt;/author&gt;&lt;author&gt;Qian, Yuqin&lt;/author&gt;&lt;author&gt;Rao, Yi&lt;/author&gt;&lt;/authors&gt;&lt;/contributors&gt;&lt;titles&gt;&lt;title&gt;Orientational Geometry, Surface Density, and Binding Free Energy of Intermediates as Full Descriptors for Electrochemical CO2 Reduction at Metal Surfaces&lt;/title&gt;&lt;secondary-title&gt;Journal of the American Chemical Society&lt;/secondary-title&gt;&lt;/titles&gt;&lt;periodical&gt;&lt;full-title&gt;Journal of the American Chemical Society&lt;/full-title&gt;&lt;/periodical&gt;&lt;dates&gt;&lt;year&gt;2025&lt;/year&gt;&lt;pub-dates&gt;&lt;date&gt;2025/05/27&lt;/date&gt;&lt;/pub-dates&gt;&lt;/dates&gt;&lt;publisher&gt;American Chemical Society&lt;/publisher&gt;&lt;isbn&gt;0002-7863&lt;/isbn&gt;&lt;urls&gt;&lt;related-urls&gt;&lt;url&gt;https://doi.org/10.1021/jacs.5c04276&lt;/url&gt;&lt;/related-urls&gt;&lt;/urls&gt;&lt;electronic-resource-num&gt;10.1021/jacs.5c04276&lt;/electronic-resource-num&gt;&lt;/record&gt;&lt;/Cite&gt;&lt;/EndNote&gt;</w:instrText>
      </w:r>
      <w:r w:rsidR="00600976">
        <w:rPr>
          <w:sz w:val="24"/>
        </w:rPr>
        <w:fldChar w:fldCharType="separate"/>
      </w:r>
      <w:r w:rsidR="00746E68" w:rsidRPr="00746E68">
        <w:rPr>
          <w:noProof/>
          <w:sz w:val="24"/>
          <w:vertAlign w:val="superscript"/>
        </w:rPr>
        <w:t>1</w:t>
      </w:r>
      <w:r w:rsidR="00600976">
        <w:rPr>
          <w:sz w:val="24"/>
        </w:rPr>
        <w:fldChar w:fldCharType="end"/>
      </w:r>
      <w:r w:rsidR="00646288" w:rsidRPr="00333E21">
        <w:rPr>
          <w:color w:val="000000" w:themeColor="text1"/>
          <w:sz w:val="24"/>
        </w:rPr>
        <w:t xml:space="preserve"> </w:t>
      </w:r>
      <w:r w:rsidR="00600976">
        <w:rPr>
          <w:color w:val="000000" w:themeColor="text1"/>
          <w:sz w:val="24"/>
        </w:rPr>
        <w:t xml:space="preserve">An integrated femtosecond laser amplifier operating at 100 kHz </w:t>
      </w:r>
      <w:r w:rsidR="00600976" w:rsidRPr="00333E21">
        <w:rPr>
          <w:color w:val="000000" w:themeColor="text1"/>
          <w:sz w:val="24"/>
        </w:rPr>
        <w:t>(PHAROS, Light Conversion)</w:t>
      </w:r>
      <w:r w:rsidR="00600976">
        <w:rPr>
          <w:color w:val="000000" w:themeColor="text1"/>
          <w:sz w:val="24"/>
        </w:rPr>
        <w:t xml:space="preserve"> was the main light source for EC-SFG experiments. The 1026.21 nm 10 W output was used to pump an optical parametric amplifier (OPA, </w:t>
      </w:r>
      <w:r w:rsidR="00600976" w:rsidRPr="00333E21">
        <w:rPr>
          <w:color w:val="000000" w:themeColor="text1"/>
          <w:sz w:val="24"/>
        </w:rPr>
        <w:t>ORPHEUS-ONE, Light Conversion</w:t>
      </w:r>
      <w:r w:rsidR="00600976">
        <w:rPr>
          <w:color w:val="000000" w:themeColor="text1"/>
          <w:sz w:val="24"/>
        </w:rPr>
        <w:t>)</w:t>
      </w:r>
      <w:r w:rsidR="00BF3783">
        <w:rPr>
          <w:color w:val="000000" w:themeColor="text1"/>
          <w:sz w:val="24"/>
        </w:rPr>
        <w:t xml:space="preserve"> to produce two tunable near-IR pulses which were down-converted by a </w:t>
      </w:r>
      <w:proofErr w:type="gramStart"/>
      <w:r w:rsidR="00BF3783">
        <w:rPr>
          <w:color w:val="000000" w:themeColor="text1"/>
          <w:sz w:val="24"/>
        </w:rPr>
        <w:t>difference</w:t>
      </w:r>
      <w:proofErr w:type="gramEnd"/>
      <w:r w:rsidR="00BF3783">
        <w:rPr>
          <w:color w:val="000000" w:themeColor="text1"/>
          <w:sz w:val="24"/>
        </w:rPr>
        <w:t xml:space="preserve"> frequency generator </w:t>
      </w:r>
      <w:r w:rsidR="00BF3783" w:rsidRPr="00333E21">
        <w:rPr>
          <w:color w:val="000000" w:themeColor="text1"/>
          <w:sz w:val="24"/>
        </w:rPr>
        <w:t>(Lucia, Light Conversion)</w:t>
      </w:r>
      <w:r w:rsidR="00BF3783">
        <w:rPr>
          <w:color w:val="000000" w:themeColor="text1"/>
          <w:sz w:val="24"/>
        </w:rPr>
        <w:t xml:space="preserve"> to yield a tunable mid-IR pulse with tunable wavelength from 4.5 to 11.0 </w:t>
      </w:r>
      <w:r w:rsidR="00BF3783">
        <w:rPr>
          <w:color w:val="000000" w:themeColor="text1"/>
          <w:sz w:val="24"/>
        </w:rPr>
        <w:sym w:font="Symbol" w:char="F06D"/>
      </w:r>
      <w:r w:rsidR="00BF3783">
        <w:rPr>
          <w:color w:val="000000" w:themeColor="text1"/>
          <w:sz w:val="24"/>
        </w:rPr>
        <w:t xml:space="preserve">m. The mid IR and residual fundamental pulses were then focused on the sample cell in a collinear geometry at an incident angle of 60º relative to the </w:t>
      </w:r>
      <w:proofErr w:type="gramStart"/>
      <w:r w:rsidR="00BF3783">
        <w:rPr>
          <w:color w:val="000000" w:themeColor="text1"/>
          <w:sz w:val="24"/>
        </w:rPr>
        <w:t>surface normal</w:t>
      </w:r>
      <w:proofErr w:type="gramEnd"/>
      <w:r w:rsidR="00BF3783">
        <w:rPr>
          <w:color w:val="000000" w:themeColor="text1"/>
          <w:sz w:val="24"/>
        </w:rPr>
        <w:t xml:space="preserve">. The fs upconverting pulse was converted to a </w:t>
      </w:r>
      <w:proofErr w:type="spellStart"/>
      <w:r w:rsidR="00BF3783">
        <w:rPr>
          <w:color w:val="000000" w:themeColor="text1"/>
          <w:sz w:val="24"/>
        </w:rPr>
        <w:t>ps</w:t>
      </w:r>
      <w:proofErr w:type="spellEnd"/>
      <w:r w:rsidR="00BF3783">
        <w:rPr>
          <w:color w:val="000000" w:themeColor="text1"/>
          <w:sz w:val="24"/>
        </w:rPr>
        <w:t xml:space="preserve"> pulse using an etalon (SLS Optics) to provide spectral resolution of 8 cm</w:t>
      </w:r>
      <w:r w:rsidR="00BF3783" w:rsidRPr="00B52DB4">
        <w:rPr>
          <w:color w:val="000000" w:themeColor="text1"/>
          <w:sz w:val="24"/>
          <w:vertAlign w:val="superscript"/>
        </w:rPr>
        <w:t>-1</w:t>
      </w:r>
      <w:r w:rsidR="00BF3783">
        <w:rPr>
          <w:color w:val="000000" w:themeColor="text1"/>
          <w:sz w:val="24"/>
        </w:rPr>
        <w:t xml:space="preserve">, and its polarization was controlled using a halfwave plate. After the incident pulses were diffracted through the CaF2 sample cell window, they were incident on the electrode/electrolyte interface with an angle of 40º. The focal spots of the fundamental and IR pulses were </w:t>
      </w:r>
      <w:r w:rsidR="00BF3783" w:rsidRPr="00333E21">
        <w:rPr>
          <w:color w:val="000000" w:themeColor="text1"/>
          <w:sz w:val="24"/>
        </w:rPr>
        <w:t>0.141 and 0.019 mm</w:t>
      </w:r>
      <w:r w:rsidR="00BF3783" w:rsidRPr="00333E21">
        <w:rPr>
          <w:color w:val="000000" w:themeColor="text1"/>
          <w:sz w:val="24"/>
          <w:vertAlign w:val="superscript"/>
        </w:rPr>
        <w:t>2</w:t>
      </w:r>
      <w:r w:rsidR="00BF3783">
        <w:rPr>
          <w:color w:val="000000" w:themeColor="text1"/>
          <w:sz w:val="24"/>
        </w:rPr>
        <w:t xml:space="preserve">, with </w:t>
      </w:r>
      <w:proofErr w:type="gramStart"/>
      <w:r w:rsidR="00BF3783">
        <w:rPr>
          <w:color w:val="000000" w:themeColor="text1"/>
          <w:sz w:val="24"/>
        </w:rPr>
        <w:t xml:space="preserve">pulse  </w:t>
      </w:r>
      <w:r w:rsidR="00BF3783" w:rsidRPr="00333E21">
        <w:rPr>
          <w:color w:val="000000" w:themeColor="text1"/>
          <w:sz w:val="24"/>
        </w:rPr>
        <w:t>energies</w:t>
      </w:r>
      <w:proofErr w:type="gramEnd"/>
      <w:r w:rsidR="00BF3783" w:rsidRPr="00333E21">
        <w:rPr>
          <w:color w:val="000000" w:themeColor="text1"/>
          <w:sz w:val="24"/>
        </w:rPr>
        <w:t xml:space="preserve"> of 4.5 µJ and 0.1 µJ</w:t>
      </w:r>
      <w:r w:rsidR="00BF3783">
        <w:rPr>
          <w:color w:val="000000" w:themeColor="text1"/>
          <w:sz w:val="24"/>
        </w:rPr>
        <w:t>, respectively. The EC-SFG signal was polarization-resolved with a thin film analyzer and collected into a spectrometer (</w:t>
      </w:r>
      <w:r w:rsidR="00BF3783" w:rsidRPr="00333E21">
        <w:rPr>
          <w:color w:val="000000" w:themeColor="text1"/>
          <w:sz w:val="24"/>
        </w:rPr>
        <w:t xml:space="preserve">Acton 300i, Princeton Instruments) </w:t>
      </w:r>
      <w:r w:rsidR="00BF3783">
        <w:rPr>
          <w:color w:val="000000" w:themeColor="text1"/>
          <w:sz w:val="24"/>
        </w:rPr>
        <w:t>fitted</w:t>
      </w:r>
      <w:r w:rsidR="00BF3783" w:rsidRPr="00333E21">
        <w:rPr>
          <w:color w:val="000000" w:themeColor="text1"/>
          <w:sz w:val="24"/>
        </w:rPr>
        <w:t xml:space="preserve"> with a charge-coupled device (LN/CCD-1340/400</w:t>
      </w:r>
      <w:r w:rsidR="00BF3783">
        <w:rPr>
          <w:color w:val="000000" w:themeColor="text1"/>
          <w:sz w:val="24"/>
        </w:rPr>
        <w:t xml:space="preserve">, </w:t>
      </w:r>
      <w:r w:rsidR="00BF3783" w:rsidRPr="00333E21">
        <w:rPr>
          <w:color w:val="000000" w:themeColor="text1"/>
          <w:sz w:val="24"/>
        </w:rPr>
        <w:t xml:space="preserve">Princeton Instruments) </w:t>
      </w:r>
      <w:r w:rsidR="00BF3783">
        <w:rPr>
          <w:color w:val="000000" w:themeColor="text1"/>
          <w:sz w:val="24"/>
        </w:rPr>
        <w:t xml:space="preserve">for spectral detection. Pulse polarizations are defined to be parallel (P) or perpendicular (S) to the </w:t>
      </w:r>
      <w:r w:rsidR="001B2FBD">
        <w:rPr>
          <w:color w:val="000000" w:themeColor="text1"/>
          <w:sz w:val="24"/>
        </w:rPr>
        <w:t>incident plane, and are reported in order of increasing wavelength: SFG signal, 1026.21 nm, and IR.</w:t>
      </w:r>
    </w:p>
    <w:p w14:paraId="63F5AA83" w14:textId="6E04F5B8" w:rsidR="00BF3783" w:rsidRDefault="00B71D96" w:rsidP="00BF3783">
      <w:pPr>
        <w:rPr>
          <w:color w:val="000000" w:themeColor="text1"/>
          <w:sz w:val="24"/>
        </w:rPr>
      </w:pPr>
      <w:r>
        <w:rPr>
          <w:i/>
          <w:iCs/>
          <w:noProof/>
          <w:color w:val="000000" w:themeColor="text1"/>
          <w:sz w:val="24"/>
        </w:rPr>
        <mc:AlternateContent>
          <mc:Choice Requires="wpg">
            <w:drawing>
              <wp:anchor distT="0" distB="0" distL="114300" distR="114300" simplePos="0" relativeHeight="252156928" behindDoc="0" locked="0" layoutInCell="1" allowOverlap="1" wp14:anchorId="75B4A4A7" wp14:editId="2E175F40">
                <wp:simplePos x="0" y="0"/>
                <wp:positionH relativeFrom="margin">
                  <wp:posOffset>-15240</wp:posOffset>
                </wp:positionH>
                <wp:positionV relativeFrom="paragraph">
                  <wp:posOffset>152400</wp:posOffset>
                </wp:positionV>
                <wp:extent cx="6202680" cy="3046021"/>
                <wp:effectExtent l="0" t="0" r="0" b="2540"/>
                <wp:wrapSquare wrapText="bothSides"/>
                <wp:docPr id="44816017" name="Group 70"/>
                <wp:cNvGraphicFramePr/>
                <a:graphic xmlns:a="http://schemas.openxmlformats.org/drawingml/2006/main">
                  <a:graphicData uri="http://schemas.microsoft.com/office/word/2010/wordprocessingGroup">
                    <wpg:wgp>
                      <wpg:cNvGrpSpPr/>
                      <wpg:grpSpPr>
                        <a:xfrm>
                          <a:off x="0" y="0"/>
                          <a:ext cx="6202680" cy="3046021"/>
                          <a:chOff x="-7620" y="-60960"/>
                          <a:chExt cx="6202680" cy="3046021"/>
                        </a:xfrm>
                      </wpg:grpSpPr>
                      <wps:wsp>
                        <wps:cNvPr id="1661854808" name="Text Box 1"/>
                        <wps:cNvSpPr txBox="1"/>
                        <wps:spPr>
                          <a:xfrm>
                            <a:off x="-7620" y="2468880"/>
                            <a:ext cx="6202680" cy="516181"/>
                          </a:xfrm>
                          <a:prstGeom prst="rect">
                            <a:avLst/>
                          </a:prstGeom>
                          <a:noFill/>
                          <a:ln w="6350">
                            <a:noFill/>
                          </a:ln>
                        </wps:spPr>
                        <wps:txbx>
                          <w:txbxContent>
                            <w:p w14:paraId="51F74178" w14:textId="77777777" w:rsidR="00C70442" w:rsidRPr="003C538E" w:rsidRDefault="00C70442" w:rsidP="00107AA8">
                              <w:pPr>
                                <w:widowControl/>
                                <w:rPr>
                                  <w:sz w:val="22"/>
                                  <w:szCs w:val="28"/>
                                </w:rPr>
                              </w:pPr>
                              <w:r w:rsidRPr="005027E9">
                                <w:rPr>
                                  <w:b/>
                                  <w:bCs/>
                                  <w:color w:val="000000" w:themeColor="text1"/>
                                  <w:sz w:val="22"/>
                                  <w:szCs w:val="28"/>
                                </w:rPr>
                                <w:t>Figure S1</w:t>
                              </w:r>
                              <w:r w:rsidRPr="005027E9">
                                <w:rPr>
                                  <w:color w:val="000000" w:themeColor="text1"/>
                                  <w:sz w:val="22"/>
                                  <w:szCs w:val="28"/>
                                </w:rPr>
                                <w:t>.</w:t>
                              </w:r>
                              <w:r w:rsidRPr="003C538E">
                                <w:rPr>
                                  <w:sz w:val="22"/>
                                  <w:szCs w:val="28"/>
                                </w:rPr>
                                <w:t xml:space="preserve"> </w:t>
                              </w:r>
                              <w:r>
                                <w:rPr>
                                  <w:sz w:val="22"/>
                                  <w:szCs w:val="28"/>
                                </w:rPr>
                                <w:t>Schematic of electrochemical sum-frequency generation (EC-SFG) experimental cell detailing electrode and beam geometries.</w:t>
                              </w:r>
                            </w:p>
                            <w:p w14:paraId="15978BC3" w14:textId="77777777" w:rsidR="00C70442" w:rsidRPr="005027E9" w:rsidRDefault="00C70442" w:rsidP="00107AA8">
                              <w:pPr>
                                <w:widowControl/>
                                <w:rPr>
                                  <w:color w:val="000000" w:themeColor="text1"/>
                                  <w:sz w:val="22"/>
                                  <w:szCs w:val="28"/>
                                </w:rPr>
                              </w:pPr>
                            </w:p>
                            <w:p w14:paraId="71D97248" w14:textId="77777777" w:rsidR="00C70442" w:rsidRPr="005027E9" w:rsidRDefault="00C70442" w:rsidP="00107AA8">
                              <w:pPr>
                                <w:rPr>
                                  <w:color w:val="000000" w:themeColor="text1"/>
                                  <w:sz w:val="22"/>
                                  <w:szCs w:val="28"/>
                                </w:rPr>
                              </w:pPr>
                            </w:p>
                            <w:p w14:paraId="3E022812" w14:textId="77777777" w:rsidR="00C70442" w:rsidRDefault="00C70442" w:rsidP="00107AA8">
                              <w:pPr>
                                <w:rPr>
                                  <w:sz w:val="22"/>
                                  <w:szCs w:val="28"/>
                                </w:rPr>
                              </w:pPr>
                            </w:p>
                            <w:p w14:paraId="73C81460" w14:textId="77777777" w:rsidR="00C70442" w:rsidRDefault="00C70442" w:rsidP="00107AA8">
                              <w:pPr>
                                <w:rPr>
                                  <w:sz w:val="22"/>
                                  <w:szCs w:val="28"/>
                                </w:rPr>
                              </w:pPr>
                            </w:p>
                            <w:p w14:paraId="5DC29EE9" w14:textId="77777777" w:rsidR="00C70442" w:rsidRPr="00677B68" w:rsidRDefault="00C70442" w:rsidP="00107AA8">
                              <w:pPr>
                                <w:rPr>
                                  <w:sz w:val="22"/>
                                  <w:szCs w:val="28"/>
                                </w:rPr>
                              </w:pPr>
                            </w:p>
                            <w:p w14:paraId="0E572A30" w14:textId="77777777" w:rsidR="00C70442" w:rsidRPr="003C538E" w:rsidRDefault="00C70442" w:rsidP="00107AA8">
                              <w:pPr>
                                <w:rPr>
                                  <w:sz w:val="22"/>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66309328" name="Picture 50"/>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bwMode="auto">
                          <a:xfrm>
                            <a:off x="807720" y="-60960"/>
                            <a:ext cx="4418330" cy="2484755"/>
                          </a:xfrm>
                          <a:prstGeom prst="rect">
                            <a:avLst/>
                          </a:prstGeom>
                          <a:noFill/>
                          <a:ln>
                            <a:noFill/>
                          </a:ln>
                        </pic:spPr>
                      </pic:pic>
                    </wpg:wgp>
                  </a:graphicData>
                </a:graphic>
                <wp14:sizeRelV relativeFrom="margin">
                  <wp14:pctHeight>0</wp14:pctHeight>
                </wp14:sizeRelV>
              </wp:anchor>
            </w:drawing>
          </mc:Choice>
          <mc:Fallback>
            <w:pict>
              <v:group w14:anchorId="75B4A4A7" id="Group 70" o:spid="_x0000_s1026" style="position:absolute;left:0;text-align:left;margin-left:-1.2pt;margin-top:12pt;width:488.4pt;height:239.85pt;z-index:252156928;mso-position-horizontal-relative:margin;mso-height-relative:margin" coordorigin="-76,-609" coordsize="62026,3046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">
                <v:shapetype id="_x0000_t202" coordsize="21600,21600" o:spt="202" path="m,l,21600r21600,l21600,xe">
                  <v:stroke joinstyle="miter"/>
                  <v:path gradientshapeok="t" o:connecttype="rect"/>
                </v:shapetype>
                <v:shape id="Text Box 1" o:spid="_x0000_s1027" type="#_x0000_t202" style="position:absolute;left:-76;top:24688;width:62026;height:5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" filled="f" stroked="f" strokeweight=".5pt">
                  <v:textbox>
                    <w:txbxContent>
                      <w:p w14:paraId="51F74178" w14:textId="77777777" w:rsidR="00C70442" w:rsidRPr="003C538E" w:rsidRDefault="00C70442" w:rsidP="00107AA8">
                        <w:pPr>
                          <w:widowControl/>
                          <w:rPr>
                            <w:sz w:val="22"/>
                            <w:szCs w:val="28"/>
                          </w:rPr>
                        </w:pPr>
                        <w:r w:rsidRPr="005027E9">
                          <w:rPr>
                            <w:b/>
                            <w:bCs/>
                            <w:color w:val="000000" w:themeColor="text1"/>
                            <w:sz w:val="22"/>
                            <w:szCs w:val="28"/>
                          </w:rPr>
                          <w:t>Figure S1</w:t>
                        </w:r>
                        <w:r w:rsidRPr="005027E9">
                          <w:rPr>
                            <w:color w:val="000000" w:themeColor="text1"/>
                            <w:sz w:val="22"/>
                            <w:szCs w:val="28"/>
                          </w:rPr>
                          <w:t>.</w:t>
                        </w:r>
                        <w:r w:rsidRPr="003C538E">
                          <w:rPr>
                            <w:sz w:val="22"/>
                            <w:szCs w:val="28"/>
                          </w:rPr>
                          <w:t xml:space="preserve"> </w:t>
                        </w:r>
                        <w:r>
                          <w:rPr>
                            <w:sz w:val="22"/>
                            <w:szCs w:val="28"/>
                          </w:rPr>
                          <w:t>Schematic of electrochemical sum-frequency generation (EC-SFG) experimental cell detailing electrode and beam geometries.</w:t>
                        </w:r>
                      </w:p>
                      <w:p w14:paraId="15978BC3" w14:textId="77777777" w:rsidR="00C70442" w:rsidRPr="005027E9" w:rsidRDefault="00C70442" w:rsidP="00107AA8">
                        <w:pPr>
                          <w:widowControl/>
                          <w:rPr>
                            <w:color w:val="000000" w:themeColor="text1"/>
                            <w:sz w:val="22"/>
                            <w:szCs w:val="28"/>
                          </w:rPr>
                        </w:pPr>
                      </w:p>
                      <w:p w14:paraId="71D97248" w14:textId="77777777" w:rsidR="00C70442" w:rsidRPr="005027E9" w:rsidRDefault="00C70442" w:rsidP="00107AA8">
                        <w:pPr>
                          <w:rPr>
                            <w:color w:val="000000" w:themeColor="text1"/>
                            <w:sz w:val="22"/>
                            <w:szCs w:val="28"/>
                          </w:rPr>
                        </w:pPr>
                      </w:p>
                      <w:p w14:paraId="3E022812" w14:textId="77777777" w:rsidR="00C70442" w:rsidRDefault="00C70442" w:rsidP="00107AA8">
                        <w:pPr>
                          <w:rPr>
                            <w:sz w:val="22"/>
                            <w:szCs w:val="28"/>
                          </w:rPr>
                        </w:pPr>
                      </w:p>
                      <w:p w14:paraId="73C81460" w14:textId="77777777" w:rsidR="00C70442" w:rsidRDefault="00C70442" w:rsidP="00107AA8">
                        <w:pPr>
                          <w:rPr>
                            <w:sz w:val="22"/>
                            <w:szCs w:val="28"/>
                          </w:rPr>
                        </w:pPr>
                      </w:p>
                      <w:p w14:paraId="5DC29EE9" w14:textId="77777777" w:rsidR="00C70442" w:rsidRPr="00677B68" w:rsidRDefault="00C70442" w:rsidP="00107AA8">
                        <w:pPr>
                          <w:rPr>
                            <w:sz w:val="22"/>
                            <w:szCs w:val="28"/>
                          </w:rPr>
                        </w:pPr>
                      </w:p>
                      <w:p w14:paraId="0E572A30" w14:textId="77777777" w:rsidR="00C70442" w:rsidRPr="003C538E" w:rsidRDefault="00C70442" w:rsidP="00107AA8">
                        <w:pPr>
                          <w:rPr>
                            <w:sz w:val="22"/>
                            <w:szCs w:val="28"/>
                          </w:rPr>
                        </w:pPr>
                      </w:p>
                    </w:txbxContent>
                  </v:textbox>
                </v:shape>
                <v:shape id="Picture 50" o:spid="_x0000_s1028" type="#_x0000_t75" style="position:absolute;left:8077;top:-609;width:44183;height:2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">
                  <v:imagedata r:id="rId9" o:title=""/>
                </v:shape>
                <w10:wrap type="square" anchorx="margin"/>
              </v:group>
            </w:pict>
          </mc:Fallback>
        </mc:AlternateContent>
      </w:r>
    </w:p>
    <w:p w14:paraId="02B59861" w14:textId="7FB2160D" w:rsidR="00107AA8" w:rsidRDefault="00107AA8" w:rsidP="00107AA8">
      <w:pPr>
        <w:ind w:firstLineChars="200" w:firstLine="480"/>
        <w:rPr>
          <w:i/>
          <w:iCs/>
          <w:color w:val="000000" w:themeColor="text1"/>
          <w:sz w:val="24"/>
        </w:rPr>
      </w:pPr>
    </w:p>
    <w:p w14:paraId="373DD035" w14:textId="79189267" w:rsidR="00646288" w:rsidRDefault="00646288" w:rsidP="001B6995">
      <w:pPr>
        <w:rPr>
          <w:sz w:val="24"/>
        </w:rPr>
      </w:pPr>
      <w:r w:rsidRPr="00333E21">
        <w:rPr>
          <w:i/>
          <w:iCs/>
          <w:color w:val="000000" w:themeColor="text1"/>
          <w:sz w:val="24"/>
        </w:rPr>
        <w:t>Electrochemical Measurements.</w:t>
      </w:r>
      <w:r w:rsidRPr="00333E21">
        <w:rPr>
          <w:color w:val="000000" w:themeColor="text1"/>
          <w:sz w:val="24"/>
        </w:rPr>
        <w:t xml:space="preserve"> </w:t>
      </w:r>
      <w:r w:rsidR="001B2FBD">
        <w:rPr>
          <w:color w:val="000000" w:themeColor="text1"/>
          <w:sz w:val="24"/>
        </w:rPr>
        <w:t>Simultaneous EC-SFG measurements integrated a</w:t>
      </w:r>
      <w:r w:rsidR="001B2FBD" w:rsidRPr="00333E21">
        <w:rPr>
          <w:color w:val="000000" w:themeColor="text1"/>
          <w:sz w:val="24"/>
        </w:rPr>
        <w:t xml:space="preserve"> </w:t>
      </w:r>
      <w:proofErr w:type="spellStart"/>
      <w:r w:rsidR="001B2FBD" w:rsidRPr="00333E21">
        <w:rPr>
          <w:color w:val="000000" w:themeColor="text1"/>
          <w:sz w:val="24"/>
        </w:rPr>
        <w:t>potentiostat</w:t>
      </w:r>
      <w:proofErr w:type="spellEnd"/>
      <w:r w:rsidR="001B2FBD" w:rsidRPr="00333E21">
        <w:rPr>
          <w:color w:val="000000" w:themeColor="text1"/>
          <w:sz w:val="24"/>
        </w:rPr>
        <w:t xml:space="preserve"> (Interface1000</w:t>
      </w:r>
      <w:r w:rsidR="001B2FBD">
        <w:rPr>
          <w:rFonts w:hint="eastAsia"/>
          <w:color w:val="000000" w:themeColor="text1"/>
          <w:sz w:val="24"/>
        </w:rPr>
        <w:t xml:space="preserve">, </w:t>
      </w:r>
      <w:r w:rsidR="001B2FBD" w:rsidRPr="00333E21">
        <w:rPr>
          <w:color w:val="000000" w:themeColor="text1"/>
          <w:sz w:val="24"/>
        </w:rPr>
        <w:t>Gamry Instruments)</w:t>
      </w:r>
      <w:r w:rsidR="001B2FBD">
        <w:rPr>
          <w:color w:val="000000" w:themeColor="text1"/>
          <w:sz w:val="24"/>
        </w:rPr>
        <w:t xml:space="preserve"> with the optical EC cell to supply a potential to the system synchronized with spectral collection through LabVIEW. </w:t>
      </w:r>
      <w:r w:rsidR="001B6995">
        <w:rPr>
          <w:color w:val="000000" w:themeColor="text1"/>
          <w:sz w:val="24"/>
        </w:rPr>
        <w:t xml:space="preserve">The working electrode was 5 mm diameter polycrystalline Pt, the counter electrode was 2 mm glassy carbon, and the </w:t>
      </w:r>
      <w:proofErr w:type="spellStart"/>
      <w:r w:rsidR="001B6995">
        <w:rPr>
          <w:color w:val="000000" w:themeColor="text1"/>
          <w:sz w:val="24"/>
        </w:rPr>
        <w:t>eferene</w:t>
      </w:r>
      <w:proofErr w:type="spellEnd"/>
      <w:r w:rsidR="001B6995">
        <w:rPr>
          <w:color w:val="000000" w:themeColor="text1"/>
          <w:sz w:val="24"/>
        </w:rPr>
        <w:t xml:space="preserve"> electrode was a reversible hydrogen electrode </w:t>
      </w:r>
      <w:r w:rsidR="001B6995" w:rsidRPr="00333E21">
        <w:rPr>
          <w:color w:val="000000" w:themeColor="text1"/>
          <w:sz w:val="24"/>
        </w:rPr>
        <w:t>(RHE, Interface1000</w:t>
      </w:r>
      <w:r w:rsidR="001B6995">
        <w:rPr>
          <w:rFonts w:hint="eastAsia"/>
          <w:color w:val="000000" w:themeColor="text1"/>
          <w:sz w:val="24"/>
        </w:rPr>
        <w:t xml:space="preserve">, </w:t>
      </w:r>
      <w:proofErr w:type="spellStart"/>
      <w:r w:rsidR="001B6995" w:rsidRPr="00333E21">
        <w:rPr>
          <w:color w:val="000000" w:themeColor="text1"/>
          <w:sz w:val="24"/>
        </w:rPr>
        <w:t>Gaskatel</w:t>
      </w:r>
      <w:proofErr w:type="spellEnd"/>
      <w:r w:rsidR="001B6995" w:rsidRPr="00333E21">
        <w:rPr>
          <w:color w:val="000000" w:themeColor="text1"/>
          <w:sz w:val="24"/>
        </w:rPr>
        <w:t>)</w:t>
      </w:r>
      <w:r w:rsidR="001B6995">
        <w:rPr>
          <w:color w:val="000000" w:themeColor="text1"/>
          <w:sz w:val="24"/>
        </w:rPr>
        <w:t>. All reported values were with reference to the RHE.</w:t>
      </w:r>
      <w:r w:rsidRPr="00333E21">
        <w:rPr>
          <w:color w:val="000000" w:themeColor="text1"/>
          <w:sz w:val="24"/>
        </w:rPr>
        <w:t xml:space="preserve"> </w:t>
      </w:r>
      <w:r w:rsidR="0030496E">
        <w:rPr>
          <w:rFonts w:hint="eastAsia"/>
          <w:color w:val="000000" w:themeColor="text1"/>
          <w:sz w:val="24"/>
        </w:rPr>
        <w:t>Before the experiment, a</w:t>
      </w:r>
      <w:r w:rsidR="0030496E" w:rsidRPr="00333E21">
        <w:rPr>
          <w:color w:val="000000" w:themeColor="text1"/>
          <w:sz w:val="24"/>
        </w:rPr>
        <w:t xml:space="preserve">ll components of the electrochemical cell cleaned </w:t>
      </w:r>
      <w:r w:rsidR="0030496E" w:rsidRPr="00333E21">
        <w:rPr>
          <w:rFonts w:eastAsia="Times New Roman"/>
          <w:color w:val="000000" w:themeColor="text1"/>
          <w:kern w:val="0"/>
          <w:sz w:val="24"/>
        </w:rPr>
        <w:t>in 5:1:1 water:H</w:t>
      </w:r>
      <w:r w:rsidR="0030496E" w:rsidRPr="00333E21">
        <w:rPr>
          <w:rFonts w:eastAsia="Times New Roman"/>
          <w:color w:val="000000" w:themeColor="text1"/>
          <w:kern w:val="0"/>
          <w:sz w:val="24"/>
          <w:vertAlign w:val="subscript"/>
        </w:rPr>
        <w:t>2</w:t>
      </w:r>
      <w:r w:rsidR="0030496E" w:rsidRPr="00333E21">
        <w:rPr>
          <w:rFonts w:eastAsia="Times New Roman"/>
          <w:color w:val="000000" w:themeColor="text1"/>
          <w:kern w:val="0"/>
          <w:sz w:val="24"/>
        </w:rPr>
        <w:t>O</w:t>
      </w:r>
      <w:r w:rsidR="0030496E" w:rsidRPr="00333E21">
        <w:rPr>
          <w:rFonts w:eastAsia="Times New Roman"/>
          <w:color w:val="000000" w:themeColor="text1"/>
          <w:kern w:val="0"/>
          <w:sz w:val="24"/>
          <w:vertAlign w:val="subscript"/>
        </w:rPr>
        <w:t>2</w:t>
      </w:r>
      <w:r w:rsidR="0030496E" w:rsidRPr="00333E21">
        <w:rPr>
          <w:rFonts w:eastAsia="Times New Roman"/>
          <w:color w:val="000000" w:themeColor="text1"/>
          <w:kern w:val="0"/>
          <w:sz w:val="24"/>
        </w:rPr>
        <w:t>:NH</w:t>
      </w:r>
      <w:r w:rsidR="0030496E" w:rsidRPr="00333E21">
        <w:rPr>
          <w:rFonts w:eastAsia="Times New Roman"/>
          <w:color w:val="000000" w:themeColor="text1"/>
          <w:kern w:val="0"/>
          <w:sz w:val="24"/>
          <w:vertAlign w:val="subscript"/>
        </w:rPr>
        <w:t>3</w:t>
      </w:r>
      <w:r w:rsidR="0030496E" w:rsidRPr="00333E21">
        <w:rPr>
          <w:rFonts w:eastAsia="Times New Roman"/>
          <w:color w:val="000000" w:themeColor="text1"/>
          <w:kern w:val="0"/>
          <w:sz w:val="24"/>
        </w:rPr>
        <w:t>OH for 1 hour at 80°C</w:t>
      </w:r>
      <w:r w:rsidR="0030496E" w:rsidRPr="00333E21">
        <w:rPr>
          <w:color w:val="000000" w:themeColor="text1"/>
          <w:sz w:val="24"/>
        </w:rPr>
        <w:t xml:space="preserve"> followed by ultra-pure DI-water (18.2 MΩ cm).</w:t>
      </w:r>
      <w:r w:rsidR="0030496E">
        <w:rPr>
          <w:color w:val="000000" w:themeColor="text1"/>
          <w:sz w:val="24"/>
        </w:rPr>
        <w:fldChar w:fldCharType="begin"/>
      </w:r>
      <w:r w:rsidR="00746E68">
        <w:rPr>
          <w:color w:val="000000" w:themeColor="text1"/>
          <w:sz w:val="24"/>
        </w:rPr>
        <w:instrText xml:space="preserve"> ADDIN EN.CITE &lt;EndNote&gt;&lt;Cite&gt;&lt;Author&gt;Zhu&lt;/Author&gt;&lt;Year&gt;2022&lt;/Year&gt;&lt;RecNum&gt;541&lt;/RecNum&gt;&lt;DisplayText&gt;&lt;style face="superscript"&gt;2&lt;/style&gt;&lt;/DisplayText&gt;&lt;record&gt;&lt;rec-number&gt;541&lt;/rec-number&gt;&lt;foreign-keys&gt;&lt;key app="EN" db-id="px0rarssv2vadnewd5yvxp23wsr2prff5v5e" timestamp="1712764210"&gt;541&lt;/key&gt;&lt;/foreign-keys&gt;&lt;ref-type name="Journal Article"&gt;17&lt;/ref-type&gt;&lt;contributors&gt;&lt;authors&gt;&lt;author&gt;Zhu, Quansong&lt;/author&gt;&lt;author&gt;Wallentine, Spencer K.&lt;/author&gt;&lt;author&gt;Deng, Gang-Hua&lt;/author&gt;&lt;author&gt;Rebstock, Jaclyn A.&lt;/author&gt;&lt;author&gt;Baker, L. Robert&lt;/author&gt;&lt;/authors&gt;&lt;/contributors&gt;&lt;titles&gt;&lt;title&gt;The Solvation-Induced Onsager Reaction Field Rather than the Double-Layer Field Controls CO2 Reduction on Gold&lt;/title&gt;&lt;secondary-title&gt;JACS Au&lt;/secondary-title&gt;&lt;/titles&gt;&lt;periodical&gt;&lt;full-title&gt;JACS Au&lt;/full-title&gt;&lt;/periodical&gt;&lt;pages&gt;472-482&lt;/pages&gt;&lt;volume&gt;2&lt;/volume&gt;&lt;number&gt;2&lt;/number&gt;&lt;dates&gt;&lt;year&gt;2022&lt;/year&gt;&lt;pub-dates&gt;&lt;date&gt;2022/02/28&lt;/date&gt;&lt;/pub-dates&gt;&lt;/dates&gt;&lt;publisher&gt;American Chemical Society&lt;/publisher&gt;&lt;urls&gt;&lt;related-urls&gt;&lt;url&gt;https://doi.org/10.1021/jacsau.1c00512&lt;/url&gt;&lt;/related-urls&gt;&lt;/urls&gt;&lt;electronic-resource-num&gt;10.1021/jacsau.1c00512&lt;/electronic-resource-num&gt;&lt;/record&gt;&lt;/Cite&gt;&lt;/EndNote&gt;</w:instrText>
      </w:r>
      <w:r w:rsidR="0030496E">
        <w:rPr>
          <w:color w:val="000000" w:themeColor="text1"/>
          <w:sz w:val="24"/>
        </w:rPr>
        <w:fldChar w:fldCharType="separate"/>
      </w:r>
      <w:r w:rsidR="00746E68" w:rsidRPr="00746E68">
        <w:rPr>
          <w:noProof/>
          <w:color w:val="000000" w:themeColor="text1"/>
          <w:sz w:val="24"/>
          <w:vertAlign w:val="superscript"/>
        </w:rPr>
        <w:t>2</w:t>
      </w:r>
      <w:r w:rsidR="0030496E">
        <w:rPr>
          <w:color w:val="000000" w:themeColor="text1"/>
          <w:sz w:val="24"/>
        </w:rPr>
        <w:fldChar w:fldCharType="end"/>
      </w:r>
      <w:r w:rsidR="0030496E" w:rsidRPr="00333E21">
        <w:rPr>
          <w:color w:val="000000" w:themeColor="text1"/>
          <w:sz w:val="24"/>
        </w:rPr>
        <w:t xml:space="preserve"> All O-ring</w:t>
      </w:r>
      <w:r w:rsidR="0030496E">
        <w:rPr>
          <w:color w:val="000000" w:themeColor="text1"/>
          <w:sz w:val="24"/>
        </w:rPr>
        <w:t>s</w:t>
      </w:r>
      <w:r w:rsidR="0030496E" w:rsidRPr="00333E21">
        <w:rPr>
          <w:color w:val="000000" w:themeColor="text1"/>
          <w:sz w:val="24"/>
        </w:rPr>
        <w:t xml:space="preserve"> and electrode</w:t>
      </w:r>
      <w:r w:rsidR="0030496E">
        <w:rPr>
          <w:color w:val="000000" w:themeColor="text1"/>
          <w:sz w:val="24"/>
        </w:rPr>
        <w:t>s were</w:t>
      </w:r>
      <w:r w:rsidR="0030496E" w:rsidRPr="00333E21">
        <w:rPr>
          <w:color w:val="000000" w:themeColor="text1"/>
          <w:sz w:val="24"/>
        </w:rPr>
        <w:t xml:space="preserve"> cleaned in 1M HNO</w:t>
      </w:r>
      <w:r w:rsidR="0030496E" w:rsidRPr="00333E21">
        <w:rPr>
          <w:color w:val="000000" w:themeColor="text1"/>
          <w:sz w:val="24"/>
          <w:vertAlign w:val="subscript"/>
        </w:rPr>
        <w:t>3</w:t>
      </w:r>
      <w:r w:rsidR="0030496E" w:rsidRPr="00333E21">
        <w:rPr>
          <w:color w:val="000000" w:themeColor="text1"/>
          <w:sz w:val="24"/>
        </w:rPr>
        <w:t xml:space="preserve"> and 1M H</w:t>
      </w:r>
      <w:r w:rsidR="0030496E" w:rsidRPr="00E612CC">
        <w:rPr>
          <w:rFonts w:hint="eastAsia"/>
          <w:color w:val="000000" w:themeColor="text1"/>
          <w:sz w:val="24"/>
          <w:vertAlign w:val="subscript"/>
        </w:rPr>
        <w:t>2</w:t>
      </w:r>
      <w:r w:rsidR="0030496E">
        <w:rPr>
          <w:rFonts w:hint="eastAsia"/>
          <w:color w:val="000000" w:themeColor="text1"/>
          <w:sz w:val="24"/>
        </w:rPr>
        <w:t>S</w:t>
      </w:r>
      <w:r w:rsidR="0030496E" w:rsidRPr="00333E21">
        <w:rPr>
          <w:color w:val="000000" w:themeColor="text1"/>
          <w:sz w:val="24"/>
        </w:rPr>
        <w:t>O</w:t>
      </w:r>
      <w:r w:rsidR="0030496E" w:rsidRPr="00333E21">
        <w:rPr>
          <w:color w:val="000000" w:themeColor="text1"/>
          <w:sz w:val="24"/>
          <w:vertAlign w:val="subscript"/>
        </w:rPr>
        <w:t>4</w:t>
      </w:r>
      <w:r w:rsidR="0030496E" w:rsidRPr="00333E21">
        <w:rPr>
          <w:color w:val="000000" w:themeColor="text1"/>
          <w:sz w:val="24"/>
        </w:rPr>
        <w:t xml:space="preserve"> for 20 mins each. </w:t>
      </w:r>
      <w:r w:rsidR="007803D7">
        <w:rPr>
          <w:color w:val="000000" w:themeColor="text1"/>
          <w:sz w:val="24"/>
        </w:rPr>
        <w:t xml:space="preserve">The working and counter </w:t>
      </w:r>
      <w:r w:rsidR="007803D7">
        <w:rPr>
          <w:color w:val="000000" w:themeColor="text1"/>
          <w:sz w:val="24"/>
        </w:rPr>
        <w:lastRenderedPageBreak/>
        <w:t xml:space="preserve">electrodes were polished using 1 and 0.05 um alpha or gamma alumina powder </w:t>
      </w:r>
      <w:r w:rsidRPr="00333E21">
        <w:rPr>
          <w:color w:val="000000" w:themeColor="text1"/>
          <w:sz w:val="24"/>
        </w:rPr>
        <w:t>(Al</w:t>
      </w:r>
      <w:r w:rsidRPr="00333E21">
        <w:rPr>
          <w:color w:val="000000" w:themeColor="text1"/>
          <w:sz w:val="24"/>
          <w:vertAlign w:val="subscript"/>
        </w:rPr>
        <w:t>2</w:t>
      </w:r>
      <w:r w:rsidRPr="00333E21">
        <w:rPr>
          <w:color w:val="000000" w:themeColor="text1"/>
          <w:sz w:val="24"/>
        </w:rPr>
        <w:t>O</w:t>
      </w:r>
      <w:r w:rsidRPr="00333E21">
        <w:rPr>
          <w:color w:val="000000" w:themeColor="text1"/>
          <w:sz w:val="24"/>
          <w:vertAlign w:val="subscript"/>
        </w:rPr>
        <w:t>3</w:t>
      </w:r>
      <w:r w:rsidRPr="00333E21">
        <w:rPr>
          <w:color w:val="000000" w:themeColor="text1"/>
          <w:sz w:val="24"/>
        </w:rPr>
        <w:t xml:space="preserve">, LECO) </w:t>
      </w:r>
      <w:r w:rsidR="007803D7">
        <w:rPr>
          <w:color w:val="000000" w:themeColor="text1"/>
          <w:sz w:val="24"/>
        </w:rPr>
        <w:t>to a mirror finish</w:t>
      </w:r>
      <w:r w:rsidRPr="00333E21">
        <w:rPr>
          <w:color w:val="000000" w:themeColor="text1"/>
          <w:sz w:val="24"/>
        </w:rPr>
        <w:t xml:space="preserve"> before experiments. Then, the </w:t>
      </w:r>
      <w:r w:rsidR="0061464E" w:rsidRPr="00333E21">
        <w:rPr>
          <w:color w:val="000000" w:themeColor="text1"/>
          <w:sz w:val="24"/>
        </w:rPr>
        <w:t>Pt</w:t>
      </w:r>
      <w:r w:rsidRPr="00333E21">
        <w:rPr>
          <w:color w:val="000000" w:themeColor="text1"/>
          <w:sz w:val="24"/>
        </w:rPr>
        <w:t xml:space="preserve"> electrode was cleaned in a 0.</w:t>
      </w:r>
      <w:r w:rsidR="00677B68">
        <w:rPr>
          <w:rFonts w:hint="eastAsia"/>
          <w:color w:val="000000" w:themeColor="text1"/>
          <w:sz w:val="24"/>
        </w:rPr>
        <w:t>05</w:t>
      </w:r>
      <w:r w:rsidR="00677B68" w:rsidRPr="00333E21">
        <w:rPr>
          <w:color w:val="000000" w:themeColor="text1"/>
          <w:sz w:val="24"/>
        </w:rPr>
        <w:t xml:space="preserve"> </w:t>
      </w:r>
      <w:r w:rsidRPr="00333E21">
        <w:rPr>
          <w:color w:val="000000" w:themeColor="text1"/>
          <w:sz w:val="24"/>
        </w:rPr>
        <w:t xml:space="preserve">M </w:t>
      </w:r>
      <w:r w:rsidR="00677B68" w:rsidRPr="00333E21">
        <w:rPr>
          <w:color w:val="000000" w:themeColor="text1"/>
          <w:sz w:val="24"/>
        </w:rPr>
        <w:t>H</w:t>
      </w:r>
      <w:r w:rsidR="00677B68" w:rsidRPr="00E612CC">
        <w:rPr>
          <w:rFonts w:hint="eastAsia"/>
          <w:color w:val="000000" w:themeColor="text1"/>
          <w:sz w:val="24"/>
          <w:vertAlign w:val="subscript"/>
        </w:rPr>
        <w:t>2</w:t>
      </w:r>
      <w:r w:rsidR="00677B68">
        <w:rPr>
          <w:rFonts w:hint="eastAsia"/>
          <w:color w:val="000000" w:themeColor="text1"/>
          <w:sz w:val="24"/>
        </w:rPr>
        <w:t>S</w:t>
      </w:r>
      <w:r w:rsidR="00677B68" w:rsidRPr="00333E21">
        <w:rPr>
          <w:color w:val="000000" w:themeColor="text1"/>
          <w:sz w:val="24"/>
        </w:rPr>
        <w:t>O</w:t>
      </w:r>
      <w:r w:rsidR="00677B68" w:rsidRPr="00333E21">
        <w:rPr>
          <w:color w:val="000000" w:themeColor="text1"/>
          <w:sz w:val="24"/>
          <w:vertAlign w:val="subscript"/>
        </w:rPr>
        <w:t>4</w:t>
      </w:r>
      <w:r w:rsidRPr="00333E21">
        <w:rPr>
          <w:color w:val="000000" w:themeColor="text1"/>
          <w:sz w:val="24"/>
        </w:rPr>
        <w:t xml:space="preserve"> (saturated </w:t>
      </w:r>
      <w:proofErr w:type="spellStart"/>
      <w:r w:rsidRPr="00333E21">
        <w:rPr>
          <w:color w:val="000000" w:themeColor="text1"/>
          <w:sz w:val="24"/>
        </w:rPr>
        <w:t>Ar</w:t>
      </w:r>
      <w:proofErr w:type="spellEnd"/>
      <w:r w:rsidRPr="00333E21">
        <w:rPr>
          <w:color w:val="000000" w:themeColor="text1"/>
          <w:sz w:val="24"/>
        </w:rPr>
        <w:t>) solution through cyclic voltammetry (CV) from 0.05 to 1.</w:t>
      </w:r>
      <w:r w:rsidR="0061464E" w:rsidRPr="00333E21">
        <w:rPr>
          <w:color w:val="000000" w:themeColor="text1"/>
          <w:sz w:val="24"/>
        </w:rPr>
        <w:t xml:space="preserve">55 </w:t>
      </w:r>
      <w:r w:rsidRPr="00333E21">
        <w:rPr>
          <w:color w:val="000000" w:themeColor="text1"/>
          <w:sz w:val="24"/>
        </w:rPr>
        <w:t>V for 50 cycles at 100 mV s</w:t>
      </w:r>
      <w:r w:rsidRPr="00333E21">
        <w:rPr>
          <w:color w:val="000000" w:themeColor="text1"/>
          <w:sz w:val="24"/>
          <w:vertAlign w:val="superscript"/>
        </w:rPr>
        <w:t>-1</w:t>
      </w:r>
      <w:r w:rsidRPr="00333E21">
        <w:rPr>
          <w:color w:val="000000" w:themeColor="text1"/>
          <w:sz w:val="24"/>
        </w:rPr>
        <w:t>.</w:t>
      </w:r>
      <w:r w:rsidRPr="00333E21">
        <w:rPr>
          <w:color w:val="000000" w:themeColor="text1"/>
          <w:sz w:val="24"/>
        </w:rPr>
        <w:fldChar w:fldCharType="begin">
          <w:fldData xml:space="preserve">PEVuZE5vdGU+PENpdGU+PEF1dGhvcj5CcmF1bnNjaHdlaWc8L0F1dGhvcj48WWVhcj4yMDEwPC9Z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</w:fldData>
        </w:fldChar>
      </w:r>
      <w:r w:rsidR="00746E68">
        <w:rPr>
          <w:color w:val="000000" w:themeColor="text1"/>
          <w:sz w:val="24"/>
        </w:rPr>
        <w:instrText xml:space="preserve"> ADDIN EN.CITE </w:instrText>
      </w:r>
      <w:r w:rsidR="00746E68">
        <w:rPr>
          <w:color w:val="000000" w:themeColor="text1"/>
          <w:sz w:val="24"/>
        </w:rPr>
        <w:fldChar w:fldCharType="begin">
          <w:fldData xml:space="preserve">PEVuZE5vdGU+PENpdGU+PEF1dGhvcj5CcmF1bnNjaHdlaWc8L0F1dGhvcj48WWVhcj4yMDEwPC9Z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</w:fldData>
        </w:fldChar>
      </w:r>
      <w:r w:rsidR="00746E68">
        <w:rPr>
          <w:color w:val="000000" w:themeColor="text1"/>
          <w:sz w:val="24"/>
        </w:rPr>
        <w:instrText xml:space="preserve"> ADDIN EN.CITE.DATA </w:instrText>
      </w:r>
      <w:r w:rsidR="00746E68">
        <w:rPr>
          <w:color w:val="000000" w:themeColor="text1"/>
          <w:sz w:val="24"/>
        </w:rPr>
      </w:r>
      <w:r w:rsidR="00746E68">
        <w:rPr>
          <w:color w:val="000000" w:themeColor="text1"/>
          <w:sz w:val="24"/>
        </w:rPr>
        <w:fldChar w:fldCharType="end"/>
      </w:r>
      <w:r w:rsidRPr="00333E21">
        <w:rPr>
          <w:color w:val="000000" w:themeColor="text1"/>
          <w:sz w:val="24"/>
        </w:rPr>
      </w:r>
      <w:r w:rsidRPr="00333E21">
        <w:rPr>
          <w:color w:val="000000" w:themeColor="text1"/>
          <w:sz w:val="24"/>
        </w:rPr>
        <w:fldChar w:fldCharType="separate"/>
      </w:r>
      <w:r w:rsidR="00746E68" w:rsidRPr="00746E68">
        <w:rPr>
          <w:noProof/>
          <w:color w:val="000000" w:themeColor="text1"/>
          <w:sz w:val="24"/>
          <w:vertAlign w:val="superscript"/>
        </w:rPr>
        <w:t>3, 4</w:t>
      </w:r>
      <w:r w:rsidRPr="00333E21">
        <w:rPr>
          <w:color w:val="000000" w:themeColor="text1"/>
          <w:sz w:val="24"/>
        </w:rPr>
        <w:fldChar w:fldCharType="end"/>
      </w:r>
      <w:r w:rsidRPr="00333E21">
        <w:rPr>
          <w:color w:val="000000" w:themeColor="text1"/>
          <w:sz w:val="24"/>
        </w:rPr>
        <w:t xml:space="preserve"> </w:t>
      </w:r>
    </w:p>
    <w:p w14:paraId="1BED1DED" w14:textId="76858F72" w:rsidR="003C3815" w:rsidRDefault="007803D7" w:rsidP="00E2610A">
      <w:pPr>
        <w:rPr>
          <w:sz w:val="24"/>
        </w:rPr>
      </w:pPr>
      <w:r>
        <w:rPr>
          <w:i/>
          <w:iCs/>
          <w:sz w:val="24"/>
        </w:rPr>
        <w:t>Chemicals.</w:t>
      </w:r>
      <w:r>
        <w:rPr>
          <w:sz w:val="24"/>
        </w:rPr>
        <w:t xml:space="preserve"> </w:t>
      </w:r>
      <w:r w:rsidRPr="005E0235">
        <w:rPr>
          <w:sz w:val="24"/>
        </w:rPr>
        <w:t>H</w:t>
      </w:r>
      <w:r w:rsidRPr="005E0235">
        <w:rPr>
          <w:sz w:val="24"/>
          <w:vertAlign w:val="subscript"/>
        </w:rPr>
        <w:t>2</w:t>
      </w:r>
      <w:r w:rsidRPr="005E0235">
        <w:rPr>
          <w:sz w:val="24"/>
        </w:rPr>
        <w:t>SO</w:t>
      </w:r>
      <w:r w:rsidRPr="005E0235">
        <w:rPr>
          <w:sz w:val="24"/>
          <w:vertAlign w:val="subscript"/>
        </w:rPr>
        <w:t>4</w:t>
      </w:r>
      <w:r w:rsidRPr="005E0235">
        <w:rPr>
          <w:sz w:val="24"/>
        </w:rPr>
        <w:t xml:space="preserve"> (99.999%,) </w:t>
      </w:r>
      <w:bookmarkStart w:id="5" w:name="_Hlk199490367"/>
      <w:r w:rsidRPr="005E0235">
        <w:rPr>
          <w:sz w:val="24"/>
        </w:rPr>
        <w:t>was purchased from</w:t>
      </w:r>
      <w:bookmarkEnd w:id="5"/>
      <w:r w:rsidRPr="005E0235">
        <w:rPr>
          <w:sz w:val="24"/>
        </w:rPr>
        <w:t xml:space="preserve"> Sigma Aldrich</w:t>
      </w:r>
      <w:r>
        <w:rPr>
          <w:sz w:val="24"/>
        </w:rPr>
        <w:t xml:space="preserve">. </w:t>
      </w:r>
      <w:r w:rsidR="007C3AD2">
        <w:rPr>
          <w:sz w:val="24"/>
        </w:rPr>
        <w:t>Ammonium Hydroxide (ACS Reagent Grade)</w:t>
      </w:r>
      <w:r w:rsidR="007C3AD2" w:rsidRPr="007C3AD2">
        <w:rPr>
          <w:sz w:val="24"/>
        </w:rPr>
        <w:t xml:space="preserve"> </w:t>
      </w:r>
      <w:r w:rsidR="007C3AD2" w:rsidRPr="005E0235">
        <w:rPr>
          <w:sz w:val="24"/>
        </w:rPr>
        <w:t>was purchased from</w:t>
      </w:r>
      <w:r w:rsidR="007C3AD2">
        <w:rPr>
          <w:sz w:val="24"/>
        </w:rPr>
        <w:t xml:space="preserve"> </w:t>
      </w:r>
      <w:proofErr w:type="spellStart"/>
      <w:r w:rsidR="007C3AD2">
        <w:rPr>
          <w:sz w:val="24"/>
        </w:rPr>
        <w:t>Pharmco</w:t>
      </w:r>
      <w:proofErr w:type="spellEnd"/>
      <w:r w:rsidR="007C3AD2">
        <w:rPr>
          <w:sz w:val="24"/>
        </w:rPr>
        <w:t xml:space="preserve"> by Greenfield Global. Hydrogen Peroxide (ACS Grade 30%) was </w:t>
      </w:r>
      <w:r w:rsidR="007C3AD2" w:rsidRPr="005E0235">
        <w:rPr>
          <w:sz w:val="24"/>
        </w:rPr>
        <w:t>purchased from</w:t>
      </w:r>
      <w:r w:rsidR="007C3AD2">
        <w:rPr>
          <w:sz w:val="24"/>
        </w:rPr>
        <w:t xml:space="preserve"> </w:t>
      </w:r>
      <w:proofErr w:type="spellStart"/>
      <w:r w:rsidR="003C3815" w:rsidRPr="0035251D">
        <w:rPr>
          <w:sz w:val="24"/>
        </w:rPr>
        <w:t>Thermo</w:t>
      </w:r>
      <w:proofErr w:type="spellEnd"/>
      <w:r w:rsidR="003C3815" w:rsidRPr="0035251D">
        <w:rPr>
          <w:sz w:val="24"/>
        </w:rPr>
        <w:t xml:space="preserve"> Scientific.</w:t>
      </w:r>
      <w:r w:rsidR="003C3815">
        <w:rPr>
          <w:sz w:val="24"/>
        </w:rPr>
        <w:t xml:space="preserve"> Nitric acid (70%) was </w:t>
      </w:r>
      <w:r w:rsidR="003C3815" w:rsidRPr="005E0235">
        <w:rPr>
          <w:sz w:val="24"/>
        </w:rPr>
        <w:t>purchased from</w:t>
      </w:r>
      <w:r w:rsidR="003C3815">
        <w:rPr>
          <w:sz w:val="24"/>
        </w:rPr>
        <w:t xml:space="preserve"> Avantor.</w:t>
      </w:r>
    </w:p>
    <w:p w14:paraId="1A45E956" w14:textId="77777777" w:rsidR="002D56C5" w:rsidRPr="003C3815" w:rsidRDefault="002D56C5" w:rsidP="003C3815">
      <w:pPr>
        <w:ind w:firstLineChars="200" w:firstLine="482"/>
        <w:rPr>
          <w:b/>
          <w:bCs/>
          <w:sz w:val="24"/>
        </w:rPr>
      </w:pPr>
    </w:p>
    <w:p w14:paraId="6DB5CF25" w14:textId="275F1F7F" w:rsidR="002D56C5" w:rsidRPr="00381539" w:rsidRDefault="002D56C5" w:rsidP="00E2610A">
      <w:pPr>
        <w:tabs>
          <w:tab w:val="right" w:pos="1537"/>
        </w:tabs>
        <w:rPr>
          <w:sz w:val="24"/>
        </w:rPr>
      </w:pPr>
      <w:r w:rsidRPr="00381539">
        <w:rPr>
          <w:sz w:val="24"/>
        </w:rPr>
        <w:t xml:space="preserve">To use EC-SFG to investigate H atom adsorption and desorption thermodynamics and kinetics </w:t>
      </w:r>
      <w:r w:rsidRPr="00381539">
        <w:rPr>
          <w:i/>
          <w:iCs/>
          <w:sz w:val="24"/>
        </w:rPr>
        <w:t>in situ</w:t>
      </w:r>
      <w:r w:rsidRPr="00381539">
        <w:rPr>
          <w:sz w:val="24"/>
        </w:rPr>
        <w:t xml:space="preserve">, we turn to resonant SFG. The intensity of the SFG signal, </w:t>
      </w:r>
      <m:oMath>
        <m:r>
          <w:rPr>
            <w:rFonts w:ascii="Cambria Math" w:hAnsi="Cambria Math"/>
            <w:sz w:val="24"/>
          </w:rPr>
          <m:t>I</m:t>
        </m:r>
        <m:d>
          <m:dPr>
            <m:ctrlPr>
              <w:rPr>
                <w:rFonts w:ascii="Cambria Math" w:hAnsi="Cambria Math"/>
                <w:sz w:val="24"/>
              </w:rPr>
            </m:ctrlPr>
          </m:dPr>
          <m:e>
            <m:r>
              <m:rPr>
                <m:sty m:val="p"/>
              </m:rPr>
              <w:rPr>
                <w:rFonts w:ascii="Cambria Math" w:hAnsi="Cambria Math"/>
                <w:sz w:val="24"/>
              </w:rPr>
              <w:sym w:font="Symbol" w:char="F077"/>
            </m:r>
          </m:e>
        </m:d>
      </m:oMath>
      <w:r w:rsidRPr="00381539">
        <w:rPr>
          <w:sz w:val="24"/>
        </w:rPr>
        <w:t xml:space="preserve">, is proportional to the incident intensities, </w:t>
      </w:r>
      <m:oMath>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m:rPr>
                    <m:sty m:val="p"/>
                  </m:rPr>
                  <w:rPr>
                    <w:rFonts w:ascii="Cambria Math" w:hAnsi="Cambria Math"/>
                    <w:sz w:val="24"/>
                  </w:rPr>
                  <w:sym w:font="Symbol" w:char="F077"/>
                </m:r>
              </m:e>
              <m:sub>
                <m:r>
                  <m:rPr>
                    <m:sty m:val="p"/>
                  </m:rPr>
                  <w:rPr>
                    <w:rFonts w:ascii="Cambria Math" w:hAnsi="Cambria Math"/>
                    <w:sz w:val="24"/>
                  </w:rPr>
                  <m:t>vis</m:t>
                </m:r>
              </m:sub>
            </m:sSub>
          </m:e>
        </m:d>
      </m:oMath>
      <w:r w:rsidRPr="00381539">
        <w:rPr>
          <w:sz w:val="24"/>
        </w:rPr>
        <w:t xml:space="preserve"> and </w:t>
      </w:r>
      <m:oMath>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m:rPr>
                    <m:sty m:val="p"/>
                  </m:rPr>
                  <w:rPr>
                    <w:rFonts w:ascii="Cambria Math" w:hAnsi="Cambria Math"/>
                    <w:sz w:val="24"/>
                  </w:rPr>
                  <w:sym w:font="Symbol" w:char="F077"/>
                </m:r>
              </m:e>
              <m:sub>
                <m:r>
                  <m:rPr>
                    <m:sty m:val="p"/>
                  </m:rPr>
                  <w:rPr>
                    <w:rFonts w:ascii="Cambria Math" w:hAnsi="Cambria Math"/>
                    <w:sz w:val="24"/>
                  </w:rPr>
                  <m:t>IR</m:t>
                </m:r>
              </m:sub>
            </m:sSub>
          </m:e>
        </m:d>
      </m:oMath>
      <w:r w:rsidRPr="00381539">
        <w:rPr>
          <w:sz w:val="24"/>
        </w:rPr>
        <w:t xml:space="preserve">, such that </w:t>
      </w:r>
    </w:p>
    <w:p w14:paraId="72D8A5D7" w14:textId="77777777" w:rsidR="002D56C5" w:rsidRPr="00381539" w:rsidRDefault="002D56C5" w:rsidP="002D56C5">
      <w:pPr>
        <w:tabs>
          <w:tab w:val="right" w:pos="1537"/>
        </w:tabs>
        <w:ind w:firstLineChars="200" w:firstLine="480"/>
        <w:rPr>
          <w:sz w:val="24"/>
        </w:rPr>
      </w:pPr>
    </w:p>
    <w:p w14:paraId="7C5F1C6B" w14:textId="22801231" w:rsidR="002D56C5" w:rsidRPr="00381539" w:rsidRDefault="002D56C5" w:rsidP="002D56C5">
      <w:pPr>
        <w:tabs>
          <w:tab w:val="right" w:pos="1537"/>
        </w:tabs>
        <w:ind w:firstLineChars="200" w:firstLine="480"/>
        <w:jc w:val="right"/>
        <w:rPr>
          <w:sz w:val="24"/>
        </w:rPr>
      </w:pPr>
      <w:r w:rsidRPr="00381539">
        <w:rPr>
          <w:rFonts w:hint="eastAsia"/>
          <w:sz w:val="24"/>
        </w:rPr>
        <w:t xml:space="preserve">  </w:t>
      </w:r>
      <m:oMath>
        <m:r>
          <w:rPr>
            <w:rFonts w:ascii="Cambria Math" w:hAnsi="Cambria Math"/>
            <w:sz w:val="24"/>
          </w:rPr>
          <m:t>I</m:t>
        </m:r>
        <m:d>
          <m:dPr>
            <m:ctrlPr>
              <w:rPr>
                <w:rFonts w:ascii="Cambria Math" w:hAnsi="Cambria Math"/>
                <w:sz w:val="24"/>
              </w:rPr>
            </m:ctrlPr>
          </m:dPr>
          <m:e>
            <m:r>
              <m:rPr>
                <m:sty m:val="p"/>
              </m:rPr>
              <w:rPr>
                <w:rFonts w:ascii="Cambria Math" w:hAnsi="Cambria Math"/>
                <w:sz w:val="24"/>
              </w:rPr>
              <w:sym w:font="Symbol" w:char="F077"/>
            </m:r>
          </m:e>
        </m:d>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8</m:t>
            </m:r>
            <m:sSup>
              <m:sSupPr>
                <m:ctrlPr>
                  <w:rPr>
                    <w:rFonts w:ascii="Cambria Math" w:hAnsi="Cambria Math"/>
                    <w:sz w:val="24"/>
                  </w:rPr>
                </m:ctrlPr>
              </m:sSupPr>
              <m:e>
                <m:r>
                  <m:rPr>
                    <m:sty m:val="p"/>
                  </m:rPr>
                  <w:rPr>
                    <w:rFonts w:ascii="Cambria Math" w:hAnsi="Cambria Math"/>
                    <w:sz w:val="24"/>
                  </w:rPr>
                  <w:sym w:font="Symbol" w:char="F070"/>
                </m:r>
              </m:e>
              <m:sup>
                <m:r>
                  <m:rPr>
                    <m:sty m:val="p"/>
                  </m:rPr>
                  <w:rPr>
                    <w:rFonts w:ascii="Cambria Math" w:hAnsi="Cambria Math"/>
                    <w:sz w:val="24"/>
                  </w:rPr>
                  <m:t>2</m:t>
                </m:r>
              </m:sup>
            </m:sSup>
            <m:r>
              <m:rPr>
                <m:sty m:val="p"/>
              </m:rPr>
              <w:rPr>
                <w:rFonts w:ascii="Cambria Math" w:hAnsi="Cambria Math"/>
                <w:sz w:val="24"/>
              </w:rPr>
              <w:sym w:font="Symbol" w:char="F077"/>
            </m:r>
            <m:func>
              <m:funcPr>
                <m:ctrlPr>
                  <w:rPr>
                    <w:rFonts w:ascii="Cambria Math" w:hAnsi="Cambria Math"/>
                    <w:sz w:val="24"/>
                  </w:rPr>
                </m:ctrlPr>
              </m:funcPr>
              <m:fName>
                <m:sSup>
                  <m:sSupPr>
                    <m:ctrlPr>
                      <w:rPr>
                        <w:rFonts w:ascii="Cambria Math" w:hAnsi="Cambria Math"/>
                        <w:sz w:val="24"/>
                      </w:rPr>
                    </m:ctrlPr>
                  </m:sSupPr>
                  <m:e>
                    <m:r>
                      <m:rPr>
                        <m:sty m:val="p"/>
                      </m:rPr>
                      <w:rPr>
                        <w:rFonts w:ascii="Cambria Math" w:hAnsi="Cambria Math"/>
                        <w:sz w:val="24"/>
                      </w:rPr>
                      <m:t>sec</m:t>
                    </m:r>
                  </m:e>
                  <m:sup>
                    <m:r>
                      <m:rPr>
                        <m:sty m:val="p"/>
                      </m:rPr>
                      <w:rPr>
                        <w:rFonts w:ascii="Cambria Math" w:hAnsi="Cambria Math"/>
                        <w:sz w:val="24"/>
                      </w:rPr>
                      <m:t>2</m:t>
                    </m:r>
                  </m:sup>
                </m:sSup>
              </m:fName>
              <m:e>
                <m:r>
                  <m:rPr>
                    <m:sty m:val="p"/>
                  </m:rPr>
                  <w:rPr>
                    <w:rFonts w:ascii="Cambria Math" w:hAnsi="Cambria Math"/>
                    <w:sz w:val="24"/>
                  </w:rPr>
                  <w:sym w:font="Symbol" w:char="F062"/>
                </m:r>
              </m:e>
            </m:func>
          </m:num>
          <m:den>
            <m:sSup>
              <m:sSupPr>
                <m:ctrlPr>
                  <w:rPr>
                    <w:rFonts w:ascii="Cambria Math" w:hAnsi="Cambria Math"/>
                    <w:sz w:val="24"/>
                  </w:rPr>
                </m:ctrlPr>
              </m:sSupPr>
              <m:e>
                <m:r>
                  <w:rPr>
                    <w:rFonts w:ascii="Cambria Math" w:hAnsi="Cambria Math"/>
                    <w:sz w:val="24"/>
                  </w:rPr>
                  <m:t>c</m:t>
                </m:r>
              </m:e>
              <m:sup>
                <m:r>
                  <m:rPr>
                    <m:sty m:val="p"/>
                  </m:rPr>
                  <w:rPr>
                    <w:rFonts w:ascii="Cambria Math" w:hAnsi="Cambria Math"/>
                    <w:sz w:val="24"/>
                  </w:rPr>
                  <m:t>3</m:t>
                </m:r>
              </m:sup>
            </m:sSup>
            <m:r>
              <w:rPr>
                <w:rFonts w:ascii="Cambria Math" w:hAnsi="Cambria Math"/>
                <w:sz w:val="24"/>
              </w:rPr>
              <m:t>n</m:t>
            </m:r>
            <m:d>
              <m:dPr>
                <m:ctrlPr>
                  <w:rPr>
                    <w:rFonts w:ascii="Cambria Math" w:hAnsi="Cambria Math"/>
                    <w:sz w:val="24"/>
                  </w:rPr>
                </m:ctrlPr>
              </m:dPr>
              <m:e>
                <m:r>
                  <m:rPr>
                    <m:sty m:val="p"/>
                  </m:rPr>
                  <w:rPr>
                    <w:rFonts w:ascii="Cambria Math" w:hAnsi="Cambria Math"/>
                    <w:sz w:val="24"/>
                  </w:rPr>
                  <w:sym w:font="Symbol" w:char="F077"/>
                </m:r>
              </m:e>
            </m:d>
            <m:r>
              <w:rPr>
                <w:rFonts w:ascii="Cambria Math" w:hAnsi="Cambria Math"/>
                <w:sz w:val="24"/>
              </w:rPr>
              <m:t>n</m:t>
            </m:r>
            <m:d>
              <m:dPr>
                <m:ctrlPr>
                  <w:rPr>
                    <w:rFonts w:ascii="Cambria Math" w:hAnsi="Cambria Math"/>
                    <w:sz w:val="24"/>
                  </w:rPr>
                </m:ctrlPr>
              </m:dPr>
              <m:e>
                <m:sSub>
                  <m:sSubPr>
                    <m:ctrlPr>
                      <w:rPr>
                        <w:rFonts w:ascii="Cambria Math" w:hAnsi="Cambria Math"/>
                        <w:sz w:val="24"/>
                      </w:rPr>
                    </m:ctrlPr>
                  </m:sSubPr>
                  <m:e>
                    <m:r>
                      <m:rPr>
                        <m:sty m:val="p"/>
                      </m:rPr>
                      <w:rPr>
                        <w:rFonts w:ascii="Cambria Math" w:hAnsi="Cambria Math"/>
                        <w:sz w:val="24"/>
                      </w:rPr>
                      <w:sym w:font="Symbol" w:char="F077"/>
                    </m:r>
                  </m:e>
                  <m:sub>
                    <m:r>
                      <m:rPr>
                        <m:sty m:val="p"/>
                      </m:rPr>
                      <w:rPr>
                        <w:rFonts w:ascii="Cambria Math" w:hAnsi="Cambria Math"/>
                        <w:sz w:val="24"/>
                      </w:rPr>
                      <m:t>1</m:t>
                    </m:r>
                  </m:sub>
                </m:sSub>
              </m:e>
            </m:d>
            <m:r>
              <w:rPr>
                <w:rFonts w:ascii="Cambria Math" w:hAnsi="Cambria Math"/>
                <w:sz w:val="24"/>
              </w:rPr>
              <m:t>n</m:t>
            </m:r>
            <m:d>
              <m:dPr>
                <m:ctrlPr>
                  <w:rPr>
                    <w:rFonts w:ascii="Cambria Math" w:hAnsi="Cambria Math"/>
                    <w:sz w:val="24"/>
                  </w:rPr>
                </m:ctrlPr>
              </m:dPr>
              <m:e>
                <m:sSub>
                  <m:sSubPr>
                    <m:ctrlPr>
                      <w:rPr>
                        <w:rFonts w:ascii="Cambria Math" w:hAnsi="Cambria Math"/>
                        <w:sz w:val="24"/>
                      </w:rPr>
                    </m:ctrlPr>
                  </m:sSubPr>
                  <m:e>
                    <m:r>
                      <m:rPr>
                        <m:sty m:val="p"/>
                      </m:rPr>
                      <w:rPr>
                        <w:rFonts w:ascii="Cambria Math" w:hAnsi="Cambria Math"/>
                        <w:sz w:val="24"/>
                      </w:rPr>
                      <w:sym w:font="Symbol" w:char="F077"/>
                    </m:r>
                  </m:e>
                  <m:sub>
                    <m:r>
                      <m:rPr>
                        <m:sty m:val="p"/>
                      </m:rPr>
                      <w:rPr>
                        <w:rFonts w:ascii="Cambria Math" w:hAnsi="Cambria Math"/>
                        <w:sz w:val="24"/>
                      </w:rPr>
                      <m:t>2</m:t>
                    </m:r>
                  </m:sub>
                </m:sSub>
              </m:e>
            </m:d>
          </m:den>
        </m:f>
        <m:sSup>
          <m:sSupPr>
            <m:ctrlPr>
              <w:rPr>
                <w:rFonts w:ascii="Cambria Math" w:hAnsi="Cambria Math"/>
                <w:sz w:val="24"/>
              </w:rPr>
            </m:ctrlPr>
          </m:sSupPr>
          <m:e>
            <m:d>
              <m:dPr>
                <m:begChr m:val="|"/>
                <m:endChr m:val="|"/>
                <m:ctrlPr>
                  <w:rPr>
                    <w:rFonts w:ascii="Cambria Math" w:hAnsi="Cambria Math"/>
                    <w:sz w:val="24"/>
                  </w:rPr>
                </m:ctrlPr>
              </m:dPr>
              <m:e>
                <m:sSubSup>
                  <m:sSubSupPr>
                    <m:ctrlPr>
                      <w:rPr>
                        <w:rFonts w:ascii="Cambria Math" w:hAnsi="Cambria Math"/>
                        <w:sz w:val="24"/>
                      </w:rPr>
                    </m:ctrlPr>
                  </m:sSubSupPr>
                  <m:e>
                    <m:r>
                      <m:rPr>
                        <m:sty m:val="p"/>
                      </m:rPr>
                      <w:rPr>
                        <w:rFonts w:ascii="Cambria Math" w:hAnsi="Cambria Math"/>
                        <w:sz w:val="24"/>
                      </w:rPr>
                      <w:sym w:font="Symbol" w:char="F063"/>
                    </m:r>
                  </m:e>
                  <m:sub>
                    <m:r>
                      <w:rPr>
                        <w:rFonts w:ascii="Cambria Math" w:hAnsi="Cambria Math"/>
                        <w:sz w:val="24"/>
                      </w:rPr>
                      <m:t>eff</m:t>
                    </m:r>
                  </m:sub>
                  <m:sup>
                    <m:d>
                      <m:dPr>
                        <m:ctrlPr>
                          <w:rPr>
                            <w:rFonts w:ascii="Cambria Math" w:hAnsi="Cambria Math"/>
                            <w:sz w:val="24"/>
                          </w:rPr>
                        </m:ctrlPr>
                      </m:dPr>
                      <m:e>
                        <m:r>
                          <m:rPr>
                            <m:sty m:val="p"/>
                          </m:rPr>
                          <w:rPr>
                            <w:rFonts w:ascii="Cambria Math" w:hAnsi="Cambria Math"/>
                            <w:sz w:val="24"/>
                          </w:rPr>
                          <m:t>2</m:t>
                        </m:r>
                      </m:e>
                    </m:d>
                  </m:sup>
                </m:sSubSup>
              </m:e>
            </m:d>
          </m:e>
          <m:sup>
            <m:r>
              <m:rPr>
                <m:sty m:val="p"/>
              </m:rPr>
              <w:rPr>
                <w:rFonts w:ascii="Cambria Math" w:hAnsi="Cambria Math"/>
                <w:sz w:val="24"/>
              </w:rPr>
              <m:t>2</m:t>
            </m:r>
          </m:sup>
        </m:sSup>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m:rPr>
                    <m:sty m:val="p"/>
                  </m:rPr>
                  <w:rPr>
                    <w:rFonts w:ascii="Cambria Math" w:hAnsi="Cambria Math"/>
                    <w:sz w:val="24"/>
                  </w:rPr>
                  <w:sym w:font="Symbol" w:char="F077"/>
                </m:r>
              </m:e>
              <m:sub>
                <m:r>
                  <m:rPr>
                    <m:sty m:val="p"/>
                  </m:rPr>
                  <w:rPr>
                    <w:rFonts w:ascii="Cambria Math" w:hAnsi="Cambria Math"/>
                    <w:sz w:val="24"/>
                  </w:rPr>
                  <m:t>vis</m:t>
                </m:r>
              </m:sub>
            </m:sSub>
          </m:e>
        </m:d>
        <m:r>
          <w:rPr>
            <w:rFonts w:ascii="Cambria Math" w:hAnsi="Cambria Math"/>
            <w:sz w:val="24"/>
          </w:rPr>
          <m:t>I</m:t>
        </m:r>
        <m:d>
          <m:dPr>
            <m:ctrlPr>
              <w:rPr>
                <w:rFonts w:ascii="Cambria Math" w:hAnsi="Cambria Math"/>
                <w:sz w:val="24"/>
              </w:rPr>
            </m:ctrlPr>
          </m:dPr>
          <m:e>
            <m:sSub>
              <m:sSubPr>
                <m:ctrlPr>
                  <w:rPr>
                    <w:rFonts w:ascii="Cambria Math" w:hAnsi="Cambria Math"/>
                    <w:sz w:val="24"/>
                  </w:rPr>
                </m:ctrlPr>
              </m:sSubPr>
              <m:e>
                <m:r>
                  <m:rPr>
                    <m:sty m:val="p"/>
                  </m:rPr>
                  <w:rPr>
                    <w:rFonts w:ascii="Cambria Math" w:hAnsi="Cambria Math"/>
                    <w:sz w:val="24"/>
                  </w:rPr>
                  <w:sym w:font="Symbol" w:char="F077"/>
                </m:r>
              </m:e>
              <m:sub>
                <m:r>
                  <m:rPr>
                    <m:sty m:val="p"/>
                  </m:rPr>
                  <w:rPr>
                    <w:rFonts w:ascii="Cambria Math" w:hAnsi="Cambria Math"/>
                    <w:sz w:val="24"/>
                  </w:rPr>
                  <m:t>IR</m:t>
                </m:r>
              </m:sub>
            </m:sSub>
          </m:e>
        </m:d>
        <m:r>
          <m:rPr>
            <m:sty m:val="p"/>
          </m:rPr>
          <w:rPr>
            <w:rFonts w:ascii="Cambria Math" w:hAnsi="Cambria Math"/>
            <w:sz w:val="24"/>
          </w:rPr>
          <m:t>,</m:t>
        </m:r>
      </m:oMath>
      <w:r w:rsidRPr="00381539">
        <w:rPr>
          <w:rFonts w:hint="eastAsia"/>
          <w:sz w:val="24"/>
        </w:rPr>
        <w:t xml:space="preserve">                                         </w:t>
      </w:r>
      <w:proofErr w:type="gramStart"/>
      <w:r w:rsidR="0032756D" w:rsidRPr="00381539">
        <w:rPr>
          <w:rFonts w:hint="eastAsia"/>
          <w:sz w:val="24"/>
        </w:rPr>
        <w:t>S</w:t>
      </w:r>
      <w:r w:rsidRPr="00381539">
        <w:rPr>
          <w:rFonts w:hint="eastAsia"/>
          <w:sz w:val="24"/>
        </w:rPr>
        <w:t>(</w:t>
      </w:r>
      <w:proofErr w:type="gramEnd"/>
      <w:r w:rsidRPr="00381539">
        <w:rPr>
          <w:rFonts w:hint="eastAsia"/>
          <w:sz w:val="24"/>
        </w:rPr>
        <w:t>1)</w:t>
      </w:r>
    </w:p>
    <w:p w14:paraId="67D223B0" w14:textId="77777777" w:rsidR="002D56C5" w:rsidRPr="00381539" w:rsidRDefault="002D56C5" w:rsidP="002D56C5">
      <w:pPr>
        <w:tabs>
          <w:tab w:val="right" w:pos="1537"/>
        </w:tabs>
        <w:ind w:firstLineChars="200" w:firstLine="480"/>
        <w:jc w:val="right"/>
        <w:rPr>
          <w:sz w:val="24"/>
        </w:rPr>
      </w:pPr>
    </w:p>
    <w:p w14:paraId="03B009A8" w14:textId="77777777" w:rsidR="002D56C5" w:rsidRPr="00381539" w:rsidRDefault="002D56C5" w:rsidP="002D56C5">
      <w:pPr>
        <w:tabs>
          <w:tab w:val="right" w:pos="1537"/>
        </w:tabs>
        <w:rPr>
          <w:sz w:val="24"/>
        </w:rPr>
      </w:pPr>
      <w:r w:rsidRPr="00381539">
        <w:rPr>
          <w:sz w:val="24"/>
        </w:rPr>
        <w:t xml:space="preserve">where </w:t>
      </w:r>
      <m:oMath>
        <m:r>
          <w:rPr>
            <w:rFonts w:ascii="Cambria Math" w:hAnsi="Cambria Math"/>
            <w:sz w:val="24"/>
          </w:rPr>
          <m:t>n</m:t>
        </m:r>
        <m:d>
          <m:dPr>
            <m:ctrlPr>
              <w:rPr>
                <w:rFonts w:ascii="Cambria Math" w:hAnsi="Cambria Math"/>
                <w:sz w:val="24"/>
              </w:rPr>
            </m:ctrlPr>
          </m:dPr>
          <m:e>
            <m:sSub>
              <m:sSubPr>
                <m:ctrlPr>
                  <w:rPr>
                    <w:rFonts w:ascii="Cambria Math" w:hAnsi="Cambria Math"/>
                    <w:sz w:val="24"/>
                  </w:rPr>
                </m:ctrlPr>
              </m:sSubPr>
              <m:e>
                <m:r>
                  <m:rPr>
                    <m:sty m:val="p"/>
                  </m:rPr>
                  <w:rPr>
                    <w:rFonts w:ascii="Cambria Math" w:hAnsi="Cambria Math"/>
                    <w:sz w:val="24"/>
                  </w:rPr>
                  <w:sym w:font="Symbol" w:char="F077"/>
                </m:r>
              </m:e>
              <m:sub>
                <m:r>
                  <w:rPr>
                    <w:rFonts w:ascii="Cambria Math" w:hAnsi="Cambria Math"/>
                    <w:sz w:val="24"/>
                  </w:rPr>
                  <m:t>i</m:t>
                </m:r>
              </m:sub>
            </m:sSub>
          </m:e>
        </m:d>
      </m:oMath>
      <w:r w:rsidRPr="00381539">
        <w:rPr>
          <w:sz w:val="24"/>
        </w:rPr>
        <w:t xml:space="preserve"> are the refractive indices of the bulk medium, </w:t>
      </w:r>
      <w:r w:rsidRPr="00381539">
        <w:rPr>
          <w:i/>
          <w:iCs/>
          <w:sz w:val="24"/>
        </w:rPr>
        <w:t>β</w:t>
      </w:r>
      <w:r w:rsidRPr="00381539">
        <w:rPr>
          <w:sz w:val="24"/>
        </w:rPr>
        <w:t xml:space="preserve"> is the reflection angle, and </w:t>
      </w:r>
      <w:r w:rsidRPr="00381539">
        <w:rPr>
          <w:i/>
          <w:iCs/>
          <w:sz w:val="24"/>
        </w:rPr>
        <w:t>c</w:t>
      </w:r>
      <w:r w:rsidRPr="00381539">
        <w:rPr>
          <w:sz w:val="24"/>
        </w:rPr>
        <w:t xml:space="preserve"> is the speed of light in a vacuum.</w:t>
      </w:r>
      <w:r w:rsidRPr="00381539">
        <w:rPr>
          <w:rFonts w:hint="eastAsia"/>
          <w:sz w:val="24"/>
        </w:rPr>
        <w:t xml:space="preserve"> </w:t>
      </w:r>
      <w:r w:rsidRPr="00381539">
        <w:rPr>
          <w:sz w:val="24"/>
        </w:rPr>
        <w:t xml:space="preserve">The </w:t>
      </w:r>
      <m:oMath>
        <m:sSup>
          <m:sSupPr>
            <m:ctrlPr>
              <w:rPr>
                <w:rFonts w:ascii="Cambria Math" w:hAnsi="Cambria Math"/>
                <w:i/>
                <w:sz w:val="24"/>
              </w:rPr>
            </m:ctrlPr>
          </m:sSupPr>
          <m:e>
            <m:r>
              <w:rPr>
                <w:rFonts w:ascii="Cambria Math" w:hAnsi="Cambria Math"/>
                <w:i/>
                <w:sz w:val="24"/>
              </w:rPr>
              <w:sym w:font="Symbol" w:char="F063"/>
            </m:r>
          </m:e>
          <m:sup>
            <m:d>
              <m:dPr>
                <m:ctrlPr>
                  <w:rPr>
                    <w:rFonts w:ascii="Cambria Math" w:hAnsi="Cambria Math"/>
                    <w:i/>
                    <w:sz w:val="24"/>
                  </w:rPr>
                </m:ctrlPr>
              </m:dPr>
              <m:e>
                <m:r>
                  <w:rPr>
                    <w:rFonts w:ascii="Cambria Math" w:hAnsi="Cambria Math"/>
                    <w:sz w:val="24"/>
                  </w:rPr>
                  <m:t>2</m:t>
                </m:r>
              </m:e>
            </m:d>
          </m:sup>
        </m:sSup>
      </m:oMath>
      <w:r w:rsidRPr="00381539">
        <w:rPr>
          <w:sz w:val="24"/>
        </w:rPr>
        <w:t xml:space="preserve"> component of </w:t>
      </w:r>
      <m:oMath>
        <m:sSup>
          <m:sSupPr>
            <m:ctrlPr>
              <w:rPr>
                <w:rFonts w:ascii="Cambria Math" w:hAnsi="Cambria Math"/>
                <w:i/>
                <w:sz w:val="24"/>
              </w:rPr>
            </m:ctrlPr>
          </m:sSupPr>
          <m:e>
            <m:d>
              <m:dPr>
                <m:begChr m:val="|"/>
                <m:endChr m:val="|"/>
                <m:ctrlPr>
                  <w:rPr>
                    <w:rFonts w:ascii="Cambria Math" w:hAnsi="Cambria Math"/>
                    <w:i/>
                    <w:sz w:val="24"/>
                  </w:rPr>
                </m:ctrlPr>
              </m:dPr>
              <m:e>
                <m:sSubSup>
                  <m:sSubSupPr>
                    <m:ctrlPr>
                      <w:rPr>
                        <w:rFonts w:ascii="Cambria Math" w:hAnsi="Cambria Math"/>
                        <w:i/>
                        <w:sz w:val="24"/>
                      </w:rPr>
                    </m:ctrlPr>
                  </m:sSubSupPr>
                  <m:e>
                    <m:r>
                      <w:rPr>
                        <w:rFonts w:ascii="Cambria Math" w:hAnsi="Cambria Math"/>
                        <w:i/>
                        <w:sz w:val="24"/>
                      </w:rPr>
                      <w:sym w:font="Symbol" w:char="F063"/>
                    </m:r>
                  </m:e>
                  <m:sub>
                    <m:r>
                      <m:rPr>
                        <m:sty m:val="p"/>
                      </m:rPr>
                      <w:rPr>
                        <w:rFonts w:ascii="Cambria Math" w:hAnsi="Cambria Math"/>
                        <w:sz w:val="24"/>
                      </w:rPr>
                      <m:t>eff</m:t>
                    </m:r>
                  </m:sub>
                  <m:sup>
                    <m:d>
                      <m:dPr>
                        <m:ctrlPr>
                          <w:rPr>
                            <w:rFonts w:ascii="Cambria Math" w:hAnsi="Cambria Math"/>
                            <w:i/>
                            <w:sz w:val="24"/>
                          </w:rPr>
                        </m:ctrlPr>
                      </m:dPr>
                      <m:e>
                        <m:r>
                          <w:rPr>
                            <w:rFonts w:ascii="Cambria Math" w:hAnsi="Cambria Math"/>
                            <w:sz w:val="24"/>
                          </w:rPr>
                          <m:t>2</m:t>
                        </m:r>
                      </m:e>
                    </m:d>
                  </m:sup>
                </m:sSubSup>
              </m:e>
            </m:d>
          </m:e>
          <m:sup>
            <m:r>
              <w:rPr>
                <w:rFonts w:ascii="Cambria Math" w:hAnsi="Cambria Math"/>
                <w:sz w:val="24"/>
              </w:rPr>
              <m:t>2</m:t>
            </m:r>
          </m:sup>
        </m:sSup>
      </m:oMath>
      <w:r w:rsidRPr="00381539">
        <w:rPr>
          <w:sz w:val="24"/>
        </w:rPr>
        <w:t xml:space="preserve"> is directly proportional to </w:t>
      </w:r>
      <w:proofErr w:type="gramStart"/>
      <w:r w:rsidRPr="00381539">
        <w:rPr>
          <w:sz w:val="24"/>
        </w:rPr>
        <w:t>the number</w:t>
      </w:r>
      <w:proofErr w:type="gramEnd"/>
      <w:r w:rsidRPr="00381539">
        <w:rPr>
          <w:sz w:val="24"/>
        </w:rPr>
        <w:t xml:space="preserve"> density of resonant oscillators at the surface, </w:t>
      </w:r>
      <m:oMath>
        <m:sSub>
          <m:sSubPr>
            <m:ctrlPr>
              <w:rPr>
                <w:rFonts w:ascii="Cambria Math" w:hAnsi="Cambria Math"/>
                <w:i/>
                <w:sz w:val="24"/>
              </w:rPr>
            </m:ctrlPr>
          </m:sSubPr>
          <m:e>
            <m:r>
              <w:rPr>
                <w:rFonts w:ascii="Cambria Math" w:hAnsi="Cambria Math"/>
                <w:sz w:val="24"/>
              </w:rPr>
              <m:t>N</m:t>
            </m:r>
          </m:e>
          <m:sub>
            <m:r>
              <w:rPr>
                <w:rFonts w:ascii="Cambria Math" w:hAnsi="Cambria Math"/>
                <w:sz w:val="24"/>
              </w:rPr>
              <m:t>s</m:t>
            </m:r>
          </m:sub>
        </m:sSub>
      </m:oMath>
      <w:r w:rsidRPr="00381539">
        <w:rPr>
          <w:sz w:val="24"/>
        </w:rPr>
        <w:t xml:space="preserve">, such that </w:t>
      </w:r>
    </w:p>
    <w:p w14:paraId="136F2908" w14:textId="77777777" w:rsidR="002D56C5" w:rsidRPr="00381539" w:rsidRDefault="002D56C5" w:rsidP="002D56C5">
      <w:pPr>
        <w:rPr>
          <w:sz w:val="24"/>
        </w:rPr>
      </w:pPr>
    </w:p>
    <w:p w14:paraId="2A85D7D2" w14:textId="4E792F04" w:rsidR="002D56C5" w:rsidRPr="00381539" w:rsidRDefault="00000000" w:rsidP="002D56C5">
      <w:pPr>
        <w:jc w:val="right"/>
        <w:rPr>
          <w:sz w:val="24"/>
        </w:rPr>
      </w:pPr>
      <m:oMath>
        <m:sSup>
          <m:sSupPr>
            <m:ctrlPr>
              <w:rPr>
                <w:rFonts w:ascii="Cambria Math" w:hAnsi="Cambria Math"/>
                <w:i/>
                <w:sz w:val="24"/>
              </w:rPr>
            </m:ctrlPr>
          </m:sSupPr>
          <m:e>
            <m:r>
              <w:rPr>
                <w:rFonts w:ascii="Cambria Math" w:hAnsi="Cambria Math"/>
                <w:i/>
                <w:sz w:val="24"/>
              </w:rPr>
              <w:sym w:font="Symbol" w:char="F063"/>
            </m:r>
          </m:e>
          <m:sup>
            <m:d>
              <m:dPr>
                <m:ctrlPr>
                  <w:rPr>
                    <w:rFonts w:ascii="Cambria Math" w:hAnsi="Cambria Math"/>
                    <w:i/>
                    <w:sz w:val="24"/>
                  </w:rPr>
                </m:ctrlPr>
              </m:dPr>
              <m:e>
                <m:r>
                  <w:rPr>
                    <w:rFonts w:ascii="Cambria Math" w:hAnsi="Cambria Math"/>
                    <w:sz w:val="24"/>
                  </w:rPr>
                  <m:t>2</m:t>
                </m:r>
              </m:e>
            </m:d>
          </m:sup>
        </m:sSup>
        <m:r>
          <w:rPr>
            <w:rFonts w:ascii="Cambria Math" w:hAnsi="Cambria Math"/>
            <w:sz w:val="24"/>
          </w:rPr>
          <m:t>=</m:t>
        </m:r>
        <m:sSub>
          <m:sSubPr>
            <m:ctrlPr>
              <w:rPr>
                <w:rFonts w:ascii="Cambria Math" w:hAnsi="Cambria Math"/>
                <w:i/>
                <w:sz w:val="24"/>
              </w:rPr>
            </m:ctrlPr>
          </m:sSubPr>
          <m:e>
            <m:r>
              <w:rPr>
                <w:rFonts w:ascii="Cambria Math" w:hAnsi="Cambria Math"/>
                <w:sz w:val="24"/>
              </w:rPr>
              <m:t>N</m:t>
            </m:r>
          </m:e>
          <m:sub>
            <m:r>
              <w:rPr>
                <w:rFonts w:ascii="Cambria Math" w:hAnsi="Cambria Math"/>
                <w:sz w:val="24"/>
              </w:rPr>
              <m:t>s</m:t>
            </m:r>
          </m:sub>
        </m:sSub>
        <m:d>
          <m:dPr>
            <m:begChr m:val="〈"/>
            <m:endChr m:val="〉"/>
            <m:ctrlPr>
              <w:rPr>
                <w:rFonts w:ascii="Cambria Math" w:hAnsi="Cambria Math"/>
                <w:i/>
                <w:sz w:val="24"/>
              </w:rPr>
            </m:ctrlPr>
          </m:dPr>
          <m:e>
            <m:sSup>
              <m:sSupPr>
                <m:ctrlPr>
                  <w:rPr>
                    <w:rFonts w:ascii="Cambria Math" w:hAnsi="Cambria Math"/>
                    <w:i/>
                    <w:sz w:val="24"/>
                  </w:rPr>
                </m:ctrlPr>
              </m:sSupPr>
              <m:e>
                <m:r>
                  <w:rPr>
                    <w:rFonts w:ascii="Cambria Math" w:hAnsi="Cambria Math"/>
                    <w:i/>
                    <w:sz w:val="24"/>
                  </w:rPr>
                  <w:sym w:font="Symbol" w:char="F062"/>
                </m:r>
              </m:e>
              <m:sup>
                <m:r>
                  <w:rPr>
                    <w:rFonts w:ascii="Cambria Math" w:hAnsi="Cambria Math"/>
                    <w:sz w:val="24"/>
                  </w:rPr>
                  <m:t>(2)</m:t>
                </m:r>
              </m:sup>
            </m:sSup>
          </m:e>
        </m:d>
      </m:oMath>
      <w:r w:rsidR="002D56C5" w:rsidRPr="00381539">
        <w:rPr>
          <w:sz w:val="24"/>
        </w:rPr>
        <w:t>,</w:t>
      </w:r>
      <w:r w:rsidR="002D56C5" w:rsidRPr="00381539">
        <w:rPr>
          <w:sz w:val="24"/>
        </w:rPr>
        <w:tab/>
      </w:r>
      <w:r w:rsidR="002D56C5" w:rsidRPr="00381539">
        <w:rPr>
          <w:sz w:val="24"/>
        </w:rPr>
        <w:tab/>
      </w:r>
      <w:r w:rsidR="002D56C5" w:rsidRPr="00381539">
        <w:rPr>
          <w:sz w:val="24"/>
        </w:rPr>
        <w:tab/>
      </w:r>
      <w:r w:rsidR="002D56C5" w:rsidRPr="00381539">
        <w:rPr>
          <w:sz w:val="24"/>
        </w:rPr>
        <w:tab/>
      </w:r>
      <w:r w:rsidR="00D54466" w:rsidRPr="00381539">
        <w:rPr>
          <w:sz w:val="24"/>
        </w:rPr>
        <w:t xml:space="preserve">                                        </w:t>
      </w:r>
      <w:r w:rsidR="002D56C5" w:rsidRPr="00381539">
        <w:rPr>
          <w:sz w:val="24"/>
        </w:rPr>
        <w:tab/>
      </w:r>
      <w:proofErr w:type="gramStart"/>
      <w:r w:rsidR="0032756D" w:rsidRPr="00381539">
        <w:rPr>
          <w:rFonts w:hint="eastAsia"/>
          <w:sz w:val="24"/>
        </w:rPr>
        <w:t>S</w:t>
      </w:r>
      <w:r w:rsidR="002D56C5" w:rsidRPr="00381539">
        <w:rPr>
          <w:sz w:val="24"/>
        </w:rPr>
        <w:t>(</w:t>
      </w:r>
      <w:proofErr w:type="gramEnd"/>
      <w:r w:rsidR="002D56C5" w:rsidRPr="00381539">
        <w:rPr>
          <w:rFonts w:hint="eastAsia"/>
          <w:sz w:val="24"/>
        </w:rPr>
        <w:t>2</w:t>
      </w:r>
      <w:r w:rsidR="002D56C5" w:rsidRPr="00381539">
        <w:rPr>
          <w:sz w:val="24"/>
        </w:rPr>
        <w:t>)</w:t>
      </w:r>
    </w:p>
    <w:p w14:paraId="6BB56ACE" w14:textId="77777777" w:rsidR="002D56C5" w:rsidRPr="00381539" w:rsidRDefault="002D56C5" w:rsidP="002D56C5">
      <w:pPr>
        <w:rPr>
          <w:sz w:val="24"/>
        </w:rPr>
      </w:pPr>
    </w:p>
    <w:p w14:paraId="45F24ED4" w14:textId="72E3672A" w:rsidR="002D56C5" w:rsidRPr="00381539" w:rsidRDefault="002D56C5" w:rsidP="005A78B8">
      <w:pPr>
        <w:rPr>
          <w:sz w:val="24"/>
        </w:rPr>
      </w:pPr>
      <w:r w:rsidRPr="00381539">
        <w:rPr>
          <w:sz w:val="24"/>
        </w:rPr>
        <w:t xml:space="preserve">where </w:t>
      </w:r>
      <w:r w:rsidR="00EA569D">
        <w:rPr>
          <w:rFonts w:ascii="Arial" w:hAnsi="Arial"/>
          <w:sz w:val="20"/>
        </w:rPr>
        <w:t>&lt; &gt;</w:t>
      </w:r>
      <w:r w:rsidRPr="00381539">
        <w:rPr>
          <w:sz w:val="24"/>
        </w:rPr>
        <w:t xml:space="preserve"> is the ensemble average of the orientational distributions of the adsorbed species, and </w:t>
      </w:r>
      <m:oMath>
        <m:sSup>
          <m:sSupPr>
            <m:ctrlPr>
              <w:rPr>
                <w:rFonts w:ascii="Cambria Math" w:hAnsi="Cambria Math"/>
                <w:i/>
                <w:sz w:val="24"/>
              </w:rPr>
            </m:ctrlPr>
          </m:sSupPr>
          <m:e>
            <m:r>
              <w:rPr>
                <w:rFonts w:ascii="Cambria Math" w:hAnsi="Cambria Math"/>
                <w:i/>
                <w:sz w:val="24"/>
              </w:rPr>
              <w:sym w:font="Symbol" w:char="F062"/>
            </m:r>
          </m:e>
          <m:sup>
            <m:r>
              <w:rPr>
                <w:rFonts w:ascii="Cambria Math" w:hAnsi="Cambria Math"/>
                <w:sz w:val="24"/>
              </w:rPr>
              <m:t>(2)</m:t>
            </m:r>
          </m:sup>
        </m:sSup>
      </m:oMath>
      <w:r w:rsidRPr="00381539">
        <w:rPr>
          <w:sz w:val="24"/>
        </w:rPr>
        <w:t xml:space="preserve"> is the molecular hyperpolarizability which describes the materials microscopic molecular response to the incident electric fields.</w:t>
      </w:r>
    </w:p>
    <w:p w14:paraId="7BC70316" w14:textId="77777777" w:rsidR="002D56C5" w:rsidRPr="00381539" w:rsidRDefault="002D56C5" w:rsidP="002D56C5">
      <w:pPr>
        <w:rPr>
          <w:sz w:val="24"/>
        </w:rPr>
      </w:pPr>
    </w:p>
    <w:p w14:paraId="1CCE6EA9" w14:textId="5EE463B3" w:rsidR="002D56C5" w:rsidRPr="00381539" w:rsidRDefault="002D56C5" w:rsidP="002D56C5">
      <w:pPr>
        <w:rPr>
          <w:sz w:val="24"/>
        </w:rPr>
      </w:pPr>
      <w:r w:rsidRPr="00381539">
        <w:rPr>
          <w:sz w:val="24"/>
        </w:rPr>
        <w:t xml:space="preserve">Using these relationships we can begin to use resonant EC-SFG to study HER/HOR on Pt electrodes </w:t>
      </w:r>
      <w:r w:rsidRPr="00381539">
        <w:rPr>
          <w:i/>
          <w:iCs/>
          <w:sz w:val="24"/>
        </w:rPr>
        <w:t>in-situ</w:t>
      </w:r>
      <w:r w:rsidRPr="00381539">
        <w:rPr>
          <w:sz w:val="24"/>
        </w:rPr>
        <w:t>.</w:t>
      </w:r>
      <w:r w:rsidR="00EC5BD1">
        <w:rPr>
          <w:sz w:val="24"/>
        </w:rPr>
        <w:t xml:space="preserve"> T</w:t>
      </w:r>
      <w:r w:rsidR="005761EF" w:rsidRPr="00381539">
        <w:rPr>
          <w:sz w:val="24"/>
        </w:rPr>
        <w:t>he SFG intensity scales with the square of the molecular population, whereas the SFG electric field is linearly dependent on it. This is particularly important for probing hydrogen coverage on Pt, as the SFG field amplitude directly reflects the surface population.</w:t>
      </w:r>
    </w:p>
    <w:p w14:paraId="4722D046" w14:textId="3678130D" w:rsidR="00A71754" w:rsidRPr="00381539" w:rsidRDefault="00A71754" w:rsidP="00333E21">
      <w:pPr>
        <w:rPr>
          <w:color w:val="FF0000"/>
          <w:sz w:val="24"/>
          <w:u w:val="single"/>
        </w:rPr>
      </w:pPr>
    </w:p>
    <w:bookmarkEnd w:id="4"/>
    <w:p w14:paraId="3CB92C23" w14:textId="55864E39" w:rsidR="00101DED" w:rsidRPr="00381539" w:rsidRDefault="007803D7" w:rsidP="00FC34C0">
      <w:pPr>
        <w:pStyle w:val="ListParagraph"/>
        <w:numPr>
          <w:ilvl w:val="0"/>
          <w:numId w:val="10"/>
        </w:numPr>
        <w:ind w:firstLineChars="0"/>
        <w:rPr>
          <w:b/>
          <w:bCs/>
          <w:sz w:val="24"/>
        </w:rPr>
      </w:pPr>
      <w:r w:rsidRPr="00381539">
        <w:rPr>
          <w:b/>
          <w:bCs/>
          <w:sz w:val="24"/>
        </w:rPr>
        <w:br w:type="column"/>
      </w:r>
      <w:r w:rsidR="00D924F3" w:rsidRPr="00381539">
        <w:rPr>
          <w:b/>
          <w:bCs/>
          <w:noProof/>
          <w:sz w:val="24"/>
        </w:rPr>
        <w:lastRenderedPageBreak/>
        <mc:AlternateContent>
          <mc:Choice Requires="wpg">
            <w:drawing>
              <wp:anchor distT="0" distB="0" distL="114300" distR="114300" simplePos="0" relativeHeight="252008448" behindDoc="0" locked="0" layoutInCell="1" allowOverlap="1" wp14:anchorId="787746F7" wp14:editId="7A758D9E">
                <wp:simplePos x="0" y="0"/>
                <wp:positionH relativeFrom="column">
                  <wp:posOffset>-211455</wp:posOffset>
                </wp:positionH>
                <wp:positionV relativeFrom="paragraph">
                  <wp:posOffset>292735</wp:posOffset>
                </wp:positionV>
                <wp:extent cx="6489700" cy="2800350"/>
                <wp:effectExtent l="0" t="0" r="0" b="0"/>
                <wp:wrapTopAndBottom/>
                <wp:docPr id="1106851684" name="Group 46"/>
                <wp:cNvGraphicFramePr/>
                <a:graphic xmlns:a="http://schemas.openxmlformats.org/drawingml/2006/main">
                  <a:graphicData uri="http://schemas.microsoft.com/office/word/2010/wordprocessingGroup">
                    <wpg:wgp>
                      <wpg:cNvGrpSpPr/>
                      <wpg:grpSpPr>
                        <a:xfrm>
                          <a:off x="0" y="0"/>
                          <a:ext cx="6489700" cy="2800350"/>
                          <a:chOff x="0" y="0"/>
                          <a:chExt cx="6490152" cy="2800477"/>
                        </a:xfrm>
                      </wpg:grpSpPr>
                      <wpg:grpSp>
                        <wpg:cNvPr id="2050765188" name="Group 18"/>
                        <wpg:cNvGrpSpPr/>
                        <wpg:grpSpPr>
                          <a:xfrm>
                            <a:off x="0" y="134137"/>
                            <a:ext cx="6490152" cy="2666340"/>
                            <a:chOff x="0" y="317"/>
                            <a:chExt cx="6490152" cy="2666683"/>
                          </a:xfrm>
                        </wpg:grpSpPr>
                        <wpg:grpSp>
                          <wpg:cNvPr id="1115962763" name="Group 14"/>
                          <wpg:cNvGrpSpPr/>
                          <wpg:grpSpPr>
                            <a:xfrm>
                              <a:off x="146994" y="317"/>
                              <a:ext cx="6343158" cy="2666683"/>
                              <a:chOff x="-216706" y="35415"/>
                              <a:chExt cx="6343919" cy="2667493"/>
                            </a:xfrm>
                          </wpg:grpSpPr>
                          <wps:wsp>
                            <wps:cNvPr id="96431045" name="Text Box 1"/>
                            <wps:cNvSpPr txBox="1"/>
                            <wps:spPr>
                              <a:xfrm>
                                <a:off x="23437" y="2186568"/>
                                <a:ext cx="5752891" cy="516340"/>
                              </a:xfrm>
                              <a:prstGeom prst="rect">
                                <a:avLst/>
                              </a:prstGeom>
                              <a:noFill/>
                              <a:ln w="6350">
                                <a:noFill/>
                              </a:ln>
                            </wps:spPr>
                            <wps:txbx>
                              <w:txbxContent>
                                <w:p w14:paraId="46EED705" w14:textId="092361AF" w:rsidR="00677B68" w:rsidRPr="005027E9" w:rsidRDefault="00677B68" w:rsidP="00677B68">
                                  <w:pPr>
                                    <w:widowControl/>
                                    <w:rPr>
                                      <w:color w:val="000000" w:themeColor="text1"/>
                                      <w:sz w:val="22"/>
                                      <w:szCs w:val="28"/>
                                    </w:rPr>
                                  </w:pPr>
                                  <w:r w:rsidRPr="005027E9">
                                    <w:rPr>
                                      <w:b/>
                                      <w:bCs/>
                                      <w:color w:val="000000" w:themeColor="text1"/>
                                      <w:sz w:val="22"/>
                                      <w:szCs w:val="28"/>
                                    </w:rPr>
                                    <w:t xml:space="preserve">Figure </w:t>
                                  </w:r>
                                  <w:r w:rsidR="00107AA8" w:rsidRPr="005027E9">
                                    <w:rPr>
                                      <w:b/>
                                      <w:bCs/>
                                      <w:color w:val="000000" w:themeColor="text1"/>
                                      <w:sz w:val="22"/>
                                      <w:szCs w:val="28"/>
                                    </w:rPr>
                                    <w:t>S</w:t>
                                  </w:r>
                                  <w:r w:rsidR="00107AA8">
                                    <w:rPr>
                                      <w:rFonts w:hint="eastAsia"/>
                                      <w:b/>
                                      <w:bCs/>
                                      <w:color w:val="000000" w:themeColor="text1"/>
                                      <w:sz w:val="22"/>
                                      <w:szCs w:val="28"/>
                                    </w:rPr>
                                    <w:t>2</w:t>
                                  </w:r>
                                  <w:r w:rsidRPr="005027E9">
                                    <w:rPr>
                                      <w:color w:val="000000" w:themeColor="text1"/>
                                      <w:sz w:val="22"/>
                                      <w:szCs w:val="28"/>
                                    </w:rPr>
                                    <w:t xml:space="preserve">. </w:t>
                                  </w:r>
                                  <w:bookmarkStart w:id="6" w:name="_Hlk215613865"/>
                                  <w:r w:rsidR="008F7309">
                                    <w:rPr>
                                      <w:rFonts w:hint="eastAsia"/>
                                      <w:color w:val="000000" w:themeColor="text1"/>
                                      <w:sz w:val="22"/>
                                      <w:szCs w:val="28"/>
                                    </w:rPr>
                                    <w:t xml:space="preserve">Normalized </w:t>
                                  </w:r>
                                  <w:r w:rsidR="00101DED">
                                    <w:rPr>
                                      <w:color w:val="000000" w:themeColor="text1"/>
                                      <w:sz w:val="22"/>
                                      <w:szCs w:val="28"/>
                                    </w:rPr>
                                    <w:t>EC-</w:t>
                                  </w:r>
                                  <w:r w:rsidRPr="005027E9">
                                    <w:rPr>
                                      <w:color w:val="000000" w:themeColor="text1"/>
                                      <w:sz w:val="22"/>
                                      <w:szCs w:val="28"/>
                                    </w:rPr>
                                    <w:t xml:space="preserve">SFG spectra of *H at Pt surface with PPP </w:t>
                                  </w:r>
                                  <w:r w:rsidR="00FD5027" w:rsidRPr="005027E9">
                                    <w:rPr>
                                      <w:color w:val="000000" w:themeColor="text1"/>
                                      <w:sz w:val="22"/>
                                      <w:szCs w:val="28"/>
                                    </w:rPr>
                                    <w:t xml:space="preserve">(A) </w:t>
                                  </w:r>
                                  <w:r w:rsidRPr="005027E9">
                                    <w:rPr>
                                      <w:color w:val="000000" w:themeColor="text1"/>
                                      <w:sz w:val="22"/>
                                      <w:szCs w:val="28"/>
                                    </w:rPr>
                                    <w:t xml:space="preserve">and SSP </w:t>
                                  </w:r>
                                  <w:r w:rsidR="00FD5027" w:rsidRPr="005027E9">
                                    <w:rPr>
                                      <w:color w:val="000000" w:themeColor="text1"/>
                                      <w:sz w:val="22"/>
                                      <w:szCs w:val="28"/>
                                    </w:rPr>
                                    <w:t xml:space="preserve">(B) </w:t>
                                  </w:r>
                                  <w:r w:rsidRPr="005027E9">
                                    <w:rPr>
                                      <w:color w:val="000000" w:themeColor="text1"/>
                                      <w:sz w:val="22"/>
                                      <w:szCs w:val="28"/>
                                    </w:rPr>
                                    <w:t xml:space="preserve">polarization combination </w:t>
                                  </w:r>
                                  <w:r w:rsidR="00EC5BD1">
                                    <w:rPr>
                                      <w:color w:val="000000" w:themeColor="text1"/>
                                      <w:sz w:val="22"/>
                                      <w:szCs w:val="28"/>
                                    </w:rPr>
                                    <w:t>at</w:t>
                                  </w:r>
                                  <w:r w:rsidR="00EC5BD1" w:rsidRPr="005027E9">
                                    <w:rPr>
                                      <w:color w:val="000000" w:themeColor="text1"/>
                                      <w:sz w:val="22"/>
                                      <w:szCs w:val="28"/>
                                    </w:rPr>
                                    <w:t xml:space="preserve"> </w:t>
                                  </w:r>
                                  <w:r w:rsidR="00FD5027" w:rsidRPr="005027E9">
                                    <w:rPr>
                                      <w:color w:val="000000" w:themeColor="text1"/>
                                      <w:sz w:val="22"/>
                                      <w:szCs w:val="28"/>
                                    </w:rPr>
                                    <w:t>constant potential arranged from 0.25 V to -0.125 V</w:t>
                                  </w:r>
                                  <w:r w:rsidR="00101DED">
                                    <w:rPr>
                                      <w:color w:val="000000" w:themeColor="text1"/>
                                      <w:sz w:val="22"/>
                                      <w:szCs w:val="28"/>
                                    </w:rPr>
                                    <w:t xml:space="preserve"> at</w:t>
                                  </w:r>
                                  <w:r w:rsidR="00673E63">
                                    <w:rPr>
                                      <w:rFonts w:hint="eastAsia"/>
                                      <w:color w:val="000000" w:themeColor="text1"/>
                                      <w:sz w:val="22"/>
                                      <w:szCs w:val="28"/>
                                    </w:rPr>
                                    <w:t xml:space="preserve"> 0.025 V </w:t>
                                  </w:r>
                                  <w:r w:rsidR="00101DED">
                                    <w:rPr>
                                      <w:color w:val="000000" w:themeColor="text1"/>
                                      <w:sz w:val="22"/>
                                      <w:szCs w:val="28"/>
                                    </w:rPr>
                                    <w:t>intervals</w:t>
                                  </w:r>
                                  <w:r w:rsidRPr="005027E9">
                                    <w:rPr>
                                      <w:color w:val="000000" w:themeColor="text1"/>
                                      <w:sz w:val="22"/>
                                      <w:szCs w:val="28"/>
                                    </w:rPr>
                                    <w:t xml:space="preserve">. </w:t>
                                  </w:r>
                                  <w:bookmarkEnd w:id="6"/>
                                </w:p>
                                <w:p w14:paraId="160EC61D" w14:textId="77777777" w:rsidR="00677B68" w:rsidRPr="005027E9" w:rsidRDefault="00677B68" w:rsidP="00677B68">
                                  <w:pPr>
                                    <w:rPr>
                                      <w:color w:val="000000" w:themeColor="text1"/>
                                      <w:sz w:val="22"/>
                                      <w:szCs w:val="28"/>
                                    </w:rPr>
                                  </w:pPr>
                                </w:p>
                                <w:p w14:paraId="76980F0A" w14:textId="77777777" w:rsidR="00677B68" w:rsidRDefault="00677B68" w:rsidP="00677B68">
                                  <w:pPr>
                                    <w:rPr>
                                      <w:sz w:val="22"/>
                                      <w:szCs w:val="28"/>
                                    </w:rPr>
                                  </w:pPr>
                                </w:p>
                                <w:p w14:paraId="06FBE83D" w14:textId="77777777" w:rsidR="00677B68" w:rsidRDefault="00677B68" w:rsidP="00677B68">
                                  <w:pPr>
                                    <w:rPr>
                                      <w:sz w:val="22"/>
                                      <w:szCs w:val="28"/>
                                    </w:rPr>
                                  </w:pPr>
                                </w:p>
                                <w:p w14:paraId="6DE0AB70" w14:textId="77777777" w:rsidR="00677B68" w:rsidRPr="00677B68" w:rsidRDefault="00677B68" w:rsidP="00677B68">
                                  <w:pPr>
                                    <w:rPr>
                                      <w:sz w:val="22"/>
                                      <w:szCs w:val="28"/>
                                    </w:rPr>
                                  </w:pPr>
                                </w:p>
                                <w:p w14:paraId="6139D7C8" w14:textId="77777777" w:rsidR="00677B68" w:rsidRPr="003C538E" w:rsidRDefault="00677B68" w:rsidP="00677B68">
                                  <w:pPr>
                                    <w:rPr>
                                      <w:sz w:val="22"/>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522656002" name="Picture 12"/>
                              <pic:cNvPicPr>
                                <a:picLocks noChangeAspect="1"/>
                              </pic:cNvPicPr>
                            </pic:nvPicPr>
                            <pic:blipFill>
                              <a:blip r:embed="rId10"/>
                              <a:srcRect/>
                              <a:stretch/>
                            </pic:blipFill>
                            <pic:spPr bwMode="auto">
                              <a:xfrm>
                                <a:off x="-216706" y="41318"/>
                                <a:ext cx="3210779" cy="2026995"/>
                              </a:xfrm>
                              <a:prstGeom prst="rect">
                                <a:avLst/>
                              </a:prstGeom>
                              <a:noFill/>
                              <a:ln>
                                <a:noFill/>
                              </a:ln>
                            </pic:spPr>
                          </pic:pic>
                          <pic:pic xmlns:pic="http://schemas.openxmlformats.org/drawingml/2006/picture">
                            <pic:nvPicPr>
                              <pic:cNvPr id="1851135182" name="Picture 13"/>
                              <pic:cNvPicPr>
                                <a:picLocks noChangeAspect="1"/>
                              </pic:cNvPicPr>
                            </pic:nvPicPr>
                            <pic:blipFill>
                              <a:blip r:embed="rId11"/>
                              <a:srcRect/>
                              <a:stretch/>
                            </pic:blipFill>
                            <pic:spPr bwMode="auto">
                              <a:xfrm>
                                <a:off x="2907085" y="35415"/>
                                <a:ext cx="3220128" cy="2032896"/>
                              </a:xfrm>
                              <a:prstGeom prst="rect">
                                <a:avLst/>
                              </a:prstGeom>
                              <a:noFill/>
                              <a:ln>
                                <a:noFill/>
                              </a:ln>
                            </pic:spPr>
                          </pic:pic>
                        </wpg:grpSp>
                        <wps:wsp>
                          <wps:cNvPr id="756266415" name="Text Box 2"/>
                          <wps:cNvSpPr txBox="1">
                            <a:spLocks noChangeArrowheads="1"/>
                          </wps:cNvSpPr>
                          <wps:spPr bwMode="auto">
                            <a:xfrm rot="16200000">
                              <a:off x="-585905" y="744416"/>
                              <a:ext cx="1438497" cy="266688"/>
                            </a:xfrm>
                            <a:prstGeom prst="rect">
                              <a:avLst/>
                            </a:prstGeom>
                            <a:noFill/>
                            <a:ln w="9525">
                              <a:noFill/>
                              <a:miter lim="800000"/>
                              <a:headEnd/>
                              <a:tailEnd/>
                            </a:ln>
                          </wps:spPr>
                          <wps:txbx>
                            <w:txbxContent>
                              <w:p w14:paraId="4051CB5A" w14:textId="77777777" w:rsidR="003B7485" w:rsidRPr="00B7149D" w:rsidRDefault="003B7485" w:rsidP="003B7485">
                                <w:pPr>
                                  <w:jc w:val="center"/>
                                  <w:rPr>
                                    <w:sz w:val="18"/>
                                    <w:szCs w:val="18"/>
                                  </w:rPr>
                                </w:pPr>
                                <w:r>
                                  <w:rPr>
                                    <w:sz w:val="18"/>
                                    <w:szCs w:val="18"/>
                                  </w:rPr>
                                  <w:t>Normalized PPP Intensity</w:t>
                                </w:r>
                              </w:p>
                            </w:txbxContent>
                          </wps:txbx>
                          <wps:bodyPr rot="0" vert="horz" wrap="square" lIns="91440" tIns="45720" rIns="91440" bIns="45720" anchor="t" anchorCtr="0">
                            <a:noAutofit/>
                          </wps:bodyPr>
                        </wps:wsp>
                        <wps:wsp>
                          <wps:cNvPr id="2030706531" name="Text Box 2"/>
                          <wps:cNvSpPr txBox="1">
                            <a:spLocks noChangeArrowheads="1"/>
                          </wps:cNvSpPr>
                          <wps:spPr bwMode="auto">
                            <a:xfrm rot="16200000">
                              <a:off x="2637941" y="767865"/>
                              <a:ext cx="1438497" cy="266688"/>
                            </a:xfrm>
                            <a:prstGeom prst="rect">
                              <a:avLst/>
                            </a:prstGeom>
                            <a:noFill/>
                            <a:ln w="9525">
                              <a:noFill/>
                              <a:miter lim="800000"/>
                              <a:headEnd/>
                              <a:tailEnd/>
                            </a:ln>
                          </wps:spPr>
                          <wps:txbx>
                            <w:txbxContent>
                              <w:p w14:paraId="60F078B1" w14:textId="7D75EBB9" w:rsidR="003B7485" w:rsidRPr="00B7149D" w:rsidRDefault="003B7485" w:rsidP="003B7485">
                                <w:pPr>
                                  <w:jc w:val="center"/>
                                  <w:rPr>
                                    <w:sz w:val="18"/>
                                    <w:szCs w:val="18"/>
                                  </w:rPr>
                                </w:pPr>
                                <w:r>
                                  <w:rPr>
                                    <w:sz w:val="18"/>
                                    <w:szCs w:val="18"/>
                                  </w:rPr>
                                  <w:t>Normalized SSP Intensity</w:t>
                                </w:r>
                              </w:p>
                            </w:txbxContent>
                          </wps:txbx>
                          <wps:bodyPr rot="0" vert="horz" wrap="square" lIns="91440" tIns="45720" rIns="91440" bIns="45720" anchor="t" anchorCtr="0">
                            <a:noAutofit/>
                          </wps:bodyPr>
                        </wps:wsp>
                        <wps:wsp>
                          <wps:cNvPr id="504297882" name="Text Box 2"/>
                          <wps:cNvSpPr txBox="1">
                            <a:spLocks noChangeArrowheads="1"/>
                          </wps:cNvSpPr>
                          <wps:spPr bwMode="auto">
                            <a:xfrm>
                              <a:off x="1008417" y="1875692"/>
                              <a:ext cx="1438909" cy="299084"/>
                            </a:xfrm>
                            <a:prstGeom prst="rect">
                              <a:avLst/>
                            </a:prstGeom>
                            <a:solidFill>
                              <a:srgbClr val="FFFFFF"/>
                            </a:solidFill>
                            <a:ln w="9525">
                              <a:noFill/>
                              <a:miter lim="800000"/>
                              <a:headEnd/>
                              <a:tailEnd/>
                            </a:ln>
                          </wps:spPr>
                          <wps:txbx>
                            <w:txbxContent>
                              <w:p w14:paraId="00B26F19" w14:textId="77777777" w:rsidR="003B7485" w:rsidRPr="00B7149D" w:rsidRDefault="003B7485" w:rsidP="003B7485">
                                <w:pPr>
                                  <w:jc w:val="center"/>
                                  <w:rPr>
                                    <w:sz w:val="20"/>
                                    <w:szCs w:val="20"/>
                                  </w:rPr>
                                </w:pPr>
                                <w:r w:rsidRPr="00B7149D">
                                  <w:rPr>
                                    <w:sz w:val="20"/>
                                    <w:szCs w:val="20"/>
                                  </w:rPr>
                                  <w:t>Wavenumber (cm</w:t>
                                </w:r>
                                <w:r w:rsidRPr="00B7149D">
                                  <w:rPr>
                                    <w:sz w:val="20"/>
                                    <w:szCs w:val="20"/>
                                    <w:vertAlign w:val="superscript"/>
                                  </w:rPr>
                                  <w:t>-1</w:t>
                                </w:r>
                                <w:r w:rsidRPr="00B7149D">
                                  <w:rPr>
                                    <w:sz w:val="20"/>
                                    <w:szCs w:val="20"/>
                                  </w:rPr>
                                  <w:t>)</w:t>
                                </w:r>
                              </w:p>
                            </w:txbxContent>
                          </wps:txbx>
                          <wps:bodyPr rot="0" vert="horz" wrap="square" lIns="91440" tIns="45720" rIns="91440" bIns="45720" anchor="t" anchorCtr="0">
                            <a:spAutoFit/>
                          </wps:bodyPr>
                        </wps:wsp>
                        <wps:wsp>
                          <wps:cNvPr id="1022575427" name="Text Box 2"/>
                          <wps:cNvSpPr txBox="1">
                            <a:spLocks noChangeArrowheads="1"/>
                          </wps:cNvSpPr>
                          <wps:spPr bwMode="auto">
                            <a:xfrm>
                              <a:off x="4337718" y="1875692"/>
                              <a:ext cx="1438909" cy="299084"/>
                            </a:xfrm>
                            <a:prstGeom prst="rect">
                              <a:avLst/>
                            </a:prstGeom>
                            <a:solidFill>
                              <a:srgbClr val="FFFFFF"/>
                            </a:solidFill>
                            <a:ln w="9525">
                              <a:noFill/>
                              <a:miter lim="800000"/>
                              <a:headEnd/>
                              <a:tailEnd/>
                            </a:ln>
                          </wps:spPr>
                          <wps:txbx>
                            <w:txbxContent>
                              <w:p w14:paraId="7F923BD4" w14:textId="77777777" w:rsidR="003B7485" w:rsidRPr="00B7149D" w:rsidRDefault="003B7485" w:rsidP="003B7485">
                                <w:pPr>
                                  <w:jc w:val="center"/>
                                  <w:rPr>
                                    <w:sz w:val="20"/>
                                    <w:szCs w:val="20"/>
                                  </w:rPr>
                                </w:pPr>
                                <w:r w:rsidRPr="00B7149D">
                                  <w:rPr>
                                    <w:sz w:val="20"/>
                                    <w:szCs w:val="20"/>
                                  </w:rPr>
                                  <w:t>Wavenumber (cm</w:t>
                                </w:r>
                                <w:r w:rsidRPr="00B7149D">
                                  <w:rPr>
                                    <w:sz w:val="20"/>
                                    <w:szCs w:val="20"/>
                                    <w:vertAlign w:val="superscript"/>
                                  </w:rPr>
                                  <w:t>-1</w:t>
                                </w:r>
                                <w:r w:rsidRPr="00B7149D">
                                  <w:rPr>
                                    <w:sz w:val="20"/>
                                    <w:szCs w:val="20"/>
                                  </w:rPr>
                                  <w:t>)</w:t>
                                </w:r>
                              </w:p>
                            </w:txbxContent>
                          </wps:txbx>
                          <wps:bodyPr rot="0" vert="horz" wrap="square" lIns="91440" tIns="45720" rIns="91440" bIns="45720" anchor="t" anchorCtr="0">
                            <a:spAutoFit/>
                          </wps:bodyPr>
                        </wps:wsp>
                      </wpg:grpSp>
                      <wps:wsp>
                        <wps:cNvPr id="1803967240" name="Text Box 1"/>
                        <wps:cNvSpPr txBox="1"/>
                        <wps:spPr>
                          <a:xfrm>
                            <a:off x="1676400" y="0"/>
                            <a:ext cx="408432" cy="292608"/>
                          </a:xfrm>
                          <a:prstGeom prst="rect">
                            <a:avLst/>
                          </a:prstGeom>
                          <a:noFill/>
                          <a:ln w="6350">
                            <a:noFill/>
                          </a:ln>
                        </wps:spPr>
                        <wps:txbx>
                          <w:txbxContent>
                            <w:p w14:paraId="6BA2BD5B" w14:textId="77777777" w:rsidR="00101DED" w:rsidRPr="0012145F" w:rsidRDefault="00101DED" w:rsidP="00171A72">
                              <w:pPr>
                                <w:widowControl/>
                                <w:jc w:val="center"/>
                                <w:rPr>
                                  <w:noProof/>
                                  <w:sz w:val="24"/>
                                </w:rPr>
                              </w:pPr>
                              <w:r w:rsidRPr="0012145F">
                                <w:rPr>
                                  <w:rFonts w:hint="eastAsia"/>
                                  <w:noProof/>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1808000" name="Text Box 1"/>
                        <wps:cNvSpPr txBox="1"/>
                        <wps:spPr>
                          <a:xfrm>
                            <a:off x="4681728" y="0"/>
                            <a:ext cx="408432" cy="292608"/>
                          </a:xfrm>
                          <a:prstGeom prst="rect">
                            <a:avLst/>
                          </a:prstGeom>
                          <a:noFill/>
                          <a:ln w="6350">
                            <a:noFill/>
                          </a:ln>
                        </wps:spPr>
                        <wps:txbx>
                          <w:txbxContent>
                            <w:p w14:paraId="42BDD5C0" w14:textId="56A4A6C2" w:rsidR="00101DED" w:rsidRPr="0012145F" w:rsidRDefault="00101DED" w:rsidP="00171A72">
                              <w:pPr>
                                <w:widowControl/>
                                <w:jc w:val="center"/>
                                <w:rPr>
                                  <w:noProof/>
                                  <w:sz w:val="24"/>
                                </w:rPr>
                              </w:pPr>
                              <w:r w:rsidRPr="0012145F">
                                <w:rPr>
                                  <w:rFonts w:hint="eastAsia"/>
                                  <w:noProof/>
                                  <w:sz w:val="24"/>
                                </w:rPr>
                                <w:t>(</w:t>
                              </w:r>
                              <w:r>
                                <w:rPr>
                                  <w:noProof/>
                                  <w:sz w:val="24"/>
                                </w:rPr>
                                <w:t>B</w:t>
                              </w:r>
                              <w:r w:rsidRPr="0012145F">
                                <w:rPr>
                                  <w:rFonts w:hint="eastAsia"/>
                                  <w:noProof/>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87746F7" id="Group 46" o:spid="_x0000_s1029" style="position:absolute;left:0;text-align:left;margin-left:-16.65pt;margin-top:23.05pt;width:511pt;height:220.5pt;z-index:252008448" coordsize="64901,28004"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oAAADUAAAA/wAAAP8AAADUAAAAVQ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PEAAAD/AAAA/wAAAP8AAAD/AAAA/wAAAFU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IwAAAANAAAAAAAAACoAAADGAAAA&#10;/wAAAOQ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AAAcgAAAAAAAAAA&#10;AAAAAAAAAAAAAAANAAAAxgAAAPEAAAA3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AOQ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Ko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1wAAABo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cAAAAVQ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xAAAA/wAAAP8AAAD/AAAA8QAA&#10;ADcAAAAAAAAAAAAAAAAAAAAAAAAAAAAAAH8AAAB/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wAAAP8AAAD/AAAA8QAAADcAAAAAAAAAAAAAAAAAAAAAAAAAVQAAAHI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jw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UAAACcAAAAAAAAAAAAAAAAAAAAAAAAACoAAACcAAAADQ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gAAAPEAAAD/AAAA/wAAAP8AAAD/AAAA/wAAAP8AAAB/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iAAAA/wAAAP8AAAD/AAAA/wAAAP8AAAD/AAAA/wAAAPEA&#10;AAA3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&#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F1UAAFUd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CAABC6AAA6P8AAP/1AAD1eQAAeQc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AAA38AAH/+AAD+/wAA//8AAP//&#10;AAD//wAA/9kAANlGAAB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P8AAADkAAAAGgAAAAAAAAAAAAAAAAAAAAAA&#10;AAAAAAAAAAAAAAAAAAAAAAAAAAAAAAAAAAAAAAAADQAAAIwAAAD/AAAAfwAAAAAAAAAAAAAAAAAA&#10;AAAAAABVAAAA8QAAAP8AAAD/AAAAfwAAAAAAAAAAAAAAAAAAAAAAAAAAAAAAAAAAAAAAAAAAAAAA&#10;AAAAAAAAAAAAAAAAAAAAAAAAAAAAAAAAKgAAAOQAAAD/AAAA/wAAAHIAAAAAAAAAAAAAAAAAAAAA&#10;AAAAAAAAAAAAAAAAAAAAAAAAABoAAADUAAAA5AAAACoAAAAAAAAAYgAAAPEAAADGAAAADQ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YAAAYvAAAvP8A&#10;AP/9AAD9fQAAfQMAAANFAABF2QAA2f8AAP//AAD/sgAAsiMAAC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IAAELoAADo/wAA/+cAAOdBAABBAAAAAAAAAAAAAAAABwAAB3gAAHj1AAD1/wAA//wAAPyeAACe&#10;IwAAI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AAADfwAAf/4AAP7/AAD/vAAAvBcAABcAAAAAAAAAAAAAAAAAAAAAAAAAAAAAAAAe&#10;AAAengAAnvwAAPz/AAD//AAA/J4AAJ4RAAA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gAABi8AAC8/wAA//0AAP19AAB9AwAAAwAAAAAAAAAAAAAAAAAA&#10;AAAAAAAAAAAAAAAAAAAABAQGAAICAyMAACOeAACe/wAA//8AAP+pAAC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QugAAOj/AAD/5wAA50EAAEEAAAAAAAAA&#10;AAAAAAAAAAAAAAAAAAAAAAAAAAAAAAAAAAABAQIAe3vNAJmZ/wBYWJMAAAAAQwAAQ/8AAP//AAD/&#10;PAAAP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Lk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TkAADkjAAAjAAAAAAAAAAAAAAAAAAAAAAAAAAAAAAAAAAAAAAMAAAN/AAB//gAA/v8AAP+8AAC8&#10;FwAAFwAAAAAAAAAAAAAAAAAAAAAAAAAAAAAAAAAAAAAAAAAAAAAAAABERHEAmZn/AJmZ/wCZmf8A&#10;CwsTAAAAAIUAAIX/AAD/zAAAzAI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A5AAAALcAAADxAAAAnAAA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wAAj/8AAP//AAD/ngAAniMAACMAAAAAAAAAAAEAAAEhAAAhVgAAVuIAAOL/&#10;AAD//QAA/X0AAH0DAAADAAAAAAAAAAAAAAAAAAAAAAAAAAAAAAAAAAAAAAAAAAAAAAAAAB0dMACV&#10;lfkAmZn/AJmZ/wCZmf8ASUl5AAAAAA0AAA3nAADn/wAA/2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IAAADxAAAAfwAAAAAAAAANAAAAxgAAAMY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KAAAK8AAA8P8AAP//AAD//wAA//wAAPzuAADuugAAuu0A&#10;AO3/AAD//wAA//8AAP/nAADnQQAAQQAAAAAAAAAAAAAAAAAAAAAAAAAAAAAAAAAAAAAAAAAAAAAA&#10;AAAAAAAABgYKAICA1gCZmf8AWVmVACcnQQCZmf8AiormAAQEBgAAAABhAABh/wAA/+cAAOcMAAA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B/AAAAAAAAAAAAAAAAAAAA&#10;GgAAAOQAAADxAAAAN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BwsA&#10;AAsBAAABAAAAAAAAAAAAAAAAAAAAAAAAAAAAAAAAAAAAAAAAAABgAABg/wAA/8UAAMUjAAAjngAA&#10;nvwAAPz/AAD//wAA//8AAP/tAADtugAAuoQAAIQXAAAXAAAAAAAAAAAAAAAAAAAAAAAAAAAAAAAA&#10;AAAAAAAAAAAAAAAAAAAAAAAAAAAAWlqWAJmZ/wCAgNUABQUJAAEBAQB9fdAAmZn/ADg4XQAAAAAC&#10;AAACzQAAzf8AAP+EAAC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xgAAAIwAAAB/&#10;AAAAAAAAAAAAAAAAAAAAGgAAAMkAAAB8AAAA5AAAAG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CxAAAxP8AAP+tAACtAAAAAAAAAAAAAAAAAAAAAAAAAAAAAAAAAAAAAAAAAADGAADG&#10;/wAA/18AAF8AAAAAAAAAACMAACNxAABxUwAAUyAAACABAAABAAAAAAAAAAAAAAAAAAAAAAAAAAAA&#10;AAAAAAAAAAAAAAAAAAAAAAAAAAAAAAAAAAAAAAAAAAAvL04AmZn/AJWV+QAcHC8AAAAAAAAAAAA4&#10;OF4AmZn/AHx8zwABAQEAAAAAPQAAPf8AAP/4AAD4IAAA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gAAANQA&#10;AACcAAAADQAAAH8AAAB/AAAAAAAAAAAAAAAAAAAAGgAAAMkAAAAaAAAANwAAAPE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xAABx/wAA//8AAP//AAD/PAAAPAAAAAAAAAAAAAAAAAAAAAAA&#10;AAAAAAAAAC0AAC3/AAD/8AAA8AoAAAoAAAAAAAAAAAAAAAAAAAAAAAAAAAAAAAAAAAAAAAAAAAAA&#10;AAAAAAAAAAAAAAAAAAAAAAAAAAAAAAAAAAAACgoQAEREcQBNTYAATU2AB19hngCZmf8AmZn/AERE&#10;cQAAAAAAAAAAAAAAAAAEBAYAiormAJmZ/wAnJ0EAAAAAAAAAALkAALn/AAD/kAAAk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oAAAAAAAAAAAAAAH8AAAB/AAAAAAAAAAAAAAAAAAAAGgAAAMkAAAAaAAAA&#10;AAAAACoAAAA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B/AAAAAAAAAAAAAAAA&#10;AAAAGgAAAM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B/AAAAAAAAAAAAAAAAAAAAGgAAAM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B/AAAAAAAAAAAAAAAAAAAAGgAAAM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B/AAAAAAAAAAAAAAAAAAAAGgAAAM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B/AAAAAAAAAAAA&#10;AAAAAAAAGgAAAM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8AAAB/AAAAAAAAAAAAAAAAAAAAGgAAAM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B/AAAAAAAAAAAAAAAAAAAAGgAAAM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B/AAAAAAAAAAAAAAAAAAAAGgAAAM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B/AAAAAAAA&#10;AAAAAAAAAAAAGgAAAM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oAAAAqAAAAAAAAAAAAAAAAAAAADQAAADo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&#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gAAFtMAANP/AAD/0wAA0xUAABUAAAAAAAAAAAAAAAAAAAAACltfmQCZmf9NkrD/A5ia/wKYmf4e&#10;JTBBr1idr62IzP8AmZn/AIOD22NgrrTPp9f//r/A//+/v//9vr/+t4+p0RkVIC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oKDQ8LCw8AAAAAAAAAAAAAAAAAAAAABgQEBvW3wPvYubn/AJmZ/wCUlPYACwsTAgAA&#10;AlAAAFBIAABIDQAADQAAAAAGAAAGlQAAlf8AAP//AAD/lgAAlggAAAh/AAB//gAA/v8AAP//AAD/&#10;ywAAy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AAAW0wAA0/8AAP/TAADTFgAAFgAAAAAAAAAAAAAAAAAAAAAWDBUYFpSd+gCZ&#10;mf/GhdT/YZC2/wCZmf9hkLb//4Dl/zeTqf0AmZn/Il1yn+m0yv//v7///b6+/aF5e6MjGho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d2kK//v7//&#10;TJ6n/wCZmf8ASUl5AAAAAAAAAAAAAAAAAAAAAAAAAAAAAAAAAAAAAGIAAGL5AAD5/wAA//8AAP//&#10;AAD//QAA/YoAAIr+AAD+/AAA/A0AAA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UAABXTAADT/wAA/9MAANMWAAAWAAAAAAAAAAAAAAAAAAAA&#10;ABYLFBajdbXdAJmZ/xeUnfoWDBUYHiUwQQKYmf4DmZr/oYnJ/wCZmf8Cj4/u3bDD+v+/v//or7Xu&#10;LiIiL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gAPFy4AJDkKAAgMAAAAAAAAAAAAAAAAAAAAAAAAAAAAAAAAAAAAAAAAAAAAAAAAAAAAAAAAAAAA&#10;AAAAAAAAABgTFxz9vMD/vrW1/wCZmf8AiormAAQEBgAAAAAAAAAAAAAAAAAAAAAAAAAAAAAAAAAA&#10;AAA2AAA25AAA5P8AAP/nAADnQQAAQQAAAADIAADI/wAA/0gAAE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UAAKX/AAD/3wAA3xYAABYAAAAA&#10;AAAAAAAAAAAAAAAAIBAdINZrwNZwjrv/AJmZ/wpbX5kAAAAAAAAAAABfX54AmZn/AJmZ/wCZmf9v&#10;oqj1/7+//+WwwfYYEhM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1ACpCugCV6cwAo/+cAH3DBQAEBgAAAAAAAAAAAAAAAAAAAAAAAAAAAAAAAAAA&#10;AAAAAAAAAAAAAAAAAAAAAAAAAAAAAAAAAADPnLnk/r+//y2aov4AmZn/ADg4XQAAAAAAAAAAAAAA&#10;AAAAAAAAAAAAAAAAAAAAAAAAAAAAFgAAFkoAAEoXAAAXAAAAAAAAAACIAACI/wAA/4gAAI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NQAAAD/AAAA/wAAAKkAAAAqAAAAAAAA&#10;AAAAAAAAAAAAAAAAAAAAAAAAAAAAnAAAAP8AAADGAAAADQAAAAAAAABHAAAA8QAAAP8AAAD/AAAA&#10;/wAAAP8AAAD/AAAA/wAAAP8AAAD/AAAA/wAAAKoAAAAAAAAAAAAAAAAAAAANAAAAqQAAAP8AAAD/&#10;AAAA/wAAAMYAAABVAAAAAAAAAAAAAAAAAAAAAAAAAAAAAAAAAAAAAAAAAAAAAAAAAAAAAAAAAAAA&#10;AAAAAAAAAAAAAAAAAAAAAAAAAAAAAAAAAAAAAAAAAAAAAAAAAAAAAAAAAAAAAKoAAADGAAAADQ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wAAA+0AAO3/&#10;AAD/JwAAJwAAAABCITtC6XXR6fWB4v8Llpr7AJmZ/9O4uP+cfqG/gID//2ZmzMwBAQICAAAAAAAA&#10;AAAAAAAAAAAAAAAAAAAAAAAAAAAAAAAAAAAAAAAAAAAAAAAAAAAAAAAAAAAAAAAAAAAAAAAAAAAA&#10;AAAAAAAAAAAAAAAAAAAAAAAQAA0UqQCH08wAo/+pAIfTEgAOFgAAAAAAAAAAAAAAAHgAYJbMAKP/&#10;zACj/7AAjdzKAKH8zACj/8wAo/+5AJTnNAAqQ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JAAcLxgCf+MsAov4S&#10;AA8XAAAAAAAAAAAAAAAAAAAAAAAAAAAAAAAAAAAAAEtLlpaAgP//gID//4CA//+AgP//gID//4CA&#10;//9+fvz8T0+enhISJCRycuTks4Py//+9wP9sqan/AJmZ/wBtbbUAAAAAAAAAAAAAAAAAAAAAAAAA&#10;AAAAAAAtAAAtWAAAWBEAABEAAAAAAAAAAAAAAACTAACT/wAA/5IAAJ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gAANv8AAP/gAADgBAIDBH9Acn/+f+T+/4Dl/3V1o9UAmZn/OKCg/f+/v/+Lg/H5gID/&#10;/x4ePDwAAAAAAAAAAAAAAAAAAAAAAAAAAAAAAAAAAAAAAAAAAAAAAAAAAAAAAAAAAAAAAAAAAAAA&#10;AAAAAAAAAAAAAAAAAAAAAAAAAAAAAAAAAAAAAAAAAAB+AGWezACj/7UAkOISAA4WAAAAAAAAAAAA&#10;AAAAAAAAAAUABAacAH3DzACj/8wAo//KAKH8oACAyGsAVoYSAA8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ABztMwAo/9QAEBkAAAAAAAAAAAAAAAAAAAAAAAAAAAAAAAAAAAAAAMDBgY2NmtrQECA&#10;gEBAgIBAQICAQECAgD09eXkSEiMjAAAAAAAAAABISI+Pg4D+//moyfvfurr/BJiY/ACZmf8AJCQ8&#10;AAAAAAAAAAAAAAAAAAAAAAAAAAAAAAAAAAAAAAAAAAAAAAAAAAAAAAAAAAAtAAAt/wAA//AAAPAK&#10;AAA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YAAAYDAAADAAAAAAAAAAAAAAAAAAAAAAAAAAAAAAAAAAAAAAAAAAAAAAAAAAAAABYAABYk&#10;AAAkAQ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gAAfv8AAP+gBAagvF6pvP+A5f/9f+P9fT9wfQF3eMcAmZn/&#10;oLGx/9mpwvKAgP//VVWpqQAAAAAAAAAAAAAAAAAAAAAAAAAAAAAAAAAAAAAAAAAAAAAAAAAAAAAA&#10;AAAAAAAAAAAAAAAAAAAAAAAAAAAAAAAAAAAAAAAAAAAAAAAAAAAAAAAAABwAFiPKAKH8ygCh/CUA&#10;HS4AAAAAAAAAAAAAAAAAAAAAAAAAAAAAAAALAAkOSwA8XjoALkgKAAg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QBBZcwAo/+PAHKzAAAAAAAAAAAAAAAAAAAAAAAAAAAAAAAA&#10;AAAAAAAAAAAAAAAAAAAAAAAAAAAAAAAAAAAAAAAAAAAAAAAAAAAAAAAAAAAdHTo6gID//8uN2fT/&#10;v7//dKOp+QCZmf8AenrMAAEBAgAAAAAAAAAAAAAAAAAAAAAAAAAAAAAAAAAAAAAAAAAAAAAAAAAA&#10;AAAAAAAAxgAAxv8AAP9fAAB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xQAAxf8AAP+4M1y4/4Dl//x+4vxB&#10;ITpBABsbLQCZmf8LmJj79b6+/7CY5/9ycuTkDAwYGAAAAAAAAAAAAAAAAAAAAAAAAAAAAAAAAAAA&#10;AAAAAAAAAAAAAAAAAAAAAAAAAAAAAAAAAAAAAAAAAAAAAAAAAAAAAAAAAAAAAAAAAAAAAAAAAAAA&#10;AH4AZZ7MAKP/fgBln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wAPGMsAov7GAJ73CQAHCwAAAAAA&#10;AAAAAAAAAAAAAAAAAAAAAAAAAAAAAAAAAAAAAAAAAAAAAAAAAAAAAAAAAAAAAAAAAAAAAAAAAAAA&#10;AAABAQICcnLk5IuB/P/+ucH+8r29/wiQke8AmZn/ADo6YAAAAAAAAAAAAAAAAAAAAAAAAAAAAAAA&#10;AAAAAAAAAAAAAAAAAAAAAAAAAAAAYAAAYP8AAP/FAAD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AAAQ/AAA/PwA&#10;APz0c830/4Dl/0AgOUAAAAAAAGRkpgCZmf9sqan/+73B/4SA9fkbGzY2AAAAAAAAAAAAAAAAAAAA&#10;AAAAAAAAAAAAAAAAAAAAAAAAAAAAAAAAAAAAAAAAAAAAAAAAAAAAAAAAAAAAAAAAAAAAAAAAAAAA&#10;AAAAAAAAAAAAAAAAHAAWI8oAofzKAKH8HAAWI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8A&#10;f8fMAKP/QAAzUAAAAAAAAAAAAAAAAAAAAAAAAAAAAAAAAAAAAAAAAAAAAAAAAAAAAAAAAAAAAAAA&#10;AAAAAAAAAAAAAAAAAAAAAAAAAAAASEiPj4CA///fmsHr/7+//4+eqfAAmZn/AIuL5wAHBwwAAAAA&#10;AAAAAAAAAAAAAAAAAAAAAAAAAAAAAAAAAAAAAAAAAAAAAAAACgAACvAAAPD/AAD/LAAAL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YAAAZsAABsgAAAgIAAAICAAACAbgAAbgsAAAsAAAAAAAAA&#10;AAAAAABTAABT/wAA/90MFt3/gOX/wGCswAAAAAAAFRUjAJeX/AKYmP7curr/06nV/zExYmIAAAAA&#10;AAAAAAAAAAAAAAAAAAAAAAAAAAAAAAAAAAAAAAAAAAAAAAAAAAAAAAAAAAAAAAAAAAAAAAAAAAAA&#10;AAAAAAAAAAAAAAAAAAAAAAAAAAAAAAAAAAAAfgBlnswAo/9+AGW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EATXnMAKP/fwBmnwAAAAAAAAAAAAAAAAAAAAAAAAAAAAAAAAAAAAAAAAAA&#10;AAAAAAAAAAAAAAAAAAAAAAAAAAAAAAAAAAAAAAAAAAAAAAAAHR06OoCA//+Ufd/q/73A//2+vv8R&#10;h4neAJmZ/wBPT4QAAAAAAAAAAAAAAAAAAAAAAAAAAAAAAAAAAAAAAAUFCAAfHzQADQ0WAAAAAJMA&#10;AJP/AAD/tQAAt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YYK8b/AAD//wAA//8AAP//AAD/&#10;/wAA/6kAAKkAAAAAAAAAAAAAAACaAACa/wAA/+o3Yur/gOX/VitNVgAAAAAAX1+eAJmZ/1mjqv3/&#10;v7//f2yhtAAAAAAAAAAAAAAAAAAAAAAAAAAAAAAAAAAAAAAAAAAAAAAAAAAAAAAAAAAAAAAAAAAA&#10;AAAAAAAAAAAAAAAAAAAAAAAAAAAAAAAAAAAAAAAAAAAAAAAAAAAcABYjygCh/MoAofwcABY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IAGyrMAKP/vACW6wIAAgMAAAAAAAAAAAAAAAAA&#10;AAAAAAAAAAAAAAAAAAAAAAAAAAAAAAAAAAAAAAAAAAAAAAAAAAAAAAAAAAAAAAAAAAAAAQECAnJy&#10;5OSAgP//1o+y2/+/v/+0pq/xAJmZ/wCVlfgAGhorAAAAAAAAAAAAAAAAAAAAAAAAAAAAAQEBAG1t&#10;tQCZmf8Ajo7sACcnQSAAACD4AAD4/wAA/zwAAD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B/AAAA8QAAAP8AAAD/AAAA1AAAAFU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wAAE/4EB/7/&#10;AAD//y1Q/4kFCImgAACg/wAA//8AAP88AAA8AAAAAAEAAAHhAADh/wAA//9ltf/mc8/mBQMEBQAV&#10;FSMAl5j9Apma/9y6uv/xt8D6BwYJCgAAAAAAAAAAAAAAAAAAAAAAAAAAAAAAAAAAAAAAAAAAAAAA&#10;AAAAAAAAAAAAAAAAAAAAAAAAAAAAAAAAAAAAAAAAAAAAAAAAAAAAAAAAAAAAAAAAAAAAAAB+AGWe&#10;zACj/34AZZ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MYAAAD/AAAA/wAAAP8A&#10;AAD/AAAA/wAAAP8AAAB/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gAAev8AAP//J0X//4Dl/3k9bXkAAAAAhQAAhf8AAP/MAADMAgAAAigAACj/AAD/+QYL&#10;+f9+4v+AQHOAAgIDAxh3j84AmZn/Yaio//+/v/+Tb3SYAAAAAAAAAAAAAAAAAAAAAAAAAAAAAAAA&#10;AAAAAAAAAAAAAAAAAAAAAAAAAAAAAAAAAAAAAAAAAAAAAAAAAAAAAAAAAAAAAAAAAAAAAAAAAAAA&#10;AAAAAAAAACUAHS7KAKH8ygCh/BwAFi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KkAAAAqAAAAAAAAAAAAAABVAAAA8QAAAP8AAADxAAAANw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AAAH6AAB6P8AAP//X6v//4Dl/+Zzz+YGAwUGDQAADecAAOf/AAD/&#10;YAAAYG8AAG//AAD//itO/vx+4vwjFicqU2e3xgKZmv8DmZn/3Lq6/72Ojr0RDQ0RAAAAAAAAAAAA&#10;AAAAAAAAAAAAAAAAAAAAAAAAAAAAAAAAAAAAAAAAAAAAAAAAAAAAAAAAAAAAAAAAAAAAAAAAAAAA&#10;AAAAAAAAAAAAAAAAAAAAAAAAEgAOFrUAkOLMAKP/fgBln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fwAAAAAAAAAAAAAAAAAAAAAAAAAAAAAANwAAAPEAAAD/AAAAfw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eAABe/wAA//8YK//ZbcLZ0Gi70P+A5f9d&#10;L1RdAAAAAGEAAGH/AAD/5wAA58IAAML/AAD//1CP/6tWmqtVUJKXVKKu/wCZmf9gp6f/fV5efQMC&#10;AgMAAAAAAAAAAAAAAAAAAAAAAAAAAAAAAAAAAAAAAAAAAAAAAAAAAAAAAAAAAAAAAAAAAAAAAAAA&#10;AAAAAAAAAAAAAAAAAAAAAAAAAAAAAAAAAAAAAAASAA4WqQCH08wAo/+pAIfTEAANF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AAAAfw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HQAADQ/wAA//9R&#10;kf+uV5yuXi9UXv+A5f/PaLrPAQEBAQIAAALNAADN/wAA//8AAP//AAD//3PO/0EhPEOrn8j3A5mZ&#10;/wOZmf84Pz9bAAAAAAAAAAAAAAAAAAAAAAAAAAAAAAAAAAAAAAAAAAAAAAAAAAAAAAAAAAAAAAAA&#10;AAAAAAAAAAAAAAAAAAAAAAAAAAAAAAAAAAAAAAAAAAAAAAAAAAAAABIADhapAIfTzACj/6kAh9MS&#10;AA4W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DxAAAANw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EAAEH/AAD/8wYM83mKuP8AmZn/AmJjpOZzz+b/qcz//7+//5Rvb5Q9AAA9/wAA//8AAP//Bw3/&#10;1Wu/1TEtTlJVpaf/AJmZ/xlycrcAAAAAAAAAAAAAAAAAAAAAAAAAAAAAAAAAAAAAAAAAAAAAAAAA&#10;AAAAAAAAAAAAAAAAAAAAAAAAAAAAAAAAAAAAAAAAAAAAAAAAAAAAAAAAAAAAAAAAAAAAJQAdLrUA&#10;kOLMAKP/qQCH0xIADh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PEAAAB/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MAALP/AAD/1S5T1QCZmf8AmZn/AJmZ/4JHdIb/v7///7+///+/v/8E&#10;AwMEyQAAyf8AAP//QHP/azZga3qFqdQAmZn/Bpma/gATEx8AAAAAAAAAAAAAAAAAAAAAAAAAAAAA&#10;AAAAAAAAAAAAAAoACA06AC5IVgBFbBcAEx0AAAAAAAAAAAAAAAAAAAAAAAAAAAAAAAAAAAAAAAAA&#10;ABwAFiN+AGWeygCh/MwAo/+pAIfTEgAOF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H8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wAAJ/8AAP/2AAD2zGiy3gCZmf8AmZn/AJmZ/15w&#10;c6j/v7///7+///+/v/+lZImlrVebrf+A5f/zetrzFQ8ZGjifpP8AmZn/LnV7uwAAAAAAAAAAAAAA&#10;AAAAAAAAAAAAAAAAAAYABQhpAFSDoACAyMoAofzMAKP/zACj/8QAnfVhAE15BgAEBwAAAAAAAAAA&#10;AAAAAAAAAAAcABYjfgBlnsoAofzMAKP/ygCh/H4AZZ4QAA0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DRYAhYXeAJmZ/wBlZakAAAAAAAAA&#10;AAAAAAAAAAAAAAAAAAAAAAAAAAAAAAAAAAAAAAAAAAAAAAAAAAAAAAAAAAAAAAAAAAAAAAAAAAAA&#10;AAAAAAAAAAAAAAAAAAAAAAAAAAAAAAAAAAAAAAAAAAAAAAAAAAAAAAAAAAAAAAAAAAAAAAAAAAAA&#10;CAgNADs7YgCZmf8AmZn/ADk5XwAAAAAAAAAAAAMDBQCDg9oAmZn/lBsbwf8AAP//AAD//AAA/MgA&#10;AMiIAACISAAASA0AAA0AFRUjLxgYWPQAAPT/AAD/dwAAd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QAAAH8AAADxAAAA8QAA&#10;AFU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AAAhP8AAP+xAQKxqIjK&#10;/gCZmf8AmZn/AJmZ/1CgoPf/v7///67J//+/v///qcz//4Dl//+A5f+USoWURGl/qgCZmf8SnJz/&#10;BQ0NFAAAAAAAAAAAAAAAAAAAAAAAAAAAAAAAAG0AV4jMAKP/zACj/8oAofyhAIDJzACj/8wAo//M&#10;AKP/rgCL2TgALUYAAAAAHAAWI34AZZ7KAKH8zACj/8oAofx+AGWeHAAWI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wAAAP8AAAD/AAAA/wAAAP8AAACcAAAADQAAAAAAAAAAAAAAAAAAAAAAAAAAAAAAAAAAAAAAAAAA&#10;AAAA/wAAAP8AAAD/AAAA/wAAAP8AAAD/AAAA/wAAAP8AAAD/AAAA/wAAAP8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twAAt/8AAP90EBx0ZI+3/wCZmf8AWlqWAJmZ/wiamv/Fm5vTfUZrff+/v//7u737h0Z3h2s2YGsG&#10;BggLHZqe/ACZmf9ZiJfUAAAAAAAAAAAAAAAAAAAAAAAAAAAAAAAAAQABAa8AjNvMAKP/agBVhQoA&#10;CA0AAAAAAAAAADcALEWuAIvZzACj/8wAo//MAKP/ygCh/MwAo//KAKH8fgBlnhwAFi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oAAACpAAAA/wAAAP8AAAD/AAAAfwAAAAAAAAAAAAAAAAAAAAAA&#10;AAAAAAAAAAAAAAAAAAAAAAAA/wAAAP8AAAD/AAAA/wAAAP8AAAD/AAAA/wAAAP8AAAD/AAAA/wAA&#10;AP8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6AAA6P8AAP9wKEZxH5ai/wCZmf8BICA0NJqa8wCZmf86ZWWbAAAAAL+P&#10;j7//v7//YUlJYQAAAAAVUleHAJmZ/yaen/8kICkyAAAAAAAAAAAAAAAAAAAAAAAAAAAAAAAAIgAb&#10;KswAo/+8AJbrAgACAwAAAAAAAAAAAAAAAAAAAAAGAAQHYABNeMQAnfXMAKP/ygCh/H4AZZ4cABY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gAAAPEAAAD/AAAA5AAA&#10;ABoAAAAAAAAAAAAAAAAAAAAAAAAAAAAAAAAAAAAAAAAA/wAAAP8AAAD/AAAA/wAAAP8AAAD/AAAA&#10;/wAAAP8AAAD/AAAA/w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YAAAY/wAA//IAAPJzTXuWAJmZ/wmTlvZAMjJDnbGx&#10;/wCZmf8CdHTBAAAAAGJJSWL/v7//v4+PvwAKChAMl5n6AJmZ/4ucsO4AAAAAAAAAAAAAAAAAAAAA&#10;AAAAAAAAAAAAAAAAYQBNecwAo/9/AGafAAAAAAAAAAAAAAAAAAAAAAAAAAAAAAAAAAAAABgAEx5O&#10;AD5hHAAWI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D/AAAA/wAAAFU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JAABJ/wAA/8IAAMJocpvQ&#10;AJmZ/x12gcizhoaz8b29/wSXl/sAmZn/ABISHg4KCg73ubn3/7+//xBeXpkAmZn/PqKi/2FSc4IA&#10;AAAAAAAAAAAAAAAAAAAAAAAAAAAAAAAAAAAAnwB/x8wAo/9AADN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wAAAFU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6&#10;AAB6/wAA/5EAAJFHiqbzAJmZ/0BocKf/v7//9ri49gZpaa4AmZn/C1RfjwsLFhaofn6ovba2/wCZ&#10;mf8AmZn/ua++/QYGCwsAAAAAAAAAAAAAAAAAAAAAAAAAAAAAAAATAA8YywCi/sYAnvcJAAc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8QAAADc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KBQkKCAQHCAAAAAAAAAAAAAAAAAAAAAAAAAAAAAAAAAAA&#10;AAAAAAAAAAAAAAAAAACrAACr/wAA/2UEBmcRmJ7/AJmZ/926uv//v7//lnBwlgAtLUsAmZn/FZWp&#10;/2p/6fclfYbMAJmZ/wCZmf9apqb/mn+uyQAAAAAAAAAAAAAAAAAAAAAAAAAAAAAAAAAAAABRAEFl&#10;zACj/48Acr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5AAAABo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rAAArIwAAIwYDBQbXbMHX/4Dl/5JJg5IAAAAAAAAA&#10;AAAAAAAAAAAAAAAAAAAAAAAAAAAAAAAAAAAAAADbAADb/wAA/6JrcMwAmZn/IZ6e//y9vfyednae&#10;DgoKDhIVJScKlqH/AJmZ/wCZmf8AmZn/A5mZ/2GoqP/vvb3/LytMUAAAAAAAAAAABAADBQcABgkA&#10;AAAAAAAAAAAAAACQAHO0zACj/1AAQG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fw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cAAGf/AAD//wAA/9cdM9f/bsb/&#10;/4Dl//+A5f8TChETAAAAAAAAAAAAAAAAAAAAAAAAAAAAAAAAAAAAAA4AAA7/AAD//QIC/Ympqf8A&#10;mZn/WZii8yMaGiMAAAAAAAAAAE9Pnp47jsj/AJmZ/wCZmf8wj8D/rqPR//+/v//Opc/4AgIEBAAA&#10;AABoAFOCzACj/7MAj+AFAAQGAAAAAAkABwvGAJ/4ywCi/hIADx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wAAAH8A&#10;AAAAAAAAAAAAAAAAAAAAAAAAAAAAAKoAAADGAAAADQ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YAAKb/&#10;AAD//wAA//8AAP//AQP/+CM++P9cpP+AOmeAAAAAAAAAAAAAAAAAAAAAAAAAAAAAAAAAAAAAAD0A&#10;AD3/AAD//iQl/0Kiov8AmZn/V2CCrQAAAAAAAAAAEhIjI35+/Px+f/z8Di88UgAVFSMhIUJCgID/&#10;/4CA//9DQ4aGAAAAAAIAAQLGAJ73zACj/8wAo/93AF+VAAAAAEEANFHMAKP/ngB/x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DGAAAA/wAAAP8AAADGAAAAKgAAAAAAAAAqAAAAuQAAAKkAAAAN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IREeL/AAD//nGA/v8xV//9AQH9/wAA//8AAP//AQL/yQEByYQAAIQMAAAMAAAA&#10;AAAAAAAICBAQQ0OFhac5cuD/AAD/+0lJ/waZmv8BmZn/WDxjcwAAAAAAAAAAT0+enoCA//9PT56e&#10;AAAAAAAAAAAAAAAACwsWFhAQHx8AAAAAAAAAAC4AJTrMAKP/zACj/8gAoPrMAKP/TgA/YoAAZqDM&#10;AKP/YABNe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xgAAAP8AAAD/AAAA/wAAAOEAAACpAAAAKg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f0JCv3/AAD//7Gx/6RbjqQjAAAjhwAAh/UWKPX/AgP/&#10;/wAA//8AAP+eAACeAAAAAAEBAgJWYbe/RovR/7k3TP//AAD/jlxc/wCZmf8ylKj/hW7W2wsLFhYS&#10;EiMjfn78/H5+/PwSEiMjAAAAAAAAAAAAAAAAAAAAAAAAAAAAAAAAAAAAAHIAW4/MAKP/cgBbj04A&#10;P2LMAKP/ygCh/MwAo//MAKP/IQAaK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AAAFP8AAP//DAz//76+/6B3eKAA&#10;AAAAAAAAAF4vVF7/edn/4zxs4/8AAP/8AAD8IwAAIzRBdH0Wlav/AJmZ/88dHf//AAD/PHV1/wCZ&#10;mf9+jL7/g4D+/2pq09NaWrS0gID//09Pnp4AAAAAAAAAAAAAAAAAAAAAAAAAAAAAAAAAAAAAAgAB&#10;ArYAkuTMAKP/LgAkOQAAAAB4AGCWzACj/8wAo/++AJftAQAB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cHQv8A&#10;AP//KCj//7+///y9vfwjGhojAAAAAAYDBQbmc8/m/4Dl/7cNFrf/AAD/pg0WtxaVqv4AmZn/BpWV&#10;//wDA//+AQH/MV9mq5iKxv/YcMbcamrT04CA//+AgP//gID//xISIyMAAAAAAAAAAAAAAAAAAAAA&#10;AAAAAAAAAAAAAAAALgAlOswAo/+2AJHjAgABAgAAAAAFAAQGtACQ4cwAo/9jAE98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BoagP8AAP//P0X/qnyBqvK9vf9xgIC5AEJCbgAVFSN6PW56/4Dl/71Nir38AAD8&#10;/AIC/yOEhP8Xj53zyXSB2/8AAP/4FRj42W3D2f+A5f+uV5yuCwsWFnFx4uKAgP//T0+dnQAAAAAA&#10;AAAAAAAAAAAAAAAAAAAAAAAAAAAAAAAAAAAAcgBbj8wAo/9yAFuPAAAAAAAAAAAAAAAABwAGCQMA&#10;Aw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CktvP8AAP+9T1f+CH5+0AOZmf8AmZn/AJmZ/wCXl/wH&#10;Y2Wl1H/U9+mC3v+tOD/+/wAA/685QP/pjtf//3Z2//8AAP//LUv//4Dl//+A5f91O2l1AAAAAAgI&#10;Dw8MDBcXAQEBAQAAAAAAAAAAAAAAAAAAAAAAAAAAAAAAAAAAAAACAAECtgCS5MwAo/8uACQ5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Swx5f8AAP9cYmL/AJmZ/wKY&#10;mP43oaH/BpiY+wCXl/wAmZn/AJmZ/wCZmf8jhIT//QIC//8CAv/8oKT8/1JS//8AAP+8Ijy8gEBz&#10;gGUzW2UBAQEBAAAAAAAAAAAAAAAAAAAAAAAAAAAAAAAAAAAAAAAAAAAAAAAAAAAAAAAAAAAuACU6&#10;zACj/7YAkeMCAAE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Aj&#10;+P8AAP84d3f/AFRUjCEhIS78vb38/7+//zxCQl8AX1+eAJeY/QCZmf8dlar/0S065f8AAP//SUn/&#10;8SIi8f8AAP9IAABIAAAAAAAAAAAAAAAAAAAAAAAAAAAAAAAAAAAAAAAAAAAAAAAAAAAAAAAAAAAA&#10;AAAAAAAAAAAAAAByAFuPzACj/3IAW4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B/QsL//8AAP8WjIz7AAUFCQAAAACednae/7+///+/v/+rg4+3doPb8VmJ3v+v&#10;lrnk/6Wl//8CAv/+AQH+/wAA//8AAP8XAAAXAAAAAAAAAAAAAAAAAAAAAAAAAAAAAAAAAAAAAAAA&#10;AAAAAAAAAAAAAAAAAAAAAAAAAAAAAAIAAQK2AJLkzACj/y4AJD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7Pm57/4Dl/7RaorQAAAAAAAAAAAAAAAAAAAAAAAAAAAAAAAAA&#10;AAAAAAAAAAAAAAAAAAAAAAAAAAAAAAApEBAp/wAA/+8KCv8KdXnFAAAAAAAAAAAQDAwQn3d3n/2+&#10;vv3/v7///7+///+/v///v7//+bu7+cMcHMP/AAD//wAA/+cAAOcAAAAAAAAAAAAAAAAAAAAAAAAA&#10;AAAAAAAAAAAAAAAAAAAAAAAAAAAAAAAAAAAAAAAAAAAAAAAAAC4AJTrMAKP/tgCR4wIAAQ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kcs3k/4Dl//+A5f8TChETAAAAAAAA&#10;AAAAAAAAAAAAAAAAAAAAAAAAAAAAAAAAAAAAAAAAAAAAAAAAAAB/MDd//wAA/8ogIP8BSUl5AAAA&#10;AAAAAAAKChQUXl68vJGI9v/Optb+/b6+/f+/v//kq6vkNigoNiMAACP/AAD//wAA/9kAANkAAAAA&#10;AAAAAAAAAAAAAAAAAAAAAAAAAAAAAAAAAAAAAAAAAAAAAAAAAAAAAAAAAAAAAAAAAAAAAHIAW4/M&#10;AKP/cgBbj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MDBQVzbtrb9oDn//+mzv//v7//+ru7+kExMUEAAAAA&#10;AAAAABYQEBbTnp7T/7+///+/v///v7//+bu7+WJJSWIAAgIDABoaKxQcHCrTnp7T/7+///+/v/+L&#10;aGiLi2Vqi/uux/3/v7//3q+9+QCXl/x8Tk79/wAA/48AAI8AAAAAAAAAABMAABOGAACGyAAAyPwA&#10;APz/AAD//wAA/7kAALkC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oKFBQwIDy//+E4v/r&#10;pbfr/7+///29vf2HZ3CQQTtkatWgotf/v7//97C/9/+G4f/0n8X0/7+///+/v/+WcHCWGxQUG9Oe&#10;ntP/v7//056e0xYQEBYWCxQW1Gu/1f+B5f//u8H//7+//w53ecRLbGz//wAA/8AAAMAAAAAAFgAA&#10;FtMAANP/AAD//wAA//wAAPzfDAzz/wAA//8AAP9xAABxAAAAAAAAAAAAAAAAAAAAAAAAAAAAAAAA&#10;AAAAAAAAAAAAAAAAFwAAFzUAADUJAAA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QEBb2TFx/uA5v//gOT/qXeMr/6+v///v7///7+///+/v//4scH5/4Xh//+A5f//gOX/+5bT&#10;+/u8vfv/v7///7+///+/v//Tnp7TFhAQFhYLFBbTar3T/4Dl/+mA6f/4qs3//7+//3iHoNsaiYn/&#10;/wAA//EAAPEXAAAX0wAA0/8AAP/3AAD3UwAAUw0KCh8AmZn/Tmpq//8AAP/5AAD5LwAALwAAAAAA&#10;AAAAAAAAAAAAAAAAAAAAAAAAAAAAAABCAABC7AAA7P8AAP+5AAC5Ag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&#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xVqarPgO///oDl//+A5f//&#10;heH//5Dc//+E4//pgOn/i4D9/15evLwKChQUYjFYYvl94Pn/heH//4/b/9BtudD8fuL8/4Dl//+A&#10;5f/XbsXbi4D9/3h48PAnIC0z/7+///++wP8fc4DFwiUl//8AAP//AAD/0wAA0xYAABYAAAAAAAQE&#10;BwCLi+cAmZn/AEpKewqTk//WFxf8/wAA/5UAAJUAAAAAAAAAAAAAAAAlAAAlyAAAyP8AAP/9AAD9&#10;fQAAfVAAAFD/AAD/+QAA+S8AAC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MD&#10;BQUhIUFBMyI9QZ5Pjp78fuL8/4Dl/9NqvdM0KVBSdnbr64CA//9dXbm5AQECAjYbMDbkcs3k/4Dl&#10;//+A5f/8fuL8yGS0yIZDeIZXTpmbgID//0lJkpIAAAAA7KzA9f+/v/+Yi7jqa1lZ//8AAP/9AAD9&#10;FgAAFgAAAAAAAAAAADg4XgCZmf8AfHzPAAEBAQB3d8YvfX3/+QEB+/8AAP9NAABNIwAAI54AAJ78&#10;AAD8/wAA/+cAAOdBAABBAAAAAAAAAACWAACW/wAA/9UAANUJAAA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jEh8jUSlJUREJDxEAAAAAFhYsLHd37u6AgP//&#10;OTlxcQAAAAAXDBUXZzRcZ0gkQUgNBwwNAAAAAAUFCgp4ePDwgID//xYWLCwAAAAAmXOJqf+/v//6&#10;pM3/Ao2O7AmUlP8PKSlUAAAAAAAAAAAAAQEBAH190ACZmf8AODhdAAAAAAAxMVIAmZn/cUlJ6/8A&#10;AP//AAD//wAA//8AAP/8AAD8ngAAnhcAABcAAAAAAF5enQCZmf8KY2Ov1gAA1v8AAP+VAAC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cnTk6AgP//fX35+RgYLy8AAAAAAAAAAAAAAAAAAAAAAAAAADAwYGCAgP//Y2PFxQAA&#10;AAAAAAAAMSUmMv+/v///uMP/QHqX1gCZmf8AmZn/ACcnQQAAAAAAJydBAJmZ/wCKiuYABAQGAAAA&#10;AAACAgMAg4PbApiY/7kNDc//AAD//wAA/54AAJ4jAAAjAAAAAAAAAAAACwsTAJmZ/wCZmf8AmZn/&#10;LxERTPkAAPn/AAD/TQAAT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LS5aWgID//2tr1dUFBQkJAAAAAAAAAAAAAAAAAAAA&#10;AGNjxsaAgP//MDBfXwAAAAAAAAAAAQEBAfC0u/X/v7//4YjV+AFycr0AmZn/AJiY/QBMTH4AbW22&#10;AJmZ/wBJSXkAAAAAAAAAAAAAAAAAPz9pAJmZ/wpycshHAABHIwAAIwAAAAAAAAAAAAAAAAAAAAAA&#10;SUl6AJmZ/wCZmf8AmZn/AF9fnnEAAHH/AAD/6wAA6xkAAB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FBQoKa2vW1oCA//9LS5WV&#10;AAAAAAAAAAAAAAAAKChQUICA//94ePDwBQUKCgAAAAAAAAAAAAAAAKB6gKb/v7///57S/1syWmQA&#10;TEx+AJiY/gCZmf8AmZn/AJWV+AALCxIAAAAAAQEBAQMCAwMABgYKAI6O7ACZmf8AIyM6AAAAAAAA&#10;AAAAAAAAAAAAAAAEBAcAi4vnAJmZ/wA8PGQAl5f8AJeX/AIVFSXAAADA/wAA/6kAAK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BgvL319+fmAgP//JydNTRISIyNPT56egID//4CA//9JSZKSAAAAAAAAAAAAAAAAAAAAAE46&#10;Ok7/v7///7HI/81tx9sAAAAAACgoQgCWlvoAmZn/AFhYkwAAAACiUZGi/4Dl/7xeqbwAAAAAAE1N&#10;gQCZmf8AaGiuAAAAAAAAAAAAAAAAAAAAAAA4OF4AmZn/AHx8zwABAQEAX1+eAJmZ/wBfX54iAAAi&#10;+AAA+P8AAP88AAA8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CAjcgDj/HIA4/wQACA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gNlAFF+ywCi/swAo/+WAHi8DwAME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k5cXGAgP//gID//4CA//+AgP//fn78/E9Pnp4HBw4OAAAA&#10;AAAAAAAAAAAAAAAAAAsICAv6u737/7+///+F4v8tFygtAAAAAAANDRYAFhYkAAEBASMSHyP/gOX/&#10;/4Dl//+A5f9OJ0ZOAA0NFgCUlPcAmZn/ACMjOgAAAAAAAAAAAAEBAQB9fdAAmZn/ADg4XQAAAAAA&#10;FRUjAJeX/ACXl/wAFRUjhQAAhf8AAP/MAADMAg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wCP&#10;nnMA5v9HAI+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QAq&#10;Qr8Ame/MAKP/igBv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BAgJdXbm5gID//4CA//9PT56e&#10;EhIjIwAAAAAAAAAAAAAAAAAAAAAAAAAAAAAAAAAAAAC4ioy6/7+///+X1//KaLvPAQEBAQAAAAAA&#10;AAAAAAAAAJ5Pjp7/gOX//4Dl//+A5f/iccviDAYLDABbW5gAmZn/AJaW+gAnJ0EAAAAAACcnQQCZ&#10;mf8AiormAAQEBgAAAAAAAAAAAF9fngCZmf8AX1+eDQAADecAAOf/AAD/YAAAYAAAAAAAAAAAAAAA&#10;ABcAABdCAABCEQAAE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gI3IA4/xyAOP8EAAgI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cAj55zAOb/RwCPn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hGRkh/7+///q7wv//geT/8Xna8hsOGBsAAAAAnk+Onv+D4/+6b527aE5OaEQoOUT9f+P9&#10;/X/j/TEZLDEAAgIDAExMfgCYmP4AmZn/AJmZ/wCVlfgACwsSCQUICUAgOUAdDxodAAAAAABfX54A&#10;mZn/AF9fngIAAALNAADN/wAA/5gJEJiAAQGA/gAA/v8AAP//AAD//wAA/9MAANMWAAAWAAAAAAAA&#10;AAAAAAAAAAAAAAAAAAAAAAAAAAAAAAYAAAbLAADL/wAA/68AAK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JABETPAB5hloAtMhyAOP8cwDm/3MA5v9YALDDAwAFBgAAAAAAAAAAAAAAAAMABQZl&#10;AMrgcwDm/zoAdI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AAICNyAOP8cgDj&#10;/BAAIC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&#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oAFBZfAL7TcwDm/3MA5v9yAOP8WgC0yDwAeIUIABASAAAAAAAA&#10;AAAAAAAAAAAAAAAAAAAEAAgJAgAE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KABQWXwC+03MA5v9oANDnHQA7QQAAAAAAAAEBUQCitHMA5v9R&#10;AKK0AA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AAPER0AO0EKABUXAAAAAAAA&#10;AAAAAAAADAAYG2wA2PBzAOb/KwBWX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sAVl9zAOb/bADY8AwAGB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FUAKi6cwDm/0wAmK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PAB4hcADg+HMA5v8bADY8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AB4hXMA5v9cALjMAQAC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gAMDWgA0OdzAOb/KwBXY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wA&#10;V2FzAOb/aADQ5wUACw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gJcALnNcwDm/zwAd4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Dc9cwDm/3AA4PgPAB8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TQCZqnMA&#10;5v9XAK3AAQAC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wAXGWoA1OtzAOb/MwBmcQAAAAAAAAAAAAAAAAAAAAAAAAAABQAJCggAEBIBAAI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MARk5zAOb/cADh+RUAKi8AAAAAAAAAAAAAAAAD&#10;AAUGXQC6znMA5v9NAJq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KBwAKYEAAYMaEAMb/qgD//6oA//+qAP/8qAD8&#10;yIUAyINXAIMJBgAJAAAAAAAAAAAAAAAAAAAAAAAAAAAAAAAAAAAAAAAAAAAAAAAAAAAAAAAAAAAA&#10;AAAAAAAAAAAAAAAAAAAAAAAAAAAAAAAAAAAAAAAAAAAAAAAAAAAAAAAAAAAAAAAAAAAAAAAAAAAA&#10;AAAAAAAAAAAAAAAAAAAAAAAAAAAAAAAAAAAAAAAAAAAAAAAAAAAAAAAAAAAAAAAAAAAAAAAAAAAA&#10;AAAAAAAFAAkKYQDB1nMA5v9DAIaVAAAAAC0AWWNzAOb/cADh+VQAqbtzAOb/XAC4zAEAA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gAOFqkAh9PMAKP/zACj/8wAo/93AF+VAAAAAAAAAAAAAAAAEgAOFqkA&#10;h9PMAKP/xgCe90IANVMKAAgNAAAAAGoAVYXMAKP/owCCzAIAAQIHAAYJwwCc9MwAo/8XABM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P3h+/qPQ//+/v/+6gZK6AAAA&#10;ABYLFBbacczi/4Dl//+A5f//gOX//4Dl/+R42O5GIz9GAAEBAQBsbLQAmZn/AGxstAABAQEADQ0W&#10;AH9/0wCZmf8AmZn/AJmZ/woUFCzsAADs/wAA/zoAADo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IADhaqAIjVzACj/5wAfcMFAAQGAAAA&#10;AAAAAAAAAAAAAAAAABIADhapAIfTzACj/8wAo//KAKH8ugCU6MwAo//MAKP/MAAmPAAAAAAAAAAA&#10;igBurMwAo/9WAER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PDx0d&#10;w47o//+/v//+uMP+TCdDTNNqvdP/gOX/6oTm/3Fcjp1iPmhy7IDp//+A5f//gOX/rFaarA0XHCgA&#10;kJDwAJmZ/wBGRnQAf3/TAJmZ/wB/f9MAbGy0AJmZ/wBfX56BAACB/wAA/64AAK4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oQ&#10;IgAbKgkABwsAAAAAAAAAAAAAAAAAAAAAAAAAAAAAAAAPAAwTawBWhqAAgMjKAKH8zACj/8wAo/+H&#10;AGypAAAAAAAAAAAAAAAASgA7XMwAo/+WAHi7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nHg4fm5xP//v7///47d//+A5f/oguD667TK//+/v//Tnp7TW1OTmryA&#10;8///gOX//4Dl/49IgI8AOTlfAJmZ/wCZmf8AmZn/AH9/0412dqPcurr/ApmZ/gCXl/wWExM29wAA&#10;9/8AAP9uAABuDQAADQ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AAgNOgAuSEYAOFgGAAUIAAAAAAAAAAAAAAAADgALEcoAofzJAKD7DgALE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1Olpcmj2///v7///6PQ/9t1xN7rtMr//7+/&#10;//+/v///v7//1J+g1X133uSogPf//4Dl/+l10ekEAwUFAGxstACZmf8AgoLYERoaJ/+/v///v7//&#10;Yaio/wCZmf8AX1+elwAAl/8AAP//AAD//AAA/MgAAMiGAACGFwAAFw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YAeLzMAKP/&#10;SQA6W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TVpaZ2O8P//v7//&#10;+bu7+eCpsuj/v7//4q288SsgICvTnp7T/7+//9qlq+CLhfn/6n/n/f+A5f9KJUJKAAQEBwAVFSMA&#10;CgoQeltbev+/v///v7//3Lq6/wKZmf4Al5f8DxkdNIYCA4fIAADI/AAA/P8AAP//AAD/5wAA50EA&#10;AEE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wICA+6ysu7/v7//hh9vooB+/v+Afv7/OAc1SwAAAAA0ACpB&#10;zACj/7gAk+YFAAQGAAAAAAAAAAABAAEBqQCH08wAo/9tAFeIAAAAAAAAAAAAAAAASgA7XcwAo/+8&#10;VpDO/7+//7WIiLUAAAAAAAAAAAAAAAAAAAAAAAAAAAAAAAB2AF6TzACj/5EAdL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wAV2FzAOb/aADQ5wUACwwAAAAAAAAAAAAAAAAAAAAAAAAAAAAAAAAAAAAAAAAA&#10;AAAAAAArAFdgcwDm/3MA5v9zAOb/DgAdI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YARWzMAKP/iQBtq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hYsLIGA/v/1ucH9/7+///+/v//ptMr/RkBudAAAAAAWEBAW056e0/+/v//irbzxw4Xu//+A&#10;5f+nVJanAAAAAAAAAAAHBQUH562t5/+/v/9YQENY7bGx7WGoqP8AmZn/K4q084CA//9DQ4WFDQAA&#10;DUsAAEvcAADc/wAA//0AAP1+AAB+AwAAAwAAAAAAAAAAAAAAAAAAAAAAAAAAAAAAAAAAAAAjAAAj&#10;aAAAaC0AAC0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cAEx3MAKP/wwCc9AYABQ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ECAnh47+/AoN///7+///e7wv6Lhfn/EREiIgAAAAAAAAAAFhAQ&#10;FtOentP/v7//6rPH/f+F4f/5fuH6DgcNDgAAAABeRkZe/7+///CruPD/gOX/3Yq23dy6uv8DmZn/&#10;Apma/26D8f99ffr6AgIEBAAAAAADAAADfgAAfv4AAP7/AAD/4gAA4lYAAFYhAAAhAQAAAQAJCQ8A&#10;CQkPIwAAI54AAJ78AAD8/wAA//8AAP/GAADGYAAAYAoAAAo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EgAb8KAA8P+qAP+VYwCV+aYA+f+qAP9iQQBi&#10;AAAAAAAAAAAHBQAHeVEAefelAPf/qgD/w4IAwwYEAA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jFwAjZEMAZCMXACMAAAAAAAAAAAEBAAG1eQC1/6oA/7R4ALQB&#10;AQABYkEAYv+qAP/5pgD5NiQANkYvAEbZkQDZ/6oA//+qAP+rcgCrFA0AF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&#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xcAI55pAJ78qAD8/6oA//yoAPyeaQCeIxcAI18/&#10;AF//qgD/758A7xoRABoAAAAAAAAAAJZkAJb/qgD//6oA//+qAP//qgD/2ZEA2UUuAE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ZkAJb/qgD//6oA//+qAP9xSwBxAAAAAAAAAAAAAAAA&#10;BgQABuaZAOb/qgD/QSsAQ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DxC&#10;aQDR6HMA5v9oANDnHQA7QQAAAAAQACAjcgDj/HIA4/wQACA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ABEbwACZ8MwAo//MAKP/zACj/2EATXkAAAAAAAAAAAAAAAAAAAAAAgABApQAdrnMAKP/zACj&#10;/8wAo//MAKP/zACj/5AAc7QBAAEBAAAAAAAAAAAAAAAACgAIDLUAkOLMAKP/VwBGb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cMTf5feD5/4Dl/6p56PKAgP//fn77+4mD9vzptMr/&#10;/7+///+/v///v7//9rvE/+y2yf//v7///7+//zWFkt0AmZn/Xnid1wAAAAAAOztiAJWV+QCZmf8A&#10;mZn/DpGR//cFBf//AAD/Hl5evAArK0gACAgN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YEAAbHhQDH/6oA/7p8ALoC&#10;AQACAAAAAAAAAAAAAAAAAAAAAHpRAHr/qgD/sncAs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gAVFyIARUwKABUXAAAAAAAAAAAAAAAARwCPnnMA5v9HAI+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LBwALGhEAGggFAAgAAAAAAAAAAAAAAAAAAAAAAAAAABMNABP2pAD2/6oA/yYZAC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AAg&#10;I3IA4/xyAOP8EAAgI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XZQCX&#10;/6oA/7J3AL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cAj55zAOb/RwCPngAAAAAAAAAAAAAAAAAAAAAAAAAAAAAAAAAAAAAA&#10;AAAAAAAAAAAAAAAAAAAAAAAAAAAAAAAAAAAAAAAAAAAAAAAAAAAAAAAAAAAAAAAAAAAABgANDioA&#10;VV4gAEFIBgAM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FQAg+KUA+P+qAP88KAA8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AICNyAOP8cgDj/BAAICMAAAAAAAAAAAAA&#10;AAAAAAAAAAAAAAAAAAAAAAAAAAAAAAAAAAAAAAAAAAAAAAAAAAAAAAAAAAAAAAAAAAAAAAAAAAAA&#10;AAAAAAADAAUGWACxxHMA5v9zAOb/cgDj/FoAtMg8AHiFCAAQE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VkAhf+qAP/MiADMAgE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HAI+ecwDm&#10;/0cAj54AAAAABgAMDSAAQUgyAGNuEAAgIwAAAAAAAAAAAAAAAAAAAAAAAAAAAAAAAAAAAAAAAAAA&#10;AAAAAAAAAAAAAAAAAAAAAAAAAABEAIeWcwDm/3MA5v9jAMbccgDj/HMA5v9zAOb/WQCzxgQABw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4AP2LMAKP/xwCf+VcARm3HAJ/5zACj/04AP2IAAAAAeABglswAo/+qAIjVBwAG&#10;C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8wM0L/v7///7+/&#10;/9Co1//BoN//253U+v+g0v//nNT/mlKLnAAAAAAFAAAFagAAaoAAAICAAACAlgMDlv8AAP//AAD/&#10;ojc3/gEVFSQ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kADeeaAOf/qgD/&#10;YEAAY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CAjcgDj/HMA5v9qANTrcgDj/HMA5v9zAOb/cgDj/EcAj54QACAjAAAAAAAAAAAA&#10;AAAAAAAAAAAAAAAAAAAAAAAAAAAAAAAAAAAAAAAAAC0AWWNzAOb/cADh+RgAMTYAAAAABgAMDSkA&#10;UVpzAOb/cwDm/0kAkqIAAAEBAAAAAAAAAAAAAAAAAAAAAAkAERM0AGhzOgBzgDoAc4A6AHOAMgBj&#10;bgUACg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4AGCWzACj/8wAo//MAKP/dwBflQAAAAAAAAAA&#10;CAAGCqsAidbMAKP/dwBfl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tgoWw/7+///+/v///v7///7+///+/v///v7///KzJ/QsGCgsAAAAAAAAAAAAAAAAB&#10;AQEBtYiItf+cnP/4Bwf//wAA/383OtNUKktUUypLUwEBAQEAAAAAAAAAAAAAAAAAAAAAAAAAAAAA&#10;AAAAAAAAAAAAAAAAAAAAAAAAAAAAAAAAAAACAAAC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FBAGH/qgD/55oA5wwIAA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wCPnnMA5v9zAOb/cgDj/FoAtMhuAN31cgDj/HMA&#10;5v9yAOP8XgC80DoAc4A6AHOAOgBzgDgAcX0mAExUDwAeIQAAAQEAAAAAGQAyN3AA4flzAOb/LABY&#10;YgAAAAAAAAAAAAAAAAAAAAAVACovbgDc9HMA5v82AGt3AAAAAAAAAAAAAAAACgAUFl8AvtNzAOb/&#10;cwDm/3MA5v9zAOb/cwDm/0wAmK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AAQGngB+xcwAo/+d&#10;AH3EBQAEBgAAAAAAAAAAAAAAACYAHi/HAJ/5zACj/z4AMU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LCAgLblJSboBgYICAYGCAiGhwkLGKosn/v7///7+//6Js&#10;iqgAAAAAAAAAAAAAAABfR0df/7+///+/v//ngID//gEB//4BAf/nZZD//4Dl/39Acn8AAAAAAAAA&#10;AAAAAAAAAAAAAAAAAAAAAAAAAAAAAAAAAAAAAAAAAAAAAAAAAAEAAAGwAACwgAAAgAU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gAEBHIA5P1zAOb/cwDm/wkAEhQAAAAAAAAAAAAAAAAAAAAA&#10;AAAAAAAAAAAAAAAAAAAAAAAAAAAAAAAAAAAAAAAAAAAAAAAAAAAAAAAAAAAAAAAAAAAAAAAAAAAA&#10;AAAAAQACAmcAzuRzAOb/HgA8Q2wA2PBzAOb/FAAoLAAAAAAAAAAABQALDGYAzOJzAOb/MQBibRAA&#10;ICNHAI+ecgDj/HMA5v9oANDnHQA7QQAAAAAdADtBcwDm/2gAz+YDAAU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DwAW040A0/+qAP/nmgDnQSsAQ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BAALNiQDN/6oA/4RYAI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FBScATlYgAEFIBgAM&#10;DQAAAAAAAAAAEAAgI0cAj55yAOP8cwDm/3MA5v9zAOb/cwDm/3MA5v9zAOb/cwDm/2sA1u1dALrO&#10;cwDm/3MA5v9DAIaVAAAAAAAAAAAAAAAAAAAAAAAAAAAAAAAAJABIUHMA5f5zAOX+JABHTwAAAAAK&#10;ABQWXwC+03MA5v9zAOb/PwB9izoAc4BIAJCgcwDm/3MA5v8bADY8AAAAAAAAAAAAAAAAAAAAAAAA&#10;AAAAAAAAAAAAAAAAAAAAAAAAEAAgIy0AWmQQACA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QAHCxoAFCAJAAcLAAAAAAAAAAAAAAAAAAAAAAAAAABaAEhxzACj/74AmO4jABws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6hLvZ/7+///27wf4bFBQbAAAAABsUFBvwtLTw/7+///+X1///kdv/q1da//8AAP/4Bwf/&#10;/4um/9BtuNAAAAAAAAAAAAAAAAAAAAAAAAAAAAAAAAAAAAAAAAAAAAAAAAAAAAAAAAAAAF8AAF//&#10;AAD/8AEB8Ro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FgArMHMA5v9zAOb/cwDm/ycATlYA&#10;AAAAAAAAAAAAAAAAAAAAAAAAAAAAAAAAAAAAAAAAAAAAAAAAAAAAAAAAAAAAAAAAAAAAAAAAAAAA&#10;AAAAAAAAAAAAAAAAAAAAAAAAGgA0OnMA5v9mAM3jAQACAkIAhZNzAOb/QgCEkgAAAAAAAAAAQAB/&#10;jXMA5v9cALfLAQADAwAAAAAAAAAAEQAhJVoAtMhzAOb/cgDk/TkAcn5SAKS2cwDm/zcAbX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YPABbTjQDT/6oA/9aPANYgFQA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9KQA9/6oA//unAPs1IwA1&#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CAjNwBteToAc4A6AHOAOgBzgEcAj55U&#10;AKi6awDW7XMA5v9zAOb/cwDm/1gAsMMDAAUGAAAAAAAAAAAAAAAAAAAAAAAAAAAAAAAAAAAAADYA&#10;bHhzAOb/bgDc9B8APURfAL7TcwDm/18AvtMKABQWAAAAAAAAAAAAAAAAPAB4hXMA5v9cALjMAQAC&#10;AgAAAAAAAAAAAAAAAAAAAAAAAAAAAAAAABAAICNHAI+ecgDj/HMA5v9yAOP8RwCPnhAAIC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EC&#10;lAB2ucwAo/+8AJbrNAAqQQAAAAAAAAAAAAAAAAAAAAAcABYjRwA5WRIADh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Fywt/azL//+/v//FkpvJAQEBAbWIiLX/v7///63K//+A5f9y&#10;OWZyIicxRaI3N/7/AAD//wAA//9qhf8gCREgAAAAAAAAAAAAAAAAAAAAAAAAAAAAAAAAAAAAAAAA&#10;AAAAAAAAGwkJKfAGBvn/AAD/XzAwr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LwBfaXMA&#10;5v9zAOb/cwDm/0UAi5oAAAAAAAAAAAAAAAAAAAAAAAAAAAAAAAAAAAAAAAAAAAAAAAAAAAAAAAAA&#10;AAAAAAAAAAAAAAAAAAAAAAAAAAAAAAAAAAAAAAAAAAAAQACBj3MA5v9AAIGPAAAAABQAKS1zAOb/&#10;bADY8AUACQoWACwxcgDk/XIA5P0WACwxAAAAAAAAAAAAAAAAAAAAAAEAAwM5AHJ+cwDl/nMA5v9z&#10;AOb/cADg+AgAEB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g8AFtONANP/&#10;qgD/040A0xYPAB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nEAqv+qAP/yoQDyQSsAQ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4AHSAlAEtTLQBZYwcADg8AAAAAAAAAAAAAAAAAAAAAAAAA&#10;AAAAAAAAAAAAAAAAAAAAAQFJAJKicwDm/3MA5v9zAOb/XwC+0woAFBYAAAAAAAAAAAAAAAAAAAAA&#10;BgAMDWgA0OdzAOb/KwBXYAAAAAAAAAAAAAAAAAAAAAAOABseRwCPnnIA4/xzAOb/cgDj/HMA5v9y&#10;AOP8cwDm/3IA4/xHAI+eCQASF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SQCSonMA5v9GAI2ccwDm/2QAyN4AAAAAAAAAAAAAAAAAAAAAAAAAAAAAAAAAAAAA&#10;AAAAAAAAAAAAAAAAAAAAAAAAAAAAAAAAAAAAAAAAAAAAAAAAAAAAAAAAAAABAAICZwDO5HMA5v8a&#10;ADM5AAAAAAAAAABZALPGcwDm/ywAWGJcALfLcwDm/0AAf40AAAAAAAAAAAAAAAAAAAAAAAAAAAAA&#10;AAAAAAAAHgA8QnEA4fpzAOb/QgCFk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VDgAV040A0/+qAP/TjQDTFg8AF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w0AE7x9ALz/qgD//akA/X5UAH4DAg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cIWQCzxnMA5v9gAL/UCgAUFgAAAAAA&#10;AAAAAAAAAAAAAAAAAAAAAAAAACwAV2FzAOb/aADQ5wUACwwAAAAAAwAGBzcAbXluAN31cwDm/3IA&#10;4/xHAI+eEAAgIwAAAAAQACAjRwCPnnIA4/xzAOb/XwC+0woAFB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BAAK6fAC6/6oA/9ePANcWDwAW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CAAN+VAB+/qkA/v+qAP/CgQDC&#10;IBUA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QALDBQA&#10;KCwHAA4QAAAAAAAAAAAAAAAAAAAAAAAAAAAAAAAAAAAAAAEAAgJcALnNcwDm/zwAd4QgAD9GYgDE&#10;2XMA5v9zAOb/UACgsRAAICMAAAAAAAAAAAAAAAAAAAAAAAAAABUAKS5mAMzicwDm/18AvtMKABQW&#10;AAAAAAAAAAAAAAAAAAAAABQAKS0zAGVwIABBSAYAD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FLAHH/qgD/650A6yIXAC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iwAQuibAOj/qgD/9aMA9XlRAHkHBQA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Dc9&#10;cwDm/3MA5v9zAOb/cwDm/2IAxNkfAD5FAAAAAAAAAAAAAAAAAAAAAAAAAAAAAAAAAAAAAAAAAAAK&#10;ABQWXwC+03MA5v9fAL7TCgAUFgUACQorAFdgWQCzxnMA5v9zAOb/cwDm/3IA4/xaALTIPQB7iCAA&#10;QUgGAAw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CAAMPmmAPn/qgD/TDMAT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gQABircgCr/6oA//+qAP/ZkQDZRi8AR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TQCZqnMA5v9zAOb/NgBseAMABgcAAAAAAAAAAAAAAAAAAAAAAAAAAAAA&#10;AAAAAAAAAAAAAAAAAAAAAAAACgAUFl8AvtNzAOb/cwDm/3EA4vtzAOb/cwDm/2wA2PBmAMziWgC0&#10;yHIA4/xzAOb/cwDm/3MA5v9yAOP8WgC0yD0AeocNABo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KBwAK1o8A&#10;1v+qAP+VYwC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S4ARdmRANn/qgD/&#10;/6oA/8eFAMdJMQBJDQk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FBRoAMzkNABodAAAAAAAAAAAAAAAAAAAA&#10;AAAAAAAAAAAAAAAAAAAAAAAAAAAAAAAAAAAAAAAAAAAAAAAAAAoAFBZfAL7TcwDm/3MA5v9ZALLF&#10;KwBWXwUACQoAAAAAAAAAAAYADA0gAEFIPQB7iFoAtMhyAOP8cwDm/3MA5v9uAN31NwBteQMABg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WZACW/6oA/9WOANUJBgA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FAAd4UAB49aMA9f+qAP//qgD//KgA/MiFAMiGWQCGEw0AE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I&#10;AA8RKABPWBQAKS0AAAAAAAAAAAAAAAAAAAAAAAAAAAAAAAAAAAAAAAAAAAAAAAAGAAwNIQBCSVkA&#10;s8ZzAOb/cwDm/2IAxNkgAD9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40AE7/qgD/+aYA+S8fAC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hQAHodaAIfIhQDI/KgA/P+qAP//qgD/040A&#10;0xYPAB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cP&#10;ABc5JgA5DAgADAAAAAAAAAAAAAAAAAAAAAAAAAAAGxIAG+udAOv/qgD/cUsAc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kADVM3AFP2pAD2/6oA/9ONANMWDwA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AGBzYAbHhuAN31cwDm/3MA5v9z&#10;AOb/cwDm/3MA5v9zAOb/cgDj/FoAtMhAAICOJgBMVA8AHiEAAAEBAAAAAAAAAAABAAICGgA0OjUA&#10;anUmAExUDwAeIQAAAQEAAAAAAAAAAAAAAAAGAAwNIABBSDUAanYmAExUDwAeIQAAAQEAAAAAAAAA&#10;AAAAAAAAAAAAAAAAAAAAAAAAAAAAAAAAAAAAAAAAAAAAAAAAAAAAAAAAAAAAAAAAAAAAAAAAAAAA&#10;AAABAVIAo7VzAOb/cwDm/3MA5v9zAOb/cwDm/1kAs8YEAAc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DwAW040A0/+qAP/TjQDTFg8AF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OABseNgBseDoAc4A6AHOAOgBzgEoAlaVaALTIcgDj/HMA5v9zAOb/cwDm/3MA5v9rANbtVACo&#10;ul4AvNBnAM7kcwDm/3MA5v9zAOb/cwDm/2sA1u1UAKi6WACww1oAtMhyAOP8cwDm/3MA5v9zAOb/&#10;cwDm/2sA1u1UAKi6OwB1ggcADg8AAAAAAAAAAAAAAAAAAAAAAAAAAAQABwgWACwxCgAUFgAAAAAA&#10;AAAAAAAAAAAAAAAAAAAAKwBWX3MA5v9zAOb/RQCLmjoAc4BCAISScwDm/3MA5v9JAJKiAAAB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gAMDSAAQUg8AHmG&#10;VACoumsA1u1zAOb/cwDm/3MA5v9zAOb/ZgDN414AvNBUAKi6awDW7XMA5v9zAOb/cwDm/3MA5v9y&#10;AOP8WgC0yFgAsMNUAKi6awDW7XMA5v9zAOb/cwDm/1EAorQAAAEBAAAAAAAAAAAAAAAAAAABAVIA&#10;o7VzAOb/aQDS6RkAMjcAAAAAAAAAAAAAAAAMABgbbADY8HMA5v8rAFZfAAAAAAAAAAAAAAAAFQAq&#10;L24A3PRzAOb/NgBrd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OAB0gJQBLUzUAanUaADM5AQACAgAAAAAAAAAAAAABAQ4A&#10;HSAlAEtTNQBqdiAAQUgGAAwNAAAAAAAAAAAAAAAAAAABAQ4AHSAxAGFscwDm/3MA5v8rAFZfAAAA&#10;AAAAAAAAAAAAKwBWX3MA5v9zAOb/cwDm/3AA4fksAFhiAAAAAAAAAQFSAKO1cwDm/1EAorQAAAEB&#10;AAAAAAAAAAAAAAAAAAAAACQASFBzAOX+cwDl/iQAR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wBWX3MA5v9sANjwDAAYGwAAAAAMABgbbADY8HMA5v8tAFpkQwCGlXMA5v9zAOb/RACHli4AW2Vz&#10;AOb/bADY7wwAFxoAAAAAAAAAAAAAAAAAAAAAAAAAAAAAAAA2AGx4cwDm/24A3PQVACovAAAAAAAA&#10;AAAAAAAAAAAAAAAAAAAAAAAAAAAAAAAAAAAAAAAAAAAAAAUACQoHAA4QAAAB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VEAorRzAOb/UQCitAAAAQFSAKO1cwDm/1EAorQAAAEBAAAAACwA&#10;WGJwAOH5cwDm/3MA5v9zAOb/KwBWXwAAAAAAAAAAAAAAAAAAAAAAAAAAAAAAAAAAAAAAAAEBSQCS&#10;onMA5v9lAMvhCgAVFwAAAAAAAAAAAAAAAAAAAAAAAAAAAAAAAAAAAAAAAAAAAwAFBl0Au89zAOb/&#10;SwCXp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IAAYKzACj/8wAo//MAKP/&#10;HAAWIwAAAAAAAAAAAAAAAAAAAAAAAAAAAAAAAAAAAAAcABYjygCh/MoAofwcABYjAAAAAAAAAAAA&#10;AAAAAAAAAAAAAAAAAAAAAAAAAAAAAAAAAAAAAAAAAAAAAAAAAAAAAAAAAAAAAAAAAAAAAAAAAAAA&#10;AAAAAAAAAAAAAAAAAAAAAAAAAAAAAAAAAAAAAAAAAAAAAAAAAAAAAAAAAAAAAAAAAAAAAAAAAAAA&#10;AAAAAAAAAAAAAwIDA2g0XWiAQHOAiEiDkMCA8v+5fe35TDZnbG1t2dmAgP//gID//1lZsbESEiMj&#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wAGBtsANjwcwDm/1YAq75zAOb/bADY&#10;7wwAFxoAAAAAAAAAAAAAAAAYADE2aQDS6XMA5v9RAKK0AAABAQAAAAAAAAAAAAAAAAAAAAAAAAAA&#10;AAAAAAAAAAAAAAAABAAHCFkAs8ZzAOb/WACwwwMABQYAAAAAAAAAAAAAAAAAAAAAAAAAAAAAAAAA&#10;AAAARACHlnMA5v9zAOb/cwDm/xgAMD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rAFZf&#10;cwDm/3MA5v9zAOb/KwBWXwAAAAAAAAAAAAAAAAAAAAAAAAAACgAUFhYAKzAEAAcIAAAAAAAAAAAA&#10;AAAAAAAAAAAAAAAAAAAAAAAAAAAAAAAAAAAAAAAAAAsAFxlnAM7kcwDm/0MAhpUAAAAAAAAAAAAA&#10;AAAAAAAAAAAAAAAAAAAtAFljcwDm/3AA4flWAKy/cwDm/1cArsEAAAE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AAWI8oAofzMAKP/VgBEawoACA0AAAAAAAAAAAAAAAAAAAAAAAAAAAAAAAAAAAAA&#10;AAAAAAAAAAAAAAAAAAAAAAAAAAAAAAAAAAAAAAAAAAAAAAAAAAAAAAAAAAAAAAAAAAAAAAAAAAAA&#10;AAAAAAAAAAAAAAAAAAAAAAAAAAAAAAAAAAAAAAAAAAAAAAAAAAAAAAAAAAAAAAAAAAAAAAAAAEBA&#10;gICAgP//gID//zw8eHgEBAcH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LkAAAAN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UwCnuXMA5v9TAKa4AAABAQAAAAAAAAAAAAAAAAAAAAAAAAAAAAAAAAAA&#10;AAAAAAAAAAAAAAAAAAAAAAAAAAAAAAAAAAAAAAAAAAAAAAAAAAAAAAAAAAAAAAAAAAAZADI3cADh&#10;+XMA5v8sAFhiAAAAAAAAAAAAAAAAAAAAABkAMjdwAOH5cwDm/ywAWGIHAA4QagDV7HMA5v8kAEd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4AZZ7MAKP/zACj/8oAofygAIDIbABWhxcAEx0A&#10;AAAAAAAAAAAAAAAAAAAAAAAAAAAAAAAAAAAAAAAAAAAAAAAAAAAAAAAAAAAAAAAAAAAAAAAAAAAA&#10;AAAAAAAAAAAAAAAAAAAAAAAAAAAAAAAAAAAAAAAAAAAAAAAAAAAAAAAAAAAAAAAAAAAAAAAAAAAA&#10;AAAAAAAAAAAAAAAAAAAAAAAVFSkpDw8dHQ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xgAAABo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FBgcADhADAAUGAAAAAAAAAAAAAAAAAAAA&#10;AAAAAAAAAAAAAAAAAAAAAAAAAAAAAAAAAAAAAAAAAAAAAAAAAAAAAAAAAAAAAAAAAAAAAAAAAAAA&#10;AAAAAAAAAAAAAAAALABYYnMA5v9wAOH5GAAxNgAAAAAGAAwNKQBTXHMA5v9zAOb/QwCGlQAAAAAA&#10;AAAAMQBibXMA5v9iAMTZAgAFB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oACAxqAFSEoACAyMoA&#10;ofzMAKP/zACj/8QAnfVhAE15BgAEBw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QAh5ZzAOb/cwDm/2MAxtxyAOP8cwDm/3MA&#10;5v9YALDDAwAFBgAAAAAAAAAAAgAFBWIAxdpzAOb/MQBh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ACA06AC9JngB/xswAo//MAKP/rgCL2TgALUY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ABQZYALDDcwDm&#10;/3MA5v9yAOP8WgC0yDwAeIUIABASAAAAAAAAAAAAAAAAAAAAACQASFBzAOb/agDV7AcADg8AAAAA&#10;AAAAAAAAAAAAAAAAAAAAAAYADA0gAEFILQBZYwgAEB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LEWuAIvZzACj/8wAo/+2&#10;AJHjZwBSgWYAUoBmAFKAZgBSgGYAUoBmAFKAZgBSgGYAUoBeAEt2EgAPFw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A0OKgBVXiAAQUgGAAwNAAAAAAAAAAAAAAAAAAAAAAAAAAAAAAAAAAAAAAAAAQFX&#10;AK/CcwDm/z0Ae4gAAAAABgAMDSAAQUg9AHuIWgC0yHIA4/xzAOb/cwDm/18AvtMKABQ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GAAQHYABNeMQAnfXMAKP/zACj/8wAo//MAKP/zACj/8wAo//MAKP/zACj/8wAo//MAKP/uQCU&#10;5zQAKkE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D/AAAA/wAAAP8A&#10;AAD/AAAA/wAAAP8AAAD/AAAA/wAAAP8AAAD/AAAA/wAAAH8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YADA1cwDm/3MA5v9oANDncgDj/HMA5v9zAOb/cwDm/3IA4/xfAL7TcwDm&#10;/3MA5v9fAL7TCgAUF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gAEx5gAE14ZgBSgGYAUoBmAFKAZgBSgGYAUoBmAFKA&#10;ZgBSgGkAVIPHAJ/5zACj/8oAov1lAFF+AgACAw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xMAALy8AAD//wAA/f0AAH5+&#10;AAAYGAAA09MAAP//AADT0wAAFhYAAGBgAAD//wAAxcUAAAAAAAAAAAAAAAAAAAAAAAAAAAAAAAAA&#10;AAAAAAAAAAAAAAAAAAAAAAAAAAAAAAAAAAAAAAAAAAAAAAAAAAAAAAAAAAAAAAAAAAAAAAAAAAAA&#10;AAAAAAAAAAAAAAAAAAAAAAAAAAAAAAAAAAAAAAAAAAAAAAAAAAAAAAAAAAAAAAAAAAAAAAAAAAAA&#10;AAAAAAAAAAAAAAAAAAAAAAABAQABtHgAtP+qAP+0eAC0AQE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gCVpXMA5v9zAOb/cgDj/FoAtMg9AHuI&#10;IABBSAYADA0AAAAACgAUFl8AvtNzAOb/XwC+0woAFB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IDZQBRfssAov7MAKP/sQCN3TwAMEsKAAgN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MDAAB+fgAA/v4AAP//AAD//wAA//8AANPTAAAWFgAAAAAAAAoKAADw8AAA//8AACwsAAAAAAAA&#10;AAAAAAAAAAAAAAAAAAAAAAAAAAAAAAAAAAAAAAAAAAAAAAAAAAAAAAAAAAAAAAAAAAAAAAAAAAAA&#10;AAAAAAAAAAAAAAAAAAAAAAAAAAAAAAAAAAAAAAAAAAAAAAAAAAAAAAAAAAAAAAAAAAAAAAAAAAAA&#10;AAAAAAAAAAAAAAAAAAAAAAAAAAAAAAAAAAAAAAAAAAAAAAAAGxIAG/CgAPD/qgD/Xz8AX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wAGBycATlcg&#10;AEFIBgAMDQAAAAAAAAAAAAAAAAAAAAAAAAAAAAAAAAoAFBZfAL7TcwDm/18AvtMKABQWAAAAAAAA&#10;AAAAAAAAAAAAAAAAAAAAAAAAEAAgIx8APUQEAAc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UAKkK6AJTozACj&#10;/8wAo//KAKH8oACAyGoAVYUNAAoQ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KABQWXwC+&#10;03MA5v9vAN/3JQBLUwYADA0AAAAAAAAAABAAICNHAI+ecwDm/3MA5v9OAJy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SAA8XawBWhqAAgMjKAKH8zACj/8wAo/+UAHa5AgABAg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gAUFl8AvtNzAOb/cwDm/3IA4/xaALTIbgDd9XIA4/xzAOb/cwDm/3MA5v9z&#10;AOb/IwBGT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KAAgNTAA9X8wAo//MAKP/WgBIcQ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xsYAAP//AABfXwAAAAAAAAAAAAAAAAAA&#10;AAAAAAAAAAAAAAAAAAAAAAAAAAAAAAAAAAAAAAAAAAAAAAAAAAAAAAAAAAAAAAAAAAAAAAAAAAAA&#10;AAAAAAAAAAAAAAAAAAAAAAAAAAAAAAAAAAAAAAAAAAAAAAAAAAAAAAAAAAAAAAAAAAAAAAAAAAAA&#10;AAAAAAAAAAAAAAAAAAAAAAAAAAAAAAAAAAAAAAAAAAARCwARkmEAkvCgAPD/qgD//6oA//CgAPDi&#10;lwDiyIUAyPyoAPz/qgD//6oA/8OCAMMGBAA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kAERM8AHmGWgC0yHIA4/xzAOb/cwDm/3IA&#10;4/xHAI+eEAAgIzEAYm1zAOb/ZgDM4gUACw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4AMk7MAKP/xwCf+SYAHi8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GAAAP//AADF&#10;xQAAAAAAAAAAAAAAAAAAAAAAAAAAAAAAAAAAAAAAAAAAAAAAAAAAAAAAAAAAAAAAAAAAAAAAAAAA&#10;AAAAAAAAAAAAAAAAAAAAAAAAAAAAAAAAAAAAAAAAAAAAAAAAAAAAAAAAAAAAAAAAAAAAAAAAAAAA&#10;AAAAAAAAAAAAAAAAAAAAAAAAAAAAAAAAAAAAAAAAAAAAAAAAAAAAAAAAAAAAAAAAAAAAAAAAAAoH&#10;AApfPwBfxYMAxf+qAP//qgD//6oA//yoAPzckwDc/6oA//+qAP+VYwC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YADA0gAEFIMgBjbhAAICMAAAAAAAAAAAEAAwNcALfLcwDm/0AAf4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4AGCWzACj/6oAiNUHAAYJ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ACwxcgDk/XIA5P0W&#10;ACwxAAAAAAAAAAAAAAAAAAAAAAAAAAAAAAAAAAAAAAcADg8IABAS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YKqwCJ1swAo/93AF+V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AB/jXMA5v9cALfLAQADAwAAAAAAAAAAAAAAAAAAAAAAAAAACgAUFmkA0ehzAOb/QACB&#10;j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gAe&#10;L8cAn/nMAKP/PgAxTQ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QALDGYAzOJzAOb/MQBibQAAAAAAAAAAAAAAAAAAAAAKABQW&#10;XwC+03MA5v9zAOb/cwDl/gYADQ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oASHHMAKP/vACW6xQAEBkAAAAAAAAAAAAAAAAAAAAAAAAAAAAAAAAA&#10;AAAAAAAAAAAAAAAAAAAABgAFCDYAK0QcABYj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MARU1zAOb/cwDm/y0AWWMG&#10;AAwNAAAAAAoAFBZfAL7TcwDm/18AvtNhAMHWcwDm/zAAYW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QKWAHi7zACj/5AAc7QBAAEBAAAAAAAA&#10;AAAAAAAAAAAAAAAAAAAAAAAAAAAAAAAAAAAAAAAAigBvrcwAo//MAKP/cwBck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X18AAP//AADw8AAAGxsAAAAAAAAAAAAA&#10;AAAAAAAAAAAAAAAAAAAAAAAAAAAAAAAAAAAAAAAAAAAAAAAAAAAAAAAAAAAAAAAAAAAAAAAAAAAA&#10;AAAAAAAAAAAAAAAAAAAAAAAAAAAAAAAAAAAAAAAAAAAAAAAAAAAAAAAAAAAAAAAAAAAAAAAAAAAA&#10;AAAAAAAAAAAAAAAAAAAAAAAAAAAAAAAAAAAAAAAAAAAAAAAAAAAAAAAAAAAAAAAAAAAAAAAAAAAA&#10;AAAAEAsAEHFLAHGAVQCAgFUAgJdlAJf/qgD//6oA/3FLAH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OAJytcwDm/3MA5v9yAOP8XwC+03MA5v9zAOb/XwC+0woAFBYnAE5WcwDm/2EAwdYAAAE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ABEbwACZ&#10;8MwAo/9MAD1fAAAAAAAAAAAAAAAAAAAAAAAAAAAAAAAAAAAAAAAAAAA+ADJOzACj/8wAo//MAKP/&#10;ZgBSg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A0OPAB3hFoAtMhyAOP8cwDm/3MA5v9fAL7TCgAUFgAAAAADAAUG&#10;aADQ53MA5v8dADp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AA9X8wAo//AAJnwFgARGwAAAAAAAAAAAAAAAAAAAAAAAAAAAAAAAAoACAy1&#10;AJDizACj/1cARm0cABYjDAAKDw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GAAwNIABBSCwAWGII&#10;ABASAAAAAAAAAAAAAAAAOgB0gXMA5v9NAJq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BAZAAc7TMAKP/kABztAEAAQEAAAAAAAAAAAAA&#10;AAAAAAAAAAAAAHEAWo3MAKP/ogCCywIAAgM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AAYG3IA4/xyAOP8DAAYG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YAERvAAJnwzACj&#10;/0wAPV8AAAAAAAAAAAAAAAAAAAAAJwAfMcoAov3KAKL9JwAfMQ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4Am6xzAOb/&#10;OgBz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MAD1fzACj/8sAov4wACY8AAAAAAAAAAACAAIDogCCy8wAo/9xAFqN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0AO0FzAOb/aADP5gIABQUAAAAAAAAAAAAAAAAAAAAAAAAAAAAAAAAKABUXFAAoLAEA&#10;Aw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EBkABztMwAo//MAKP/fgBlnhwAFiNXAEZtzACj/7UA&#10;kOIKAAgM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FhAMHWcwDm/ycATlYAAAAAAAAAAAAAAAAAAAAAAAAA&#10;AB4APEJuANvzcwDm/0oAlaUAAAAAAAAAAAAAAAAAAAAAAAAAAAAAAAAAAAAAAAAAAAAAAAAAAAAA&#10;AgAEBBMAJioKABQ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gAMEn4AZZ7KAKH8zACj&#10;/8wAo//MAKP/zACj/z4AMU0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xAGFscwDm/1cArcAAAAAA&#10;AAAAAAAAAAABAAMDOQBzf3MA5f5zAOb/cwDm/3MA5v8YADA1AAAAAAAAAAAAAAAAAAAAAAAAAAAA&#10;AAAAAAAAAAAAAAAAAAAATQCZqnMA5v9sANjvGQAy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BYjfgBlnswAo//MAKP/igBvrQ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G&#10;AA0ObgDb83MA5v9OAJusOgBzgDsAdoNwAOH5cwDm/3IA5P04AHF9PwB+jHMA5v9XAK7BAAABAQAA&#10;AAAAAAAAAAAAAAAAAAAAAAAAAAAAAAAAAAAcADc9cwDm/3MA5v9zAOb/cADh+SwAWG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wAFiM2ACtEBgAEBw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SEA&#10;Mf2pAP39qQD9MSEAMQAAAAAAAAAAFg8AFtONANP/qgD//KgA/J5pAJ4jFwAjAAAAAAAAAAANCQAN&#10;SDAASFw9AFwMCAA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wCGlXMA5v9zAOb/cwDm/3MA5v9zAOb/aADQ5x0AO0EAAAAABwAO&#10;EGoA1exzAOb/JABHTwAAAAAAAAAAAAAAAAAAAAAAAAAAAAAAAAEAAgJcALnNcwDm/z4AfIpDAIaV&#10;cwDm/3MA5v9EAIeWAwAFB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1eAI3/qgD/y4cAywMCAAMWDwAW040A0/+qAP//qgD//6oA//+qAP/8&#10;qAD89aMA9ciFAMj8qAD8/6oA//+qAP+5ewC5AgE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AFBjAAYWs6AHOAOgBzgDoAc4A1AGp1&#10;CgAVFwAAAAAAAAAAAAAAADEAYm1zAOb/YgDE2QIABQUAAAAAAAAAAAAAAAAAAAAAAAAAACwAV2Fz&#10;AOb/aADQ5wUACwwAAAAALABYYnAA4flzAOb/XgC80BIAIy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EAtLS0AP///wC0tLQAAQEBAAAAAAAAAAAAAAAAAAAAAAAAAAAAAAAAAAAAAAAAAAAAAAAAAAAA&#10;AAAAAAAAAAAAAAAAAAAAAAAAAAAAAAAAAAAAAAAAAAAAAAAAAAAAAAAAAAAAAAAAAAAAAAAAAAAA&#10;AAAAAAAAAAAAAAAAAAAAAAAAAAAAAAAAAAAAAAAAAAAAAAAAAAAAAAAAFhYAANPTAAD//wAA6ekA&#10;ADg4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wIAAzilwDi/6oA/4NXAIPTjQDT/6oA/9ON&#10;ANMWDwAWIxcAI55pAJ78qAD8/6oA//+qAP/8qAD835UA3/+qAP//qgD/cUsAcQAAAAAAAAAAAAAA&#10;AAAAAAAAAAAADQkADUwzAEwjFwA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BQViAMXacwDm/zEAYWwAAAAAAAAAAAAA&#10;AAAAAAAABgAMDWgA0OdzAOb/KwBXYAAAAAAAAAAAAAAAABgAMTZnAM7kcwDm/3IA4/xHAI+eEAAg&#10;I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xsbAPDw8AD///8AX19fAAAAAAANDQ0ASEhIAHBwcAAtLS0AAAAA&#10;AAAAAAAAAAAAAAAAAAAAAAAAAAAAAAAAAAAAAAAAAAAAAAAAAAAAAAAAAAAAAAAAAAAAAAAAAAAA&#10;AAAAAAAAAAAAAAAAAAAAAAAAAAAAAAAAAAAAAAAAAAAAAAAAAAAAAAAAAAAAAAAAAAAAAAAAAAAA&#10;AAAAABYWAADT0wAA//8AAP//AADGxgAAYGAAAAo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NMwBN/6oA&#10;//+qAP//qgD/040A0xYPABYAAAAAAAAAAAAAAAAjFwAjbkkAbkgwAEgNCQANAAAAAE40AE7/qgD/&#10;+aYA+S8fAC8AAAAAAAAAAAAAAAAGBAAGxIMAxP+qAP/+qQD+nmkAniMXAC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kAEhQcwDm&#10;/2oA1ewHAA4PAAAAAAAAAAAAAAAAPAB4hXMA5v9cALjMAQACAgAAAAAAAAAAAAAAAAAAAAAKABUX&#10;RwCPnnIA4/xzAOb/cgDj/EcAj54QACA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9fXwD///8A////AOLi4gD8/PwA&#10;////AP///wD///8AxsbGAGBgYAAKCgoAAAAAAAAAAAAAAAAAAAAAAAAAAAAAAAAAAAAAAAAAAAAA&#10;AAAAAAAAAAAAAAAAAAAAAAAAAAAAAAAAAAAAAAAAAAAAAAAAAAAAAAAAAAAAAAAAAAAAAAAAAAAA&#10;AAAAAAAAAAAAAAAAAAAAAAAAAAAAAAAUFAAAkpIAAPDwAAD//wAA//8AAPDwAAC9vQAAgIAAAICA&#10;AACAgAAAcXEAAB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XMArf+qAP/akQDaFg8AFgAAAAAAAAAAAAAAAAAAAAAAAAAAAAAAAAAAAAAA&#10;AAAAAAAAAAAAAACWZACW/6oA/9WOANUJBgAJAAAAAAAAAACWZACW/6oA//+qAP//qgD//6oA//yo&#10;APyeaQCeEw0AEwAAAAAAAAAAAAAAAAAAAAAAAAAAAAAAAAAAAAAAAAAAAAAAAAAAAAAXDwAXNCMA&#10;NAgFAA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BVwCvwnMA5v89AHuIAAAAAAYADA0vAF5ocwDm/3MA5v8bADY8AAAAAAAAAAAA&#10;AAAAAAAAAAAAAAAAAAAAAAAAABAAICNHAI+ecgDj/HMA5v9yAOP8RwCPnhAAIC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QC0&#10;tLQA////AP///wD8/PwAyMjIAOLi4gDw8PAA////AP///wDw8PAAkpKSABAQEAAAAAAAAAAAAAAA&#10;AAAAAAAAAAAAAAAAAAAAAAAAAAAAAAAAAAAAAAAAAAAAAAAAAAAAAAAAAAAAAAAAAAAAAAAAAAAA&#10;AAAAAAAAAAAAAAAAAAAAAAAAAAAAAAAAAAAAAAAAAAAAAAAAAAAAAAAAAAAAAAoKAABfXwAAxcUA&#10;AP//AAD//wAA//8AAP//AAD//wAA//8AAMPDAAAGB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QMABSAVACAQCwAQAAAAAAAAAAAAAAAAAAAAAAAA&#10;AAAAAAAAAAAAAAAAAAAAAAAAAAAAAAAAAAAKBwAK1o8A1v+qAP+VYwCVAAAAAGNCAGP/qgD/+aYA&#10;+TYkADYjFwAjnmkAnv6pAP7/qgD/w4IAwwYEAAYAAAAAAAAAAAAAAAAAAAAAAAAAAAAAAAAAAAAA&#10;AAAAAEIsAELtngDt/6oA/7R4ALQBAQ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wNXMA5v9zAOb/aADQ53IA4/xzAOb/cwDm/0wA&#10;mKkAAAAAAAAAAAAAAAAAAAAAAAAAAAAAAAAAAAAAAAAAAAAAAAAAAAAAEAAgI0cAj55yAOP8cwDm&#10;/3IA4/xTAKe5JgBMVA8AHiEAAAE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LCwsAW1tbAEhISAANDQ0AAAAAAAAAAAAKCgoAX19fAMXFxQD///8A////&#10;AKmpqQAAAAAAAAAAAAAAAAAAAAAAAAAAAAAAAAAAAAAAAAAAAAAAAAAAAAAAAAAAAAAAAAAAAAAA&#10;AAAAAAAAAAAAAAAAAAAAAAAAAAAAAAAAAAAAAAAAAAAAAAAAAAAAAAAAAAAAAAAAAAAAAAAAAAAA&#10;AAAAAAAAAAAAAAAAAAAAAC0tAAB5eQAAgIAAAICAAACUlAAA//8AAP//AACVl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x8AL/mmAPn/qgD/&#10;g1cAg/mmAPn/qgD/YkEAYgAAAAAAAAAAAAAAADYkADbzogDz/6oA/5VjAJUAAAAAAAAAAAAAAAAA&#10;AAAAAAAAAAAAAAADAgADf1UAf/6pAP7/qgD//6oA//+qAP9fPwB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oAlaVzAOb/cwDm&#10;/3IA4/xaALTIPAB3hAYADQ4AAAAAAAAAAAAAAAAAAAAAAAAAAAAAAAAAAAAAAAAAAAAAAAAAAAAA&#10;AAAAAAAAAAAQACAjRwCPnnIA4/xzAOb/cwDm/3MA5v9rANbtVACoujwAd4QKABU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MTEwA////AP///wA8PDwAAAAAAAAAAAAAAAAAAAAAAAAAAAAAAAAAAAAAAAAAAAAA&#10;AAAAAAAAAAAAAAAAAAAAAAAAAAAAAAAAAAAAAAAAAAAAAAAAAAAAAAAAAAAAAAAAAAAAAAAAAAAA&#10;AAAAAAAAAAAAAAAAAAAAAAAAAAAAAAAAAAAAAAAAAAAAAAAAAAAAAAAAAAAAAAAAAAAANzcAAPn5&#10;AAD//wAAYm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FLAHH/qgD//6oA//+qAP+VYwCVAAAAAAAAAAAAAAAAAAAAAAAAAAA3JQA3+aYA+f+q&#10;AP9iQQBiAAAAAAAAAAAAAAAAAAAAAC8fAC/PigDP/6oA//2pAP19UwB9YkEAYv+qAP/woADwGxIA&#10;G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MABgcnAE5XIABBSAYADA0AAAAAAAAAAAAAAAAAAAAAAAAAAAAAAAAAAAAAAAAAAAAAAAAA&#10;AAAAAAAAAAAAAAAAAAAAAAAAAAAAAAAAAAAAAAAAABAAICM8AHiFVACoumsA1u1zAOb/cwDm/3MA&#10;5v9oANDnHQA7QQAAAAAAAAAAAAAAAAAAAAAQACAjIwBFTQYADQ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YWFAP///wDMzMwAAgICAAAAAAAAAAAAAAAAAAAA&#10;AAAAAAAAAAAAAAAAAAAAAAAAAAAAAAAAAAAAAAAAAAAAAAAAAAAAAAAAAAAAAAAAAAAAAAAAAAAA&#10;AAAAAAAAAAAAAAAAAAAAAAAAAAAAAAAAAAAAAAAAAAAAAAAAAAAAAAAAAAAAAAAAAAAAAAAAAAAA&#10;AAAAAAAAAAAAAAAAAGJiAAD//wAA+fkAADY2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BAAK7fQC7/6oA/8aEAMYGBAAGAAAAAAAAAAAAAAAAAAAA&#10;AAAAAAAAAAAAYkEAYv+qAP/5pgD5NiQANgoHAApgQABgxoQAxv+qAP//qgD/55oA50ErAEEAAAAA&#10;AQEAAbR4ALT/qgD/tHgAtAEB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EOAB0gJgBNVWYAzOJzAOb/cgDk/TkAcn4BAAMDEAAgI0cAj55yAOT9cwDm/1kAs8YEAAc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0NAOfn5wD///8AYGBg&#10;AAAAAAAAAAAAAAAAAAAAAAAAAAAAAAAAAAAAAAAAAAAAAAAAAAAAAAAAAAAAAAAAAAAAAAAAAAAA&#10;AAAAAAAAAAAAAAAAAAAAAAAAAAAAAAAAAAAAAAAAAAAAAAAAAAAAAAAAAAAAAAAAAAAAAAAAAAAA&#10;AAAAAAAAAAAAAAAAAAAAAAAAAAAAAAAAAAAAAAAAAACWlgAA//8AAOTkAAAY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IBQAIGhEAGgsHAAsAAAAA&#10;AAAAAAAAAAAAAAAAAAAAAAAAAAAAAAAAAAAAAJZkAJb/qgD//6oA//+qAP//qgD//6oA//CgAPCS&#10;YQCSFw8AFwAAAAAAAAAAAAAAABsSABvwoADw/6oA/18/A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wM5AHJ+cwDl/nMA5v9zAOb/cwDl/nMA5v9z&#10;AOb/cwDm/3MA5v9JAJKiAAABAQAAAAAAAAAAAAAAAAAAAAAAAAAAAAAAAAAAAAAAAAAAAAAAAAUA&#10;CQoFAAo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FhYQD///8A5+fnAAwMDAAAAAAAAAAAAAAAAAAAAAAAAAAAAAAAAAAAAAAAAAAAAAAAAAAA&#10;AAAAAAAAAAAAAAAAAAAAAAAAAAAAAAAAAAAAAAAAAAAAAAAAAAAAAAAAAAAAAAAAAAAAAAAAAAAA&#10;AAAAAAAAAAAAAAAAAAAAAAAAAAAAAAAAAAAAAAAAAAAAAAAAAAAAAAAAAAAAAAAGBgAAw8MAAP//&#10;AADDwwAABgYAAAAAAAAAAAAAAAAAAAAAAAAAAAAAAAAAAAAAAAAAAAAAAAAAABAQAAAYGAAAAQ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YEAAbDggDD/6oA//+q&#10;AP/FgwDFXz8AXwoHAAoAAAAAAAAAAAAAAAAAAAAAAAAAAAAAAABfPwBf/6oA//ilAPg3JQ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gA8QmkA&#10;0ehzAOb/cgDj/EcAj54QACAjFQAqL24A3PRzAOb/NgBrdwAAAAAAAAAAAAAAAAAAAAAAAAAAAAAA&#10;AAAAAAAAAAAAQgCEknMA5v9iAMTZBAAHC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OCQAOUjcAUi0eAC0AAAAAAAAAAAAAAAAAAAAAAAAAAAAAAAAAAAAAAAAAAAAAAAABAQAB&#10;tHgAtP+qAP/6pwD6eVEAeQcFAAcAAAAAAAAAAAAAAAAAAAAAIxcAI1I3AFIRCwA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AFRcpAFFaEAAgIwAAAAAAAAAAAAAAACQASFBzAOX+cwDl/iQAR08AAAAA&#10;AAAAAAAAAAAAAAAAAAAAAAAAAAAJABETcwDm/3MA5v9zAOb/SQCSogAAAQ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9PT0A////APj4+AAhISEAAAAA&#10;AAAAAAAAAAAAAAAAAAAAAAAAAAAAAAAAAAAAAAAAAAAAAAAAAAAAAAAAAAAAAAAAAAAAAAAAAAAA&#10;AAAAAAAAAAAAAAAAAAAAAAAAAAAAAAAAAAAAAAAAAAAAAAAAAAAAAAAAAAAAAAAAAAAAAAAAAAAA&#10;AAAAAAAAAAAAAAAAAAAAAAAAAAAAAAAAAAAAADc3AAD5+QAA//8AAGJiAAAAAAAAAAAAAAAAAAAA&#10;AAAAAAAAAAAAAAAWFgAA09MAAP//AAD//wAA//8AACM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w0AE6tyAKv/qgD//6oA/9mRANlGLwBGAAAAACMXACOeaQCe/KgA/P+q&#10;AP/TjQDTFg8AF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2&#10;AGx4cwDm/24A3PQVACovAAAAAAAAAAAAAAAAAAAAAAAAAAA3AG56cwDm/2UAy+FuANz0cwDm/zYA&#10;a3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qqqAP///wC5ubkAAQEBAAAAAAAAAAAAAAAAAAAAAAAAAAAAAAAAAAAAAAAAAAAAAAAAAAAAAAAA&#10;AAAAAAAAAAAAAAAAAAAAAAAAAAAAAAAAAAAAAAAAAAAAAAAAAAAAAAAAAAAAAAAAAAAAAAAAAAAA&#10;AAAAAAAAAAAAAAAAAAAAAAAAAAAAAAAAAAAAAAAAAAAAAAAAAAAAAAAAAAAAAABiYgAA//8AAPn5&#10;AAA2NgAAAAAAAAAAAAAAAAAAAAAAABYWAADT0wAA//8AANPTAAC0tAAA//8AAJ6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FLgBF2ZEA2f+qAP//qgD//6oA&#10;//yoAPz/qgD//6oA//+qAP//qgD/040A0xYPAB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SQCSonMA5v9lAMvhCgAVFwAAAAAAAAAAAAAAAAMABgdoANDncwDm&#10;/x0AO0EkAEhQcwDl/nMA5f4kAEd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wAIwBYAG4AOgBIAAo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wUAB3hQAHj1owD1/6oA//yoAPyeaQCeIxcAIxYPABbTjQDT/6oA/9ONANMWDwAW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AHCFkAs8ZzAOb/WACwwwMABQYAAAAA&#10;AAAAACoAVV5zAOb/XQC7zwAAAQEAAAAANgBseHMA5v9uANz0FQAqL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MAA8ATABfADoASAAKAA0AAAAAAAAAAAAcACMAfgCeAMoA/ADMAP8AzAD/AMoA&#10;/ACgAMgAhAClAGYAgABmAIAAZgCAAGYAgABhAHkAHAA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9fXwD///8A8PDwABsbGwAAAAAAAAAA&#10;AAAAAAAAAAAAAAAAAAAAAAAAAAAAAAAAAAAAAAAAAAAAAAAAAAAAAAAAAAAAAAAAAAAAAAAAAAAA&#10;AAAAAAAAAAAAAAAAAAAAAAAAAAAAAAAAAAAAAAAAAAAAAAAAAAAAAAAAAAAAAAAAAAAAAAAAAAAA&#10;AAAAAAAAAAAAAAAAAAAAAAAAAAAAAAAABgYAAMPDAAD//wAA//8AAP//AAD//wAA//8AAP//AADT&#10;0wAAFhYAAAAAAAAAAAAAnp4AAP//AACen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FAAeYUEAYSMXACMAAAAAAAAAAAAAAAAWDwAW040A0/+q&#10;AP/8qAD8Xz8AXyEWACEBAQABAAAAAAAAAAACAQACOicAOnVOAHVUOABUIRYAIQEB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sAFxln&#10;AM7kcwDm/0MAhpUAAAAAAAABAV4AvNBzAOb/KgBUXQAAAAAAAAAAAAABAUkAkqJzAOb/cwDm/0IA&#10;hJI6AHOAOgBzgDcAbXkQACA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YACACeAMYAzAD/AMwA/wDKAPwAoADIAMQA9QDKAPwAzAD/&#10;AMoA/ADEAPUAoADIAMoA/ADMAP8AzAD/AMwA/wDMAP8AzAD/AMwA/wDMAP8AygD8AH4AngAcAC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BAQC0tLQA&#10;////ALS0tAABAQEAAAAAAAAAAAAAAAAAAAAAAAAAAAAAAAAAAAAAAAAAAAAAAAAAAAAAAAAAAAAA&#10;AAAAAAAAAAAAAAAAAAAAAAAAAAAAAAAAAAAAAAAAAAAAAAAAAAAAAAAAAAAAAAAAAAAAAAAAAAAA&#10;AAAAAAAAAAAAAAAAAAAAAAAAAAAAAAAAAAAAAAAAAAAAAAAAAAAAAAAAABAQAABxcQAAgIAAAICA&#10;AACAgAAAgIAAAHNzAAASEgAAAAAAAAAAAAAAAAAAIyMAAPz8AAD8/AAAIy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g8AFtONANP/qgD//6oA//+qAP/tngDtunwAutCLANDkmADk/6oA//+qAP//qgD/&#10;/6oA/+2eAO26fAC6hlkAhkgwAEgNCQ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ZADI3cADh+XMA5v8sAFhiHQA7QXMA5v9oAM/mAwAFBgAAAAAAAAAAAAAA&#10;AAQABwhZALPGcwDm/3MA5v9zAOb/cwDm/3MA5v9yAOP8RwCPnhAAIC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MNABODVwCDunwAuu2eAO3/qgD//6oA//+qAP//&#10;qgD/45cA49CLANC6fAC67Z4A7f+qAP//qgD//6oA//+qAP/8qAD8yIUAyKVuAKWAVQCAgFUAgIBV&#10;AICAVQCAcEsAcA0J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ABYYnMA5v9wAOH5aQDS6XMA5v83AG15&#10;AAAAAAAAAAAAAAAAAAAAAAAAAAAHAA4QMwBmcToAc4A6AHOAOgBzgF4AvNByAOP8cwDm/3IA4/xL&#10;AJamFAApLQAAAAAAAAAAAAAAAAAAAAAAAAAAAAAAAAAAAAAAAAAAAAAAAAAAAAAAAAAAAAAAAAAA&#10;AAAAAAAAAAAAAA4AGx4aADQ6AgAFBQ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AEgFQAgUzcAU3VOAHU5JgA5AgEAAgAAAAAAAAAAAQEAASAVACBTNwBTjl8AjsiFAMj8qAD8/6oA&#10;//+qAP//qgD//6oA//+qAP//qgD//6oA/7R4ALQBAQ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QAh5Zz&#10;AOb/cwDm/3MA5v8IABASAAAAAAAAAAAAAAAAAAAAAAAAAAAAAAAAAAAAAAAAAAAAAAAAAAAAAAAA&#10;AAAQACAjRwCPnnIA4/xzAOb/cwDm/1kAs8YrAFdgBQAJCgAAAAAAAAAAAAAAAAAAAAAAAAAAAAAA&#10;AAAAAAAAAAAAAAAAAAAAAAADAAYHNwBteXMA5v9zAOb/TACYqQ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CQANSDAASHtSAHuAVQCAgFUAgIBVAICaZwCa/6oA//+qAP9fPwB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MABQZhAMHWcwDm/0IAhJIAAAAAAAAAAAAAAAAAAAAAAAAAAAAAAAAAAAAAAAAA&#10;AAAAAAAAAAAAAAAAAAAAAAAAAAAAAAAAABAAICNCAIWTbADY8HMA5v9zAOb/bADY8EgAkKAgAEFI&#10;BgAMDQAAAAAAAAAAAAAAAAAAAAAAAAAAAAAAACAAP0ZiAMTZcwDm/3MA5v9zAOb/cwDm/xsANjw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Xz8AX/+q&#10;AP/woADwGxIAGwAAAAAAAAAAAAAAAAAAAAAAAAAAAAAAAAAAAAAAAAAAAAAAAAAAAAAAAAAAAAAA&#10;AAAAAAAAAAAAAAAAAAAAAAAAAAAAAAAAAAAAAAAAAAAAAAAAABYPABZAKwBAEQsAE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AAkKBAAHCAAAAAAAAAAAAAAAAAAAAAAAAAAA&#10;AAAAAAAAAAAAAAAAAAAAAAAAAAAAAAAAAAAAAAAAAAAAAAAAAAAAAAAAAAAAAAAABQAJCisAVl9Z&#10;ALLFcwDm/3MA5v9zAOb/cgDj/FoAtMhKAJWlOgBzgDoAc4A6AHSBZwDO5HMA5v9zAOb/YgDE2R8A&#10;PkU8AHiFcwDm/1wAuMwBAAIC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EAAbR4ALT/qgD/tHgAtAEBAAEAAAAAAAAAACMXACNxSwBxVDgAVCEWACEBAQAB&#10;AAAAAAAAAAAAAAAAAAAAAAAAAAAAAAAAAAAAAAAAAAAAAAAAAAAAAAAAAAAAAAAANyUAN+SYAOT/&#10;qgD/040A0xYPAB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AApLT0AeodaALTIcgDj/HMA5v9zAOb/cwDm/3MA5v9zAOb/cwDm&#10;/24A3fU2AGx4AwAGBwAAAAAGAAwNaADQ53MA5v8rAFdgAAAAAAAAAAAAAAAAAAAAAA4AGx4XAC0y&#10;AAABAQ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sSABvwoADw/6oA/18/AF8jFwAjnmkAnvyoAPz/&#10;qgD//6oA//+qAP/tngDtunwAuoZZAIZIMABIDQkADQAAAAAAAAAAAAAAAAAAAAAAAAAAAAAAAAAA&#10;AABiQQBi+aYA+f+qAP//qgD//6oA/9ONANMWDwAW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gAMDSAAQUg3AG97&#10;OgBzgDoAc4A6AHOANgBseA0AGh0AAAAAAAAAAAAAAAAAAAAALABXYXMA5v9oANDnBQALDAAAAAAD&#10;AAYHNwBteXMA5v9zAOb/QwCFl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BMTEwA////AL29vQAAAAAAAAAAAAAAAAAA&#10;AAAAHR0dAP///wDu7u4AAgICAAAAAAAAAAAAAAAAAAAAAAAAAAAAAAAAAGBgYAD///8A////AP//&#10;/wDMzMwAAgICAAAAAAAAAAAAAAAAAAA1NQAA//8AAP//AAD19QBCQkIA6enpAP///wDDw8MABgYG&#10;AAAAAAAAAAAAAAAAAAAAAAAAAAAAFhYWANPT0wD///8A09PTANzc3AD///8AX19fAAAAAAAAAAAA&#10;AAAAAAoKCgDs7OwA////ADo6OgAAAAAAAAAAACMjIwBGRkYACgo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fPwBf/6oA//+q&#10;AP//qgD//6oA//yoAPzunwDuunwAuu2eAO3/qgD//6oA//+qAP//qgD//KgA/MiFAMiIWwCISDAA&#10;SA0JAA0AAAAABgQABpZkAJb/qgD//6oA/5VjAJUbEgAb040A0/+qAP/TjQDTFg8AFgAAAAAAAAAA&#10;AAAAAAAAAAAAAAAADQkADUgwAEhfPwBfDwoAD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CAlwA&#10;uc1zAOb/PAB3hCAAP0ZiAMTZcwDm/3MA5v9zAOb/bwDe9gkAERM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QABtHgAtP+qAP//qgD/nmkAniMXACMAAAAAAAAAAAEBAAEgFQAgUzcAU45fAI7IhQDI&#10;/KgA/P+qAP//qgD//6oA//yoAPzNiQDN/6oA//+qAP/5pgD5YkEAYgAAAAAAAAAAFg8AFtONANP/&#10;qgD//6oA/4tdAIuAVQCAgFUAgKVuAKXIhQDI/KgA/P+qAP//qgD/xoQAxggFAA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wANz1zAOb/cwDm/3MA5v9zAOb/YgDE2R8APkVRAKGzcwDm/zcAbXk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gcACkYvAEYjFwAjAAAAAAAAAAAAAAAAAAAAAAAAAAAA&#10;AAAAAAAAAAAAAAAAAAAADQkADUgwAEiIWwCIyIUAyPyoAPz/qgD//6oA/+SYAOQ2JAA2AAAAAAAA&#10;AAAAAAAAAAAAABYPABbTjQDT/6oA//+qAP//qgD//6oA//+qAP//qgD//KgA/NqRANr/qgD//6oA&#10;/6JsAKIBAQ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NAJmqcwDm/3MA5v82AGx4AwAGBwAAAAAd&#10;ADtBcwDm/2gAz+YDAAUG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JAA1IMABIZ0UA&#10;ZxcPABcAAAAAAAAAAAAAAAAAAAAAAAAAAAAAAAASDAASc00Ac4BVAICAVQCAgFUAgHtSAHtIMABI&#10;DQkADQAAAAAvHwAv9KMA9P+qAP93TwB3AAAAAAAAAAAAAAAAAAAAABcPABc5JgA5DAgAD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UFGgAzOQ0A&#10;Gh0AAAAAAAAAAAAAAAAAAAEBXgC80HMA5v8qAFRd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DUAUP6pAP7+qQD+TzUATwAAAAAAAAAAQiwAQumb&#10;AOn/qgD/w4IAwwYEAA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KgBVXnMA5v9dALvPAAABAQ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hQAHj/qgD/9KMA&#10;9DEhADF/VQB//qkA/v+qAP//qgD//6oA/5VjAJ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wAFBmgAz+Zz&#10;AOb/HQA7QQ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BAAGibACi/6oA//+qAP//qgD//akA/X1TAH05JgA5+aYA+f+qAP9iQQB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bnpzAOb/UAChsgAAAAAAAAAAAAAAAAAAAAAAAAAAAAABAQ8AHiEmAExULQBZ&#10;YwcADg8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IBQAIxoQAxv+qAP/omwDoQSsAQQAAAAAAAAAAYkEAYv+q&#10;AP/5pgD5NiQAN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kAERNvAN72cwDm/0sAlqY6AHOAOgBzgEcAj55UAKi6&#10;awDW7XMA5v9zAOb/cwDm/1gAsMMDAAUGAAAAAAAAAAAAAAAAAAAAAAAAAAAAAAAAAAAAAAAAAAAA&#10;AAAABwAOEAsAFhgAAAEB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SABYAqQDTAMwA/wCpANMAEgAWAAAA&#10;AAAAAAAAAAAAAAAAAAAAAAAAAAAAAAAAAAAAAAAAAAAAAAAAAAAAAAAAAAAAAAAAAAAAAAAAAAAA&#10;AAAAAAAAAAAAAAAAAAAAAAAAAAAAAAAAAAAAAAAAAAAAAAAAAAAAAAAAAAAAAAAAAAAAAAAAAAAA&#10;AAAAAAAAAAAAAAAAAAAAAAAAAAAAAAAAX19fAP///wD///8A////AP///wD///8A+vr6AP///wD/&#10;//8A09PTABYWF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MjAACengAA/PwAAP//AADn5wAAQUEAAAAAAAAA&#10;AAAAAAAAAAAAAAAAAAAAAAAAAAAAAAAAAAAAAAAAAAAAAAAAAAAAAAAAAAAAAAAXFwAAOTkAAAw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kADTonADoWDwAWAAAA&#10;AAAAAAAAAAAAAAAAAJZkAJb/qgD/5JgA5BgQAB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EAIeWcwDm/3MA5v9z&#10;AOb/cwDm/3MA5v9zAOb/cwDm/2sA1u1cALnNcwDm/3MA5v9DAIaVAAAAAAAAAAAAAAAAAAAAAAAA&#10;AAAAAAAAAAAAAAAAAAAKABQWZgDM4nMA5v9HAI6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TExMAP///wC9vb0A&#10;AAAAAAAAAAAAAAAAAAAAAAAAAAAAAAAAAAAAAAAAAAAHBwcA+Pj4AP///wCPj48A/v7+AP///wC8&#10;vLwAERE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KAAwAIgArAA0AEAAAAAAAAAAAAAAA&#10;AAAAAAAAAAAAAAAAAAAAAAAAAAAAAAAAAAA+AE4AzAD/AMwA/wB8AJsAZgCAAGYAgABYAG4ACQAL&#10;AAAAAAAAAAAAAAAAAAAAAAAPABMAxQD2AMwA/wAiACsAAAAAAAAAAAAAAAAAAAAAAAAAAAAGAAgA&#10;ogDKAMwA/wCQALQAAQ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gAW&#10;AKkA0wDMAP8AqQDTABAAFAAAAAAAAAAAAAAAAAAAAAAAAAAAAAAAAAAAAAAAAAAAAAAAAAAAAAAA&#10;AAAAAAAAAAAAAAAAAAAAAAAAAAAAAAAAAAAAAAAAAAAAAAAAAAAAAAAAAAAAAAAAAAAAAAAAAAAA&#10;AAAAAAAAAAAAAAAAAAAAAAAAAAAAAAAAAAAAAAAAAAAAAAAAAAAAAQEBALS0tAD///8A////AMXF&#10;xQBfX18ACgoKABYWFgDT09MA////ANPT0wAWFh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SUAAMjI&#10;AAD//wAA/f0AAH5+AAADAwAAAAAAAA0NAABISAAAcHAAAC0tAAAAAAAAAAAAAAAAAAAAAAAAAAAA&#10;AEJCAADp6QAA//8AAMPDAAAGB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YEAAbGhADG/6oA/7l7ALkCAQ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AAUGMABhazoAc4A6AHOAOgBzgDgAcX0lAEtTDgAdIAAAAQEAAAAAGQAyN3AA4flzAOb/LABY&#10;YgAAAAAAAAAAAAAAAAAAAAAAAAAAAAAAAAoAFBZfAL7TcwDm/3MA5v9zAOb/EAAgIw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JiYmAICAgABfX18AAAAAAAAAAAAAAAAAAAAAAAAAAAAAAAAAAAAAAAAAAAAAAAAAxsbGAP//&#10;/wD///8A/f39AH19fQADAw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UABgCdAMQAzAD/&#10;AKoA1QASABYAAAAAAAAAAAAAAAAAAAAAAAAAAAAAAAAAAAAAAAoADAC1AOIAzAD/AFcAbQAAAAAA&#10;AAAAAAAAAAAAAAAAAAAAAAAAAAAAAAAAAAAAAAAAAAAAAAAAeQCXAMwA/wCqANQABQAGAAAAAAAA&#10;AAAAAAAAAAEAAQCCAKMAzAD/ALQA4QASAB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IAFgC1AOIAzAD/AH4AngAAAAAAAAAAAAAAAAAAAAAAAAAAAAAAAAAA&#10;AAAAAAAAAAAAAAAAAAAAAAAAAAAAAAAAAAAAAAAAAAAAAAAAAAAAAAAAAAAAAAAAAAAAAAAAAAAA&#10;AAAAAAAAAAAAAAAAAAAAAAAAAAAAAAAAAAAAAAAAAAAAAAAAAAAAAAAAAAAAAAAAAAAAAAAAAAAA&#10;AAoKCgBOTk4ALS0tAAAAAAAAAAAAAAAAAAAAAAAWFhYA09PTAP///wDW1tYAICA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MDAAB+fgAA/v4AAP//AAD//wAAy8sAAPz8AAD//wAA//8AAP//AADGxgAA&#10;YGAAAAoKAAADAwAAf38AAP7+AAD//wAA//8AAP//AACVl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EgAb650A6/+q&#10;AP9xSwB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wAWGJzAOb/cADh+RgAMTYAAAAAAAAAAAAAAAAAAAAACgAUFl8AvtNzAOb/XwC+01EAorRz&#10;AOb/RwCPng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c3NzAP///wD///8AQUF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gAlgDMAP8AzAD/AMwA/wCpANMAEgAWAAAAAAAAAAAAAAAAAAAAAAAAAAAAAAAAAHEAjQDM&#10;AP8AogDLAAIAAwAAAAAAAAAAAAAAAAAAAAAAAAAAAAAAAAAAAAAAAAAAAAAAAAAAAAAAEgAXALYA&#10;5ADMAP8AdwCVAAAAAAAAAAAAAAAAAGAAeADMAP8AwwD0ACUAL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lAC4AygD8AMoA/AAcACMAAAAAAAAA&#10;AAAAAAAAAAAAAAAAAAAAAAAAAAAAAAAAAAAAAAAAAAAAAAAAAAAAAAAAAAAAAAAAAAAAAAAAAAAA&#10;AAAAAAAAAAAAAAAAAAAAAAAAAAAAAAAAAAAAAAAAAAAAAAAAAAAAAAAAAAAAAAAAAAAAAAAAAAAA&#10;AAAAAAAAAAAAAAAAAAAAAAAAAAAAAAAAAAAAAAAAAAAAAAAAAAAAAAAAAAAAAAAAFhYWANPT0wD/&#10;//8A5+fnAEFBQ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kIAAOjoAAD//wAA//8AAPz8AADI&#10;yAAA4uIAAPDwAAD//wAA//8AAPLyAAD//wAA//8AAP39AAB9fQAAOTkAAPn5AAD//wAAYm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TjQATv+qAP/5pgD5Lx8ALwAAAAAAAAAAAAAAAAAAAAAAAAAAAAAAAAAAAAANCQAN&#10;SDAASGxIAGwdEw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EAIeWcwDm/3MA5v8pAFNcBgAMDQAAAAAKABQWXwC+03MA&#10;5v9fAL7TCgAUFhAAICNyAOP8cgDj/BAAI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gCe&#10;AMwA/wB+AJ4AAAAAAAAAAAAAAAAAAAAAAAAAAAAAAAAAAAAAAAAAAAAAAAAAAAAAAAAAAAAAAAAA&#10;AAAAAAAAAAAAAAAAAAAAAAAAAAAAAAAAAAAAAAAAAAAAAAAAAAAAAAAAAAAAAAAAAAAAAAAAAAAA&#10;AAAAAAAAAAAAAAAAAAAAAAAAAAAAAAAAAAAAAAAAAAAAAAAAAAAAAAAAAAAAAAAAAAAAAAAAAAAA&#10;AAAAAAAAAAAAABUVFQC8vLwA////AP39/QB+fn4AAwM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cX&#10;AABnZwAASEgAAA0NAAAAAAAAAAAAAAoKAABfXwAAxcUAAP//AAD//wAA5+cAAEFBAAAAAAAAAAAA&#10;AGJiAAD//wAA+fkAADY2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ZkAJb/qgD/1Y4A1QkGAAkAAAAAAAAAAAAAAAAX&#10;DwAXhlkAhsiFAMj8qAD8/6oA//+qAP/1owD1eVEAeQcF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AAUGWACww3MA5v9zAOb/cgDj&#10;/F8AvtNzAOb/cwDm/18AvtMKABQWAAAAAAAAAABBAIKQOgBzgAcADv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AAjAMoA/ADKAPwAHAAjAAAAAAAAAAAAAAAAAAAAAAAAAAAAAAAAAAAAAAAA&#10;AAAAAAAAAAAAAAAAAAAAAAAAAAAAAAAAAAAAAAAAAAAAAAAAAAAAAAAAAAAAAAAAAAAAAAAAAAAA&#10;AAAAAAAAAAAAAAAAAAAAAAAAAAAAAAAAAAAAAAAAAAAAAAAAAAAAAAAAAAAAAAAAAAAAAAAAAAAA&#10;AAAAAAAAAAAAAAAAAAAAAAAAAAAAAAAAAAAAAAADAwMAfn5+AP7+/gD///8AvLy8ABUVF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0tAABfXwAA&#10;FxcAAAAAAAAAAAAAAAAAAAAAAACWlgAA//8AAPPzAAA2NgAAAAAAAAAAAAAAAAAAAAAAAAAAAAAA&#10;AAAALS0AAGhoAAAjI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oHAArWjwDW/6oA/5Vj&#10;AJUAAAAAAAAAAEIsAELomwDo/6oA//+qAP/8qAD8yYYAyf+qAP//qgD//6oA/9mRANlGLwB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AAQEjwAeIVaALTIcgDj/HMA5v9zAOb/XwC+0woAFBY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4AngDMAP8AfgCeAAAAAAAAAAAAAAAAAAAA&#10;AAAAAAAAAAAAAAAAAAAAAAAAAAAAAAAAAAAAAAAAAAAAAAAAAAAAAAAAAAAAAAAAAAAAAAAAAAAA&#10;AAAAAAAAAAAAAAAAAAAAAAAAAAAAAAAAAAAAAAAAAAAAAAAAAAAAAAAAAAAAAAAAAAAAAAAAAAAA&#10;AAAAAAAAAAAAAAAAAAAAAAAAAAAAAAAAAAAAAAAAAAAAAAAAAAAAAAAAAAAAAAAAAAAAAEJCQgDo&#10;6OgA////ANPT0wAWFh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BgAAw8MAAP//AAD+/gAAnp4AACMj&#10;AAAAAAAACgoAAGBgAADGxgAA//8AAP//AAD8/AAAnp4AACM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vHwAv+aYA+f+qAP9PNQBPf1UAf/6pAP7/qgD/3ZMA3UsyAEsNCQANAAAAAAAAAABFLgBF&#10;2ZEA2f+qAP//qgD/rHMArBgQABgAAAAAAAAAAAAAAAAAAAAAAAAAABcPABcsHQAsAwI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gAMDSAAQUgsAFhiCAAQEg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xMA&#10;AJ6eAAD8/AAA//8AAPz8AAD//wAA8PAAAP//AAD//wAA8PAAAP//AAD8/AAA//8AAPz8AACengAA&#10;FB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UsAcf+qAP//qgD//6oA//2pAP19UwB9AwIAAwAAAAAA&#10;AAAAAAAAAAAAAAAAAAAABwUAB3hQAHj1owD1/6oA/+eaAOdBKwBBAAAAAAAAAAAAAAAAQiwAQvOi&#10;APP/qgD/pW4Ap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jIwAAnp4AAPz8AAD//wAA//8AAMXFAABfXwAACgoAAAAAAAAj&#10;IwAAnp4AAPz8AAD//wAA09MAABY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EAArl7ALn/qgD/650A60Er&#10;AEEAAAAAAAAAAAAAAAAAAAAAAAAAAAAAAAAAAAAAAAAAAAAAAAAgFQAgwoEAwv+qAP/9qQD9flQA&#10;fgUDAAV/VQB//qkA/v+qAP//qgD//6oA/zUjAD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MjAABoaAAALS0AAAAA&#10;AAAAAAAAAAAAAAAAAAAAAAAAAAAAAC4uAADi4gAA//8AANPTAAAWFgAAAAAAAAAAAAAAAAAAAAAA&#10;AAAAAAAAAAAAAAAAAAAAAAAXFwAAOTkAAAw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kGAAk0IwA0Fg8AFgAAAAAAAAAAAAAAAAAAAAAAAAAAAAAAAAAAAAAAAAAAAAAAAAAAAAAAAAAA&#10;AwIAA35UAH7+qQD+/6oA//+qAP//qgD//akA/X1TAH2MXQCM/6oA/8GBAMEBAQ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GIAegDMAP8AzAD/AMwA/wBHAFkAAAAAAAAAAAAA&#10;AAAAAAAAAAAAAAAAAAAAAAAAAAAAAAAAAAAAAAAAAAAAAAAAAAAAAAAAAAAAAAAAAAAAAAAAAAAA&#10;AAAAAAAAAAAAAAAAAAAIAAoAzAD/AMwA/wDMAP8ACAAKAAAAAAAAAAAAAAAAAAAAAAAAAAAAAAAA&#10;AAAAAAAAAAAAAAAAAAAAAAAcACMAygD8AMoA/AAcACMAAAAAAAAAAABMAF8AzAD/AMwA/wDMAP8A&#10;qQDTABIAFgAAAAAAAAAAAAAAAAAAAAAAJAAtAFMAaAAcAC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FgAA09MAAP//AADT0wAA&#10;FhYAAAAAAAAAAAAAAAAAAAAAAAAAAAAAAAAAAEJCAADp6QAA//8AAMPDAAAGB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CLABC6JsA6P+qAP/nmgDnQSsAQQAAAAAQCwAQ7J0A7P+q&#10;AP9PNQB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hYAANPTAAD//wAA/PwAAF9fAAAhIQAAAQEAAAAAAAADAwAAf38AAP7+AAD//wAA//8AAP//&#10;AACVl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8AF0wzAEwXDwAXAAAA&#10;AAAAAAAAAAAAbUkAbf+qAP/ZkQDZBQMABQAAAAAAAAAAAAAAAAAAAAAAAAAAAAAAAAAAAAAGBAAG&#10;Ew0AEwcF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4AYQDMAP8AuQDnAAoA&#10;DAAAAAAAAAAAAAAAAAAAAAAAAAAAAAAAAAAAAAAAAAAAAAAAAAAAAAAAAAAAAAAAAAAAAAAAAAAA&#10;AAAAAAAAAAAAAAAAAAAAAAAAAAAAAAAAAAAAAAAAAAAAAAAAAAAAAAAAAAAAAAAAAAAAAAAAAAAA&#10;AAAAAAAAAAAAAAAAAAAAAAAAAAAAAAAAAAAAAAAAAAAAAAAAAAAAAAAAAAAAAAAAAAAAAAAAAAAA&#10;AAAAAAAAAAAAAAAAAAAAAAAAAAAAAAAAAAAAAAAAAAEBAQC0tLQA////ALS0tAABAQ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YWAADT0wAA//8AAP//AAD//wAA7e0AAL29AAD//wAA//8A&#10;AP39AAB9fQAAOTkAAPn5AAD//wAAYmIAAAAAAAAAAAAAAAAAAAAAAAAtLQAAYmIAABoaAAAAAAAA&#10;AAAAAAAAAAAAAAAAAAAAAC0tAABHRwAAB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QMABdqRANr/qgD/bEgAbAAAAAAAAAAAAAAAAAAAAAAA&#10;AAAAAAAAAAEBAAG4ewC4/6oA/75/AL4CAQ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gCkAM0AzAD/AGoAh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GxsA8PDw&#10;AP///wBfX18AAAAAAA0NDQBISEgAbGxsAB0dHQAAAAAAAAAAAAAAAAAAAAAAAAAAAAAAAAAXFxcA&#10;KioqAAIC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TEwAAg4MAALq6AADt7QAA&#10;//8AAP//AAD//wAA5+cAAEFBAAAAAAAAAAAAAGJiAAD//wAA+fkAADY2AAAKCgAAYGAAAMbGAAD/&#10;/wAA//8AAPDwAABfXwAAAQEAAAoKAABgYAAAxsYAAP//AAD//wAAnp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A1AFD/qgD/7J0A7A8K&#10;AA8AAAAAAAAAAAAAAAAAAAAAAAAAAF8/AF//qgD//6oA//+qAP9xSwB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xAD0AzAD/AMYA+AAaAC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X19fAP///wD///8A4uLiAPz8/AD///8A////APX19QB5eXkABwcHAAAAAAAA&#10;AAAAAAAAAEJCQgD29vYA////AJ2dn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QAAICAAAFNTAABrawAAFxcAAAAAAAAAAAAAAAAAAAAAAACWlgAA//8AAP//&#10;AAD//wAA//8AAP//AADx8QAA//8AAP//AAD//wAA//8AAPHxAAD//wAA//8AAP//AAD//wAA/PwA&#10;ACM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AHCgQDC/6oA/4hbAIgAAAAAAAAAAAAAAAAAAAAAGxIAG/CgAPD/qgD/rHMArP+qAP/5pgD5&#10;Lx8AL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GAAcAuQDnAMwA/wA0AEEAAAAAADUA&#10;QgC6AOgAzAD/AMwA/wDKAPwAzAD/AMwA/wC2AOMAAgACAAAAAAAAAAAAWABuAMwA/wB+AJ0AAAAA&#10;AK4A2QDMAP8AJQAuAAAAAAAAAAAAAAAAAAAAAABxAI0AzAD/AMwA/wDMAP8AzAD/AMwA/wDKAPwA&#10;fgCeABwAIwBMAF8AzAD/AMAA8AAWABsACAAKAMAA8ADMAP8AIwAsAAAAAAAkAC0AzAD/AMAA8AAI&#10;AAoAAAAAAAAAAAAsADcAtgDkAMwA/wDKAPwAfgCeABwAI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BgAAw8MAAP//AAD//wAAxcUAAF9fAAAKCgAAAQEAAF9fAADw8AAA//8AAP//AADFxQAA&#10;X18AAAoKAACengAA//8AAJ6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1IwA1/6oA//+qAP9CLABCAAAAAAAAAAABAQABtXkAtf+qAP+0&#10;eAC0AQEAAZZkAJb/qgD/1Y4A1QkGAAkAAAAAAAAAAAAAAAAAAAAAAAAAAAAAAAAAAAAAEw0AE3NN&#10;AHOAVQCAgFUAgIBVAICAVQCAcEsAcA0J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BLAF4AzAD/&#10;AKYAzwABAAEAAAAAAAAAAAASABcAUgBnADoASAAKAA0AAgACALYA5ADMAP8ALgA5AAAAAAAAAAAA&#10;fgCeAMwA/wBXAG0AAAAAAIwArwDMAP8ARwBZAAAAAAAAAAAAAAAAAAMABAC6AOkAzAD/AJAAtABm&#10;AIAAZgCAAGEAeQAcACMAAAAAAAAAAAABAAEAkAC0AMwA/wCQALQATQBgAMwA/wCeAMUAAAAAAAAA&#10;AAAAAAAAngDGAMwA/wBMAF8AAAAAAE4AYgDHAPkAzAD/AKYA0AAfAC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gAb&#10;AMAA8ADMAP8ATAB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sLCwBbW1sASEhI&#10;AA0NDQAAAAAAAAAAAEVFRQDZ2dkA////AP///wD///8A////AP39/QB9fX0AoaGhAP///wCenp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g4AAFJSAAAtLQAAAAAAAAAAAAAAAAAAAAAAAAAAAAAa&#10;GgAAYmIAAC0tAAAAAAAAAAAAAAAAAAAjIwAA/PwAAPz8AAAjI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W4Apf+qAP//qgD/nmkAniMX&#10;ACNfPwBf/6oA/++fAO8aEQAaAAAAAAoHAArWjwDW/6oA/5VjAJUAAAAAAAAAAAAAAAAAAAAAAAAA&#10;AAAAAAAWDwAW040A0/+qAP//qgD//6oA//+qAP//qgD//6oA/7R4ALQBAQ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EAAQCmANAAzAD/AEoAXQAAAAAAAAAAAAAAAAAAAAAAAAAAAAAAAAAAAAAAAAAAAHIAjwDM&#10;AP8AcgCPAAAAAAAAAAAApgDPAMwA/wAwADwAAAAAAGoAhADMAP8AaQCDAAAAAAAAAAAAAAAAADkA&#10;RwDMAP8ArQDYAAEAAQAAAAAAAAAAAAAAAAAAAAAAAAAAAAAAAAAAAAAAFgAbAMAA8ADMAP8AzAD/&#10;AMwA/wBMAF8AAAAAAAAAAAAAAAAATQBgAMwA/wCiAMsAeACWAMwA/wDMAP8AdwCVAAUAB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wAXwDMAP8AwADwABYA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HBwcAeHh4APX19QD///8A5+fnAEFBQQAA&#10;AAAAIyMjAPz8/AD8/PwAIyMjAAAAAAAAAAAAAAAAABEREQBAQEAAFhY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p4AAP//AACen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AsA&#10;EJ5pAJ78qAD8/6oA//+qAP//qgD//6oA/18/AF8AAAAAAAAAAAAAAAAvHwAv+aYA+f+qAP9NMwBN&#10;AAAAAAAAAAAAAAAAAAAAABYPABbTjQDT/6oA//+qAP+LXQCLgFUAgIBVAICaZwCa/6oA//+qAP9f&#10;PwB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DQAQQDMAP8AuADmAAUABgAAAAAAAAAAAAAAAAAAAAAAAAAAAAAA&#10;AAAAAAAAAAAAAC4AOgDMAP8AtgDjAAIAAgAFAAYAyAD6AMsA/gAKAA0AAAAAAEcAWQDMAP8AiwCu&#10;AAAAAAAAAAAAAAAAAIIAogDMAP8AZAB9AAAAAAAAAAAAAAAAAAAAAAAAAAAAAAAAAAAAAAAAAAAA&#10;AAAAAEwAXwDMAP8AzAD/AMwA/wAIAAoAAAAAAAAAAAAAAAAACAAKAMMA9ADMAP8AzAD/AMcA+QBO&#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QCQALQAzAD/AJAAtAAB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4e&#10;HgBUVFQAFxcXAAAAAAAAAAAAAAAAAJ6engD///8Anp6eAAAAAAAAAAAAFhYWANPT0wD///8A5OTk&#10;ADc3NwAAAAAAAAAAAAAAAAAAAAAAAAAAABcXFwB2dnYAgICAAICAgACAgIAAdXV1ABcX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yMAAPz8AAD8/AAAIy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jFwAjnmkAnv+qAP//qgD/tHgAtAEBAAEAAAAAAAAAAAAAAAAA&#10;AAAAcUsAcf+qAP//qgD/Xz8AXw0JAA0AAAAAFg8AFtONANP/qgD/040A0xYPABYAAAAAAAAAAAAA&#10;AAAAAAAAXz8AX/+qAP/woADwGxIAG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I8AswDMAP8AYQB5AAAAAAAAAAAAAAAA&#10;AAAAAAAAAAAAAAAAAAAAAAAAAAAAAAAAAAIAAgC2AOQAzAD/AC4AOQAnADEAzAD/AK4A2gAAAAAA&#10;AAAAACYALwDMAP8ArgDZAAAAAAAAAAAACQALAMMA9ADMAP8AHAAjAAAAAAAAAAAAAAAAAAAAAAAA&#10;AAAAAAAAAAAAAAAAAAAAAAAAAAEAAQCiAMoAzAD/AHEAjQAAAAAAAAAAAAAAAAAAAAAAAAAAAHAA&#10;jADMAP8AyAD6ACsAN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ABsAwADw&#10;AMwA/wBMA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MjIwD8/PwA/Pz8ACMjIwAWFhYA&#10;09PTAP///wD///8A////APn5+QBiYmIAAAAAAAAAAAAAAAAAQkJCAOjo6AD///8A////AP///wD/&#10;//8A////AOTk5AA3Nz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6eAAD//wAAnp4AAAAAAAABAQAAISEAAFRUAABxcQAAIy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MXACNGLwBGCgcACgAA&#10;AAAAAAAAAAAAAAAAAAAAAAAAAgEAArl7ALn/qgD//6oA//yoAPzTjQDT/6oA//+qAP/TjQDTFg8A&#10;FgAAAAAAAAAAAAAAAAAAAAAAAAAAAQEAAbR4ALT/qgD/tHgAtAEB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HwAnAMwA/wDFAPYA&#10;DgASAAAAAAAAAAAAAAAAAAAAAAAAAAAAAAAAAAAAAAAAAAAAAAAAAAAAAAByAI8AzAD/AHIAjwBO&#10;AGEAzAD/AIgAqgAAAAAAAAAAAAYACADKAP0AygD9AAYABwAAAAAARwBZAMwA/wCeAMYAAAAAAAAA&#10;AAAAAAAAAAAAAAAAAAAAAAAAAAAAAAAAAAAAAAAAAAAAAAAAAAADAAQAAQABAAAAAAAAAAAAAAAA&#10;AAAAAAAAAAAAAAAAAAAAAAAYAB4AEgA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ABfAMwA/wDMAP8ATgBiAAo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e&#10;np4A////ALS0tADT09MA////ANPT0wAbGxsAlZWVAP///wD///8AlpaWAAgICAB/f38A/v7+AP//&#10;/wD5+fkAg4ODAICAgACFhYUA////AP///wD5+fkAYmJ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MjAAD8/AAA//8AAN3dAADt7QAA//8A&#10;AP//AAD//wAA/PwAAJ6eAAAjI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ALABCFWQCFyIUAyPyoAPz/qgD/&#10;/6oA/9ONANMWDwAWAAAAAAAAAAAAAAAAAAAAAAAAAAAAAAAAAAAAABsSABvwoADw/6oA/18/A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DwATAGYAgABqAIQAAAAAAAAAAAAAAAAAAAAAAAAAAAAAAAAAAAAAAAAAAAAAAAAAAAAAAAAA&#10;AAAuADoAzAD/ALYA4wB2AJMAzAD/AGEAeQAAAAAAAAAAAAAAAACuANkAzAD/ACUALgAAAAAAkQC1&#10;AMwA/wBWAG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BAJAAtADMAP8AzAD/AMoA/ACgAMgAhAClAGYA&#10;gABmAIAAZgCAAGYAgABaAHEADQA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jIyMA////AP///wD///8A09PTABYWFgAAAAAAAAAAAGJiYgD5+fkA////&#10;AP///wD///8A/f39AH19fQADAwMAAAAAAAAAAAAAAAAABgYGAJWVlQD///8A////AJaWlgAGBg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engAA&#10;//8AAP//AAD//wAA7e0AALq6AADu7gAA/PwAAP//AAD8/AAAs7MAAEhIAAAN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JAA1IMABIYkEAYhIMABIAAAAAAAAAAAAAAAAAAAAAAAAAAAAAAAAAAAAAAAAAAAAA&#10;AABfPwBf/6oA//+qAP+aZwCagFUAgIBVAICAVQCAgFUAgIBVAICAVQCAgFUAgHFLAHEQCwA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CAAIAtgDkAMwA/wDKAPwAzAD/ADoASAAAAAAAAAAAAAAAAACMAK8A&#10;zAD/AEcAWQARABUAygD8AMkA+wARAB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EABqAIUAoADI&#10;AMoA/ADMAP8AzAD/AMwA/wDMAP8AzAD/AMwA/wDMAP8AnADDAAUAB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Z2dAP///wDi4uIAFhYWAAAAAAAAAAAA&#10;AAAAAAAAAAA2NjYA5OTkAP///wDn5+cAQUFBAAAAAAAAAAAAAAAAAAAAAAAAAAAAAAAAAAAAAABi&#10;YmIA+fn5AP///wDQ0NAAJyc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BgAAW1sAAFNTAAAgIAAAAQEAAAAAAAAAAAAAIyMAAJ6eAAD8/AAA//8AAP//&#10;AAD8/AAAyMgAAKWlAACAgAAAgIAAAICAAACAgAAAgIAAAICAAACAgAAAgIAAAHZ2AAAX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QABtHgAtP+qAP//qgD//6oA//+qAP//qgD//6oA//+qAP//qgD/&#10;/6oA//+qAP/DggDDBgQABgAAAAAAAAAAAAAAAAAAAAARCwARTDMATB0TAB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oAAACpAAAA5AAAABoAAAAAAAAA&#10;AAAAAAAAAAAAAAAAAAAAAAAAAAAAAAAAAAAAAAAAAAAAAAAAAAAAAAAAAAAAAAAAAAAAAAAAAAAA&#10;AAAAAAAAAAAAAAAAAAAAAAAAAAAAAAD/AAAA/wAAAP8AAAAAAAAAAAAAAAAAAAAAAAAAAAAAAAAA&#10;AAAAAAAAAAAAAAAAAAAAAAAAAAAAAAAAAAAAAAAAAAAAAAAAcgCPAMwA/wDMAP8AzAD/ABIAFwAA&#10;AAAAAAAAAAAAAABqAIQAzAD/AGkAgwBWAGwAzAD/AJAAt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ADQA6AEgAYgB7AGYAgABmAIAAZgCAAHYAlADMAP8AzAD/AHcAl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EBABcXFwAP&#10;Dw8AAAAAAAAAAAAAAAAAAAAAAAAAAAAAAAAAFhYWAEpKSgAXFxcAAAAAAAAAAAAAAAAAAAAAAAAA&#10;AAAAAAAAAAAAAAAAAAAAAAAANjY2AOTk5AD///8A/Pz8AJ6engAjIyMAAAAAAAAAAAANDQ0ASEhI&#10;AHR0dABISEgADQ0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jIwAAh4cAAMjIAAD8/AAA//8AAP//AAD//wAA//8AAP//AAD//wAA//8AAP//AAD//wAA&#10;//8AAP//AADn5wAAQUEAAAAAAAAAAAAAAAAAAAAAAAAAAAAALS0AAGhoAAAjI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kADW9KAG+AVQCAgFUAgIBVAICA&#10;VQCAgFUAgIBVAICAVQCAlGMAlP+qAP//qgD/lWMAlQAAAAAAAAAAAAAAABYPABbTjQDT/6oA//Wj&#10;APV5UQB5BwUAB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BiAAAA4QAAAP8AAAD/&#10;AAAA5AAAABoAAAAAAAAAAAAAAAAAAAAAAAAAAAAAAAAAAAAAAAAAAAAAAAAAAAAAAAAAAAAAAAAA&#10;AAAAAAAAAAAAAAAAAAAAAAAAAAAAAAAAAAAAAAAAAAAAAAAAAAD/AAAA/wAAAP8AAAAAAAAAAAAA&#10;AAAAAAAAAAAAAAAAAAAAAAAAAAAAAAAAAAAAAAAAAAAAAAAAAAAAAAAAAAAAAAAAAAAALgA6AMwA&#10;/wDMAP8AugDoAAAAAAAAAAAAAAAAAAAAAABHAFkAzAD/AIsArgCfAMcAzAD/AEYAW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0ADUhIAEhsbABsHR0AH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sADcAxwD5AMwA/wBOAG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cXFwCenp4A/Pz8AP///wD8/PwA&#10;9fX1AMjIyAD8/PwA////AP///wD///8A/Pz8AMjIyACHh4cAHR0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DQAASEgAAHt7AACAgAAAgIAAAICAAACA&#10;gAAAgIAAAICAAACAgAAAg4MAAPn5AAD//wAA/f0AAH5+AAADAwAACgoAAGBgAADGxgAA//8AAP//&#10;AAD8/AAAnp4AACMjAAAAAAAAAAAAAA0NAABISAAAbm4AACM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lADf5pgD5/6oA/2JBAGIAAAAAFg8A&#10;FtONANP/qgD//6oA//+qAP//qgD/2ZEA2UYvAE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N&#10;AA07OwA7FxcAFwAAAAAAAAAAAAAAAAAAAAAAAAAAFxcAF4aGAIbIyADI/PwA/P//AP///wD/9fUA&#10;9Xl5AHkHBwA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TgBiAMwA/wDHAPkAKwA2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yMjAJ6engD8/PwA////AP///wD8/PwAyMjIAMrKygDIyMgA/Pz8AP///wD///8A9fX1AHl5&#10;eQAHBw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DAAB+fgAA/v4AAP//AAD//wAA8vIA&#10;AP//AAD//wAA8PAAAP//AAD8/AAA//8AAPz8AAD19QAAyMgAAPz8AAD//wAA//8AAPz8AACengAA&#10;Iy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iQQBi&#10;/6oA//mmAPlLMgBL040A0/+qAP/TjQDTFg8AFkUuAEXZkQDZ/6oA//+qAP+scwCsGB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AgACMbGAMb//wD/6OgA6EFBAEEAAAAAAAAAAAAAAABCQgBC6OgA6P//AP///wD/&#10;/PwA/MnJAMn//wD///8A////AP/Z2QDZRkYAR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gAlgDMAP8AwgDzACsAN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jIyMAbm5uAEhISAANDQ0AAAAAAAAAAAAAAAAADQ0N&#10;AElJSQDGxsYA////AP///wDZ2dkARkZGAAAAAAAAAAAAAAAAAAAAAAAAAAAAAAAAAAAAAAAAAAAA&#10;AAAAAAAAAAAAAAAAAAAAAAAAAAAAAAAAAAAAAAAAAAAAAAAAAAAAAAAAAAANDQ0ASEhIAFhYWAAI&#10;CA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kIAAOjoAAD//wAA//8AAMXFAABfXwAACgoAAAAAAAAjIwAAnp4AAPz8AAD//wAA//8AAPz8AADI&#10;yAAA9fUAAPz8AAD//wAA/PwAANDQAACAgAAAgIAAAICAAACAgAAAc3MAABM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mQAlv+qAP//qgD//6oA/9ONANMWDwAWAAAAAAAAAAAHBQAHeFAAePWj&#10;APX/qgD/55oA50ErAE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oAAAD/AAAA5AAAABoAAAAA&#10;AAAAAAAAAAAAAAAAAAAAAAAAAAAAAAAAAAAAAAAAAAAAAAAAAAAAAAAAAAAAAAAAAAAAAAAAAAAA&#10;AAAAAAAAAAAAAAAAAAAAAAAAAAAAAAAAAAD/AAAA/wAAAP8AAAAAAAAAAAAAAAAAAAAAAAAAAAAA&#10;AAAAAAAAAAAAAAAAAAAAAAAAAAAAAAAAAAAAAAAAAAAAAAAAAAAAAAAAAAAAAAAAAAAAAAAAAAAA&#10;AAAAAAAAAAAAAAAAAAAAAAAArgDaAMwA/wDMAP8AOAB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CAAINDQANBYWABYAAAAAAAAAAAAAAAAAAAAAAAAAAAAAAAAAAAAA&#10;AAAAAAAAAAAAAAAAAAAAAAAAAAABAQABo6MAo///AP///wD///8A//39AP1+fgB+BQUABX9/AH/+&#10;/gD+//8A/93dAN1LSwBLDQ0ADQAAAAAAAAAARUUARdnZANn//wD///8A/+PjAOOBgQCBgIAAgICA&#10;AIBxcQBxEBAAE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UA&#10;BgCcAMMAzAD/AMsA/gB+AJ4AHAA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UVFANnZ2QD///8A////AOPj4wCBgYEAgICAAICAgACA&#10;gIAAgICAAICAgACAgIAAdnZ2ABcXFwAAAAAAAAAAAAAAAAAAAAAAAAAAAAAAAAAeHh4Ah4eHAMjI&#10;yAD8/PwA////AP///wCpqa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cXAABfXwAALS0AAAAAAAAAAAAAAAAAAAAAAAAAAAAAAAAAACMj&#10;AABubgAASEgAAA0NAAAAAAAAAAAAACMjAACengAA/PwAAP//AAD//wAA//8AAP//AAD//wAA//8A&#10;ANPTAAAWF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gQABsOCAMP/qgD/1Y4A1RYPABYAAAAAAAAA&#10;AAAAAAAAAAAAAAAAACAVACDCgQDC/6oA//2pAP1+VAB+AwI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AAAA5AAAABoAAAAAAAAAAAAAAAAAAAAAAAAAAAAAAAAAAAAAAAAAAAAAAAAAAAAAAAAAAAAA&#10;AAAAAAAAAAAAAAAAAAAAAAAAAAAAAAAAAAAAAAAAAAAAAAAAAAAAAAD/AAAA/wAAAP8AAAAAAAAA&#10;AAAAAAAAAAAAAAAAAAAAAAAAAAAAAAAAAAAAAAAAAAAAAAAAAAAAAAAAAAAAAAAAAAAAAAAAAAAA&#10;AAAAAAAAAAAAAAAAAAAAAAAAAAAAAAAAAAAAAAAAAAAAtgDjAMwA/wDMAP8AAw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BAAG1tQC1//8A/+zsAOxBQQBBAAAAAAAAAAAA&#10;AAAAAAAAACMjACNaWgBaFxcAFwAAAAAAAAAAAAAAAAAAAAB4eAB4//8A//T0APQxMQAxfn4Afv7+&#10;AP7//wD///8A////AP/9/QD9fX0AfQMDAAMAAAAAAAAAAAAAAAAAAAAAAAAAAAcHAAd4eAB49fUA&#10;9f//AP///wD///8A////AP///wD/w8MAwwYGAAYAAAAAAAAAAAAAAAAAAAAAExMAE3NzAHOAgACA&#10;gIAAgICAAIBxcQBxEBAAE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ABMAfgCeAMoA/ADMAP8AygD8AH4AngASAB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HBwB4eHgA9fX1AP//&#10;/wD///8A////AP///wD///8A////AP///wD///8A////AOfn5wBBQUEAAAAAAAAAAAAAAAAABwcH&#10;AHl5eQD19fUA////AP///wD8/PwA6OjoAP///wD///8APDw8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yMAAHl5AACAgAAA&#10;gIAAAICAAACLiwAA//8AAP//AADT0wAAFh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9fAF///wD///8A////&#10;AP/9/QD9fn4AfgMDAAMjIwAjnp4Anvz8APz//wD/5+cA50FBAEEAAAAAAAAAAFBQAFD+/gD+/v4A&#10;/k9PAE8AAAAAAAAAAEJCAELo6ADo//8A/+fnAOdBQQBBAAAAAAAAAAAAAAAAAAAAAAAAAAAAAAAA&#10;AAAAAAAAAAAAAAAAHh4AHnh4AHiAgACAgIAAgJSUAJT//wD///8A/5WVAJUAAAAAAAAAAAAAAAAW&#10;FgAW09MA0///AP///wD///8A////AP///wD/xsYAxggIAA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wAIwB+AJ4AygD8AMwA/wC5&#10;AOcANAB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h4eAHh4eACAgIAAgICAAICAgACAgIAAgICAAICAgACDg4MA+fn5AP///wD9/f0A&#10;fn5+AAMDAwBGRkYA2dnZAP///wD///8AxsbGAElJSQANDQ0AAAAAAIWFhQD///8AzMzMAAIC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hYAANPTAAD//wAA09MAABYWAAAAAAAADQ0AAEhI&#10;AABjYwAAEh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Is&#10;AELomwDo/6oA//yoAPyeaQCeIxcAIwAAAAAAAAAAAAAAAAAAAAAAAAAAAAAAAAAAAAAAAAAAAAAA&#10;AAAAAAAAAAAAAAAAABcPABdsSABsVDgAVCEWACEBAQABAAAAAAAAAAAAAAAAAAAAAAAAAAAAAAAA&#10;AAAAAAAAAAAAAAAAAAAAAAAAAAAAAAAAAAAAAB4UAB5FLgBFDQkADQAAAAAAAAAAAAAAAAAAAAAA&#10;AAAAAAAAAAAAAAAAAAAAAAAAAAAAAAAAAAAAAAAAAAAAAAAAAAAAq3IAq/+qAP/QiwDQCAUAC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AAAA5AAAABo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xsA&#10;G/DwAPD//wD/YWEAYX5+AH7+/gD+//8A////AP/+/gD+//8A//7+AP7//wD///8A//39AP1+fgB+&#10;MjIAMvT0APT//wD/d3cAdwAAAAAAAAAAAAAAAAAAAAAXFwAXTEwATBcXABcAAAAAAAAAAAAAAAAA&#10;AAAAAAAAAAAAAAAAAAAAAAAAAAAAAAAAAAAAAAAAAAAAAAAAAAAAAAAAAAAAAAA3NwA3+fkA+f//&#10;AP9iYgBiAAAAABYWABbT0wDT//8A////AP+LiwCLgIAAgJKSAJL//wD///8A/6KiAKIBAQ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gAlAKAAyADMAP8AygD9AGUAfgACAA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MDAH5+fgD+/v4A////AP///wD///8A////ANnZ2QBFRUUAAAAAAAAAAAAAAAAAAAAAAA0N&#10;DQDn5+cA////AGBgY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YWAADT0wAA//8A&#10;AP//AADT0wAA/PwAAP//AAD//wAA09MAABY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5AAAABo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wBlAH4AywD+AMwA/wCWALwAEQA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CQkIA6OjoAP///wD19fUAeHh4AAcHBwAAAAAAAAAA&#10;AAAAAAAAAAAAAAAAAAAAAABhYWEA////AOfn5wAMDA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FgAA09MAAP//AAD//wAA/PwAANPTAAD//wAA//8AANPTAAAWF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MXACOeaQCe/KgA/P+qAP//&#10;qgD//6oA//+qAP//qgD//6oA//yoAPyeaQCeIxcAIwMCAAN/VQB//qkA/v+qAP//qgD/vH0AvO2e&#10;AO3/qgD//6oA//+qAP/TjQDTFg8AFgAAAAAAAAAAAAAAAAAAAAAAAAAAAAAAAEYvAEbZkQDZ/6oA&#10;//+qAP//qgD//6oA/5VjAJUAAAAAAAAAAAAAAAAAAAAAAAAAAAAAAAAAAAAAAAAAAAAAAAAAAAAA&#10;AAAAAAIBAALNiQDN/6oA/7N3ALP0owD0/6oA/3dPAHc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8AAAD/AAAA5AAAABoAAAAAAAAAAAAAAAAAAAAAAAAAAAAAAAAAAAAAAAAAAAAAAAAAAAAAAAAA&#10;/wAAAP8AAAD/AAAA/wAAAP8AAAD/AAAA/wAAAP8AAAD/AAAA/wAAAP8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QBCALoA6ADM&#10;AP8AqQDTABIAF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xcXAFRUVAAdHR0A&#10;AAAAAAAAAAAAAAAAAAAAAAAAAAAAAAAAAAAAAAAAAAACAgIAzc3NAP///wCEhIQAAAAAAAAAAAAA&#10;AAAAAAAAAAAAAAAAAAAAAAAAABcXFwBaWloAIyM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hIAAGJiAABISAAADQ0AAAAAAAAWFgAA09MAAP//&#10;AADT0wAAFh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xcAI3lRAHmAVQCAgFUAgIBVAICAVQCA0IsA0PyoAPz/qgD//qkA/v+qAP//qgD//akA&#10;/X1TAH0DAgADAAAAAAEBAAEgFQAgXj8AXvyoAPz/qgD/040A0xYPABYAAAAAAAAAAAAAAAAjFwAj&#10;sncAsv+qAP//qgD/2ZEA2UUuAEU3JQA3+aYA+f+qAP9iQQBiAAAAAAAAAAAAAAAAAAAAAAAAAAAA&#10;AAAAAAAAAAAAAAAAAAAAAAAAAGFBAGH/qgD/55oA5wwIAAxQNQBQ/qkA/v6pAP5PNQBP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AAAA5AAAABoAAAAAAAAAAAAAAAAAAAAAAAAAAAAAAAAAAAAA&#10;AAAAAAAAAAAAAAAAAAAA/wAAAP8AAAD/AAAA/wAAAP8AAAD/AAAA/wAAAP8AAAD/AAAA/wAAAP8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IACrANYAzAD/AKkA0wASABYAAAAAAAAAAAAAAAAAAAAAABIAFwA1AEIADgA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T09AP//&#10;/wD///8ATU1NAAAAAAAAAAAAAAAAAAAAAAAAAAAAQkJCAOjo6AD///8A/Pz8AJ6engAjIy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hYAANPTAAD//wAA09MAABY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MXACOeaQCe&#10;/KgA/P+qAP/nmgDnQSsAQQAAAAAAAAAAAAAAAAAAAAAAAAAAAAAAABYPABbTjQDT/6oA/9ONANMW&#10;DwAWIxcAI55pAJ78qAD8/6oA//WjAPV4UAB4BwUABwAAAAAAAAAAYkEAYv+qAP/5pgD5NiQANgAA&#10;AAAAAAAAAAAAAAAAAAAAAAAAAAAAAAAAAAAAAAAADQkADeeaAOf/qgD/YEAAYAAAAAAAAAAAeFAA&#10;eP+qAP/0owD0Lx8ALw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5AAAABoAAAAAAAAAAAAAAAAA&#10;AAAAAAAAAAAAAAAAAAAAAAAAAAAAAAAAAAAAAAAA/wAAAP8AAAD/AAAA/wAAAP8AAAD/AAAA/wAA&#10;AP8AAAD/AAAA/wAAAP8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qqqgD///8A////AMbGxgBgYGAACgoKAAMDAwB/f38A/v7+AP///wD///8A&#10;/v7+AP///wD8/PwAubm5AFRUVAAhISEAAQEBAAAAAAAAAAAAAgICADo6OgB1dXUAVFRUACEhIQAB&#10;AQ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YWAADT0wAA//8AAOLiAAAuL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xcAI1o8AFoXDwAXAAAAAAAAAAAAAAAAAAAAAAAAAAAAAAAAAAAAAAAA&#10;AAAWDwAW040A0/+qAP//qgD//6oA//+qAP/8qAD8nmkAnh0TAB0AAAAAAAAAAAAAAAAAAAAAAAAA&#10;AJZkAJb/qgD/+qcA+kArAEAAAAAAAAAAAAAAAAAAAAAAAAAAAAAAAAAAAAAAhVkAhf+qAP/MiADM&#10;AgEAAgAAAAAAAAAAAQEAAaJsAKL/qgD/4ZYA4RwTABw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AAAA5AAA&#10;ABo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yMA&#10;I///AP///wD///8A/19fAF8AAAAAAAAAAAAAAAAAAAAAAAAAAAAAAAAAAAAAAAAAAAAAAAAAAAAA&#10;AAAAAAAAAAAAAAAAAAAAAAAAAAAAAAAADQ0ADVNTAFP29gD2//8A/9PTANMWFgAWAAAAAAAAAAAA&#10;AAAAAAAAAC0tAC1OTgBOCgoAC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AQEACSkpIA8PDwAP///wD///8A8vLyAP///wD/&#10;//8A/f39AH19fQADAwMAIyMjAJ6engD8/PwA////AP///wD///8A7e3tALq6ugDQ0NAA5OTkAP//&#10;/wD///8A////AP///wDt7e0Aurq6AISEhAAXFx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FgAA09MAAP//&#10;AAD8/AAAnp4AACMjAAAAAAAAAAAAAAAAAAAAAAAAAAAAAAAAAAABAQAAISEAAFRUAABxcQAAIy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g8AFtONANP/qgD//KgA/J5pAJ4jFwAjAAAAAAAAAAAAAAAA&#10;AAAAAAAAAAAAAAAAAAAAAAYEAAbDggDD/6oA//+qAP/GhADGYEAAYAoHAAoAAAAAAAAAAA0JAA1o&#10;RQBo/6oA//+qAP88KAA8AAAAAAAAAAAAAAAAAAAAAAgFAAjGhADG/6oA/9SNANQWDwAW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D/AAAA5AAAABo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oKAAoSEgASAgIA&#10;AgAAAAAAAAAAAAAAAAAAAAAAAAAAAAAAAAAAAAAAAAAAAAAAAAAAAAAAAAAAAAAAAAAAAAAAAAAA&#10;AAAAAAAAAAAAAAAAnp4Anv//AP/9/QD9//8A//DwAPAbGwAbAAAAAAAAAAAAAAAAAAAAAAAAAAAA&#10;AAAAAAAAAAAAAAAAAAAAAAAAAAAAAAANDQANSEgASIiIAIjIyADI/PwA/P//AP///wD/09MA0xYW&#10;AB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goKAF9f&#10;XwDFxcUA////AP///wDn5+cAQUFBAAAAAAAAAAAAAAAAAAAAAAAjIyMAhYWFALq6ugDt7e0A////&#10;AP///wD///8A////AOPj4wDQ0NAAurq6AO3t7QD///8A////AP///wDn5+cAQUF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BQAAJ6eAAD8/AAA//8AAPz8AADQ0AAAgIAAAICAAACAgAAAnp4AALq6AADt7QAA&#10;//8AAP//AAD//wAA/PwAAJ6eAAAjI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ELABFRNgBRIxcAIwAAAAAA&#10;AAAAAAAAAAAAAAAAAAAAAAAAAAAAAAAAAAAAAAAAAAAAAAASDAASkmEAkvCgAPD/qgD//6oA//Cg&#10;APDilwDiyIUAyPyoAPz/qgD//6oA/6lxAKkAAAAAAAAAAAAAAAAAAAAAAAAAAAAAAAAVDgAV040A&#10;0/+qAP/TjQDTFg8AFg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5AAAABo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gYABs7OAM7//wD/q6sAqwAAAAAAAAAAAAAAAAAAAAAAAAAADQ0ADXBwAHCAgACAgIAAgICAAICA&#10;gACAc3MAcxMTABMAAAAAAAAAAAAAAAAjIwAj/PwA/Pz8APwjIwAjtLQAtP//AP+0tAC0AQEAAQAA&#10;AAAAAAAAAAAAAAAAAAAAAAAAAAAAAAAAAAAXFwAXhoYAhsjIAMj8/AD8//8A////AP///wD//PwA&#10;/MjIAMiGhgCGExMAE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S0tAF9fXwAXFxcAAAAAAAAAAAAAAAAAAAAAAAAAAAAAAAAA&#10;AAAAAAAAAAABAQEAICAgAFNTUwB1dXUAOTk5AAICAgAAAAAAAAAAAAEBAQAgICAAVVVVAOLi4gD/&#10;//8A/f39AH5+fgADAw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jIwAAnp4AAPz8AAD//wAA//8AAP//AAD/&#10;/wAA//8AAP//AAD//wAA7e0AALq6AADu7gAA/PwAAP//AAD8/AAAs7MAAEhIAAAN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oHAApfPwBfxYMAxf+qAP//qgD//6oA//yoAPzIhQDIhFgAhA4JAA4AAAAAAAAAAAAAAAAAAAAA&#10;AAAAAAAAAAAAAAAAFg8AFtONANP/qgD/040A0xYPABYAAAAAAAAAAAAAAAAAAAAAAAAAAAAAAAAA&#10;AAAADAgADBsSABsHBQAH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5AAAABoAAAAAAAAAAAAA&#10;AAAAAAAAAAAAAAAAAAAAAAAAAAAAAAAAAAAAAAAAAAAAAAAAAAAAAAAAAAAAAAAAAAAAAAAAAAAA&#10;AAAAAAAAAAAAAAAAAAAAAAAAAAD/AAAA/wAAAP8AAAAAAAAAAAAAAAAAAAAAAAAAAAAAAAAAAAAA&#10;AAAAACMjACNDQwBDBgYAB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pYAlv//AP///wD///8A/zw8ADwAAAAAAAAAAAAAAAABAQABtbUAtf//&#10;AP///wD///8A////AP///wD///8A/9PTANMWFgAWAAAAAAAAAACengCe//8A/56eAJ4AAAAAGxsA&#10;G/DwAPD//wD/X18AXwAAAAAAAAAAAAAAAAAAAAAAAAAAAAAAADc3ADfk5ADk//8A////AP/8/AD8&#10;yMgAyIiIAIhISABIDQ0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MDAwB+fn4A/v7+AP///wDi4uIAVlZWACEhIQABAQ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Mj&#10;AAB5eQAAgIAAAICAAACAgAAAfX0AAFNTAAAgIAAAAQEAAAAAAAAAAAAAIyMAAJ6eAAD8/AAA//8A&#10;AP//AAD8/AAAyMgAAIaGAAAX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0eAC1wSwBwSDAASA0JAA0AAAAAAAAAAAAAAAAA&#10;AAAAAAAAAAAAAAAAAAAAAAAAAAAAAAAAAAAAAAAAABYPABbTjQDT/6oA/9ONANMVDgAVAAAAAAAA&#10;AAAAAAAAAAAAAAAAAAAIBQAIy4cAy/+qAP+1eQC1AQEAAQ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8AAAD/AAAA&#10;5AAAABoAAAAAAAAAAAAAAAAAAAAAAAAAAAAAAAAAAAAAAAAAAAAAAAAAAAAAAAAAAAAAAAAAAAAA&#10;AAAAAAAAAAAAAAAAAAAAAAAAAAAAAAAAAAAAAAAAAAAAAAD/AAAA/wAAAP8AAAAAAAAAAAAAAAAA&#10;AAAAAAAAAAAAAAAjIwAjnp4Anv//AP///wD/qakAq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jYwBj//8A//n5APm7uwC7//8A/8zMAMwCAgACAAAA&#10;AAAAAABfXwBf//8A////AP+amgCagIAAgICAAICLiwCL//8A////AP/T0wDTFhYAFiMjACP8/AD8&#10;/PwA/CMjACMAAAAAAAAAAF9fAF///wD//v4A/jw8ADwAAAAAAAAAAAAAAAAAAAAAYmIAYvn5APn/&#10;/wD/5eUA5U1NAE0NDQ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hYAFtPTANP//wD/09MA0xYWAB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SABYAqQDTAMwA/wCpANMAEgA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kJCAOjo6AD///8A////AP///wDt7e0A&#10;urq6AIKCggARER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jIwAAh4cAAMjIAAD8/AAA//8AAP//AADk5AAANz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DwAW1Y4A&#10;1f+qAP/DggDDBgQABgAAAAAAAAAAAAAAAAEBAAGjbQCj/6oA//+qAP//qgD/Xz8AXw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D/AAAA5AAAABoAAAAAAAAAAAAAAAAAAAAAAAAAAAAAAAAAAAAAAAAAAAAAAAAA&#10;AAAAAAAAAAAAAAAAAAAAAAAAAAAAAAAAAAAAAAAAAAAAAAAAAAAAAAAAAAAAAAAAAAD/AAAA/wAA&#10;AP8AAAAAAAAAAAAAAAAAAAAAExMAE56eAJ78/AD8//8A////AP///wD///8A/zw8AD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3ADf5+QD5//8A/2JiAGINDQAN&#10;5+cA5///AP9gYABgAAAAABsbABvw8ADw//8A/19fAF8AAAAAAAAAAAAAAAAAAAAAFhYAFtPTANP/&#10;/wD/09MA07S0ALT//wD/np4AngAAAAAAAAAAAAAAAAEBAAG0tAC0//8A////AP+engCeIyMAIwYG&#10;AAaWlgCW//8A////AP+VlQCVBgYAB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YWABbT&#10;0wDT//8A/+LiAOIuLgA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gAWAKkA0wDMAP8AqQDTABIAF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cXFwCE&#10;hIQAurq6AO3t7QD///8A////AP///wDDw8MABgYGAAAAAAAAAAAAAAAAAAAAAAAAAAAAAAAAAAAA&#10;AAAAAAAAAAAAAC0tLQBTU1MADg4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DQAATU0AAOXlAAD//wAA+fkAAGJi&#10;AAAAAAAAAAAAAAAAAAAAAAAAIyMAAHl5AACAgAAAgIAAAICAAAB1dQAAFx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hQAHuSYAOT/qgD/lWMAlQAAAAAAAAAAAAAAAHhQAHj/qgD/9KMA9I1eAI3/&#10;qgD/8KAA8BoR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AAAOQAAAD/AAAA/wAAAHIAAAAAAAAAAAAAAAAAAAAAAAAAAAAA&#10;AAAAAAAAAAAAAAAAAAAAAAAAAAAAAAAAAAAAAAAAAAAAAAAAAAAAAAAAAAAAAAAAAAAAAAAAAAAA&#10;AAAAAAAAAAD/AAAA/wAAAP8AAAAAAAAAAAAAAAAGBgAGxMQAxP//AP/+/gD+np4AniMjACOFhQCF&#10;//8A/8zMAMwCAg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xcAFzU1ADUJCQAJAAAAAAAAAAAAAAAAAAAAAAAAAAAAAAAAGBgAGOXlAOX/&#10;/wD/lZUAlQAAAAAAAAAAYWEAYf//AP/n5wDnDQ0ADbW1ALX//wD/tLQAtAEBAAEAAAAAAAAAAAAA&#10;AAAAAAAAAAAAABYWABbT0wDT//8A////AP///wD/IyMAIwAAAAAAAAAAAAAAAAAAAAASEgASnp4A&#10;nvz8APz//wD///8A////AP///wD/+fkA+WJiAG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FgAW09MA0///AP/8/AD8np4AniMjAC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IAFgCpANMAzAD/AMwA/wBvAIsAZgCAAGYAgABmAIAAYQB5ABwA&#10;I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BAQAgICAAZmZmAP///wD///8AlZWVAAAAAAAAAAAAAAAA&#10;AAAAAAAAAAAAAAAAAAoKCgBgYGAAxsbGAP///wD///8Aw8PDAAYGB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YGAACVlQAA//8AAP//AACWlgAABgYAACMjAACengAA/PwAAP//AAD//wAA//8AAP//AAD//wAA&#10;5OQAADc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lADf5pgD5/6oA/2JBAGIAAAAAUDUAUP6p&#10;AP7+qQD+TzUATwEBAAGvdQCvf1UAfwUD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wAAAP8AAAD/AAAA/wAAAP8AAAD/AAAA&#10;fwAAAAAAAAAAAAAAAAAAAAAAAAAAAAAAAAAAAAAAAAAAAAAAAAAAAAAAAAAAAAAAAAAAAAAAAAAA&#10;AAAAAAAAAAAAAAAAAAAAAAAAAAAAAAD/AAAA/wAAAP8AAAAAAAAAAAAAAACWlgCW//8A//PzAPM2&#10;NgA2AAAAAAAAAAANDQAN5+cA5///AP9gYAB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CQgBC7OwA7P//AP+5uQC5AgIAAgAAAAAAAAAAAAAAAAAA&#10;AAAAAAAAqqoAqv//AP/LywDLBgYABgAAAAAAAAAAAgIAAs3NAM3//wD/4+MA4///AP/v7wDvGhoA&#10;GgAAAAAAAAAAAAAAAAAAAAAAAAAAAAAAAAAAAAAWFgAW4uIA4v//AP+dnQCdAAAAAAAAAAAAAAAA&#10;AAAAAAAAAAAAAAAAAAAAACMjACOengCe/PwA/P//AP/k5ADkNjYAN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BQAFJ6eAJ78/AD8//8A//z8APyengCe&#10;FBQAF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SABYAqQDTAMwA/wDMAP8AzAD/&#10;AMwA/wDMAP8AzAD/AMoA/AB+AJ4AHAA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3NwD5+fkA&#10;////AGJiYgAAAAAAAAAAAAAAAAAjIyMAk5OTAPDw8AD///8A////AP///wD///8A////AJWVl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mIAAPn5AAD//wAA//8AAP//AAD//wAA/PwAANDQAACA&#10;gAAAgIAAAIWFAAD//wAA//8AAPn5AABiY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iQQBi/6oA&#10;//mmAPllQwBl9KMA9P+qAP93TwB3AAAAAAAAAAACAQAC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j&#10;IwAjnp4Anvz8APz//wD/09MA0xYWAB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gASAFwAcwBmAIAAZgCAAGYAgABmAIAApgDQAMoA/ADMAP8AygD8AI8AswA6AEgACg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iYmIA////APn5+QA2NjYAIyMjAJ6engD8/PwA////AP///wDFxcUAX19fAAoK&#10;CgA3NzcA+fn5AP///wBiYmIAAAAAAAAAAAAAAAAAAAAAAAAAAAAAAAAAAQEBACEhIQBUVFQAbGxs&#10;ABcX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Y2AADk5AAA//8AAPz8&#10;AACengAAIyMAAAAAAAAAAAAAAAAAAAAAAAAGBgAAlZUAAP//AAD//wAAlpYAAAY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lmQAlv+qAP//qgD//6oA/6FrAKEBAQAB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4uAC7i4gDi//8A/9PTANMWFgA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wAIwB+AJ4AygD8AMwA&#10;/wDMAP8AygD8AKAAyABsAIcAHAA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gQABsSDAMT/qgD/x4UAxwgFAAg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FgAW09MA0///AP/T0wDT&#10;FhYAF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AAjAGwAhwCgAMgAygD8AMwA/wDMAP8AygD8AH4AngAcAC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gYGAMPDwwD///8A&#10;/v7+AJ6engAjIyMAAAAAAAAAAAAAAAAAAAAAAAAAAAAAAAAAAAAAAJaWlgD///8A////ANzc3AD8&#10;/PwA////AP///wD///8A////AO3t7QC8vLwA////AP///wD9/f0Afn5+AAMDAwAjIyMAnp6eAPz8&#10;/AD///8A////APz8/ADIyMgAh4eHAC0tL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2NgAA5OQAAP//AAD8/AAAnp4AACMjAAAAAAAAAAAAAAAAAAAAAAAAAAAAAAAA&#10;AAABAQAAISEAAFRUAABjYwAADw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sHAAsiFwAiDAgA&#10;D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hYAFtPTANP//wD///8A/4uLAIuAgACAgIAAgICAAIBzcwBzExMAE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gANADoASACPALMAygD8AMwA/wDK&#10;APwAfgCeABcAH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NDQBLS0sAIyMjAAAAAAAAAAAAAAAAAAAAAAAAAAAAAAAAAAAAAAAAAAAAAAAAAAYG&#10;BgDDw8MA////AP///wD8/PwAyMjIAI6OjgBTU1MAICAgAAEBAQAAAAAAAwMDAH5+fgD+/v4A////&#10;AP///wD+/v4A////APz8/AD19fUAyMjIAPz8/AD///8A////AP///wDGxsYAYGBgAAoKC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xcAAJ6eAAD8/AAA//8AAPz8AADQ0AAAgIAA&#10;AICAAACAgAAAnp4AALq6AADt7QAA//8AAP//AAD//wAAw8MAAAY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YWABbT0wDT//8A////AP///wD///8A////AP///wD/09MA&#10;0xYWAB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AAjAH4AngDKAPwAzAD/AMQA9QBhAHkABgAHAAAAAAAAAAAAAAAAAAAAAAAcACMAUABk&#10;ABwAI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ODg4AXl5eAEhISAANDQ0AAAAAAAAAAAAAAAAAAAAAAAAAAAAAAAAA&#10;AAAAAAAAAABCQkIA6OjoAP///wD8/PwAnp6eACMjIwAAAAAAAAAAAA0NDQBISEgAoKCgAPDw8AD/&#10;//8A////APDw8ACTk5MAIyM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jIwAA&#10;np4AAPz8AAD//wAA//8AAP//AAD//wAA//8AAP//AAD//wAA7e0AAM3NAAD//wAA//8AAJW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SEgASc3MAc4CAAICAgACA&#10;gIAAgIuLAIv//wD///8A/9PTANMWFgA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CMAjgCxAMwA/wDMAP8ArgDZADgARgAAAAAA&#10;HAAjAH4AngDKAPwAzAD/AMoA/AB+AJ4AHAAjAAAAAAAAAAAACgANADoASABaAHAAJAA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xcXAFpaWgAjIyMAAAAAAAAAAAAAAAAAAAAAAAAA&#10;AAAAAAAAAAAAAAoKCgBfX18AxcXFAP///wD///8A/Pz8AJ6engAjIy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MjAAB5eQAAgIAAAICAAACAgAAAfX0AAFNTAAAgIAAAAQEAAAAA&#10;AAA3NwAA+fkAAP//AABiYgAAAAAAAAAAAAAAAAAAIyMAAHFxAABUVAAAISEAAAE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CgoACjn5wDn//8A&#10;/5WVAJUAAAAAAAAAADExADH9/QD9/f0A/TExADEAAAAAAAAAABYWABbT0wDT//8A//z8APyengCe&#10;IyMAIwAAAAAjIwAjnp4Anv7+AP7//wD/w8MAwwYGAAYAAAAAAAAAAAAAAAAGBgAGw8MAw///AP//&#10;/wD///8A////AP///wD///8A////AP/8/AD8yMgAyIaGAIYXFwAXAAAAAAAAAAAAAAAAAAAAAAAA&#10;AAAAAAAAAAAAAAAAAAAAAAAAAAAAAAAAAAAAAAAAAAAAAAICAALExADE//8A/62tAK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FgAW09MA0///AP/T0wDTFhYAF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RQCu&#10;ANkAzAD/AMwA/wDMAP8AygD8AMwA/wDKAPwAzAD/AMoA/ADMAP8AygD8AMQA9QCgAMgAygD8AMwA&#10;/wDMAP8AzAD/AJ4AxgBNAGAACAAK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0tLQCmpqYA/Pz8AP///wD8/PwA&#10;s7OzAEhISAANDQ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mIAAP//AAD5+QAANjYAACMjAACengAA/PwAAP//AAD//wAA&#10;//8AAO3tAAC6ugAAhYUAACMjAAAAAAAAAAAAAAAAAAAAAAAAAAAAACMjAABxcQAAVFQAACEhAAAB&#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hYAFtPTANP//wD/09MA&#10;0xUVAB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GAAcAYAB4AMQA9QDMAP8AygD8AH4AngAcACMAAAAAABwAIwB+AJ4AygD8&#10;AMwA/wDMAP8AygD8AKAAyAC1AOIAwADwAMwA/wDMAP8AwADwAHYAkwAcACMAAAAAAAAAAAAAAAAA&#10;AAAAAAAAAAAcACMAUwBoACQAL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yMjAJ6engD8/PwA////AP///wD8/PwAyMjIAIaGhgAXFx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aWAAD//wAA//8AAP//AAD/&#10;/wAA/PwAAO7uAAC6ugAA7e0AAP//AAD//wAA//8AAPz8AACengAAIyMAAAAAAAAjIwAAnp4AAPz8&#10;AAD//wAA//8AAP//AADt7QAAuroAAIGBAAAOD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YmIAYv//AP/5+QD5o6MAo///AP/i4gDiDAwADAAA&#10;AAAAAAAAAAAAAAAAAAAAAAAAAAAAACMjACOengCe/PwA/P//AP/8/AD8np4AniMjAC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YWABbe3gDe//8A/6mpAK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gAHgBOAGEAHAAjAAAAAAAAAAAA&#10;AAAAAAAAAAAAAAAAHAAjAFgAbgA6AEgACgANAAAAAAAAAAAACAAKAEwAXwCeAMUAzAD/AMwA/wDK&#10;APwAfgCeABwAIwAAAAAAHAAjAH4AngDKAPwAzAD/AMwA/wCeAMYATQBgAAgAC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jIyMAh4eHAMjIyAD8/PwA////AP///wDk5OQANzc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YG&#10;AADDwwAA//8AAP7+AACengAAIyMAAAAAAAAAAAAAAQEAACAgAABTUwAAubkAAPz8AAD//wAA/PwA&#10;AP//AAD8/AAA//8AAPz8AADu7gAAuroAAO3tAAD//wAA//8AAP//AACpq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JaWAJb//wD///8A&#10;////AP9NTQBNAAAAAAAAAAAAAAAAAAAAAAAAAAAAAAAAAAAAAAAAAAAAAAAAIyMAI2RkAGQjIwA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rKwAr+PgA+P//AP88PAA8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AAtAIUApgDKAPwAzAD/AMoA/ADMAP8AygD8AMwA/wDKAPwAzAD/AMAA8ADMAP8AzAD/&#10;AMAA8ACXAL0AZgCAAGYAgABmAIAAYgB7ADoASAAK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DQ0A&#10;TU1NAOXl5QD///8A+fn5AGJiY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DQAAS0sAACMjAAAAAAAAAAAAAAAAAAAAAAAAAAAAAAAAAAAAAAAA&#10;AAAAACMjAACengAA/PwAAP//AAD8/AAAnp4AACMjAAAAAAAAAAAAAAEBAAAgIAAAcnIAAP//AAD/&#10;/wAAPDwAAAAAAAAAAAAAAAAAAAAAAAAAAAAAAAAAAAAAAAABAQAAISEAAFRUAABjYwAADw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YGAAbKygDK//8A/6+vAK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YUAhf//AP/MzADMAgI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CMAfgCeAMoA/ADMAP8AygD8AH4AngAcACMA&#10;AAAAAAgACgBMAF8AngDFAMwA/wDMAP8AzAD/AMwA/wDMAP8AzAD/AMwA/wDKAPwAoADIAG0AiAA6&#10;AEgACg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KCgAKFBQAFAQE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0ADefnAOf//wD/YGAAY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wAIwBQ&#10;AGQAHAAjAAAAAAAAAAAAAAAAAAAAAAAAAAAAAAAAACQALQBhAHkAZgCAAGYAgABmAIAAhAClAKAA&#10;yADKAPwAzAD/AMwA/wDMAP8AygD8AKAAyAByAI4AQwBUABoAIQAB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mJiAPn5+QD///8A////&#10;AM3NzQD8/PwA////AP///wD///8A////AP///wD///8A////AMbGxgBgYGAACgoKAAAAAAAAAAAA&#10;AAAAAAAAAAAAAAAAAAAAAEJCQgDs7OwA////ALm5uQACAg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NAADn5wAA//8AAGBgAAAAAAAAAAAAABYWAADT0wAA&#10;//8AAP//AAD//wAA7e0AAM3NAAD//wAA//8AAJWVAAAAAAAAAAAAAAAAAAAWFgAA09MAAP//AADk&#10;5AAANzcAAAAAAAAAAAAAAAAAAAAAAAAAAAAAAAAAAAAAAAAAAAAAAAAAAAAAAAAAAAAAAAAAAAAA&#10;AAAAAAAAEBAAACsrAAAMD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FhAGH//wD/5+cA5wwMAA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KAA0AOgBIAG0AiACgAMgAygD8AMwA/wDMAP8AzAD/AMwA/wC+AO0A&#10;lQC6AH4AngBmAIAAZgCAAGYAgABiAHsAOgBIAAo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Y2NgDk5OQA////AP///wD8/PwAyMjIAKWlpQCAgIAAgICAAICAgAC9vb0A8PDwAP///wD/&#10;//8A8PDwAKCgoABISEgADQ0NAAAAAAADAwMAf39/AP7+/gD///8A////AP///wBxcX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&#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CAALNzQDN//8A/4SEAI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gANADoASABr&#10;AIYAlQC6AL4A7QDMAP8AzAD/AMwA/wDMAP8AzAD/AMwA/wDMAP8AzAD/AMoA/ACgAMgAawCGABIA&#10;FwAAAAAAAAAAAAAAAAAAAAAAAAAAAAAAAAAAAAAAAAAAAAAAAAAKAA0AOgBIAFMAaAASAB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XFxcAZ2dnAEhISAANDQ0AAAAAAAAAAAAAAAAAAAAAAAAA&#10;AAAAAAAACgoKAF9fXwDFxcUA////AP///wD///8A/Pz8AMvLywD///8A////AP39/QB9fX0AUFBQ&#10;AP///wD5+fkALy8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oDAAoIAwA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9PQA9&#10;//8A////AP+goACggIAAgICAAIB1dQB1Fxc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QAaACAAQgBTAGQAfQBmAIAAZgCAAGYAgACEAKUAoADI&#10;AMoA/ADMAP8AzAD/ALkA5wA0AEEAAAAAAAAAAAAAAAAAAAAAAAAAAAAkAC0AbACHAKAAyADKAPwA&#10;zAD/AMwA/wC5AOcANABBAAAAAAAAAAAAAAAAAAAAAAAAAAAAJAAtAEwAXwASAB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BgIABtdIANf/VQD/kjEAk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qoAqv//AP///wD///8A////AP///wD/5OQA5Dc3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ADQA8AEsAsADcAMwA/wDKAP0AZQB+AAIAAwAIAAoATQBgAJ4AxgDM&#10;AP8AzAD/AMwA/wDKAPwAogDLAMwA/wDMAP8AygD9AGUAfgACAAMACAAKAE0AYACeAMYAzAD/AMwA&#10;/wC5AOcANAB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ljIAlv9VAP//VQD//1UA/xMGAB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wsAC25uAG6AgACAgIAAgIWFAIX//wD///8A&#10;//n5APliYgB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DAGUAfgDLAP4AzAD/AMwA&#10;/wDCAPIAzAD/AMwA/wDAAPAAgACgADoASAAKAA0AAAAAAAIAAwBlAH4AywD+AMwA/wDMAP8AwgDy&#10;AMwA/wDMAP8AwgDyAMwA/wDMAP8AygD9AGUAfgACAA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BjIQBj/1UA//lTAPnpTgDp&#10;/1UA/3koAH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BgAGlZUAlf//AP///wD/lpYAlgYGAA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1AEIAugDoAMwA/wDMAP8AngDFAEwAXwAIAAoAAAAAAAAAAAAAAAAAAAAAAAAAAAAAAAAA&#10;NQBCALoA6ADMAP8AzAD/AJ4AxQBMAF8ACAAKAAIAAwBlAH4AywD+AMwA/wCxAN0APABLAAo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XFxAP///wD///8AX19fAA0NDQAAAAAAFhYWANPT0wD///8A09PTABYWFgBF&#10;RUUA2dnZAP///wD///8ArKysABgY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DQAASEgAAIiIAADIyAAA/PwAAP//AAD//wAA09MAABYWAAAAAAAAAAAAAAAAAAAAAAAABgYAAMPD&#10;AAD//wAA9vYAAHh4AAAHBwAAAAAAAAAAAAAAAAAAAAAAACMjAACengAA/PwAAP//AAD8/AAAnp4A&#10;ABcXAAAAAAAAAAAAAAAAAAAAAAAAAAAAAAAAAAAAAAAAAAAAAAAAAAAAAAAAAAAAAAAAAAAAAAAA&#10;rKwAAP//AACAgAAAAAAAAH19AACAgAAAFv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DcSADf5&#10;UwD5/1UA/2IhAGJBFgBB/1UA/+ZNAOYGAgA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JiAGL5+QD5//8A/+XlAOVNTQBNDQ0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gAXAEwAXwAkAC0AAAAAAAAAAAAAAAAAAAAAAAAAAAAA&#10;AAAAAAAAAAAAAAAAAAAAAAAAABIAFwBMAF8AJAAtAAAAAAAAAAAAAAAAAAAAAAAAAAAANQBCALoA&#10;6ADMAP8AzAD/AMoA/ACgAMgAcgCOAEMAVAAaACEAAQABAAAAAAAAAAAAAgACAC4AOgBeAHUAQwBU&#10;ABoAIQAB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ICALm5uQD///8A////APz8/ADT09MA////AP//&#10;/wDT09MAFhYWAAAAAAAAAAAABwcHAHh4eAD19fUA////AOfn5wBBQUEAAAAAAAAAAAAAAAAAAAAA&#10;AAAAAAAAAAAAAAAAAAAAAAAAAAAALS0tAF9fXwAXFx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AAEhIAABiYgAAEhIAAAAAAAAAAAAAAAAA&#10;AAAAAAAAAAAAAAAAAA0NAABERAAAHR0AAAAAAAAAAAAAAAAAAAAAAAAAAAAAAAAAAAAAAAAAAAAA&#10;IyMAAJ6eAAD8/AAA//8AAOTkAAA3NwAAAAAAAAAAAAAAAAAAAAAAAAAAAAAAAAAAAAAAAAAAAAAA&#10;AAAAAAAAAAAAAAAbGwAA/PwAAPz8AAAbGw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QBUAQIAr&#10;AICAKwCAlDEAlP9VAP//VQD/lTIAlQAAAAABAAAB0EUA0P9VAP9dHwB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2NgA25OQA&#10;5P//AP///wD//PwA/MjIAMiGhgCGFxc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IAFwBrAIYAoADIAMoA/ADMAP8AzAD/AMwA/wDMAP8AvgDtAJUAugCmANAA&#10;tgDkAMwA/wDMAP8AzAD/AMwA/wC+AO0AlQC6AGsAhgA6AEgACg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AQEACFhYUAyMjI&#10;APz8/AD///8A////ANPT0wAWFhYAAAAAAAAAAAAAAAAAAAAAAAAAAAAgICAAwsLCAP///wD9/f0A&#10;fn5+AAMDAwAAAAAAAAAAAAAAAAAAAAAACgoKAGBgYADGxsYA////AP///wDn5+cAQUFBAAAAAAAA&#10;AAAAAAAAAAAAAAAAAAAAAAAAAAAAAAAAAAAAAAAAAB4eHgBMTEwAERERAAAAAAAAAAAAAAAAAAAA&#10;AAAAAAAAERERAEBAQAAWFh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JwAA0NAAAP//AAD5+QAAYmIAAAAAAAAAAAAAAAAAAAAA&#10;AAAAAAAAAAAAAAAAAAAAAAAAAAAAAAAAAACBgQAA//8AAKur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gCsAgP9VAP//VQD//1UA//9VAP/DQQDDBgIABgAAAAAAAAAAXh8AXv9VAP/PRQDP&#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xcAF4aGAIbIyADI/PwA/P//AP///wD/5+cA50FBAE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oADQA6AEgAawCGAJUAugC+&#10;AO0AzAD/AMwA/wDMAP8AzAD/ALYA4wCmANAAlQC6AL4A7QDMAP8AzAD/AMwA/wDMAP8AygD8AKAA&#10;yAByAI4AQwBUABoAIQAB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NDQBISEgAYmJiABISEgAAAAAAAAAAAAAAAAAAAAAAAAAAAAAAAAAA&#10;AAAAAwMDAH5+fgD+/v4A////APn5+QCDg4MAgICAAICAgAC9vb0A8PDwAP///wD///8A8vLyAP//&#10;/wD///8A/f39AH5+fgADAwMAAAAAAAAAAAAAAAAAAAAAAAAAAAAHBwcAeXl5APX19QD///8A09PT&#10;ABYWFgAAAAAAAAAAAAAAAAAWFhYA09PTAP///wDk5OQANzc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gYAAJWVAAD//wAA//8A&#10;AJaWAAAGBgAAAAAAAAAAAAAAAAAAAAAAAAAAAAAAAAAAAAAAAAYGAADn5wAA//8AAEB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QBUAQIArAICAKwCAgCsAgHEmAHEQBQAQAAAAAAAAAAAA&#10;AAAABgIABuZNAOb/VQD/QRYAQQAAAAAAAAAAAAAAAAAAAAAAAAAAAAAAAIctAIf/VQD/tz0At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0ADUtLAEvc3ADc//8A//39&#10;AP1+fgB+AwM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EAGgAgAEIAUwBeAHUALgA5AAIAAgAAAAAAAAAAAAEAAQAaACAAQgBT&#10;AHIAjgCgAMgAygD8AMwA/wDMAP8AzAD/AMwA/wC+AO0AlQC6AGsAhgA6AEgACgANAAAAAAAAAAAA&#10;AAAAAAoADQA6AEgAXgB2AEMAVAAaACEAAQABAAAAAAAAAAAAAAAAAAAAAAAAAAAAAAAAAAAAAAAA&#10;AAAAAAAAAAAAAAAAAAAAAQABABoAIQBDAFQAUgBnAA4AE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AwADfn4Afv7+AP7//wD/vLwAvBcXAB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gANADoASABrAIYAlQC6AL4A7QDMAP8AzAD/AMwA/wDM&#10;AP8AygD8AKAAyACiAMoAoADIAMoA/ADMAP8AzAD/AMwA/wDMAP8AvgDtAJUAugBqAIQAEgAXAAAA&#10;AAAAAAAAAAAAAAAAAAAAAAAAEgAXAGoAhACVALoAvgDtAMwA/wDMAP8AzAD/AKkA0wASAB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JCAELo6ADo//8A/+fnAOdBQQB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QAaACAAQgBTAHIAjgCgAMgAygD8AMwA/wDMAP8AzAD/AMoA/ACgAMgAnADDAJUAugC+AO0AzAD/&#10;AMwA/wDMAP8AuQDnADQAQQAAAAAAAAAAAAAAAAA1AEIAugDoAMwA/wDMAP8AzAD/AL4A7QCeAMUA&#10;zAD/AMwA/wCpANMAEgA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gANADoASABdAHQAOgBIAAoADQAAAAAA&#10;AAAAAAAAAAABAAEAGgAgAEQAVQC1AOIAzAD/AMoA/QBlAH4ABAAFAGYAfwDLAP4AzAD/ALUA4gBE&#10;AFUAGgAgAAEAAQAAAAAAEgAWAKkA0wDMAP8AqQDTABIAFgAAAAAAAAAAAAAAAAAAAAAAAAAAAAoA&#10;DQA6AEgAUgBnABI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MAZQB+AMsA/gDMAP8AzAD/AMwA&#10;/wDKAP0AZAB9AAIAAwAAAAAAAAAAAAAAAAAAAAAAAAAAABIAFgCpANMAzAD/AMwA/wBvAIsAZgCA&#10;AGYAgACEAKUAoADIAMoA/ADMAP8AzAD/ALYA5AAsAD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UAQgC6AOgAzAD/ALkA5wA0AEEAAAAAAAAAAAAAAAAAAAAAAAAAAAAAAAAAAAAAAAAAAAASABYA&#10;qQDTAMwA/wDMAP8AzAD/AMwA/wDMAP8AzAD/AMoA/ACkAM0AzAD/AMwA/wDHAPkATgBiAAAAAAAA&#10;AAAAAAAAAAAAAAAcACMAWABuADoASAAK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hYWANPT0wD///8A09PTAHV1dQD///8A7+/vABoaGgAAAAAA&#10;AAAAABYWFgDT09MA////AOLi4gAuLi4AAAAAAAAAAAABAQEAtbW1AP///wC0tLQAAQEBAAAAAAAH&#10;BwcAeHh4APX19QD///8A/Pz8AJ6engAjIyMAAAAAAAAAAAAAAAAAAAAAAAAAAABGRkYA2dnZAP//&#10;/wD///8A////APz8/AAjIyM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SABcAPQBMABIAFwAAAAAAAAAAAAAAAAAAAAAAAAAAAAAAAAAA&#10;AAAAAAAAAAAAAAAAAAAADgASAFwAcwBmAIAAZgCAAGYAgABiAHsAOgBIAAoADQAAAAAABQAGAHcA&#10;lQDMAP8AzAD/AHgAlgAFAAYAHAAjAH4AngDKAPwAzAD/AMwA/wDKAPwAoADIAGwAhwAkAC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YWFgDT09MA////AP///wD/&#10;//8AX19fAAAAAAAAAAAAAAAAAAAAAAAWFhYA09PTAP///wD8/PwAnp6eACMjIwBfX18A////AO/v&#10;7wAaGhoAAAAAAAAAAAAAAAAAAAAAAB4eHgCenp4A/Pz8AP///wD8/PwA0NDQAICAgACAgIAAgYGB&#10;AOTk5AD///8A////ANnZ2QBFRUUAnp6eAP///wCenp4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YWABbT0wDT&#10;//8A/9PTANMWFgA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OAGIAxwD5AMwA/wDMAP8AzAD/AMwA/wDKAPwAxAD1AKAAyADKAPwA&#10;zAD/AMwA/wDMAP8AngDGAE0AYAAIAAoAAAAAAAAAAAAKAA0AOgBIAFMAaAASAB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FhYA2NjYAP///wC0tLQAAQEBAAAAAAAAAAAAAAAAAAAAAAAAAAAAFBQUAJ6engD8/PwA////&#10;AP///wD///8A////AF9fXwAAAAAAAAAAAAAAAAAAAAAAAAAAAAAAAAAAAAAAIyMjAJ6engD8/PwA&#10;////AP///wD///8A////AP///wD19fUAeHh4AAcHBwAAAAAAIyMjAPz8/AD8/PwAIyMj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FgAW09MA0///AP/T0wDTFRUAF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wA2ALYA5ADMAP8AygD8AH4AngAc&#10;ACMAAAAAAAAAAAAKAA0AOgBIAIAAoADAAPAAzAD/AMwA/wDAAPAAtQDiAKAAyADKAPwAzAD/AMwA&#10;/wC5AOcANAB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goAHlQcAFQXCAAXAAAAAAAAAAAAAAAAAAAAAAAAAAAAAAAAAAAAAAAA&#10;AAAAAAAAAAAAAAAAAAAWBwAW00YA0/9VAP/TRgDTFgcAFgAAAAANBAANSBgASG4lAG4jDAA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hYAFtXVANX//wD/w8MAwwYGAAYAAAAAAAAA&#10;AAAAAAAAAAAAAAAAABYWABZLSwBLFxc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IA&#10;FgBGAFgAHAAjAAAAAAAAAAAAAAAAAAAAAAAAAAAAAAAAAAAAAAAIAAoATABfAJ4AxQDMAP8AzAD/&#10;AMwA/wDKAPwAogDLAMwA/wDMAP8AygD9AGUAfgACAAMAAAAAAAEAAQAaACEAQwBUAFoAcQAcACMA&#10;AAAAAAAAAAAAAAAAAAAAAAAAAAAcACMAQgBSAA4AE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MjIwBGRkYACgoKAAAAAAAAAAAAAAAAAAAA&#10;AAAAAAAAAAAAAAAAAAAAAAAAAAAAAAAAAAAAAAAAAAAAAAAAAAAAAAAAAAAAAAAAAAAAAAAAAAAA&#10;AAAAAAAAAAAAAAAAACMjIwD8/PwA/Pz8ACMjIwAAAAAAAAAAAAAAAAAAAAAAAAAAAAAAAAANDQ0A&#10;SEhIAIiIiADIyMgA/Pz8AP///wD///8A////AMbGxgBgYGAACgoKAAAAAAAjIyMAnp6eAP7+/gD/&#10;//8Aw8PDAAYGBg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kAC0AWgBwADoASAAKAA0AAAAAAAIAAwBlAH4AywD+AMwA/wDMAP8AlwC9AL4A7QDM&#10;AP8AzAD/AMwA/wDKAPwAfgCeABwAIwAAAAAAHAAjAH4AngDKAPwAzAD/AKkA0wASAB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enp4A////AJ6engAAAAAAAQEBACEhIQBU&#10;VFQAjo6OAMjIyAD8/PwA////AP///wD///8A/Pz8AMjIyADi4uIA8PDwAP///wD///8A8PDwAP//&#10;/wD8/PwA////AP///wD///8A////AJWVlQ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QBCALoA&#10;6ADMAP8AzAD/AMwA/wC+AO0AlQC6AL4A7gDKAPwAzAD/AMoA/ADMAP8AygD8AMwA/wDMAP8AzAD/&#10;AMwA/wCpANMAEgA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jIyMA/Pz8AP//&#10;/wDd3d0A7e3tAP///wD///8A////AP///wD8/PwAyMjIAIiIiABISEgADQ0NAAAAAAAAAAAACgoK&#10;AF9fXwDFxcUA////AP///wD8/PwAnp6eACMjIwA3NzcA+fn5AP///wBiYmIAAAAAAAAAAAAAAAAA&#10;AAAAAC0tLQBYWFgAERER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IAFwBWAGsAQgBTABoAIAABAAEAAAAAAAAAAAAcACMAfgCeAMoA/ADMAP8A&#10;ygD8AH4AngAcACMAEgAWAKkA0wDMAP8AqQDTABIAFgAAAAAAAAAAAAAAAAAAAAAAAAAAAAAAAAAA&#10;AAAADgASAFIAZwBDAFQAGgAhAAE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p6eAP///wD///8A////AO3t7QC6uroAhoaGAEhISAANDQ0AAAAAAAAAAAAAAAAA&#10;AAAAAAAAAAAAAAAAAAAAAAAAAAAAAAAALS0tAGhoaAAjIyMAAAAAAAAAAAAAAAAAYmJiAP///wD5&#10;+fkANjY2AAoKCgBgYGAAxsbGAP///wD///8A09PTABYWFg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wAIwBQAGQAHAAjAAAAAAAAAAAAAAAAABIAFgCpANMAzAD/AKkA0wASABYAAAAAAAAA&#10;AAAAAAAAAAAAAAAAAAASABYAqQDTAMwA/wDMAP8AzAD/AL4A7QCVALoAagCFABwAI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gYGAFtbWwBTU1MAICAgAAEBAQAAAAAAAAAAAAAAAAAA&#10;AAAAAAAAAAAAAAAAAAAAAAAAAAAAAAAAAAAAAAAAAAAAAAAAAAAAAAAAAAAAAAAAAAAAAAAAAAAA&#10;AAAAAAAAAAAAAJaWlgD///8A////AP///wD///8A////APr6+gD///8A////ANPT0wALC/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SABYAqQDT&#10;AMwA/wC1AOIAJQAuAAAAAAAAAAAAAAAAABIAFgCpANMAzAD/AMwA/wCeAMUAvgDtAMwA/wDMAP8A&#10;zAD/AMoA/AB+AJ4AHAAjAAAAAAAAAAAAAAAAAAAAAAAAAAAAAAAAAAEAAQAaACEAQwBUAFYAbAAS&#10;AB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YGBgDDw8MA////AP///wDFxcUAX19fAAoKCgAWFhYA&#10;09PTAICAg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gAWAKkA0wDMAP8AygD8AH4AngAcACMAEgAWAKkA0wDMAP8AqQDTABIAFgAA&#10;AAAAAQABABoAIABCAFMAlAC5AMoA/ADMAP8AygD8AKYA0ABmAIAAZgCAAGYAgAB+AJ4AlQC6AL4A&#10;7QDMAP8AzAD/AMwA/wC5AOcANAB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YAB4ALgA6AAQABQAAAAAAAAAA&#10;AAAAAAAAAAAAAAAAAAAAAAAAAAAAAAAAAAAAAAAAAAAAAAAAAAAAAAAAAAAAAAAAAAAAAAAAAAAA&#10;AAAAAAAAAAAAAAAAAAAAAAAAAAAAAAAAAAAAAAAAAAAAAAAAAAAAAAAAAAAODg4AUlJSAC0tLQAA&#10;AAAAAAAAAAAAAAAAAAAACwsL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Ghojubm5/Lm5uf1jY2P+VVVV/1NTU/ks&#10;LCyDKysrgDg4OKdVVVX/UlJS9gYGBhMAAACRAAAA/01NTf9MTExoAAAAAAAAAAAAAADHAAAA/4mJ&#10;ify7u7v/u7u7/wMDA6YAAAD/AAAAaAAAAAAAAAAAAAAAAAAAAAAAAAAAAAAAAAAAAAIAAAD3AAAA&#10;/wAAAP8AAACVAAAAAAAAAAAAAAAAAAAAAAAAAAAAAAAAAAAAAAAAAAAAAAAAAAAAAAAAAAAAAAAA&#10;EAUAECwPACwMBAA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AQADfioAfv5VAP7/VQD/vD8AvBQHAB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CQgBC6OgA6P//AP///wD//PwA/MjIAMjD&#10;wwDDuroAuu3tAO3//wD///8A////AP/n5wDnQUEAQ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AFAB+AJ4AygD8AMwA/wDMAP8AzAD/AMwA&#10;/wCpANMAEgAWAAAAAAAAAAAAAAAAAAAAAAAAAAAAAAAAABwAIwB+AJ4AygD8AMwA/wDMAP8AzAD/&#10;AMwA/wDMAP8AzAD/AMwA/wC+AO0AlgC8AMwA/wDMAP8AygD9AGUAfgAC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gAHAGEAeQDMAP8A&#10;zAD/AIcAqQ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MDAwSfX193I+P&#10;j/9UVFT9KioqfQEBAQMAAAAAAAAAAAAAAAA8PDyzVVVV/ygoKHkAAAAtAAAA/wsLC/9xcXGlAAAA&#10;AAAAAAIAAADzAAAA/6ysrP+7u7v/u7u7/ykpKaEAAAD/AAAAoQAAAAAAAAAAAAAAAAAAAAAAAAAA&#10;AAAAAAAAADoAAAD/AAAA/wAAAPoAAAD/AAAAY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IW&#10;AELtTwDt/1UA/7Q8ALQ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FxcAF4aG&#10;AIbIyADI/PwA/P//AP///wD///8A////AP/t7QDtvLwAvP//AP///wD//f0A/X5+AH4DAw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KysrgU1NTecWFhZBAAAAAAAAAAAAAAAAAAAAAAAAAAAWFhZBVVVV/01NTeYCAgIG&#10;CAgI0QAAAP9kZGToAAAAAAAAACAAAAD/BgYG8Lu7u/+7u7v/u7u7/3V1ddAAAAD/AAAA2gAAAAAA&#10;AAAAAAAAAAAAAAAAAAAAAAAAAAAAAI8AAAD/AAAAjwAAAGIAAAD/AAAA+QAAAD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uDwAu8lEA8v9VAP9fIAB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0ADUhIAEh2dgB2U1MAUyAgACABAQABAAAAAAMDAAN+fgB+&#10;/v4A/v//AP/d3QDdS0sASw0NAA0AAAAAAAAAAAAAAAANDQANSEgASHZ2AHZUVABUISEAIQEBAAEA&#10;AAAAAAAAAAAAAAAAAAAAAAAAAAAAAAAAAAAADQ0ADUhIAEh2dgB2VFQAVCEhACEBAQ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XyAAX/9VAP/wUADwGwkAG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kIAQujoAOj//wD///8A//z8APzIyADIysoAysjIAMj8/AD8//8A////&#10;AP///wD///8A/+3tAO26ugC6np4AnoCAAICAgACAgIAAgKWlAKXIyADI/PwA/P//AP///wD///8A&#10;////AP/t7QDturoAuoWFAIUjIwA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bQ8&#10;ALT/VQD/tDwAtAEAAAEAAAAAAAAAACMMACN5KAB5gCsAgIArAICAKwCAgCsAgHYnAHYXCAAX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cXABeGhgCGyMgAyPz8APz//wD///8A&#10;////AP/8/AD8yMgAyMPDAMO6ugC67e0A7f//AP///wD///8A////AP///wD///8A////AP///wD/&#10;/PwA/MjIAMjDwwDDuroAuu3tAO3//wD///8A////AP/8/AD8np4AniMjACMAAAAAAAAAAAAAAAAA&#10;AAAAAAAAAAAAAAANDQANSEgASHZ2AHZUVABUISEAIQEBAAEAAAAAAAAAAAAAAAAAAAAAAAAAAAAA&#10;AAAAAAAAAAAAABcXABdMTABMFxcA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sJABvwUADw/1UA/18gAF8jDAAjnjUAnvxUAPz/VQD//1UA//9VAP//VQD/&#10;/1UA//9VAP/nTQDnQRYAQ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fIABf/1UA//9VAP//VQD//1UA//xUAPzQ&#10;RQDQgCsAgIArAICAKwCAgywAg/lTAPn/VQD//VQA/X4qAH4DAQ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jIwAjnp4Anvz8APz//wD///8A////AP///wD///8A////AP/8/AD8yMgAyMPDAMO6ugC6&#10;7e0A7f//AP///wD///8A//z8APyengCeIyMAIwMDAAN/fwB//v4A/v//AP///wD///8A//39AP1+&#10;fgB+AwMAAwoKAApgYABgxsYAxv//AP///wD///8A////AP///wD///8A//z8APyengCeIyMAI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BtDwAtP9V&#10;AP//VQD/njUAniMMACMAAAAAAAAAAAAAAAAAAAAAAAAAAAMBAAN+KgB+/lUA/v9VAP/5UwD5gywA&#10;g4ArAICAKwCAdicAdhcIAB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MjACN5eQB5gIAAgICAAICAgACAe3sAe0hIAEgN&#10;DQANAAAAAAAAAAAAAAAAAQEAASAgACBTUwBTubkAufz8APz//wD//v4A/v//AP///wD//f0A/X19&#10;AH0FBQAFfn4Afv7+AP7//wD///8A//LyAPL//wD///8A//DwAPC9vQC9gIAAgICAAICAgACA0NAA&#10;0Pz8APz//wD//PwA/NDQANCAgACAgIAAgICAAICAgACAe3sAe0hIAEgNDQ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MAAAB5AAAAgAAAAIAAAACAAAAAgAAAAHYAAAAXAAAA&#10;AAAAAAAAAAAAAAAAAAAAAAAAAAAXAAAATAAAAB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gMACkYXAEYjDAAjAAAAAAAAAAAAAAAAAAAAAAAAAAAAAAAAAAAAAAAAAAAAAAAA&#10;QhYAQuhNAOj/VQD//1UA//9VAP//VQD//1UA/+dNAOdBFgB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MjACOengCe/PwA&#10;/P//AP/n5wDnQUEAQQAAAAAAAAAAAAAAAEJCAELo6ADo//8A////AP/FxQDFX18AXwoKAAoAAAAA&#10;AAAAAAAAAAAAAAAAAAAAACMjACOengCe/PwA/P//AP///wD///8A////AP///wD///8A////AP/8&#10;/AD8yMgAyIiIAIhISABIDQ0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oADAAuADkAEgAWAAAAAAAAAAAAAAAAAAAAAAAA&#10;AAAAAAAAAAAAAAAAAAAAAAAAAAAAAAAAAAAAAAAAAAAAAAAAAAAAAAAAAAAAAAAAAAAAAAAAAAAA&#10;AAAAAAAAAAAAAAAAAAAAAAAABwAJAEsAXgBCAFMAGgAgAAEAAQAAAAAAAAAAAAAAAAAAAAAAAAAA&#10;AAAAAAAAAAAAAAAAABIAFwBqAIQAlQC6AL4A7QDMAP8AzAD/AMwA/wDMAP8AzAD/AMwA/wDMAP8A&#10;zAD/AMoA/ACgAMgAbACHACQALQAAAAAAAAAAAAAAAAAAAAAACQAL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SAAA&#10;AHsAAACAAAAAgAAAAIAAAACAAAAAgAAAAIAAAACAAAAAgAAAAIAAAACAAAAAgAAAAIAAAAB5AAAA&#10;IwAAAAAAAAAAAAAAAAAAAAAAAAAAAAAAAAAAAAAAAAAjAAAAngAAAPwAAAD/AAAA/wAAAP8AAAD/&#10;AAAA/wAAAP8AAADnAAAAQQAAAAAAAAAAAAAAAAAAAEIAAADoAAAA/wAAAOcAAAB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cIABd1JwB1gCsAgIArAICDLACD+VMA+f9VAP/9VAD9fioAfgMB&#10;AA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QAaACAAQgBTAGQAfQBm&#10;AIAAZgCAAGYAgABiAHsAOgBIAAoADQ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DQANSEgASIiIAIjIyADI/PwA/P//AP///wD/&#10;//8A////AP/t7QDturoAutDQANDk5ADk//8A////AP///wD///8A/+3tAO26ugC6np4AnoCAAICA&#10;gACAgIAAgJ6eAJ66ugC67e0A7f//AP///wD///8A//z8APyengCeIyMAIwAAAAAAAAAAAAAAAAAA&#10;AAAAAAAAAAAAAAAAAAAAAAAAAAAAAAAAAAAAAAAAAAAAAAAAAAAAAAAAAAAAAAAAAAAXFwAXdnYA&#10;doCAAICAgACAgIAAgICAAIB7ewB7SEgASA0N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0ADS0tAC0QEAAQ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4eAB46OgA6BQUABQAAAAAAAAAAAAAAAAAAAAAAAAAAAAAAAAAAAAAAAAAAAAAAAAAAAAAA&#10;AAAAAAAAAAAAAAAAAAAAAAAAAAAAAAAAAAAAAAAAAAAAAAAAAAAAAAAAAAAAAAAAAAAAAAAAAAAA&#10;AAAAAAAAAAAAAAAAAAAAAAAAAAAAAAAAAAAICAAIxsYAxv//AP/U1ADUFhYAFg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yMAI3l5AHmAgACAgIAAgICAAICengCeuroAuu3t&#10;AO3//wD///8A////AP///wD//PwA/MvLAMv//wD///8A//39AP19fQB9AwMAAwAAAAAAAAAAAAAA&#10;AAAAAAAAAAAAAAAAAA0NAA1TUwBT9vYA9v//AP/T0wDTFhYAFgAAAAAAAAAAQkIAQujoAOj//wD/&#10;//8A////AP/t7QDtvLwAvP//AP///wD//f0A/X5+AH4DAw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HBwAHeXkAef//AP///wD/qakAqQAAAAAAAAAAAAAAAAAAAAAAAAAAAAAAAAAA&#10;AAAAAAAAAAAAAAAAAAAAAAAAAAAAAAAAAAAAAAAAAAAAAAAAAAAAAAAAAAAAAAAAAAAAAAAAAAAA&#10;AAAAAAAAAAAAAAAAAAAAAAAAAAAAAAAAAAAAAAAAAAAAAAAAAAEBAAGjowCj//8A////AP///wD/&#10;09MA0wsL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ZGAEbZ2QDZ//8A////AP///wD///8A/zw8ADwAAAAAAAAA&#10;AAAAAAAAAAAAAAAAAAAAAAAAAAAAAAAAAAAAAAAAAAAAAAAAAAAAAAAAAAAAAAAAAAAAAAAAAAAA&#10;AAAAAAAAAAAAAAAAAAAAAAAAAAAAAAAAAAAAAAAAAAAAAAAAAAAAAAAAAAAAAAAAAAAAAHh4AHj/&#10;/wD/9PQA9EREAETT0wDTgIAAg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BAAEhIQAhVFQA&#10;VGxsAGwXFwAXAAAAAAAAAAAAAAAAAAAAAAAAAAAYGAAYrKwArP//AP///wD/2dkA2UVFAEWFhQCF&#10;//8A/8zMAMwCAgACAAAAAAAAAAAAAAAAAAAAAAAAAAAAAAAAAAAAAAAAAAAAAAAAAAAAAAAAAAAA&#10;AAAADAwADDc3ADcWFgAWAAAAAAAAAAAAAAAAAAAAAAAAAAAAAAAAAAAAAAAAAAAAAAAAAAAAAAAA&#10;AAAAAAAAUFAAUP7+AP7+/gD+T08ATwAAAAALCwAL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&#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wMDCM1NTWeVFRU/FVVVf9UVFT8NTU1ngwMDCMAAAAAAAAAAAAAAAAA&#10;AAAAAAAAAAwMDCM1NTWeVFRU/FVVVf9VVVX/VVVV/1VVVf9VVVX/VVVV/1VVVf9UVFT8Q0NDyC0t&#10;LYgYGBhIBAQEDQAAAAAAAAAADAwMIzU1NZ5dXV38eXl5/1ZWVtkHBwcWAAAAAAAAAAAAAAAAAAAA&#10;ABISEjdgYGDqgoKC/2RkZNQMDAw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&#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gICBceHh5aDAwMI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fwAAAPEAAAD/AAAA8QAAAH8AAAAN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8QAAAFUAAAAAAAAANwAAAPEAAADGAAAADQ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oAAAD/AAAAVQAAAAAAAAAAAAAAAAAAAFUAAAD/AAAA&#10;qg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AgIFxkZGUwICAg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P8AAADGAAAADQAAAAAAAAAA&#10;AAAAAAAAABoAAADkAAAA/wAAAFU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xgAAAP8A&#10;AACqAAAAAAAAAAAAAAAAAAAAAAAAAAAAAACqAAAA/wAAAMYAAAAN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P8AAAB/AAAAAAAAAAAAAAAAAAAAAAAAAAAAAAB/AAAA/wAAAPEAAAA3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P8AAABVAAAAAAAAAAAAAAAAAAAAAAAAAAAAAABV&#10;AAAA/wAAAP8AAABV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AAAA/wAAAPEAAAA3AAAAAAAAAAAA&#10;AAAAAAAAAAAAAAAAAAA3AAAA8QAAAP8AAAB/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wAA&#10;APEAAAA3AAAAAAAAAAAAAAAAAAAAAAAAAAAAAAA3AAAA8QAAAP8AAACq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OQAAAAaAAAAAAAAAAAAAAAAAAAAAAAAAAAAAAA3AAAA8QAAAP8AAACq&#10;AAAAAAAAAAAAAAAAAAAAAAAAAAAAAAAAAAAA/wAAAP8AAAD/AAAA/wAAAP8AAAD/AAAA/wAAAP8A&#10;AAD/AAAA/wAAAP8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OQAAAAaAAAAAAAAAAAAAAAAAAAAAAAAAAAA&#10;AAA3AAAA8QAAAP8AAACqAAAAAAAAAAAAAAAAAAAAAAAAAAAAAAAAAAAA/wAAAP8AAAD/AAAA/wAA&#10;AP8AAAD/AAAA/wAAAP8AAAD/AAAA/wAAAP8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wAAAOQAAAAaAAAAAAAA&#10;AAAAAAAAAAAAAAAAAAAAAAA3AAAA8QAAAP8AAACqAAAAAAAAAAAAAAAAAAAAAAAAAAAAAAAA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wAAAPEAAAA3AAAAAAAAAAAAAAAAAAAAAAAAAAAAAABVAAAA/wAAAP8AAAB/AAAAAAAAAAAAAAAA&#10;AAAAAAAAAAAAAAAAAAAAAAAAAAAAAAAAAAAAAAAAAAAAAAAAAAAAAAAAAAAAAAAAAAAAAA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wAAAPEAAAA3AAAAAAAAAAAAAAAAAAAAAAAAAAAAAABVAAAA/wAAAP8A&#10;AABVAAAAAAAAAAAAAAAAAAAAAAAAAAAAAAAAAAAAAAAAAAAAAAAAAAAAAAAAAAAAAAAAAAAAAAAA&#10;AAAAAAAAAAAAAA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P8AAABVAAAAAAAAAAAAAAAAAAAAAAAA&#10;AAAAAAB/AAAA/wAAAPE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8AAAB/AAAA&#10;AAAAAAAAAAAAAAAAAAAAAAAAAACqAAAA/wAAAK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P8AAADGAAAADQAAAAAAAAAAAAAAAAAAABoAAADkAAAA/wAAAF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MYAAAD/AAAAVQAAAAAAAAAAAAAAAAAAAFU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UAAAA5AAAACoAAAAAAAAA&#10;YgAAAPEAAADG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nAAAAP8AAAD/AAAA4QAAAG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qQAAAOQAAAAaAAAAAAAAAAAAAAAAAAAAAAAAAAAAAAAA&#10;AAAAAAAAAAAAAAAAAAAAVQAAAMYAAAD/AAAA/wAAAPEAAACcAAAADQAAAAAAAAAAAAAAAAAAAAAA&#10;AAAAAAAAAAAAAAAAAAAAAAAAAAAAAAAAAAAAAAAAAAAAAB0AAAB/AAAA1AAAAP8AAAD/AAAAVQAA&#10;AAAAAAAAAAAAAAAAAAAAAAAAAAAADQAAAH8AAADxAAAA/wAAAPEAAAB/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KgAAAKkAAADxAAAA/wAAAP8AAADhAAAA&#10;YgAAAA0AAAAAAAAAAAAAAAAAAAAAAAAAAAAAAAAAAAAAAAAAAAAAAA0AAAB/AAAA8QAAAP8AAADx&#10;AAAAfwAAAA0AAAAAAAAAAAAAAAAAAAAAAAAAAAAAAAAAAAAAAAAAAAAAAA0AAAB/AAAA8QAAAP8A&#10;AADxAAAAfwAAAA0AAAAAAAAAAAAAAAAAAAAAAAAAAAAAAAAAAAAAAAAAAAAAAA0AAAB/AAAA8QAA&#10;AP8AAADxAAAAfw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oAAACpAAAA8QAAAP8AAAD/AAAA4QAAAGIAAAANAAAAAAAAAAAAAAAAAAAAAAAAAAAAAAAAAAAA&#10;AAAAAAAAAAANAAAAfwAAAPEAAAD/AAAA8QAAAH8AAAANAAAAAAAAAAAAAAAAAAAAAAAAAAAAAAAA&#10;AAAAAAAAAAAAAAAAAAAAAAAAAAAAAAAAAAAAGgAAAOQAAADkAAAAGgAAAAAAAAAAAAAAAAAAAAAA&#10;AAAAAAAAAAAAAAAAAAANAAAAfwAAAPEAAAD/AAAA8QAAAH8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AAAqQAAAPEAAAD/AAAA/wAAAOEAAABiAAAADQAA&#10;AAAAAAAAAAAAAAAAAAAAAAAAAAAAAAAAAAAAAAAAAAAADQAAAH8AAADxAAAA/wAAAPEAAAB/AAAA&#10;DQAAAAAAAAAAAAAAAAAAAAAAAAAAAAAAAAAAAAAAAAAAAAAAVQAAAMYAAAD/AAAA/wAAAP8AAADG&#10;AAAAVQAAAAAAAAAAAAAAAAAAAAAAAAAAAAAAAAAAAAAAAAAAAAAADQAAAH8AAADxAAAA/wAAAPEA&#10;AAB/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AA8QAAAP8AAAD/&#10;AAAA/wAAAP8AAAD/AAAA/wAAAMYAAAANAAAAAAAAAAAAAAAAAAAAAAAAAAAAAAAAAAAADQAAAMYA&#10;AADxAAAAVQAAAAAAAAA3AAAA8QAAAMYAAAANAAAAAAAAAAAAAAAAAAAAAAAAAAAAAAAAAAAADQAA&#10;AMYAAADxAAAAVQAAAAAAAAA3AAAA8QAAAMYAAAANAAAAAAAAAAAAAAAAAAAAAAAAAAAAAAAAAAAA&#10;DQAAAMYAAADxAAAAVQAAAAAAAAA3AAAA8QAAAMY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PEAAAD/AAAA/wAAAP8AAAD/AAAA/wAAAP8AAADGAAAADQAAAAAAAAAA&#10;AAAAAAAAAAAAAAAAAAAAAAAAAA0AAADGAAAA8QAAAFUAAAAAAAAANwAAAPEAAADGAAAADQAAAAAA&#10;AAAAAAAAAAAAAAAAAAAAAAAAAAAAAAAAAAAAAAAAAAAAAAAAAAAAAAAAqgAAAP8AAADkAAAAGgAA&#10;AAAAAAAAAAAAAAAAAAAAAAAAAAAAAAAAAA0AAADGAAAA8QAAAFUAAAAAAAAANwAAAPEAAADG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UAAADxAAAA/wAAAP8AAAD/AAAA&#10;/wAAAP8AAAD/AAAAxgAAAA0AAAAAAAAAAAAAAAAAAAAAAAAAAAAAAAAAAAANAAAAxgAAAPEAAABV&#10;AAAAAAAAADcAAADxAAAAxgAAAA0AAAAAAAAAAAAAAAAAAAAAAAAAAAAAAAAAAACcAAAA/wAAAJwA&#10;AAANAAAAAAAAAA0AAACMAAAA/wAAAJwAAAAAAAAAAAAAAAAAAAAAAAAAAAAAAAAAAAANAAAAxgAA&#10;APEAAABVAAAAAAAAADcAAADx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AAxgAAALcAAAD/AAAA/wAA&#10;AOQAAAAaAAAAAAAAAAAAAAAAAAAAAAAAAAAAAAAAAAAAAAAAAH8AAAD/AAAAfwAAAAAAAAAAAAAA&#10;AAAAAAAAAABVAAAA/wAAAOQAAAAaAAAAAAAAAAAAAAAAAAAAAAAAAAAAAAAAAAAAAAAAACoAAADU&#10;AAAA/wAAAMYAAAAqAAAAAAAAAAAAAAAAAAAAAAAAAAAAAAAAAAAAAAAAAAAAAACqAAAA/wAAAFUA&#10;AAAAAAAAAAAAAAAAAABV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qQAAACoAAAAAAAAAAAAAAFUAAADUAAAA/wAAAP8AAACqAAAAAAAAAAAAAAAAAAAAAAAA&#10;AAAAAAAAAAAAqgAAAP8AAABVAAAAAAAAAAAAAAAAAAAAVQAAAP8AAACqAAAAAAAAAAAAAAAAAAAA&#10;AAAAAAAAAAAAAAAAqgAAAP8AAABVAAAAAAAAAAAAAAAAAAAAVQAAAP8AAACqAAAAAAAAAAAAAAAA&#10;AAAAAAAAAAAAAAAAAAAAqgAAAP8AAABVAAAAAAAAAAAAAAAAAAAAVQAAAP8AAAC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KkAAAAqAAAAAAAAAAAAAABVAAAA1AAAAP8A&#10;AAD/AAAAqgAAAAAAAAAAAAAAAAAAAAAAAAAAAAAAAAAAAKoAAAD/AAAAVQAAAAAAAAAAAAAAAAAA&#10;AFUAAAD/AAAAqgAAAAAAAAAAAAAAAAAAAAAAAAAAAAAAAAAAAAAAAAAAAAAAAAAAAAAAAABVAAAA&#10;/wAAAP8AAADkAAAAGgAAAAAAAAAAAAAAAAAAAAAAAAAAAAAAAAAAAKoAAAD/AAAAVQAAAAAAAAAA&#10;AAAAAAAAAFUAAAD/AAAAq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Cp&#10;AAAAKgAAAAAAAAAAAAAAVQAAANQAAAD/AAAA/wAAAKoAAAAAAAAAAAAAAAAAAAAAAAAAAAAAAAAA&#10;AACqAAAA/wAAAFUAAAAAAAAAAAAAAAAAAABVAAAA/wAAAKoAAAAAAAAAAAAAAAAAAAAAAAAAAAAA&#10;AFUAAAD/AAAAfwAAAAAAAAAAAAAAAAAAAAAAAAAAAAAAqgAAAP8AAABVAAAAAAAAAAAAAAAAAAAA&#10;AAAAAAAAAACqAAAA/wAAAFUAAAAAAAAAAAAAAAAAAABVAAAA/wAAAK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qAAAA/wAAAOQAAAAaAAAAAAAAAAAAAAAAAAAAAAAAAAAAAAAAAAAANwAAAPEAAADk&#10;AAAAGgAAAAAAAAAAAAAAAAAAAAAAAAANAAAAxgAAAP8AAACqAAAAAAAAAAAAAAAAAAAAAAAAAAAA&#10;AAAAAAAANwAAAPEAAAD/AAAAqgAAAAAAAAAAAAAAAAAAAAAAAAAAAAAAAAAAAAAAAAAAAAAAAAAA&#10;AFUAAAD/AAAAxgAAAA0AAAAAAAAAAAAAAAAAAAAaAAAA5AAAAP8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fwAAAAAAAAAAAAAAAAAA&#10;AAAAAAAAAAAAGgAAAOQAAAD/AAAA8QAAADcAAAAAAAAAAAAAAAAAAAAAAAAAVQAAAP8AAADGAAAA&#10;DQAAAAAAAAAAAAAAAAAAABoAAADkAAAA/wAAAFUAAAAAAAAAAAAAAAAAAAAAAAAAAAAAAAAAAAAA&#10;AAAAAAAAABoAAAC5AAAAmQAAAP8AAADkAAAAGgAAAAAAAAAAAAAAAAAAAAAAAAAAAAAAVQAAAP8A&#10;AADGAAAADQAAAAAAAAAAAAAAAAAAABoAAADkAAAA/wAAAF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wAAAOQAAAAaAAAAAAAAAAAAAAAAAAAAAAAAAAAA&#10;AAAAAAAAfwAAAP8AAADGAAAADQAAAAAAAAAAAAAAAAAAAAAAAAAAAAAAfwAAAP8AAADxAAAANwAA&#10;AAAAAAAAAAAAAAAAAAAAAAA3AAAA8QAAAP8AAACqAAAAAAAAAAAAAAAAAAAAAAAAAAAAAAAAAAAA&#10;AAAAAAAAAAAAAAAADQAAAMYAAAD/AAAAqgAAAAAAAAAAAAAAAAAAAAAAAAAAAAAAqgAAAP8AAADG&#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I8AAAANAAAAAAAAAAAAAAAAAAAAAAAAAAAAAAAA&#10;AAAAVQAAAP8AAAD/AAAAfwAAAAAAAAAAAAAAAAAAAA0AAADGAAAA/wAAAKoAAAAAAAAAAAAAAAAA&#10;AAAAAAAAAAAAAKoAAAD/AAAAxgAAAA0AAAAAAAAAAAAAAA0AAADGAAAA/wAAAKoAAAAAAAAAAAAA&#10;AAAAAAAAAAAAAAAAAKoAAAD/AAAAxgAAAA0AAAAAAAAAAAAAAA0AAADGAAAA/wAAAKoAAAAAAAAA&#10;AAAAAAAAAAAAAAAAAAAAAKoAAAD/AAAAxg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CPAAAA&#10;DQAAAAAAAAAAAAAAAAAAAAAAAAAAAAAAAAAAAFUAAAD/AAAA/wAAAH8AAAAAAAAAAAAAAAAAAAAN&#10;AAAAxgAAAP8AAACqAAAAAAAAAAAAAAAAAAAAAAAAAAAAAACqAAAA/wAAAMYAAAANAAAAAAAAAAAA&#10;AAAAAAAAAAAAAAAAAAAAAAAAAAAAAJwAAABVAAAAfwAAAP8AAADkAAAAGgAAAAAAAAAAAAAAAAAA&#10;AAAAAAANAAAAxgAAAP8AAACqAAAAAAAAAAAAAAAAAAAAAAAAAAAAAACqAAAA/wAAAMY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wAAAOQAAAAaAAAAAAAA&#10;AAAAAAAAAAAAAAAAAAAAAAAAAAAAqgAAAP8AAADGAAAADQAAAAAAAAAAAAAAAAAAAAAAAAAAAAAA&#10;VQAAAP8AAAD/AAAAVQAAAAAAAAAAAAAAAAAAAA0AAADGAAAA/wAAAOQAAAAaAAAAAAAAAAAAAAAA&#10;AAAAAAAAAAAAAAAAAAAAAAAAAAAAAAAAAAAANwAAAPEAAAD/AAAAfwAAAAAAAAAAAAAAAAAAAAAA&#10;AAAAAAAAfwAAAP8AAADxAAAAN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PEAAAD/AAAAfwAAAAAAAAAAAAAAAAAAADcAAADxAAAA/wAA&#10;AH8AAAAAAAAAAAAAAAAAAAAAAAAAAAAAAH8AAAD/AAAA8QAAADcAAAAAAAAAAAAAADcAAADxAAAA&#10;/wAAAH8AAAAAAAAAAAAAAAAAAAAAAAAAAAAAAH8AAAD/AAAA8QAAADcAAAAAAAAAAAAAADcAAADx&#10;AAAA/wAAAH8AAAAAAAAAAAAAAAAAAAAAAAAAAAAAAH8AAAD/AAAA8Q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wAAAH8A&#10;AAAAAAAAAAAAAAAAAAA3AAAA8QAAAP8AAAB/AAAAAAAAAAAAAAAAAAAAAAAAAAAAAAB/AAAA/wAA&#10;APEAAAA3AAAAAAAAAAAAAAAAAAAAAAAAAAAAAAAAAAAAVQAAALkAAAANAAAAfwAAAP8AAADkAAAA&#10;GgAAAAAAAAAAAAAAAAAAAAAAAAA3AAAA8QAAAP8AAAB/AAAAAAAAAAAAAAAAAAAAAAAAAAAAAAB/&#10;AAAA/wAAAPEAAAA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8QAAAP8AAAB/AAAAAAAAAAAAAAAAAAAANwAAAPEAAAD/AAAAfwAAAAAA&#10;AAAAAAAAAAAAAAAAAAAAAAAAfwAAAP8AAADxAAAANwAAAAAAAAAAAAAADQAAAMYAAAD/AAAAqgAA&#10;AAAAAAAAAAAAAAAAAAAAAAAAAAAAfwAAAP8AAAB/AAAAAAAAAAAAAAAAAAAANwAAAPEAAAD/AAAA&#10;fwAAAAAAAAAAAAAAAAAAAAAAAAAAAAAAfwAAAP8AAADxAAAAN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OQAAAAaAAAAAAAAAAAAAAAAAAAAAAAAAAAAAAANAAAAxgAAAP8AAADGAAAADQAAAAAAAAAA&#10;AAAAAAAAAAAAAAAAAAAANwAAAPEAAAD/AAAAqgAAAAAAAAAAAAAAAAAAAFUAAAD/AAAA/wAAAH8A&#10;AAAAAAAAAAAAAAAAAAAAAAAAAAAAAAAAAAAAAAAAAAAAAAAAAAAAAAAAfwAAAP8AAAD/AAAAVQAA&#10;AAAAAAAAAAAAAAAAAAAAAAAAAAAAVQAAAP8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D/AAAAVQAAAAAAAAAAAAAA&#10;AAAAAH8AAAD/AAAA/wAAAFUAAAAAAAAAAAAAAAAAAAAAAAAAAAAAAFUAAAD/AAAA/wAAAFUAAAAA&#10;AAAAAAAAAH8AAAD/AAAA/wAAAFUAAAAAAAAAAAAAAAAAAAAAAAAAAAAAAFUAAAD/AAAA/wAAAFUA&#10;AAAAAAAAAAAAAH8AAAD/AAAA/wAAAFUAAAAAAAAAAAAAAAAAAAAAAAAAAAAAAFUAAAD/AAAA/wAA&#10;AF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FUAAAAAAAAAAAAAAAAAAAB/AAAA/wAAAP8AAABVAAAAAAAAAAAAAAAAAAAA&#10;AAAAAAAAAABVAAAA/wAAAP8AAABVAAAAAAAAAAAAAAAAAAAAAAAAAAAAAAAaAAAAxgAAADcAAAAA&#10;AAAAfwAAAP8AAADkAAAAGgAAAAAAAAAAAAAAAAAAAAAAAAB/AAAA/wAAAP8AAABVAAAAAAAAAAAA&#10;AAAAAAAAAAAAAAAAAABVAAAA/wAAAP8AAAB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P8AAABVAAAAAAAAAAAAAAAAAAAAfwAA&#10;AP8AAAD/AAAAVQAAAAAAAAAAAAAAAAAAAAAAAAAAAAAAVQAAAP8AAAD/AAAAVQAAAAAAAAAAAAAA&#10;AAAAAH8AAAD/AAAA/wAAAH8AAAAAAAAAAAAAAAAAAAAaAAAA5AAAAOQAAAAaAAAAAAAAAAAAAAAA&#10;AAAAfwAAAP8AAAD/AAAAVQAAAAAAAAAAAAAAAAAAAAAAAAAAAAAAVQAAAP8AAAD/AAAAV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wAAAOQAAAAaAAAAAAAAAAAAAAAAAAAAAAAAAAAAAAANAAAAxgAAAP8A&#10;AADkAAAAGgAAAAAAAAAAAAAAAAAAAAAAAAAAAAAANwAAAPEAAAD/AAAAqgAAAAAAAAAAAAAADQAA&#10;AMYAAAD/AAAA5AAAABoAAAAAAAAAAAAAAAAAAAAAAAAAAAAAAAAAAAAAAAAAAAAAAAAAAAAAAAAA&#10;qgAAAP8AAADxAAAANwAAAAAAAAAAAAAAAAAAAAAAAAAAAAAANwAAAPEAAAD/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Dk&#10;AAAAGgAAAAAAAAAAAAAAAAAAAKoAAAD/AAAA8QAAADcAAAAAAAAAAAAAAAAAAAAAAAAAAAAAADcA&#10;AADxAAAA/wAAAH8AAAAAAAAAAAAAAKoAAAD/AAAA8QAAADcAAAAAAAAAAAAAAAAAAAAAAAAAAAAA&#10;ADcAAADxAAAA/wAAAH8AAAAAAAAAAAAAAKoAAAD/AAAA8QAAADcAAAAAAAAAAAAAAAAAAAAAAAAA&#10;AAAAADcAAADxAAAA/w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5AAAABoAAAAAAAAAAAAAAAAAAACqAAAA/wAAAPEAAAA3&#10;AAAAAAAAAAAAAAAAAAAAAAAAAAAAAAA3AAAA8QAAAP8AAAB/AAAAAAAAAAAAAAAAAAAAAAAAAAAA&#10;AACcAAAAfwAAAAAAAAAAAAAAfwAAAP8AAADkAAAAGgAAAAAAAAAAAAAAAAAAAAAAAACqAAAA/wAA&#10;APEAAAA3AAAAAAAAAAAAAAAAAAAAAAAAAAAAAAA3AAAA8QAAAP8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8QAAAOQAAAAaAAAA&#10;AAAAAAAAAAAAAAAAqgAAAP8AAADxAAAANwAAAAAAAAAAAAAAAAAAAAAAAAAAAAAANwAAAPEAAAD/&#10;AAAAfwAAAAAAAAAAAAAAAAAAABoAAADkAAAA/wAAAP8AAADGAAAADQAAAA0AAADGAAAA1AAAACoA&#10;AAAAAAAAAAAAAAAAAAAAAAAAqgAAAP8AAADxAAAANwAAAAAAAAAAAAAAAAAAAAAAAAAAAAAANwAA&#10;APEAAAD/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wAAAOQAAAAaAAAAAAAAAAAAAAAAAAAAAAAA&#10;AAAAAAAAAAAAfwAAAP8AAAD/AAAAVQAAAAAAAAAAAAAAAAAAAAAAAAAAAAAANwAAAPEAAAD/AAAA&#10;qgAAAAAAAAAAAAAAVQAAAP8AAAD/AAAAqgAAADgAAADGAAAA8QAAAP8AAAD/AAAAqQAAACoAAAAA&#10;AAAAAAAAAAAAAAAAAAAAqgAAAP8AAADxAAAANwAAAAAAAAAAAAAAAAAAAAAAAAAAAAAANwAAAPEA&#10;AAD/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B/AAAAAAAAAAAAAAAAAAAAAAAAAKoAAAD/AAAA8QAAADcAAAAAAAAAAAAA&#10;AAAAAAAAAAAAAAAAADcAAADxAAAA/wAAAKoAAAAAAAAAAAAAAKoAAAD/AAAA8QAAADcAAAAAAAAA&#10;AAAAAAAAAAAAAAAAAAAAADcAAADxAAAA/wAAAKoAAAAAAAAAAAAAAKoAAAD/AAAA8QAAADcAAAAA&#10;AAAAAAAAAAAAAAAAAAAAAAAAADcAAADx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fwAAAAAAAAAAAAAAAAAAAAAA&#10;AACqAAAA/wAAAPEAAAA3AAAAAAAAAAAAAAAAAAAAAAAAAAAAAAA3AAAA8QAAAP8AAACqAAAAAAAA&#10;AAAAAAAAAAAAAAAAAFUAAADGAAAADQAAAAAAAAAAAAAAfwAAAP8AAADkAAAAGgAAAAAAAAAAAAAA&#10;AAAAAAAAAACqAAAA/wAAAPEAAAA3AAAAAAAAAAAAAAAAAAAAAAAAAAAAAAA3AAAA8QAAAP8AAAC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H8AAAAAAAAAAAAAAAAAAAAAAAAAqgAAAP8AAADxAAAANwAAAAAAAAAAAAAAAAAAAAAA&#10;AAAAAAAANwAAAPEAAAD/AAAAqgAAAAAAAAAAAAAAAAAAAAAAAAAqAAAA5AAAAP8AAAD/AAAA4QAA&#10;AOEAAACcAAAADQAAAAAAAAAAAAAAAAAAAAAAAAAAAAAAqgAAAP8AAADxAAAANwAAAAAAAAAAAAAA&#10;AAAAAAAAAAAAAAAANwAAAPEAAAD/AAAAq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OQAAAAaAAAA&#10;AAAAAAAAAAAAAAAAAAAAAAAAAAAAAAAANwAAAPEAAAD/AAAAxgAAAA0AAAAAAAAAAAAAAAAAAAAA&#10;AAAAVQAAAP8AAAD/AAAAqgAAAAAAAAAAAAAAfwAAAP8AAAD/AAAA8QAAAH8AAAANAAAAAAAAACoA&#10;AADUAAAA/wAAAPEAAAA3AAAAAAAAAAAAAAANAAAAxgAAAP8AAADkAAAAGgAAAAAAAAAAAAAAAAAA&#10;AAAAAAAAAAAANwAAAPE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OQAAAAaAAAAAAAAAAAAAAAAAAAADQAAAMYAAAD/AAAA&#10;5AAAABoAAAAAAAAAAAAAAAAAAAAAAAAAAAAAADcAAADxAAAA/wAAAKoAAAAAAAAADQAAAMYAAAD/&#10;AAAA5AAAABoAAAAAAAAAAAAAAAAAAAAAAAAAAAAAADcAAADxAAAA/wAAAKoAAAAAAAAADQAAAMYA&#10;AAD/AAAA5AAAABoAAAAAAAAAAAAAAAAAAAAAAAAAAAAAADcAAADxAAAA/wAAAK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MYAAADkAAAAGgAA&#10;AAAAAAAAAAAAAAAAAA0AAADGAAAA/wAAAOQAAAAaAAAAAAAAAAAAAAAAAAAAAAAAAAAAAAA3AAAA&#10;8QAAAP8AAACqAAAAAAAAAAAAAAAAAAAAGgAAANcAAAA3AAAAAAAAAAAAAAAAAAAAfwAAAP8AAADk&#10;AAAAGgAAAAAAAAAAAAAAAAAAAA0AAADGAAAA/wAAAOQAAAAaAAAAAAAAAAAAAAAAAAAAAAAAAAAA&#10;AAA3AAAA8QAAAP8AAAC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5AAAABoAAAAAAAAAAAAAAAAAAAANAAAAxgAAAP8AAADkAAAAGgAA&#10;AAAAAAAAAAAAAAAAAAAAAAAAAAAANwAAAPEAAAD/AAAAqgAAAAAAAAAAAAAAAAAAAAAAAAAAAAAA&#10;GgAAANQAAAD/AAAA/wAAAPEAAABiAAAAAAAAAAAAAAAAAAAAAAAAAAAAAAANAAAAxgAAAP8AAADk&#10;AAAAGgAAAAAAAAAAAAAAAAAAAAAAAAAAAAAANwAAAPEAAAD/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OQAAAAaAAAAAAAAAAAAAAAAAAAAAAAAAAAAAAAAAAAAAAAAAFUAAADxAAAA/wAAAMYA&#10;AAAqAAAAAAAAAA0AAAB/AAAA8QAAAP8AAAD/AAAAVQAAAAAAAAAAAAAAqgAAAP8AAADxAAAANwAA&#10;AAAAAAAAAAAAAAAAAAAAAAAaAAAA5AAAAP8AAADkAAAAGgAAAAAAAAANAAAAxgAAAP8AAADkAAAA&#10;GgAAAAAAAAAAAAAAAAAAAAAAAAAAAAAANwAAAPEAAAD/AAAAq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wAAAFUAAAAAAAAAAAAAAAAAAAAA&#10;AAAADQAAAMYAAAD/AAAA5AAAABoAAAAAAAAAAAAAAAAAAAAAAAAAAAAAADcAAADxAAAA/wAAAKoA&#10;AAAAAAAADQAAAMYAAAD/AAAA5AAAABoAAAAAAAAAAAAAAAAAAAAAAAAAAAAAADcAAADxAAAA/wAA&#10;AKoAAAAAAAAADQAAAMYAAAD/AAAA5AAAABoAAAAAAAAAAAAAAAAAAAAAAAAAAAAAADcAAADxAAAA&#10;/wAAAK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8AAABVAAAAAAAAAAAAAAAAAAAAAAAAAA0AAADGAAAA/wAAAOQAAAAaAAAAAAAAAAAAAAAA&#10;AAAAAAAAAAAAAAA3AAAA8QAAAP8AAACqAAAAAAAAAAAAAAAAAAAAqgAAAH8AAAAAAAAAAAAAAAAA&#10;AAAAAAAAfwAAAP8AAADkAAAAGgAAAAAAAAAAAAAAAAAAAA0AAADGAAAA/wAAAOQAAAAaAAAAAAAA&#10;AAAAAAAAAAAAAAAAAAAAAAA3AAAA8QAAAP8A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AAAAVQAAAAAAAAAAAAAAAAAAAAAAAAANAAAA&#10;xgAAAP8AAADkAAAAGgAAAAAAAAAAAAAAAAAAAAAAAAAAAAAANwAAAPEAAAD/AAAAqgAAAAAAAAAA&#10;AAAAAAAAAAAAAAAAAAAADQAAALkAAADUAAAA/wAAAP8AAAD/AAAAfwAAAAAAAAAAAAAAAAAAAAAA&#10;AAANAAAAxgAAAP8AAADkAAAAGgAAAAAAAAAAAAAAAAAAAAAAAAAAAAAANwAAAPE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wAAAOQAAAAaAAAAAAAAAAAAAAAAAAAAAAAAAAAAAAAAAAAAAAAA&#10;AAAAAAAqAAAAxgAAAP8AAAD/AAAA8QAAAKkAAAA4AAAAxgAAAP8AAADxAAAANwAAAAAAAAANAAAA&#10;xgAAAP8AAADxAAAANwAAAAAAAAAAAAAAAAAAAAAAAAAAAAAAfwAAAP8AAAD/AAAAVQAAAAAAAAAN&#10;AAAAxgAAAP8AAADkAAAAGgAAAAAAAAAAAAAAAAAAAAAAAAAAAAAANwAAAPEAAAD/AAAAq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fwAAAAAA&#10;AAAAAAAAAAAAAAAAAAAAAAAADQAAAMYAAAD/AAAA5AAAABoAAAAAAAAAAAAAAAAAAAAAAAAAAAAA&#10;ADcAAADxAAAA/wAAAKoAAAAAAAAADQAAAMYAAAD/AAAA5AAAABoAAAAAAAAAAAAAAAAAAAAAAAAA&#10;AAAAADcAAADxAAAA/wAAAKoAAAAAAAAADQAAAMYAAAD/AAAA5AAAABoAAAAAAAAAAAAAAAAAAAAA&#10;AAAAAAAAADcAAADxAAAA/wAAAK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H8AAAAAAAAAAAAAAAAAAAAAAAAAAAAAAA0AAADGAAAA/wAAAOQA&#10;AAAaAAAAAAAAAAAAAAAAAAAAAAAAAAAAAAA3AAAA8QAAAP8AAACqAAAAAAAAAAAAAABVAAAA5AAA&#10;ABoAAAAAAAAAAAAAAAAAAAAAAAAAfwAAAP8AAADkAAAAGgAAAAAAAAAAAAAAAAAAAA0AAADGAAAA&#10;/wAAAOQAAAAaAAAAAAAAAAAAAAAAAAAAAAAAAAAAAAA3AAAA8QAAAP8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B/AAAAAAAAAAAAAAAA&#10;AAAAAAAAAAAAAAANAAAAxgAAAP8AAADkAAAAGgAAAAAAAAAAAAAAAAAAAAAAAAAAAAAANwAAAPEA&#10;AAD/AAAAqgAAAAAAAAAAAAAAAAAAAAAAAAA3AAAA8QAAAH8AAAAAAAAAYgAAAPEAAAD/AAAA/wAA&#10;AJwAAAAAAAAAAAAAAAAAAAANAAAAxgAAAP8AAADkAAAAGgAAAAAAAAAAAAAAAAAAAAAAAAAAAAAA&#10;NwAAAPEAAAD/AAAAq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OQAAAAaAAAAAAAAAAAAAAAAAAAA&#10;AAAAAAAAAAAAAAAAAAAAAAAAAAAAAAAAAAAAAAAAAAAAAAAAAAAAAAAAAAA3AAAA8QAAAP8AAADG&#10;AAAADQAAAAAAAAANAAAAxgAAAP8AAADkAAAAGgAAAAAAAAAAAAAAAAAAAAAAAAAAAAAANwAAAPEA&#10;AAD/AAAAqgAAAAAAAAAAAAAAqgAAAP8AAADxAAAANwAAAAAAAAAAAAAAAAAAAAAAAAAAAAAAVQAA&#10;AP8AAAD/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CqAAAAAAAAAAAAAAAAAAAAAAAAAAAAAAAAAAAAAAAAAKoAAAD/AAAA8QAAADcAAAAAAAAA&#10;AAAAAAAAAAAAAAAAAAAAAFUAAAD/AAAA/wAAAH8AAAAAAAAAAAAAAKoAAAD/AAAA8QAAADcAAAAA&#10;AAAAAAAAAAAAAAAAAAAAAAAAAFUAAAD/AAAA/wAAAH8AAAAAAAAAAAAAAKoAAAD/AAAA8QAAADcA&#10;AAAAAAAAAAAAAAAAAAAAAAAAAAAAAFUAAAD/AAAA/w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AAAAqgAAAAAAAAAAAAAAAAAAAAAAAAAAAAAAAAAA&#10;AAAAAACqAAAA/wAAAPEAAAA3AAAAAAAAAAAAAAAAAAAAAAAAAAAAAABVAAAA/wAAAP8AAAB/AAAA&#10;AAAAAA0AAADGAAAAVQAAAAAAAAAAAAAAAAAAAAAAAAAAAAAAfwAAAP8AAADkAAAAGgAAAAAAAAAA&#10;AAAAAAAAAAAAAACqAAAA/wAAAPEAAAA3AAAAAAAAAAAAAAAAAAAAAAAAAAAAAABVAAAA/wAAAP8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KoA&#10;AAAAAAAAAAAAAAAAAAAAAAAAAAAAAAAAAAAAAAAAqgAAAP8AAADxAAAANwAAAAAAAAAAAAAAAAAA&#10;AAAAAAAAAAAAVQAAAP8AAAD/AAAAfwAAAAAAAAAAAAAAAAAAABoAAADkAAAAxgAAAA0AAAAAAAAA&#10;AAAAADcAAADxAAAA/wAAAP8AAAB/AAAAAAAAAAAAAAAAAAAAqgAAAP8AAADxAAAANwAAAAAAAAAA&#10;AAAAAAAAAAAAAAAAAAAAVQAAAP8AAAD/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OQAAAAa&#10;AAAAAAAAAAAAAAAAAAAAAAAAAAAAAAAAAAAAAAAAAAAAAAAAAAAAAAAAAAAAAAAAAAAAAAAAAAAA&#10;AACqAAAA/wAAAP8AAABVAAAAAAAAAAAAAAAAAAAAqgAAAP8AAADkAAAAGgAAAAAAAAAAAAAAAAAA&#10;AAAAAAAAAAAAGgAAAOQAAAD/AAAAqgAAAAAAAAAAAAAAfwAAAP8AAADxAAAANwAAAAAAAAAAAAAA&#10;AAAAAAAAAAAAAAAAVQAAAP8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MYAAAANAAAAAAAAAAAAAAAAAAAAAAAAAAAAAAAAAAAAAAAAAH8AAAD/&#10;AAAA8QAAADcAAAAAAAAAAAAAAAAAAAAAAAAAAAAAAFUAAAD/AAAA/wAAAFUAAAAAAAAAAAAAAH8A&#10;AAD/AAAA8QAAADcAAAAAAAAAAAAAAAAAAAAAAAAAAAAAAFUAAAD/AAAA/wAAAFUAAAAAAAAAAAAA&#10;AH8AAAD/AAAA8QAAADcAAAAAAAAAAAAAAAAAAAAAAAAAAAAAAFUAAAD/AAAA/wAAAF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8AAADGAAAADQAAAAAAAAAAAAAA&#10;AAAAAAAAAAAAAAAAAAAAAAAAAAB/AAAA/wAAAPEAAAA3AAAAAAAAAAAAAAAAAAAAAAAAAAAAAABV&#10;AAAA/wAAAP8AAABVAAAAAAAAAFUAAAD/AAAA/wAAAP8AAAD/AAAA/wAAAP8AAAD/AAAA/wAAAP8A&#10;AAD/AAAA/wAAAP8AAACqAAAAAAAAAAAAAAB/AAAA/wAAAPEAAAA3AAAAAAAAAAAAAAAAAAAAAAAA&#10;AAAAAABVAAAA/wAAAP8AAAB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xgAAAA0AAAAAAAAAAAAAAAAAAAAAAAAAAAAAAAAAAAAAAAAAfwAAAP8AAADxAAAA&#10;NwAAAAAAAAAAAAAAAAAAAAAAAAAAAAAAVQAAAP8AAAD/AAAAVQAAAAAAAAAAAAAAAAAAAKoAAAD/&#10;AAAAVQAAAAAAAAAAAAAAAAAAAAAAAAA3AAAA8QAAAP8AAADkAAAAGgAAAAAAAAAAAAAAfwAAAP8A&#10;AADxAAAANwAAAAAAAAAAAAAAAAAAAAAAAAAAAAAAVQAAAP8AAAD/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OQAAAAaAAAAAAAAAAAAAAAAAAAAAAAAAAAAAAAAAAAAAAAAAAAAAAAAAAAAAAAA&#10;AAAAAAAAAAAAAAAAADcAAADxAAAA/wAAAKoAAAAAAAAAAAAAAAAAAAAAAAAAfwAAAP8AAADxAAAA&#10;NwAAAAAAAAAAAAAAAAAAAAAAAAAAAAAADQAAAMYAAAD/AAAAqgAAAAAAAAAAAAAANwAAAPEAAAD/&#10;AAAAVQAAAAAAAAAAAAAAAAAAAAAAAAAAAAAAfwAAAP8AAADx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LkAAAAN&#10;AAAAAAAAAAAAAAAAAAAAAAAAAAAAAAAAAAAAAAAAAAAAAAA3AAAA8QAAAP8AAABVAAAAAAAAAAAA&#10;AAAAAAAAAAAAAAAAAAB/AAAA/wAAAPEAAAA3AAAAAAAAAFUAAAD/AAAA/wAAAP8AAAD/AAAA/wAA&#10;AP8AAAD/AAAA/wAAAP8AAAD/AAAA/wAAAP8AAACqAAAAAAAAAAAAAAA3AAAA8QAAAP8AAABVAAAA&#10;AAAAAAAAAAAAAAAAAAAAAAAAAAB/AAAA/wAAAPE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wAAAOQAAAAaAAAAAAAAAAAAAAAAAAAAAAAAAAAAAAAAAAAA&#10;AAAAAAAAAAAAAAAAAAAAAAAAAAAAAAAAGgAAAOQAAAD/AAAA5AAAABoAAAAAAAAAAAAAAAAAAAAA&#10;AAAANwAAAPEAAAD/AAAAVQAAAAAAAAAAAAAAAAAAAAAAAAAAAAAADQAAAMYAAAD/AAAAVQAAAAAA&#10;AAAAAAAADQAAAMYAAAD/AAAAfwAAAAAAAAAAAAAAAAAAAAAAAAAAAAAAqgAAAP8AAAC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GAAAAGgAAAAAAAAAAAAAAAAAA&#10;AAAAAAAAAAAAAAAAAAAAAAAAAAAAAAAAAA0AAADGAAAA/wAAAH8AAAAAAAAAAAAAAAAAAAAAAAAA&#10;AAAAAKoAAAD/AAAAqgAAAAAAAAAAAAAAAAAAAA0AAADGAAAA/wAAAH8AAAAAAAAAAAAAAAAAAAAA&#10;AAAAAAAAAKoAAAD/AAAAqgAAAAAAAAAAAAAAAAAAAA0AAADGAAAA/wAAAH8AAAAAAAAAAAAAAAAA&#10;AAAAAAAAAAAAAKoAAAD/AAAAq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xgAAABoAAAAAAAAAAAAAAAAAAAAAAAAAAAAAAAAAAAAAAAAAAAAAAAAAAAANAAAAxgAA&#10;AP8AAAB/AAAAAAAAAAAAAAAAAAAAAAAAAAAAAACqAAAA/wAAAKoAAAAAAAAAAAAAAAAAAAAAAAAA&#10;AAAAAAAAAAAAAAAAAAAAAAAAAAAAAAAAfwAAAP8AAADkAAAAGgAAAAAAAAAAAAAAAAAAAAAAAAAN&#10;AAAAxgAAAP8AAAB/AAAAAAAAAAAAAAAAAAAAAAAAAAAAAACqAAAA/wAAAK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MYAAAAaAAAAAAAAAAAAAAAAAAAAAAAAAAAA&#10;AAAAAAAAAAAAAAAAAAAAAAAADQAAAMYAAAD/AAAAfwAAAAAAAAAAAAAAAAAAAAAAAAAAAAAAqgAA&#10;AP8AAACqAAAAAAAAAAAAAAAAAAAANwAAAPEAAADkAAAAGgAAAAAAAAAAAAAAAAAAAAAAAAAAAAAA&#10;DQAAAMYAAADxAAAANwAAAAAAAAAAAAAADQAAAMYAAAD/AAAAfwAAAAAAAAAAAAAAAAAAAAAAAAAA&#10;AAAAqgAAAP8AAAC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OQAAAAaAAAAAAAAAAAAAAAA&#10;AAAAAAAAAAAAAAAAAAAAAAAAAAAAAAAAAAAAAAAAAAAAAAANAAAAxgAAAP8AAADkAAAAKgAAAAAA&#10;AAAAAAAAAAAAAAAAAAAAAAAADQAAAMYAAAD/AAAAqgAAAAAAAAAAAAAAAAAAAAAAAAAAAAAANwAA&#10;APEAAADkAAAAGgAAAAAAAAAAAAAAAAAAAFUAAAD/AAAAxgAAAA0AAAAAAAAAAAAAAAAAAAAaAAAA&#10;5AAAAP8AAAB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MYAAAAaAAAA&#10;AAAAAAAAAAAAAAAAAAAAAAAAAAAAAAAADQAAAEcAAAAAAAAAAAAAAAAAAABVAAAA/wAAAMYAAAAN&#10;AAAAAAAAAAAAAAAAAAAAGgAAAOQAAAD/AAAAVQAAAAAAAAAAAAAAAAAAAAAAAABVAAAA/wAAAMYA&#10;AAANAAAAAAAAAAAAAAAAAAAAGgAAAOQAAAD/AAAAVQAAAAAAAAAAAAAAAAAAAAAAAABVAAAA/wAA&#10;AMYAAAANAAAAAAAAAAAAAAAAAAAAGgAAAOQ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3AAAAxgAAABoAAAAAAAAAAAAA&#10;AAAAAAAAAAAAAAAAAAAAAAANAAAARwAAAAAAAAAAAAAAAAAAAFUAAAD/AAAAxgAAAA0AAAAAAAAA&#10;AAAAAAAAAAAaAAAA5AAAAP8AAABVAAAAAAAAAAAAAAAAAAAAGgAAAOQAAADxAAAANwAAAAAAAAAA&#10;AAAAAAAAAAAAAAAAAAAADQAAAMYAAADkAAAAGgAAAAAAAAAAAAAAAAAAAFUAAAD/AAAAxgAAAA0A&#10;AAAAAAAAAAAAAAAAAAAaAAAA5AAAAP8AAAB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AA/wAAAOQA&#10;AAAaAAAAAAAAAAAAAAAAAAAAAAAAAAAAAAAAAAAAAAAAAAAAAAAAAAAAAAAAACoAAADGAAAA/wAA&#10;ANQAAAAqAAAAAAAAAAAAAAAAAAAAAAAAAAAAAAAAAAAAAAAAADcAAADxAAAA/wAAAFUAAAAAAAAA&#10;AAAAAAAAAAAAAAAAfwAAAP8AAABVAAAAAAAAAAAAAAAAAAAAAAAAAA0AAADGAAAA/wAAAFUAAAAA&#10;AAAAAAAAAAAAAABVAAAA/wAAAK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xgAAACoAAAAAAAAAAAAAAAAAAAAAAAAAAAAAAAAAAAAqAAAA1AAAAFUAAAAAAAAAAAAAAAAA&#10;AAANAAAAxgAAAP8AAABVAAAAAAAAAAAAAAAAAAAAVQAAAP8AAACqAAAAAAAAAAAAAAAAAAAAAAAA&#10;AAAAAAANAAAAxgAAAP8AAABVAAAAAAAAAAAAAAAAAAAAVQAAAP8AAACqAAAAAAAAAAAAAAAAAAAA&#10;AAAAAAAAAAANAAAAxgAAAP8AAABVAAAAAAAAAAAAAAAAAAAAVQAAAP8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MYAAAAqAAAAAAAAAAAAAAAAAAAAAAAAAAAAAAAA&#10;AAAAKgAAANQAAABVAAAAAAAAAAAAAAAAAAAADQAAAMYAAAD/AAAAVQAAAAAAAAAAAAAAAAAAAFUA&#10;AAD/AAAAqgAAAAAAAAAAAAAAAAAAAAAAAAAAAAAAAAAAAAAAAAAAAAAAAAAAAAAAAAAAAAAAfwAA&#10;AP8AAADkAAAAGgAAAAAAAAAAAAAAAAAAAAAAAAAAAAAADQAAAMYAAAD/AAAAVQAAAAAAAAAAAAAA&#10;AAAAAFUAAAD/AAAAq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UAAADGAAAA&#10;KgAAAAAAAAAAAAAAAAAAAAAAAAAAAAAAAAAAACoAAADUAAAAVQAAAAAAAAAAAAAAAAAAAA0AAADG&#10;AAAA/wAAAFUAAAAAAAAAAAAAAAAAAABVAAAA/wAAAKoAAAAAAAAAAAAAAAAAAAAAAAAAAAAAAH8A&#10;AAD/AAAAqgAAAAAAAAAAAAAAAAAAAAAAAAAAAAAANwAAAPEAAAB/AAAAAAAAAAAAAAAAAAAAAAAA&#10;AA0AAADGAAAA/wAAAFUAAAAAAAAAAAAAAAAAAABVAAAA/w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oAAADkAAAA/wAAAP8AAAByAAAAAAAAAAAAAAAAAAAAAAAAAAAAAAAAAAAAAAAAAAAAAAA4AAAA&#10;qQAAAPEAAADxAAAAfwAAAA0AAAAAAAAAAAAAAAAAAAAAAAAAAAAAAAAAAAAAAAAAAAAAAAAAAAA3&#10;AAAA8QAAAPEAAABVAAAAAAAAAA0AAACMAAAA/wAAAH8AAAAAAAAAAAAAAAAAAAAAAAAAAAAAAAAA&#10;AAAaAAAA1AAAAOQAAAAqAAAAAAAAAGIAAADxAAAAxg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xAAAA/wAAAP8AAAD/AAAA/wAAAP8AAAD/AAAA/wAAAP8AAAD/AAAAxgAA&#10;AA0AAAAAAAAAAAAAAAAAAAAAAAAAGgAAANQAAADkAAAAKgAAAAAAAABiAAAA8QAAAMYAAAANAAAA&#10;AAAAAAAAAAAAAAAAAAAAAAAAAAAAAAAAGgAAANQAAADkAAAAKgAAAAAAAABiAAAA8QAAAMYAAAAN&#10;AAAAAAAAAAAAAAAAAAAAAAAAAAAAAAAAAAAAGgAAANQAAADkAAAAKgAAAAAAAABiAAAA8QAAAMY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8QAAAP8AAAD/AAAA/wAAAP8A&#10;AAD/AAAA/wAAAP8AAAD/AAAA/wAAAMYAAAANAAAAAAAAAAAAAAAAAAAAAAAAABoAAADUAAAA5AAA&#10;ACoAAAAAAAAAYgAAAPEAAADGAAAADQAAAAAAAAAAAAAAAAAAAAAAAAAAAAAAAAAAAAAAAAAAAAAA&#10;AAAAAAAAAAAAAAAAfwAAAP8AAADkAAAAGgAAAAAAAAAAAAAAAAAAAAAAAAAAAAAAAAAAABoAAADU&#10;AAAA5AAAACoAAAAAAAAAYgAAAPEAAADG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PEAAAD/AAAA/wAAAP8AAAD/AAAA/wAAAP8AAAD/AAAA/wAAAP8AAADGAAAADQAAAAAA&#10;AAAAAAAAAAAAAAAAAAAaAAAA1AAAAOQAAAAqAAAAAAAAAGIAAADxAAAAxgAAAA0AAAAAAAAAAAAA&#10;AAAAAAAAAAAAAAAAAA0AAACqAAAA/wAAAMYAAAAqAAAAAAAAAAAAAABVAAAA8QAAAJwAAAANAAAA&#10;AAAAAAAAAAAAAAAAAAAAAAAAAAAaAAAA1AAAAOQAAAAqAAAAAAAAAGIAAADxAAAAxg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P8AAAD/AAAA/wAAAP8AAAD/AAAA/wAAAH8AAAAAAAAAAAAAAAAAAAAA&#10;AAAAVQAAAP8AAAD/AAAA1AAAAH8AAAANAAAAAAAAAAAAAAAAAAAAAAAAAAAAAAAAAAAAAAAAAAAA&#10;AAAAAAAAAAAAAAAAAAAAAAAAKgAAAKkAAAD/AAAA/wAAAP8AAACpAAAAKgAAAAAAAAAAAAAAAAAA&#10;AAAAAAAAAAAAAAAAAAAAAAAAAAAADQAAAJwAAAD/AAAA/wAAAOEAAAB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UAAAD/AAAA/wAA&#10;AP8AAAD/AAAA/wAAAP8AAAD/AAAA/wAAAP8AAAD/AAAA/wAAAH8AAAAAAAAAAAAAAAAAAAAAAAAA&#10;AAAAAAAAAAANAAAAnAAAAP8AAAD/AAAA4QAAAGIAAAAAAAAAAAAAAAAAAAAAAAAAAAAAAAAAAAAA&#10;AAAAAAAAAAAAAAAAAAAAAAAAAAAAAAAAAAAAfwAAAP8AAADkAAAAGgAAAAAAAAAAAAAAAAAAAAAA&#10;AAAAAAAAAAAAAAAAAAANAAAAnAAAAP8AAAD/AAAA4QAAAG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gAAANQAAAD/AAAA/wAAANQAAAA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nAAAAA0A&#10;AAAAAAAAKgAAANQ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CPAAAADQAAAAAAAAAAAAAAAAAAADcAAADx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oA&#10;AAC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4AAAA1AAAALc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wAAAP8AAACc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YgAAAPEAAAD/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AAAA/wAAAP8AAADxAAAANwAAAAAAAAAAAAAAAAAAAAAAAAAAAAAAAAAA&#10;ADcAAADx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D/AAAA/wAAAP8AAADxAAAANwAAAAAAAAAAAAAA&#10;AAAAAAAAAAAAAAAAAAAAAAAAAACq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xg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oAAADkAAAA1AAAADgAAAAAAAAA&#10;DQAAAJwAAAC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Cp&#10;AAAA/wAAAP8AAAD/AAAAxgAAAF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10;////////////////////////////////////////////////////////////////////////////&#10;////////////////////////////////////////////////////////////////////////////&#10;////////////////////////////////////////////////////////////////////////////&#10;////////////////////////////////////////////////////////////////////////////&#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10;////////////////////////////////////////////////////////////////////////////&#10;////////////////////////////////////////////////////////////////////////////&#10;////////////////////////////////////////////////////////////////////////////&#10;////////////////////////////////////////////////////////////////////////////&#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10;////////////////////////////////////////////////////////////////////////////&#10;////////////////////////////////////////////////////////////////////////////&#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10;////////////////////////////////////////////////////////////////////////////&#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10;////////////////////////////////////////////////////////////////////////////&#10;////////////////////////////////////////////////////////////////////////////&#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10;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&#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10;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10;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10;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10;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10;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oAAACpAAAA8QAAAP8AAAD/AAAA4QAAAGIAAAANAAAAAAAAAAAAAAAA&#10;AAAAAAAAAAAAAAAAAAAAAAAAAAAAAAAAAAAAAAAAAAAAAAAAAAAAAAAAAAAAAAAAAAAAAAAAAAAA&#10;AAB/AAAA/wAAAP8AAAD/AAAA/wAAAP8AAAD/AAAAfw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PEAAAD/AAAA/wAAAP8AAAD/AAAA/wAAAP8A&#10;AADGAAAADQAAAAAAAAAAAAAAAAAAAAAAAAAAAAAAAAAAAAAAAAAAAAAAAAAAAAAAAAAAAAAAAAAA&#10;AAAAAAAAAAAAAAAAAA0AAADGAAAA/wAAAP8AAAD/AAAA/wAAAP8AAADxAAAANw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10;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&#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KkAAAAqAAAAAAAA&#10;AAAAAABVAAAA1AAAAP8AAAD/AAAAqgAAAAAAAAAAAAAAAAAAAAAAAAAAAAAAAAAAAAAAAAAAAAAA&#10;AAAAAAAAAAAAAAAAAAAAAAAAAAAAAAAAAAAAAFUAAAD/AAAA/wAAAP8AAAD/AAAA/wAAAP8AAADG&#10;AAAADQ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10;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&#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fwAAAAAAAAAAAAAAAAAAAAAAAAAAAAAAGgAAAOQAAAD/AAAA8QAAADcAAAAAAAAAAAAAAAAAAAAA&#10;AAAAAAAAAAAAAAAAAAAAAAAAAAAAAAAAAAAAAAAAAAAAAAAAAAAADQAAALkAAAA3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CPAAAADQAAAAAAAAAAAAAAAAAAAAAAAAAAAAAAAAAAAFUAAAD/AAAA/wAAAH8A&#10;AAAAAAAAAAAAAAAAAAAAAAAAAAAAAAAAAAAAAAAAAAAAAAAAAAAAAAAAAAAAAAAAAAAAAAAAVQAA&#10;AMYAAAAN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xAAAA/wAAAH8AAAAAAAAAAAAAAAAAAAAAAAAAAAAAAAAAAAAAAAAAAAAAAAAAAAAAAAAA&#10;AAAAAAAAAAAAAAAAqgAAAP8AAADxAAAAqQAAADg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10;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&#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FUAAAAAAAAAAAAAAAAAAAAAAAAAAAAAAAAAAAAA&#10;AAAAAAAAAAAAAAAAAAAAAAAAAAAAAAA3AAAA8QAAAP8AAAD/AAAA/wAAAP8AAADUAAAAKg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&#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xAAAA5AAAABoAAAAAAAAAAAAAAAAA&#10;AAAAAAAAAAAAAAAAAAAAAAAAAAAAAAAAAAAAAAAAAAAAAAAAAACqAAAA/wAAAP8AAAD/AAAA/wAA&#10;AP8AAAD/AAAA8QAAAFU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AAAAfwAA&#10;AAAAAAAAAAAAAAAAAAAAAAAAAAAAAAAAAAAAAAAAAAAAAAAAAAAAAAAAAAAAAAAAAAAAAAAAAAAA&#10;AAAAACsAAABiAAAA1AAAAP8AAAD/AAAA/wAAAPEAAAA3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10;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kAAAAGgAAAAAAAAAAAAAAAAAAAAAAAAAAAAAAAAAAAAAAAAAAAAAAAAAAAAAAAAAA&#10;AAAAAAAAAAAAAAAAAAAAAAAAAAAAAAAAAAAAAAAAACoAAADUAAAA/wAAAP8AAADGAAAADQAAAAAA&#10;AAAAAAAAAAAAAAAAAAAAAAAAAAAAAAAAAAD/AAAA/wAAAP8AAAD/AAAA/wAAAP8AAAD/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10;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&#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P8AAABVAAAAAAAAAAAAAAAAAAAAAAAAAAAAAAAAAAAAAAAAAAAA&#10;AAAAAAAAAAAAAAAAAAAAAAAAAAAAAAAAAAAAAAAAAAAAAAAAAAAAAAAAAAAAAAAAAAANAAAAxgAA&#10;AP8AAADxAAAANwAAAAAAAAAAAAAAAAAAAAAAAAAAAAAAAAAAAAAAAAD/AAAA/wAAAP8AAAD/AAAA&#10;/wAAAP8AAAD/AAAA/wAAAP8AAAD/AAAA/w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10;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&#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H8AAAAAAAAAAAAAAAAAAAAAAAAAAAAA&#10;AAAAAAAAAAAAAAAAAAAAAAAAAAAAAAAAAAAAAAAAAAAAAAAAAAAAAAAAAAAAAAAAAAAAAAAAAAAA&#10;AAAAAAAAAAAAAAAAGgAAAOQAAAD/AAAAfwAAAAAAAAAAAAAAAAAAAAAAAAAAAAAAAAAAAAAAAAD/&#10;AAAA/wAAAP8AAAD/AAAA/wAAAP8AAAD/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10;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qgAAAAAAAAAAAAAA&#10;AAAAAAAAAAAAAAAAAAAAAAAAAAAAAAAAAAAAAAAAAAAAAAAAAAAAAAAAAAAAAAAAAAAAAAAAAAAA&#10;AAAAAAAAAAAAAAAAAAAAAAAAAAAAAAAAAAAAAAAAAH8AAAD/AAAAfw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10;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8AAADG&#10;AAAADQAAAAAAAAAAAAAAAAAAAAAAAAAAAAAAAAAAAAAAAAAAAAAAAAAAAAAAAAAAAAAAAAAAAAAA&#10;AAAAAAAAAAAAAAAAAAAAAAAAAAAAAAAAAAAAAAAAAAAAAAAAAAAAAAAAAAAAAFUAAAD/AAAAfw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10;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&#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QAAALkAAAANAAAAAAAAAAAAAAAAAAAAAAAAAAAAAAAAAAAAAAAAAAAAAAAAAAAAAAAA&#10;AAAAAAAAAAAAAAAAAAAAAAAAAAAAAAAAAAAAAAAAAAAAAAAAAAAAAAAAAAAAAAAAAAAAAAAAAAAA&#10;AAAAAFUAAADxAAAANw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10;////////////////////////////////////////////////////////////////////////////&#10;////////////////////////////////////////////////////////////////////////////&#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AAAAxgAAABoAAAAAAAAAAAAAAAAAAAAAAAAAAAAAAAAAAAAAAAAA&#10;AAAAAAAAAAAAAAAAAAAAAAAAAAAAAAAAAAAAAAAAAAAAAAAAAAAAAAAAAAAAAAAAAAAAAAAAAAAA&#10;AAAAAAAAAAAAAAAAAAAAAAAAAKoAAADGAAAADQ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10;////////////////////////////////////////////////////////////////////////////&#10;////////////////////////////////////////////////////////////////////////////&#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cAAADGAAAAGgAAAAAAAAAAAAAAAAAAAAAAAAAA&#10;AAAAAAAAAA0AAABHAAAAAAAAAAAAAAAAAAAAAAAAAAAAAAAAAAAAAAAAAAAAAAAAAAAAAAAAAAAA&#10;AAAAAAAAAAAAAAAAAAAAAAAAAAAAAAAAAAAAAAAAVQAAAP8AAABV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10;////////////////////////////////////////////////////////////////////////////&#10;////////////////////////////////////////////////////////////////////////////&#10;////////////////////////////////////////////////////////////////////////////&#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MYAAAAqAAAAAAAAAAAA&#10;AAAAAAAAAAAAAAAAAAAAAAAAKgAAANQAAABVAAAAAAAAAAAAAAAAAAAANwAAAPEAAADxAAAANwAA&#10;AAAAAAAAAAAAAAAAAA0AAACcAAAAfwAAAA0AAAAAAAAAAAAAAA0AAACMAAAA/wAAAH8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10;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&#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8QAA&#10;AP8AAAD/AAAA/wAAAP8AAAD/AAAA/wAAAP8AAAD/AAAA/wAAAMYAAAANAAAAAAAAAAAAAAAAAAAA&#10;qgAAAP8AAAD/AAAAqgAAAAAAAAAAAAAAAAAAAFUAAAD/AAAA/wAAAPEAAADEAAAA8QAAAP8AAADx&#10;AAAAYg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10;////////////////////////////////////////////////////////////////////////////&#10;////////////////////////////////////////////////////////////////////////////&#10;////////////////////////////////////////////////////////////////////////////&#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AAAA/wAAAP8AAAD/AAAA/wAAAP8AAAD/AAAA/wAAAP8AAAD/AAAA/wAAAH8AAAAA&#10;AAAAAAAAAAAAAAAAAAAANwAAAPEAAADxAAAANwAAAAAAAAAAAAAAAAAAAAAAAACMAAAA8QAAAP8A&#10;AAD/AAAA4QAAAH8AAAAN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10;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&#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10;////////////////////////////////////////////////////////////////////////////&#10;////////////////////////////////////////////////////////////////////////////&#10;////////////////////////////////////////////////////////////////////////////&#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10;////////////////////////////////////////////////////////////////////////////&#10;////////////////////////////////////////////////////////////////////////////&#10;////////////////////////////////////////////////////////////////////////////&#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10;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&#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10;////////////////////////////////////////////////////////////////////////////&#10;////////////////////////////////////////////////////////////////////////////&#10;////////////////////////////////////////////////////////////////////////////&#10;////////////////////////////////////////////////////////////////////////////&#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10;////////////////////////////////////////////////////////////////////////////&#10;////////////////////////////////////////////////////////////////////////////&#10;///////////////////////////////////////////////b/5A6Ov86kNv/////////////////&#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10;////////////////////////////////////////////////////////////////////////////&#10;////////////////////////////////////////////////////////////////////////////&#10;////////////////////////////////////////////////////////////27b/ZgAA/zpmZv86&#10;AAD/Oma2/9v/////////////////////////////////////////////////////////////////&#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10;////////////////////////////////////////////////////////////////////////////&#10;////////////////////////////////////////////////////////////////////////////&#10;/////////////////////////////////////////////////////////////////////////9u2&#10;Zv86AAD/OpDb/////////9v/kDoA/wA6kP/b////////////////////////////////////////&#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10;////////////////////////////////////////////////////////////////////////////&#10;////////////////////////////////////////////////////////////////////////////&#10;////////////25A6/wAAAP86kNv///////////////////+2/2YAAP8AADr/kNv/////////////&#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10;////////////////////////////////////////////////////////////////////////////&#10;////////////////////////////////////////////////////////////////////////////&#10;////////////////////////2/+QOgD/ADqQ/7aQOv86kNv///////////////////+2/2YAZv+Q&#10;tmb/OgA6/2a22///////////////////////////////////////////////////////////////&#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10;////////////////////////////////////////////////////////////////////////////&#10;////////////////////////////////////////////////////////////////////////////&#10;/////////////////////////////////////9u2/2Y6AP86Zrb/2////9uQOv86kNv/////////&#10;//////////+2/2YAZv+2/////9uQ/zoAAP86kNv/////////////////////////////////////&#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10;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&#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10;////////////////////////////////////////////////////////////////////////////&#10;////////////////////////////////////////////////////////////////////////////&#10;/////////////////////9uQOv86kNv///////////////////+2/2YAZv+2////////////////&#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10;////////////////////////////////////////////////////////////////////////////&#10;////////////////////////////////////////////////////////////////////////////&#10;/////////////////////////////////////////9uQOv86kNv///////////////////+2/2YA&#10;Zv+2////////////////////////////////////////////////////////////////////////&#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10;////////////////////////////////////////////////////////////////////////////&#10;////////////////////////////////////////////////////////////////////////////&#10;/////////////////////////////////////////////////////////////9uQOv86kNv/////&#10;//////////////+2/2YAZv+2////////////////////////////////////////////////////&#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10;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&#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10;////////////////////////////////////////////////////////////////////////////&#10;////////////////////////////////////////////////////////////////////////////&#10;/////////////////////////9uQOv86kNv///////////////////+2/2YAZv+2////////////&#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9uQOv86kNv///////////////////+2&#10;/2YAZv+2////////////////////////////////////////////////////////////////////&#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10;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&#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10;////////////////////////////////////////////////////////////////////////////&#10;////////////////////////////////////////////////////////////////////////////&#10;/////////9uQOv86kNv///////////////////+2/2YAZv+2////////////////////////////&#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10;////////////////////////////////////////////////////////////////////////////&#10;////////////////////////////////////////////////////////////////////////////&#10;/////////////////////////////9uQOv86kNv///////////////////+2/2YAZv+2////////&#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10;////////////////////////////////////////////////////////////////////////////&#10;////////////////////////////////////////////////////////////////////////////&#10;///////////////////////////////////////////////////btv+22///////////////////&#10;///b/9u22//b////////////////////////////////////////////////////////////////&#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10;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&#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10;////////////////////////////////////////////////////////////////////////////&#10;////////////////////////////////////////////////////////////////////////////&#10;////////////////////////////////////////////////////////////////////////////&#10;////////////////////////////////////////////////////////////////////////////&#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10;////////////////////////////////////////////////////////////////////////////&#10;////////////////////////////////////////////////////////////////////////////&#10;////////////////////////////////////////////////////////////////////////////&#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10;////////////////////////////////////////////////////////////////////////////&#10;////////////////////////////////////////////////////////////////////////////&#10;////////////////////////////////////////////////////////////////////////////&#10;////////////////////////////////////////////////////////////////////////////&#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10;////////////////////////////////////////////////////////////////////////////&#10;////////////////////////////////////////////////////////////////////////////&#10;////////////////////////////////////////////////////////////////////////////&#10;////////////////////////////////////////////////////////////////////////////&#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10;////////////////////////////////////////////////////////////////////////////&#10;////////////////////////////////////////////////////////////////////////////&#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10;////////////////////////////////////////////////////////////////////////////&#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gf8AAP+p&#10;AACp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10;////////////////////////////////////////////////////////////////////////////&#10;////////////////////////////////////////////////////////////////////////////&#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QAA8f8AAP//AAD/CgAAC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10;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&#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AAAI+QAA+f8AAP//AAD/XwAAX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10;////////////////////////////////////////////////////////////////////////////&#10;////////////////////////////////////////////////////////////////////////////&#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wAA//8AAP//AAD/xQAAx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10;////////////////////////////////////////////////////////////////////////////&#10;////////////////////////////////////////////////////////////////////////////&#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7AAB7/wAA/5wA&#10;AJzwAADw/wAA/ywAAC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10;////////////////////////////////////////////////////////////////////////////&#10;////////////////////////////////////////////////////////////////////////////&#10;////////////////////////////////////////////////////////////////////////////&#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4AAC4/wAA/1YAAFaTAACT/wAA/5IAA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10;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&#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VFSMAHR0wAAAAAAMAAAPyAADy/wAA/xkAABktAAAt/wAA//AAAPAKAAAKAAEB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10;////////////////////////////////////////////////////////////////////////////&#10;////////////////////////////////////////////////////////////////////////////&#10;////////////////////////////////////////////////////////////////////////////&#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RUjAF9fngCZmf8AmZn/AElJeTIAADL/AAD/3AAA3AAAAAAAAAAAxgAAxv8A&#10;AP9fYGD/AoGB2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&#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Vtbef+/v/+QbGy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sLEgBfX54Al5f8AJmZ/wCZmf8AmZn/AHh4yG8AAG//AAD/nwAA&#10;nwAAAAAAAAAAYAAAYP8AAP/FIyP/AJmZ/wYyNF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10;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&#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&#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&#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10;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&#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10;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&#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&#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&#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oAAACpAAAA8QAAAP8AAAD/AAAA4QAAAGIAAAANAAAAAAAA&#10;AAAAAAAAAAAAAAAAAAAAAAAAAAAAAAAAAAAAAAAAAAAAAAAAAAAAAAAAAAAAAAAAAAAAAAAAAAAA&#10;AAAAAA0AAAB/AAAA8QAAAP8AAADxAAAAfwAAAA0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10;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&#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QAAAPEAAAD/AAAA/wAAAP8AAAD/AAAA&#10;/wAAAP8AAADGAAAADQAAAAAAAAAAAAAAAAAAAAAAAAAAAAAAAAAAAAAAAAAAAAAAAAAAAAAAAAAA&#10;AAAAAAAAAAAAAAAAAAAADQAAAMYAAADxAAAAVQAAAAAAAAA3AAAA8QAAAMYAAAAN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&#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KkAAAAq&#10;AAAAAAAAAAAAAABVAAAA1AAAAP8AAAD/AAAAqgAAAAAAAAAAAAAAAAAAAAAAAAAAAAAAAAAAAAAA&#10;AAAAAAAAAAAAAAAAAAAAAAAAAAAAAAAAAAAAAAAAqgAAAP8AAABVAAAAAAAAAAAAAAAAAAAAVQAA&#10;AP8AAACq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&#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fwAAAAAAAAAAAAAAAAAAAAAAAAAAAAAAGgAAAOQAAAD/AAAA8QAAADcAAAAAAAAAAAAA&#10;AAAAAAAAAAAAAAAAAAAAAAAAAAAAAAAAAAAAAAAAAAAAAAAAAAAAAABVAAAA/wAAAMYAAAANAAAA&#10;AAAAAAAAAAAAAAAAGgAAAOQAAAD/AAAAVQ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&#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CPAAAADQAAAAAAAAAAAAAAAAAAAAAAAAAAAAAAAAAAAFUAAAD/AAAA&#10;/wAAAH8AAAAAAAAAAAAAAAAAAAAAAAAAAAAAAAAAAAAAAAAAAAAAAAAAAAAAAAAAAAAAAA0AAADG&#10;AAAA/wAAAKoAAAAAAAAAAAAAAAAAAAAAAAAAAAAAAKoAAAD/AAAAxgAAAA0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&#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10;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&#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wAAAH8AAAAAAAAAAAAAAAAAAAAAAAAAAAAAAAAAAAAAAAAAAAAAAAAA&#10;AAAAAAAAAAAAADcAAADxAAAA/wAAAH8AAAAAAAAAAAAAAAAAAAAAAAAAAAAAAH8AAAD/AAAA8QAA&#10;ADc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10;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&#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FUAAAAAAAAAAAAAAAAAAAAAAAAAAAAA&#10;AAAAAAAAAAAAAAAAAAAAAAAAAAAAAAAAAH8AAAD/AAAA/wAAAFUAAAAAAAAAAAAAAAAAAAAAAAAA&#10;AAAAAFUAAAD/AAAA/wAAAFU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&#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DxAAAA5AAAABoAAAAAAAAA&#10;AAAAAAAAAAAAAAAAAAAAAAAAAAAAAAAAAAAAAAAAAAAAAAAAAAAAAKoAAAD/AAAA8QAAADcAAAAA&#10;AAAAAAAAAAAAAAAAAAAAAAAAADcAAADxAAAA/wAAAH8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&#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8AAAD/&#10;AAAAfwAAAAAAAAAAAAAAAAAAAAAAAAAAAAAAAAAAAAAAAAAAAAAAAAAAAAAAAAAAAAAAAAAAAKoA&#10;AAD/AAAA8QAAADcAAAAAAAAAAAAAAAAAAAAAAAAAAAAAADcAAADxAAAA/wAAAKo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10;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&#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10;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&#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10;////////////////////////////////////////////////////////////////////////////&#10;////////////////////////////////////////////////////////////////////////////&#10;////////////////////////////////////////////////////////////////////////////&#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H8AAAAAAAAAAAAAAAAAAAAA&#10;AAAAAAAAAAAAAAAAAAAAAAAAAAAAAAAAAAAAAAAAAAAAAAAAAAAADQAAAMYAAAD/AAAA5AAAABoA&#10;AAAAAAAAAAAAAAAAAAAAAAAAAAAAADcAAADxAAAA/wAAAKoAAAAAAAAAAAAAAAAAAAAAAAAAAAAA&#10;AAAAAAD/AAAA/wAAAP8AAAD/AAAA/wAAAP8AAAD/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10;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&#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10;////////////////////////////////////////////////////////////////////////////&#10;////////////////////////////////////////////////////////////////////////////&#10;////////////////////////////////////////////////////////////////////////////&#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10;////////////////////////////////////////////////////////////////////////////&#10;////////////////////////////////////////////////////////////////////////////&#10;////////////////////////////////////////////////////////////////////////////&#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10;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&#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CE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P8AAAD/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P8AAAD/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9wAAAP8A&#10;AAD/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8wAAAP8AAAD/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7wAAAP8AAAD/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&#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7AAAAP8AAAD/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6AAA&#10;AP8AAAD/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P8AAAD/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9VAH//qgD/i10Ai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4AAAAP8AAAD/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qnAPr/qgD/&#10;/6o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4gAAAP8AAAD/AAAABw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fAO//qgD//6o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HR0&#10;9t3d3f9xcXH/AAAAFQ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OXAOP/qgD//6o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d3d/93d3f/c3Nz/AAAAIg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3d3d/93d3f/Z2dn/AAAAM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3d3id3d3f9ycnKEAAAAAAAAAAAAAAAAAAAAAAAAAAAAAAAI3d3d/93d3f/V1dX/AAAA&#10;PQ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3d3d/93d3f/d3d3/AAAAAAAAAAAAAAAAAAAAAAAAAAAAAAAS&#10;3d3d/93d3f/S0tL/AAAASw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3d3d/93d3f/d3d3/AAAAAAAAAAAA&#10;AAAAAAAAAAAAAAAAAAAc3d3d/93d3f/Ozs7/AAAAW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3d3d/93d&#10;3f/b29v9AAAAAAAAAAAAAAAAAAAAAAAAAAAAAAAl3d3d/93d3f/Ly8v/AAAAZQ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3d3d/93d3f/Z2dn6AAAAAAAAAAAAAAAAAAAAAAAAAAADAwMy3d3d/93d3f/Jycn/&#10;AAAAcw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ICAgJ3d3d/93d3f/a2tr8AQEBAQAAAAAAAAAAAAAAAAAAAAAR&#10;ERFJ3d3d/93d3f/T09P/AAAAg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fHx8k3d3d/93d3f/d3d3/EBAQEwAA&#10;AAAAAAAAAAAAAAAAAAAiIiJf3d3d/93d3f/d3d3/AwMDjw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2NjY+3d3d&#10;/93d3f/d3d3/JSUlKwAAAAAAAAAAAAAAAAAAAAAxMTF03d3d/93d3f/d3d3/Dg4OoQ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NTU1Z3d3d/93d3f/d3d3/Ojo6QwAAAAAAAAAAAAAAAAAAAABBQUGH3d3d/93d3f/d&#10;3d3/Gxsbsw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mAFF/zACj/3YAXp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lZWV03d3d/93d3f/d3d3/T09PWwAAAAAAAAAAAAAAAAAA&#10;AABRUVGZ3d3d/93d3f/d3d3/Jycnww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7e3uO3d3d/93d3f/d3d3/ZGRk&#10;cwAAAAAAAAAAAAAAAAAAAABhYWGr3d3d/93d3f/d3d3/NDQ00g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SkpKp&#10;3d3d/7m5udbd3d3/eXl5jAAAAAAAAAAAAAAAAAAAAABxcXG63d3d/93d3f/d3d3/QEBA3g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qqrE3d3d/46OjqTd3d3/jo6OpAAAAAAAAAAAAAAAAAAAAACAgIDI3d3d/93d&#10;3f/d3d3/TExM6g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wMDe3d3d/2JiYnHd3d3/o6OjvAAAAAAAAAAAAAAA&#10;AAAAAACRkZHV3d3d/9fX1/zd3d3/WVlZ9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BAQHX19f43d3d/zY2Nj7d3d3/&#10;uLi41AAAAAAAAAAAAAAAAAAAAACgoKDg3d3d/7q6uurd3d3/ZWVl/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ERERTd&#10;3d3/09PT8xYWFhnd3d3/zc3N7AAAAAAAAAAAAAAAAAAAAACwsLDq3d3d/5+fn9Td3d3/cnJy/wAA&#10;AAc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goKC7d3d3/u7u72AMDAwPb29v93d3d/wUFBQYAAAAAAAAAAAAAAADAwMDz3d3d&#10;/4KCgr3d3d3/f39//wAAABU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8/P0nd3d3/pKSkvQAAAADJycno3d3d/xgYGBwAAAAA&#10;AAAAAAAAAADQ0ND63d3d/2VlZaPd3d3/i4uL/wAAACI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dXV2Td3d3/jY2NowAAAAC0&#10;tLTQ3d3d/y4uLjUAAAAAAAAAAAMDAwTd3d3/3d3d/0tLS4jd3d3/mJiY/wAAAD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1t&#10;bX7d3d3/dnZ2iAAAAACfn5+43d3d/0NDQ00AAAAAAAAAABERERTd3d3/z8/P/zw8PHTd3d3/pKSk&#10;/wAAAD0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WFhZnd3d3/Xl5ebQAAAACLi4ug3d3d/1hYWGUAAAAAAAAAACIiIifd3d3/&#10;wMDA/zAwMGPd3d3/sLCw/wAAAEs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ycnLTd3d3/SEhIUwAAAAB2dnaI3d3d/2xsbH0A&#10;AAAAAAAAADExMTnd3d3/r6+v/yMjI0/d3d3/vb29/wAAAFg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Ozs87d3d3/MTExOAAA&#10;AABhYWFw3d3d/4GBgZUAAAAAAAAAAEFBQUvd3d3/n5+f/xcXFzrd3d3/ycnJ/wAAAGU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rKyund3d3/GRkZHQAAAABLS0tX3d3d/5aWlq0AAAAAAAAAAFFRUV3d3d3/kJCQ/woKCibd3d3/&#10;1tbW/wAAAHM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QUFBt3d3f/c3Nz+BAQEBQAAAAA3Nzc/3d3d/6urq8UAAAAAAAAAAGFhYXDd&#10;3d3/f39//wEBARLb29v+3d3d/wUFBYM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hoaHt3d3f/JycnoAAAAAAAAAAAiIiIn3d3d/8DA&#10;wN4AAAAAAAAAAHFxcYLd3d3/cHBw/wAAAAfPz8/23d3d/xAQEJY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TExOd3d3f+ysrLNAAAA&#10;AAAAAAANDQ0P3d3d/9XV1fYBAQEBAAAAAICAgJbd3d3/YGBg/gAAAAHDw8Pt3d3d/x0dHag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UlJVN3d3f+bm5uzAAAAAAAAAAABAQEB1tbW993d3f8MDAwOAAAAAJGRkavd3d3/UVFR+AAAAAC2&#10;trbi3d3d/yoqKrk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X19fbt3d3f+EhISYAAAAAAAAAAAAAAAAwcHB393d3f8hISEmAAAAAKCg&#10;oL/d3d3/QEBA8AAAAACqqqrV3d3d/zY2Nsg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3d3id3d3f9sbGx9AAAAAAAAAAAAAAAArKys&#10;xt3d3f82NjY+AAAAALCwsNLd3d3/MTEx6AAAAACdnZ3H3d3d/0NDQ9Y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o6OpN3d3f9WVlZj&#10;hi0Ahv9VAP+FLACFl5eXrt3d3f9LS0tWAAAAAMDAwOPd3d3/ISEh3QAAAACRkZG43d3d/09PT+E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aWlvt3d3f8+Pj5I/1UA//9VAP//VQD/goKClt3d3f9gYGBvAAAAANDQ0PPd3d3/EBAQ0QAA&#10;AACFhYWn3d3d/1xcXOw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Ly82d3d3f8nJyct/1UA//9VAP//VQD/bW1tft3d3f91dXWHAwMD&#10;BN3d3f/d3d3/AwMDxQAAAAB4eHiU3d3d/2hoaPU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QEB09PT9N3d3f8QEBAT/1UA//9VAP//VQD/&#10;WFhYZt3d3f+KioqfERERFN3d3f/Pz8//AAAAugAAAABra2uA3d3d/3R0dP0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MDAwO3d3d/9fX1/gB&#10;AQEB/1UA//9VAP/+VQD+RERETt3d3f+fn5+3IiIiJ93d3f/AwMD/AAAAsAAAAABeXl5u3d3d/4GB&#10;gf8AAAAH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JCQp3d3d/8DAwN0EAQAE/1UA//9VAP/+VQD+MC8vN93d3f+zs7PPMTExOd3d3f+vr6//AAAA&#10;pwAAAABSUlJf3d3d/42Njf8AAAAV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7OztE3d3d/6mpqcMaCQAa/1UA//9VAP//VQD/JxwXK93d3f/IyMjn&#10;QUFBS93d3f+fn5//AAAAnQAAAABGRkZR3d3d/5mZmf8AAAAi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RUVFe3d3d/5KSkqgzEQAz/1UA//9VAP//&#10;VQD/LRIFLt3d3f/b29v9U1NTYN3d3f+QkJD/AAAAkwAAAAA5OTlC3d3d/6ampv8AAAAw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8wAI//VQD/eykAewAAAAAAAAAAAAAAAAAAAAAAAAAAAAAAAAAAAABpaWl53d3d/3p6&#10;eo1MGQBM/1UA//9VAP//VQD/QBUAQM3Nze3d3d3/dXV1h93d3f9/f3//AAAAigAAAAAtLS003d3d&#10;/7Ozs/8AAAA9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9VAP//VQD/7k8A7gAAAAAAAAAAAAAAAAAAAAAAAAAAAAAA&#10;AAAAAACAgICU3d3d/2RkZHNlIgBl/1UA//9VAP//VQD/Vx0AV7m5udXd3d3/3d3d/93d3f9wcHD/&#10;AAAAgAAAAAAhISEm3d3d/8DAwP8AAABL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9VAP//VQD/2kkA2gAAAAAAAAAA&#10;AAAAAAAAAAAAAAAAAAAAAAAAAACXl5eu3d3d/0xMTFh+KgB+/1UA//9VAP//VQD/byUAb6SkpL3d&#10;3d3/3d3d/93d3f9xcXH/AAAAdgAAAAAUFBQX3d3d/8zMzP8AAABY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f9VAP//&#10;VQD/x0IAxwAAAAAAAAAAAAAAAAAAAAAAAAAAAAAAAAAAAACurq7J3d3d/zU1NT2XMgCX/1UA/+xP&#10;AP//VQD/hy0Ah5OTk6rd3d3/3d3d/93d3f+oqKj/AAAAbQAAAAAICAgJ3d3d/9jY2P8AAABl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kAGv9VAP//VQD/yUMAyQAAAAAAAAAAAAAAAAAAAAAAAAAAAAAAAAAAAADGxsbk3d3d&#10;/x4eHiOwOwCw/1UA/7s+AP//VQD/njUAnpWVlazd3d3/3d3d/93d3f/b29v/Hh4eeAAAAAABAQEB&#10;2dnZ/d3d3f8HBwd3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xUAP/9VAP//VQD/20kA2wAAAAAAAAAAAAAAAAAAAAAAAAAA&#10;AAAAAAMDAwPa2tr83d3d/wgICAnKQwDK/1UA/4ouAP//VQD/tj0AtqWlpb7d3d3/3d3d/93d3f/d&#10;3d3/iYmJwAAAAAAAAAAAzc3N9t3d3f8TExOL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ZSIAZf9VAP//VQD/7U8A7QAAAAAA&#10;AAAAAAAAAAAAAAAAAAAAAAAAABYWFhnd3d3/zc3N7QAAAADjTADm/1UA/1oeAP//VQD/zkUAzr6+&#10;vtzd3d3/3d3d/93d3f/a2tr/2tra/R4eHiMAAAAAwMDA7d3d3f+cnA7U//8A/3p6AHo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y4Ai/9V&#10;AP//VQD//lUA/gIBAAIAAAAAAAAAAAAAAAAAAAAAAAAAAC0tLTTd3d3/t7e30wIBAAL7VAD8/1UA&#10;/ykOAP//VQD/5k0B59vb2/3d3d3/3d3d/93d3f+Pj4//3d3d/4mJiZ4AAAAAs7Oz4t3d3f///wD/&#10;//8A/+vrAOs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TsAsf9VAP//VQD//1UA/xEGABEAAAAAAAAAAAAAAAAAAAAAAAAAAERERE7d3d3/&#10;n5+fuBUHABX/VQD/8VAA/wgDAP//VQD//VUB/d3c2//d3d3/3d3d/93d3f8hISH/2tra/dra2vwe&#10;Hh4jp6en193d3f///wD///8A/9jYANg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gA1/9VAP//VQD//1UA/yMMACMAAAAAAAAAAAAAAAAA&#10;AAAAAAAAAFtbW2nd3d3/iIiInS4PAC7/VQD/2EgA/wAAAP/wUAD//1UA/+DSy//d3d3/3d3d/8/P&#10;z/wAAAD/I8Ej8QDMAP9Fm0W7mpqayd3d3f///wD///8A/8TEAMQ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QAE+lMA+v5VAP7WRwDW/1UA/zUS&#10;ADUAAAAAAAAAAAAAAAAAAAAAAAAAAHFxcYLd3d3/dHR0hkcYAEf/VQD/v0AA/wAAAP/YSAD//1UA&#10;/+PFtv/d3d3/3d3d/8fHx/sAHAD/AMwA/wDMAP8myCb2jo6Out7e1////wD///8A/7a2ALY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jDAAj/1UA&#10;/+BLAOC7PgC7/1UA/0cYAEcAAAAAAAAAAAAAAAAAAAAAAAAAAIKCgpbd3d3/X19fbmAgAGD/VQD/&#10;TBmJ/wAA//9hIYH//1UA/+S3oP3d3d3/3d3d/8zMzP0AfgD/AMwA/wDMAP8szyz/jo6OteLivf//&#10;/wD///8A/8DAAM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JGABJ/1UA/7o+ALqpOACp/1UA/1keAFkAAAAAAAAAAAAAAAAAAAAAAAAAAJOTk6rd&#10;3d3/Tk5OWnkoAHv/VQD/AAD//wAA//8EAvr//1UA/8uOb9zd3d3/3d3d/7TQtP4AygD/AMwA/wDM&#10;AP8LzQv/oKGgw+bmoP///wD///8A/8zMAMw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JQBv/1UA/5QxAJSXMgCX/1UA/2skAGsAAAAAAAAAAAAA&#10;AAAAAAAAAAAAAFDS0t8A////HaOjp5IxAKD/VQD/AAD//wAA//8KBfX//1UA/7RnQL7d3d3/3d3d&#10;/1HPUf8AzAD/AH4AowbCBvIAzAD/qr2q3+vrhP///wD///8A/9nZANk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MgCV/1UA/24lAG6FLACF/1UA&#10;/30qAH0AAAAAAAAAAAAAAAAAAAAAAAAAAAL+/v4A////AP///6s5AML/VQD/AAD//wAA//8RCvL/&#10;/1UA/6dKHKzd3d3/v9u//wPNA/8AygD/ABwAJgSiBMsAzAD/ptem/O/vZ////wD///8A/+bmAOY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7PgC7&#10;/1UA/0gYAEhzJgBz/1UA/48wAI8AAAAAAAAAAAAAAAAAAAAAAAAAAAn9/f4A////AP///8VCAN3/&#10;VQD/AAD//wAA//8bF+r//1UA/6c6BKh2dnaIVNJU/wDMAP8AfgD9AAAAAACAAKAAzAD/h9aH//Pz&#10;S////wD///8A//LyAPI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hSwDh/1UA/yILACJhIABh/1UA/6E2AKEAAAAAAAAAAAAAAAAAAAAAAQEBARD8&#10;/P8A////AP///+BMAvL+VQH/AAD//wAA//8kJNz//1UA/7s+ALsAKwA2AMsA/gDKAP8AHADxAAAA&#10;AABiAHoAzAD/ZtRm//j4L////wD///8A//7+AP4BAQAB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kDAAn/VQD/+lMA+gMBAANPGgBP/1UA/7M8ALMAAAAAAAAA&#10;AAAAAAAAAAAACgoKDBf8/P8A////AP////1YBv/uTxH/AAD//wAA//8gH+H//1UA/6VjANwAwgDz&#10;AMwA/wB+AP8AAADlbQBXiMwAo/9qYlT/RtFG//z8Ev///wD///8A////AP8MDAAM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0PAC3/VQD/1kcA1gAAAAA9FAA9&#10;/1UA/8VCAMUAAAAAAAAAHgAAACcAAAAAHBwcIB37+/8A////AP////9VAP/TTC7/AAD//wAA//8Q&#10;EPD/nYIA/wbJAP8AzAD/AJwAzAAPAP8AAADczACj/8wAo//MAKP/Iswg+///AP/8/Af/6uoA7v//&#10;AP8ZGQAZ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IbAFL/&#10;VQD/sDsAsAAAAAArDgAr/1UA/9dIANgAAAB5AAAA/wAAAP8AAAB1LCwsMyH6+v8A////AP////pY&#10;Bf+8X1L/AAD//wAA//8AAf7/AMoC/wDMAP8CeACXAAUANAAAAP8AAADSzACj/8wAo//MAKP/BcsD&#10;/f3/AP/39yL/3d0A5f//AP8lJQAl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goAHj/VQD/ii4AigAAAAAZCAAZ/1UA/+lOAPwAAAD/AAAA/wAAAP8AAADDPj4+&#10;Rxf7+/8A////AP///+ZmGf+fZmr+AAD//wAA//8AAP//Br0P/52CAP8aCQAaAAAAOQAAAP8AAADI&#10;zACj/8wAo//JA6D/AMwA/+D5AP/09D//0NAA3v//AP8yMgAy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41AJ7/VQD/ZCEAZHR0dIze2db//1UA//tUAP8BAADZ&#10;AAAAVQAAAP4AAAD4T09PYAv9/f8A////AP///9B0L/94V3L5fgCB//8AAP+NAHL/mG0f//9VAP8x&#10;EAAxAAAAQgAAAP8AAAC/zACj/8wAo//GBJ/9AMwA/7rxAP/x8V3/x8cE2///AP8/Pw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RBAMT/VQD/PxUAP93d3f/d&#10;3d3//lsJ//9VAP8NBAAUAAAAAAAAANIAAAD/XmBgkAD///8A////AP///7qDRf9lVIj39QAK//8A&#10;AP//AAD/qmIu//9VAP9JGABJAAAATAAAAP8GAAW3oEnY/4CA//+mPs7+AcsB/5XqAP/s7Hn/z88Y&#10;5P//AP9LSwBL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pO&#10;AOr/VQD/GQgAGXTdM/8AzAD/c8IF//9VAP8fCgAfAAAAAAAAAJYAAAD/a3l5wAD///8A////AP//&#10;/6WRWv9WUZ/55gAZ//8AAP//AAD/l2Y+//9VAP9hIABhAAAAVQAAAP8aABW2gID//4CA//+Fdvj/&#10;C8EJ/2/iAP/o6Jb/3d0z8f//AP9YWABY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QYAEf9VAP/zUQDzAQAAAQDMAP8AzAD/AMwA//9VAP8xEAAxAAAAAAAAAFoAAAD/&#10;dJCQ4wD///8A////AP///4+gcP9FRbf+1wAo//8AAP//AAD/imtO//9VAP94KAB4AAAAXwAAAP8v&#10;ACa4gID//4CA//+Ma/D/Hq4Y/0nbAP/k5LP/7e1Q/P//AP9lZQBl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hIANv9VAP/NRADNAAAAAAbNAP8AzAD/AMwA//9VAP9D&#10;FgBDAAAAAAAAAB0AAAD/fKam+gD///8A////AP///3m4hv8oLs//2gAl//8AAP//AAD/iWZX//9V&#10;AP+QMACQAAAAaQAAAP9FATm8gID//4CA//+SYOj/MJwm/yTTAP/f38//8PBf////AP9xcQBx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XB8AXP9VAP+nOACnDAwMDg3P&#10;AP8AzAD/AMwA//9VAP9VHABVAAAAAAAAAAAAAADhgrq6/wD///8A////AP///2TQm/8RF+b/7wAQ&#10;//8AAP//AAD/lldW//9VAP+oOACoAAAAcgAAAP9hEWLKgID//4CA//+RYur/RIk2/wPNAP/Y3dj/&#10;7+9r////AP9+fgB+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Glp0tKAgP//ICBAQH5+/Px+fvv7i0iBj/+A5f9/QHJ/AAAAAAAAAAAAAAAAAAAAAAAA&#10;AAAAAAAA3d3d/93d3f/d3d3/AAAAAAAAAAAAAAAAAAAAAAAAAAAAAAAAAAAAAAAAAAAAAAAAAAAA&#10;AAAAAAAAAAAAAAcTHKJd2P//v7///7+///+/v/+uWNf/BwdOU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QAAAP8AAACeAAAAAAAAAAAAAAAAAAAAAAAAAAAAAAAA&#10;AAAAAAAAAAAAAAAAAAAAAAAAAAAAAAAAAAAAAAAAAAAAAAAAAAAAAAAAAAAAAAAAAAAAAAAAAAAA&#10;AAAAAAAAAAAAAA4AAAD/AAAA+gAAAAYAAADuAAAA/wAAA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GRkyMiAgP//S0uVlYCA//9eXru7AAAAAAAAAAAAAAAAAAAA&#10;AAAAAAAAAAAAAAAAAAAAAAAAAAAA3d3d/93d3f/d3d3/AAAAAAAAAAAAAAAAAAAAAAAAAAAAAAAA&#10;AAAAAAAAAAAAAAAAAAAAAAAAAAAAAAAAAAILDZdR3P//v7///7+///+/v/+hTtn/AgJBQ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bAAAA/wAAAFAAAAD/AAAA7Q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F9fvr6AgP//eHjv74CA//82Nmtr&#10;AAAAAAAAAAAAAAAAAAAAAAAAAAAAAAAAAAAAAAAAAAAAAAAAcnJyhN3d3f9ycnKEAAAAAAAAAAAA&#10;AAAAAAAAAAAAAAAAAAAAAAAAAAAAAAAAAAAAAAAAAAAAAAAAAAAAAAAEBIxG3///v7///7+///+/&#10;v/+XRdv/AAA2N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rAAAA/wAAALQAAAD/&#10;AAAAu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FpatLSA&#10;gP//gID//4CA//8PDx0dAAAAAAAAAAAAAAAAAAAAAAAAAAAAAAAAAAAAAAAAAAAAAAAAAAAAAAAA&#10;AAAAAAAAAAAAAAAAAAAAAAAAAAAAAAAAAAAAAAAAAAAAAAAAAAAAAAAAAAAAAAAAAAAAAAAAAAAA&#10;AIM93///v7///7+///+/v/+OPd3/AAAuL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6AAAA/wAAAP8AAAD/AAAAh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FVVqqqAgP//gID//2Zmy8sAAAAAAAAAAAAAAAAAAAAAAAAAAAAAAAAAAAAAAAAA&#10;AAAAAAAAAAAAAAAAAAAAAAAAAAAAAAAAAAAAAAAAAAAAAAAAAAAAAAAAAAAAAAAAAAAAAAAAAAAA&#10;AAAAAAAAAAAAAAAAAAAAAHo23///v7///7+///+/v/+GN9//AAAlJ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JAAAA/wAAAP8AAAD/AAAAU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BAQHd3d3/3d3d/9TU1PUAAAAAAAAAAAAAAAAAAAAAAAAA&#10;AAAAAAAAAAAAAAAAAAAAAAAAAAAAAAAABAAAAPMAAAD/AAAA/wAAANMAAAAWAAAAAAAAAAAAAAAA&#10;AAAAAAAAAAAAAAAAAAAAAAAAACAAAAD/AAAA6QAAAKgAAAD/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FBQn5+AgP//gID//z4+e3sAAAAAAAAAAAAAAAAAAAAA&#10;AAAAAAAAAAAAAAAAAAAAAAAAAAAAAAAAAAAAAAAAAAAAAAAAAAAAAAAAAAAAAAAAAAAAAAAAAAAA&#10;AAAAAAAAAAAAAAAAAAAAAAAAAAAAAAAAAAAAAAAAAHEy3///v7///7+///+/v/99L+H/AAAcH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AAAA/wAAAP8AAAD/AAAA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d3d3/3d3d/9zc3P4AAAAA&#10;AAAAAAAAAAAAAAAAAAAAAAAAAAAAAAAAAAAAAAAAAAAAAAAAAAAAAAAAAIUAAAD/AAAA7QAAABYA&#10;AAAAAAAAAAAAAAAAAAAAAAAAAAAAAAAAAAAAAAAAAAAAAAUAAAD9AAAA/wAAAP8AAAD+AAAAH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ExMmJiAgP//gID//xYWKysA&#10;AAAAAAAAAAAAAAAAAAAAAAAAAAAAAAAAAAAAAAAAAAAAAAAAAAAAAAAAAAAAAAAAAAAAAAAAAAAA&#10;AAAAAAAAAAAAAAAAAAAAAAAAAAAAAAAAAAAAAAAAAAAAAAAAAAAAAAAAAAAAAGkt3v//v7///7+/&#10;//+/v/9zKOT/AAAUF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7&#10;e3uO3d3d/3JycoQAAAAAAAAAAAAAAAAAAAAAAAAAAAAAAAAAAAAAAAAAAAAAAAAAAAAAAAAAAAAA&#10;AAAAAAAPAAAADwAAAAAAAAAAAAAAAAAAAAAAAAAAAAAAAAAAAAAAAAAAAAAAAAAAAAAAAADiAAAA&#10;/wAAAP8AAAC7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GRk&#10;x8eAgP//gID//wEBAQEAAAAAAAAAAAAAAAAAAAAAAAAAAAAAAAAAAAAAAAAAAAAAAAAAAAAAAAAA&#10;AAAAAAAAAAAAAAAAAAAAAAAAAAAAAAAAAAAAAAAAAAAAAAAAAAAAAAAAAAAAAAAAAAAAAAAAAAAA&#10;AAAAAF8o3f//v7///7+///+/v/9qIef/AAAL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DAAAA/wAAAP8AAAB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&#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DU1amqAgP//V1etrQAAAAAAAAAAAAAAAAAAAAAAAAAAAAAAAAAAAAAAAAAA&#10;AAAAAAAAAAAAAAAAAAAAAAAAAAAAAAAAAAAAAAAAAAAAAAAAAAAAAAAAAAAAAAAAAAAAAAAAAAAA&#10;AAAAAAAAAAAAAAAAAAAAAAAAAFcl2/7/v7///7+///+/v/9gGej/AAAD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gAAAP8AAAC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VAAAA/wAAAP8AAAA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E4g2P3/v7///7+///+/v/9XFO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zAAAA/wAAAL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EYd1f3/v7//&#10;/7+///+/v/9ND+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D4c0vz/v7///7+///+/v/9FC+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Dkbzfr/v7///7+///+/v/9BC+b9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DkeyPj/v7///7+///+/v/8+DeP8&#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Dghwvb/&#10;v7///7+///+/v/89EN/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DgjvPP/v7///7+///+/v/87E9z5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DYmt+//v7///7+///+/v/87Ftb1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DYprur/v7///7+///+/v/86&#10;GtL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DQr&#10;p+T/v7///7+///+/v/85HM3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DQsoN7/v7///7+///+/v/84H8f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DMsl9X/v7///7+///+/v/82IcH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DAsj8v/v7///7+///+/&#10;v/8zIrn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C0shr//v7///7+///+/v/8yJLL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CkpfLH/v7///7+///+/v/8uI6r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CQmcKH/v7///7+///+/v/8rI6G1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mJj8AmZn/AJmZ/wCM&#10;jOkAAAAAAAAAAAAAAADnqa/n/7+//7Fll7EAAAAAAAD//1Ao9///t8T//7+//ykfHykAAAAAAAAA&#10;AAAAAAAAAAAAAAAAAAAAAAAAAAAAAAAAAAAAAAAAAAAAAAAAAAAAAAAAAAAAAAAAAAAAAAAAAAAA&#10;AAAAAAAAAAAAAAAAAAAAAAAAAAAAAAAAAAAAAAAAAAAAAAAAAAAAAAAAubnRiy7//6oA//+qAP8A&#10;ICA1AJmZ/wB7e83uh73+/7+///uXu/8VDg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B0gZZC6YdL//7+/&#10;/7ph0v8lIJa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ChEAmZn/AJmZ/wB+ftIAAAAAAAAAAAAAAAC2g422/7+//9yKtdwAAAAAAACPj1su9v//vMH/&#10;/7+//xINDRIAAAAAAAAAAAAAAAAAAAAAAAAAAAAAAAAAAAAAAAAAAAAAAAAAAAAAAAAAAAAAAAAA&#10;AAAAAAAAAAAAAAAAAAAAAAAAAAAAAAAAAAAAAAAAAAAAAAAAAAAAAAAAAAAAAAAAAAAAAAAAAAAA&#10;p6frnRT//6oA//+qAP8AGBgoAJmZ/wCDg9rkdrv7/7+///ybwv8iFw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BYaWHtzAOb/cwDm/3MA5v8iHYq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Zn/AJmZ/wCEhNwAAAAAAAAAAAAAAAB0Ulp0/7+///akxPYA&#10;AAAAAAAAAGs4YGv/v7///b2+/QIBAQIAAAAAAAAAAAAAAAAAAAAAAAAAAAAAAAAAAAAAAAAAAAAA&#10;AAAAAAAAAAAAAAAAAAAAAAAAAAAAAAAAAAAAAAAAAAAAAAAAAAAAAAAAAAAAAAAAAAAAAAAAAAAA&#10;AAAAAAAAAAAAAAAAAAAAlJR6UYX//6oA/5FhAJEAEBAbAJmZ/wCLi+fZZrr4/7+///ygxv8wI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4SS2NzAOb/cwDm/3MA5v8cGXy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Zn/AJmZ/wCRkfEAAAAAAAAAAAAA&#10;AAArICEr/7+///+4xP8JBQgJAAAAAIJJcIL/v7//9LO59AAAAAAAAAAAAAAAAAAAAAAAAAAAAAAA&#10;AAAAAAAAAAAAAAAAAAAAAAAAAAAAAAAAAAAAAAAAAAAAAAAAAAAAAAAAAAAAAAAAAAAAAAAAAAAA&#10;AAAAAAAAAAAAAAAAAAAAAAAAAAAAAAAAAAAAAAAAgoIAAP//AACBgQAAAAAACAgOAJmZ/wCSkvTK&#10;VLXx/7+///2mx/89KQ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cJQU1vAOf/cwDm/3MA5v8XFW5x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FiSAJmZ&#10;/wBLS30AAAAAAAAAAAAAAAACAQEC/LrA/P+/v/9CKThCAAAAAJdZgJf/v7//6aiy6QAAAAAAAAAA&#10;AAAAAAAAAAAAAAAAAAAAAAAAAAAAAAAAAAAAAAAAAAAAAAAAAAAAAAAAAAAAAAAAAAAAAAAAAAAA&#10;AAAAAAAAAAAAAAAAAAAAAAAAAAAAAAAAAAAAAAAAAAAAAAAAAAAAAAAAAAAAcHAAAP//AACTkwAA&#10;AAAAAgIDAJmZ/wCZmf+3QK/o/7+///6tx/9LMg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ECNzluAOf/&#10;cwDm/3MA5v8REV9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6aG26f+/v/+KW2+KAAAAAKpojar/&#10;v7//25yp2wAAAAAAAAAAAAAAAAAAAAAAAAAAAAAAAAAAAAAAAAAAAAAAAAAAAAAAAAAAAAAAAAAA&#10;AAAAAAAAAAAAAAAAAAAAAAAAAAAAAAAAAAAAAAAAAAAAAAAAAAAAAAAAAAAAAAAAAAAAAAAAAAAA&#10;AAAAXV0AAP//AACmpgAAAAAAAAAAAJOT9QCZmf+aM6fc/7+///+zxv9YOw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Ly9uAOf/cwDm/3MA5v8NDVN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xYGexf+/&#10;v//ChZnCAAAAALt2mrv/v7//y46eywAAAAAAAAAAAAAAAAAAAAAAAAAAAAAAAAAAAAAAAAAAAAAA&#10;AAAAAAAAAAAAAAAAAAAAAAAAAAAAAAAAAAAAAAAAAAAAAAAAAAAAAAAAAAAAAAAAAAAAAAAAAAAA&#10;AAAAAAAAAAAAAAAAAAAAAAAAS0sAAP//AAC4uAAAAAAAAAAAAIuL6ACZmf94JpzN/7+///+5wv9m&#10;QwL/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KChvAOf/cwDm/3MA5v8ICEV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Fh4kP+/v//pp7PpAAAAAMuEpcv/v7//uoGTugAAAAAAAAAAAAAAAAAAAAAAAAAA&#10;AAAAAAAAAAAAAAAAAAAAAAAAAAAAAAAAAAAAAAAAAAAAAAAAAAAAAAAAAAAAAAAAAAAAAAAAAAAA&#10;AAAAAAAAAAAAAAAAAAAAAAAAAAAAAAAAAAAAAAAAAAAAOTkAAP//AADKygAAAAAAAAAAAIOD2wCZ&#10;mf9bHY+9/7+///++wP96UAv/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ICBvAOf/cwDm/3MA5v8CAjY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UCtGUP+/wP/+vb/+CgcHCtiPrdj/v7//p3GEpwAAAAAA&#10;AAAAAAAAAAAAAAAAAAAAAAAAAAAAAAAAAAAAAAAAAAAAAAAAAAAAAAAAAAAAAAAAAAAAAAAAAAAA&#10;AAAAAAAAAAAAAAAAAAAAAAAAAAAAAAAAAAAAAAAAAAAAAAAAAAAAAAAAAAAAAAAAJycAAP//AADd&#10;3QAAAAAAAAAAAHx8zgCZmf9EH4aw/7vA//+/v/9YOS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GRlw&#10;AOf/cwDm/3MA5v8AACw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RMhJf+yx///v7//Py8vP+Sb&#10;tOT/v7//kWF0kQAAAAAAAAAAAAAAAAAAAAAAAAAAAAAAAAAAAAAAAAAAAAAAAAAAAAAAAAAAAAAA&#10;AAAAAAAAAAAAAAAAAAAAAAAAAAAAAAAAAAAAAAAAAAAAAAAAAAAAAAAAAAAAAAAAAAAAAAAAAAAA&#10;AAAAAAAAFBQAAP//AADv7wAAAAAAAAAAAHR0wQCZmf80J32m/rXD//+/v/9ELDf/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fwAAAPEAAAD/&#10;AAAA8QAAAH8AAAANAAAAAAAAAAAAAAAAAAAAAAAAAAAAAAAAAAAAAAAAAAAAAAAAAAAAAAAAAAAA&#10;AAAAAAAAAAAAAAAAAAAAAAAAAAAAAAAAAAB/AAAA/wAAAP8AAAD/AAAA/wAAAP8AAAD/AAAAfw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ERFwAOf/cwDm/3MA5v8AACM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gMF&#10;Bv6kz/7/v7//fF1dfO2lue3/v7//e1BjewAAAAAAAAAAAAAAAAAAAAAAAAAAAAAAAAAAAAAAAAAA&#10;AAAAAAAAAAAAAAAAAAAAAAAAAAAAAAAAAAAAAAAAAAAAAAAAAAAAAAAAAAAAAAAAAAAAAAAAAAAA&#10;AAAAAAAAAAAAAAAAAAAAAAAAAAAABAQAAP//AAD//wAAAwMAAAAAAG1ttQCZmf8lLnWd/a3G//+/&#10;v/9hQE7/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8QAAAFUAAAAAAAAANwAAAPEAAADGAAAADQAAAAAAAAAAAAAAAAAAAAAAAAAAAAAAAAAA&#10;AAAAAAAAAAAAAAAAAAAAAAAAAAAAAAAAAAAAAAAAAAAAAAAAAA0AAADGAAAA/wAAAP8AAAD/AAAA&#10;/wAAAP8AAADxAAAANw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CQlwAOf/cwDm/3MA5v8AABs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mKxOn/v7//vouQvvWvvfX/v7//Yj5QYgAAAAAAAAAAAAAAAAAAAAAA&#10;AAAAAAAAAAAAAAAAAAAAAAAAAAAAAAAAAAAAAAAAAAAAAAAAAAAAAAAAAAAAAAAAAAAAAAAAAAAA&#10;AAAAAAAAAAAAAAAAAAAAAAAAAAAAAAAAAAAAAAAAAAAAAAAAAAAAAPDwAAD//wAAExMAAAAAAGVl&#10;qACZmf8eNnGb/KPH//+/v/+CUmj/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oAAAD/AAAAVQAAAAAAAAAAAAAAAAAAAFUAAAD/AAAAqgAAAAAAAAAAAAAA&#10;AAAAAAAAAAAAAAAAAAAAAAAAAAAAAAAAAAAAAAAAAAAAAAAAAAAAAAAAAAAAAAAAAAAAAFUAAAD/&#10;AAAA/wAAAP8AAAD/AAAA/wAAAP8AAADGAAAADQ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gJxAOb/cwDm/3MA5v8A&#10;ABIS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Npq8P/v7//8rW38vu4v/v/v7//Rys7RwAA&#10;AAAAAAAAAAAAAAAAAAAAAAAAAAAAAAAAAAAAAAAAAAAAAAAAAAAAAAAAAAAAAAAAAAAAAAAAAAAA&#10;AAAAAAAAAAAAAAAAAAAAAAAAAAAAAAAAAAAAAAAAAAAAAAAAAAAAAAAAAAAAAAAAAAAAAAAAAN3d&#10;AAD//wAAJiYAAAAAAF1dmwCZmf8YPm6d+ZrJ//+/v/+fY33/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P8AAADGAAAADQAAAAAAAAAAAAAAAAAAABoAAADk&#10;AAAA/wAAAFUAAAAAAAAAAAAAAAAAAAAAAAAAAAAAAAAAAAAAAAAAAAAAAAAAAAAAAAAAAAAAAAAA&#10;AAAAAAAADQAAALkAAAA3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ByAOb/cwDm/3MA5v8AAAo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dMiJf/uMP//7+/&#10;//+/v///v7//KxclKwAAAAAAAAAAAAAAAAAAAAAAAAAAAAAAAAAAAAAAAAAAAAAAAAAAAAAAAAAA&#10;AAAAAAAAAAAAAAAAAAAAAAAAAAAAAAAAAAAAAAAAAAAAAAAAAAAAAAAAAAAAAAAAAAAAAAAAAAAA&#10;AAAAAAAAAAAAAAAAAMvLAAD//wAAODgAAAAAAFVVjgCZmf8TRmyf8XrP//+g0v+ORnX/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CqAAAAAAAAAAAA&#10;AAAAAAAAAAAAAAAAAACqAAAA/wAAAMYAAAANAAAAAAAAAAAAAAAAAAAAAAAAAAAAAAAAAAAAAAAA&#10;AAAAAAAAAAAAAAAAAAAAAAAAAAAAVQAAAMYAAAAN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ByAOb/cwDm/3MA5v8AAAI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M6Z3P/qsz//7+///+/v///vML/GQ0WGQAAAAAAAAAAAAAAAAAAAAAAAAAAAAAAAAAAAAAA&#10;AAAAAAAAAAAAAAAAAAAAAAAAAAAAAAAAAAAAAAAAAAAAAAAAAAAAAAAAAAAAAAAAAAAAAAAAAAAA&#10;AAAAAAAAAAAAAAAAAAAAAAAAAAAAAAAAAAAAALm5AAD//wAASkoAAAAAAE1NgQCZmf8PTWui5VbW&#10;//+A5f+EK3L/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P8AAAB/AAAAAAAAAAAAAAAAAAAAAAAAAAAAAAB/AAAA/wAAAPEAAAA3AAAAAAAAAAAAAAAAAAAA&#10;AAAAAAAAAAAAAAAAAAAAAAAAAAAAAAAAAAAAAAAAAAAAAAAAqgAAAP8AAADxAAAAqQAAADg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ByAOb/cwDm/3MA5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AoSFD/m9T//7+///+/v///tsT/DgcNDgAAAAAAAAAAAAAAAAAA&#10;AAAAAAAAAAAAAAAAAAAAAAAAAAAAAAAAAAAAAAAAAAAAAAAAAAAAAAAAAAAAAAAAAAAAAAAAAAAA&#10;AAAAAAAAAAAAAAAAAAAAAAAAAAAAAAAAAAAAAAAAAAAAAAAAAAAAAAAAAKenAAD//wAAXV0AAAAA&#10;AEZGdQCZmf8LVWum31HX//+A5f+WMIH/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P8AAABVAAAAAAAAAAAAAAAAAAAAAAAAAAAAAABVAAAA/wAAAP8AAABV&#10;AAAAAAAAAAAAAAAAAAAAAAAAAAAAAAAAAAAAAAAAAAAAAAAAAAAAAAAAAAAAAAA3AAAA8QAAAP8A&#10;AAD/AAAA/wAAAP8AAADUAAAAKg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BzAOb/cwDm/3MA&#10;5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wWKCz/jd3//7+///+/v///scj/AwID&#10;AwAAAAAAAAAAAAAAAAAAAAAAAAAAAAAAAAAAAAAAAAAAAAAAAAAAAAAAAAAAAAAAAAAAAAAAAAAA&#10;AAAAAAAAAAAAAAAAAAAAAAAAAAAAAAAAAAAAAAAAAAAAAAAAAAAAAAAAAAAAAAAAAAAAAAAAAAAA&#10;AJSUAAD//wAAb28AAAAAAD4+aACZmf8IXGyr0Uze//+A5f+FNnT/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wAAAPEAAAA3AAAAAAAAAAAAAAAAAAAAAAAAAAAA&#10;AAA3AAAA8QAAAP8AAAB/AAAAAAAAAAAAAAAAAAAAAAAAAAAAAAAAAAAAAAAAAAAAAAAAAAAAAAAA&#10;AAAAAACqAAAA/wAAAP8AAAD/AAAA/wAAAP8AAAD/AAAA8QAAAFU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BzAOb/cwDm/3MA5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oFCQr/geX/&#10;/7+///+/v//9r8f9AAAAAAAAAAAAAAAAAAAAAAAAAAAAAAAAAAAAAAAAAAAAAAAAAAAAAAAAAAAA&#10;AAAAAAAAAAAAAAAAAAAAAAAAAAAAAAAAAAAAAAAAAAAAAAAAAAAAAAAAAAAAAAAAAAAAAAAAAAAA&#10;AAAAAAAAAAAAAAAAAAAAAH5+AAD//wAAoaEAAAAAADc3WwCZmf8FZG6ywEbm//+A5f92O2r/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AAAA/wAAAPEAAAA3AAAAAAAA&#10;AAAAAAAAAAAAAAAAAAAAAAA3AAAA8QAAAP8AAACqAAAAAAAAAAAAAAAAAAAAAAAAAAAAAAAAAAAA&#10;AAAAAAAAAAAAAAAAAAAAAAAAAAAAAAAAAAAAACsAAABiAAAA1AAAAP8AAAD/AAAA/wAAAPEAAAA3&#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BzAOb/cwDm/3MA5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lc87l/7+///+/v//9t8H9AAAAAAAAAAAAAAAAAAAAAAAAAAAAAAAAAAAAAAAA&#10;AAAAAAAAAAAAAAAAAAAAAAAAAAAAAAAAAAAAAAAAAAAAAAAAAAAAAAAAAAAAAAAAAAAAAAAAAAAA&#10;AAAAAAAAAAAAAAAAAAAAAAAAAAAAAAAAAAAAAAAAAD8/AAD//wAA1NQAAAAAAC8vTgCZmf8DbHK6&#10;miTm/7VA3fY7HjX/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CYa7C/6bP//+/v//wlsbwAAAAAAAAAAAAAAAAAAAA&#10;AAAAAAAAAAAAAAAAAAAAAAAAAAAAAAAAAAAAAAAAAAAAAAAAAAAAAAAAAAAAAAAAAAAAAAAAAAAA&#10;AAAAAAAAAAAAAAAAAAAAAAAAAAAAAAAAAAAAAAAAAAAAAAAAAAAAAAAAAAAAAAUFAADv7wAA//8A&#10;ACAgACcnQQCZmf8BdHbDcwDm/3AA4Pg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eT46e/4Dl//+A5f/YbMLY&#10;AAAAAAAAAAAAAAAAAAAAAAAAAAAAAAAAAAAAAAAAAAAAAAAAAAAAAAAAAAAAAAAAAAAAAAAAAAAA&#10;AAAAAAAAAAAAAAAAAAAAAAAAAAAAAAAAAAAAAAAAAAAAAAAAAAAAAAAAAAAAAAAAAAAAAAAAAAAA&#10;AAAAAAAAAACoqAAA//8AAGtrACAgNQCZmf8Ae3vNcwDl/nMA5v8CAAT/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7&#10;Pm57/4Dl//+A5f/NZ7jNAAAAAAAAAAAAAAAAAAAAAAAAAAAAAAAAAAAAAAAAAAAAAAAAAAAAAAAA&#10;AAAAAAAAAAAAAAAAAAAAAAAAAAAAAAAAAAAAAAAAAAAAAAAAAAAAAAAAAAAAAAAAAAAAAAAAAAAA&#10;AAAAAAAAAAAAAAAAAAAAAAAAAAAAAABdXQAA//8AALa2ABgYKACZmf8Ag4PabgDb83MA5v8HAA7/&#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PEAAAA3AAAA&#10;AAAAAAAAAAAAAAAAAAAAAAAAAABVAAAA/wAAAP8AAAB/AAAAAAAAAAAAAAAAAAAAAAAAAAAAAAAA&#10;AAAAAAAAAAAAAAAAAAAAAAAAAAAAAAAAAAAAAAAAAAAAAAAAAAAAAAAAAAAAAAAAAAAAAAAAAH8A&#10;AAD/AAAAfw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DA/7/AAD//wAA//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XLE5X/4Dl//+A5f/CYa7CAAAAAAAAAAAAAAAAAAAAAAAAAAAAAAAAAAAA&#10;AAAAAAAAAAAAAAAAAAAAAAAAAAAAAAAAAAAAAAAAAAAAAAAAAAAAAAAAAAAAAAAAAAAAAAAAAAAA&#10;AAAAAAAAAAAAAAAAAAAAAAAAAAAAAAAAAAAAAAAAAAAAAAAAAAAVFQAA/v4AAPj4ABAaJQCZmf8A&#10;i4vnaQDR6HMA5v8MABf/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PEAAAA3AAAAAAAAAAAAAAAAAAAAAAAAAAAAAABVAAAA/wAAAP8AAABVAAAAAAAAAAAA&#10;AAAAAAAAAAAAAAAAAAAAAAAAAAAAAAAAAAAAAAAAAAAAAAAAAAAAAAAAAAAAAAAAAAAAAAAAAAAA&#10;AAAAAAAAAAAAAAAAAFUAAAD/AAAAfw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DA///AAD//wAA//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zGi4z/4Dl//+A5f+3XKS3AAAAAAAAAAAAAAAA&#10;AAAAAAAAAAAAAAAAAAAAAAAAAAAAAAAAAAAAAAAAAAAAAAAAAAAAAAAAAAAAAAAAAAAAAAAAAAAA&#10;AAAAAAAAAAAAAAAAAAAAAAAAAAAAAAAAAAAAAAAAAAAAAAAAAAAAAAAAAAAAAAAAAAAAAAAAAAAA&#10;xsYAAP//AAhRVwCZmf8AkpL0YwDG3HMA5v8RACH/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P8AAABVAAAAAAAAAAAAAAAAAAAAAAAAAAAAAAB/AAAA/wAA&#10;APEAAAA3AAAAAAAAAAAAAAAAAAAAAAAAAAAAAAAAAAAAAAAAAAAAAAAAAAAAAAAAAAAAAAAAAAAA&#10;AAAAAAAAAAAAAAAAAAAAAAAAAAAAAAAAAAAAAFUAAADxAAAANw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BAf7+&#10;AAD//wAA//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CA4Q/4Dl//+A5f+s&#10;VpqsAAAAAAAAAAAAAAAAAAAAAAAAAAAAAAAAAAAAAAAAAAAAAAAAAAAAAAAAAAAAAAAAAAAAAAAA&#10;AAAAAAAAAAAAAAAAAAAAAAAAAAAAAAAAAAAAAAAAAAAAAAAAAAAAAAAAAAAAAAAAAAAAAAAAAAAA&#10;AAAAAAAAAAAAAAAAAAAAe3sAAP//AAKYmQCZmf8AmZn/XQG90XMA5v8WACz/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P8AAAB/AAAAAAAAAAAAAAAAAAAA&#10;AAAAAAAAAACqAAAA/wAAAKoAAAAAAAAAAAAAAAAAAAAAAAAAAAAAAAAAAAAAAAAAAAAAAAAAAAAA&#10;AAAAAAAAAAAAAAAAAAAAAAAAAAAAAAAAAAAAAAAAAAAAAAAAAAAAAAAAAKoAAADGAAAADQ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P7+AAD//wAA//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4Dl//+A5f+3XKS3AAAAAAAAAAAAAAAAAAAAAAAAAAAAAAAAAAAAAAAAAAAAAAAAAAAA&#10;AAAAAAAAAAAAAAAAAAAAAAAAAAAAAAAAAAAAAAAAAAAAAAAAAAAAAAAAAAAAAAAAAAAAAAAAAAAA&#10;AAAAAAAAAAAAAAAAAAAAAAAAAAAAAAAAAAAAAAAAMDAAAP//AADj4wCTk/UAmZn/VAiyyXMA5v8b&#10;ADb/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8AAADG&#10;AAAADQAAAAAAAAAAAAAAAAAAABoAAADkAAAA/wAAAFUAAAAAAAAAAAAAAAAAAAAAAAAAAAAAAAAA&#10;AAAAAAAAAAAAAAAAAAAAAAAAAAAAAAAAAAAAAAAAAAAAAAAAAAAAAAAAAAAAAAAAAAAAAAAAVQAA&#10;AP8AAABV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P//AAD//wAA//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4Dl//+A5f/PaLrPAAAAAAAAAAAAAAAAAAAAAAAAAAAAAAAA&#10;AAAAAAAAAAAAAAAAAAAAAAAAAAAAAAAAAAAAAAAAAAAAAAAAAAAAAAAAAAAAAAAAAAAAAAAAAAAA&#10;AAAAAAAAAAAAAAAAAAAAAAAAAAAAAAAAAAAAAAAAAAAAAAAAAAAAAAAAAAAAAQEAAOTkAAD//wCL&#10;j+wAmZn/SxCnwXMA5v8gAE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D/AAAAVQAAAAAAAAAAAAAAAAAAAFUAAAD/AAAAqgAAAAAAAAAAAAAAAAAA&#10;AAAAAAAAAAAANwAAAPEAAADxAAAANwAAAAAAAAAAAAAAAAAAAA0AAACcAAAAfwAAAA0AAAAAAAAA&#10;AAAAAA0AAACMAAAA/wAAAH8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P//AAD//wAA//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4Dl//+A5f/odNDoAAAAAAAAAAAA&#10;AAAAAAAAAAAAAAAAAAAAAAAAAAAAAAAAAAAAAAAAAAAAAAAAAAAAAAAAAAAAAAAAAAAAAAAAAAAA&#10;AAAAAAAAAAAAAAAAAAAAAAAAAAAAAAAAAAAAAAAAAAAAAAAAAAAAAAAAAAAAAAAAAAAAAAAAAAAA&#10;AAAAAAAAAJmZAAD//wCDlOwAmZn/Qxedu3MA5v8lAEv/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UAAAA5AAAACoAAAAAAAAAYgAAAPEAAADGAAAA&#10;DQAAAAAAAAAAAAAAAAAAAAAAAAAAAAAAqgAAAP8AAAD/AAAAqgAAAAAAAAAAAAAAAAAAAFUAAAD/&#10;AAAA/wAAAPEAAADEAAAA8QAAAP8AAADxAAAAYg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P//AAD//wAA//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EiBkP+A&#10;5f94PGx4AAAAAAAAAAAAAAAAAAAAAAAAAAAAAAAAAAAAAAAAAAAAAAAAAAAAAAAAAAAAAAAAAAAA&#10;AAAAAAAAAAAAAAAAAAAAAAAAAAAAAAAAAAAAAAAAAAAAAAAAAAAAAAAAAAAAAAAAAAAAAAAAAAAA&#10;AAAAAAAAAAAAAAAAAAAAAAAAAAAAAE5OAAD//wB8ovQAmZn/Ox+UtnMA5v8qAFX/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nAAAAP8AAAD/&#10;AAAA4QAAAGIAAAAAAAAAAAAAAAAAAAAAAAAAAAAAAAAAAAAAAAAANwAAAPEAAADxAAAANwAAAAAA&#10;AAAAAAAAAAAAAAAAAACMAAAA8QAAAP8AAAD/AAAA4QAAAH8AAAAN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IKCAAD//wAAgo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sLAAD4+AB0sv8AmZn/MyeNsnMA&#10;5v8wAG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3&#10;twBtt/8AmZn/LS6Hr3MA5v81AGr/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sbABlvP8AmZn/Ez1kkDoAc4AbADX/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hIQBdwf8AmZn/AJmZ/wBNTY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cse4AmZn/AJmZ&#10;/wB/f9MABwf/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zjrAAmZn/AJmZ/wANDRY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S0ABP3/AAjr8QAACgo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bGAAD//wAAX18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Bg&#10;AAD//wAAxcU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KAADw8AAA//8AACz/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9fQAAgIAAABb/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fwAA&#10;APEAAAD/AAAA8QAAAH8AAAANAAAAAAAAAAAAAAAAAAAAAAAAAAAAAAAAAAAAAAAAAAAAAAAAAAAA&#10;AAAAAAAAAAAAAAAAAAAAAAAAAAAAAAAAAAAAAA0AAAB/AAAA8QAAAP8AAADxAAAAfwAAAA0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8QAAAFUAAAAAAAAANwAAAPEAAADGAAAADQAAAAAAAAAAAAAAAAAAAAAAAAAA&#10;AAAAAAAAAAAAAAAAAAAAAAAAAAAAAAAAAAAAAAAAAAAAAAAAAAAADQAAAMYAAADxAAAAVQAAAAAA&#10;AAA3AAAA8QAAAMYAAAAN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AD/AAAAVQAAAAAAAAAAAAAAAAAAAFUAAAD/AAAAqgAAAAAA&#10;AAAAAAAAAAAAAAAAAAAAAAAAAAAAAAAAAAAAAAAAAAAAAAAAAAAAAAAAAAAAAAAAAAAAAAAAqgAA&#10;AP8AAABVAAAAAAAAAAAAAAAAAAAAVQAAAP8AAACq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8AAADGAAAADQAAAAAAAAAAAAAAAAAA&#10;ABoAAADkAAAA/wAAAFUAAAAAAAAAAAAAAAAAAAAAAAAAAAAAAAAAAAAAAAAAAAAAAAAAAAAAAAAA&#10;AAAAAAAAAABVAAAA/wAAAMYAAAANAAAAAAAAAAAAAAAAAAAAGgAAAOQAAAD/AAAAVQ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8AAACqAAAA&#10;AAAAAAAAAAAAAAAAAAAAAAAAAACqAAAA/wAAAMYAAAANAAAAAAAAAAAAAAAAAAAAAAAAAAAAAAAA&#10;AAAAAAAAAAAAAAAAAAAAAAAAAA0AAADGAAAA/wAAAKoAAAAAAAAAAAAAAAAAAAAAAAAAAAAAAKoA&#10;AAD/AAAAxgAAAA0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P8AAAB/AAAAAAAAAAAAAAAAAAAAAAAAAAAAAAB/AAAA/wAAAPEAAAA3AAAAAAAAAAAA&#10;AAAAAAAAAAAAAAAAAAAAAAAAAAAAAAAAAAAAAAAAAAAAADcAAADxAAAA/wAAAH8AAAAAAAAAAAAA&#10;AAAAAAAAAAAAAAAAAH8AAAD/AAAA8QAAADc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wAAAP8AAABVAAAAAAAAAAAAAAAAAAAAAAAAAAAAAABVAAAA/wAA&#10;AP8AAABVAAAAAAAAAAAAAAAAAAAAAAAAAAAAAAAAAAAAAAAAAAAAAAAAAAAAAAAAAH8AAAD/AAAA&#10;/wAAAFUAAAAAAAAAAAAAAAAAAAAAAAAAAAAAAFUAAAD/AAAA/wAAAFU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wAAAPEAAAA3AAAAAAAAAAAAAAAAAAAA&#10;AAAAAAAAAAA3AAAA8QAAAP8AAAB/AAAAAAAAAAAAAAAAAAAAAAAAAAAAAAAAAAAAAAAAAAAAAAAA&#10;AAAAAAAAAKoAAAD/AAAA8QAAADcAAAAAAAAAAAAAAAAAAAAAAAAAAAAAADcAAADxAAAA/wAAAH8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wAAAPEAAAA3&#10;AAAAAAAAAAAAAAAAAAAAAAAAAAAAAAA3AAAA8QAAAP8AAACqAAAAAAAAAAAAAAAAAAAAAAAAAAAA&#10;AAAAAAAAAAAAAAAAAAAAAAAAAAAAAKoAAAD/AAAA8QAAADcAAAAAAAAAAAAAAAAAAAAAAAAAAAAA&#10;ADcAAADxAAAA/wAAAKo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wAAAOQAAAAaAAAAAAAAAAAAAAAAAAAAAAAAAAAAAAA3AAAA8QAAAP8AAACqAAAAAAAA&#10;AAAAAAAAAAAAAAAAAAAAAAAAAAAAAAAAAAAAAAAAAAAADQAAAMYAAAD/AAAA5AAAABoAAAAAAAAA&#10;AAAAAAAAAAAAAAAAAAAAADcAAADxAAAA/wAAAKoAAAAAAAAAAAAAAAAAAAAAAAAAAAAAAAAAAAD/&#10;AAAA/wAAAP8AAAD/AAAA/wAAAP8AAAD/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wAAAOQAAAAaAAAAAAAAAAAAAAAAAAAAAAAAAAAAAAA3AAAA&#10;8QAAAP8AAACqAAAAAAAAAAAAAAAAAAAAAAAAAAAAAAAAAAAAAAAAAAAAAAAAAAAADQAAAMYAAAD/&#10;AAAA5AAAABoAAAAAAAAAAAAAAAAAAAAAAAAAAAAAADcAAADxAAAA/wAAAKoAAAAAAAAAAAAAAAAA&#10;AAAAAAAAAAAAAAAAAAD/AAAA/wAAAP8AAAD/AAAA/wAAAP8AAAD/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OQAAAAaAAAAAAAAAAAAAAAA&#10;AAAAAAAAAAAAAAA3AAAA8QAAAP8AAACqAAAAAAAAAAAAAAAAAAAAAAAAAAAAAAAAAAAAAAAAAAAA&#10;AAAAAAAADQAAAMYAAAD/AAAA5AAAABoAAAAAAAAAAAAAAAAAAAAAAAAAAAAAADcAAADxAAAA/wAA&#10;AKoAAAAAAAAAAAAAAAAAAAAAAAAAAAAAAAA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AA/wAAAPEA&#10;AAA3AAAAAAAAAAAAAAAAAAAAAAAAAAAAAABVAAAA/wAAAP8AAAB/AAAAAAAAAAAAAAAAAAAAAAAA&#10;AAAAAAAAAAAAAAAAAAAAAAAAAAAAAAAAAKoAAAD/AAAA8QAAADcAAAAAAAAAAAAAAAAAAAAAAAAA&#10;AAAAAFUAAAD/AAAA/wAAAH8AAAAAAAAAAAAAAAAAAAAAAAAAAAAAAAAAAAAAAAAAAAAAAAAAAAAA&#10;AAAAAAAAAAAAAAAAAAAAAAAAAAAAAAAA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wAAAPEAAAA3AAAAAAAAAAAAAAAAAAAAAAAAAAAAAABVAAAA/wAAAP8AAABVAAAA&#10;AAAAAAAAAAAAAAAAAAAAAAAAAAAAAAAAAAAAAAAAAAAAAAAAAAAAAH8AAAD/AAAA8QAAADcAAAAA&#10;AAAAAAAAAAAAAAAAAAAAAAAAAFUAAAD/AAAA/wAAAFUAAAAAAAAAAAAAAAAAAAAAAAAAAAAAAAAA&#10;AAAAAAAAAAAAAAAAAAAAAAAAAAAAAAAAAAAAAAAAAAAAAAAAAAAA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P8AAABVAAAAAAAAAAAAAAAAAAAAAAAAAAAAAAB/&#10;AAAA/wAAAPEAAAA3AAAAAAAAAAAAAAAAAAAAAAAAAAAAAAAAAAAAAAAAAAAAAAAAAAAAAAAAADcA&#10;AADxAAAA/wAAAFUAAAAAAAAAAAAAAAAAAAAAAAAAAAAAAH8AAAD/AAAA8QAAADc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B/AAAAAAAAAAAA&#10;AAAAAAAAAAAAAAAAAACqAAAA/wAAAKoAAAAAAAAAAAAAAAAAAAAAAAAAAAAAAAAAAAAAAAAAAAAA&#10;AAAAAAAAAAAAAAAAAA0AAADGAAAA/wAAAH8AAAAAAAAAAAAAAAAAAAAAAAAAAAAAAKoAAAD/AAAA&#10;qg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P8AAADGAAAADQAAAAAAAAAAAAAAAAAAABoAAADkAAAA/wAAAFUAAAAAAAAAAAAAAAAAAAAAAAAA&#10;AAAAAAAAAAAAAAAAAAAAAAAAAAAAAAAAAAAAAAAAAABVAAAA/wAAAMYAAAANAAAAAAAAAAAAAAAA&#10;AAAAGgAAAOQAAAD/AAAAVQ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VQAAAAAAAAAAAAAAAAAAAFUAAAD/AAAAqgAAAAAAAAAA&#10;AAAAAAAAAAAAAAAAAAAANwAAAPEAAADxAAAANwAAAAAAAAAAAAAAAAAAAAAAAAANAAAAxgAAAP8A&#10;AABVAAAAAAAAAAAAAAAAAAAAVQAAAP8AAACq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UAAAA5AAAACoAAAAAAAAAYgAAAPEA&#10;AADGAAAADQAAAAAAAAAAAAAAAAAAAAAAAAAAAAAAqgAAAP8AAAD/AAAAqgAAAAAAAAAAAAAAAAAA&#10;AAAAAAAAAAAAGgAAANQAAADkAAAAKgAAAAAAAABiAAAA8QAAAMYAAAAN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nAAA&#10;AP8AAAD/AAAA4QAAAGIAAAAAAAAAAAAAAAAAAAAAAAAAAAAAAAAAAAAAAAAANwAAAPEAAADxAAAA&#10;NwAAAAAAAAAAAAAAAAAAAAAAAAAAAAAAAAAAAA0AAACcAAAA/wAAAP8AAADhAAAAYg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AAAAqQAAAOQAAAAaAAAAAAAAAAAAAAAAAAAAAAAAAAAAAAAAAAAAAAAAAAAAAAAAAAAAVQAAAMYA&#10;AAD/AAAA/wAAAPEAAACcAAAADQAAAAAAAAAAAAAAAAAAAAAAAAAAAAAAAAAAAAAAAAAAAAAAAAAA&#10;AAAAAAAAAAAAAAAAAB0AAAB/AAAA1AAAAP8AAAD/AAAAVQAAAAAAAAAAAAAAAAAAAAAAAAAAAAAA&#10;DQAAAH8AAADxAAAA/wAAAPEAAAB/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oAAACp&#10;AAAA8QAAAP8AAAD/AAAA4QAAAGIAAAANAAAAAAAAAAAAAAAAAAAAAAAAAAAAAAAAAAAAAAAAAAAA&#10;AAANAAAAfwAAAPEAAAD/AAAA8QAAAH8AAAANAAAAAAAAAAAAAAAAAAAAAAAAAAAAAAAAAAAAAAAA&#10;AAAAAAANAAAAfwAAAPEAAAD/AAAA8QAAAH8AAAANAAAAAAAAAAAAAAAAAAAAAAAAAAAAAAAAAAAA&#10;AAAAAAAAAAANAAAAfwAAAPEAAAD/AAAA8QAAAH8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gAAAKkAAADxAAAA/wAAAP8AAADhAAAAYgAAAA0AAAAAAAAAAAAAAAAAAAAAAAAAAAAAAAAA&#10;AAAAAAAAAAAAAA0AAAB/AAAA8QAAAP8AAADxAAAAfwAAAA0AAAAAAAAAAAAAAAAAAAAAAAAAAAAA&#10;AAAAAAAAAAAAAAAAAAAAAAAAAAAAAAAAAAAAAAAaAAAA5AAAAOQAAAAaAAAAAAAAAAAAAAAAAAAA&#10;AAAAAAAAAAAAAAAAAAAAAA0AAAB/AAAA8QAAAP8AAADxAAAAfw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AqQAAAPEAAAD/AAAA/wAAAOEAAABiAAAADQAAAAAAAAAAAAAAAAAAAAAA&#10;AAAAAAAAAAAAAAAAAAAAAAAADQAAAH8AAADxAAAA/wAAAPEAAAB/AAAADQAAAAAAAAAAAAAAAAAA&#10;AAAAAAAAAAAAAAAAAAAAAAAAAAAAVQAAAMYAAAD/AAAA/wAAAP8AAADGAAAAVQAAAAAAAAAAAAAA&#10;AAAAAAAAAAAAAAAAAAAAAAAAAAAAAAAADQAAAH8AAADxAAAA/wAAAPEAAAB/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YgAAAOEAAAD/AAAA/wAAAOQAAAAaAAAAAAAAAAAAAAAAAAAAAAAAAAAAAAAAAAAAAAAA&#10;AAAAAACcAAAA8QAAAGIAAAAAAAAAAAAAAGIAAADxAAAA8QAAADcAAAAAAAAAAAAAAAAAAAAAAAAA&#10;AAAAAAAAAAAAAAAAAAAAAAAAAAANAAAAnAAAAP8AAADxAAAAqQAAADgAAAANAAAAAAAAAAAAAAAA&#10;AAAAAAAAAAAAAAANAAAAxgAAAPEAAABVAAAAAAAAADcAAADxAAAAxg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QAAAPEAAAD/AAAA/wAAAP8AAAD/AAAA/wAAAP8AAADGAAAADQAAAAAAAAAAAAAAAAAA&#10;AAAAAAAAAAAAAAAAAA0AAADGAAAA8QAAAFUAAAAAAAAANwAAAPEAAADGAAAADQAAAAAAAAAAAAAA&#10;AAAAAAAAAAAAAAAAAAAAAA0AAADGAAAA8QAAAFUAAAAAAAAANwAAAPEAAADGAAAADQAAAAAAAAAA&#10;AAAAAAAAAAAAAAAAAAAAAAAAAA0AAADGAAAA8QAAAFUAAAAAAAAANwAAAPEAAADGAA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8QAAAP8AAAD/AAAA/wAAAP8AAAD/AAAA/wAAAMYAAAANAAAAAAAA&#10;AAAAAAAAAAAAAAAAAAAAAAAAAAAADQAAAMYAAADxAAAAVQAAAAAAAAA3AAAA8QAAAMYAAAANAAAA&#10;AAAAAAAAAAAAAAAAAAAAAAAAAAAAAAAAAAAAAAAAAAAAAAAAAAAAAAAAAACqAAAA/wAAAOQAAAAa&#10;AAAAAAAAAAAAAAAAAAAAAAAAAAAAAAAAAAAADQAAAMYAAADxAAAAVQAAAAAAAAA3AAAA8QAAAMY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AAAAxgAAALcAAAD/AAAA/wAAAOQAAAAaAAAAAAAAAAAAAAAAAAAA&#10;AAAAAAAAAAAAAAAAAAAAAH8AAAD/AAAAfwAAAAAAAAAAAAAAAAAAAAAAAABVAAAA/wAAAOQAAAAa&#10;AAAAAAAAAAAAAAAAAAAAAAAAAAAAAAAAAAAAAAAAACoAAADUAAAA/wAAAMYAAAAqAAAAAAAAAAAA&#10;AAAAAAAAAAAAAAAAAAAAAAAAAAAAAAAAAACqAAAA/wAAAFUAAAAAAAAAAAAAAAAAAABVAAAA/w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qQAAACoAAAAAAAAAAAAAAFUAAADUAAAA&#10;/wAAAP8AAACqAAAAAAAAAAAAAAAAAAAAAAAAAAAAAAAAAAAAqgAAAP8AAABVAAAAAAAAAAAAAAAA&#10;AAAAVQAAAP8AAACqAAAAAAAAAAAAAAAAAAAAAAAAAAAAAAAAAAAAAAAAAAAAAAAAAAAAAAAAAFUA&#10;AAD/AAAA/wAAAOQAAAAaAAAAAAAAAAAAAAAAAAAAAAAAAAAAAAAAAAAAqgAAAP8AAABVAAAAAAAA&#10;AAAAAAAAAAAAVQAAAP8AAAC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CpAAAAKgAAAAAAAAAAAAAA&#10;VQAAANQAAAD/AAAA/wAAAKoAAAAAAAAAAAAAAAAAAAAAAAAAAAAAAAAAAACqAAAA/wAAAFUAAAAA&#10;AAAAAAAAAAAAAABVAAAA/wAAAKoAAAAAAAAAAAAAAAAAAAAAAAAAAAAAAFUAAAD/AAAAfwAAAAAA&#10;AAAAAAAAAAAAAAAAAAAAAAAAqgAAAP8AAABVAAAAAAAAAAAAAAAAAAAAAAAAAAAAAACqAAAA/wAA&#10;AFUAAAAAAAAAAAAAAAAAAABVAAAA/wAAAK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wAAAOQAAAAa&#10;AAAAAAAAAAAAAAAAAAAAAAAAAAAAAAAAAAAANwAAAPEAAADkAAAAGgAAAAAAAAAAAAAAAAAAAAAA&#10;AAANAAAAxgAAAP8AAACqAAAAAAAAAAAAAAAAAAAAAAAAAAAAAAAAAAAANwAAAPEAAAD/AAAAqgAA&#10;AAAAAAAAAAAAAAAAAAAAAAAAAAAAAAAAAAAAAAAAAAAAAAAAAFUAAAD/AAAAxgAAAA0AAAAAAAAA&#10;AAAAAAAAAAAaAAAA5AAAAP8AAAB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fwAAAAAAAAAAAAAAAAAAAAAAAAAA&#10;AAAAGgAAAOQAAAD/AAAA8QAAADcAAAAAAAAAAAAAAAAAAAAAAAAAVQAAAP8AAADGAAAADQAAAAAA&#10;AAAAAAAAAAAAABoAAADkAAAA/wAAAFUAAAAAAAAAAAAAAAAAAAAAAAAAVQAAAP8AAADGAAAADQAA&#10;AAAAAAAAAAAAAAAAABoAAADkAAAA/wAAAFUAAAAAAAAAAAAAAAAAAAAAAAAAVQAAAP8AAADGAAAA&#10;DQAAAAAAAAAAAAAAAAAAABoAAADkAAAA/wAAAF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B/AAAAAAAAAAAAAAAA&#10;AAAAAAAAAAAAAAAaAAAA5AAAAP8AAADxAAAANwAAAAAAAAAAAAAAAAAAAAAAAABVAAAA/wAAAMYA&#10;AAANAAAAAAAAAAAAAAAAAAAAGgAAAOQAAAD/AAAAVQAAAAAAAAAAAAAAAAAAAAAAAAAAAAAAAAAA&#10;AAAAAAAAAAAAGgAAALkAAACZAAAA/wAAAOQAAAAaAAAAAAAAAAAAAAAAAAAAAAAAAAAAAABVAAAA&#10;/wAAAMYAAAANAAAAAAAAAAAAAAAAAAAAGgAAAOQAAAD/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H8AAAAA&#10;AAAAAAAAAAAAAAAAAAAAAAAAABoAAADkAAAA/wAAAPEAAAA3AAAAAAAAAAAAAAAAAAAAAAAAAFUA&#10;AAD/AAAAxgAAAA0AAAAAAAAAAAAAAAAAAAAaAAAA5AAAAP8AAABVAAAAAAAAAAAAAAAAAAAADQAA&#10;AMYAAADxAAAANwAAAAAAAAAAAAAAAAAAAAAAAAAAAAAAVQAAAP8AAACqAAAAAAAAAAAAAAAAAAAA&#10;AAAAAFUAAAD/AAAAxgAAAA0AAAAAAAAAAAAAAAAAAAAaAAAA5AAAAP8AAAB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AAAA/wAAAOQAAAAaAAAAAAAAAAAAAAAAAAAAAAAAAAAAAAAAAAAAfwAAAP8AAADGAAAADQAA&#10;AAAAAAAAAAAAAAAAAAAAAAAAAAAAfwAAAP8AAADxAAAANwAAAAAAAAAAAAAAAAAAAAAAAAA3AAAA&#10;8QAAAP8AAACqAAAAAAAAAAAAAAAAAAAAAAAAAAAAAAAAAAAAAAAAAAAAAAAAAAAADQAAAMYAAAD/&#10;AAAAqgAAAAAAAAAAAAAAAAAAAAAAAAAAAAAAqgAAAP8AAADGAA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CPAAAADQAAAAAA&#10;AAAAAAAAAAAAAAAAAAAAAAAAAAAAAFUAAAD/AAAA/wAAAH8AAAAAAAAAAAAAAAAAAAANAAAAxgAA&#10;AP8AAACqAAAAAAAAAAAAAAAAAAAAAAAAAAAAAACqAAAA/wAAAMYAAAANAAAAAAAAAAAAAAANAAAA&#10;xgAAAP8AAACqAAAAAAAAAAAAAAAAAAAAAAAAAAAAAACqAAAA/wAAAMYAAAANAAAAAAAAAAAAAAAN&#10;AAAAxgAAAP8AAACqAAAAAAAAAAAAAAAAAAAAAAAAAAAAAACqAAAA/wAAAMY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I8A&#10;AAANAAAAAAAAAAAAAAAAAAAAAAAAAAAAAAAAAAAAVQAAAP8AAAD/AAAAfwAAAAAAAAAAAAAAAAAA&#10;AA0AAADGAAAA/wAAAKoAAAAAAAAAAAAAAAAAAAAAAAAAAAAAAKoAAAD/AAAAxgAAAA0AAAAAAAAA&#10;AAAAAAAAAAAAAAAAAAAAAAAAAAAAAAAAnAAAAFUAAAB/AAAA/wAAAOQAAAAaAAAAAAAAAAAAAAAA&#10;AAAAAAAAAA0AAADGAAAA/wAAAKoAAAAAAAAAAAAAAAAAAAAAAAAAAAAAAKoAAAD/AAAAxgA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wAAAOQAAAAaAAAAAAAAAAAAAAAAAAAAAAAAAAAAAAAAAAAA&#10;qgAAAP8AAADGAAAADQAAAAAAAAAAAAAAAAAAAAAAAAAAAAAAVQAAAP8AAAD/AAAAVQAAAAAAAAAA&#10;AAAAAAAAAA0AAADGAAAA/wAAAOQAAAAaAAAAAAAAAAAAAAAAAAAAAAAAAAAAAAAAAAAAAAAAAAAA&#10;AAAAAAAANwAAAPEAAAD/AAAAfwAAAAAAAAAAAAAAAAAAAAAAAAAAAAAAfwAAAP8AAADx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DxAAAA/wAAAH8AAAAAAAAA&#10;AAAAAAAAAAA3AAAA8QAAAP8AAAB/AAAAAAAAAAAAAAAAAAAAAAAAAAAAAAB/AAAA/wAAAPEAAAA3&#10;AAAAAAAAAAAAAAA3AAAA8QAAAP8AAAB/AAAAAAAAAAAAAAAAAAAAAAAAAAAAAAB/AAAA/wAAAPEA&#10;AAA3AAAAAAAAAAAAAAA3AAAA8QAAAP8AAAB/AAAAAAAAAAAAAAAAAAAAAAAAAAAAAAB/AAAA/w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AAAA&#10;fwAAAAAAAAAAAAAAAAAAADcAAADxAAAA/wAAAH8AAAAAAAAAAAAAAAAAAAAAAAAAAAAAAH8AAAD/&#10;AAAA8QAAADcAAAAAAAAAAAAAAAAAAAAAAAAAAAAAAAAAAABVAAAAuQAAAA0AAAB/AAAA/wAAAOQA&#10;AAAaAAAAAAAAAAAAAAAAAAAAAAAAADcAAADxAAAA/wAAAH8AAAAAAAAAAAAAAAAAAAAAAAAAAAAA&#10;AH8AAAD/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8QAAAP8AAAB/AAAAAAAAAAAAAAAAAAAANwAAAPEAAAD/AAAAfwAAAAAAAAAAAAAAAAAAAAAAAAAA&#10;AAAAfwAAAP8AAADxAAAANwAAAAAAAAAAAAAADQAAAMYAAAD/AAAAqgAAAAAAAAAAAAAAAAAAAAAA&#10;AAAAAAAAfwAAAP8AAAB/AAAAAAAAAAAAAAAAAAAANwAAAPEAAAD/AAAAfwAAAAAAAAAAAAAAAAAA&#10;AAAAAAAAAAAAfwAAAP8AAADx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OQAAAAaAAAAAAAAAAAAAAAA&#10;AAAAAAAAAAAAAAANAAAAxgAAAP8AAADGAAAADQAAAAAAAAAAAAAAAAAAAAAAAAAAAAAANwAAAPEA&#10;AAD/AAAAqgAAAAAAAAAAAAAAAAAAAFUAAAD/AAAA/wAAAH8AAAAAAAAAAAAAAAAAAAAAAAAAAAAA&#10;AAAAAAAAAAAAAAAAAAAAAAAAAAAAfwAAAP8AAAD/AAAAVQAAAAAAAAAAAAAAAAAAAAAAAAAAAAAA&#10;VQAAAP8AAAD/AAAA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wAAAFUAAAAAAAAAAAAAAAAAAAB/AAAA/wAAAP8AAABVAAAAAAAAAAAAAAAAAAAAAAAAAAAA&#10;AABVAAAA/wAAAP8AAABVAAAAAAAAAAAAAAB/AAAA/wAAAP8AAABVAAAAAAAAAAAAAAAAAAAAAAAA&#10;AAAAAABVAAAA/wAAAP8AAABVAAAAAAAAAAAAAAB/AAAA/wAAAP8AAABVAAAAAAAAAAAAAAAAAAAA&#10;AAAAAAAAAABVAAAA/wAAAP8AAAB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AAAAVQAAAAAAAAAAAAAAAAAAAH8AAAD/AAAA/wAAAFUAAAAAAAAAAAAAAAAA&#10;AAAAAAAAAAAAAFUAAAD/AAAA/wAAAFUAAAAAAAAAAAAAAAAAAAAAAAAAAAAAABoAAADGAAAANwAA&#10;AAAAAAB/AAAA/wAAAOQAAAAaAAAAAAAAAAAAAAAAAAAAAAAAAH8AAAD/AAAA/wAAAFUAAAAAAAAA&#10;AAAAAAAAAAAAAAAAAAAAAFUAAAD/AAAA/wAAAF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P8AAABVAAAAAAAAAAAAAAAAAAAAfwAAAP8AAAD/AAAAVQAAAAAA&#10;AAAAAAAAAAAAAAAAAAAAAAAAVQAAAP8AAAD/AAAAVQAAAAAAAAAAAAAAAAAAAH8AAAD/AAAA/wAA&#10;AH8AAAAAAAAAAAAAAAAAAAAaAAAA5AAAAOQAAAAaAAAAAAAAAAAAAAAAAAAAfwAAAP8AAAD/AAAA&#10;VQAAAAAAAAAAAAAAAAAAAAAAAAAAAAAAVQAAAP8AAAD/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wAAAOQA&#10;AAAaAAAAAAAAAAAAAAAAAAAAAAAAAAAAAAANAAAAxgAAAP8AAADkAAAAGgAAAAAAAAAAAAAAAAAA&#10;AAAAAAAAAAAANwAAAPEAAAD/AAAAqgAAAAAAAAAAAAAADQAAAMYAAAD/AAAA5AAAABoAAAAAAAAA&#10;AAAAAAAAAAAAAAAAAAAAAAAAAAAAAAAAAAAAAAAAAAAAAAAAqgAAAP8AAADxAAAANwAAAAAAAAAA&#10;AAAAAAAAAAAAAAAAAAAANwAAAPEAAAD/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xAAAA5AAAABoAAAAAAAAAAAAAAAAAAACqAAAA/wAAAPEAAAA3AAAAAAAA&#10;AAAAAAAAAAAAAAAAAAAAAAA3AAAA8QAAAP8AAAB/AAAAAAAAAAAAAACqAAAA/wAAAPEAAAA3AAAA&#10;AAAAAAAAAAAAAAAAAAAAAAAAAAA3AAAA8QAAAP8AAAB/AAAAAAAAAAAAAACqAAAA/wAAAPEAAAA3&#10;AAAAAAAAAAAAAAAAAAAAAAAAAAAAAAA3AAAA8QAAAP8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PEAAADkAAAAGgAAAAAAAAAAAAAAAAAAAKoAAAD/AAAA8QAA&#10;ADcAAAAAAAAAAAAAAAAAAAAAAAAAAAAAADcAAADxAAAA/wAAAH8AAAAAAAAAAAAAAAAAAAAAAAAA&#10;AAAAAJwAAAB/AAAAAAAAAAAAAAB/AAAA/wAAAOQAAAAaAAAAAAAAAAAAAAAAAAAAAAAAAKoAAAD/&#10;AAAA8QAAADcAAAAAAAAAAAAAAAAAAAAAAAAAAAAAADcAAADxAAAA/wAAA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OQAAAAaAAAAAAAAAAAAAAAAAAAAqgAA&#10;AP8AAADxAAAANwAAAAAAAAAAAAAAAAAAAAAAAAAAAAAANwAAAPEAAAD/AAAAfwAAAAAAAAAAAAAA&#10;AAAAABoAAADkAAAA/wAAAP8AAADGAAAADQAAAA0AAADGAAAA1AAAACoAAAAAAAAAAAAAAAAAAAAA&#10;AAAAqgAAAP8AAADxAAAANwAAAAAAAAAAAAAAAAAAAAAAAAAAAAAANwAAAPEAAAD/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wAAAOQAAAAaAAAAAAAAAAAAAAAAAAAAAAAAAAAAAAAAAAAAfwAAAP8AAAD/AAAA&#10;VQAAAAAAAAAAAAAAAAAAAAAAAAAAAAAANwAAAPEAAAD/AAAAqgAAAAAAAAAAAAAAVQAAAP8AAAD/&#10;AAAAqgAAADgAAADGAAAA8QAAAP8AAAD/AAAAqQAAACoAAAAAAAAAAAAAAAAAAAAAAAAAqgAAAP8A&#10;AADxAAAANwAAAAAAAAAAAAAAAAAAAAAAAAAAAAAANwAAAPEAAAD/AAAA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fwAAAAAAAAAAAAAAAAAAAAAAAACqAAAA&#10;/wAAAPEAAAA3AAAAAAAAAAAAAAAAAAAAAAAAAAAAAAA3AAAA8QAAAP8AAACqAAAAAAAAAAAAAACq&#10;AAAA/wAAAPEAAAA3AAAAAAAAAAAAAAAAAAAAAAAAAAAAAAA3AAAA8QAAAP8AAACqAAAAAAAAAAAA&#10;AACqAAAA/wAAAPEAAAA3AAAAAAAAAAAAAAAAAAAAAAAAAAAAAAA3AAAA8QAAAP8AAAC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B/AAAAAAAAAAAAAAAAAAAA&#10;AAAAAKoAAAD/AAAA8QAAADcAAAAAAAAAAAAAAAAAAAAAAAAAAAAAADcAAADxAAAA/wAAAKoAAAAA&#10;AAAAAAAAAAAAAAAAAAAAVQAAAMYAAAANAAAAAAAAAAAAAAB/AAAA/wAAAOQAAAAaAAAAAAAAAAAA&#10;AAAAAAAAAAAAAKoAAAD/AAAA8QAAADcAAAAAAAAAAAAAAAAAAAAAAAAAAAAAADcAAADxAAAA/w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H8AAAAAAAAA&#10;AAAAAAAAAAAAAAAAqgAAAP8AAADxAAAANwAAAAAAAAAAAAAAAAAAAAAAAAAAAAAANwAAAPEAAAD/&#10;AAAAqgAAAAAAAAAAAAAAAAAAAAAAAAAqAAAA5AAAAP8AAAD/AAAA4QAAAOEAAACcAAAADQAAAAAA&#10;AAAAAAAAAAAAAAAAAAAAAAAAqgAAAP8AAADxAAAANwAAAAAAAAAAAAAAAAAAAAAAAAAAAAAANwAA&#10;APE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OQAAAAaAAAAAAAAAAAAAAAAAAAAAAAAAAAAAAAA&#10;AAAANwAAAPEAAAD/AAAAxgAAAA0AAAAAAAAAAAAAAAAAAAAAAAAAVQAAAP8AAAD/AAAAqgAAAAAA&#10;AAAAAAAAfwAAAP8AAAD/AAAA8QAAAH8AAAANAAAAAAAAACoAAADUAAAA/wAAAPEAAAA3AAAAAAAA&#10;AAAAAAANAAAAxgAAAP8AAADkAAAAGgAAAAAAAAAAAAAAAAAAAAAAAAAAAAAANwAAAPEAAAD/AAAA&#10;q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kAAAAGgAAAAAAAAAA&#10;AAAAAAAAAA0AAADGAAAA/wAAAOQAAAAaAAAAAAAAAAAAAAAAAAAAAAAAAAAAAAA3AAAA8QAAAP8A&#10;AACqAAAAAAAAAA0AAADGAAAA/wAAAOQAAAAaAAAAAAAAAAAAAAAAAAAAAAAAAAAAAAA3AAAA8QAA&#10;AP8AAACqAAAAAAAAAA0AAADGAAAA/wAAAOQAAAAaAAAAAAAAAAAAAAAAAAAAAAAAAAAAAAA3AAAA&#10;8QAAAP8AAAC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OQAAAAa&#10;AAAAAAAAAAAAAAAAAAAADQAAAMYAAAD/AAAA5AAAABoAAAAAAAAAAAAAAAAAAAAAAAAAAAAAADcA&#10;AADxAAAA/wAAAKoAAAAAAAAAAAAAAAAAAAAaAAAA1wAAADcAAAAAAAAAAAAAAAAAAAB/AAAA/wAA&#10;AOQAAAAaAAAAAAAAAAAAAAAAAAAADQAAAMYAAAD/AAAA5AAAABoAAAAAAAAAAAAAAAAAAAAAAAAA&#10;AAAAADcAAADxAAAA/wAAAK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5AAAABoAAAAAAAAAAAAAAAAAAAANAAAAxgAAAP8AAADkAAAAGgAAAAAAAAAAAAAAAAAAAAAA&#10;AAAAAAAANwAAAPEAAAD/AAAAqgAAAAAAAAAAAAAAAAAAAAAAAAAAAAAAGgAAANQAAAD/AAAA/wAA&#10;APEAAABiAAAAAAAAAAAAAAAAAAAAAAAAAAAAAAANAAAAxgAAAP8AAADkAAAAGgAAAAAAAAAAAAAA&#10;AAAAAAAAAAAAAAAANwAAAPEAAAD/AAAAq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wAAAOQAAAAaAAAAAAAAAAAA&#10;AAAAAAAAAAAAAAAAAAAAAAAAAAAAAFUAAADxAAAA/wAAAMYAAAAqAAAAAAAAAA0AAAB/AAAA8QAA&#10;AP8AAAD/AAAAVQAAAAAAAAAAAAAAqgAAAP8AAADxAAAANwAAAAAAAAAAAAAAAAAAAAAAAAAaAAAA&#10;5AAAAP8AAADkAAAAGgAAAAAAAAANAAAAxgAAAP8AAADkAAAAGgAAAAAAAAAAAAAAAAAAAAAAAAAA&#10;AAAANwAAAPEAAAD/AAAAq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QAAAP8A&#10;AABVAAAAAAAAAAAAAAAAAAAAAAAAAA0AAADGAAAA/wAAAOQAAAAaAAAAAAAAAAAAAAAAAAAAAAAA&#10;AAAAAAA3AAAA8QAAAP8AAACqAAAAAAAAAA0AAADGAAAA/wAAAOQAAAAaAAAAAAAAAAAAAAAAAAAA&#10;AAAAAAAAAAA3AAAA8QAAAP8AAACqAAAAAAAAAA0AAADGAAAA/wAAAOQAAAAaAAAAAAAAAAAAAAAA&#10;AAAAAAAAAAAAAAA3AAAA8QAAAP8AAAC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wAAAFUAAAAAAAAAAAAAAAAAAAAAAAAADQAAAMYAAAD/AAAA5AAAABoAAAAAAAAAAAAA&#10;AAAAAAAAAAAAAAAAADcAAADxAAAA/wAAAKoAAAAAAAAAAAAAAAAAAACqAAAAfwAAAAAAAAAAAAAA&#10;AAAAAAAAAAB/AAAA/wAAAOQAAAAaAAAAAAAAAAAAAAAAAAAADQAAAMYAAAD/AAAA5AAAABoAAAAA&#10;AAAAAAAAAAAAAAAAAAAAAAAAADcAAADx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AAAAVQAAAAAAAAAAAAAAAAAAAAAAAAANAAAAxgAAAP8AAADkAAAAGgAA&#10;AAAAAAAAAAAAAAAAAAAAAAAAAAAANwAAAPEAAAD/AAAAqgAAAAAAAAAAAAAAAAAAAAAAAAAAAAAA&#10;DQAAALkAAADUAAAA/wAAAP8AAAD/AAAAfwAAAAAAAAAAAAAAAAAAAAAAAAANAAAAxgAAAP8AAADk&#10;AAAAGgAAAAAAAAAAAAAAAAAAAAAAAAAAAAAANwAAAPEAAAD/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OQAAAAaAAAAAAAAAAAAAAAAAAAAAAAAAAAAAAAAAAAAAAAAAAAAAAAqAAAAxgAAAP8AAAD/AAAA&#10;8QAAAKkAAAA4AAAAxgAAAP8AAADxAAAANwAAAAAAAAANAAAAxgAAAP8AAADxAAAANwAAAAAAAAAA&#10;AAAAAAAAAAAAAAAAAAAAfwAAAP8AAAD/AAAAVQAAAAAAAAANAAAAxgAAAP8AAADkAAAAGgAAAAAA&#10;AAAAAAAAAAAAAAAAAAAAAAAANwAAAPEAAAD/AAAAq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H8AAAAAAAAAAAAAAAAAAAAAAAAAAAAAAA0AAADGAAAA/wAAAOQAAAAaAAAA&#10;AAAAAAAAAAAAAAAAAAAAAAAAAAA3AAAA8QAAAP8AAACqAAAAAAAAAA0AAADGAAAA/wAAAOQAAAAa&#10;AAAAAAAAAAAAAAAAAAAAAAAAAAAAAAA3AAAA8QAAAP8AAACqAAAAAAAAAA0AAADGAAAA/wAAAOQA&#10;AAAaAAAAAAAAAAAAAAAAAAAAAAAAAAAAAAA3AAAA8QAAAP8AAAC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fwAAAAAAAAAAAAAAAAAAAAAAAAAAAAAADQAAAMYAAAD/AAAA&#10;5AAAABoAAAAAAAAAAAAAAAAAAAAAAAAAAAAAADcAAADxAAAA/wAAAKoAAAAAAAAAAAAAAFUAAADk&#10;AAAAGgAAAAAAAAAAAAAAAAAAAAAAAAB/AAAA/wAAAOQAAAAaAAAAAAAAAAAAAAAAAAAADQAAAMYA&#10;AAD/AAAA5AAAABoAAAAAAAAAAAAAAAAAAAAAAAAAAAAAADcAAADxAAAA/wAAAK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B/AAAAAAAAAAAAAAAAAAAAAAAAAAAAAAANAAAA&#10;xgAAAP8AAADkAAAAGgAAAAAAAAAAAAAAAAAAAAAAAAAAAAAANwAAAPEAAAD/AAAAqgAAAAAAAAAA&#10;AAAAAAAAAAAAAAA3AAAA8QAAAH8AAAAAAAAAYgAAAPEAAAD/AAAA/wAAAJwAAAAAAAAAAAAAAAAA&#10;AAANAAAAxgAAAP8AAADkAAAAGgAAAAAAAAAAAAAAAAAAAAAAAAAAAAAANwAAAPE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OQAAAAaAAAAAAAAAAAAAAAAAAAAAAAAAAAAAAAAAAAAAAAAAAAAAAAA&#10;AAAAAAAAAAAAAAAAAAAAAAAAAAAAAAA3AAAA8QAAAP8AAADGAAAADQAAAAAAAAANAAAAxgAAAP8A&#10;AADkAAAAGgAAAAAAAAAAAAAAAAAAAAAAAAAAAAAANwAAAPEAAAD/AAAAqgAAAAAAAAAAAAAAqgAA&#10;AP8AAADxAAAANwAAAAAAAAAAAAAAAAAAAAAAAAAAAAAAVQAAAP8AAAD/AAAA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qAAAAqgAAAAAAAAAAAAAAAAAAAAAAAAAAAAAAAAAAAAAAAACq&#10;AAAA/wAAAPEAAAA3AAAAAAAAAAAAAAAAAAAAAAAAAAAAAABVAAAA/wAAAP8AAAB/AAAAAAAAAAAA&#10;AACqAAAA/wAAAPEAAAA3AAAAAAAAAAAAAAAAAAAAAAAAAAAAAABVAAAA/wAAAP8AAAB/AAAAAAAA&#10;AAAAAACqAAAA/wAAAPEAAAA3AAAAAAAAAAAAAAAAAAAAAAAAAAAAAABVAAAA/wAAAP8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AAACqAAAAAAAAAAAAAAAAAAAAAAAAAAAAAAAA&#10;AAAAAAAAAKoAAAD/AAAA8QAAADcAAAAAAAAAAAAAAAAAAAAAAAAAAAAAAFUAAAD/AAAA/wAAAH8A&#10;AAAAAAAADQAAAMYAAABVAAAAAAAAAAAAAAAAAAAAAAAAAAAAAAB/AAAA/wAAAOQAAAAaAAAAAAAA&#10;AAAAAAAAAAAAAAAAAKoAAAD/AAAA8QAAADcAAAAAAAAAAAAAAAAAAAAAAAAAAAAAAFUAAAD/AAAA&#10;/wA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KoAAAAAAAAAAAAAAAAAAAAA&#10;AAAAAAAAAAAAAAAAAAAAqgAAAP8AAADxAAAANwAAAAAAAAAAAAAAAAAAAAAAAAAAAAAAVQAAAP8A&#10;AAD/AAAAfwAAAAAAAAAAAAAAAAAAABoAAADkAAAAxgAAAA0AAAAAAAAAAAAAADcAAADxAAAA/wAA&#10;AP8AAAB/AAAAAAAAAAAAAAAAAAAAqgAAAP8AAADxAAAANwAAAAAAAAAAAAAAAAAAAAAAAAAAAAAA&#10;VQAAAP8AAAD/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wAAAOQAAAAaAAAAAAAAAAAAAAAAAAAAAAAAAAAA&#10;AAAAAAAAAAAAAAAAAAAAAAAAAAAAAAAAAAAAAAAAAAAAAAAAAACqAAAA/wAAAP8AAABVAAAAAAAA&#10;AAAAAAAAAAAAqgAAAP8AAADkAAAAGgAAAAAAAAAAAAAAAAAAAAAAAAAAAAAAGgAAAOQAAAD/AAAA&#10;qgAAAAAAAAAAAAAAfwAAAP8AAADxAAAANwAAAAAAAAAAAAAAAAAAAAAAAAAAAAAAVQAAAP8AAAD/&#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GAAAADQAAAAAAAAAAAAAAAAAAAAAA&#10;AAAAAAAAAAAAAAAAAAB/AAAA/wAAAPEAAAA3AAAAAAAAAAAAAAAAAAAAAAAAAAAAAABVAAAA/wAA&#10;AP8AAABVAAAAAAAAAAAAAAB/AAAA/wAAAPEAAAA3AAAAAAAAAAAAAAAAAAAAAAAAAAAAAABVAAAA&#10;/wAAAP8AAABVAAAAAAAAAAAAAAB/AAAA/wAAAPEAAAA3AAAAAAAAAAAAAAAAAAAAAAAAAAAAAABV&#10;AAAA/wAAAP8AAAB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MYAAAANAAAAAAAAAAAA&#10;AAAAAAAAAAAAAAAAAAAAAAAAAAAAAH8AAAD/AAAA8QAAADcAAAAAAAAAAAAAAAAAAAAAAAAAAAAA&#10;AFUAAAD/AAAA/wAAAFUAAAAAAAAAVQAAAP8AAAD/AAAA/wAAAP8AAAD/AAAA/wAAAP8AAAD/AAAA&#10;/wAAAP8AAAD/AAAA/wAAAKoAAAAAAAAAAAAAAH8AAAD/AAAA8QAAADcAAAAAAAAAAAAAAAAAAAAA&#10;AAAAAAAAAFUAAAD/AAAA/wAAAF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xgAAAA0A&#10;AAAAAAAAAAAAAAAAAAAAAAAAAAAAAAAAAAAAAAAAfwAAAP8AAADxAAAANwAAAAAAAAAAAAAAAAAA&#10;AAAAAAAAAAAAVQAAAP8AAAD/AAAAVQAAAAAAAAAAAAAAAAAAAKoAAAD/AAAAVQAAAAAAAAAAAAAA&#10;AAAAAAAAAAA3AAAA8QAAAP8AAADkAAAAGgAAAAAAAAAAAAAAfwAAAP8AAADxAAAANwAAAAAAAAAA&#10;AAAAAAAAAAAAAAAAAAAAVQAAAP8AAAD/AAAAV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wAAAOQAAAAaAAAAAAAA&#10;AAAAAAAAAAAAAAAAAAAAAAAAAAAAAAAAAAAAAAAAAAAAAAAAAAAAAAAAAAAAAAAAADcAAADxAAAA&#10;/wAAAKoAAAAAAAAAAAAAAAAAAAAAAAAAfwAAAP8AAADxAAAANwAAAAAAAAAAAAAAAAAAAAAAAAAA&#10;AAAADQAAAMYAAAD/AAAAqgAAAAAAAAAAAAAANwAAAPEAAAD/AAAAVQAAAAAAAAAAAAAAAAAAAAAA&#10;AAAAAAAAfwAAAP8AAADxAAAAN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QAAALkAAAANAAAAAAAA&#10;AAAAAAAAAAAAAAAAAAAAAAAAAAAAAAAAAAAAAAA3AAAA8QAAAP8AAABVAAAAAAAAAAAAAAAAAAAA&#10;AAAAAAAAAAB/AAAA/wAAAPEAAAA3AAAAAAAAAAAAAAA3AAAA8QAAAP8AAABVAAAAAAAAAAAAAAAA&#10;AAAAAAAAAAAAAAB/AAAA/wAAAPEAAAA3AAAAAAAAAAAAAAA3AAAA8QAAAP8AAABVAAAAAAAAAAAA&#10;AAAAAAAAAAAAAAAAAAB/AAAA/wAAAPEA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uQAA&#10;AA0AAAAAAAAAAAAAAAAAAAAAAAAAAAAAAAAAAAAAAAAAAAAAADcAAADxAAAA/wAAAFUAAAAAAAAA&#10;AAAAAAAAAAAAAAAAAAAAAH8AAAD/AAAA8QAAADcAAAAAAAAAVQAAAP8AAAD/AAAA/wAAAP8AAAD/&#10;AAAA/wAAAP8AAAD/AAAA/wAAAP8AAAD/AAAA/wAAAKoAAAAAAAAAAAAAADcAAADxAAAA/wAAAFUA&#10;AAAAAAAAAAAAAAAAAAAAAAAAAAAAAH8AAAD/AAAA8QAAAD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UAAAC5AAAADQAAAAAAAAAAAAAAAAAAAAAAAAAAAAAAAAAAAAAAAAAAAAAANwAAAPEAAAD/AAAA&#10;VQAAAAAAAAAAAAAAAAAAAAAAAAAAAAAAfwAAAP8AAADxAAAANwAAAAAAAAAAAAAANwAAAPEAAADx&#10;AAAANwAAAAAAAAAAAAAAAAAAAAAAAAAAAAAAVQAAAP8AAADxAAAANwAAAAAAAAAAAAAANwAAAPEA&#10;AAD/AAAAVQAAAAAAAAAAAAAAAAAAAAAAAAAAAAAAfwAAAP8AAADx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OQAAAAaAAAAAAAAAAAAAAAAAAAAAAAAAAAAAAAAAAAAAAAAAAAAAAAAAAAAAAAAAAAAAAAA&#10;AAAAGgAAAOQAAAD/AAAA5AAAABoAAAAAAAAAAAAAAAAAAAAAAAAANwAAAPEAAAD/AAAAVQAAAAAA&#10;AAAAAAAAAAAAAAAAAAAAAAAADQAAAMYAAAD/AAAAVQAAAAAAAAAAAAAADQAAAMYAAAD/AAAAfwAA&#10;AAAAAAAAAAAAAAAAAAAAAAAAAAAAqgAAAP8A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xgAAABoAAAAAAAAAAAAAAAAAAAAAAAAAAAAAAAAAAAAAAAAAAAAAAAAAAAANAAAAxgAAAP8AAAB/&#10;AAAAAAAAAAAAAAAAAAAAAAAAAAAAAACqAAAA/wAAAKoAAAAAAAAAAAAAAAAAAAANAAAAxgAAAP8A&#10;AAB/AAAAAAAAAAAAAAAAAAAAAAAAAAAAAACqAAAA/wAAAKoAAAAAAAAAAAAAAAAAAAANAAAAxgAA&#10;AP8AAAB/AAAAAAAAAAAAAAAAAAAAAAAAAAAAAACqAAAA/w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GAAAAGgAAAAAAAAAAAAAAAAAAAAAAAAAAAAAAAAAAAAAAAAAAAAAAAAAAAA0AAADG&#10;AAAA/wAAAH8AAAAAAAAAAAAAAAAAAAAAAAAAAAAAAKoAAAD/AAAAqgAAAAAAAAAAAAAAAAAAAAAA&#10;AAAAAAAAAAAAAAAAAAAAAAAAAAAAAAAAAAB/AAAA/wAAAOQAAAAaAAAAAAAAAAAAAAAAAAAAAAAA&#10;AA0AAADGAAAA/wAAAH8AAAAAAAAAAAAAAAAAAAAAAAAAAAAAAKoAAAD/AAAAq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MYAAAAaAAAAAAAAAAAAAAAAAAAAAAAAAAAAAAAAAAAAAAAAAAAAAAAA&#10;AAAADQAAAMYAAAD/AAAAfwAAAAAAAAAAAAAAAAAAAAAAAAAAAAAAqgAAAP8AAACqAAAAAAAAAAAA&#10;AAAAAAAANwAAAPEAAADkAAAAGgAAAAAAAAAAAAAAAAAAAAAAAAAAAAAADQAAAMYAAADxAAAANwAA&#10;AAAAAAAAAAAADQAAAMYAAAD/AAAAfwAAAAAAAAAAAAAAAAAAAAAAAAAAAAAAqg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wAAAOQAAAAaAAAAAAAAAAAAAAAAAAAAAAAAAAAAAAAAAAAAAAAAAAAA&#10;AAAAAAAAAAAAAAAAAAANAAAAxgAAAP8AAADkAAAAKgAAAAAAAAAAAAAAAAAAAAAAAAAAAAAADQAA&#10;AMYAAAD/AAAAqgAAAAAAAAAAAAAAAAAAAAAAAAAAAAAANwAAAPEAAADkAAAAGgAAAAAAAAAAAAAA&#10;AAAAAFUAAAD/AAAAxgAAAA0AAAAAAAAAAAAAAAAAAAAaAAAA5AAAAP8AAAB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GAAAAGgAAAAAAAAAAAAAAAAAAAAAAAAAAAAAAAAAAAA0AAABHAAAAAAAAAAAA&#10;AAAAAAAAVQAAAP8AAADGAAAADQAAAAAAAAAAAAAAAAAAABoAAADkAAAA/wAAAFUAAAAAAAAAAAAA&#10;AAAAAAAAAAAAVQAAAP8AAADGAAAADQAAAAAAAAAAAAAAAAAAABoAAADkAAAA/wAAAFUAAAAAAAAA&#10;AAAAAAAAAAAAAAAAVQAAAP8AAADGAAAADQAAAAAAAAAAAAAAAAAAABoAAADkAAAA/wAAAF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MYAAAAaAAAAAAAAAAAAAAAAAAAAAAAAAAAAAAAAAAAADQAAAEcA&#10;AAAAAAAAAAAAAAAAAABVAAAA/wAAAMYAAAANAAAAAAAAAAAAAAAAAAAAGgAAAOQAAAD/AAAAVQAA&#10;AAAAAAAAAAAAAAAAAAAAAAAAAAAAAAAAAAAAAAAAAAAAAAAAAAAAAAB/AAAA/wAAAOQAAAAaAAAA&#10;AAAAAAAAAAAAAAAAAAAAAAAAAABVAAAA/wAAAMYAAAANAAAAAAAAAAAAAAAAAAAAGgAAAOQAAAD/&#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AAAA/wAAAOQAAAAaAAAAAAAAAAAAAAAAAAAAAAAA&#10;AAAAAAAAAAAAAAAAAAAAAAAAAAAAAAAAACoAAADGAAAA/wAAANQAAAAqAAAAAAAAAAAAAAAAAAAA&#10;AAAAAAAAAAAAAAAAAAAAADcAAADxAAAA/wAAAFUAAAAAAAAAAAAAAAAAAAAAAAAAfwAAAP8AAABV&#10;AAAAAAAAAAAAAAAAAAAAAAAAAA0AAADGAAAA/wAAAFUAAAAAAAAAAAAAAAAAAABVAAAA/wAAA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xgAAACoAAAAAAAAAAAAAAAAAAAAAAAAAAAAA&#10;AAAAAAAqAAAA1AAAAFUAAAAAAAAAAAAAAAAAAAANAAAAxgAAAP8AAABVAAAAAAAAAAAAAAAAAAAA&#10;VQAAAP8AAACqAAAAAAAAAAAAAAAAAAAAAAAAAAAAAAAAAAAAAAAAAAAAAAAAAAAAAAAAAAAAAAB/&#10;AAAA/wAAAOQAAAAaAAAAAAAAAAAAAAAAAAAAAAAAAAAAAAANAAAAxgAAAP8AAABVAAAAAAAAAAAA&#10;AAAAAAAAVQAAAP8AAAC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GAAAAKgAAAAAAAAAAAAAAAAAA&#10;AAAAAAAAAAAAAAAAACoAAADUAAAAVQAAAAAAAAAAAAAAAAAAAA0AAADGAAAA/wAAAFUAAAAAAAAA&#10;AAAAAAAAAABVAAAA/wAAAKoAAAAAAAAAAAAAAAAAAAAAAAAAAAAAAH8AAAD/AAAAqgAAAAAAAAAA&#10;AAAAAAAAAAAAAAAAAAAANwAAAPEAAAB/AAAAAAAAAAAAAAAAAAAAAAAAAA0AAADGAAAA/wAAAFUA&#10;AAAAAAAAAAAAAAAAAABV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oAAADkAAAA/wAAAP8AAAByAAAA&#10;AAAAAAAAAAAAAAAAAAAAAAAAAAAAAAAAAAAAAAAAAAA4AAAAqQAAAPEAAADxAAAAfwAAAA0AAAAA&#10;AAAAAAAAAAAAAAAAAAAAAAAAAAAAAAAAAAAAAAAAAAAAAAA3AAAA8QAAAPEAAABVAAAAAAAAAA0A&#10;AACMAAAA/wAAAH8AAAAAAAAAAAAAAAAAAAAAAAAAAAAAAAAAAAAaAAAA1AAAAOQAAAAqAAAAAAAA&#10;AGIAAADxAAAAxg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8QAAAP8AAAD/AAAA/wAAAP8AAAD/AAAA&#10;/wAAAP8AAAD/AAAA/wAAAMYAAAANAAAAAAAAAAAAAAAAAAAAAAAAABoAAADUAAAA5AAAACoAAAAA&#10;AAAAYgAAAPEAAADGAAAADQAAAAAAAAAAAAAAAAAAAAAAAAAAAAAAAAAAABoAAADUAAAA5AAAACoA&#10;AAAAAAAAYgAAAPEAAADGAAAADQAAAAAAAAAAAAAAAAAAAAAAAAAAAAAAAAAAABoAAADUAAAA5AAA&#10;ACoAAAAAAAAAYgAAAPEAAADG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UAAADxAAAA/wAAAP8AAAD/AAAA&#10;/wAAAP8AAAD/AAAA/wAAAP8AAAD/AAAAxgAAAA0AAAAAAAAAAAAAAAAAAAAAAAAAGgAAANQAAADk&#10;AAAAKgAAAAAAAABiAAAA8QAAAMYAAAANAAAAAAAAAAAAAAAAAAAAAAAAAAAAAAAAAAAAAAAAAAAA&#10;AAAAAAAAAAAAAAAAAAB/AAAA/wAAAOQAAAAaAAAAAAAAAAAAAAAAAAAAAAAAAAAAAAAAAAAAGgAA&#10;ANQAAADkAAAAKgAAAAAAAABiAAAA8QAAAMY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EAAAD/AAAA&#10;/wAAAP8AAAD/AAAA/wAAAP8AAAD/AAAA/wAAAP8AAADGAAAADQAAAAAAAAAAAAAAAAAAAAAAAAAa&#10;AAAA1AAAAOQAAAAqAAAAAAAAAGIAAADxAAAAxgAAAA0AAAAAAAAAAAAAAAAAAAAAAAAAAAAAAA0A&#10;AACqAAAA/wAAAMYAAAAqAAAAAAAAAAAAAABVAAAA8QAAAJwAAAANAAAAAAAAAAAAAAAAAAAAAAAA&#10;AAAAAAAaAAAA1AAAAOQAAAAqAAAAAAAAAGIAAADxAAAAxg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P8AAAD/&#10;AAAA/wAAAP8AAAD/AAAA/wAAAH8AAAAAAAAAAAAAAAAAAAAAAAAAVQAAAP8AAAD/AAAA1AAAAH8A&#10;AAANAAAAAAAAAAAAAAAAAAAAAAAAAAAAAAAAAAAAAAAAAAAAAAAAAAAAAAAAAAAAAAAAAAAAKgAA&#10;AKkAAAD/AAAA/wAAAP8AAACpAAAAKgAAAAAAAAAAAAAAAAAAAAAAAAAAAAAAAAAAAAAAAAAAAAAA&#10;DQAAAJwAAAD/AAAA/wAAAOEAAAB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AAAA/wAAAP8AAAD/&#10;AAAA/wAAAP8AAAD/AAAA/wAAAP8AAAD/AAAA/wAAAH8AAAAAAAAAAAAAAAAAAAAAAAAAAAAAAAAA&#10;AAANAAAAnAAAAP8AAAD/AAAA4QAAAGIAAAAAAAAAAAAAAAAAAAAAAAAAAAAAAAAAAAAAAAAAAAAA&#10;AAAAAAANAAAAnAAAAP8AAAD/AAAA4QAAAGIAAAAAAAAAAAAAAAAAAAAAAAAAAAAAAAAAAAAAAAAA&#10;AAAAAAAAAAANAAAAnAAAAP8AAAD/AAAA4QAAAG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8AAAD/&#10;AAAA/wAAAP8AAAD/AAAA/wAAAP8AAAD/AAAA/wAAAP8AAAD/AAAAfwAAAAAAAAAAAAAAAAAAAAAA&#10;AAAAAAAAAAAAAA0AAACcAAAA/wAAAP8AAADhAAAAYgAAAAAAAAAAAAAAAAAAAAAAAAAAAAAAAAAA&#10;AAAAAAAAAAAAAAAAAAAAAAAAAAAAAAAAAAAAAAB/AAAA/wAAAOQAAAAaAAAAAAAAAAAAAAAAAAAA&#10;AAAAAAAAAAAAAAAAAAAAAA0AAACcAAAA/wAAAP8AAADhAAAAY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wAAAP8AAAD/AAAA/wAAAP8AAAD/AAAA/wAAAP8AAAD/AAAA/wAAAP8AAAB/AAAAAAAAAAAA&#10;AAAAAAAAAAAAAAAAAAAAAAAADQAAAJwAAAD/AAAA/wAAAOEAAABiAAAAAAAAAAAAAAAAAAAAAAAA&#10;AAAAAAAAAAAAAAAAAAAAAAAAAAAAVQAAAMYAAAD/AAAA/wAAAP8AAADGAAAAVQAAAAAAAAAAAAAA&#10;AAAAAAAAAAAAAAAAAAAAAAAAAAAAAAAADQAAAJwAAAD/AAAA/wAAAOEAAAB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">
                <v:group id="Group 18" o:spid="_x0000_s1030" style="position:absolute;top:1341;width:64901;height:26663" coordorigin=",3" coordsize="64901,266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">
                  <v:group id="Group 14" o:spid="_x0000_s1031" style="position:absolute;left:1469;top:3;width:63432;height:26667" coordorigin="-2167,354" coordsize="63439,26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">
                    <v:shape id="Text Box 1" o:spid="_x0000_s1032" type="#_x0000_t202" style="position:absolute;left:234;top:21865;width:57529;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" filled="f" stroked="f" strokeweight=".5pt">
                      <v:textbox>
                        <w:txbxContent>
                          <w:p w14:paraId="46EED705" w14:textId="092361AF" w:rsidR="00677B68" w:rsidRPr="005027E9" w:rsidRDefault="00677B68" w:rsidP="00677B68">
                            <w:pPr>
                              <w:widowControl/>
                              <w:rPr>
                                <w:color w:val="000000" w:themeColor="text1"/>
                                <w:sz w:val="22"/>
                                <w:szCs w:val="28"/>
                              </w:rPr>
                            </w:pPr>
                            <w:r w:rsidRPr="005027E9">
                              <w:rPr>
                                <w:b/>
                                <w:bCs/>
                                <w:color w:val="000000" w:themeColor="text1"/>
                                <w:sz w:val="22"/>
                                <w:szCs w:val="28"/>
                              </w:rPr>
                              <w:t xml:space="preserve">Figure </w:t>
                            </w:r>
                            <w:r w:rsidR="00107AA8" w:rsidRPr="005027E9">
                              <w:rPr>
                                <w:b/>
                                <w:bCs/>
                                <w:color w:val="000000" w:themeColor="text1"/>
                                <w:sz w:val="22"/>
                                <w:szCs w:val="28"/>
                              </w:rPr>
                              <w:t>S</w:t>
                            </w:r>
                            <w:r w:rsidR="00107AA8">
                              <w:rPr>
                                <w:rFonts w:hint="eastAsia"/>
                                <w:b/>
                                <w:bCs/>
                                <w:color w:val="000000" w:themeColor="text1"/>
                                <w:sz w:val="22"/>
                                <w:szCs w:val="28"/>
                              </w:rPr>
                              <w:t>2</w:t>
                            </w:r>
                            <w:r w:rsidRPr="005027E9">
                              <w:rPr>
                                <w:color w:val="000000" w:themeColor="text1"/>
                                <w:sz w:val="22"/>
                                <w:szCs w:val="28"/>
                              </w:rPr>
                              <w:t xml:space="preserve">. </w:t>
                            </w:r>
                            <w:bookmarkStart w:id="7" w:name="_Hlk215613865"/>
                            <w:r w:rsidR="008F7309">
                              <w:rPr>
                                <w:rFonts w:hint="eastAsia"/>
                                <w:color w:val="000000" w:themeColor="text1"/>
                                <w:sz w:val="22"/>
                                <w:szCs w:val="28"/>
                              </w:rPr>
                              <w:t xml:space="preserve">Normalized </w:t>
                            </w:r>
                            <w:r w:rsidR="00101DED">
                              <w:rPr>
                                <w:color w:val="000000" w:themeColor="text1"/>
                                <w:sz w:val="22"/>
                                <w:szCs w:val="28"/>
                              </w:rPr>
                              <w:t>EC-</w:t>
                            </w:r>
                            <w:r w:rsidRPr="005027E9">
                              <w:rPr>
                                <w:color w:val="000000" w:themeColor="text1"/>
                                <w:sz w:val="22"/>
                                <w:szCs w:val="28"/>
                              </w:rPr>
                              <w:t xml:space="preserve">SFG spectra of *H at Pt surface with PPP </w:t>
                            </w:r>
                            <w:r w:rsidR="00FD5027" w:rsidRPr="005027E9">
                              <w:rPr>
                                <w:color w:val="000000" w:themeColor="text1"/>
                                <w:sz w:val="22"/>
                                <w:szCs w:val="28"/>
                              </w:rPr>
                              <w:t xml:space="preserve">(A) </w:t>
                            </w:r>
                            <w:r w:rsidRPr="005027E9">
                              <w:rPr>
                                <w:color w:val="000000" w:themeColor="text1"/>
                                <w:sz w:val="22"/>
                                <w:szCs w:val="28"/>
                              </w:rPr>
                              <w:t xml:space="preserve">and SSP </w:t>
                            </w:r>
                            <w:r w:rsidR="00FD5027" w:rsidRPr="005027E9">
                              <w:rPr>
                                <w:color w:val="000000" w:themeColor="text1"/>
                                <w:sz w:val="22"/>
                                <w:szCs w:val="28"/>
                              </w:rPr>
                              <w:t xml:space="preserve">(B) </w:t>
                            </w:r>
                            <w:r w:rsidRPr="005027E9">
                              <w:rPr>
                                <w:color w:val="000000" w:themeColor="text1"/>
                                <w:sz w:val="22"/>
                                <w:szCs w:val="28"/>
                              </w:rPr>
                              <w:t xml:space="preserve">polarization combination </w:t>
                            </w:r>
                            <w:r w:rsidR="00EC5BD1">
                              <w:rPr>
                                <w:color w:val="000000" w:themeColor="text1"/>
                                <w:sz w:val="22"/>
                                <w:szCs w:val="28"/>
                              </w:rPr>
                              <w:t>at</w:t>
                            </w:r>
                            <w:r w:rsidR="00EC5BD1" w:rsidRPr="005027E9">
                              <w:rPr>
                                <w:color w:val="000000" w:themeColor="text1"/>
                                <w:sz w:val="22"/>
                                <w:szCs w:val="28"/>
                              </w:rPr>
                              <w:t xml:space="preserve"> </w:t>
                            </w:r>
                            <w:r w:rsidR="00FD5027" w:rsidRPr="005027E9">
                              <w:rPr>
                                <w:color w:val="000000" w:themeColor="text1"/>
                                <w:sz w:val="22"/>
                                <w:szCs w:val="28"/>
                              </w:rPr>
                              <w:t>constant potential arranged from 0.25 V to -0.125 V</w:t>
                            </w:r>
                            <w:r w:rsidR="00101DED">
                              <w:rPr>
                                <w:color w:val="000000" w:themeColor="text1"/>
                                <w:sz w:val="22"/>
                                <w:szCs w:val="28"/>
                              </w:rPr>
                              <w:t xml:space="preserve"> at</w:t>
                            </w:r>
                            <w:r w:rsidR="00673E63">
                              <w:rPr>
                                <w:rFonts w:hint="eastAsia"/>
                                <w:color w:val="000000" w:themeColor="text1"/>
                                <w:sz w:val="22"/>
                                <w:szCs w:val="28"/>
                              </w:rPr>
                              <w:t xml:space="preserve"> 0.025 V </w:t>
                            </w:r>
                            <w:r w:rsidR="00101DED">
                              <w:rPr>
                                <w:color w:val="000000" w:themeColor="text1"/>
                                <w:sz w:val="22"/>
                                <w:szCs w:val="28"/>
                              </w:rPr>
                              <w:t>intervals</w:t>
                            </w:r>
                            <w:r w:rsidRPr="005027E9">
                              <w:rPr>
                                <w:color w:val="000000" w:themeColor="text1"/>
                                <w:sz w:val="22"/>
                                <w:szCs w:val="28"/>
                              </w:rPr>
                              <w:t xml:space="preserve">. </w:t>
                            </w:r>
                            <w:bookmarkEnd w:id="7"/>
                          </w:p>
                          <w:p w14:paraId="160EC61D" w14:textId="77777777" w:rsidR="00677B68" w:rsidRPr="005027E9" w:rsidRDefault="00677B68" w:rsidP="00677B68">
                            <w:pPr>
                              <w:rPr>
                                <w:color w:val="000000" w:themeColor="text1"/>
                                <w:sz w:val="22"/>
                                <w:szCs w:val="28"/>
                              </w:rPr>
                            </w:pPr>
                          </w:p>
                          <w:p w14:paraId="76980F0A" w14:textId="77777777" w:rsidR="00677B68" w:rsidRDefault="00677B68" w:rsidP="00677B68">
                            <w:pPr>
                              <w:rPr>
                                <w:sz w:val="22"/>
                                <w:szCs w:val="28"/>
                              </w:rPr>
                            </w:pPr>
                          </w:p>
                          <w:p w14:paraId="06FBE83D" w14:textId="77777777" w:rsidR="00677B68" w:rsidRDefault="00677B68" w:rsidP="00677B68">
                            <w:pPr>
                              <w:rPr>
                                <w:sz w:val="22"/>
                                <w:szCs w:val="28"/>
                              </w:rPr>
                            </w:pPr>
                          </w:p>
                          <w:p w14:paraId="6DE0AB70" w14:textId="77777777" w:rsidR="00677B68" w:rsidRPr="00677B68" w:rsidRDefault="00677B68" w:rsidP="00677B68">
                            <w:pPr>
                              <w:rPr>
                                <w:sz w:val="22"/>
                                <w:szCs w:val="28"/>
                              </w:rPr>
                            </w:pPr>
                          </w:p>
                          <w:p w14:paraId="6139D7C8" w14:textId="77777777" w:rsidR="00677B68" w:rsidRPr="003C538E" w:rsidRDefault="00677B68" w:rsidP="00677B68">
                            <w:pPr>
                              <w:rPr>
                                <w:sz w:val="22"/>
                                <w:szCs w:val="28"/>
                              </w:rPr>
                            </w:pPr>
                          </w:p>
                        </w:txbxContent>
                      </v:textbox>
                    </v:shape>
                    <v:shape id="Picture 12" o:spid="_x0000_s1033" type="#_x0000_t75" style="position:absolute;left:-2167;top:413;width:32107;height:20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">
                      <v:imagedata r:id="rId12" o:title=""/>
                    </v:shape>
                    <v:shape id="Picture 13" o:spid="_x0000_s1034" type="#_x0000_t75" style="position:absolute;left:29070;top:354;width:32202;height:203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">
                      <v:imagedata r:id="rId13" o:title=""/>
                    </v:shape>
                  </v:group>
                  <v:shape id="_x0000_s1035" type="#_x0000_t202" style="position:absolute;left:-5860;top:7445;width:14385;height:26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" filled="f" stroked="f">
                    <v:textbox>
                      <w:txbxContent>
                        <w:p w14:paraId="4051CB5A" w14:textId="77777777" w:rsidR="003B7485" w:rsidRPr="00B7149D" w:rsidRDefault="003B7485" w:rsidP="003B7485">
                          <w:pPr>
                            <w:jc w:val="center"/>
                            <w:rPr>
                              <w:sz w:val="18"/>
                              <w:szCs w:val="18"/>
                            </w:rPr>
                          </w:pPr>
                          <w:r>
                            <w:rPr>
                              <w:sz w:val="18"/>
                              <w:szCs w:val="18"/>
                            </w:rPr>
                            <w:t>Normalized PPP Intensity</w:t>
                          </w:r>
                        </w:p>
                      </w:txbxContent>
                    </v:textbox>
                  </v:shape>
                  <v:shape id="_x0000_s1036" type="#_x0000_t202" style="position:absolute;left:26379;top:7678;width:14385;height:26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" filled="f" stroked="f">
                    <v:textbox>
                      <w:txbxContent>
                        <w:p w14:paraId="60F078B1" w14:textId="7D75EBB9" w:rsidR="003B7485" w:rsidRPr="00B7149D" w:rsidRDefault="003B7485" w:rsidP="003B7485">
                          <w:pPr>
                            <w:jc w:val="center"/>
                            <w:rPr>
                              <w:sz w:val="18"/>
                              <w:szCs w:val="18"/>
                            </w:rPr>
                          </w:pPr>
                          <w:r>
                            <w:rPr>
                              <w:sz w:val="18"/>
                              <w:szCs w:val="18"/>
                            </w:rPr>
                            <w:t>Normalized SSP Intensity</w:t>
                          </w:r>
                        </w:p>
                      </w:txbxContent>
                    </v:textbox>
                  </v:shape>
                  <v:shape id="_x0000_s1037" type="#_x0000_t202" style="position:absolute;left:10084;top:18756;width:14389;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" stroked="f">
                    <v:textbox style="mso-fit-shape-to-text:t">
                      <w:txbxContent>
                        <w:p w14:paraId="00B26F19" w14:textId="77777777" w:rsidR="003B7485" w:rsidRPr="00B7149D" w:rsidRDefault="003B7485" w:rsidP="003B7485">
                          <w:pPr>
                            <w:jc w:val="center"/>
                            <w:rPr>
                              <w:sz w:val="20"/>
                              <w:szCs w:val="20"/>
                            </w:rPr>
                          </w:pPr>
                          <w:r w:rsidRPr="00B7149D">
                            <w:rPr>
                              <w:sz w:val="20"/>
                              <w:szCs w:val="20"/>
                            </w:rPr>
                            <w:t>Wavenumber (cm</w:t>
                          </w:r>
                          <w:r w:rsidRPr="00B7149D">
                            <w:rPr>
                              <w:sz w:val="20"/>
                              <w:szCs w:val="20"/>
                              <w:vertAlign w:val="superscript"/>
                            </w:rPr>
                            <w:t>-1</w:t>
                          </w:r>
                          <w:r w:rsidRPr="00B7149D">
                            <w:rPr>
                              <w:sz w:val="20"/>
                              <w:szCs w:val="20"/>
                            </w:rPr>
                            <w:t>)</w:t>
                          </w:r>
                        </w:p>
                      </w:txbxContent>
                    </v:textbox>
                  </v:shape>
                  <v:shape id="_x0000_s1038" type="#_x0000_t202" style="position:absolute;left:43377;top:18756;width:14389;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" stroked="f">
                    <v:textbox style="mso-fit-shape-to-text:t">
                      <w:txbxContent>
                        <w:p w14:paraId="7F923BD4" w14:textId="77777777" w:rsidR="003B7485" w:rsidRPr="00B7149D" w:rsidRDefault="003B7485" w:rsidP="003B7485">
                          <w:pPr>
                            <w:jc w:val="center"/>
                            <w:rPr>
                              <w:sz w:val="20"/>
                              <w:szCs w:val="20"/>
                            </w:rPr>
                          </w:pPr>
                          <w:r w:rsidRPr="00B7149D">
                            <w:rPr>
                              <w:sz w:val="20"/>
                              <w:szCs w:val="20"/>
                            </w:rPr>
                            <w:t>Wavenumber (cm</w:t>
                          </w:r>
                          <w:r w:rsidRPr="00B7149D">
                            <w:rPr>
                              <w:sz w:val="20"/>
                              <w:szCs w:val="20"/>
                              <w:vertAlign w:val="superscript"/>
                            </w:rPr>
                            <w:t>-1</w:t>
                          </w:r>
                          <w:r w:rsidRPr="00B7149D">
                            <w:rPr>
                              <w:sz w:val="20"/>
                              <w:szCs w:val="20"/>
                            </w:rPr>
                            <w:t>)</w:t>
                          </w:r>
                        </w:p>
                      </w:txbxContent>
                    </v:textbox>
                  </v:shape>
                </v:group>
                <v:shape id="Text Box 1" o:spid="_x0000_s1039" type="#_x0000_t202" style="position:absolute;left:16764;width:4084;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" filled="f" stroked="f" strokeweight=".5pt">
                  <v:textbox>
                    <w:txbxContent>
                      <w:p w14:paraId="6BA2BD5B" w14:textId="77777777" w:rsidR="00101DED" w:rsidRPr="0012145F" w:rsidRDefault="00101DED" w:rsidP="00171A72">
                        <w:pPr>
                          <w:widowControl/>
                          <w:jc w:val="center"/>
                          <w:rPr>
                            <w:noProof/>
                            <w:sz w:val="24"/>
                          </w:rPr>
                        </w:pPr>
                        <w:r w:rsidRPr="0012145F">
                          <w:rPr>
                            <w:rFonts w:hint="eastAsia"/>
                            <w:noProof/>
                            <w:sz w:val="24"/>
                          </w:rPr>
                          <w:t>(A)</w:t>
                        </w:r>
                      </w:p>
                    </w:txbxContent>
                  </v:textbox>
                </v:shape>
                <v:shape id="Text Box 1" o:spid="_x0000_s1040" type="#_x0000_t202" style="position:absolute;left:46817;width:4084;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" filled="f" stroked="f" strokeweight=".5pt">
                  <v:textbox>
                    <w:txbxContent>
                      <w:p w14:paraId="42BDD5C0" w14:textId="56A4A6C2" w:rsidR="00101DED" w:rsidRPr="0012145F" w:rsidRDefault="00101DED" w:rsidP="00171A72">
                        <w:pPr>
                          <w:widowControl/>
                          <w:jc w:val="center"/>
                          <w:rPr>
                            <w:noProof/>
                            <w:sz w:val="24"/>
                          </w:rPr>
                        </w:pPr>
                        <w:r w:rsidRPr="0012145F">
                          <w:rPr>
                            <w:rFonts w:hint="eastAsia"/>
                            <w:noProof/>
                            <w:sz w:val="24"/>
                          </w:rPr>
                          <w:t>(</w:t>
                        </w:r>
                        <w:r>
                          <w:rPr>
                            <w:noProof/>
                            <w:sz w:val="24"/>
                          </w:rPr>
                          <w:t>B</w:t>
                        </w:r>
                        <w:r w:rsidRPr="0012145F">
                          <w:rPr>
                            <w:rFonts w:hint="eastAsia"/>
                            <w:noProof/>
                            <w:sz w:val="24"/>
                          </w:rPr>
                          <w:t>)</w:t>
                        </w:r>
                      </w:p>
                    </w:txbxContent>
                  </v:textbox>
                </v:shape>
                <w10:wrap type="topAndBottom"/>
              </v:group>
            </w:pict>
          </mc:Fallback>
        </mc:AlternateContent>
      </w:r>
      <w:r w:rsidR="00101DED" w:rsidRPr="00381539">
        <w:rPr>
          <w:b/>
          <w:bCs/>
          <w:sz w:val="24"/>
        </w:rPr>
        <w:t>Potential-Dependent</w:t>
      </w:r>
      <w:r w:rsidR="00677B68" w:rsidRPr="00381539">
        <w:rPr>
          <w:rFonts w:hint="eastAsia"/>
          <w:b/>
          <w:bCs/>
          <w:sz w:val="24"/>
        </w:rPr>
        <w:t xml:space="preserve"> PPP</w:t>
      </w:r>
      <w:r w:rsidR="00101DED" w:rsidRPr="00381539">
        <w:rPr>
          <w:b/>
          <w:bCs/>
          <w:sz w:val="24"/>
        </w:rPr>
        <w:t>-</w:t>
      </w:r>
      <w:r w:rsidR="00677B68" w:rsidRPr="00381539">
        <w:rPr>
          <w:rFonts w:hint="eastAsia"/>
          <w:b/>
          <w:bCs/>
          <w:sz w:val="24"/>
        </w:rPr>
        <w:t xml:space="preserve"> and SSP</w:t>
      </w:r>
      <w:r w:rsidR="00101DED" w:rsidRPr="00381539">
        <w:rPr>
          <w:b/>
          <w:bCs/>
          <w:sz w:val="24"/>
        </w:rPr>
        <w:t>-P</w:t>
      </w:r>
      <w:r w:rsidR="00101DED" w:rsidRPr="00381539">
        <w:rPr>
          <w:rFonts w:hint="eastAsia"/>
          <w:b/>
          <w:bCs/>
          <w:sz w:val="24"/>
        </w:rPr>
        <w:t>olariz</w:t>
      </w:r>
      <w:r w:rsidR="00101DED" w:rsidRPr="00381539">
        <w:rPr>
          <w:b/>
          <w:bCs/>
          <w:sz w:val="24"/>
        </w:rPr>
        <w:t>ed</w:t>
      </w:r>
      <w:r w:rsidR="00101DED" w:rsidRPr="00381539">
        <w:rPr>
          <w:rFonts w:hint="eastAsia"/>
          <w:b/>
          <w:bCs/>
          <w:sz w:val="24"/>
        </w:rPr>
        <w:t xml:space="preserve"> </w:t>
      </w:r>
      <w:r w:rsidR="00EC5BD1">
        <w:rPr>
          <w:b/>
          <w:bCs/>
          <w:sz w:val="24"/>
        </w:rPr>
        <w:t>Constant-</w:t>
      </w:r>
      <w:r w:rsidR="00D1729D" w:rsidRPr="00381539">
        <w:rPr>
          <w:rFonts w:hint="eastAsia"/>
          <w:b/>
          <w:bCs/>
          <w:sz w:val="24"/>
        </w:rPr>
        <w:t xml:space="preserve">Potential </w:t>
      </w:r>
      <w:r w:rsidR="00101DED" w:rsidRPr="00381539">
        <w:rPr>
          <w:b/>
          <w:bCs/>
          <w:sz w:val="24"/>
        </w:rPr>
        <w:t xml:space="preserve">SFG Spectra </w:t>
      </w:r>
    </w:p>
    <w:p w14:paraId="607B0B11" w14:textId="3589818E" w:rsidR="004B7B44" w:rsidRPr="00381539" w:rsidRDefault="004B7B44" w:rsidP="00171A72">
      <w:pPr>
        <w:pStyle w:val="ListParagraph"/>
        <w:ind w:left="1080" w:firstLineChars="0" w:firstLine="0"/>
        <w:rPr>
          <w:b/>
          <w:bCs/>
          <w:sz w:val="24"/>
        </w:rPr>
      </w:pPr>
    </w:p>
    <w:p w14:paraId="511BABC3" w14:textId="3715E181" w:rsidR="00FF0F14" w:rsidRPr="00381539" w:rsidRDefault="009D6FFF" w:rsidP="00E2610A">
      <w:pPr>
        <w:rPr>
          <w:sz w:val="24"/>
        </w:rPr>
      </w:pPr>
      <w:r w:rsidRPr="00381539">
        <w:rPr>
          <w:color w:val="0000FF"/>
          <w:sz w:val="24"/>
        </w:rPr>
        <w:t xml:space="preserve">Figure </w:t>
      </w:r>
      <w:r w:rsidR="00107AA8" w:rsidRPr="00381539">
        <w:rPr>
          <w:color w:val="0000FF"/>
          <w:sz w:val="24"/>
        </w:rPr>
        <w:t>S</w:t>
      </w:r>
      <w:r w:rsidR="00107AA8" w:rsidRPr="00381539">
        <w:rPr>
          <w:rFonts w:hint="eastAsia"/>
          <w:color w:val="0000FF"/>
          <w:sz w:val="24"/>
        </w:rPr>
        <w:t>2</w:t>
      </w:r>
      <w:r w:rsidR="00107AA8" w:rsidRPr="00381539">
        <w:rPr>
          <w:sz w:val="24"/>
        </w:rPr>
        <w:t xml:space="preserve"> </w:t>
      </w:r>
      <w:r w:rsidR="00854E4A" w:rsidRPr="00854E4A">
        <w:rPr>
          <w:sz w:val="24"/>
        </w:rPr>
        <w:t xml:space="preserve">presents normalized EC-SFG spectra of adsorbed hydrogen (*H) on a Pt electrode surface collected under PPP and SSP polarization combinations at constant potentials and a pulse delay time of 350 fs. Each spectrum was acquired over a 300 s integration period and normalized against the SFG intensity obtained from an Au surface under identical conditions. </w:t>
      </w:r>
      <w:r w:rsidR="0046213F" w:rsidRPr="00381539">
        <w:rPr>
          <w:sz w:val="24"/>
        </w:rPr>
        <w:t xml:space="preserve"> </w:t>
      </w:r>
    </w:p>
    <w:p w14:paraId="1954CE8A" w14:textId="21EBFAEE" w:rsidR="009D6FFF" w:rsidRDefault="00CA0C5F" w:rsidP="00E2610A">
      <w:pPr>
        <w:rPr>
          <w:sz w:val="24"/>
        </w:rPr>
      </w:pPr>
      <w:r w:rsidRPr="00CA0C5F">
        <w:rPr>
          <w:sz w:val="24"/>
        </w:rPr>
        <w:t>The SFG signal under PPP polarization is significantly stronger than that under SSP polarization, indicating that the Pt–H bond is predominantly oriented perpendicular to the Pt surface with a small tilt angle.</w:t>
      </w:r>
    </w:p>
    <w:p w14:paraId="5980C1DE" w14:textId="75064E5B" w:rsidR="00587C0A" w:rsidRDefault="00321D30" w:rsidP="0032756D">
      <w:pPr>
        <w:ind w:firstLineChars="200" w:firstLine="480"/>
        <w:rPr>
          <w:sz w:val="24"/>
        </w:rPr>
      </w:pPr>
      <w:r>
        <w:rPr>
          <w:noProof/>
          <w:sz w:val="24"/>
        </w:rPr>
        <mc:AlternateContent>
          <mc:Choice Requires="wpg">
            <w:drawing>
              <wp:anchor distT="0" distB="0" distL="114300" distR="114300" simplePos="0" relativeHeight="252084224" behindDoc="0" locked="0" layoutInCell="1" allowOverlap="1" wp14:anchorId="56ACD764" wp14:editId="1698B249">
                <wp:simplePos x="0" y="0"/>
                <wp:positionH relativeFrom="margin">
                  <wp:posOffset>10160</wp:posOffset>
                </wp:positionH>
                <wp:positionV relativeFrom="paragraph">
                  <wp:posOffset>219075</wp:posOffset>
                </wp:positionV>
                <wp:extent cx="6242685" cy="3063875"/>
                <wp:effectExtent l="0" t="0" r="0" b="3175"/>
                <wp:wrapSquare wrapText="bothSides"/>
                <wp:docPr id="428479100" name="Group 61"/>
                <wp:cNvGraphicFramePr/>
                <a:graphic xmlns:a="http://schemas.openxmlformats.org/drawingml/2006/main">
                  <a:graphicData uri="http://schemas.microsoft.com/office/word/2010/wordprocessingGroup">
                    <wpg:wgp>
                      <wpg:cNvGrpSpPr/>
                      <wpg:grpSpPr>
                        <a:xfrm>
                          <a:off x="0" y="0"/>
                          <a:ext cx="6242685" cy="3063875"/>
                          <a:chOff x="-166565" y="-15816"/>
                          <a:chExt cx="6243428" cy="2866709"/>
                        </a:xfrm>
                      </wpg:grpSpPr>
                      <wpg:grpSp>
                        <wpg:cNvPr id="672465274" name="Group 66"/>
                        <wpg:cNvGrpSpPr/>
                        <wpg:grpSpPr>
                          <a:xfrm>
                            <a:off x="-166565" y="-15816"/>
                            <a:ext cx="6243428" cy="2866709"/>
                            <a:chOff x="-166565" y="409272"/>
                            <a:chExt cx="6243428" cy="2866942"/>
                          </a:xfrm>
                        </wpg:grpSpPr>
                        <wps:wsp>
                          <wps:cNvPr id="1186839127" name="Text Box 1"/>
                          <wps:cNvSpPr txBox="1"/>
                          <wps:spPr>
                            <a:xfrm rot="16200000">
                              <a:off x="-734154" y="1304582"/>
                              <a:ext cx="1934308" cy="292595"/>
                            </a:xfrm>
                            <a:prstGeom prst="rect">
                              <a:avLst/>
                            </a:prstGeom>
                            <a:noFill/>
                            <a:ln w="6350">
                              <a:noFill/>
                            </a:ln>
                          </wps:spPr>
                          <wps:txbx>
                            <w:txbxContent>
                              <w:p w14:paraId="24A8273E" w14:textId="7B853C1E" w:rsidR="00D214AC" w:rsidRPr="0035251D" w:rsidRDefault="00000000" w:rsidP="00D214AC">
                                <w:pPr>
                                  <w:widowControl/>
                                  <w:jc w:val="center"/>
                                  <w:rPr>
                                    <w:noProof/>
                                    <w:sz w:val="22"/>
                                    <w:szCs w:val="22"/>
                                  </w:rPr>
                                </w:pPr>
                                <m:oMathPara>
                                  <m:oMath>
                                    <m:f>
                                      <m:fPr>
                                        <m:type m:val="lin"/>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PPP</m:t>
                                            </m:r>
                                          </m:sub>
                                        </m:sSub>
                                      </m:num>
                                      <m:den>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SSP</m:t>
                                            </m:r>
                                          </m:sub>
                                        </m:sSub>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08154007" name="Group 65"/>
                          <wpg:cNvGrpSpPr/>
                          <wpg:grpSpPr>
                            <a:xfrm>
                              <a:off x="-166565" y="409272"/>
                              <a:ext cx="6243428" cy="2866942"/>
                              <a:chOff x="-166565" y="391710"/>
                              <a:chExt cx="6243428" cy="2866942"/>
                            </a:xfrm>
                          </wpg:grpSpPr>
                          <wpg:grpSp>
                            <wpg:cNvPr id="1406388332" name="Group 64"/>
                            <wpg:cNvGrpSpPr/>
                            <wpg:grpSpPr>
                              <a:xfrm>
                                <a:off x="-166565" y="391710"/>
                                <a:ext cx="6243428" cy="2866942"/>
                                <a:chOff x="-166565" y="-15817"/>
                                <a:chExt cx="6243428" cy="2866942"/>
                              </a:xfrm>
                            </wpg:grpSpPr>
                            <wps:wsp>
                              <wps:cNvPr id="257877738" name="Text Box 1"/>
                              <wps:cNvSpPr txBox="1"/>
                              <wps:spPr>
                                <a:xfrm>
                                  <a:off x="3366247" y="1883063"/>
                                  <a:ext cx="1934308" cy="292595"/>
                                </a:xfrm>
                                <a:prstGeom prst="rect">
                                  <a:avLst/>
                                </a:prstGeom>
                                <a:noFill/>
                                <a:ln w="6350">
                                  <a:noFill/>
                                </a:ln>
                              </wps:spPr>
                              <wps:txbx>
                                <w:txbxContent>
                                  <w:p w14:paraId="77E72253" w14:textId="40884A34" w:rsidR="001672BD" w:rsidRPr="0035251D" w:rsidRDefault="001672BD" w:rsidP="001672BD">
                                    <w:pPr>
                                      <w:widowControl/>
                                      <w:jc w:val="center"/>
                                      <w:rPr>
                                        <w:noProof/>
                                        <w:sz w:val="22"/>
                                        <w:szCs w:val="22"/>
                                      </w:rPr>
                                    </w:pPr>
                                    <w:r>
                                      <w:rPr>
                                        <w:rFonts w:hint="eastAsia"/>
                                        <w:noProof/>
                                        <w:sz w:val="22"/>
                                        <w:szCs w:val="22"/>
                                      </w:rPr>
                                      <w:t>Potential (V) RH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02525117" name="Group 63"/>
                              <wpg:cNvGrpSpPr/>
                              <wpg:grpSpPr>
                                <a:xfrm>
                                  <a:off x="-166565" y="-15817"/>
                                  <a:ext cx="6243428" cy="2866942"/>
                                  <a:chOff x="-166565" y="-15817"/>
                                  <a:chExt cx="6243428" cy="2866942"/>
                                </a:xfrm>
                              </wpg:grpSpPr>
                              <wps:wsp>
                                <wps:cNvPr id="1447330762" name="Text Box 1"/>
                                <wps:cNvSpPr txBox="1"/>
                                <wps:spPr>
                                  <a:xfrm>
                                    <a:off x="633167" y="1861354"/>
                                    <a:ext cx="1934308" cy="292595"/>
                                  </a:xfrm>
                                  <a:prstGeom prst="rect">
                                    <a:avLst/>
                                  </a:prstGeom>
                                  <a:noFill/>
                                  <a:ln w="6350">
                                    <a:noFill/>
                                  </a:ln>
                                </wps:spPr>
                                <wps:txbx>
                                  <w:txbxContent>
                                    <w:p w14:paraId="4DDA96F2" w14:textId="101E4D50" w:rsidR="0035251D" w:rsidRPr="0035251D" w:rsidRDefault="0035251D" w:rsidP="0035251D">
                                      <w:pPr>
                                        <w:widowControl/>
                                        <w:jc w:val="center"/>
                                        <w:rPr>
                                          <w:noProof/>
                                          <w:sz w:val="22"/>
                                          <w:szCs w:val="22"/>
                                        </w:rPr>
                                      </w:pPr>
                                      <w:r w:rsidRPr="0035251D">
                                        <w:rPr>
                                          <w:noProof/>
                                          <w:sz w:val="22"/>
                                          <w:szCs w:val="22"/>
                                        </w:rPr>
                                        <w:t>Orientation Ang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04177494" name="Group 77"/>
                                <wpg:cNvGrpSpPr/>
                                <wpg:grpSpPr>
                                  <a:xfrm>
                                    <a:off x="-166565" y="-15817"/>
                                    <a:ext cx="6243428" cy="2866942"/>
                                    <a:chOff x="-166565" y="-15817"/>
                                    <a:chExt cx="6243428" cy="2866942"/>
                                  </a:xfrm>
                                </wpg:grpSpPr>
                                <wps:wsp>
                                  <wps:cNvPr id="357563571" name="Text Box 1"/>
                                  <wps:cNvSpPr txBox="1"/>
                                  <wps:spPr>
                                    <a:xfrm>
                                      <a:off x="1329819" y="0"/>
                                      <a:ext cx="622300" cy="292595"/>
                                    </a:xfrm>
                                    <a:prstGeom prst="rect">
                                      <a:avLst/>
                                    </a:prstGeom>
                                    <a:noFill/>
                                    <a:ln w="6350">
                                      <a:noFill/>
                                    </a:ln>
                                  </wps:spPr>
                                  <wps:txbx>
                                    <w:txbxContent>
                                      <w:p w14:paraId="0A591C1C" w14:textId="68CCD4D5" w:rsidR="001672BD" w:rsidRPr="001F531B" w:rsidRDefault="001672BD" w:rsidP="001672BD">
                                        <w:pPr>
                                          <w:widowControl/>
                                          <w:jc w:val="center"/>
                                          <w:rPr>
                                            <w:noProof/>
                                            <w:sz w:val="24"/>
                                          </w:rPr>
                                        </w:pPr>
                                        <w:r w:rsidRPr="005A78B8">
                                          <w:rPr>
                                            <w:noProof/>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27000525" name="Group 76"/>
                                  <wpg:cNvGrpSpPr/>
                                  <wpg:grpSpPr>
                                    <a:xfrm>
                                      <a:off x="-166565" y="-15817"/>
                                      <a:ext cx="6243428" cy="2866942"/>
                                      <a:chOff x="-166565" y="-28517"/>
                                      <a:chExt cx="6243428" cy="2866942"/>
                                    </a:xfrm>
                                  </wpg:grpSpPr>
                                  <wpg:grpSp>
                                    <wpg:cNvPr id="844881129" name="Group 58"/>
                                    <wpg:cNvGrpSpPr/>
                                    <wpg:grpSpPr>
                                      <a:xfrm>
                                        <a:off x="-166565" y="199846"/>
                                        <a:ext cx="6243428" cy="2638579"/>
                                        <a:chOff x="49335" y="117296"/>
                                        <a:chExt cx="6243428" cy="2638579"/>
                                      </a:xfrm>
                                    </wpg:grpSpPr>
                                    <wpg:grpSp>
                                      <wpg:cNvPr id="2017744320" name="Group 47"/>
                                      <wpg:cNvGrpSpPr/>
                                      <wpg:grpSpPr>
                                        <a:xfrm>
                                          <a:off x="49335" y="117296"/>
                                          <a:ext cx="6243428" cy="2638579"/>
                                          <a:chOff x="-166573" y="-117716"/>
                                          <a:chExt cx="6243732" cy="2639228"/>
                                        </a:xfrm>
                                      </wpg:grpSpPr>
                                      <pic:pic xmlns:pic="http://schemas.openxmlformats.org/drawingml/2006/picture">
                                        <pic:nvPicPr>
                                          <pic:cNvPr id="1829045456" name="Picture 46"/>
                                          <pic:cNvPicPr>
                                            <a:picLocks noChangeAspect="1"/>
                                          </pic:cNvPicPr>
                                        </pic:nvPicPr>
                                        <pic:blipFill>
                                          <a:blip r:embed="rId14"/>
                                          <a:srcRect/>
                                          <a:stretch/>
                                        </pic:blipFill>
                                        <pic:spPr bwMode="auto">
                                          <a:xfrm>
                                            <a:off x="257535" y="-117716"/>
                                            <a:ext cx="2532949" cy="1698901"/>
                                          </a:xfrm>
                                          <a:prstGeom prst="rect">
                                            <a:avLst/>
                                          </a:prstGeom>
                                          <a:noFill/>
                                          <a:ln>
                                            <a:noFill/>
                                          </a:ln>
                                        </pic:spPr>
                                      </pic:pic>
                                      <wps:wsp>
                                        <wps:cNvPr id="167014355" name="Text Box 1"/>
                                        <wps:cNvSpPr txBox="1"/>
                                        <wps:spPr>
                                          <a:xfrm>
                                            <a:off x="-166573" y="1845880"/>
                                            <a:ext cx="6243732" cy="675632"/>
                                          </a:xfrm>
                                          <a:prstGeom prst="rect">
                                            <a:avLst/>
                                          </a:prstGeom>
                                          <a:noFill/>
                                          <a:ln w="6350">
                                            <a:noFill/>
                                          </a:ln>
                                        </wps:spPr>
                                        <wps:txbx>
                                          <w:txbxContent>
                                            <w:p w14:paraId="515129E5" w14:textId="0B4330D0" w:rsidR="009053BB" w:rsidRPr="005027E9" w:rsidRDefault="009053BB" w:rsidP="009053BB">
                                              <w:pPr>
                                                <w:widowControl/>
                                                <w:rPr>
                                                  <w:color w:val="000000" w:themeColor="text1"/>
                                                  <w:sz w:val="22"/>
                                                  <w:szCs w:val="28"/>
                                                </w:rPr>
                                              </w:pPr>
                                              <w:r w:rsidRPr="005027E9">
                                                <w:rPr>
                                                  <w:b/>
                                                  <w:bCs/>
                                                  <w:color w:val="000000" w:themeColor="text1"/>
                                                  <w:sz w:val="22"/>
                                                  <w:szCs w:val="28"/>
                                                </w:rPr>
                                                <w:t xml:space="preserve">Figure </w:t>
                                              </w:r>
                                              <w:r w:rsidR="00107AA8" w:rsidRPr="005027E9">
                                                <w:rPr>
                                                  <w:b/>
                                                  <w:bCs/>
                                                  <w:color w:val="000000" w:themeColor="text1"/>
                                                  <w:sz w:val="22"/>
                                                  <w:szCs w:val="28"/>
                                                </w:rPr>
                                                <w:t>S</w:t>
                                              </w:r>
                                              <w:r w:rsidR="00107AA8">
                                                <w:rPr>
                                                  <w:rFonts w:hint="eastAsia"/>
                                                  <w:b/>
                                                  <w:bCs/>
                                                  <w:color w:val="000000" w:themeColor="text1"/>
                                                  <w:sz w:val="22"/>
                                                  <w:szCs w:val="28"/>
                                                </w:rPr>
                                                <w:t>3</w:t>
                                              </w:r>
                                              <w:r w:rsidRPr="005027E9">
                                                <w:rPr>
                                                  <w:color w:val="000000" w:themeColor="text1"/>
                                                  <w:sz w:val="22"/>
                                                  <w:szCs w:val="28"/>
                                                </w:rPr>
                                                <w:t>.</w:t>
                                              </w:r>
                                              <w:bookmarkStart w:id="8" w:name="_Hlk215614099"/>
                                              <w:r w:rsidRPr="005027E9">
                                                <w:rPr>
                                                  <w:color w:val="000000" w:themeColor="text1"/>
                                                  <w:sz w:val="22"/>
                                                  <w:szCs w:val="28"/>
                                                </w:rPr>
                                                <w:t xml:space="preserve"> </w:t>
                                              </w:r>
                                              <w:r w:rsidR="001672BD">
                                                <w:rPr>
                                                  <w:rFonts w:hint="eastAsia"/>
                                                  <w:color w:val="000000" w:themeColor="text1"/>
                                                  <w:sz w:val="22"/>
                                                  <w:szCs w:val="28"/>
                                                </w:rPr>
                                                <w:t xml:space="preserve">(A) </w:t>
                                              </w:r>
                                              <w:r w:rsidR="0046213F">
                                                <w:rPr>
                                                  <w:color w:val="000000" w:themeColor="text1"/>
                                                  <w:sz w:val="22"/>
                                                  <w:szCs w:val="28"/>
                                                </w:rPr>
                                                <w:t xml:space="preserve">Simulated </w:t>
                                              </w:r>
                                              <m:oMath>
                                                <m:f>
                                                  <m:fPr>
                                                    <m:type m:val="lin"/>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PPP</m:t>
                                                        </m:r>
                                                      </m:sub>
                                                    </m:sSub>
                                                  </m:num>
                                                  <m:den>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SSP</m:t>
                                                        </m:r>
                                                      </m:sub>
                                                    </m:sSub>
                                                  </m:den>
                                                </m:f>
                                              </m:oMath>
                                              <w:r w:rsidR="0046213F">
                                                <w:rPr>
                                                  <w:sz w:val="24"/>
                                                </w:rPr>
                                                <w:t xml:space="preserve"> as a function of Pt-H</w:t>
                                              </w:r>
                                              <w:r w:rsidR="00311E17">
                                                <w:rPr>
                                                  <w:rFonts w:hint="eastAsia"/>
                                                  <w:sz w:val="24"/>
                                                </w:rPr>
                                                <w:t>*</w:t>
                                              </w:r>
                                              <w:r w:rsidR="0046213F">
                                                <w:rPr>
                                                  <w:sz w:val="24"/>
                                                </w:rPr>
                                                <w:t xml:space="preserve"> bond tilt angle (degrees) with respect to the surface normal using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v</m:t>
                                                    </m:r>
                                                  </m:sub>
                                                </m:sSub>
                                              </m:oMath>
                                              <w:r w:rsidR="0046213F" w:rsidRPr="005C31D6">
                                                <w:rPr>
                                                  <w:sz w:val="22"/>
                                                  <w:szCs w:val="22"/>
                                                </w:rPr>
                                                <w:t xml:space="preserve"> symmetry and </w:t>
                                              </w:r>
                                              <w:r w:rsidR="0046213F" w:rsidRPr="005C31D6">
                                                <w:rPr>
                                                  <w:i/>
                                                  <w:iCs/>
                                                  <w:sz w:val="22"/>
                                                  <w:szCs w:val="22"/>
                                                </w:rPr>
                                                <w:t>r</w:t>
                                              </w:r>
                                              <w:r w:rsidR="0046213F">
                                                <w:rPr>
                                                  <w:i/>
                                                  <w:iCs/>
                                                  <w:sz w:val="22"/>
                                                  <w:szCs w:val="22"/>
                                                </w:rPr>
                                                <w:t xml:space="preserve"> </w:t>
                                              </w:r>
                                              <w:r w:rsidR="0046213F" w:rsidRPr="005C31D6">
                                                <w:rPr>
                                                  <w:sz w:val="22"/>
                                                  <w:szCs w:val="22"/>
                                                </w:rPr>
                                                <w:t>=</w:t>
                                              </w:r>
                                              <w:r w:rsidR="0046213F">
                                                <w:rPr>
                                                  <w:sz w:val="22"/>
                                                  <w:szCs w:val="22"/>
                                                </w:rPr>
                                                <w:t xml:space="preserve"> </w:t>
                                              </w:r>
                                              <w:r w:rsidR="0046213F" w:rsidRPr="005C31D6">
                                                <w:rPr>
                                                  <w:sz w:val="22"/>
                                                  <w:szCs w:val="22"/>
                                                </w:rPr>
                                                <w:t>0.</w:t>
                                              </w:r>
                                              <w:r w:rsidR="00373A6E">
                                                <w:rPr>
                                                  <w:rFonts w:hint="eastAsia"/>
                                                  <w:sz w:val="22"/>
                                                  <w:szCs w:val="22"/>
                                                </w:rPr>
                                                <w:t>02</w:t>
                                              </w:r>
                                              <w:r w:rsidR="0046213F">
                                                <w:rPr>
                                                  <w:rFonts w:hint="eastAsia"/>
                                                  <w:sz w:val="22"/>
                                                  <w:szCs w:val="22"/>
                                                </w:rPr>
                                                <w:t>.</w:t>
                                              </w:r>
                                              <w:r w:rsidR="0046213F">
                                                <w:rPr>
                                                  <w:sz w:val="24"/>
                                                </w:rPr>
                                                <w:t xml:space="preserve"> </w:t>
                                              </w:r>
                                              <w:r w:rsidR="001672BD">
                                                <w:rPr>
                                                  <w:rFonts w:hint="eastAsia"/>
                                                  <w:sz w:val="24"/>
                                                </w:rPr>
                                                <w:t xml:space="preserve">(B) </w:t>
                                              </w:r>
                                              <w:r w:rsidR="001672BD">
                                                <w:rPr>
                                                  <w:rFonts w:hint="eastAsia"/>
                                                  <w:color w:val="000000" w:themeColor="text1"/>
                                                  <w:sz w:val="22"/>
                                                  <w:szCs w:val="28"/>
                                                </w:rPr>
                                                <w:t>Experiment</w:t>
                                              </w:r>
                                              <w:r w:rsidR="001672BD">
                                                <w:rPr>
                                                  <w:color w:val="000000" w:themeColor="text1"/>
                                                  <w:sz w:val="22"/>
                                                  <w:szCs w:val="28"/>
                                                </w:rPr>
                                                <w:t xml:space="preserve"> </w:t>
                                              </w:r>
                                              <m:oMath>
                                                <m:f>
                                                  <m:fPr>
                                                    <m:type m:val="lin"/>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PPP</m:t>
                                                        </m:r>
                                                      </m:sub>
                                                    </m:sSub>
                                                  </m:num>
                                                  <m:den>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SSP</m:t>
                                                        </m:r>
                                                      </m:sub>
                                                    </m:sSub>
                                                  </m:den>
                                                </m:f>
                                              </m:oMath>
                                              <w:r w:rsidR="001672BD">
                                                <w:rPr>
                                                  <w:sz w:val="24"/>
                                                </w:rPr>
                                                <w:t xml:space="preserve"> as a function of </w:t>
                                              </w:r>
                                              <w:r w:rsidR="001672BD">
                                                <w:rPr>
                                                  <w:rFonts w:hint="eastAsia"/>
                                                  <w:sz w:val="24"/>
                                                </w:rPr>
                                                <w:t>potential.</w:t>
                                              </w:r>
                                              <w:bookmarkEnd w:id="8"/>
                                            </w:p>
                                            <w:p w14:paraId="31C10D7C" w14:textId="77777777" w:rsidR="009053BB" w:rsidRPr="005027E9" w:rsidRDefault="009053BB" w:rsidP="009053BB">
                                              <w:pPr>
                                                <w:rPr>
                                                  <w:color w:val="000000" w:themeColor="text1"/>
                                                  <w:sz w:val="22"/>
                                                  <w:szCs w:val="28"/>
                                                </w:rPr>
                                              </w:pPr>
                                            </w:p>
                                            <w:p w14:paraId="562F18F9" w14:textId="77777777" w:rsidR="009053BB" w:rsidRDefault="009053BB" w:rsidP="009053BB">
                                              <w:pPr>
                                                <w:rPr>
                                                  <w:sz w:val="22"/>
                                                  <w:szCs w:val="28"/>
                                                </w:rPr>
                                              </w:pPr>
                                            </w:p>
                                            <w:p w14:paraId="67DDFADF" w14:textId="77777777" w:rsidR="009053BB" w:rsidRDefault="009053BB" w:rsidP="009053BB">
                                              <w:pPr>
                                                <w:rPr>
                                                  <w:sz w:val="22"/>
                                                  <w:szCs w:val="28"/>
                                                </w:rPr>
                                              </w:pPr>
                                            </w:p>
                                            <w:p w14:paraId="49EE24DD" w14:textId="77777777" w:rsidR="009053BB" w:rsidRPr="00677B68" w:rsidRDefault="009053BB" w:rsidP="009053BB">
                                              <w:pPr>
                                                <w:rPr>
                                                  <w:sz w:val="22"/>
                                                  <w:szCs w:val="28"/>
                                                </w:rPr>
                                              </w:pPr>
                                            </w:p>
                                            <w:p w14:paraId="500902AF" w14:textId="77777777" w:rsidR="009053BB" w:rsidRPr="003C538E" w:rsidRDefault="009053BB" w:rsidP="009053BB">
                                              <w:pPr>
                                                <w:rPr>
                                                  <w:sz w:val="22"/>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409373050" name="Picture 51"/>
                                        <pic:cNvPicPr>
                                          <a:picLocks noChangeAspect="1"/>
                                        </pic:cNvPicPr>
                                      </pic:nvPicPr>
                                      <pic:blipFill>
                                        <a:blip r:embed="rId15"/>
                                        <a:srcRect/>
                                        <a:stretch/>
                                      </pic:blipFill>
                                      <pic:spPr bwMode="auto">
                                        <a:xfrm>
                                          <a:off x="3232094" y="152371"/>
                                          <a:ext cx="2463761" cy="1638097"/>
                                        </a:xfrm>
                                        <a:prstGeom prst="rect">
                                          <a:avLst/>
                                        </a:prstGeom>
                                        <a:noFill/>
                                        <a:ln>
                                          <a:noFill/>
                                        </a:ln>
                                      </pic:spPr>
                                    </pic:pic>
                                  </wpg:grpSp>
                                  <wps:wsp>
                                    <wps:cNvPr id="165103815" name="Text Box 1"/>
                                    <wps:cNvSpPr txBox="1"/>
                                    <wps:spPr>
                                      <a:xfrm>
                                        <a:off x="3937002" y="-28517"/>
                                        <a:ext cx="622300" cy="292595"/>
                                      </a:xfrm>
                                      <a:prstGeom prst="rect">
                                        <a:avLst/>
                                      </a:prstGeom>
                                      <a:noFill/>
                                      <a:ln w="6350">
                                        <a:noFill/>
                                      </a:ln>
                                    </wps:spPr>
                                    <wps:txbx>
                                      <w:txbxContent>
                                        <w:p w14:paraId="66EE0E3C" w14:textId="028E0E17" w:rsidR="001672BD" w:rsidRPr="001F531B" w:rsidRDefault="001672BD" w:rsidP="001672BD">
                                          <w:pPr>
                                            <w:widowControl/>
                                            <w:jc w:val="center"/>
                                            <w:rPr>
                                              <w:noProof/>
                                              <w:sz w:val="24"/>
                                            </w:rPr>
                                          </w:pPr>
                                          <w:r w:rsidRPr="005A78B8">
                                            <w:rPr>
                                              <w:noProof/>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s:wsp>
                            <wps:cNvPr id="1755673689" name="Text Box 1"/>
                            <wps:cNvSpPr txBox="1"/>
                            <wps:spPr>
                              <a:xfrm rot="16200000">
                                <a:off x="1977671" y="1287020"/>
                                <a:ext cx="1934308" cy="292595"/>
                              </a:xfrm>
                              <a:prstGeom prst="rect">
                                <a:avLst/>
                              </a:prstGeom>
                              <a:noFill/>
                              <a:ln w="6350">
                                <a:noFill/>
                              </a:ln>
                            </wps:spPr>
                            <wps:txbx>
                              <w:txbxContent>
                                <w:p w14:paraId="396313A9" w14:textId="41603A2B" w:rsidR="00D214AC" w:rsidRPr="0035251D" w:rsidRDefault="00000000" w:rsidP="00D214AC">
                                  <w:pPr>
                                    <w:widowControl/>
                                    <w:jc w:val="center"/>
                                    <w:rPr>
                                      <w:noProof/>
                                      <w:sz w:val="22"/>
                                      <w:szCs w:val="22"/>
                                    </w:rPr>
                                  </w:pPr>
                                  <m:oMathPara>
                                    <m:oMath>
                                      <m:f>
                                        <m:fPr>
                                          <m:type m:val="lin"/>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PPP</m:t>
                                              </m:r>
                                            </m:sub>
                                          </m:sSub>
                                        </m:num>
                                        <m:den>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SSP</m:t>
                                              </m:r>
                                            </m:sub>
                                          </m:sSub>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639014809" name="Text Box 2"/>
                        <wps:cNvSpPr txBox="1">
                          <a:spLocks noChangeArrowheads="1"/>
                        </wps:cNvSpPr>
                        <wps:spPr bwMode="auto">
                          <a:xfrm>
                            <a:off x="4559302" y="348555"/>
                            <a:ext cx="643995" cy="500303"/>
                          </a:xfrm>
                          <a:prstGeom prst="rect">
                            <a:avLst/>
                          </a:prstGeom>
                          <a:noFill/>
                          <a:ln w="9525">
                            <a:noFill/>
                            <a:miter lim="800000"/>
                            <a:headEnd/>
                            <a:tailEnd/>
                          </a:ln>
                        </wps:spPr>
                        <wps:txbx>
                          <w:txbxContent>
                            <w:p w14:paraId="49EDDE08" w14:textId="77777777" w:rsidR="005761EF" w:rsidRPr="00D27CCB" w:rsidRDefault="005761EF" w:rsidP="005761EF">
                              <w:pPr>
                                <w:rPr>
                                  <w:color w:val="FF0000"/>
                                  <w:sz w:val="20"/>
                                  <w:szCs w:val="20"/>
                                </w:rPr>
                              </w:pPr>
                              <w:r>
                                <w:rPr>
                                  <w:color w:val="FF0000"/>
                                  <w:sz w:val="20"/>
                                  <w:szCs w:val="20"/>
                                </w:rPr>
                                <w:t>*</w:t>
                              </w:r>
                              <w:proofErr w:type="spellStart"/>
                              <w:r w:rsidRPr="00D27CCB">
                                <w:rPr>
                                  <w:rFonts w:hint="eastAsia"/>
                                  <w:color w:val="FF0000"/>
                                  <w:sz w:val="20"/>
                                  <w:szCs w:val="20"/>
                                </w:rPr>
                                <w:t>H</w:t>
                              </w:r>
                              <w:r>
                                <w:rPr>
                                  <w:rFonts w:hint="eastAsia"/>
                                  <w:color w:val="FF0000"/>
                                  <w:sz w:val="20"/>
                                  <w:szCs w:val="20"/>
                                  <w:vertAlign w:val="subscript"/>
                                </w:rPr>
                                <w:t>terrace</w:t>
                              </w:r>
                              <w:proofErr w:type="spellEnd"/>
                            </w:p>
                            <w:p w14:paraId="456BC3AE" w14:textId="77777777" w:rsidR="005761EF" w:rsidRPr="00D27CCB" w:rsidRDefault="005761EF" w:rsidP="005761EF">
                              <w:pPr>
                                <w:rPr>
                                  <w:color w:val="0000FF"/>
                                  <w:sz w:val="20"/>
                                  <w:szCs w:val="20"/>
                                </w:rPr>
                              </w:pPr>
                              <w:r>
                                <w:rPr>
                                  <w:color w:val="0000FF"/>
                                  <w:sz w:val="20"/>
                                  <w:szCs w:val="20"/>
                                </w:rPr>
                                <w:t>*</w:t>
                              </w:r>
                              <w:proofErr w:type="spellStart"/>
                              <w:r w:rsidRPr="00D27CCB">
                                <w:rPr>
                                  <w:rFonts w:hint="eastAsia"/>
                                  <w:color w:val="0000FF"/>
                                  <w:sz w:val="20"/>
                                  <w:szCs w:val="20"/>
                                </w:rPr>
                                <w:t>H</w:t>
                              </w:r>
                              <w:r>
                                <w:rPr>
                                  <w:rFonts w:hint="eastAsia"/>
                                  <w:color w:val="0000FF"/>
                                  <w:sz w:val="20"/>
                                  <w:szCs w:val="20"/>
                                  <w:vertAlign w:val="subscript"/>
                                </w:rPr>
                                <w:t>step</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6ACD764" id="Group 61" o:spid="_x0000_s1041" style="position:absolute;left:0;text-align:left;margin-left:.8pt;margin-top:17.25pt;width:491.55pt;height:241.25pt;z-index:252084224;mso-position-horizontal-relative:margin;mso-width-relative:margin;mso-height-relative:margin" coordorigin="-1665,-158" coordsize="62434,28667"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xAAAA/wAAAP8AAAD/AAAA/wAAAP8AAAD/AAAA/wAAAP8AAAD/AAAAxgAA&#10;AA0AAAAAAAAAAAAAAAAAAAAAAAAADQAAAH8AAADxAAAA/wAAAPEAAAB/AAAADQAAAAAAAAAAAAAA&#10;AAAAAAAAAAAAAAAAAAAAAAAAAAAAAAAAAAAAAAAAAAAAAAAAAAAAAAAAAAAAAAAAAAAAAAAAAAAA&#10;AAAAAAAAAAA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P8A&#10;AAD/AAAA/wAAAP8AAAD/AAAA/wAAAP8AAAD/AAAA/wAAAP8AAACqAAAAAAAAAAAAAAAAAAAAAAAA&#10;AA0AAADGAAAA8QAAAFUAAAAAAAAANwAAAPEAAADGAAAADQ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wAAAP8AAAD/AAAA/wAAAP8A&#10;AAD/AAAA/wAAAP8AAAD/AAAA/wAAAFUAAAAAAAAAAAAAAAAAAAAAAAAAqgAAAP8AAABVAAAAAAAA&#10;AAAAAAAAAAAAVQAAAP8AAACq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sAAAAAAAAAAAAAAAAAAAAA&#10;AAAAAAAAAAAAAAAAAAAAAAAAAH8AAADxAAAANwAAAAAAAAAAAAAAAAAAADcAAADxAAAA/wAAAH8A&#10;AAAAAAAAAAAAAAAAAAAAAAAAAAAAAH8AAAD/AAAA8QAAADcAAAAAAAAAAAAAAAAAAAAAAAAAAAAA&#10;AAAAAAAAAAAAAAAAAAAAAAAAAAAAAAAAAAAAAAAAAAAAAAAAAAAAAAAAAAAAAAAAAP8AAAD/AAAA&#10;/wAAAAAAAAAAAAAAAAAAAAAAAAAAAAAAAAAAAAAAAAAAiwAAi/8AAP//AAD/2wAA2wkAAA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MYAAAANAAAAAAAAAAAAAAAAAAAAfwAAAP8AAAD/AAAAVQAAAAAAAAAAAAAAAAAAAAAA&#10;AAAAAAAAVQAAAP8AAAD/AAAAVQAAAAAAAAAAAAAAAAAAAAAAAAAAAAAAAAAAAAAAAAAAAAAAAAAA&#10;AAAAAAAAAAAAAAAAAAAAAAAAAAAAAAAAAAAAAAAAAAAA/wAAAP8AAAD/AAAAAAAAAAAAAAAAAAAA&#10;AAAAAAAAAAAAAAAAAAAAAAAWAAAW7gAA7v8AAP//AAD/gwAAg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fwAAAAAAAAAA&#10;AAAAAAAAAAAAAACqAAAA/wAAAPEAAAA3AAAAAAAAAAAAAAAAAAAAAAAAAAAAAAA3AAAA8QAAAP8A&#10;AAB/AAAAAAAAAAAAAAAAAAAAAAAAAAAAAAAAAAAAAAAAAAAAAAAAAAAAAAAAAAAAAAAAAAAAAAAA&#10;AAAAAAAAAAAAAAAAAAAAAAD/AAAA/wAAAP8AAAAAAAAAAAAAAAAAAAAAAAAAAAAAAAAAAAAAAAAA&#10;AAAAAABkAABk/wAA//8AAP/6AAD6KgAAK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xgAAAA0AAAAAAAAAAAAAAAAAAAANAAAAxgAAAP8AAADkAAAAGgAAAAAAAAAA&#10;AAAAAAAAAAAAAAAAAAAANwAAAPEAAAD/AAAAqgAAAAAAAAAAAAAAAAAAAAAAAAAAAAAAAAAAAP8A&#10;AAD/AAAA/wAAAP8AAAD/AAAA/wAAAP8AAAD/AAAA/wAAAP8AAAD/AAAA/wAAAP8AAAD/AAAAAAAA&#10;AAAAAAAAAAAAAAAAAAAAAAAAAAAAAAAAAAAAAAAAAAAAACoAACr6AAD6/wAA//8AAP9jAAB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8AAAB/AAAA&#10;AAAAAAAAAAAAAAAAAAAAAA0AAADGAAAA/wAAAOQAAAAaAAAAAAAAAAAAAAAAAAAAAAAAAAAAAAA3&#10;AAAA8QAAAP8AAACqAAAAAAAAAAAAAAAAAAAAAAAAAAAAAAAAAAAA/wAAAP8AAAD/AAAA/wAAAP8A&#10;AAD/AAAA/wAAAP8AAAD/AAAA/wAAAP8AAAD/AAAA/wAAAP8AAAAAAAAAAAAAAAAAAAAAAAAAAAAA&#10;AAAAAAAAAAAAAAAAAAAAAAAAAAAAAIQAAIT/AAD//wAA/+4AAO4WAAA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5AAAABoAAAAAAAAAAAAAAAAAAAAAAAAA&#10;DQAAAMYAAAD/AAAA5AAAABoAAAAAAAAAAAAAAAAAAAAAAAAAAAAAADcAAADxAAAA/wAAAKoAAAAA&#10;AAAAAAAAAAAAAAAAAAAAAAAAAAAAAAD/AAAA/wAAAP8AAAD/AAAA/wAAAP8AAAD/AAAA/wAAAP8A&#10;AAD/AAAA/wAAAP8AAAD/AAAA/wAAAAAAAAAAAAAAAAAAAAAAAAAAAAAAAAAAAAAAAAAAAAAAAAAA&#10;AAAAAAAACQAACdwAANz/AAD//wAA/6MAAK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wAA&#10;AFUAAAAAAAAAAAAAAAAAAAAAAAAAAAAAAAAAAAB/AAAA/wAAAPEAAAA3AAAAAAAAAAAAAAAAAAAA&#10;AAAAAAAAAABVAAAA/wAAAP8AAABVAAAAAAAAAAAAAAAAAAAAAAAAAAAAAAAAAAAAAAAAAAAAAAAA&#10;AAAAAAAAAAAAAAAAAAAAAAAAAAAAAAAAAAAAAAAAAAAAAAD/AAAA/wAAAP8AAAAAAAAAAAAAAAAA&#10;AAAAAAAAAAAAAAAAAAAAAAAAAAAAAAAAAAAAAAAAAAAAAAAAAAAAygAAyv8AAP//AAD/jwAAj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DkAAAAGgAAAAAAAAAAAAAAAAAA&#10;AAAAAAAAAAAAAAAAADcAAADxAAAA/wAAAFUAAAAAAAAAAAAAAAAAAAAAAAAAAAAAAH8AAAD/AAAA&#10;8QAAADcAAAAAAAAAAAAAAAAAAAAAAAAAAAAAAAAAAAAAAAAAAAAAAAAAAAAAAAAAAAAAAAAAAAAA&#10;AAAAAAAAAAAAAAAAAAAAAAAAAP8AAAD/AAAA/wAAAAAAAAAAAAAAAAAAAAAAAAAAAAAAAAAAAAAA&#10;AAAAAAAAAAAAAAAAAAAAAAAAAAAAAABGAABG/wAA//8AAP/xAADxDAAAD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gAAAOQAAAAaAAAAAAAAAAAA&#10;AAAAAAAAAAAAAAAAAAAAAAAAAAAAAAAAAAANAAAAxgAAAP8AAABVAAAAAAAAAAAAAAAAAAAAVQAA&#10;AP8AAACqAAAAAAAAAAAAAAAAAAAAAAAAAAAAAAAAAAAAAAAAAAAAAAAAAAAAAAAAAAAAAAAAAAAA&#10;AAAAAAAAAAAAAAAAAAAAAAAAAAAAAAAAAAAAAP8AAAD/AAAA/wAAAAAAAAAAAAAAAAAAAAAAAAAA&#10;AAAAAAAAAAAAAAAAAAAAAAAAAAAAAAAAAAAAAAAAAAAAAAAADQAADfEAAPH/AAD//wAA/0UAAE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C0AAC0&#10;/wAA//8AAP+PAAC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EYAAEb/AAD//wAA//EAAPEMAAA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gAAAtgAANj/AAD//wAA/2oAAG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wAAa/8AAP//AAD/1wAA1wE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NAAAN8QAA&#10;8f8AAP//AAD/RQAA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CPAACP/wAA//8AAP+0AAC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CQAACT/AAD//wAA//4AAP4c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MMAAMP/AAD//wAA/3MAAH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ZQAAZf8A&#10;AP//AAD/zgAAz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SAAAS+gAA+v8AAP//AAD/KQAAK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CwAACw/wAA//8AAP+CAAC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FYAAFb/AAD//wAA/90AAN0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CgAACvMAAPP/&#10;AAD//wAA/zc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oQAAof8AAP//AAD/kQAAk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BHAABH/wAA//8AAP/pAADpB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QAAATpAADp/wAA//8AAP9GAAB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JIAAJL/AAD/&#10;/wAA/6AAAK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OAAAOP8AAP//AAD/8gAA8gkAAA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BAAAB3QAA3f8AAP//AAD/VQ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CDAACD/wAA//8AAP+vAAC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CkAACn/AAD//wAA&#10;//kAAPkR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M8AAM//AAD//wAA/2QAAG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dAAAdP8AAP//AAD/vwAAv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cAAAc/wAA//8AAP/9AAD9EAAAE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DLAADL/wAA//8A&#10;AP9QAAB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IcAAIf/AAD//wAA/5QAAJ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RAAARP8AAP//AAD/1wAA1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J&#10;AAAJ+AAA+P8AAP//AAD/GwAAG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8QAAAP8AAABVAAAAAAAAAAAAAAAAAAAAAAAAAH8AAAD/AAAAVQAAAAAAAAAAAAAAAAAAAAAAAAAN&#10;AAAAxgAAAP8AAABVAAAAAAAAAAAAAAAAAAAAVQAAAP8AAACq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D4AAD7/AAD//wAA/+AAAOA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8QAAAPEAAABVAAAA&#10;AAAAAA0AAACMAAAA/wAAAH8AAAAAAAAAAAAAAAAAAAAAAAAAAAAAAAAAAAAaAAAA1AAAAOQAAAAq&#10;AAAAAAAAAGIAAADxAAAAxgAAAA0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BgAABvQAAPT/AAD//wAA/yYAAC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AAAAqQAAAP8AAAD/AAAA/wAAAKkAAAAqAAAA&#10;AAAAAAAAAAAAAAAAAAAAAAAAAAAAAAAAAAAAAAAAAAANAAAAnAAAAP8AAAD/AAAA4QAAAGI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swAAs/8AAP//AAD/&#10;b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BtAABt/wAA//8AAP+yAAC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CcAACf/AAD//wAA//MAAPMFAAA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QAA&#10;AeEAAOH/AAD//wAA/z0AAD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mwAAm/8AAP//AAD/gwAA&#10;g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BWAABW/wAA//8AAP/JAAD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BMAABP+AAD+/wAA//4AAP4SAAAS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MoA&#10;AMr/AAD//wAA/1UAAF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hAAAhP8AAP//AAD/mwAAm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wAA//8AAP/gAADg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YAAAb0AAD0/wAA//8AAP8mAAA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LMAALP/&#10;AAD//wAA/2wAAG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bQAAbf8AAP//AAD/sgAAs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nAAAn/wAA//8AAP/zAADzBQAAB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EAAAHhAADh/wAA//8AAP89AAA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JsAAJv/AAD/&#10;/wAA/4MAAI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VgAAVv8AAP//AAD/yQAA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TAAAT/QAA/f8AAP//AAD/EgAAE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DFAADF/wAA//8AAP9XAAB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HwAAHz/AAD//wAA&#10;/6AAAK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MwAAM/8AAP//AAD/6AAA6AIA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CAAAC6QAA6f8AAP//AAD/MgAA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ChAACh/wAA//8AAP97AAB7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FgAAFj/AAD//wAA/8UA&#10;AM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EgAAEv0AAP3/AAD//QAA/RIAAB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xQAAxf8AAP//AAD/VwAA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B8&#10;AAB8/wAA//8AAP+gAAC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DMAADP/AAD//wAA/+gAAOgC&#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gAAAukAAOn/AAD//wAA/zIAAD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wAAAP8AAAD/AAAA/wAAAP8AAAB/AAAA&#10;AAAAAAAAAAAAAAAAAAAAAAAAAAAAAAAADQAAAH8AAADxAAAA/wAAAPEAAAB/AAAADQ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oQAAof8AAP//AAD/ewAAe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P8AAAD/AAAA/wAAAP8AAAD/AAAA8QAAADcAAAAAAAAAAAAAAAAAAAAAAAAA&#10;AAAAAA0AAADGAAAA8QAAAFUAAAAAAAAANwAAAPEAAADGAAAADQ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BYAABY&#10;/wAA//8AAP/FAAD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UAAAD/AAAA/wAA&#10;AP8AAAD/AAAA/wAAAP8AAADGAAAADQAAAAAAAAAAAAAAAAAAAAAAAAAAAAAAqgAAAP8AAABVAAAA&#10;AAAAAAAAAAAAAAAAVQAAAP8AAACq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BIAABL9AAD9/wAA//0AAP0SAAAS&#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uQAAADcAAAAAAAAAAAAAAAAAAAAAAAAAAAAA&#10;AAAAAAAAAAAAAAAAAAAAAAAAAAAAAAAAAFUAAAD/AAAAxgAAAA0AAAAAAAAAAAAAAAAAAAAaAAAA&#10;5AAAAP8AAABV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MUAAMX/AAD//wAA/1cAAF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GAAAADQAAAAAAAAAAAAAAAAAAAAAAAAAAAAAAAAAAAAAAAAAAAAAAAAAA&#10;AAAAAAANAAAAxgAAAP8AAACqAAAAAAAAAAAAAAAAAAAAAAAAAAAAAACqAAAA/wAAAMYAAAAN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fAAAfP8AAP//AAD/oAAAo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P8A&#10;AADxAAAAqQAAADgAAAAAAAAAAAAAAAAAAAAAAAAAAAAAAAAAAAAAAAAAAAAAADcAAADxAAAA/wAA&#10;AH8AAAAAAAAAAAAAAAAAAAAAAAAAAAAAAH8AAAD/AAAA8QAAADc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zAAAz/wAA&#10;//8AAP/oAADoAg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xAAAA/wAAAP8AAAD/AAAA/wAAANQA&#10;AAAqAAAAAAAAAAAAAAAAAAAAAAAAAAAAAAAAAAAAfwAAAP8AAAD/AAAAVQAAAAAAAAAAAAAAAAAA&#10;AAAAAAAAAAAAVQAAAP8AAAD/AAAAVQ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IAAALpAADp/wAA//8AAP8yAAA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gAAAP8AAAD/AAAA/wAAAP8AAAD/AAAA/wAAAPEAAABVAAAAAAAAAAAA&#10;AAAAAAAAAAAAAAAAAACqAAAA/wAAAPEAAAA3AAAAAAAAAAAAAAAAAAAAAAAAAAAAAAA3AAAA8QAA&#10;AP8AAAB/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KEAAKH/AAD//wAA/3sAAH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sAAABiAAAA1AAAAP8AAAD/AAAA/wAAAPEAAAA3AAAAAAAAAAAAAAAAAAAAAAAAAKoA&#10;AAD/AAAA8QAAADcAAAAAAAAAAAAAAAAAAAAAAAAAAAAAADcAAADxAAAA/wAAAKo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WAAAWP8AAP//AAD/xQAAx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wAAAP8AAAB/AAAAAAAAAAAAAAAAAAAAqgAAAP8AAADx&#10;AAAANwAAAAAAAAAAAAAAAAAAAAAAAAAAAAAAVQAAAP8AAAD/AAAAfw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XQAAXf8AAP//AAD/uQAAu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wAAAH8AAAAAAAAAAAAAAAAAAAB/AAAA/wAAAPEAAAA3AAAAAAAAAAAAAAAA&#10;AAAAAAAAAAAAAABVAAAA/wAAAP8AAABV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jAAAj/wAA//8AAP/x&#10;AADxAw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UAAADxAAAA&#10;NwAAAAAAAAAAAAAAAAAAADcAAADxAAAA/wAAAFUAAAAAAAAAAAAAAAAAAAAAAAAAAAAAAH8AAAD/&#10;AAAA8QAAADc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EAAAHpAADp/wAA//8AAP8uAAA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gAAAMYAAAANAAAAAAAAAAAAAAAAAAAA&#10;DQAAAMYAAAD/AAAAfwAAAAAAAAAAAAAAAAAAAAAAAAAAAAAAqgAAAP8AAACq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K8AAK//AAD//wAA/2gAAG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AAAAVQAAAAAAAAAAAAAAAAAAAAAAAAAAAAAAVQAAAP8AAADGAAAA&#10;DQAAAAAAAAAAAAAAAAAAABoAAADkAAAA/wAAAFU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dAAAdP8AAP//AAD/ogAAo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CcAAAAfwAAAA0AAAAAAAAAAAAAAA0AAACMAAAA/wAA&#10;AH8AAAAAAAAAAAAAAAAAAAAAAAAAAAAAAAAAAAANAAAAxgAAAP8AAABVAAAAAAAAAAAAAAAAAAAA&#10;VQAAAP8AAACq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6AAA6/wAA//8AAP/cAAD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QAAAP8AAAD/AAAA8QAAAMQAAADxAAAA/wAAAPEAAABiAAAAAAAAAAAAAAAAAAAAAAAA&#10;AAAAAAAAAAAAAAAAAAAAAAAaAAAA1AAAAOQAAAAqAAAAAAAAAGIAAADxAAAAxgAAAA0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gAAAj5AAD5/wAA//8AAP8XAAA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AAAAPEA&#10;AAD/AAAA/wAAAOEAAAB/AAAADQAAAAAAAAAAAAAAAAAAAAAAAAAAAAAAAAAAAAAAAAAAAAAAAAAA&#10;AAAAAAANAAAAnAAAAP8AAAD/AAAA4QAAAGI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MYAAMb/AAD//wAA/1EAAF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jAAA&#10;jP8AAP//AAD/iwAAi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BRAABR/wAA//8AAP/FAAD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BgAABj/AAD//wAA//kAAPkHAAA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N0AAN3/AAD//wAA/zkAAD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owAAo/8A&#10;AP//AAD/cwAA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BpAABp/wAA//8AAP+uAAC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C8AAC//AAD//wAA/+gAAOg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wAAA/IAAPL/AAD//wAA/yIAAC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ugAAuv8AAP//&#10;AAD/XAAAX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CAAACA/wAA//8AAP+WAACW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EYAAEb/AAD//wAA/9EAAN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DwAAD/4AAP7/AAD//wAA/xUAAB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xgAAxv8AAP//AAD/&#10;XgAAX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B5AAB5/wAA//8AAP+rAAC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CwAACz/AAD//wAA//IAAPIGAA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QAA&#10;Ad8AAN//AAD//wAA/0UAAE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kgAAkv8AAP//AAD/kgAA&#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BGAABG/wAA//8AAP/eAADeAQ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cAAAfzAADz/wAA//8AAP8rAAA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KwA&#10;AKz/AAD//wAA/3gAAH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XwAAX/8AAP//AAD/xQAAx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VAAAV/gAA/v8AAP/+AAD+FQAAF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DGAADG/wAA//8AAP9eAAB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HkAAHn/&#10;AAD//wAA/6sAAK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LAAALP8AAP//AAD/8gAA8gYAAA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BAAAB3wAA3/8AAP//AAD/RQAAR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SAACS/wAA//8AAP+SAACS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EYAAEb/AAD/&#10;/wAA/94AAN4B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5AAAABoAAAAAAAAAAAAAAAAAAAAAAAAAAAAAAAAAAAAAAAAADQAA&#10;AH8AAADxAAAA/wAAAPEAAAB/AAAADQ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wAAB/MAAPP/AAD//wAA/ysAAC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P8A&#10;AADkAAAAGgAAAAAAAAAAAAAAAAAAAAAAAAAAAAAAAAAAAA0AAADGAAAA8QAAAFUAAAAAAAAANwAA&#10;APEAAADGAAAADQ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AAArP8AAP//AAD/eAAAe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AAAA/wAAAOQAAAAaAAAAAAAAAAAA&#10;AAAAAAAAAAAAAAAAAAAAAAAAqgAAAP8AAABVAAAAAAAAAAAAAAAAAAAAVQAAAP8AAACq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fAABf/wAA//8AAP/FAAD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uQAAAJkAAAD/AAAA5AAAABoAAAAAAAAAAAAAAAAAAAAAAAAAAAAAAFUA&#10;AAD/AAAAxgAAAA0AAAAAAAAAAAAAAAAAAAAaAAAA5AAAAP8AAABV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UAABX+AAD+/wAA&#10;//4AAP4VAAA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wAAABV&#10;AAAAfwAAAP8AAADkAAAAGgAAAAAAAAAAAAAAAAAAAAAAAAANAAAAxgAAAP8AAACqAAAAAAAAAAAA&#10;AAAAAAAAAAAAAAAAAACqAAAA/wAAAMYAAAAN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YAAMb/AAD//wAA/14AAF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uQAAAA0AAAB/AAAA/wAAAOQAAAAa&#10;AAAAAAAAAAAAAAAAAAAAAAAAADcAAADxAAAA/wAAAH8AAAAAAAAAAAAAAAAAAAAAAAAAAAAAAH8A&#10;AAD/AAAA8QAAADc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QAAef8AAP//AAD/qwAAq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MYAAAA3AAAAAAAAAH8AAAD/AAAA5AAAABoAAAAAAAAAAAAAAAAAAAAA&#10;AAAAfwAAAP8AAAD/AAAAVQAAAAAAAAAAAAAAAAAAAAAAAAAAAAAAVQAAAP8AAAD/AAAAVQ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sAAAs/wAA//8AAP/yAADyBgAAB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cAAAA&#10;fwAAAAAAAAAAAAAAfwAAAP8AAADkAAAAGgAAAAAAAAAAAAAAAAAAAAAAAACqAAAA/wAAAPEAAAA3&#10;AAAAAAAAAAAAAAAAAAAAAAAAAAAAAAA3AAAA8QAAAP8AAAB/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HfAADf/wAA//8A&#10;AP9FAAB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QAAAMYAAAANAAAAAAAAAAAAAAB/AAAA&#10;/wAAAOQAAAAaAAAAAAAAAAAAAAAAAAAAAAAAAKoAAAD/AAAA8QAAADcAAAAAAAAAAAAAAAAAAAAA&#10;AAAAAAAAADcAAADxAAAA/wAAAKo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IAAJL/AAD//wAA/5IAA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XAAAANwAAAAAAAAAAAAAAAAAAAH8AAAD/AAAA5AAAABoAAAAAAAAA&#10;AAAAAAAAAAANAAAAxgAAAP8AAADkAAAAGgAAAAAAAAAAAAAAAAAAAAAAAAAAAAAANwAAAPEAAAD/&#10;AAAAqgAAAAAAAAAAAAAAAAAAAAAAAAAAAAAAAAAAAP8AAAD/AAAA/wAAAP8AAAD/AAAA/wAAAP8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gAARv8AAP//AAD/3gAA3g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H8AAAAAAAAAAAAAAAAAAAAAAAAAfwAAAP8AAADkAAAAGgAAAAAAAAAAAAAAAAAAAA0AAADGAAAA&#10;/wAAAOQAAAAaAAAAAAAAAAAAAAAAAAAAAAAAAAAAAAA3AAAA8QAAAP8AAACqAAAAAAAAAAAAAAAA&#10;AAAAAAAAAAAAAAAAAAAA/wAAAP8AAAD/AAAA/wAAAP8AAAD/AAAA/wAAAP8AAAD/AAAA/wAAAP8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H&#10;AAAH8wAA8/8AAP//AAD/KwAAK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kAAAAGgAAAAAAAAAAAAAAAAAA&#10;AAAAAAB/AAAA/wAAAOQAAAAaAAAAAAAAAAAAAAAAAAAADQAAAMYAAAD/AAAA5AAAABoAAAAAAAAA&#10;AAAAAAAAAAAAAAAAAAAAADcAAADxAAAA/wAAAKoAAAAAAAAAAAAAAAAAAAAAAAAAAAAAAAAAAAD/&#10;AAAA/wAAAP8AAAD/AAAA/wAAAP8AAAD/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sAACs/wAA//8AAP94&#10;AAB4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FUAAAAAAAAAAAAAAAAAAAAAAAAAAAAAAH8AAAD/AAAA5AAA&#10;ABoAAAAAAAAAAAAAAAAAAAAAAAAAqgAAAP8AAADxAAAANwAAAAAAAAAAAAAAAAAAAAAAAAAAAAAA&#10;VQAAAP8AAAD/AAAAfw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8AAF//AAD//wAA/8UAAM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AAAA/wAAAP8AAAD/AAAA/wAAAP8AAAD/AAAA/wAAAP8AAAD/AAAA/wAAAP8AAACqAAAAAAAA&#10;AAAAAAB/AAAA/wAAAPEAAAA3AAAAAAAAAAAAAAAAAAAAAAAAAAAAAABVAAAA/wAAAP8AAABV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QAAFf4AAP7/AAD//gAA/hUAAB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P8AAAD/AAAA/wAAAP8A&#10;AAD/AAAA/wAAAP8AAAD/AAAA/wAAAP8AAAD/AAAA/wAAAKoAAAAAAAAAAAAAADcAAADxAAAA/wAA&#10;AFUAAAAAAAAAAAAAAAAAAAAAAAAAAAAAAH8AAAD/AAAA8QAAADc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xgAAxv8AAP//AAD/XgAAX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AAAA5AAAABoAAAAAAAAAAAAAAAAAAAAAAAAADQAAAMYAAAD/AAAAfwAAAAAAAAAAAAAAAAAA&#10;AAAAAAAAAAAAqgAAAP8AAACq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5AAB5/wAA//8AAP+rAAC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P8AAADkAAAAGgAAAAAA&#10;AAAAAAAAAAAAAAAAAAAAAAAAVQAAAP8AAADGAAAADQAAAAAAAAAAAAAAAAAAABoAAADkAAAA/wAA&#10;AFU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wAACz/AAD//wAA//IAAPIGAAA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wAAAOQAAAAaAAAAAAAAAAAAAAAAAAAAAAAAAAAA&#10;AAANAAAAxgAAAP8AAABVAAAAAAAAAAAAAAAAAAAAVQAAAP8AAACq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d8AAN//AAD//wAA/0UAAE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5AAAABoAAAAAAAAAAAAAAAAAAAAAAAAAAAAAAAAAAAAaAAAA1AAAAOQA&#10;AAAqAAAAAAAAAGIAAADxAAAAxgAAAA0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gAA&#10;kv8AAP//AAD/kgAAk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P8AAADk&#10;AAAAGgAAAAAAAAAAAAAAAAAAAAAAAAAAAAAAAAAAAAAAAAANAAAAnAAAAP8AAAD/AAAA4QAAAGI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AABG/wAA//8AAP/eAADeAQ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fzAADz/wAA//8AAP8rAAA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wAAKz/AAD//wAA/3gAAH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XwAAX/8A&#10;AP//AAD/xQAAx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VAAAV/wAA//8AAP/9AAD9EwAAE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FAADF/wAA//8AAP9bAAB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oAAHr/AAD//wAA/6YAAK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LwAAL/8AAP//&#10;AAD/7wAA7wQ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B4wAA4/8AAP//AAD/PQAAP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YAACY/wAA//8AAP+IAAC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0AAE3/AAD//wAA/9MAA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wAAC/gAAPj/AAD/&#10;/wAA/x8AAB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gAAtv8AAP//AAD/ag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rAABr/wAA//8AAP+1AAC1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AAACD/AAD//wAA//cAAPcKAAAK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QAANT/AAD//wAA&#10;/0wAAE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QAAif8AAP//AAD/lwAAl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wAA//8AAP/iAADiAQ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TvAADv/wAA//8AAP8uAAA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cAAKf/AAD//wAA/3kA&#10;AH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XAAAXP8AAP//AAD/xQAAx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UAAAU/QAA/f8AAP//AAD/HgAAH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7&#10;AAC7/wAA//8AAP97AAB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sAAFv/AAD//wAA/9sAANs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gAACvIAAPL/AAD//wAA/zsAAD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wAAm/8AAP//AAD/mwAAm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7AAA7&#10;/wAA//8AAP/yAADyCgAAC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HbAADb/wAA//8AAP9bAAB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sAAHv/AAD//wAA/7sAAL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gAAHv4AAP7/AAD//gAA/h4AAB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B/AAAA8QAAAP8AAAD/AAAA1AAAAFUAAAAAAAAAAAAAAAAAAAAAAAAAAAAAAAAAAAAA&#10;AAAAAAAAAAAAAAANAAAAfwAAAPEAAAD/AAAA8QAAAH8AAAAN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wAA&#10;u/8AAP//AAD/ewAAe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8AAAD/AAAA&#10;/wAAAP8AAAD/AAAA/wAAAH8AAAAAAAAAAAAAAAAAAAAAAAAAAAAAAAAAAAAAAAAADQAAAMYAAADx&#10;AAAAVQAAAAAAAAA3AAAA8QAAAMYAAAAN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bAABb/wAA//8AAP/bAADbAQ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oAAACpAAAAKgAAAAAAAAAAAAAAVQAAAPEAAAD/AAAA&#10;8QAAADcAAAAAAAAAAAAAAAAAAAAAAAAAAAAAAAAAAACqAAAA/wAAAFUAAAAAAAAAAAAAAAAAAABV&#10;AAAA/wAAAKo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AAAryAADy/wAA//8AAP87AAA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fwAAAAAAAAAAAAAAAAAAAAAAAAAAAAAANwAAAPEAAAD/AAAAfwAAAAAAAAAAAAAA&#10;AAAAAAAAAAAAAAAAVQAAAP8AAADGAAAADQAAAAAAAAAAAAAAAAAAABoAAADkAAAA/wAAAFU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sAAJv/AAD//wAA/5sAAJ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8AAAB/AAAAAAAAAAAAAAAAAAAAAAAAAA0AAADGAAAA&#10;/wAAAKoAAAAAAAAAAAAAAAAAAAAAAAAAAAAAAKoAAAD/AAAAxgAAAA0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OwAAO/8A&#10;AP//AAD/8gAA8goAAA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DGAAAA8QAAADcAAAAAAAAAAAAAAAAAAAAAAAAANwAAAPEAAAD/AAAAfwAAAAAAAAAAAAAA&#10;AAAAAAAAAAAAAAAAfwAAAP8AAADxAAAANw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2wAA2/8AAP//AAD/WwAAW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B/AAAAAAAA&#10;AAAAAAAAAAAAAAAAAAAAAAB/AAAA/wAAAP8AAABVAAAAAAAAAAAAAAAAAAAAAAAAAAAAAABVAAAA&#10;/wAAAP8AAABV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7AAB7/wAA//8AAP+9AAC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DGAAAAfwAAAAAAAAAAAAAAAAAAAAAAAAAAAAAAAAAA&#10;AKoAAAD/AAAA8QAAADcAAAAAAAAAAAAAAAAAAAAAAAAAAAAAADcAAADxAAAA/wAAAH8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4AAB7+AAD+/wAA//8AAP8gAAA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0A&#10;AAB/AAAA8QAAAPEAAABVAAAAAAAAAAAAAAAAAAAAAAAAAAAAAAAAAAAAqgAAAP8AAADxAAAANwAA&#10;AAAAAAAAAAAAAAAAAAAAAAAAAAAANwAAAPEAAAD/AAAAqg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gAALj/&#10;AAD//wAA/4QAAI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wAAAP8AAAD/AAAA/wAAAP8A&#10;AACcAAAADQAAAAAAAAAAAAAAAAAAAA0AAADGAAAA/wAAAOQAAAAaAAAAAAAAAAAAAAAAAAAAAAAA&#10;AAAAAAA3AAAA8QAAAP8AAACqAAAAAAAAAAAAAAAAAAAAAAAAAAAAAAAAAAAA/wAAAP8AAAD/AAAA&#10;/wAAAP8AAAD/AAAA/wAAAP8AAAD/AAAA/wAAAP8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QAAUf8AAP//AAD/5gAA5gUAAA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gAAAKkAAAD/AAAA/wAAAP8AAAB/AAAAAAAAAAAA&#10;AAAAAAAADQAAAMYAAAD/AAAA5AAAABoAAAAAAAAAAAAAAAAAAAAAAAAAAAAAADcAAADxAAAA/wAA&#10;AKoAAAAAAAAAAAAAAAAAAAAAAAAAAAAAAAAAAAD/AAAA/wAAAP8AAAD/AAAA/wAAAP8AAAD/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FAAAF5wAA5/8AAP//AAD/UQAAU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IAAADxAAAA/wAAAOQAAAAaAAAAAAAAAAAAAAANAAAAxgAAAP8A&#10;AADkAAAAGgAAAAAAAAAAAAAAAAAAAAAAAAAAAAAANwAAAPEAAAD/AAAAqgAAAAAAAAAAAAAAAAAA&#10;AAAAAAAAAAAAAAAAAP8AAAD/AAAA/wAAAP8AAAD/AAAA/wAAAP8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FAACF/wAA//8AAP+3AAC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wAAAFUAAAAAAAAAAAAAAAAAAACqAAAA/wAAAPEAAAA3AAAAAAAAAAAA&#10;AAAAAAAAAAAAAAAAAABVAAAA/wAAAP8AAAB/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CH+AAD+&#10;/wAA//4AAP4gAAA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D/&#10;AAAAVQAAAAAAAAAAAAAAAAAAAH8AAAD/AAAA8QAAADcAAAAAAAAAAAAAAAAAAAAAAAAAAAAAAFUA&#10;AAD/AAAA/wAAAFU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gAALj/AAD//wAA/4QAAI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PEAAAA3AAAAAAAAAAAAAAAA&#10;AAAANwAAAPEAAAD/AAAAVQAAAAAAAAAAAAAAAAAAAAAAAAAAAAAAfwAAAP8AAADxAAAANw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QAAUf8AAP//AAD/5gAA5gUAAA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5AAAABoAAAAAAAAAAAAAAAAAAAANAAAAxgAAAP8AAAB/&#10;AAAAAAAAAAAAAAAAAAAAAAAAAAAAAACqAAAA/wAAAKo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F5wAA5/8AAP//AAD/UQAAU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EAAAB/AAAAAAAAAAAAAAAAAAAAAAAAAAAAAABVAAAA/wAAAMYAAAANAAAAAAAAAAAAAAAA&#10;AAAAGgAAAOQAAAD/AAAAVQ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FAACF/wAA&#10;//8AAP+3AAC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B/AAAAAAAAAAAAAAAAAAAAAAAAAAAAAACqAAAAxgAAAA0AAAAAAAAA&#10;AAAAAAAAAAAAAAAAAAAAAA0AAADGAAAA/wAAAFUAAAAAAAAAAAAAAAAAAABVAAAA/wAAAKo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AACH+AAD+/wAA//4AAP4g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wAA&#10;AP8AAADGAAAAKgAAAAAAAAAqAAAAuQAAAKkAAAANAAAAAAAAAAAAAAAAAAAAAAAAAAAAAAAAAAAA&#10;AAAAABoAAADUAAAA5AAAACoAAAAAAAAAYgAAAPEAAADGAAAADQ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gAALj/AAD//wAA/4QAAI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oAAADGAAAA/wAAAP8AAAD/AAAA4QAA&#10;AKkAAAAqAAAAAAAAAAAAAAAAAAAAAAAAAAAAAAAAAAAAAAAAAAAAAAAAAAAAAAAAAA0AAACcAAAA&#10;/wAAAP8AAADhAAAAYg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QAAUf8AAP//AAD/5gAA5gUAAA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FAAAF5wAA5/8A&#10;AP//AAD/UQAAU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FAACF/wAA//8AAP/AAAD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EAACH+AAD+/wAA//8AAP8wAAAw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4AAK7/AAD//wAA/64AAK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AAAMP8AAP//&#10;AAD//wAA/zAAAD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rgAArv8AAP//AAD/rgAAr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wAAAw/wAA//8AAP//AAD/MAAAM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uAACu/wAA//8AAP+uAAC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AADD/AAD/&#10;/wAA//8AAP8wAAA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4AAK7/AAD//wAA/64AAK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AAAMP8AAP//AAD//wAA/zAAAD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gAArv8AAP//AAD/rgAAr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AAAw/wAA&#10;//8AAP//AAD/MAAAM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uAACu/wAA//8AAP+uAAC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AADD/AAD//wAA//8AAP8kAAAk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8AAL//AAD//wAA/4wAAI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TQAATf8A&#10;AP//AAD/7gAA7goAAA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AAAD4AAA4P8AAP//AAD/YgAAY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4AAB4/wAA//8AAP/NAADN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UAABX5AAD5/wAA//8AAP83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IAAKL/&#10;AAD//wAA/6IAAK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OAAAOP8AAP//AAD/+QAA+RQAAB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BzQAAzf8AAP//AAD/dwAAd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iAABi/wAA//8AAP/gAADgAw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oAAAruAADu&#10;/wAA//8AAP9MAAB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0AAI3/AAD//wAA/8kAAM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AAAJP8AAP//AAD//wAA/z4AAD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QAApf8AAP//AAD/0wAA0wUAAA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oAAACpAAAA8QAAAP8AAAD/AAAA4QAA&#10;AGIAAAANAAAAAAAAAAAAAAAAAAAAAAAAAAAAAAAAAAAAAAAAAAAAAAANAAAAfwAAAPEAAAD/AAAA&#10;8QAAAH8AAAAN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8gAA&#10;8v8AAP//AAD/cQAAc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8QAAAP8AAAD/AAAA/wAAAP8AAAD/AAAA/wAAAMYAAAANAAAAAAAA&#10;AAAAAAAAAAAAAAAAAAAAAAAAAAAADQAAAMYAAADxAAAAVQAAAAAAAAA3AAAA8QAAAMYAAAAN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xAABx/wAA//8AAP/yAADyGQAA&#10;G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CpAAAAKgAAAAAAAAAAAAAAVQAAANQAAAD/AAAA/wAAAKoAAAAAAAAAAAAAAAAAAAAAAAAAAAAA&#10;AAAAAACqAAAA/wAAAFUAAAAAAAAAAAAAAAAAAABVAAAA/wAAAKo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UAAAXUAADU/wAA//8AAP+kAACk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fwAAAAAAAAAAAAAAAAAAAAAA&#10;AAAAAAAAGgAAAOQAAAD/AAAA8QAAADcAAAAAAAAAAAAAAAAAAAAAAAAAVQAAAP8AAADGAAAADQAA&#10;AAAAAAAAAAAAAAAAABoAAADkAAAA/wAAAFU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8AAD//AAD//wAA//8AAP8+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I8AAAANAAAAAAAAAAAAAAAAAAAAAAAAAAAAAAAAAAAAVQAAAP8A&#10;AAD/AAAAfwAAAAAAAAAAAAAAAAAAAA0AAADGAAAA/wAAAKoAAAAAAAAAAAAAAAAAAAAAAAAAAAAA&#10;AKoAAAD/AAAAxgAAAA0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UA&#10;AKX/AAD//wAA/9MAANMFAAA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8QAAAP8AAAB/AAAAAAAAAAAA&#10;AAAAAAAANwAAAPEAAAD/AAAAfwAAAAAAAAAAAAAAAAAAAAAAAAAAAAAAfwAAAP8AAADxAAAANw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GvIAAPL/AAD//wAA/3EA&#10;AH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FUAAAAAAAAAAAAAAAAAAAB/AAAA/wAAAP8A&#10;AABVAAAAAAAAAAAAAAAAAAAAAAAAAAAAAABVAAAA/wAAAP8AAABV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QAAcf8AAP//AAD/8gAA8hkAAB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EAAADkAAAAGgAAAAAAAAAAAAAAAAAAAKoAAAD/AAAA8QAAADcAAAAAAAAAAAAAAAAA&#10;AAAAAAAAAAAAADcAAADxAAAA/wAAAH8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FAAAF1AAA1P8AAP//AAD/rgAAr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H8AAAAA&#10;AAAAAAAAAAAAAAAAAAAAqgAAAP8AAADxAAAANwAAAAAAAAAAAAAAAAAAAAAAAAAAAAAANwAAAPEA&#10;AAD/AAAAqg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10;AAA//wAA//8AAP//AAD/TgAAT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kAAAAGgAAAAAAAAAAAAAAAAAAAA0AAADG&#10;AAAA/wAAAOQAAAAaAAAAAAAAAAAAAAAAAAAAAAAAAAAAAAA3AAAA8QAAAP8AAACqAAAAAAAAAAAA&#10;AAAAAAAAAAAAAAAAAAAAAAAA/wAAAP8AAAD/AAAA/wAAAP8AAAD/AAAA/wAAAP8AAAD/AAAA/wAA&#10;AP8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iAACi/wAA//8AAP/n&#10;AADnEgAAE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wAAAFUAAAAAAAAAAAAAAAAAAAAAAAAADQAAAMYAAAD/AAAA5AAAABoAAAAA&#10;AAAAAAAAAAAAAAAAAAAAAAAAADcAAADxAAAA/wAAAKoAAAAAAAAAAAAAAAAAAAAAAAAAAAAAAAAA&#10;AAD/AAAA/wAAAP8AAAD/AAAA/wAAAP8AAAD/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IAABLnAADn/wAA//8AAP+jAAC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B/AAAA&#10;AAAAAAAAAAAAAAAAAAAAAAAAAAANAAAAxgAAAP8AAADkAAAAGgAAAAAAAAAAAAAAAAAAAAAAAAAA&#10;AAAANwAAAPEAAAD/AAAAqgAAAAAAAAAAAAAAAAAAAAAAAAAAAAAAAAAAAP8AAAD/AAAA/wAAAP8A&#10;AAD/AAAA/wAAAP8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4AAE7/AAD//wAA//8AAP9OAAB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qgAAAAAAAAAAAAAAAAAAAAAAAAAAAAAA&#10;AAAAAAAAAACqAAAA/wAAAPEAAAA3AAAAAAAAAAAAAAAAAAAAAAAAAAAAAABVAAAA/wAAAP8AAAB/&#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MAAKP/AAD//wAA/+cAAOcSAAAS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MYAAAANAAAAAAAAAAAAAAAAAAAAAAAAAAAAAAAAAAAAAAAAAH8AAAD/AAAA&#10;8QAAADcAAAAAAAAAAAAAAAAAAAAAAAAAAAAAAFUAAAD/AAAA/wAAAFU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gAAEucAAOf/AAD/&#10;/wAA/6MAAK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UAAAC5AAAADQAA&#10;AAAAAAAAAAAAAAAAAAAAAAAAAAAAAAAAAAAAAAAAAAAANwAAAPEAAAD/AAAAVQAAAAAAAAAAAAAA&#10;AAAAAAAAAAAAAAAAfwAAAP8AAADxAAAANw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gAATv8AAP//AAD//wAA/04AAE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xgAAABoAAAAAAAAAAAAAAAAAAAAAAAAAAAAA&#10;AAAAAAAAAAAAAAAAAAAAAAANAAAAxgAAAP8AAAB/AAAAAAAAAAAAAAAAAAAAAAAAAAAAAACqAAAA&#10;/wAAAKo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wAAo/8AAP//AAD/5wAA5xIAAB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MYAAAAaAAAAAAAAAAAAAAAAAAAAAAAAAAAAAAAAAAAADQAAAEcAAAAAAAAAAAAA&#10;AAAAAABVAAAA/wAAAMYAAAANAAAAAAAAAAAAAAAAAAAAGgAAAOQAAAD/AAAAVQ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SAAAS5wAA5/8AAP//AAD/qwAAq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DGAAAAKgAAAAAA&#10;AAAAAAAAAAAAAAAAAAAAAAAAAAAAACoAAADUAAAAVQAAAAAAAAAAAAAAAAAAAA0AAADGAAAA/wAA&#10;AFUAAAAAAAAAAAAAAAAAAABVAAAA/wAAAKo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OAABO/wAA&#10;//8AAP//AAD/WAAAW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8QAAAP8AAAD/AAAA/wAAAP8AAAD/AAAA/wAAAP8A&#10;AAD/AAAA/wAAAMYAAAANAAAAAAAAAAAAAAAAAAAAAAAAABoAAADUAAAA5AAAACoAAAAAAAAAYgAA&#10;APEAAADGAAAADQ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hAACh/wAA//8AAP/wAADwHwAA&#10;H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P8AAAD/AAAA/wAAAP8AAAD/AAAA/wAAAP8AAAD/AAAA/wAAAP8AAAD/AAAAfwAAAAAA&#10;AAAAAAAAAAAAAAAAAAAAAAAAAAAAAA0AAACcAAAA/wAAAP8AAADhAAAAYg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4AAA7dAADd/wAA//8AAP/DAADDB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gAADj8AAD8/wAA//8AAP99AAB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0A&#10;AH3/AAD//wAA//wAAPw4AAA4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BMQAAMT/AAD//wAA/90A&#10;AN0OAAAO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AAAIPEAAPH/AAD//wAA/7QAALQ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QAAWf8AAP//AAD//wAA/3gAAH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wAAm/8AAP//AAD//wAA/1YAAF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GAAAGvQAAvf8AAP//&#10;AAD/+AAA+DkAAD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RAAAR1wAA1/8AAP//AAD/6gAA6iIAAC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iAAAi6gAA6v8AAP//AAD/1wAA1xEAAB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5AAA5+AAA+P8AAP//AAD/vQAAvQYAAA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WAABW&#10;/wAA//8AAP//AAD/swAAswI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5AAB5/wAA//8AAP//AAD/&#10;ngAAngI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GaAACa/wAA//8AAP//AAD/ngAAngI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KeAACe/wAA//8AAP//AAD/ngAAngI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KeAACe/wAA//8AAP//AAD/ngAAngI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KeAACe/wAA&#10;//8AAP//AAD/ngAAngI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KeAACe/wAA//8AAP//AAD/mgAA&#10;mg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KeAACe/wAA//8AAP//AAD/cwAA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K4AAC4/wAA//8AAP/+AAD+TAAAT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AAfDAADD/wAA//8AAP/zAADzLAAAL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UAABXfAADf/wAA//8A&#10;AP/fAADfFQAAF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wAACzzAADz/wAA//8AAP/DAADDBwAAB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wAAEz+AAD+/wAA//8AAP/uAADuEgAAE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QAAHT/AAD//wAA//8AAP/nAADnTgAAT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ZEAAJH/&#10;AAD//wAA//8AAP//AAD/owAAoxIAAB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4AAE7nAADn/wAA//8AAP//&#10;AAD/5wAA504AAE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IAABKjAACj/wAA//8AAP//AAD//wAA/5sAAJsH&#10;AA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OAABO5wAA5/8AAP//AAD//wAA/8MAAMMVAAA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oAAACpAAAA5AAAABoAAAAAAAAAAAAAAAAAAAAAAAAAAAAAAAAA&#10;AAAAAAAAAAAAAAAAAAANAAAAfwAAAPEAAAD/AAAA8QAAAH8AAAAN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SAAASuwAAu/8AAP//AAD//wAA/98AAN8sAAAs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GIAAADh&#10;AAAA/wAAAP8AAADkAAAAGgAAAAAAAAAAAAAAAAAAAAAAAAAAAAAAAAAAAAAAAAAAAAAADQAAAMYA&#10;AADxAAAAVQAAAAAAAAA3AAAA8QAAAMYAAAAN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dAAAdP4AAP7/AAD//wAA//MAAPNMAAB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xgAAALcAAAD/AAAA/wAAAOQAAAAa&#10;AAAAAAAAAAAAAAAAAAAAAAAAAAAAAAAAAAAAAAAAAAAAAACqAAAA/wAAAFUAAAAAAAAAAAAAAAAA&#10;AABVAAAA/wAAAKo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AAATPMAAPP/AAD/&#10;/wAA//4AAP50AAB0AQ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AAAD/AAAA5AAAABoAAAAAAAAAAAAAAAAAAAAA&#10;AAAAAAAAAAAAAAAAAAAAVQAAAP8AAADGAAAADQAAAAAAAAAAAAAAAAAAABoAAADkAAAA/wAAAFU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AAALN8AAN//AAD//wAA//8AAP/GAADG&#10;GQAAG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AP8AAADkAAAAGgAAAAAAAAAAAAAAAAAAAAAAAAAAAAAAAAAAAA0AAADG&#10;AAAA/wAAAKoAAAAAAAAAAAAAAAAAAAAAAAAAAAAAAKoAAAD/AAAAxgAAAA0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QAAFcMAAMP/AAD//wAA//8AAP/yAADycQAAcQUAAA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OQAAAAaAAAAAAAAAAAAAAAAAAAAAAAAAAAAAAAAAAAANwAAAPEAAAD/AAAAfwAAAAAAAAAA&#10;AAAAAAAAAAAAAAAAAAAAfwAAAP8AAADxAAAANw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wAAB5kAAJn/AAD//wAA//8AAP//AAD/1AAA1D8AAD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8AAAD/AAAA5AAAABoAAAAAAAAA&#10;AAAAAAAAAAAAAAAAAAAAAAAAAAB/AAAA/wAAAP8AAABVAAAAAAAAAAAAAAAAAAAAAAAAAAAAAABV&#10;AAAA/wAAAP8AAABV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8AAD/TAADT/wAA//8AAP//AAD//wAA/6IAAKISAAAS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P8AAADkAAAAGgAAAAAAAAAAAAAAAAAAAAAAAAAAAAAA&#10;AAAAAKoAAAD/AAAA8QAAADcAAAAAAAAAAAAAAAAAAAAAAAAAAAAAADcAAADxAAAA/wAAAH8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UAAAVxAABx8gAA&#10;8v8AAP//AAD//wAA/+cAAOdOAAB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wAAAOQAAAAaAAAAAAAAAAAAAAAAAAAAAAAAAAAAAAAAAAAAqgAAAP8AAADxAAAA&#10;NwAAAAAAAAAAAAAAAAAAAAAAAAAAAAAANwAAAPEAAAD/AAAAqg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ZAAAZrgAArv8AAP//AAD//wAA&#10;//8AAP+jAACjEgAAE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AAAA5AAA&#10;ABoAAAAAAAAAAAAAAAAAAAAAAAAAAAAAAA0AAADGAAAA/wAAAOQAAAAaAAAAAAAAAAAAAAAAAAAA&#10;AAAAAAAAAAA3AAAA8QAAAP8AAACqAAAAAAAAAAAAAAAAAAAAAAAAAAAAAAAAAAAA/wAAAP8AAAD/&#10;AAAA/wAAAP8AAAD/AAAA/wAAAP8AAAD/AAAA/wAAAP8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TgAATucAAOf/AAD//wAA//8AAP/nAADnTgAA&#10;T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P8AAADkAAAAGgAAAAAAAAAAAAAAAAAA&#10;AAAAAAAAAAAADQAAAMYAAAD/AAAA5AAAABoAAAAAAAAAAAAAAAAAAAAAAAAAAAAAADcAAADxAAAA&#10;/wAAAKoAAAAAAAAAAAAAAAAAAAAAAAAAAAAAAAAAAAD/AAAA/wAAAP8AAAD/AAAA/wAAAP8AAAD/&#10;AAAA/wAAAP8AAAD/AAAA/w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gAAEqMAAKP/AAD//wAA//8AAP//AAD/wwAAwzAAAD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wAAAOQAAAAaAAAAAAAAAAAAAAAAAAAAAAAAAAAAAAANAAAAxgAA&#10;AP8AAADkAAAAGgAAAAAAAAAAAAAAAAAAAAAAAAAAAAAANwAAAPEAAAD/AAAAqgAAAAAAAAAAAAAA&#10;AAAAAAAAAAAAAAAAAAAAAP8AAAD/AAAA/wAAAP8AAAD/AAAA/wAAAP8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4AAE7nAADn/wAA//8AAP//AAD//wAA/64AAK4wAAA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AAAA5AAAABoAAAAAAAAAAAAAAAAAAAAAAAAAAAAAAAAAAACqAAAA/wAAAPEAAAA3AAAAAAAA&#10;AAAAAAAAAAAAAAAAAAAAAABVAAAA/wAAAP8AAAB/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IA&#10;ABKiAACi/wAA//8AAP//AAD//wAA//8AAP+uAACuMAAAM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P8AAADkAAAAGgAAAAAA&#10;AAAAAAAAAAAAAAAAAAAAAAAAAAAAAH8AAAD/AAAA8QAAADcAAAAAAAAAAAAAAAAAAAAAAAAAAAAA&#10;AFUAAAD/AAAA/wAAAFU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AAAwrgAArv8A&#10;AP//AAD//wAA//8AAP//AAD/wAAAwFEAAFEFAAA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wAAAOQAAAAaAAAAAAAAAAAAAAAAAAAAAAAAAAAA&#10;AAAAAAAANwAAAPEAAAD/AAAAVQAAAAAAAAAAAAAAAAAAAAAAAAAAAAAAfwAAAP8AAADxAAAANw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AAAMK4AAK7/AAD//wAA//8A&#10;AP//AAD//wAA/+cAAOeFAACFIAAAI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5AAAABoAAAAAAAAAAAAAAAAAAAAAAAAAAAAAAAAAAAANAAAAxgAAAP8A&#10;AAB/AAAAAAAAAAAAAAAAAAAAAAAAAAAAAACqAAAA/wAAAKo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AADCuAACu/gAA/v8AAP//AAD//wAA//8A&#10;AP/+AAD+rgAArjAAAD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P8AAADk&#10;AAAAGgAAAAAAAAAAAAAAAAAAAAAAAAAAAAAAAAAAAAAAAABVAAAA/wAAAMYAAAANAAAAAAAAAAAA&#10;AAAAAAAAGgAAAOQAAAD/AAAAVQ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ghAAAhOcAAOf/AAD//wAA//8AAP//AAD//wAA/64A&#10;AK4wAAAw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OQAAAAaAAAAAAAAAAAAAAAA&#10;AAAAAAAAAAAAAAAAAAAAAAAAAA0AAADGAAAA/wAAAFUAAAAAAAAAAAAAAAAAAABVAAAA/wAAAKo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QAABVEAAFHAAADA/wAA//8AAP//AAD//wAA//8AAP+uAACuMAAAM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gAAAOQAAAD/AAAA/wAAAHIAAAAAAAAAAAAAAAAAAAAAAAAAAAAAAAAAAAAA&#10;AAAAAAAAABoAAADUAAAA5AAAACoAAAAAAAAAYgAAAPEAAADGAAAADQ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AAAwrgAArv8AAP//AAD//wAA//8AAP//AAD/yQAAyWoAAGoYAAA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wAAAP8AAAD/AAAA/wAAAP8AAAB/AAAAAAAAAAAAAAAAAAAAAAAAAAAAAAAAAAAAAAAAAA0AAACc&#10;AAAA/wAAAP8AAADhAAAAYg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AAAMK4AAK7/AAD//wAA//8AAP//AAD//wAA//4AAP6/AAC/agAAahgAAB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AADCu&#10;AACu/QAA/f8AAP//AAD//wAA//8AAP//AAD//QAA/bgAALhRAABRBQAAB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XAAAXaQAAab8AAL/9&#10;AAD9/wAA//8AAP//AAD//wAA//8AAP/nAADnhQAAhSAAA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cAABdpAABpwAAAwP8AAP//&#10;AAD//wAA//8AAP//AAD//wAA/94AAN6yAACyhwAAh10AAF0yAAAyCgAAC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AAAIIQAAITnAADn/wAA//8AAP//&#10;AAD//wAA//8AAP//AAD//wAA//8AAP/9AAD9vwAAv2oAAGoYAAA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UAAAVRAABRuAAAuP0AAP3/AAD//wAA//8AAP//&#10;AAD//wAA//8AAP//AAD//wAA//4AAP6/AAC/agAAahgAAB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gAACjEAADFcAABchwAAh7EAALHcAADc/wAA//8AAP//&#10;AAD//wAA//8AAP//AAD//wAA/9UAANWiAACibgAAbjsAADsLAAAL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XAAAXaQAAab8AAL/9AAD9/wAA//8AAP//&#10;AAD//wAA//8AAP//AAD//wAA//8AAP/dAADdsgAAsocAAIddAABdMgAAMgoAAA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cAABdpAABpvwAAv/0AAP3/AAD//wAA//8AAP//&#10;AAD//wAA//8AAP//AAD//wAA//8AAP//AAD//QAA/b8AAL9qAABqG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wAACzoAADpuAABuoQAAodQAANT9AAD9/wAA//8AAP//&#10;AAD//wAA//8AAP//AAD//wAA//8AAP/+AAD+vwAAv2oAAGoYAAA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oAAAoxAAAxXAAAXIcAAIexAACx3AAA3P8AAP//&#10;AAD//wAA//8AAP//AAD//wAA//8AAP/dAADdsgAAsocAAIddAABdMgAAMgoAAA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wAAF2kAAGm/AAC//QAA/f8AAP//&#10;AAD//wAA//8AAP//AAD//wAA//8AAP//AAD//QAA/dUAANWiAACibgAAbjsAADsLAAAL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XAAAXaQAAab8AAL/9AAD9/wAA//8AAP//&#10;AAD//wAA//8AAP//AAD//wAA//8AAP//AAD//wAA//8AAP/dAADdsgAAsocAAIddAABdMgAAMgoA&#10;AA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oAAAoxAAAxXAAAXIcAAIexAACx3AAA3P8AAP//&#10;AAD//wAA//8AAP//AAD//wAA//8AAP//AAD//wAA//8AAP//AAD//wAA//8AAP//AAD//wAA//8A&#10;AP//AAD//QAA/dUAANWiAACibgAAbjsAADsLAAA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wAACzoAADpuAABuoQAAodQAANT9&#10;AAD9/wAA//8AAP//AAD//wAA//8AAP//AAD//wAA//8AAP//AAD//wAA//8AAP//AAD//wAA//8A&#10;AP//AAD//wAA//8AAP/dAADdsgAAsocAAIddAABdMgAAMgoAAA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oAAAoxAAAxXAAAXIcAAIex&#10;AACx3AAA3P4AAP7/AAD//wAA//8AAP//AAD//wAA//8AAP//AAD//wAA//8AAP//AAD//wAA//8A&#10;AP//AAD//wAA//8AAP//AAD//gAA/t0AAN2yAACyhwAAh10AAF0yAAAyCgAAC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wAACzoAADpuAABuoQAAodQAANT9AAD9/wAA//8AAP//AAD//wAA//8A&#10;AP//AAD//wAA//8AAP//AAD//wAA//8AAP//AAD//wAA//8AAP//AAD//wAA//4AAP7dAADdsgAA&#10;socAAIddAABdMgAAMgoAAA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oAAAoxAAAxXAAAXIcAAIexAACx3AAA3P4AAP7/AAD//wAA//8A&#10;AP//AAD//wAA//8AAP//AAD//wAA//8AAP//AAD//wAA//8AAP//AAD//wAA//8AAP//AAD//wAA&#10;//8AAP//AAD//wAA//8AAP//AAD//QAA/dUAANWiAACibgAAbjsAADsLAAAL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gAACjEAADFcAABchwAAh7EAALHcAADc/gAA/v8A&#10;AP//AAD//wAA//8AAP//AAD//wAA//8AAP//AAD//wAA//8AAP//AAD//wAA//8AAP//AAD//wAA&#10;//8AAP//AAD//wAA//8AAP//AAD//wAA//8AAP//AAD//wAA//8AAP//AAD//wAA//4AAP7dAADd&#10;sgAAsocAAIddAABdMgAAMgoAAA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oA&#10;AAoxAAAxXAAAXIcAAIexAACx3AAA3P4AAP7/AAD//wAA//8AAP//AAD//wAA//8AAP//AAD//wAA&#10;//8AAP//AAD//wAA//8AAP//AAD//wAA//8AAP//AAD//wAA//8AAP//AAD//wAA//8AAP//AAD/&#10;/wAA//8AAP//AAD//wAA//8AAP//AAD//wAA//8AAP//AAD//wAA//8AAP/+AAD+3QAA3bIAALKH&#10;AACHXQAAXTIAADIKAAA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wAACzoAADpuAABuoQAAodQAANT9AAD9/wAA&#10;//8AAP//AAD//wAA//8AAP//AAD//wAA//8AAP//AAD//wAA//8AAP//AAD//wAA//8AAP//AAD/&#10;/wAA//8AAP//AAD//wAA//8AAP//AAD//wAA//8AAP//AAD//wAA//8AAP//AAD//wAA//8AAP//&#10;AAD//wAA//8AAP//AAD//wAA//8AAP//AAD//wAA//8AAP//AAD//wAA//8AAP//AAD//wAA//8A&#10;AP//AAD//QAA/dUAANWiAACibgAAbjsAADsLAAA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wAACzoAADpuAABuoQAAodQAANT9AAD9/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3QAA3bIAALKHAACHXQAAXTIAADIKAAA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sAAAs6AAA6bgAAbqEAAKHUAADU/QAA&#10;/f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AC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sAAAs6AAA6bgAAbqEAAKHU&#10;AADU/QAA/f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4AAAI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KAAAKMQAAMVwAAFyHAACHsQAAsdwAANz+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gAAAg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H8AAADxAAAA/wAAAPEAAAB/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gAA&#10;AKkAAADxAAAA/wAAAP8AAADhAAAAYgAAAA0AAAAAAAAAAAAAAAAAAAAAAAAAAAAAAAAAAAAAAAAA&#10;AAAAAA0AAAB/AAAA8QAAAP8AAADxAAAAfw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5AAAABoAAAAAAAAAAAAAAAAAAAAAAAAAAAAAAAAAAAAAAAAA&#10;DQAAAH8AAADxAAAA/wAAAPEAAAB/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0AAAB/AAAA1AAAAP8AAAD/AAAAVQAAAAAAAAAAAAAAAAAAAAAAAAAAAAAA&#10;DQAAAH8AAADxAAAA/wAAAPEAAAB/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MYAAAD/AAAA/wAAAP8AAADGAAAAVQAAAAAAAAAAAAAAAAAAAAAAAAAAAAAAAAAAAAAAAAAAAAAA&#10;DQAAAH8AAADxAAAA/wAAAPEAAAB/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8QAAAFUAAAAAAAAANwAAAPEAAADG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xAAAA/wAAAP8AAAD/AAAA/wAA&#10;AP8AAAD/AAAAxgAAAA0AAAAAAAAAAAAAAAAAAAAAAAAAAAAAAAAAAAANAAAAxgAAAPEAAABVAAAA&#10;AAAAADcAAADx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8AAADkAAAAGgAAAAAAAAAAAAAAAAAAAAAAAAAAAAAAAAAAAA0AAADGAAAA8QAAAFUAAAAAAAAA&#10;NwAAAPEAAADG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CcAAAA/wAA&#10;APEAAACpAAAAOAAAAA0AAAAAAAAAAAAAAAAAAAAAAAAAAAAAAA0AAADGAAAA8QAAAFUAAAAAAAAA&#10;NwAAAPEAAADG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wAAAD/AAAAnAAAAA0AAAAAAAAADQAA&#10;AIwAAAD/AAAAnAAAAAAAAAAAAAAAAAAAAAAAAAAAAAAAAAAAAA0AAADGAAAA8QAAAFUAAAAAAAAA&#10;NwAAAPEAAADG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8AAABVAAAAAAAAAAAAAAAAAAAAVQAAAP8A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KkAAAAqAAAAAAAAAAAAAABVAAAA1AAAAP8AAAD/AAAAqgAA&#10;AAAAAAAAAAAAAAAAAAAAAAAAAAAAAAAAAKoAAAD/AAAAVQAAAAAAAAAAAAAAAAAAAFUAAAD/AAAA&#10;q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AAAA/wAAAOQAAAAaAAAAAAAA&#10;AAAAAAAAAAAAAAAAAAAAAAAAAAAAqgAAAP8AAABVAAAAAAAAAAAAAAAAAAAAVQ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AAA1AAAAP8AAADGAAAAKgAAAAAAAAAAAAAAAAAA&#10;AAAAAAAAAAAAAAAAAAAAAAAAAAAAqgAAAP8AAABVAAAAAAAAAAAAAAAAAAAAVQ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wAAAH8AAAAAAAAAAAAAAAAAAAAAAAAAAAAAAKoAAAD/AAAAVQAA&#10;AAAAAAAAAAAAAAAAAAAAAAAAAAAAqgAAAP8AAABVAAAAAAAAAAAAAAAAAAAAVQ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AAAAxgAAAA0AAAAAAAAAAAAA&#10;AAAAAAAaAAAA5AAAAP8AAAB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B/AAAAAAAAAAAAAAAAAAAAAAAAAAAAAAAaAAAA5AAAAP8AAADxAAAANwAAAAAAAAAAAAAAAAAA&#10;AAAAAABVAAAA/wAAAMYAAAANAAAAAAAAAAAAAAAAAAAAGgAAAOQAAAD/AAAAV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QAAAJkAAAD/AAAA5AAAABoAAAAAAAAAAAAAAAAAAAAAAAAAAAAA&#10;AFUAAAD/AAAAxgAAAA0AAAAAAAAAAAAAAAAAAAAaAAAA5AAAAP8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AAAAqgAAAAAAAAAAAAAAAAAAAAAAAAAAAAAAAAAAAAAAAAAAAAAAAAAA&#10;AFUAAAD/AAAAxgAAAA0AAAAAAAAAAAAAAAAAAAAaAAAA5AAAAP8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xAAAANwAAAAAAAAAAAAAAAAAAAAAAAAAAAAAAVQAAAP8AAACqAAAAAAAAAAAAAAAAAAAAAAAA&#10;AFUAAAD/AAAAxgAAAA0AAAAAAAAAAAAAAAAAAAAaAAAA5AAAAP8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CqAAAAAAAAAAAAAAAAAAAAAAAAAAAAAACqAAAA/wAA&#10;AMY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jwAAAA0AAAAAAAAAAAAAAAAA&#10;AAAAAAAAAAAAAAAAAABVAAAA/wAAAP8AAAB/AAAAAAAAAAAAAAAAAAAADQAAAMYAAAD/AAAAqgAA&#10;AAAAAAAAAAAAAAAAAAAAAAAAAAAAqgAAAP8AAADGAAAAD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wA&#10;AABVAAAAfwAAAP8AAADkAAAAGgAAAAAAAAAAAAAAAAAAAAAAAAANAAAAxgAAAP8AAACqAAAAAAAA&#10;AAAAAAAAAAAAAAAAAAAAAACqAAAA/wAAAMY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wAAAKoA&#10;AAAAAAAAAAAAAAAAAAAAAAAAAAAAAAAAAAAAAAAAAAAAAAAAAAANAAAAxgAAAP8AAACqAAAAAAAA&#10;AAAAAAAAAAAAAAAAAAAAAACqAAAA/wAAAMY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P8AAABVAAAAAAAAAAAA&#10;AAAAAAAAAAAAAAAAAABVAAAA/wAAAMYAAAANAAAAAAAAAAAAAAANAAAAxgAAAP8AAACqAAAAAAAA&#10;AAAAAAAAAAAAAAAAAAAAAACqAAAA/wAAAMY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wAAAH8AAAAAAAAAAAAAAAAAAAAAAAAAAAAAAH8AAAD/AAAA8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wAAAH8AAAAAAAAAAAAAAAAAAAA3AAAA8QAAAP8AAAB/AAAAAAAAAAAAAAAAAAAAAAAA&#10;AAAAAAB/AAAA/wAAAPE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uQAAAA0AAAB/AAAA/wAAAOQA&#10;AAAaAAAAAAAAAAAAAAAAAAAAAAAAADcAAADxAAAA/wAAAH8AAAAAAAAAAAAAAAAAAAAAAAAAAAAA&#10;AH8AAAD/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xgAAAP8AAADkAAAAGgAAAAAAAAAAAAAAAAAAAAAA&#10;AAAAAAAAAAAAAAAAAAAAAAAAAAAAADcAAADxAAAA/wAAAH8AAAAAAAAAAAAAAAAAAAAAAAAAAAAA&#10;AH8AAAD/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KoAAAAAAAAAAAAAAAAAAAAAAAAAAAAAAH8A&#10;AAD/AAAAfwAAAAAAAAAAAAAAAAAAADcAAADxAAAA/wAAAH8AAAAAAAAAAAAAAAAAAAAAAAAAAAAA&#10;AH8AAAD/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P8AAAD/AAAAVQAAAAAA&#10;AAAAAAAAAAAAAAAAAAAAAAAAVQAAAP8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VQAAAAAA&#10;AAAAAAAAAAAAAH8AAAD/AAAA/wAAAFUAAAAAAAAAAAAAAAAAAAAAAAAAAAAAAFUAAAD/AAAA/wAA&#10;AF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MYAAAA3AAAAAAAAAH8AAAD/AAAA5AAAABoAAAAAAAAAAAAAAAAA&#10;AAAAAAAAfwAAAP8AAAD/AAAAVQAAAAAAAAAAAAAAAAAAAAAAAAAAAAAAVQAAAP8AAAD/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AAAA/wAAAH8AAAAAAAAAAAAAAAAAAAAAAAAAAAAAAAAAAAAAAAAAAAAAAAAA&#10;AAAAAAAAfwAAAP8AAAD/AAAAVQAAAAAAAAAAAAAAAAAAAAAAAAAAAAAAVQAAAP8AAAD/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wAAAH8AAAAAAAAAAAAAAAAAAAAaAAAA5AAAAOQAAAAaAAAAAAAAAAAA&#10;AAAAAAAAfwAAAP8AAAD/AAAAVQAAAAAAAAAAAAAAAAAAAAAAAAAAAAAAVQAAAP8AAAD/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wAAAPEAAAA3AAAAAAAAAAAAAAAAAAAAAAAAAAAA&#10;AAA3AAAA8QAAAP8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8QAAAOQAAAAaAAAAAAAAAAAAAAAAAAAAqgAAAP8A&#10;AADxAAAANwAAAAAAAAAAAAAAAAAAAAAAAAAAAAAANwAAAPEAAAD/AA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c&#10;AAAAfwAAAAAAAAAAAAAAfwAAAP8AAADkAAAAGgAAAAAAAAAAAAAAAAAAAAAAAACqAAAA/wAAAPEA&#10;AAA3AAAAAAAAAAAAAAAAAAAAAAAAAAAAAAA3AAAA8QAAAP8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Dk&#10;AAAAGgAAAAAAAAAAAAAAAAAAAAAAAAAAAAAAAAAAAAAAAAAAAAAAAAAAAAAAAACqAAAA/wAAAPEA&#10;AAA3AAAAAAAAAAAAAAAAAAAAAAAAAAAAAAA3AAAA8QAAAP8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wAAAMYAAAANAAAADQAAAMYAAADUAAAAKgAAAAAAAAAAAAAAAAAAAAAAAACqAAAA/wAAAPEA&#10;AAA3AAAAAAAAAAAAAAAAAAAAAAAAAAAAAAA3AAAA8QAAAP8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D/AAAA8QAAADcAAAAAAAAAAAAAAAAAAAAAAAAAAAAAADcAAADxAAAA/wAAA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fwAAAAAAAAAAAAAAAAAAAAAAAACqAAAA/wAAAPEAAAA3AAAAAAAAAAAA&#10;AAAAAAAAAAAAAAAAAAA3AAAA8QAAAP8AAAC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MYAAAANAAAAAAAAAAAAAAB/&#10;AAAA/wAAAOQAAAAaAAAAAAAAAAAAAAAAAAAAAAAAAKoAAAD/AAAA8QAAADcAAAAAAAAAAAAAAAAA&#10;AAAAAAAAAAAAADcAAADx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UAAAD/AAAA/wAAAKoAAAA4AAAAxgAAAPEAAAD/&#10;AAAA/wAAAKkAAAAqAAAAAAAAAAAAAAAAAAAAAAAAAKoAAAD/AAAA8QAAADcAAAAAAAAAAAAAAAAA&#10;AAAAAAAAAAAAADcAAADx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gAAAOQAAAD/AAAA/wAAAOEAAADh&#10;AAAAnAAAAA0AAAAAAAAAAAAAAAAAAAAAAAAAAAAAAKoAAAD/AAAA8QAAADcAAAAAAAAAAAAAAAAA&#10;AAAAAAAAAAAAADcAAADx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Dk&#10;AAAAGgAAAAAAAAAAAAAAAAAAAAAAAAAAAAAANwAAAPEAAAD/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OQAAAAa&#10;AAAAAAAAAAAAAAAAAAAADQAAAMYAAAD/AAAA5AAAABoAAAAAAAAAAAAAAAAAAAAAAAAAAAAAADcA&#10;AADxAAAA/wAAAK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XAAAANwAAAAAAAAAAAAAAAAAAAH8AAAD/AAAA5AAAABoAAAAA&#10;AAAAAAAAAAAAAAANAAAAxgAAAP8AAADkAAAAGgAAAAAAAAAAAAAAAAAAAAAAAAAAAAAANwAAAPEA&#10;AAD/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D/AAAA8QAAAH8AAAANAAAAAAAAACoAAADUAAAA/wAAAPEAAAA3&#10;AAAAAAAAAAAAAAANAAAAxgAAAP8AAADkAAAAGgAAAAAAAAAAAAAAAAAAAAAAAAAAAAAANwAAAPEA&#10;AAD/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NQAAAD/AAAA/wAAAPEAAABiAAAAAAAAAAAAAAAA&#10;AAAAAAAAAAAAAAANAAAAxgAAAP8AAADkAAAAGgAAAAAAAAAAAAAAAAAAAAAAAAAAAAAANwAAAPEA&#10;AAD/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OQAAAAaAAAAAAAAAAAAAAAA&#10;AAAAAAAAAAAAAAA3AAAA8QAAAP8AAAC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UAAAD/AAAAVQAAAAAAAAAAAAAAAAAAAAAAAAAN&#10;AAAAxgAAAP8AAADkAAAAGgAAAAAAAAAAAAAAAAAAAAAAAAAAAAAANwAAAPEAAAD/AAAAq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AH8AAAAAAAAAAAAAAAAAAAAAAAAAfwAAAP8AAADkAAAAGgAAAAAAAAAAAAAAAAAAAA0AAADG&#10;AAAA/wAAAOQAAAAaAAAAAAAAAAAAAAAAAAAAAAAAAAAAAAA3AAAA8QAAAP8AAAC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wAAAPEAAAA3AAAAAAAAAAAAAAAAAAAAAAAAABoAAADkAAAA/wAAAOQAAAAaAAAAAAAAAA0AAADG&#10;AAAA/wAAAOQAAAAaAAAAAAAAAAAAAAAAAAAAAAAAAAAAAAA3AAAA8QAAAP8AAAC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uQAAANQAAAD/AAAA/wAAAP8AAAB/AAAAAAAAAAAAAAAAAAAAAAAAAA0AAADG&#10;AAAA/wAAAOQAAAAaAAAAAAAAAAAAAAAAAAAAAAAAAAAAAAA3AAAA8QAAAP8AAAC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5AAAABoAAAAAAAAAAAAAAAAAAAAAAAAAAAAAADcAAADx&#10;AAAA/wAAAK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H8AAAAAAAAAAAAAAAAAAAAAAAAAAAAAAA0AAADGAAAA/wAAAOQAAAAa&#10;AAAAAAAAAAAAAAAAAAAAAAAAAAAAAAA3AAAA8QAAAP8AAAC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UAAADkAAAAGgAAAAAAAAAAAAAA&#10;AAAAAAAAAAB/AAAA/wAAAOQAAAAaAAAAAAAAAAAAAAAAAAAADQAAAMYAAAD/AAAA5AAAABoAAAAA&#10;AAAAAAAAAAAAAAAAAAAAAAAAADcAAADx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MYAAAD/AAAA8QAAADcAAAAAAAAA&#10;AAAAAAAAAAAAAAAAAAAAAH8AAAD/AAAA/wAAAFUAAAAAAAAADQAAAMYAAAD/AAAA5AAAABoAAAAA&#10;AAAAAAAAAAAAAAAAAAAAAAAAADcAAADx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B/AAAA&#10;AAAAAGIAAADxAAAA/wAAAP8AAACcAAAAAAAAAAAAAAAAAAAADQAAAMYAAAD/AAAA5AAAABoAAAAA&#10;AAAAAAAAAAAAAAAAAAAAAAAAADcAAADx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AP8AAADxAAAANwAAAAAAAAAAAAAAAAAAAAAAAAAAAAAAVQAAAP8AAAD/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oAAACqAAAA&#10;AAAAAAAAAAAAAAAAAAAAAAAAAAAAAAAAAAAAAKoAAAD/AAAA8QAAADcAAAAAAAAAAAAAAAAAAAAA&#10;AAAAAAAAAFUAAAD/AAAA/wAAAH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FUAAAAAAAAAAAAAAAAAAAAAAAAAAAAAAH8AAAD/AAAA&#10;5AAAABoAAAAAAAAAAAAAAAAAAAAAAAAAqgAAAP8AAADxAAAANwAAAAAAAAAAAAAAAAAAAAAAAAAA&#10;AAAAVQAAAP8AAAD/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8AAADkAAAAGgAAAAAAAAAAAAAAAAAAAAAAAAAAAAAA&#10;NwAAAPEAAAD/AAAAqgAAAAAAAAAAAAAAqgAAAP8AAADxAAAANwAAAAAAAAAAAAAAAAAAAAAAAAAA&#10;AAAAVQAAAP8AAAD/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xgAAAA0AAAAAAAAAAAAAADcAAADxAAAA&#10;/wAAAP8AAAB/AAAAAAAAAAAAAAAAAAAAqgAAAP8AAADxAAAANwAAAAAAAAAAAAAAAAAAAAAAAAAA&#10;AAAAVQAAAP8AAAD/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PEAAAA3AAAA&#10;AAAAAAAAAAAAAAAAAAAAAAAAAABVAAAA/wAAAP8AAAB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xgAAAA0AAAAAAAAAAAAAAAAAAAAAAAAA&#10;AAAAAAAAAAAAAAAAfwAAAP8AAADxAAAANwAAAAAAAAAAAAAAAAAAAAAAAAAAAAAAVQAAAP8AAAD/&#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UAAAD/AAAA/wAAAP8AAAD/AAAA/wAAAP8AAAD/AAAA/wAAAP8AAAD/AAAA/wAAAP8AAACqAAAA&#10;AAAAAAAAAAB/AAAA/wAAAPEAAAA3AAAAAAAAAAAAAAAAAAAAAAAAAAAAAABVAAAA/wAAAP8AAAB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AAAA/wAAAOQAAAAaAAAAAAAAAAAAAAAAAAAAAAAAAAAAAAAaAAAA5AAAAP8AAACqAAAA&#10;AAAAAAAAAAB/AAAA/wAAAPEAAAA3AAAAAAAAAAAAAAAAAAAAAAAAAAAAAABVAAAA/wAAAP8AAAB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AP8AAABVAAAAAAAAAAAAAAAAAAAAAAAAADcAAADxAAAA/wAAAOQAAAAaAAAA&#10;AAAAAAAAAAB/AAAA/wAAAPEAAAA3AAAAAAAAAAAAAAAAAAAAAAAAAAAAAABVAAAA/wAAAP8AAAB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wAAAFUAAAAAAAAAAAAAAAAAAAAAAAAA&#10;AAAAAH8AAAD/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LkAAAANAAAAAAAAAAAAAAAAAAAAAAAAAAAAAAAAAAAAAAAAAAAAAAA3AAAA&#10;8QAAAP8AAABVAAAAAAAAAAAAAAAAAAAAAAAAAAAAAAB/AAAA/wAAAPEAAAA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QAAAP8AAAD/AAAA/wAA&#10;AP8AAAD/AAAA/wAAAP8AAAD/AAAA/wAAAP8AAAD/AAAA/wAAAKoAAAAAAAAAAAAAADcAAADxAAAA&#10;/wAAAFUAAAAAAAAAAAAAAAAAAAAAAAAAAAAAAH8AAAD/AAAA8Q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AAAA8QAA&#10;ADcAAAAAAAAAAAAAAAAAAAAAAAAAAAAAAA0AAADGAAAA/wAAAKoAAAAAAAAAAAAAADcAAADxAAAA&#10;/wAAAFUAAAAAAAAAAAAAAAAAAAAAAAAAAAAAAH8AAAD/AAAA8Q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8QAA&#10;ADcAAAAAAAAAAAAAAAAAAAAAAAAAAAAAAFUAAAD/AAAA8QAAADcAAAAAAAAAAAAAADcAAADxAAAA&#10;/wAAAFUAAAAAAAAAAAAAAAAAAAAAAAAAAAAAAH8AAAD/AAAA8Q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D/AAAAfwAAAAAAAAAAAAAAAAAAAAAAAAAAAAAAqg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UAAADGAAAAGgAA&#10;AAAAAAAAAAAAAAAAAAAAAAAAAAAAAAAAAAAAAAAAAAAAAAAAAA0AAADGAAAA/wAAAH8AAAAAAAAA&#10;AAAAAAAAAAAAAAAAAAAAAKoAAAD/AAAAq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8AAAD/AAAA5AAAABoAAAAAAAAAAAAAAAAAAAAAAAAADQAAAMYAAAD/AAAAfwAAAAAAAAAAAAAA&#10;AAAAAAAAAAAAAAAAqgAAAP8A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AAAAVQAAAAAAAAAAAAAAAAAA&#10;AAAAAAAAAAAADQAAAMYAAAD/AAAAVQAAAAAAAAAAAAAADQAAAMYAAAD/AAAAfwAAAAAAAAAAAAAA&#10;AAAAAAAAAAAAAAAAqgAAAP8A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kAAAAGgAAAAAAAAAAAAAAAAAA&#10;AAAAAAAAAAAADQAAAMYAAADxAAAANwAAAAAAAAAAAAAADQAAAMYAAAD/AAAAfwAAAAAAAAAAAAAA&#10;AAAAAAAAAAAAAAAAqgAAAP8A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P8AAADGAAAADQAAAAAAAAAAAAAAAAAAABoAAADkAAAA/w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xgAAABoAAAAAAAAAAAAAAAAAAAAAAAAAAAAA&#10;AAAAAAANAAAARwAAAAAAAAAAAAAAAAAAAFUAAAD/AAAAxgAAAA0AAAAAAAAAAAAAAAAAAAAaAAAA&#10;5AAAAP8AAAB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P8AAADkAAAAGgAA&#10;AAAAAAAAAAAAAAAAAAAAAAAAAAAAVQAAAP8AAADGAAAADQAAAAAAAAAAAAAAAAAAABoAAADkAAAA&#10;/wAAAF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CqAAAAAAAAAAAAAAAAAAAAAAAAAAAAAAA3AAAA8QAA&#10;AOQAAAAaAAAAAAAAAAAAAAAAAAAAVQAAAP8AAADGAAAADQAAAAAAAAAAAAAAAAAAABoAAADkAAAA&#10;/wAAAF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PEAAAA3AAAAAAAAAAAAAAAAAAAAAAAAAAAAAAANAAAAxgAA&#10;AOQAAAAaAAAAAAAAAAAAAAAAAAAAVQAAAP8AAADGAAAADQAAAAAAAAAAAAAAAAAAABoAAADkAAAA&#10;/wAAAF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P8AAABVAAAAAAAA&#10;AAAAAAAAAAAAVQAAAP8AAAC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QAAAMYAAAAqAAAAAAAAAAAAAAAAAAAAAAAAAAAAAAAAAAAAKgAAANQAAABVAAAAAAAA&#10;AAAAAAAAAAAADQAAAMYAAAD/AAAAVQAAAAAAAAAAAAAAAAAAAFUAAAD/AAAAq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wAAAOQAAAAaAAAAAAAAAAAAAAAAAAAAAAAA&#10;AAAAAAANAAAAxgAAAP8AAABVAAAAAAAAAAAAAAAAAAAAVQAAAP8AAAC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8QAAAP8AAABVAAAAAAAAAAAAAAAAAAAAAAAAAH8AAAD/AAAAVQAAAAAAAAAAAAAAAAAA&#10;AAAAAAANAAAAxgAAAP8AAABVAAAAAAAAAAAAAAAAAAAAVQAAAP8AAAC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KoAAAAAAAAAAAAAAAAAAAAAAAAAAAAAADcAAADxAAAAfwAAAAAAAAAAAAAAAAAA&#10;AAAAAAANAAAAxgAAAP8AAABVAAAAAAAAAAAAAAAAAAAAVQAAAP8AAAC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AAAAOQAAAAqAAAAAAAAAGIAAADxAAAAxg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DxAAAA/wAAAP8A&#10;AAD/AAAA/wAAAP8AAAD/AAAA/wAAAP8AAAD/AAAAxgAAAA0AAAAAAAAAAAAAAAAAAAAAAAAAGgAA&#10;ANQAAADkAAAAKgAAAAAAAABiAAAA8QAAAMY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5AAAABoAAAAAAAAAAAAAAAAAAAAAAAAAAAAAAAAAAAAaAAAA1AAA&#10;AOQAAAAqAAAAAAAAAGIAAADx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8QAAAPEA&#10;AABVAAAAAAAAAA0AAACMAAAA/wAAAH8AAAAAAAAAAAAAAAAAAAAAAAAAAAAAAAAAAAAaAAAA1AAA&#10;AOQAAAAqAAAAAAAAAGIAAADx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CqAAAA/wAAAMYA&#10;AAAqAAAAAAAAAAAAAABVAAAA8QAAAJwAAAANAAAAAAAAAAAAAAAAAAAAAAAAAAAAAAAaAAAA1AAA&#10;AOQAAAAqAAAAAAAAAGIAAADx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nAAAAP8AAAD/AAAA4QAAAG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wAAAP8AAAD/AAAA/wAAAP8AAAD/AAAA/wAAAP8A&#10;AAD/AAAA/wAAAP8AAAB/AAAAAAAAAAAAAAAAAAAAAAAAAAAAAAAAAAAADQAAAJwAAAD/AAAA/wAA&#10;AOEAAAB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P8A&#10;AADkAAAAGgAAAAAAAAAAAAAAAAAAAAAAAAAAAAAAAAAAAAAAAAANAAAAnAAAAP8AAAD/AAAA4QAA&#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AAAqQAAAP8AAAD/AAAA/wAAAKkA&#10;AAAqAAAAAAAAAAAAAAAAAAAAAAAAAAAAAAAAAAAAAAAAAAAAAAANAAAAnAAAAP8AAAD/AAAA4QAA&#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xgAAAP8AAAD/AAAA/wAAAMYA&#10;AABVAAAAAAAAAAAAAAAAAAAAAAAAAAAAAAAAAAAAAAAAAAAAAAANAAAAnAAAAP8AAAD/AAAA4QAA&#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wAAP38AAH9/AAB/fwAAf38AAH9/AAB/fwAAf38AAH9/AAB/fwAAf38AAH8/&#10;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B//wAA//8AAP//AAD//wAA//8AAP//AAD//wAA//8AAP//&#10;AAD//wAA/38AA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8AAD9/AAB/fwAAf38AAH+/AAC//wAA/78AAL9/&#10;AAB/fwAAf38AAH9/AAB/PwAAP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gAAiu0AAO3/&#10;AAD/7QAA7YkAAI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QAABfIAAPL4&#10;AAD4/wAA//8AAP//AAD/9wAA9/EAAPEE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y&#10;AADy/wAA//8AAP//AAD//wAA//8AAP//AAD//wAA//AAAP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gAAivgAAPj/AAD//wAA//8AAP//AAD//wAA//8AAP//AAD/+AAA+IgAAI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cAADc/wAA//8AAP//AAD//wAA//8AAP//AAD//wAA//8AAP//AAD/2gAA2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wAANz/AAD//wAA//8AAP//AAD//wAA//8AAP//AAD//wAA//8A&#10;AP/cAAD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AAA3P8AAP//AAD//wAA//8AAP//AAD//wAA//8A&#10;AP//AAD//wAA/9oAAN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IAACI+AAA+P8AAP//AAD//wAA//8A&#10;AP//AAD//wAA//8AAP/4AAD4hgAAh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HwAADw/wAA//8A&#10;AP//AAD//wAA//8AAP//AAD//wAA/+0AAO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FAAAFqwAAq10A&#10;AF3vAADv9wAA9/8AAP//AAD//wAA//gAAPjuAADuAw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6YA&#10;AKb/AAD/6wAA6w4AAA6HAACH7AAA7P8AAP/sAADshgAAh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KcAACc/wAA//UAAPWZAACZfwAAf38AAH+/AAC//wAA/78AAL9/AAB/fwAAf38AAH9/AAB/PwAA&#10;Pwc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kgAAkv8AAP/1AAD1nQAAnf8AAP//AAD//wAA//8AAP//AAD//wAA//8AAP//AAD//wAA&#10;//8AAP+9AAC9zAAAzAsAAA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YcAAIf/AAD/+QAA+UQAAEQ/AAA/fwAAf38AAH9/AAB/fwAAf38AAH9/AAB/fwAA&#10;f38AAH9/AAB/hgAAhuUAAOX/AAD/sQAAsQMAAA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8AAB8/wAA//sAAPtNAABNAAAAAAAAAAAAAAAAAAAAAAAAAAAAAAAAAAAA&#10;AAAAAAAAAAAAAAAAAAAAAAAAAAAAJwAAJ+4AAO7/AAD/jwAAj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QAAcf8AAP/9AAD9VwAAVwAAAAAAAAAAAAAAAAAAAAAAAAAAAAAA&#10;AAAAAAAAAAAAAAAAAAAAAAAAAAAAAAAAAAAAAAAAAAAAQAAAQPoAAPr/AAD/aw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TBAADB/wAA/2EAAGEAAAAAAAAAAAAAAAAAAAAAAAAA&#10;AAAAAAAAAAAAAAAAAAAAAAAAAAAAAAAAAAAAAAAAAAAAAAAAAAAAAAAAAAAAXgAAXv8AAP/9AAD9&#10;SgAAS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3AAAA8QAAAP8AAAD/AAAA/wAA&#10;AP8AAAD/AAAA/wAAAP8AAAD/AAAA/wAAAMYAAAANAAAAAAAAAAAAAAAAAAAAAAAAAA0AAAB/AAAA&#10;8QAAAP8AAADxAAAAfwAAAA0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sAAAtQAABQAAAAAAAAAAAAAAAAAAAA&#10;AAAAAAAAAAAAAAAAAAAAAAAAAAAAAAAAAAAAAAAAAAAAAAAAAAAAAAAAAAAAAAAAAAAAAAAAAAAA&#10;gAAAgP8AAP/zAADzMAAAM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AAAA/wAA&#10;AP8AAAD/AAAA/wAAAP8AAAD/AAAA/wAAAP8AAAD/AAAAqgAAAAAAAAAAAAAAAAAAAAAAAAANAAAA&#10;xgAAAPEAAABVAAAAAAAAADcAAADxAAAAxgAAAA0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BowAAo/8AAP/kAADkGwAAG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xgAA&#10;AP8AAAD/AAAA/wAAAP8AAAD/AAAA/wAAAP8AAAD/AAAA/wAAAP8AAABVAAAAAAAAAAAAAAAAAAAA&#10;AAAAAKoAAAD/AAAAVQAAAAAAAAAAAAAAAAAAAFUAAAD/AAAAqg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HAAAHwgAAwv8AAP+IAAC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kAAAAcgAAAA0AAAAAAAAAAAAAAAAAAAAAAAAAAAAAAA0AAADGAAAAxgAAAA0AAAAAAAAA&#10;AAAAAAAAAABVAAAA/wAAAMYAAAANAAAAAAAAAAAAAAAAAAAAGgAAAOQAAAD/AAAAVQ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AAAwBgAABgAAAAAAAAAAAAAA&#10;AAAAAAAAAAAAAAAAAAAAAAAAAAAAAAAAAAAAAAAAAAAAAAAAAAAAAAAAAAAAAAAAAAAAAAAAAAAA&#10;AAAAAAAAAAAAAAAAAAAAAAAAAAAAAAAAAAAAAAAAAAATAAATeAAAeAMA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FUAAAAAAAAAAAAAAAAAAAAAAAAAAAAAAAAAAAAAAAAANwAAAPEAAAB/AAAA&#10;AAAAAAAAAAAAAAAADQAAAMYAAAD/AAAAqgAAAAAAAAAAAAAAAAAAAAAAAAAAAAAAqgAAAP8AAADG&#10;AAAADQ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QAAOfQAAPS2AAC2C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rAAAAAAAAAAAAAAAAAAAAAAAAAAAAAAAAAAAAAAAAAAAAAAB/AAAA&#10;8QAAADcAAAAAAAAAAAAAAAAAAAA3AAAA8QAAAP8AAAB/AAAAAAAAAAAAAAAAAAAAAAAAAAAAAAB/&#10;AAAA/wAAAPEAAAA3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wAABzwAADw/wAA&#10;/6AAAKAC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GAAAADQAAAAAAAAAAAAAAAAAAAH8AAAD/AAAA/wAAAFUAAAAAAAAAAAAAAAAAAAAA&#10;AAAAAAAAAFUAAAD/AAAA/wAAAFU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YMAAIOqAACqBAAABAAAAAAAAAAAAAAAAAAAAAAAAAAAAAAAAAAAAAAAAAAAAAAAAAAAAAAAAAAA&#10;AAAAAAAAAAAAAAAAAAAAAAAAAAAAAAAAAAAAAAAAAAAAAAAAAAAAAAAAAAAAAAAAAAAAAAAAAAAA&#10;AAAAAAAAAAAAAAAAAAAAAAAAAAAAAAA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H8AAAAAAAAAAAAAAAAAAAAAAAAAqgAAAP8AAADxAAAANwAAAAAAAAAA&#10;AAAAAAAAAAAAAAAAAAAANwAAAPEAAAD/AAAAfw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MAAAMAAAAAAAAAAAAAAAAAAAAAAAAAAAAAAAAAAAAAAAAAAAAAAAAAAAAA&#10;AAAAAAAAAAAAAAAAAAAAAAAAAAAAAAAAAAAAAAAAAAAAAAAAAAAAAAAAAAAAAAAAAAAAAAAAAAAA&#10;AAAAAAAAAAAAAAAAAAAAAAAAAAAAAAAAAAAAGgAAGsEAAME1AAA1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xAAAANwAAAAAAAAAAAAAAAAAAAAAAAACqAAAA/wAAAPEAAAA3&#10;AAAAAAAAAAAAAAAAAAAAAAAAAAAAAAA3AAAA8QAAAP8AAACq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MAACM/wAA/+gAAOgfAAA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MYAAAANAAAAAAAAAAAAAAAAAAAADQAAAMYAAAD/&#10;AAAA5AAAABoAAAAAAAAAAAAAAAAAAAAAAAAAAAAAADcAAADxAAAA/wAAAKoAAAAAAAAAAAAAAAAA&#10;AAAAAAAAAAAAAAAAAAD/AAAA/wAAAP8AAAD/AAAA/wAAAP8AAAD/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YAAAa+AAC+/AAA/FYA&#10;AF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UAAAD/AAAAfwAAAAAAAAAAAAAAAAAAAAAAAAAN&#10;AAAAxgAAAP8AAADkAAAAGgAAAAAAAAAAAAAAAAAAAAAAAAAAAAAANwAAAPEAAAD/AAAAqgAAAAAA&#10;AAAAAAAAAAAAAAAAAAAAAAAAAAAAAP8AAAD/AAAA/wAAAP8AAAD/AAAA/wAAAP8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QAAFbQAALQgAAAgAAAAAAAAAAAAAAAAAAAAAAAAAAAAAAAAAAAAAAAAAAAAAAAA&#10;AAAAAAAAAAAAAAAAAAAAAAAAAAAAAAAAAAAAAAAAAAAAAAAAAAAAAAAAAAAAAAAAAAAAAAAAAAAA&#10;AAAAAAAAAAAAAAAAAAAAAAAAAAAAAAAAAAAAAAAAAAAAAAAAAAAAAAAAAAAAAAAAAAAAAAAAABEA&#10;ABFCAAB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OQAAAAaAAAAAAAAAAAAAAAA&#10;AAAAAAAAAA0AAADGAAAA/wAAAOQAAAAaAAAAAAAAAAAAAAAAAAAAAAAAAAAAAAA3AAAA8QAAAP8A&#10;AACqAAAAAAAAAAAAAAAAAAAAAAAAAAAAAAAAAAAA/wAAAP8AAAD/AAAA/wAAAP8AAAD/AAAA/wAA&#10;AP8AAAD/AAAA/wAAAP8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EAABHQAADQ/wAA/7gAAL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qgAAAAAAAAAA&#10;AAAAAAAAAAAAAAAAAAAAAAAAAKoAAAD/AAAA8QAAADcAAAAAAAAAAAAAAAAAAAAAAAAAAAAAAFUA&#10;AAD/AAAA/wAAAH8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NyAAAyP8AAP/cAADcGQAAG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8AAABV&#10;AAAAAAAAAAAAAAAAAAAAAAAAAAAAAAAAAAAAfwAAAP8AAADxAAAANwAAAAAAAAAAAAAAAAAAAAAA&#10;AAAAAAAAVQAAAP8AAAD/AAAAVQ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gAACsAAAMD/AAD/4gAA4h8AAB8AAAAAAAAAAAAAAAAAAAAA&#10;AAAAAAAAAAAAAAAAAAAAAAAAAAAAAAAAAAAAAAAAAAAAAAAAAAAAAAAAAAAAAAAAAAAAAAAAAAAA&#10;AAAAAAAAAAAAAAAAAAAAAAAAAAAAAAAAAAAAAAAAAAAAAAAAAAAAAAAAAAAAAAAAAAAAAAAAAAAA&#10;AAAAAAAAAAAAAAAAAAAAAAAAAAAAAAAAAAAAAAAAAAAAAAAAAAAAAAAAAAAAAAsAAA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q&#10;AAAA5AAAABoAAAAAAAAAAAAAAAAAAAAAAAAAAAAAAAAAAAA3AAAA8QAAAP8AAABVAAAAAAAAAAAA&#10;AAAAAAAAAAAAAAAAAAB/AAAA/wAAAPEAAAA3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e3AAC3/wAA/+cAAOclAAAlAAAAAAAAAAAAAAAA&#10;AAAAAAAAAAAAAAAAAAAAAAAAAAAAAAAAAAAAAAAAAAAAAAAAAAAAAAAAAAAAAAAAAAAAAAAAAAAA&#10;AAAAAAAAAAAAAAAAAAAAAAAAAAAAAAAAAAAAAAAAAAAAAAAAAAAAAAAAAAAAAAAAAAAAAAAAAAAA&#10;AAAAAAAAAAAAAAAAAAAAAAAAAAAAAAAAAAAAAAAAAAAAAAAAAAAAAAAAAAAAAAAAAABKAABK6wAA&#10;6zgAAD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CqAAAAAAAAAAAAAAAAAAAAAAAAAAAAAAAAAAAAAAAAAA0AAADGAAAA/wAAAH8A&#10;AAAAAAAAAAAAAAAAAAAAAAAAAAAAAKoAAAD/AAAAqg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ErgAArv8AAP/sAADsKwAAKwAAAAAAAAAA&#10;AAAAAAAAAAAAAAAAAAAAAAAAAAAAAAAAAAAAAAAAAAAAAAAAAAAAAAAAAAAAAAAAAAAAAAAAAAAA&#10;AAAAAAAAAAAAAAAAAAAAAAAAAAAAAAAAAAAAAAAAAAAAAAAAAAAAAAAAAAAAAAAAAAAAAAAAAAAA&#10;AAAAAAAAAAAAAAAAAAAAAAAAAAAAAAAAAAAAAAAAAAAAAAAAAAAAAAAAAAAAAAAAAAAAAAAAAAAA&#10;AJcAAJf/AAD/6gAA6iEAAC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wAAAFUAAAAAAAAAAAAAAAAAAAAAAAAAAAAAAAAAAAAAAAAAAAAAAFUA&#10;AAD/AAAAxgAAAA0AAAAAAAAAAAAAAAAAAAAaAAAA5AAAAP8AAABV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AAA6QAAKT/AAD/8QAA8TIAADIAAAAA&#10;AAAAAAAAAAAAAAAAAAAAAAAAAAAAAAAAAAAAAAAAAAAAAAAAAAAAAAAAAAAAAAAAAAAAAAAAAAAA&#10;AAAAAAAAAAAAAAAAAAAAAAAAAAAAAAAAAAAAAAAAAAAAAAAAAAAAAAAAAAAAAAAAAAAAAAAAAAAA&#10;AAAAAAAAAAAAAAAAAAAAAAAAAAAAAAAAAAAAAAAAAAAAAAAAAAAAAAAAAAAAAAAAAAAAAAAAAAAA&#10;AAAAAAAAAAAABQAABboAALr/AAD/1gAA1hAAAB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f3/////////&#1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ADkAAAAGgAAAAAAAAAAAAAAAAAAAAAAAAAAAAAAAAAAAAAA&#10;AAAAAAAADQAAAMYAAAD/AAAAVQAAAAAAAAAAAAAAAAAAAFUAAAD/AAAAqg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mAAAm8QAA8fUAAPU6AAA6&#10;AAAAAAAAAAAAAAAAAAAAAAAAAAAAAAAAAAAAAAAAAAAAAAAAAAAAAAAAAAAAAAAAAAAAAAAAAAAA&#10;AAAAAAAAAAAAAAAAAAAAAAAAAAAAAAAAAAAAAAAAAAAAAAAAAAAAAAAAAAAAAAAAAAAAAAAAAAAA&#10;AAAAAAAAAAAAAAAAAAAAAAAAAAAAAAAAAAAAAAAAAAAAAAAAAAAAAAAAAAAAAAAAAAAAAAAAAAAA&#10;AAAAAAAAAAAAAAAAAAAAAAAAAAAADwAAD9QAANT/AAD/vQAAvQYAAA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kpL//zMz//8c&#10;HP//FRX//01N///Nzf//////////////////////////////////////////////////////////&#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KoAAAAAAAAAAAAAAAAAAAAAAAAAAAAAAAAA&#10;AAAAAAAAAAAAAAAAAAAAAAAAGgAAANQAAADkAAAAKgAAAAAAAABiAAAA8QAAAMYAAAAN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yAAAy&#10;QgAAQgAAAAAAAAAAAAAAAAAAAAAAAAAAAAAAAAAAAAAAAAAAAAAAAAAAAAAAAAAAAAAAAAAAAAAA&#10;AAAAAAAAAAAAAAAAAAAAAAAAAAAAAAAAAAAAAAAAAAAAAAAAAAAAAAAAAAAAAAAAAAAAAAAAAAAA&#10;AAAAAAAAAAAAAAAAAAAAAAAAAAAAAAAAAAAAAAAAAAAAAAAAAAAAAAAAAAAAAAAAAAAAAAAAAAAA&#10;AAAAAAAAAAAAAAAAAAAAAAAAAAAAAAAAAAAAAAAAAAAAHwAAH+gAAOj/AAD/nQAAnQE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zY2//8R&#10;Ef//AAD//wAA//8AAP//AAD//w8P//+hof//////////////////////////////////////////&#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xAAAANwAAAAAAAAAAAAAAAAAAAAAA&#10;AAAAAAAAAAAAAAAAAAAAAAAAAAAAAAAAAAAAAAAADQAAAJwAAAD/AAAA/wAAAOEAAABi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QAANfYAAPb/AAD/&#10;eAAAe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2&#10;Nv//AQH//wAA//8AAP//AAD//wAA//8AAP//AAD//woK//+YmP//////////////////////////&#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UQAAUf4AAP7/AAD/VgAAV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kpL//xER//8AAP//AAD//wAA//8AAP//AAD//wAA//8AAP//AAD//xoa///p6f//////////&#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AAAJ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gAAcv8AAP/OAADOAw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wAA//8AAP//AAD//wAA//8AAP//AAD//wAA//8A&#10;AP//AAD//wAA//8zM///AAD//wAA//8AAP//AAD//wAA//8AAP//AAD//wAA//8AAP//Cgr//52d&#10;//////////////////8AAP//AAD//wAA//8AAP//AAD///////////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EAAGH9AAD9ZQAAZ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BawAAaxAAAB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wAA//8AAP//AAD//wAA//8A&#10;AP//AAD//wAA//8AAP//AAD//xwc//8AAP//AAD//wAA//8AAP//AAD//wAA//8AAP//AAD//wAA&#10;//8AAP//aGj//////////////////wAA//8AAP//AAD//wAA//8AA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NAABN/QAA/f8AAP9vAAB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FRX//wAA//8AAP//AAD//wAA//8AAP//AAD//wAA&#10;//8AAP//AAD//wEB//90d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QAABTMAADMewAAe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9NTf//AAD//wAA//8AAP//AAD//wAA&#10;//8AAP//AAD//wAA//8AAP//Dw///62t////////////////////////////////////////////&#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gAAAg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83N//8PD///AAD//wAA&#10;//8AAP//AAD//wAA//8AAP//AAD//wAA//8bG///////////////////////////////////////&#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gAABqAAAKC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6Gh&#10;//8LC///AAD//wAA//8AAP//AAD//wAA//8AAP//GBj//+fn////////////////////////////&#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8AAA8/QAA/f8AAP9eAAB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5iY//8bG///CQn//wAA//8BAf//Dw///xsb///n5///////////////////////&#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10;fwAAf38AAH/EAADE7QAA7e0AAO3tAADtxAAAxJcAAJfJAADJgQAAgT8AAD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sAABs/wAA/5YAAJ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np//+cnP//Z2f//3R0//+trf//////////////////////&#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H8AAH//AAD//wAA//8AAP//AAD//wAA//8AAP//AAD//wAA//8AAP//AAD/fw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FAABF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PwAAP/gAAPj/AAD//wAA//8AAP//AAD//wAA//8AAP//AAD//QAA/YMAAIM/&#10;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CKAACK+AAA+P8AAP//AAD//wAA//8AAP//AAD//wAA//8AAP/4&#10;AAD4iAAAi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8AAD9/AAB/fwAAf38AAH9/AAB/fwAAf38AAH9/AAB/fwAA&#10;f38AAH9/AAB/PwAA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NwAANz/AAD//wAA//8AAP//AAD//wAA//8AAP//&#10;AAD//wAA//8AAP/aAAD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f/8AAP//AAD//wAA//8AAP//AAD//wAA&#10;//8AAP//AAD//wAA//8AAP9/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3AAA3P8AAP//AAD//wAA//8AAP//&#10;AAD//wAA//8AAP//AAD//wAA/9wAAN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Ba7AAA7MAAAMDEAADE9gAA&#10;9v8AAP/2AAD2xAAAxH8AAH9/AAB/fwAAfz8AAD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DcAADc/wAA//8AAP//&#10;AAD//wAA//8AAP//AAD//wAA//8AAP//AAD/2gAA2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cAAEf8AAD8/wAA&#10;//sAAPv/AAD//wAA//8AAP/3AAD38QAA8QQ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IgAAIj4&#10;AAD4/wAA//8AAP//AAD//wAA//8AAP//AAD//wAA//gAAPiGAAC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cAAPf/AAD//wAA//8AAP//AAD//wAA//8AAP//AAD/8AAA8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PwAAP/cAAPf/AAD//wAA//8AAP//AAD//wAA//8AAP//AAD/9gAA9n8AAH8/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AACK+AAA+P8AAP//AAD//wAA//8AAP//AAD//wAA//8AAP/4AAD4iAAA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8AAD9/AAB/fwAAf38AAH9/AAB/fwAAf38AAH9/AAB/fwAAf38AAH9/AAB/PwAAP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B/AAB//wAA//8AAP//AAD//wAA//8AAP//AAD//wAA//8AAP//AAD//wAA/38A&#10;AH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wAANz/AAD//wAA//8AAP//AAD//wAA//8AAP//AAD//wAA//8AAP/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wAAf/8AAP//AAD//wAA//8AAP//AAD//wAA//8AAP//AAD//wAA//8A&#10;AP9/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D8AAD9/AAB/fwAAf8MAAMPsAADs7QAA7ewAAOzCAADCfwAAf38A&#10;AH9/AAB/PwAA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3AAA3P8AAP//AAD//wAA//8AAP//AAD//wAA//8AAP//AAD/&#10;/wAA/9wAAN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ggAAgvgAAPj7AAD7/wAA//8AAP//AAD/+wAA+/gA&#10;APiBAACBfwAAfz8AAD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cAADc/wAA//8AAP//AAD//wAA//8AAP//AAD/&#10;/wAA//8AAP//AAD/2gAA2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yAADy/wAA//8AAP//AAD//wAA//8A&#10;AP//AAD//wAA//AAAP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gAAIj4AAD4/wAA//8AAP//AAD/&#10;/wAA//8AAP//AAD//wAA//gAAPiGAAC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gAAivgAAPj/AAD//wAA//8A&#10;AP//AAD//wAA//8AAP//AAD/+AAA+IgAAI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AAAPD/AAD/&#10;/wAA//8AAP//AAD//wAA//8AAP//AAD/7QAA7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cAADc/wAA//8A&#10;AP//AAD//wAA//8AAP//AAD//wAA//8AAP//AAD/2gAA2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AABO8AAO/3AAD3/wAA//8AAP//AAD/+AAA+O4AAO4D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wA&#10;ANz/AAD//wAA//8AAP//AAD//wAA//8AAP//AAD//wAA//8AAP/cAAD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8AAD9/AAB/fwAAf8MAAMP2AAD2/wAA//YAAPbCAADCfwAAf38AAH9/AAB/PwAAPwEAAAF9&#10;AAB9IAAAI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3AAA3P8AAP//AAD//wAA//8AAP//AAD//wAA//8AAP//AAD//wAA/9oAAN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f/8AAP//AAD//wAA//8AAP//AAD//wAA//8AAP//AAD//wAA//8AAP9/&#10;AAB/XQAAXf8AAP/vAADvUAAAU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MAAAO9AAC9/wAA//8AAP//AAD//wAA//8AAP//AAD//wAA//8AAP/4AAD4hgAA&#10;h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fwAAf38AAH9/AAB/fwAAf38AAH9/AAB/fwAAf38AAH9/&#10;AAB/fwAAfz8AAD8SAAASsgAAsv8AAP+cAAC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ryAAAyP8AAP//AAD//wAA//8AAP//AAD//wAA//8AAP//AAD//wAA&#10;/+0AAO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YwAAYwoAAA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GAAAGfQAAffoAAPr/AAD/6wAA66YAAKb3AAD3+wAA+/8AAP//AAD//wAA&#10;//0AAP3/AAD/pQAApX8AAH8/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AAANNEAANH/AAD//wAA/5kAAJmHAACH/wAA//8AAP//AAD//wAA&#10;//8AAP//AAD//wAA//8AAP//AAD//wAA/38AA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EAACEJAAA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3AAB3/wAA/90AAN1BAABBAAAAAD8AAD9/AAB/fwAA&#10;f38AAH9/AAB/fwAAf38AAH+BAACB5QAA5dgAANiKAACKPwAAP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MAAAM2QAA2dEAANEn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UAAAV1AAB1CwAACwAAAAAAAAAAAAAA&#10;AAAAAAAAAAAAAAAAAAAAAAAAAAAAAAAAAAAAAAAQAAAQAQ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9/f//////////////////////////////////////&#1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UAACXbAADb/wAA//QAAPRcAAB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Skv//MzP//xwc//8VFf//TU3//83N////////////&#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4AAA6nAACn/wAA//8AAP+eAACeCwAA&#10;CwAAAAAAAAAAAAAAAAAAAAAAAAAAAAAAAAAAAAAAAAAAAAAAAAAAAAAAAAAAAAAAAAAAAAAAAAAA&#10;AAAAAAAAAAAAAAAAAAAAAAAAAAAAAAAAAAAAAAAAAAAAAAAAAAAAAAAAAAAAAAAAAAAAAAAAAAAA&#10;AAAAAAAAAAAAAAAAAAAAAAAAAAAAAAAAAAAAAAAAAAAAAAAAAAAAAAAAAAAAAAAAAAAAAAAAAAAA&#10;AAAAAAAAAAAAAAAAAAAAAAAAAAAAAAAAAABHAABHSwAAS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Njb//xER//8AAP//AAD//wAA//8AAP//Dw//&#10;/6Gh//////////////////////////////////////////////////////////////////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FlAABl9wAA&#10;9/8AAP/VAADVKwAAKwAAAAAAAAAAAAAAAAAAAAAAAAAAAAAAAAAAAAAAAAAAAAAAAAAAAAAAAAAA&#10;AAAAAAAAAAAAAAAAAAAAAAAAAAAAAAAAAAAAAAAAAAAAAAAAAAAAAAAAAAAAAAAAAAAAAAAAAAAA&#10;AAAAAAAAAAAAAAAAAAAAAAAAAAAAAAAAAAAAAAAAAAAAAAAAAAAAAAAAAAAAAAAAAAAAAAAAAAAA&#10;AAAAAAAAAAAAAAAAAAAAAAAAAAAAAAAAAAAQAAAQnwAAn/8AAP/pAADpEwAAE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zY2//8BAf//AAD//wAA//8AAP//AAD/&#10;/wAA//8AAP//Cgr//5iY////////////////////////////////////////////////////////&#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Skv//ERH//wAA//8AAP//AAD/&#10;/wAA//8AAP//AAD//wAA//8AAP//Ghr//+np////////////////////////////////////////&#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AAD//wAA//8AAP//AAD//wAA//8AAP//AAD//wAA//8AAP//AAD//zMz//8AAP//AAD/&#10;/wAA//8AAP//AAD//wAA//8AAP//AAD//wAA//8KCv//nZ3//////////////////wAA//8AAP//&#10;AAD//wAA//8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AAAYOkAAOkoAAAo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SQAASf8AAP/3AAD3JAAAJ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AAP//AAD//wAA//8AAP//AAD//wAA//8AAP//AAD//wAA//8AAP//HBz/&#10;/wAA//8AAP//AAD//wAA//8AAP//AAD//wAA//8AAP//AAD//wAA//9oaP//////////////////&#10;AAD//wAA//8AAP//AAD//w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8VFf//AAD//wAA//8AAP//AAD//wAA//8AAP//AAD//wAA//8AAP//AQH//3R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JsAABs9AAA9P8AAP95AAB5AAAA&#10;AAAAAAAAAAAAAAAAAAAAAAAAAAAAAAAAAAAAAAAAAAAAAAAAAAAAAAAAAAAAAAAAAAAAAAAAAAAA&#10;AAAAAAAAAAAAAAAAAAAAAAAAAAAAAAAAAAAAAAAAAAAAAAAAAAAAAAAAAAAAAAAAAAAAAAAAAAAU&#10;AAAU6gAA6v8AAP9lAAB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01N//8AAP//AAD//wAA//8AAP//AAD//wAA//8AAP//AAD//wAA//8PD///&#10;ra3///////////////////////////////////////////////////////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zc3//w8P//8AAP//AAD//wAA//8AAP//AAD//wAA//8AAP//&#10;AAD//xsb/////////////////////////////////////////////////////////////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QAAAH8AAADUAAAA/wAAAP8AAABVAAAAAAAAAAAAAAAAAAAA&#10;AAAAAAAAAAANAAAAfwAAAPEAAAD/AAAA8QAAAH8AAAAN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oaH//wsL//8AAP//AAD//wAA//8AAP//&#10;AAD//wAA//8YGP//5+f/////////////////////////////////////////////////////////&#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JwAAAD/AAAA8QAAAKkAAAA4AAAADQAAAAAAAAAAAAAA&#10;AAAAAAAAAAAAAAAADQAAAMYAAADxAAAAVQAAAAAAAAA3AAAA8QAAAMYAAAAN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mJj//xsb//8JCf//&#10;AAD//wEB//8PD///Gxv//+fn////////////////////////////////////////////////////&#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oAAADUAAAA/wAAAMYAAAAqAAAAAAAAAAAAAAAAAAAA&#10;AAAAAAAAAAAAAAAAAAAAAAAAAACqAAAA/wAAAFUAAAAAAAAAAAAAAAAAAABVAAAA/wAAAKo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6en//5yc//9nZ///dHT//62t////////////////////////////////////////////////////&#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P8AAACqAAAAAAAAAAAAAAAAAAAA&#10;AAAAAAAAAAAAAAAAAAAAAAAAAAAAAAAAVQAAAP8AAADGAAAADQAAAAAAAAAAAAAAAAAAABoAAADk&#10;AAAA/wAAAFU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gAA&#10;MvsAAPuWAACWDgAADgAAAAAAAAAAAAAAAAAAAAAAAAAAAAAAAAAAAAAAAAAAAAAAAAAAAAAAAAAA&#10;AAAAAAAAAAAAAAAAAAAAAAAAAAAAAAAAAAAAAAAAAAAAAAAAAAAAAAAAAAAAAAAAAAAAAAAAAAAA&#10;AAAAAAAAAAAAAAAAAAAAAAAAAAAAAAAAAAAAAAAAAAAAAAAAAAAAAAAAAAAAAAAAAAAAAgAAAnAA&#10;AHAN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AAAAqgAAAAAAAAAAAAAA&#10;AAAAAAAAAAAAAAAAAAAAAAAAAAAAAAAAAAAAAA0AAADGAAAA/wAAAKoAAAAAAAAAAAAAAAAAAAAA&#10;AAAAAAAAAKoAAAD/AAAAxgAAAA0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gAAJhMAABMAAAAAAAAAAAAA&#10;AAAAAAAAAAAAAAAAAAAAAAAAAAAAAAAAAAAAAAAAAAAAAAAAAAAAAAAAAAAAAAAAAAAAAAAAAAAA&#10;AAAAAAAAAAAAHwAAH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OQAAAAaAAAA&#10;AAAAAAAAAAAAAAAAAAAAAAAAAAAAAAAAAAAAAAAAAAAAAAAANwAAAPEAAAD/AAAAfwAAAAAAAAAA&#10;AAAAAAAAAAAAAAAAAAAAfwAAAP8AAADxAAAANw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3ZAADZ4gAA4joA&#10;ADoAAAAAAAAAAAAAAAAAAAAAAAAAAAAAAAAAAAAAAAAAAAAAAAAAAAAAAAAAAAAAAAAC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8AAAD/AAAA&#10;fwAAAAAAAAAAAAAAAAAAAAAAAAAAAAAAAAAAAAAAAAAAAAAAAAAAAAAAAAB/AAAA/wAAAP8AAABV&#10;AAAAAAAAAAAAAAAAAAAAAAAAAAAAAABVAAAA/wAAAP8AAABV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GcYA&#10;AMb/AAD//AAA/JkAAJmAAACAfwAAf8QAAMTtAADt7QAA7e0AAO3EAADEfwAAf38AAH+HAACHtAAA&#10;tJwAAJ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OQAAAAaAAAAAAAAAAAAAAAAAAAAAAAAAAAAAAAAAAAAAAAAAAAAAAAAAAAAAAAAAKoAAAD/&#10;AAAA8QAAADcAAAAAAAAAAAAAAAAAAAAAAAAAAAAAADcAAADxAAAA/wAAAH8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8AAAD/AAAAqgAAADgAAADGAAAA8QAAAP8AAAD/AAAAqQAAACoAAAAAAAAAAAAAAAAAAAAA&#10;AAAAqgAAAP8AAADxAAAANwAAAAAAAAAAAAAAAAAAAAAAAAAAAAAANwAAAPEAAAD/AAAAqg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P8AAADxAAAAfwAAAA0AAAAAAAAAKgAAANQAAAD/AAAA8QAAADcAAAAA&#10;AAAAAAAAAA0AAADGAAAA/wAAAOQAAAAaAAAAAAAAAAAAAAAAAAAAAAAAAAAAAAA3AAAA8QAAAP8A&#10;AACqAAAAAAAAAAAAAAAAAAAAAAAAAAAAAAAAAAAA/wAAAP8AAAD/AAAA/wAAAP8AAAD/AAAA/wAA&#10;AP8AAAD/AAAA/wAAAP8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YAAJb9AAD9/wAA//8AAP//AAD//wAA&#10;//8AAP//AAD//wAA//gAAPiOAACOAw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fWAADW/wAA/4IAAI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oAAAD/AAAA8QAAADcAAAAAAAAAAAAAAAAAAAAAAAAAGgAAAOQAAAD/&#10;AAAA5AAAABoAAAAAAAAADQAAAMYAAAD/AAAA5AAAABoAAAAAAAAAAAAAAAAAAAAAAAAAAAAAADcA&#10;AADxAAAA/wAAAKoAAAAAAAAAAAAAAAAAAAAAAAAAAAAAAAAAAAD/AAAA/wAAAP8AAAD/AAAA/wAA&#10;AP8AAAD/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AAA3P8AAP//AAD//wAA&#10;//8AAP//AAD//wAA//8AAP//AAD//wAA/9oAAN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oAADrwAADwZgAAZ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P8AAADxAAAANwAAAAAAAAAAAAAAAAAAAAAAAAAA&#10;AAAAfwAAAP8AAAD/AAAAVQAAAAAAAAANAAAAxgAAAP8AAADkAAAAGgAAAAAAAAAAAAAAAAAAAAAA&#10;AAAAAAAANwAAAPEAAAD/AAAAqgAAAAAAAAAAAAAAAAAAAAAAAAAAAAAAAAAAAP8AAAD/AAAA/wAA&#10;AP8AAAD/AAAA/w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cAADc/wAA&#10;//8AAP//AAD//wAA//8AAP//AAD//wAA//8AAP//AAD/3AAA3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4AAA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OQAAAAaAAAAAAAAAAAAAAAA&#10;AAAAAAAAAAAAAAA3AAAA8QAAAP8AAACqAAAAAAAAAAAAAACqAAAA/wAAAPEAAAA3AAAAAAAAAAAA&#10;AAAAAAAAAAAAAAAAAABVAAAA/wAAAP8AAAB/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wAANz/AAD//wAA//8AAP//AAD//wAA//8AAP//AAD//wAA//8AAP/aAAD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oAAAD/AAAA5AAAABoAAAAA&#10;AAAAAAAAAAAAAAAAAAAAAAAAABoAAADkAAAA/wAAAKoAAAAAAAAAAAAAAH8AAAD/AAAA8QAAADcA&#10;AAAAAAAAAAAAAAAAAAAAAAAAAAAAAFUAAAD/AAAA/wAAAFU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AAAiPgAAPj/AAD//wAA//8AAP//AAD//wAA//8AAP//AAD/+AAA+IYAAI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P8AAADx&#10;AAAANwAAAAAAAAAAAAAAAAAAAAAAAAAAAAAADQAAAMYAAAD/AAAAqgAAAAAAAAAAAAAANwAAAPEA&#10;AAD/AAAAVQAAAAAAAAAAAAAAAAAAAAAAAAAAAAAAfwAAAP8AAADxAAAANw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9wAA9/8AAP//AAD//wAA//8AAP//AAD//wAA//8AAP/2AAD2&#10;fwAAfz8AAD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P8AAABVAAAAAAAAAAAAAAAAAAAAAAAAAAAAAAANAAAAxgAAAP8AAABVAAAAAAAAAAAA&#10;AAANAAAAxgAAAP8AAAB/AAAAAAAAAAAAAAAAAAAAAAAAAAAAAACqAAAA/wAAAKo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H//AAD//wAA//8AAP//AAD//wAA//8AAP//AAD/&#10;/wAA//8AAP//AAD/fw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WMAAGNeAAB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wAAAKoAAAAAAAAAAAAAAAAAAAAAAAAAAAAAADcAAADxAAAA5AAAABoA&#10;AAAAAAAAAAAAAAAAAABVAAAA/wAAAMYAAAANAAAAAAAAAAAAAAAAAAAAGgAAAOQAAAD/AAAAVQ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wAAP38AAH9/AAB/wwAAw+wAAOztAADt&#10;7AAA7MIAAMJ/AAB/fwAAf38AAH8/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AABG/wAA//EAAPEc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wAAAFUAAAAAAAAAAAAAAAAAAAAAAAAAfwAAAP8A&#10;AABVAAAAAAAAAAAAAAAAAAAAAAAAAA0AAADGAAAA/wAAAFUAAAAAAAAAAAAAAAAAAABVAAAA/wAA&#10;AKo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G0AAC0/wAA/7MAALMB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xAAAA8QAAAFUAAAAAAAAADQAAAIwA&#10;AAD/AAAAfwAAAAAAAAAAAAAAAAAAAAAAAAAAAAAAAAAAABoAAADUAAAA5AAAACoAAAAAAAAAYgAA&#10;APEAAADGAAAADQ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0AAB3yAADy/wAA/1gAAF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oAAACpAAAA/wAAAP8A&#10;AAD/AAAAqQAAACoAAAAAAAAAAAAAAAAAAAAAAAAAAAAAAAAAAAAAAAAAAAAAAA0AAACcAAAA/wAA&#10;AP8AAADhAAAAYg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gAAGj/&#10;AAD/6wAA6xQAAB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sEAAMH/AAD/owAAo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gAAJvcAAPf/AAD/SgAAS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gAAdv8AAP/iAADiDgAAD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EzQAAzf8AAP9gAAB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uAAAuSwAAS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AAAKAQ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0AAG37AAD7cwAA&#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SAAA&#10;SP8AAP/2AAD2IwAAI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wAAo8UAAMUkAAAk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MAAAMAw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YAAAYnQAAnRMAAB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4AAK7/AAD/ogAA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AAAJPcAAPf/AAD/SAAAS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df8AAP/hAADhDQ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EzAAAzP8AAP+T&#10;AAC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v&#10;AAAv+wAA+/4AAP47AAA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EAACE/wAA/9cAANcIAAA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gAAAjYAADY/wAA/4QAAI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sAADv+AAD+6AAA6AwAAA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AAIeKAACKfwAAf38A&#10;AH9/AAB/fwAAf38AAH9/AAB/fwAAf38AAH9/AAB/PwAAP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f/8A&#10;AP//AAD//wAA//8AAP//AAD//wAA//8AAP//AAD//wAA//8AAP9/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ggAAgvgAAPj7AAD7/wAA//8AAP//AAD/+wAA+/gAAPiBAACBfwAAfz8AAD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yAADy/wAA//8AAP//AAD//wAA//8AAP//AAD//wAA//AAAP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gAAivgAAPj/AAD//wAA//8AAP//AAD//wAA//8AAP//AAD/+AAA&#10;+IgAAI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cAADc/wAA//8AAP//AAD//wAA//8AAP//AAD//wAA&#10;//8AAP//AAD/2gAA2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wAANz/AAD//wAA//8AAP//AAD//wAA&#10;//8AAP//AAD//wAA//8AAP/cAAD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AAA3P8AAP//AAD//wAA&#10;//8AAP//AAD//wAA//8AAP//AAD//wAA/9oAAN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IAACI+AAA&#10;+P8AAP//AAD//wAA//8AAP//AAD//wAA//8AAP/4AAD4hgAAh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wAADw/wAA//8AAP//AAD//wAA//8AAP//AAD//wAA/+0AAO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wAAP4EAAIH3AAD3+wAA+/8AAP//AAD//wAA//sAAPv2AAD2gQAAgX8AAH8/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B//wAA//8AAP//AAD//wAA//8AAP//AAD//wAA//8AAP//AAD/&#10;/wAA/38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8AAD9/AAB/fwAAf38AAH9/AAB/fwAAf38AAH9/AAB/&#10;fwAAf6YAAKbJAADJPwAAP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UAAAU8wAA8/8AAP9UAAB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wAAAP8AAAD/AAAA/wAAAP8AAAB/AAAA&#10;AAAAAAAAAAAAAAAAAAAAAAAAAAAAAAAADQAAAH8AAADxAAAA/wAAAPEAAAB/AAAADQ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pAABp/wAA/+oAAOoUAAA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P8AAAD/AAAA/wAAAP8AAAD/AAAA&#10;8QAAADcAAAAAAAAAAAAAAAAAAAAAAAAAAAAAAA0AAADGAAAA8QAAAFUAAAAAAAAANwAAAPEAAADG&#10;AAAADQ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K/AAC//wAA/6cAAK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UAAAD/AAAA/wAAAP8AAAD/AAAA&#10;/wAAAP8AAADGAAAADQAAAAAAAAAAAAAAAAAAAAAAAAAAAAAAqgAAAP8AAABVAAAAAAAAAAAAAAAA&#10;AAAAVQAAAP8AAACq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IAACL1AAD1/wAA/1EAAF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uQAAADcAAAAAAAAA&#10;AAAAAAAAAAAAAAAAAAAAAAAAAAAAAAAAAAAAAAAAAAAAAAAAAAAAAFUAAAD/AAAAxgAAAA0AAAAA&#10;AAAAAAAAAAAAAAAaAAAA5AAAAP8AAABV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4AAG7/&#10;AAD/6AAA6BMAAB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UAAADGAAAA&#10;DQAAAAAAAAAAAAAAAAAAAAAAAAAAAAAAAAAAAAAAAAAAAAAAAAAAAAAAAAANAAAAxgAAAP8AAACq&#10;AAAAAAAAAAAAAAAAAAAAAAAAAAAAAACqAAAA/wAAAMYAAAAN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sMAAMP/AAD/owAAo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AP8AAADxAAAAqQAAADgAAAAAAAAAAAAAAAAAAAAAAAAAAAAAAAAAAAAAAAAAAAAAADcAAADx&#10;AAAA/wAAAH8AAAAAAAAAAAAAAAAAAAAAAAAAAAAAAH8AAAD/AAAA8QAAADc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QAAJfcAAPf/AAD/TQAAT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wAAAP8AAAD/AAAA/wAAANQAAAAqAAAAAAAAAAAAAAAAAAAAAAAAAAAAAAAA&#10;AAAAfwAAAP8AAAD/AAAAVQAAAAAAAAAAAAAAAAAAAAAAAAAAAAAAVQAAAP8AAAD/AAAAVQ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gAAcv8AAP+fAAC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AP8AAAD/AAAA/wAAAP8AAAD/AAAA/wAAAPEAAABVAAAAAAAAAAAAAAAA&#10;AAAAAAAAAAAAAACqAAAA/wAAAPEAAAA3AAAAAAAAAAAAAAAAAAAAAAAAAAAAAAA3AAAA8QAAAP8A&#10;AAB/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AAADUAAAUAE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sAAABiAAAA1AAAAP8AAAD/AAAA/wAAAPEAAAA3&#10;AAAAAAAAAAAAAAAAAAAAAAAAAKoAAAD/AAAA8QAAADcAAAAAAAAAAAAAAAAAAAAAAAAAAAAAADcA&#10;AADxAAAA/wAAAKo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gAAANQAAAD/&#10;AAAA/wAAAMYAAAANAAAAAAAAAAAAAAANAAAAxgAAAP8AAADkAAAAGgAAAAAAAAAAAAAAAAAAAAAA&#10;AAAAAAAANwAAAPEAAAD/AAAAqgAAAAAAAAAAAAAAAAAAAAAAAAAAAAAAAAAAAP8AAAD/AAAA/wAA&#10;AP8AAAD/AAAA/w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AAAA8QAAADcAAAAAAAAAAAAAAA0AAADGAAAA/wAAAOQAAAAaAAAAAAAAAAAA&#10;AAAAAAAAAAAAAAAAAAA3AAAA8QAAAP8AAACqAAAAAAAAAAAAAAAAAAAAAAAAAAAAAAAAAAAA/wAA&#10;AP8AAAD/AAAA/wAAAP8AAAD/AAAA/wAAAP8AAAD/AAAA/wAAAP8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fwAAAAAAAAAAAAAADQAAAMYAAAD/AAAA5AAAABoA&#10;AAAAAAAAAAAAAAAAAAAAAAAAAAAAADcAAADxAAAA/wAAAKoAAAAAAAAAAAAAAAAAAAAAAAAAAAAA&#10;AAAAAAD/AAAA/wAAAP8AAAD/AAAA/wAAAP8AAAD/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wAAHzYAAD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P8AAAB/AAAAAAAAAAAAAAAAAAAAqgAAAP8A&#10;AADxAAAANwAAAAAAAAAAAAAAAAAAAAAAAAAAAAAAVQAAAP8AAAD/AAAAfw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IAADLzAADz4QAA4Q0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wAAAH8AAAAAAAAAAAAAAAAA&#10;AAB/AAAA/wAAAPEAAAA3AAAAAAAAAAAAAAAAAAAAAAAAAAAAAABVAAAA/wAAAP8AAABV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BMwAAMz/AAD/lwAA&#10;l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DxAAAANwAAAAAA&#10;AAAAAAAAAAAAADcAAADxAAAA/wAAAFUAAAAAAAAAAAAAAAAAAAAAAAAAAAAAAH8AAAD/AAAA8QAA&#10;ADc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AAA&#10;LM8AAM84AAA4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MYA&#10;AAANAAAAAAAAAAAAAAAAAAAADQAAAMYAAAD/AAAAfwAAAAAAAAAAAAAAAAAAAAAAAAAAAAAAqgAA&#10;AP8AAACq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AAAAVQAAAAAAAAAAAAAAAAAAAAAAAAAAAAAAVQAAAP8AAADGAAAADQAAAAAAAAAAAAAAAAAA&#10;ABoAAADkAAAA/wAAAFU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CcAAAAfwAAAA0AAAAAAAAAAAAAAA0A&#10;AACMAAAA/wAAAH8AAAAAAAAAAAAAAAAAAAAAAAAAAAAAAAAAAAANAAAAxgAAAP8AAABVAAAAAAAA&#10;AAAAAAAAAAAAVQAAAP8AAACq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P8AAAD/AAAA8QAAAMQA&#10;AADxAAAA/wAAAPEAAABiAAAAAAAAAAAAAAAAAAAAAAAAAAAAAAAAAAAAAAAAAAAAAAAaAAAA1AAA&#10;AOQAAAAqAAAAAAAAAGIAAADxAAAAxgAAAA0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AAAAPEA&#10;AAD/AAAA/wAAAOEAAAB/AAAADQAAAAAAAAAAAAAAAAAAAAAAAAAAAAAAAAAAAAAAAAAAAAAAAAAA&#10;AAAAAAANAAAAnAAAAP8AAAD/AAAA4QAAAGI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MAAAM&#10;lgAAlo8AAI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IAADL8AAD8/gAA/jwAAD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UAAIX/AAD/2gAA2goAAA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B9UAANX/AAD/jAAAj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QAANf0AAP39AAD9OQAAO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AAAiP8AAP/X&#10;AADXCAAAC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I&#10;AAAI1wAA1/8AAP+IAAC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4AAA4/QAA/f0AAP01AAA1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MAACM9gAA9lsAAF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kAAAkiAAA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FbAABbMAAAM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wAAZ/8AAP/PAADPBQAAB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MAAAM3wAA3/8AAP9yAAB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CAABClgAA&#10;lg0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QAACQQAA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DfYAADY&#10;dwAAd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QAASf8AAP/4AAD4KAAAK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n/8AAP/HAADHAw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RAAAR5gAA5v8AAP9zAAB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NAABN/wAA//cAAPcmAAA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jAACj/wAA/8MAAMMC&#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IAABLo&#10;AADo/wAA/24AAG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EAAFH/AAD/9QAA9SMAAC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gAAKjNAADNKAAAK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gAADgUAAA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KAACK3AAA3NwAANzcAADciQAAi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AAAF8wAA8/wAAPz/AAD//wAA//8AAP/3AAD38QAA8QQ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wAAP/gAAPj/AAD//wAA//8AAP//AAD//wAA//8AAP//AAD/9wAA&#10;938AAH8/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EAADE/wAA//8AAP//AAD//wAA//8AAP//AAD//wAA&#10;//8AAP//AAD//wAA/38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8/AAB/fwAAf38AAH9/AAB/fwAAf38AAH9/AAB/&#10;fwAAf38AAH9/AAB/fwAAPz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UAAOX/AAD//wAA//8AAP//AAD//wAA&#10;//8AAP//AAD//wAA//8AAP/sAADsPwAAP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38AAP//AAD//wAA//8AAP//AAD/&#10;/wAA//8AAP//AAD//wAA//8AAP//AAB/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AAA3P8AAP//AAD//wAA&#10;//8AAP//AAD//wAA//8AAP//AAD//wAA/9wAAN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PwAAf38AAH9/AAB/&#10;fwAAv78AAP//AAC/vwAAf38AAH9/AAB/fwAAf38AAD8/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8/AAB/fwAAf38A&#10;AH9/AAB/fwAAf38AAH9/AAB/fwAAf38AAH9/AAB/fwAAPz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lAADl/wAA&#10;//8AAP//AAD//wAA//8AAP//AAD//wAA//8AAP//AAD/7AAA7D8AAD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OQAAAAaAAAAAAAAAAAAAAAAAAAAAAAAAAAAAAAAAAAAAAAAAA0AAAB/AAAA8QAAAP8AAADx&#10;AAAAfwAAAA0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qKAADt7QAA//8AAO3tAACJi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38A&#10;AP//AAD//wAA//8AAP//AAD//wAA//8AAP//AAD//wAA//8AAP//AAB/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MAAMP/AAD//wAA//8AAP//AAD//wAA//8AAP//AAD//wAA//8AAP//AAD/fw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oAAAD/AAAA5AAAABoAAAAAAAAAAAAAAAAAAAAAAAAAAAAAAAAAAAANAAAAxgAAAPEAAABV&#10;AAAAAAAAADcAAADxAAAAxgAAAA0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UFAADy8gAA+PgAAP//AAD//wAA//8AAPf3AADx8QAAB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PwAAf38AAH9/AAB/fwAAv78AAP//AAC/vwAAf38AAH9/AAB/fwAAf38AAD8/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wAAP/cAAPf/AAD//wAA//8AAP//AAD//wAA//8AAP//AAD/+gAA+n8AAH8/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wAAAP8AAADkAAAAGgAAAAAAAAAAAAAAAAAAAAAAAAAAAAAAAAAAAKoAAAD/&#10;AAAAVQAAAAAAAAAAAAAAAAAAAFUAAAD/AAAAqg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8vIAAP//AAD//wAA//8AAP//AAD//wAA//8AAP//AADw8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fwAA//8AAH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BO8AAO/3AAD3/wAA//8AAP//AAD/+QAA+f4AAP7/AAD/&#10;b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LkAAACZAAAA/wAAAOQAAAAaAAAAAAAAAAAAAAAAAAAAAAAAAAAAAABV&#10;AAAA/wAAAMYAAAANAAAAAAAAAAAAAAAAAAAAGgAAAOQAAAD/AAAAVQ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qKAAD4+AAA//8AAP//AAD//wAA//8AAP//AAD//wAA//8AAPj4&#10;AACI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ooAAO3tAAD//wAA7e0AAIm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AAIfaAADa3AAA3NoAANqGAACG&#10;YAAAYP8AAP/+AAD+V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cAAAAVQAAAH8AAAD/AAAA5AAAABoAAAAAAAAAAAAAAAAAAAAA&#10;AAAADQAAAMYAAAD/AAAAqgAAAAAAAAAAAAAAAAAAAAAAAAAAAAAAqgAAAP8AAADGAAAADQ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NwAAP//AAD//wAA//8AAP//AAD//wAA//8AAP//&#10;AAD//wAA//8AANr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QUAAPLyAAD4+AAA//8AAP//AAD//wAA&#10;9/cAAPHxAAAE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gAAev8AAP/4AAD4PgAAP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LkAAAANAAAAfwAAAP8AAADkAAAAGgAAAAAAAAAA&#10;AAAAAAAAAAAAAAA3AAAA8QAAAP8AAAB/AAAAAAAAAAAAAAAAAAAAAAAAAAAAAAB/AAAA/wAAAPEA&#10;AAA3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c3AAA//8AAP//AAD//wAA//8AAP//&#10;AAD//wAA//8AAP//AAD//wAA3N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y8gAA//8AAP//AAD//wAA&#10;//8AAP//AAD//wAA//8AAPD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BlAAAlP8AAP/wAADwLAAAL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GAAAANwAAAAAAAAB/AAAA/wAAAOQAAAAa&#10;AAAAAAAAAAAAAAAAAAAAAAAAAH8AAAD/AAAA/wAAAFUAAAAAAAAAAAAAAAAAAAAAAAAAAAAAAFUA&#10;AAD/AAAA/wAAAFU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zcAAD//wAA//8AAP//&#10;AAD//wAA//8AAP//AAD//wAA//8AAP//AADl5QAAAQ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ooAAPj4AAD//wAA&#10;//8AAP//AAD//wAA//8AAP//AAD//wAA+PgAAIi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AAADrAAArP8AAP/kAADkHQAAH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AAAH8AAAAAAAAAAAAAAH8AAAD/&#10;AAAA5AAAABoAAAAAAAAAAAAAAAAAAAAAAAAAqgAAAP8AAADxAAAANwAAAAAAAAAAAAAAAAAAAAAA&#10;AAAAAAAANwAAAPEAAAD/AAAAfw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IgAAPj4&#10;AAD//wAA//8AAP//AAD//wAA//8AAP//AAD//wAA//8AAP//AABjY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c3AAA&#10;//8AAP//AAD//wAA//8AAP//AAD//wAA//8AAP//AAD//wAA2t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IAAAIwQAAwf8AAP/V&#10;AADVEQAAE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GAAAADQAAAAAAAAAA&#10;AAAAfwAAAP8AAADkAAAAGgAAAAAAAAAAAAAAAAAAAAAAAACqAAAA/wAAAPEAAAA3AAAAAAAAAAAA&#10;AAAAAAAAAAAAAAAAAAA3AAAA8QAAAP8AAACq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PAAAP//AAD//wAA//8AAP//AAD//wAA//8AAP//AAD19QAA1NQAAA0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zcAAD//wAA//8AAP//AAD//wAA//8AAP//AAD//wAA//8AAP//AADc3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AAAQ0wAA0/8AAP+gAAC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cAAAAA&#10;AAAAAAAAAAAAAAAAAAAEBAAA7+8AAPf3AAD//wAA//8AAP//AAD4+AAA7u4AAAMDAAABAQAAAAAA&#10;AAAAAAAAAAAAAAAAAAAAAAADAwAAEx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zMwAA8fEAAP//AAD//wAA//8AAP//AAD//wAA//8AAP//AAD//wAA//8AAN/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crAAArBUAAB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IAAGho&#10;AADo6AAAJSUAAAAAAAAAAAAAAAAAAAAAAAAAAAAAh4cAAOzsAAD//wAA7OwAAIaGAAAAAAAAAAAA&#10;AAAAAAAAAAAAAAAAAAAAAAAAAAAAAAAAAFZWAAD19QAAkJAAAB4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CgAAD//wAA//8AAP//AAD//wAA//8AAP//AAD//wAA//8AAP//AAD/&#10;/wAA/v4AAJ+fAAAjI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ZmQAA//8AAP//AACCggAAAAAAAAAAAAA/PwAAf38AAH9/AAB/fwAAv78AAP//AAC/vwAAf38A&#10;AH9/AAB/fwAAf38AAD8/AAAAAAAAAAAAAAAAAAAAAAAAjY0AAP//AAD//wAAgo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jYAAI2NAADy8gAA//8AAP//AAD//wAA//8AAP//AAD/&#10;/wAA//8AAPj4AAD8/AAA//8AAPz8AACengAAIy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BVAAAAAAAAAAAAAAAAAAAAAAAAAAAAAAB/AAAA/wAAAOQAAAAaAAAAAAAAAAAA&#10;AAAAAAAAAAAAAKoAAAD/AAAA8QAAADcAAAAAAAAAAAAAAAAAAAAAAAAAAAAAAFUAAAD/AAAA/wAA&#10;AH8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CKigAA7e0AAP//AADt&#10;7QAAiY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MzAADk5AAAVlYAAAEBAAAAAAAAAAAAAH9/AAD//wAA//8AAP//AAD//wAA//8A&#10;AP//AAD//wAA//8AAP//AAD//wAAf38AAAAAAAAAAAAAAAAAAAAAAAAAAAAAMDAAAKKiAAAVF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xMAAHBwAACUlAAAAAAAAAAAAAAAAAAAAAAAAAAAAAAAAAAAAAAAAAQEAADv7wAA9/cAAP//AAD/&#10;/wAA//8AAPj4AADu7gAAAwMAACMjAACengAA/PwAAP//AAD8/AAAnZ0AACI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wAAAP8AAAD/AAAA/wAAAP8AAAD/AAAA/wAAAP8AAAD/AAAA/wAAAP8A&#10;AAD/AAAAqgAAAAAAAAAAAAAAfwAAAP8AAADxAAAANwAAAAAAAAAAAAAAAAAAAAAAAAAAAAAAVQAA&#10;AP8AAAD/AAAAVQ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FBQAA8vIAAPj4AAD/&#10;/wAA//8AAP//AAD39wAA8fEAAAQ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AAABJUAAJVMAAB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UAAAD/AAAA/wAAAP8AAAD/AAAA/wAAAP8AAAD/AAAA/wAAAP8A&#10;AAD/AAAA/wAAAP8AAACqAAAAAAAAAAAAAAA3AAAA8QAAAP8AAABVAAAAAAAAAAAAAAAAAAAAAAAA&#10;AAAAAAB/AAAA/wAAAPEAAAA3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PLyAAD/&#10;/wAA//8AAP//AAD//wAA//8AAP//AAD//wAA8P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cAABc/wAA//YAAPY4AAA4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OQAAAAaAAAAAAAAAAAAAAAAAAAAAAAAAA0AAADGAAAA/wAAAH8AAAAAAAAAAAAA&#10;AAAAAAAAAAAAAAAAAKoAAAD/AAAAqg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CK&#10;igAA+PgAAP//AAD//wAA//8AAP//AAD//wAA//8AAP//AAD4+AAAiI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GeAACe/wAA/5MAAJ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5AAAABoAAAAAAAAAAAAAAAAAAAAAAAAAAAAAAFUAAAD/AAAAxgAA&#10;AA0AAAAAAAAAAAAAAAAAAAAaAAAA5AAAAP8AAABV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NzcAAD//wAA//8AAP//AAD//wAA//8AAP//AAD//wAA//8AAP//AADa2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UAAAVgAABgAQ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P8AAADkAAAAGgAAAAAAAAAAAAAAAAAAAAAAAAAAAAAADQAA&#10;AMYAAAD/AAAAVQAAAAAAAAAAAAAAAAAAAFUAAAD/AAAAqg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3NwAAP//AAD//wAA//8AAP//AAD//wAA//8AAP//AAD//wAA//8AANz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wAAAOQAAAAaAAAAAAAAAAAAAAAAAAAAAAAA&#10;AAAAAAAAAAAAGgAAANQAAADkAAAAKgAAAAAAAABiAAAA8QAAAMYAAAAN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Dc3AAA//8AAP//AAD//wAA//8AAP//AAD//wAA//8AAP//&#10;AAD//wAA2t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5AAAABoAAAAAAAAAAAAA&#10;AAAAAAAAAAAAAAAAAAAAAAAAAAAADQAAAJwAAAD/AAAA/wAAAOEAAABi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0C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c1AAA1IwAAI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QAAN3dAAD//wAA2toAACwsAAAAAAAABQUA&#10;APLyAAD4+AAA//8AAP//AAD//wAA9/cAAPHxAAAEBAAAAAAAAAgIAABZWQAASk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voAAP//AAD8/AAAnp4AACM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AAAED6AAD6/wAA/3IAAH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IeHAADs7AAA//8AAOzsAACGhgAAAAAAAAAAAAAAAAAAAAAAAAAAAAAAAAAAAAAA&#10;ABMTAAAICAAAAAAAAAAAAAAAAAAAAAAAAAAAAABsbAAAS0sAAAU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BgAAamoAAN/fAADt7QAACwsA&#10;AAAAAADy8gAA//8AAP//AAD//wAA//8AAP//AAD//wAA//8AAPPzAACQkAAA7e0AAP//AADKy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iIgAAnZ0AAPz8AAD//wAA/PwAAJ6eAAAjI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gAAFj/AAD/&#10;/wAA/1kAAF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QA&#10;ACwsAAAAAAAAiooAAPj4AAD//wAA//8AAP//AAD//wAA//8AAP//AAD//wAA//8AAP//AAD//wAA&#10;z88AAGlpAAAC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iIAAJ6eAAD8/AAA//8AAPz8AACengAAIyMAAAAAAAAA&#10;AAAAAAAAAAAAAAAAAAAAPz8AAH9/AAB/fwAAf38AAH9/AAB/fwAAf38AAH9/AAB/fwAAf38AAH9/&#10;AAA/P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EAAHH/AAD/+gAA+kMAAE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c3AAA//8AAP//AAD//wAA//8AAP//AAD//wAA//8AAP//AAD//wAA&#10;8PAAADQ0AAAB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MjAACengAA/PwAAP//AAD8&#10;/AAAUFAAAAAAAAAAAAAAAAAAAAAAAAB/fwAA//8AAP//AAD//wAA//8AAP//AAD//wAA//8AAP//&#10;AAD//wAA//8AAH9/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wAAIz/AAD/8gAA8jAAAD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zcAAD//wAA//8AAP//AAD//wAA//8AAP//AAD//wAA&#10;//8AAP//AADc3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k&#10;JAAAn58AAO3tAAAREQAAAAAAAAAAAAAAAAAAAAAAAD8/AAB/fwAAf38AAMTEAAD29gAA//8AAPb2&#10;AADExAAAf38AAH9/AAB/fwAAPz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qUAAKX/AAD/5wAA5yAAAC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gAAOzsAAJSUAADq6gAA//8AAIqKAAAAAAAAAAAAAAAAAAAA&#10;AAAAAAAAAAAAAAAAAAAAAAAAAAAAAAAAAAAAAAAAAD8/AAB/fwAAf38AAH9/AAC/vwAA//8AAL+/&#10;AAB/fwAAf38AAH9/AAB/fwAAPz8AAAAAAAAAAAAAAAAAAAAAAAALCwAALC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3NwAAP//AAD//wAA//8AAP//AAD//wAA&#10;//8AAP//AAD//wAA//8AANr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g4AAAAAAAAAAAAAAAAAAAAAAAAAAAAAAAAAAAUFAADy8gAA+PgAAP//&#10;AAD//wAA//8AAPf3AADx8QAAB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gAABrwAALz/AAD/2AAA2BMAAB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EAABHRwAAIyMAAAAAAAAA&#10;AAAAAAAAAAAAAAAAAAAALi4AABISAAAAAAAAAAAAAAAAAAAAAAAAAAAAAAAAAAAAAAAAiooAAO3t&#10;AAD//wAA7e0AAImJAAAAAAAAAAAAAAI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IiAAA+PgAAP//AAD//wAA&#10;//8AAP//AAD//wAA//8AAP//AAD4+AAAho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HRwAA+voAAP//&#10;AAD//wAA//8AAP//AAD//wAA//8AAP//AADw8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gAADs8AAM/1&#10;AAD1PgAAP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Q0AAA+voAALOzAAAiIgAAAAAAAAAAAAAAAAAABQUAAPLy&#10;AAD4+AAA//8AAP//AAD//wAA9/cAAPHxAAA4OAAAz88AAEV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w8AAA&#10;//8AAP//AAD//wAA//8AAP//AAD//wAA//8AAO3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Tk&#10;AAD//wAA//8AAP//AAD//wAA//8AAP//AAD//wAA//8AAPj4AACI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QAAGTUAAD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wsAALq6AAD9/QAA+fkAAA8PAAAAAAAAAAAAAAAA&#10;AADy8gAA//8AAP//AAD//wAA//8AAP//AAD//wAA//8AAP//AAD//wAAvL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EAADv7wAA9/cAAP//AAD//wAA//8AAPj4AADu7gAAAw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4eEAAP//AAD//wAA//8AAP//AAD//wAA//8AAP//AAD//wAA//8AANr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cXAABLSwAAAAAAAAAA&#10;AAAAAAAAiooAAPj4AAD//wAA//8AAP//AAD//wAA//8AAP//AAD//wAA//8AAMnJAAAL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HhwAA7OwAAP//AADs7AAAho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c3AAA//8AAP//AAD//wAA//8AAP//AAD//wAA//8AAP//AAD//wAA7e0A&#10;AENDAAAPD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c3AAA//8AAP//AAD//wAA//8AAP//AAD//wAA//8AAP//AAD//wAA2t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8/AAB/fwAAf38AAH9/AAC/vwAA//8AAL+/AAB/fwAAf38AAH9/AAB/&#10;fwAAPz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zcAAD//wAA//8AAP//AAD//wAA//8AAP//AAD//wAA//8A&#10;AP//AAD//wAA//8AAP//AADY2AAAo6MAAG1tAAA4OAAACA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zcAAD//wAA//8AAP//AAD//wAA//8AAP//AAD//wAA//8A&#10;AP//AADc3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38AAP//AAD//wAA//8AAP//AAD//wAA//8AAP//AAD/&#10;/wAA//8AAP//AAB/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IgAAPj4AAD//wAA//8AAP//AAD//wAA//8A&#10;AP//AAD//wAA+voAAMvLAADHxwAA+PgAAP//AAD//wAA//8AAP//AAD7+wAAmZ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8A&#10;AF/4AAD4TgAAT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3NwAAP//AAD//wAA//8AAP//AAD//wAA//8A&#10;AP//AAD//wAA//8AANr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PwAAf38AAH9/AAB/fwAAf38AAH9/AAB/&#10;fwAAf38AAH9/AAB/fwAAf38AAD8/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IiAAA+PgAAP//AAD//wAA//8A&#10;AP//AAD//wAA//8AAP//AAD4+AAAho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w8AAA//8A&#10;AP//AAD//wAA//8AAP//AAD//wAA//8AAO3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EAADv7wAA9/cAAP//AAD//wAA//8AAPj4AADu7gAAAw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fwAA//8AAP//AAD//wAA//8AAP//AAD//wAA//8AAP//AAD//wAA//8AAH9/AAAAAAAA&#10;AAAAAAAAAAAAAAAAAAAAAAAAAAAAAAAAAAAAAAAAAAAAAAAAAAAAAAAAAAAAAAAAAAAAAAEBAAAD&#10;AwAAAAAAAAAAAAAAAAAAAAAAAAAAAADDwwAA//8AAP//AAD+/gAA1NQAAJ6eAABoaAAAMjIAAAUF&#10;AAAAAAAAAAAAAPLyAAD//wAA//8AAP//AAD//wAA//8AAP//AAD//wAA8P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HhwAA7OwAAP//AADs7AAAho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8/AAB/fwAAf38AAH9/AAB/fwAAf38AAH9/AAB/fwAAf38AAH9/AAB/fwAA&#10;Pz8AAAAAAAAAAAAAAAAAAAAAAAAAAAAAAAAAAAAAAAAAAAAAAAAAAAAAAAAAAAAAAAAAAAAAAAAA&#10;AAAAAAAAAAAAAAAAAAAAAAAAAAAAAAAAAAAAAAAAAFtbAACYmAAAzc0AAPv7AAD//wAA//8AAP//&#10;AAD//wAA9/cAAMbGAACamgAA+PgAAP//AAD//wAA//8AAP//AAD//wAA//8AAP//AAD4+AAAiI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8/AAB/fwAAf38AAH9/AAC/vwAA//8AAL+/AAB/fwAAf38AAH9/AAB/fwAA&#10;P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QkAADk5&#10;AABubgAApKQAANnZAAD//wAA/f0AAN7eAAD//wAA//8AAP//AAD//wAA//8AAP//AAD//wAA//8A&#10;AP//AADa2gAAAAAAAAAAAAAAAAAAAAAAAAAAAAAAAAAAAAAAAAAAAAAAAAAAAAAAAAAAAAAAAAAA&#10;AAAAAAAAAAAAAAAAAAAAAAAAAAAAAAAAAAAAAAAAAAAAAAAAAAAAAAAAAAAAAAAAAAAAAAAAAAAA&#10;AAAAAAAAAAAAAAAAAAIAAAJdAABdAw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38AAP//AAD//wAA//8AAP//AAD//wAA//8AAP//AAD//wAA&#10;//8AAP//AAB/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ERAAA7OwAA3NwAAP//AAD//wAA//8AAP//AAD//wAA//8A&#10;AP//AAD//wAA//8AANzcAAAAAAAAAAAAAAAAAAAAAAAAAAAAAAAAAAAAAAAAAAAAAAAAAAAAAAAA&#10;AAAAAAAAAAAAAAAAAAAAAAAAAAAAAAAAAAAAAAAAAAAAAAAAAAAAAAAAAAAAAAAAAAAAAAAAAAAA&#10;AAAAAAAAAAAAAAAAAAAAAAAAAAAAmQAAmf8AAP+TAACTAQ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PwAAf38AAH9/AAB/fwAAf38AAH9/AAB/fwAA&#10;f38AAH9/AAB/fwAAf38AAD8/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c3AAA//8AAP//AAD//wAA//8A&#10;AP//AAD//wAA//8AAP//AAD//wAA2toAAAAAAAAAAAAAAAAAAAAAAAAAAAAAAAAAAAAAAAAAAAAA&#10;AAAAAAAAAAAAAAAAAAAAAAAAAAAAAAAAAAAAAAAAAAAAAAAAAAAAAAAAAAAAAAAAAAAAAAAAAAAA&#10;AAAAAAAAAAAAAAAAAAAAAAAAAAAAAAAAAAAAAABBAABB+QAA+f8AAP94AAB4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iIAAD4+AAA//8A&#10;AP//AAD//wAA//8AAP//AAD//wAA//8AAPj4AACGhgAAAAAAAAAAAAAAAAAAAAAAAAAAAAAAAAAA&#10;AAAAAAAAAAAAAAAAAAAAAAAAAAAAAAAAAAAAAAAAAAAAAAAAAAAAAAAAAAAAAAAAAAAAAAAAAAAA&#10;AAAAAAAAAAAAAAAAAAAAAAAAAAAAAAAAAAAAAAAAAAAAAAAAAAAAAABXAABX/wAA//8AAP9fAABf&#10;igAAitwAANzcAADc3AAA3IkAAI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DwAAD//wAA//8AAP//AAD//wAA//8AAP//AAD//wAA7e0AAAAAAAAAAAAAAAAAAAAAAABOTgAA&#10;LS0AAAAAAAAAAAAAAAAAAAAAAAAAAAAAAAAAAAAAAAAAAAAAAAAAAAAAAAAAAAAAAAAAAAAAAAAA&#10;AAAAAAAAAAAAAAAAAAAAAAAAAAAAAAAAAAAAAAAAAAAAAAAAAAAAAAAAAAAAAAAAAAAAAABwAABw&#10;/wAA//8AAP/6AAD6/wAA//8AAP//AAD/9wAA9/EAAPEE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PwAAgYEAAPf3AAD7+wAA//8AAP//AAD//wAA+/sAAPb2AACBgQAAf38AAD8/AAAAAAAA&#10;CAgAAOrqAAD//wAAvLwAAEtLAAACAgAAAAAAAAAAAAAAAAAAAAAAAAAAAAAAAAAAAAAAAAAAAAAA&#10;AAAAAAAAAAAAAAAAAAAAAAAAAAAAAAAAAAAAAAAAAAAAAAAAAAAAAAAAAAAAAAAAAAAAAAAAAAAA&#10;AAAAAD8AAD/8AAD8/wAA//8AAP//AAD//wAA//8AAP//AAD//wAA//cAAPd/AAB/PwAAP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9/AAD//wAA//8AAP//AAD//wAA//8AAP//AAD//wAA//8AAP//AAD//wAA&#10;f38AAAAAAAAREQAAk5MAAPT0AAD//wAA//8AANnZAABqagAACwsAAAAAAAAAAAAAAAAAAAAAAAAA&#10;AAAAAAAAAAAAAAAAAAAAAAAAAAAAAAAAAAAAAAAAAAAAAAAAAAAAAAAAAAAAAAAAAAAAAAAAAAAA&#10;AAAAAAAAAAAAAAAAxAAAxP8AAP//AAD//wAA//8AAP//AAD//wAA//8AAP//AAD//wAA//8AAP9/&#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UFAABXVwAAyckAAP//AAD/&#10;/wAA+/sAAG1tAAAAAAAAAAAAAAAAAAAAAAAAAAAAAAAAAAAAAAAAAAAAAAAAAAAAAAAAAAAAAAAA&#10;AAAAAAAAAAAAAAAAAAAAAAAAAAAAAAAAAAAAANwAANz/AAD//wAA//8AAP//AAD//wAA//8AAP//&#10;AAD//wAA//8AAP/cAAD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AAOjoAAKurAAD9/QAAOjoAAAAAAAAAAAAAAAAAAAAAAAAAAAAAAAAAAAAAAAAAAAAAAAAAAAAA&#10;AAAAAAAAAAAAAAAAAAAAAAAAAAAAAAAAAAAAAAAAAAAAAAAA5QAA5f8AAP//AAD//wAA//8AAP//&#10;AAD//wAA//8AAP//AAD//wAA/+wAAOw/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wcAAABAQAAAAAAAAAAAAAAAAAAAAAAAAAAAAAGBgAAAAAAAAAA&#10;AAAAAAAAAAAAAAAAAAAAAAAAAAAAAAAAAAAAAAAAAAAAAAAAAAAAAAAAAADDAADD/wAA//8AAP//&#10;AAD//wAA//8AAP//AAD//wAA//8AAP//AAD//wAA/38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x8AAOzs&#10;AACMjAAAICAAAAAAAAAAAAAAAAAAAAAAAAAAAAAAAAAAAAAAAAAAAAAAAAAAAAAAAAAAAD8AAD/3&#10;AAD3/wAA//8AAP//AAD//wAA//8AAP//AAD//wAA//YAAPZ/AAB/PwAAP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rawAA//8AAP//AAC6ugAAAAAAAAAAAAAAAAAAAAAAAAAAAAAAAAAAAAAAAAAAAAAAAAAAAAAA&#10;AAAAAAAAAAQAAATvAADv9wAA9/8AAP//AAD//wAA//gAAPjuAADuAw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zMwAAo6MAAEhIAAAAAAAAAAAAAAAAAAAAAAAAAAAAAAAAAAAAAAAAAAAA&#10;AAAAAAAAAAAAAAAAAAAAAAAAAAAAAACHAACH2gAA2twAANzaAADahgAAh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0cA&#10;ABE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ISAAD29gAA9PQAAJSUAAAlJQAAAAAAAAAAAAAAAAAAAAAAAAAAAACKigAA3NwAANzcAADc3AAA&#10;iY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SUAAL29AAD//wAA//8AAP7+AACysgAAQUEAAEBAAACCggAA+PgAAPv7AAD//wAA&#10;//8AAP//AAD7+wAA+PgAAIGBAAB/fwAAPz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8vAACfnwAA+fkAAP//AAD//wAA5+cAAP//AAD//wAA&#10;//8AAP//AAD//wAA//8AAP//AAD//wAA//8AAP//AAB/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XFwAAgIAAAOrqAAD//wAA&#10;//8AAP//AAD//wAA//8AAP//AAD//wAA//8AAP//AAD7+wAAw8MAAD8/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AgAAOnpAAD//wAA//8AAP//AAD//wAA//8AAP//AAD//wAA//8AAP//AADa2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NwAAP//AAD//wAA//8AAP//AAD//wAA//8AAP//AAD//wAA//8AANz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c3AAA//8AAP//AAD//wAA//8AAP//AAD//wAA//8AAP//AAD/&#10;/wAA2t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H8AAADxAAAA/wAAAP8AAADUAAAAVQAAAAAAAAAAAAAAAAAAAAAAAAAAAAAAAAAAAAAAAAAA&#10;AAAAAAAAAA0AAAB/AAAA8QAAAP8AAADxAAAAfwAAAA0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WlAAD7+wAA//8AAP//AAD//wAA//8AAP//AAD/&#10;/wAA//8AAP39AADDwwAAPz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P8AAAD/AAAA/wAAAP8AAAD/AAAAfwAAAAAAAAAAAAAAAAAAAAAAAAAA&#10;AAAAAAAAAAAAAAANAAAAxgAAAPEAAABVAAAAAAAAADcAAADxAAAAxgAAAA0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38AAP//AAD//wAA//8AAP//AAD/&#10;/wAA//8AAP//AAD//wAA//8AAP//AAC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AKkAAAAqAAAAAAAAAAAAAABVAAAA8QAAAP8AAADxAAAANwAAAAAAAAAA&#10;AAAAAAAAAAAAAAAAAAAAAAAAAKoAAAD/AAAAVQAAAAAAAAAAAAAAAAAAAFUAAAD/AAAAqg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PwAAgYEAAPf3AAD7&#10;+wAA//8AAP//AAD//wAA+/sAAPn5AAD6+gAAxMQAAD8/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B/AAAAAAAAAAAAAAAAAAAAAAAAAAAAAAA3AAAA8QAAAP8AAAB/&#10;AAAAAAAAAAAAAAAAAAAAAAAAAAAAAABVAAAA/wAAAMYAAAANAAAAAAAAAAAAAAAAAAAAGgAAAOQA&#10;AAD/AAAAVQ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eHAADa2gAA3NwAANraAACGhgAAAAAAACYmAAAD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wAAAH8AAAAAAAAAAAAAAAAAAAAAAAAADQAAAMYAAAD/AAAAqgAAAAAAAAAAAAAAAAAAAAAA&#10;AAAAAAAAqgAAAP8AAADGAAAADQ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xAAAANwAAAAAAAAAAAAAAAAAAAAAAAAA3AAAA8QAAAP8AAAB/AAAAAAAAAAAA&#10;AAAAAAAAAAAAAAAAAAB/AAAA/wAAAPEAAAA3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VFQAAAQ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8QAAAH8AAAAAAAAAAAAAAAAAAAAAAAAAAAAAAH8AAAD/AAAA/wAAAFUA&#10;AAAAAAAAAAAAAAAAAAAAAAAAAAAAAFUAAAD/AAAA/wAAAFU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RkAAOTkAACXlwAABQ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B/AAAAAAAAAAAAAAAAAAAAAAAAAAAAAAAAAAAAqgAAAP8A&#10;AADxAAAANwAAAAAAAAAAAAAAAAAAAAAAAAAAAAAANwAAAPEAAAD/AAAAfw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ISAAA+PgAAP//AAC8vAAAER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QAAAH8AAADxAAAA8QAAAFUAAAAAAAAAAAAAAAAAAAAAAAAAAAAAAAAA&#10;AACqAAAA/wAAAPEAAAA3AAAAAAAAAAAAAAAAAAAAAAAAAAAAAAA3AAAA8QAAAP8AAACq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3NwAA6OgAAP//AADZ2QAAJi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UAAAD/AAAA/wAAAP8AAAD/AAAA/wAAAJwAAAANAAAAAAAAAAAA&#10;AAAAAAAADQAAAMYAAAD/AAAA5AAAABoAAAAAAAAAAAAAAAAAAAAAAAAAAAAAADcAAADxAAAA/wAA&#10;AKoAAAAAAAAAAAAAAAAAAAAAAAAAAAAAAAAAAAD/AAAA/wAAAP8AAAD/AAAA/wAAAP8AAAD/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dHQAA0NAA&#10;AP//AADv7wAAQ0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AAAqQAAAP8AAAD/AAAA/wAAAH8A&#10;AAAAAAAAAAAAAAAAAAANAAAAxgAAAP8AAADkAAAAGgAAAAAAAAAAAAAAAAAAAAAAAAAAAAAANwAA&#10;APEAAAD/AAAAqgAAAAAAAAAAAAAAAAAAAAAAAAAAAAAAAAAAAP8AAAD/AAAA/wAAAP8AAAD/AAAA&#10;/wAAAP8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MDAAAr68AAP//AAD8/AAAZ2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gAAAPEA&#10;AAD/AAAA5AAAABoAAAAAAAAAAAAAAA0AAADGAAAA/wAAAOQAAAAaAAAAAAAAAAAAAAAAAAAAAAAA&#10;AAAAAAA3AAAA8QAAAP8AAACqAAAAAAAAAAAAAAAAAAAAAAAAAAAAAAAAAAAA/wAAAP8AAAD/AAAA&#10;/wAAAP8AAAD/AAAA/wAAAP8AAAD/AAAA/wAAAP8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gAAh4cAAP//AAD//wAAkZEAAAQ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AAAAVQAAAAAAAAAAAAAAAAAAAKoAAAD/AAAA8QAAADcAAAAAAAAAAAAA&#10;AAAAAAAAAAAAAAAAAFUAAAD/AAAA/wAAAH8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Xl4AAPn5AADr6wAAHB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P8AAABVAAAAAAAAAAAAAAAAAAAAfwAAAP8AAADxAAAANwAA&#10;AAAAAAAAAAAAAAAAAAAAAAAAAAAAVQAAAP8AAAD/AAAAVQ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OzsAADs7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8QAAADcAAAAAAAAAAAAAAAAAAAA3AAAA8QAA&#10;AP8AAABVAAAAAAAAAAAAAAAAAAAAAAAAAAAAAAB/AAAA/wAAAPEAAAA3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kAAAAGgAAAAAAAAAAAAAAAAAA&#10;AA0AAADGAAAA/wAAAH8AAAAAAAAAAAAAAAAAAAAAAAAAAAAAAKoAAAD/AAAAqg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3AAAA8QAAAH8AAAAAAAAAAAAA&#10;AAAAAAAAAAAAAAAAAFUAAAD/AAAAxgAAAA0AAAAAAAAAAAAAAAAAAAAaAAAA5AAAAP8AAABV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38AAI2NAAAD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wAAAH8AAAAAAAAAAAAAAAAAAAAAAAAAAAAAAKoAAADGAAAADQAA&#10;AAAAAAAAAAAAAAAAAAAAAAAAAAAADQAAAMYAAAD/AAAAVQAAAAAAAAAAAAAAAAAAAFUAAAD/AAAA&#10;qg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8fAAD5+QAA//8AALW1AAAM&#10;D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MYAAAD/AAAA/wAAAMYAAAAqAAAAAAAAACoAAAC5AAAAqQAA&#10;AA0AAAAAAAAAAAAAAAAAAAAAAAAAAAAAAAAAAAAAAAAAGgAAANQAAADkAAAAKgAAAAAAAABiAAAA&#10;8QAAAMYAAAAN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8/AADt&#10;7QAAvr4AAAU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gAAAMYAAAD/AAAA/wAAAP8AAADhAAAAqQAA&#10;ACoAAAAAAAAAAAAAAAAAAAAAAAAAAAAAAAAAAAAAAAAAAAAAAAAAAAAAAAAADQAAAJwAAAD/AAAA&#10;/wAAAOEAAABi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MjAAATE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DQAAA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gYAAMHB&#10;AACurgAACw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tLQAA7+8AAP//AADPzwAAHR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JwAA2toAAP//AADn5wAANj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SEgAAvr4AAP//AAD39wAAWF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FBQAAmZkAAP//AAD//wAAgIAA&#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QAAbm4A&#10;AP39AAD//wAAqakAAAkJ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EgAAPHxAAD8/AAAPD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ioAAF1dAAAAAAAAAAAAAAAAAAAAAAAAiooAANzcAADc3AAA&#10;3NwAAIm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QUAAPLyAAD4+AAA&#10;//8AAP//AAD//wAA9/cAAPHxAAAE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8/AAD4+AAA&#10;//8AAP//AAD//wAA//8AAP//AAD//wAA//8AAPf3AAB/fwAAPz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xMQAAP//AAD//wAA//8AAP//AAD//wAA//8AAP//AAD//wAA//8AAP//AAB/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l5QAA//8AAP//AAD//wAA//8AAP//AAD//wAA//8AAP//AAD//wAA7OwAAD8/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zcAAD//wAA//8AAP//AAD//wAA//8AAP//AAD//wAA//8AAP//AADc&#10;3AAABQUAAA8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eUAAP//AAD//wAA//8AAP//AAD//wAA//8AAP//AAD/&#10;/wAA//8AAOzsAABqagAA//8AANjYAACjowAAbW0AADg4AAAIC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DwwAA//8AAP//AAD//wAA//8AAP//AAD/&#10;/wAA//8AAP//AAD//wAA//8AAKurAAD4+AAA//8AAP//AAD//wAA//8AAPv7AADNzQAAl5cAAGJi&#10;AAAlJ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8/AAD39wAA//8AAP//AAD/&#10;/wAA//8AAP//AAD//wAA//8AAPb2AAB/fwAAPz8AAAYGAAAyMgAAaGgAAJ2dAADT0wAA/f0AAP//&#10;AAD//wAA//8AAJW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QEAADv&#10;7wAA9/cAAP//AAD//wAA//8AAPj4AADu7gAAAwMAAAAAAAAAAAAAAAAAAAAAAAAAAAAAAAAAAAAA&#10;AAAMDAAAPj4AAHR0AACpqQAAUFAAAAAAAAAAAAAAAAAAAAAAAAAAAAAAcXEAALe3AACAgAAAKysA&#10;AAAAAAAAAAAAAAAAAAAAAAAAAAAAAAAAAAAAAAAAAAAAAAAAAAAAAAAAAAAAAAAAAAAAAAAAAAAA&#10;AAAAAIqKAADc3AAA3NwAANzcAACJi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HhwAA2toAANzcAADa2gAAhoYAAAAAAAAAAAAAAAAAAAAAAAAAAAAAAAAAAAAA&#10;AAAAAAAAAAAAAAAAAAAAAAAAAAAAAAAAAAAAAAAAAAAAAAAAAAAAAAAAAAAAAAAAAAC2tgAA//8A&#10;AP//AABaWgAAAAAAAAAAAAAAAAAAAAAAAAAAAAADAwAAAAAAAAAAAAAAAAAAAAAAAAAAAAAAAAAA&#10;AAAAAAUFAADy8gAA+PgAAP//AAD//wAA//8AAPf3AADx8QAABA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8fAABWVgAAjIwAAB8fAAAAAAAAAAAAAAAAAAAAAAAAAAAAALi4AADV1QAAn58AAGlpAAAzMwAA&#10;BgYAAAAAAAA/PwAA+PgAAP//AAD//wAA//8AAP//AAD//wAA//8AAP//AAD39wAAf38AAD8/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QAA6uoAAP//AAD//wAA&#10;//8AAP//AAD4+AAAx8cAAObmAAD//wAA//8AAP//AAD//wAA//8AAP//AAD//wAA//8AAP//AAD/&#10;/wAAf3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JCQAA&#10;OTkAAG9vAACkpAAA2toAAP//AAD//wAA//8AAP//AAD//wAA//8AAP//AAD//wAA//8AAP//AAD/&#10;/wAA//8AAOzsAAA/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REAAEVFAADt7QAA//8AAP//AAD//wAA//8AAP//AAD/&#10;/wAA//8AAP//AAD//wAA3Nw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XlAAD//wAA//8AAP//AAD/&#10;/wAA//8AAP//AAD//wAA//8AAP//AADy8gAAQE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8MAAP//AAD/&#10;/wAA//8AAP//AAD//wAA//8AAP//AAD//wAA//8AAP//AADFx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10;PwAA9/cAAP//AAD//wAA//8AAP//AAD//wAA//8AAP//AAD6+gAA8vIAAGR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BAAA7+8AAPf3AAD//wAA//8AAP//AAD4+AAA7u4AAAMDAAAFBQAAAAAAAAAA&#10;AAAAAAAAAAAAAAAAAAAAAAAACg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4cAANraAADc3AAA2toAAIaGAAAAAAAAAAAAAAAA&#10;AAAAAAAAAAAAAAAAAAAAAAAAAAAAACQkAADy8gAAkJAAAB4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W0AAP//AAD//wAA+/sAAKKiAAAsL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y8AAKWlAAD8/AAA//8A&#10;AP//AAC0tAAAPD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EhAACTkwAA9vYAAP//AAD//wAAxcUAAE5OAAAC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VFQAAgoIAAO7uAAD//wAA9vYAABQ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AwAAHBwAAB8f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cnAAAWF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78AAPf3AACWlgAAGh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kJAACysgAA//8AAP39AAAiI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KgAAZ2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tLQAAVFQAAAMDAAAAAAAAAAAAAAAAAAAAAAAAiooAANzc&#10;AADc3AAA3NwAAImJ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oAAACpAAAA8QAAAP8AAAD/AAAA4QAAAGIAAAANAAAAAAAAAAAAAAAA&#10;AAAAAAAAAAAAAAAAAAAAAAAAAAAAAAANAAAAfwAAAPEAAAD/AAAA8QAAAH8AAAAN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urAAD//wAA2toAAGZmAAAICAAABQUAAPLy&#10;AAD4+AAA//8AAP//AAD//wAA9/cAAPHxAAAEB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8QAAAP8AAAD/AAAA/wAAAP8AAAD/AAAA/wAAAMYAAAAN&#10;AAAAAAAAAAAAAAAAAAAAAAAAAAAAAAAAAAAADQAAAMYAAADxAAAAVQAAAAAAAAA3AAAA8QAAAMYA&#10;AAAN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2cAAN7eAAD//wAA//8AAO3t&#10;AAD8/AAA//8AAP//AAD//wAA//8AAP//AAD//wAA//8AAPf3AAB/fwAAPz8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CpAAAAKgAAAAAAAAAAAAAAVQAAANQAAAD/&#10;AAAA/wAAAKoAAAAAAAAAAAAAAAAAAAAAAAAAAAAAAAAAAACqAAAA/wAAAFUAAAAAAAAAAAAAAAAA&#10;AABVAAAA/wAAAKo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QAAFhY&#10;AADQ0AAA//8AAP//AAD//wAA//8AAP//AAD//wAA//8AAP//AAD//wAA//8AAP//AAB/fw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fwAAAAAAAAAAAAAAAAAAAAAAAAAA&#10;AAAAGgAAAOQAAAD/AAAA8QAAADcAAAAAAAAAAAAAAAAAAAAAAAAAVQAAAP8AAADGAAAADQAAAAAA&#10;AAAAAAAAAAAAABoAAADkAAAA/wAAAFU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BAADs7AAA//8AAP//AAD//wAA//8AAP//AAD//wAA//8AAP//AAD//wAA7OwA&#10;AD8/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I8AAAANAAAAAAAAAAAAAAAA&#10;AAAAAAAAAAAAAAAAAAAAVQAAAP8AAAD/AAAAfwAAAAAAAAAAAAAAAAAAAA0AAADGAAAA/wAAAKoA&#10;AAAAAAAAAAAAAAAAAAAAAAAAAAAAAKoAAAD/AAAAxgAAAA0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zcAAD//wAA//8AAP//AAD//wAA//8AAP//AAD//wAA//8A&#10;AP//AADc3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8QAAAP8AAAB/AAAAAAAAAAAAAAAAAAAANwAAAPEA&#10;AAD/AAAAfwAAAAAAAAAAAAAAAAAAAAAAAAAAAAAAfwAAAP8AAADxAAAANw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eUAAP//AAD//wAA//8AAP//AAD//wAA//8A&#10;AP//AAD//wAA//8AAOzsAAA/Pw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FUAAAAAAAAAAAAAAAAA&#10;AAB/AAAA/wAAAP8AAABVAAAAAAAAAAAAAAAAAAAAAAAAAAAAAABVAAAA/wAAAP8AAABV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DwwAA//8AAP//AAD//wAA//8A&#10;AP//AAD//wAA//8AAP//AAD//wAA//8AAH9/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DkAAAAGgAAAAAA&#10;AAAAAAAAAAAAAKoAAAD/AAAA8QAAADcAAAAAAAAAAAAAAAAAAAAAAAAAAAAAADcAAADxAAAA/wAA&#10;AH8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8/AAD39wAA//8A&#10;AP//AAD//wAA//8AAP//AAD//wAA//8AAPb2AAB/fwAAPz8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wAAAH8A&#10;AAAAAAAAAAAAAAAAAAAAAAAAqgAAAP8AAADxAAAANwAAAAAAAAAAAAAAAAAAAAAAAAAAAAAANwAA&#10;APEAAAD/AAAAqg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EAADv7wAA9/cAAP//AAD//wAA//8AAPj4AADu7gAAAwM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kAAAAGgAAAAAAAAAAAAAAAAAAAA0AAADGAAAA/wAAAOQAAAAaAAAAAAAAAAAAAAAAAAAAAAAA&#10;AAAAAAA3AAAA8QAAAP8AAACqAAAAAAAAAAAAAAAAAAAAAAAAAAAAAAAAAAAA/wAAAP8AAAD/AAAA&#10;/wAAAP8AAAD/AAAA/wAAAP8AAAD/AAAA/wAAAP8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HhwAA2toAANzcAADa2gAAhoY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wAAAFUAAAAAAAAAAAAAAAAAAAAAAAAADQAAAMYAAAD/AAAA5AAAABoAAAAAAAAAAAAA&#10;AAAAAAAAAAAAAAAAADcAAADxAAAA/wAAAKoAAAAAAAAAAAAAAAAAAAAAAAAAAAAAAAAAAAD/AAAA&#10;/wAAAP8AAAD/AAAA/wAAAP8AAAD/AAAA/wAAAP8AAAD/AAAA/w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B/AAAAAAAAAAAAAAAAAAAAAAAAAAAAAAANAAAAxgAAAP8AAADkAAAAGgAA&#10;AAAAAAAAAAAAAAAAAAAAAAAAAAAANwAAAPEAAAD/AAAAqgAAAAAAAAAAAAAAAAAAAAAAAAAAAAAA&#10;AAAAAP8AAAD/AAAA/wAAAP8AAAD/AAAA/wAAAP8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qAAAAqgAAAAAAAAAAAAAAAAAAAAAAAAAAAAAAAAAAAAAAAACqAAAA/wAA&#10;APEAAAA3AAAAAAAAAAAAAAAAAAAAAAAAAAAAAABVAAAA/wAAAP8AAAB/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MYAAAANAAAAAAAAAAAAAAAAAAAAAAAAAAAAAAAAAAAAAAAA&#10;AH8AAAD/AAAA8QAAADcAAAAAAAAAAAAAAAAAAAAAAAAAAAAAAFUAAAD/AAAA/wAAAFU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UAAAC5AAAADQAAAAAAAAAAAAAAAAAAAAAAAAAAAAAAAAAA&#10;AAAAAAAAAAAANwAAAPEAAAD/AAAAVQAAAAAAAAAAAAAAAAAAAAAAAAAAAAAAfwAAAP8AAADxAAAA&#10;Nw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xgAAABoAAAAAAAAAAAAAAAAAAAAAAAAAAAAA&#10;AAAAAAAAAAAAAAAAAAAAAAANAAAAxgAAAP8AAAB/AAAAAAAAAAAAAAAAAAAAAAAAAAAAAACqAAAA&#10;/wAAAKo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MYAAAAaAAAAAAAAAAAAAAAAAAAAAAAA&#10;AAAAAAAAAAAADQAAAEcAAAAAAAAAAAAAAAAAAABVAAAA/wAAAMYAAAANAAAAAAAAAAAAAAAAAAAA&#10;GgAAAOQAAAD/AAAAVQAAAAAAAAAAAAAAAAAAAAAAAAAAAAAAAAAAAAAAAAAAAAAAAAAAAAAAAAAA&#10;AAAAAAAAAAAAAAAAAAAAAAAAAAAAAAAA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GAAAAKgAAAAAAAAAAAAAAAAAA&#10;AAAAAAAAAAAAAAAAACoAAADUAAAAVQAAAAAAAAAAAAAAAAAAAA0AAADGAAAA/wAAAFUAAAAAAAAA&#10;AAAAAAAAAABVAAAA/wAAAKoAAAAAAAAAAAAAAAAAAAAAAAAAAAAAAAAAAAAAAAAAAAAAAAAAAAAA&#10;AAAAAAAAAAAAAAAAAAAAAAAAAAAAAAAAAAAAAAAAAAA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AA8QAAAP8AAAD/AAAA/wAA&#10;AP8AAAD/AAAA/wAAAP8AAAD/AAAA/wAAAMYAAAANAAAAAAAAAAAAAAAAAAAAAAAAABoAAADUAAAA&#10;5AAAACoAAAAAAAAAYgAAAPEAAADGAAAADQAAAAAAAAAAAAAAAAAAAAAAAAAAAAAAAAAAAAAAAAAA&#10;AAAAAAAAAAAAAAAAAAAAAAAAAAAAAAAAAAAAAAAAAAAAAAAAAAAAAA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QAAAP8AAAD/AAAA/wAA&#10;AP8AAAD/AAAA/wAAAP8AAAD/AAAA/wAAAP8AAAD/AAAAfwAAAAAAAAAAAAAAAAAAAAAAAAAAAAAA&#10;AAAAAA0AAACcAAAA/wAAAP8AAADhAAAAY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fwAAAPEAAAD/AAAA8QAAAH8AAAANAAAAAAAAAAAAAAAAAAAA&#10;AAAAAAAAAAAAAAAAAAAAAAAAAAAAAAAAAAAAAAAAAAAAAAAAAAAAAAAAAAAAAAAAAAAAAAAAAAAA&#10;AAAAKgAAAKk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B/AAAA8QAAAP8AAADxAAAAfwAAAA0AAAAAAAAAAAAAAAAAAAAAAAAAAAAAAAAAAAAAAAAA&#10;AAAAAAAAAAAAAAAAAAAAAAAAAAAAAAAAAAAAAAAAAAAAAAAADQAAAH8AAADxAAAA/wAAAPEAAAB/&#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H8AAADxAAAA/wAAAPEAAAB/AAAADQAAAAAAAAAAAAAAAAAAAAAAAAAAAAAA&#10;AAAAAAAAAAAAAAAAAAAAAAAAAAAAAAAAAAAAAAAAAAAAAAAAAAAAAAAAAAAAAAAAAAAAACoAAACp&#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xAAAAVQAAAAAAAAA3AAAA8QAAAMYAAAANAAAA&#10;AAAAAAAAAAAAAAAAAAAAAAAAAAAAAAAAAAAAAAAAAAAAAAAAAAAAAAAAAAAAAAAAAAAAAAAAAAAN&#10;AAAAYgAAAOEAAAD/AAAA/w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PEAAABVAAAAAAAAADcAAADxAAAAxgAAAA0AAAAAAAAAAAAAAAAAAAAAAAAA&#10;AAAAAAAAAAAAAAAAAAAAAAAAAAAAAAAAAAAAAAAAAAAAAAAAAAAAAA0AAADGAAAA8QAAAFUAAAAA&#10;AAAANwAAAPEAAADG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8QAAAFUAAAAAAAAANwAAAPEAAADGAAAADQAAAAAAAAAAAAAA&#10;AAAAAAAAAAAAAAAAAAAAAAAAAAAAAAAAAAAAAAAAAAAAAAAAAAAAAAAAAAAAAAAADQAAAGIAAADh&#10;AAAA/wAAAP8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wAAAFUAAAAAAAAAAAAAAAAAAABVAAAA&#10;/wAAAKoAAAAAAAAAAAAAAAAAAAAAAAAAAAAAAAAAAAAAAAAAAAAAAAAAAAAAAAAAAAAAAAAAAAAA&#10;AAAAAAAAAFUAAADGAAAAtwAAAP8AAAD/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oAAAD/AAAAVQAAAAAAAAAAAAAAAAAAAFUAAAD/AAAAqgAAAAAAAAAAAAAA&#10;AAAAAAAAAAAAAAAAAAAAAAAAAAAAAAAAAAAAAAAAAAAAAAAAAAAAAAAAAAAAAAAAqgAAAP8AAABV&#10;AAAAAAAAAAAAAAAAAAAAVQAAAP8AAAC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gAAAP8AAABVAAAAAAAAAAAAAAAAAAAAVQAAAP8AAACqAAAA&#10;AAAAAAAAAAAAAAAAAAAAAAAAAAAAAAAAAAAAAAAAAAAAAAAAAAAAAAAAAAAAAAAAAAAAAAAAAABV&#10;AAAAxgAAALcAAAD/AAAA/w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QAAAP8AAADGAAAADQAAAAAAAAAAAAAA&#10;AAAAABoAAADkAAAA/wAAAFUAAAAAAAAAAAAAAAAAAAAAAAAAAAAAAAAAAAAAAAAAAAAAAAAAAAAA&#10;AAAAAAAAAAAAAAAAAAAAAAAAAAAAAAAAAAAAqgAAAP8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AAAA/wAAAMYAAAANAAAAAAAAAAAAAAAAAAAAGgAAAOQAAAD/AAAA&#10;VQAAAAAAAAAAAAAAAAAAAAAAAAAAAAAAAAAAAAAAAAAAAAAAAAAAAAAAAAAAAAAAAAAAAFUAAAD/&#10;AAAAxgAAAA0AAAAAAAAAAAAAAAAAAAAaAAAA5AAAAP8AAAB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AAAAxgAAAA0AAAAAAAAAAAAAAAAAAAAaAAAA&#10;5AAAAP8AAABVAAAAAAAAAAAAAAAAAAAAAAAAAAAAAAAAAAAAAAAAAAAAAAAAAAAAAAAAAAAAAAAA&#10;AAAAAAAAAAAAAAAAAAAAAAAAAKoAAAD/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KoAAAAAAAAA&#10;AAAAAAAAAAAAAAAAAAAAAKoAAAD/AAAAxgAAAA0AAAAAAAAAAAAAAAAAAAAAAAAAAAAAAAAAAAAA&#10;AAAAAAAAAAAAAAAAAAAAAAAAAAAAAAAAAAAAAAAAAAAAAACqAAAA/w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AAAAqgAAAAAAAAAAAAAAAAAAAAAAAAAAAAAA&#10;qgAAAP8AAADGAAAADQAAAAAAAAAAAAAAAAAAAAAAAAAAAAAAAAAAAAAAAAAAAAAAAAAAAAAAAAAN&#10;AAAAxgAAAP8AAACqAAAAAAAAAAAAAAAAAAAAAAAAAAAAAACqAAAA/wAAAMY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P8AAACqAAAAAAAAAAAAAAAAAAAA&#10;AAAAAAAAAACqAAAA/wAAAMYAAAANAAAAAAAAAAAAAAAAAAAAAAAAAAAAAAAAAAAAAAAAAAAAAAAA&#10;AAAAAAAAAAAAAAAAAAAAAAAAAAAAAAAAAAAAqgAAAP8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AAAA&#10;fwAAAAAAAAAAAAAAAAAAAAAAAAAAAAAAfwAAAP8AAADxAAAANwAAAAAAAAAAAAAAAAAAAAAAAAAA&#10;AAAAAAAAAAAAAAAAAAAAAAAAAAAAAAAAAAAAAAAAAAAAAAAAAAAAAAAAAH8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P8AAAB/AAAAAAAAAAAAAAAAAAAA&#10;AAAAAAAAAAB/AAAA/wAAAPEAAAA3AAAAAAAAAAAAAAAAAAAAAAAAAAAAAAAAAAAAAAAAAAAAAAAA&#10;AAAAAAAAADcAAADxAAAA/wAAAH8AAAAAAAAAAAAAAAAAAAAAAAAAAAAAAH8AAAD/AAAA8Q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DxAAAA/wAAAH8AAAAAAAAA&#10;AAAAAAAAAAAAAAAAAAAAAH8AAAD/AAAA8QAAADcAAAAAAAAAAAAAAAAAAAAAAAAAAAAAAAAAAAAA&#10;AAAAAAAAAAAAAAAAAAAAAAAAAAAAAAAAAAAAAAAAAAAAAAB/AAAA/w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P8AAABVAAAAAAAAAAAAAAAAAAAAAAAAAAAAAABVAAAA/wAAAP8AAABVAAAAAAAAAAAAAAAA&#10;AAAAAAAAAAAAAAAAAAAAAAAAAAAAAAAAAAAAAAAAAAAAAAAAAAAAAAAAAAAAAAAAAAAAfwAAAP8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8AAAD/AAAA/wAAAFUAAAAAAAAA&#10;AAAAAAAAAAAAAAAAAAAAAFUAAAD/AAAA/wAAAFUAAAAAAAAAAAAAAAAAAAAAAAAAAAAAAAAAAAAA&#10;AAAAAAAAAAAAAAAAAAAAfwAAAP8AAAD/AAAAVQAAAAAAAAAAAAAAAAAAAAAAAAAAAAAAVQAAAP8A&#10;AAD/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P8AAAD/AAAA&#10;VQAAAAAAAAAAAAAAAAAAAAAAAAAAAAAAVQAAAP8AAAD/AAAAVQAAAAAAAAAAAAAAAAAAAAAAAAAA&#10;AAAAAAAAAAAAAAAAAAAAAAAAAAAAAAAAAAAAAAAAAAAAAAAAAAAAAAAAAH8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oAAAD/AAAA8QAAADcAAAAAAAAAAAAAAAAAAAAAAAAAAAAAADcAAADxAAAA/wAAAH8AAAAA&#10;AAAAAAAAAAAAAAAAAAAAAAAAAAAAAAAAAAAAAAAAAAAAAAAAAAAAAAAAAAAAAAAAAAAAAAAAAAAA&#10;AAB/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AP8AAADxAAAA&#10;NwAAAAAAAAAAAAAAAAAAAAAAAAAAAAAANwAAAPEAAAD/AAAAfwAAAAAAAAAAAAAAAAAAAAAAAAAA&#10;AAAAAAAAAAAAAAAAAAAAAAAAAAAAAACqAAAA/wAAAPEAAAA3AAAAAAAAAAAAAAAAAAAAAAAAAAAA&#10;AAA3AAAA8QAAAP8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wAAAPEAAAA3AAAAAAAAAAAAAAAAAAAAAAAAAAAAAAA3AAAA8QAAAP8AAAB/AAAAAAAAAAAAAAAA&#10;AAAAAAAAAAAAAAAAAAAAAAAAAAAAAAAAAAAAAAAAAAAAAAAAAAAAAAAAAAAAAAAAAAAAfwAAAP8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AP8AAADxAAAANwAAAAAAAAAAAAAAAAAAAAAAAAAAAAAANwAAAPEAAAD/&#10;AAAAqgAAAAAAAAAAAAAAAAAAAAAAAAAAAAAAAAAAAAAAAAAAAAAAAAAAAAAAAAAAAAAAAAAAAAAA&#10;AAAAAAAAAAAAAH8AAAD/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wAAAPEAAAA3AAAAAAAAAAAAAAAAAAAAAAAAAAAAAAA3AAAA8QAAAP8AAACqAAAAAAAAAAAAAAAA&#10;AAAAAAAAAAAAAAAAAAAAAAAAAAAAAAAAAAAAAAAAAKoAAAD/AAAA8QAAADcAAAAAAAAAAAAAAAAA&#10;AAAAAAAAAAAAADcAAADx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oAAAD/AAAA8QAAADcAAAAAAAAAAAAAAAAAAAAAAAAAAAAAADcAAADxAAAA/wAAAKoAAAAA&#10;AAAAAAAAAAAAAAAAAAAAAAAAAAAAAAAAAAAAAAAAAAAAAAAAAAAAAAAAAAAAAAAAAAAAAAAAAAAA&#10;AAB/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OQAAAAaAAAAAAAAAAAAAAAAAAAAAAAAAAAAAAA3&#10;AAAA8QAAAP8AAACqAAAAAAAAAAAAAAAAAAAAAAAAAAAAAAAAAAAAAAAAAAAAAAAAAAAAAAAAAAAA&#10;AAAAAAAAAAAAAAAAAAAAAAAAfwAAAP8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AAAA5AAAABoAAAAAAAAAAAAAAAAAAAAAAAAAAAAAADcAAADxAAAA/wAAAKoAAAAA&#10;AAAAAAAAAAAAAAAAAAAAAAAAAAAAAAAAAAAAAAAAAAAAAAANAAAAxgAAAP8AAADkAAAAGgAAAAAA&#10;AAAAAAAAAAAAAAAAAAAAAAAANwAAAPEAAAD/AAAAq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xgAAAP8AAADkAAAAGgAAAAAAAAAAAAAAAAAAAAAAAAAAAAAANwAAAPEAAAD/&#10;AAAAqgAAAAAAAAAAAAAAAAAAAAAAAAAAAAAAAAAAAAAAAAAAAAAAAAAAAAAAAAAAAAAAAAAAAAAA&#10;AAAAAAAAAAAAAH8AAAD/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AAAA5AAAABoAAAAAAAAAAAAAAAAAAAAA&#10;AAAAAAAAADcAAADxAAAA/wAAAKoAAAAAAAAAAAAAAAAAAAAAAAAAAAAAAAAAAAAAAAAAAAAAAAAA&#10;AAAAAAAAAAAAAAAAAAAAAAAAAAAAAAAAAAB/AAAA/w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xgAAAP8AAADkAAAAGgAAAAAAAAAAAAAAAAAAAAAAAAAAAAAANwAAAPEAAAD/&#10;AAAAqgAAAAAAAAAAAAAAAAAAAAAAAAAAAAAAAAAAAAAAAAAAAAAAAAAAAA0AAADGAAAA/wAAAOQA&#10;AAAaAAAAAAAAAAAAAAAAAAAAAAAAAAAAAAA3AAAA8QAAAP8AAAC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OQAAAAaAAAAAAAAAAAAAAAAAAAAAAAAAAAAAAA3&#10;AAAA8QAAAP8AAACqAAAAAAAAAAAAAAAAAAAAAAAAAAAAAAAAAAAAAAAAAAAAAAAAAAAAAAAAAAAA&#10;AAAAAAAAAAAAAAAAAAAAAAAAfwAAAP8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P8AAAD/AAAA/wAAAP8AAAD/AAAAxgAAAA0AAAANAAAAxgAAAP8AAADkAAAAGgAAAAAAAAAA&#10;AAAAAAAAAAAAAAAAAAAANwAAAPEAAAD/AAAAqgAAAAAAAAAAAAAAAAAAAAAAAAAAAAAAAAAAAAAA&#10;AAAAAAAAAAAAAAAAAAAAAAAAAAAAAAAAAAAAAAAAAAAAAH8AAAD/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OQAAAAaAAAAAAAAAAAAAAAAAAAAAAAAAAAAAAA3&#10;AAAA8QAAAP8AAACqAAAAAAAAAAAAAAAAAAAAAAAAAAAAAAAAAAAAAAAAAAAAAAAAAAAADQAAAMYA&#10;AAD/AAAA5AAAABoAAAAAAAAAAAAAAAAAAAAAAAAAAAAAADcAAADxAAAA/wAAAK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AAAA5AAAABoAAAAAAAAAAAAAAAAAAAAA&#10;AAAAAAAAADcAAADxAAAA/wAAAKoAAAAAAAAAAAAAAAAAAAAAAAAAAAAAAAAAAAAAAAAAAAAAAAAA&#10;AAAAAAAAAAAAAAAAAAAAAAAAAAAAAAAAAAB/AAAA/w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AAAA/wAAAP8AAAD/AAAA/wAAAP8AAADGAAAADQAAAAAAAACqAAAA/wAAAPEAAAA3&#10;AAAAAAAAAAAAAAAAAAAAAAAAAAAAAABVAAAA/wAAAP8AAAB/AAAAAAAAAAAAAAAAAAAAAAAAAAAA&#10;AAAAAAAAAAAAAAAAAAAAAAAAAAAAAAAAAAAAAAAAAAAAAAAAAAAAAAAAfwAAAP8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AAAD/AAAA8QAAADcAAAAAAAAAAAAAAAAAAAAA&#10;AAAAAAAAAFUAAAD/AAAA/wAAAH8AAAAAAAAAAAAAAAAAAAAAAAAAAAAAAAAAAAAAAAAAAAAAAAAA&#10;AAAAAAAAqgAAAP8AAADxAAAANwAAAAAAAAAAAAAAAAAAAAAAAAAAAAAAVQAAAP8AAAD/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P8AAADxAAAANwAAAAAAAAAA&#10;AAAAAAAAAAAAAAAAAAAAVQAAAP8AAAD/AAAAfwAAAAAAAAAAAAAAAAAAAAAAAAAAAAAAAAAAAAAA&#10;AAAAAAAAAAAAAAAAAAAAAAAAAAAAAAAAAAAAAAAAAAAAAH8AAAD/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xgAAAP8AAAD/AAAA/wAAAP8AAAD/AAAA/wAAAMYAAAANAAAAAAAAAH8AAAD/&#10;AAAA8QAAADcAAAAAAAAAAAAAAAAAAAAAAAAAAAAAAFUAAAD/AAAA/wAAAFUAAAAAAAAAAAAAAAAA&#10;AAAAAAAAAAAAAAAAAAAAAAAAAAAAAAAAAAAAAAAAAAAAAAAAAAAAAAAAAAAAAAAAAAB/AAAA/w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wAAAP8AAADxAAAANwAAAAAAAAAA&#10;AAAAAAAAAAAAAAAAAAAAVQAAAP8AAAD/AAAAVQAAAAAAAAAAAAAAAAAAAAAAAAAAAAAAAAAAAAAA&#10;AAAAAAAAAAAAAAAAAAB/AAAA/wAAAPEAAAA3AAAAAAAAAAAAAAAAAAAAAAAAAAAAAABVAAAA/wAA&#10;AP8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PEAAAA3&#10;AAAAAAAAAAAAAAAAAAAAAAAAAAAAAABVAAAA/wAAAP8AAABVAAAAAAAAAAAAAAAAAAAAAAAAAAAA&#10;AAAAAAAAAAAAAAAAAAAAAAAAAAAAAAAAAAAAAAAAAAAAAAAAAAAAAAAAfwAAAP8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EAAAD/AAAAVQAAAAAAAAAAAAAAAAAAAAAAAAAAAAAAfwAAAP8AAADxAAAANwAAAAAA&#10;AAAAAAAAAAAAAAAAAAAAAAAAAAAAAAAAAAAAAAAAAAAAAAAAAAAAAAAAAAAAAAAAAAAAAAAAAAAA&#10;AH8AAAD/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AAA8QAAAP8AAABV&#10;AAAAAAAAAAAAAAAAAAAAAAAAAAAAAAB/AAAA/wAAAPEAAAA3AAAAAAAAAAAAAAAAAAAAAAAAAAAA&#10;AAAAAAAAAAAAAAAAAAAAAAAAAAAAADcAAADxAAAA/wAAAFUAAAAAAAAAAAAAAAAAAAAAAAAAAAAA&#10;AH8AAAD/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wAAAFUAAAAAAAAAAAAAAAAAAAAAAAAAAAAAAH8AAAD/AAAA8QAAADcAAAAAAAAAAAAAAAAA&#10;AAAAAAAAAAAAAAAAAAAAAAAAAAAAAAAAAAAAAAAAAAAAAAAAAAAAAAAAAAAAAAAAAAB/AAAA/w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xgAAAP8AAAB/AAAAAAAAAAAAAAAAAAAAAAAAAAAAAACqAAAA/wAAAKoA&#10;AAAAAAAAAAAAAAAAAAAAAAAAAAAAAAAAAAAAAAAAAAAAAAAAAAAAAAAAAAAAAAAAAAAAAAAAAAAA&#10;AAAAAAAAAAAAfwAAAP8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wAAAH8AAAAAAAAAAAAAAAAAAAAAAAAAAAAAAKoAAAD/AAAAqgAAAAAAAAAAAAAAAAAAAAAA&#10;AAAAAAAAAAAAAAAAAAAAAAAAAAAAAAAAAAAAAAAADQAAAMYAAAD/AAAAfwAAAAAAAAAAAAAAAAAA&#10;AAAAAAAAAAAAqgAAAP8AAAC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AAAAfwAAAAAAAAAAAAAAAAAAAAAAAAAAAAAAqgAAAP8AAACqAAAAAAAAAAAA&#10;AAAAAAAAAAAAAAAAAAAAAAAAAAAAAAAAAAAAAAAAAAAAAAAAAAAAAAAAAAAAAAAAAAAAAAAAAAAA&#10;AH8AAAD/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wAAAMYAAAANAAAAAAAAAAAAAAAAAAAAGgAAAOQA&#10;AAD/AAAAVQAAAAAAAAAAAAAAAAAAAAAAAAAAAAAAAAAAAAAAAAAAAAAAAAAAAAAAAAAAAAAAAAAA&#10;AAAAAAAAAAAAAAAAAAAAAAB/AAAA/w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AAAAxgAAAA0AAAAAAAAAAAAAAAAAAAAaAAAA5AAAAP8AAABVAAAAAAAAAAAA&#10;AAAAAAAAAAAAAAAAAAAAAAAAAAAAAAAAAAAAAAAAAAAAAAAAAAAAAAAAVQAAAP8AAADGAAAADQAA&#10;AAAAAAAAAAAAAAAAABoAAADkAAAA/wAAAF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P8AAADGAAAADQAAAAAAAAAAAAAAAAAAABoAAADkAAAA/wAAAFUA&#10;AAAAAAAAAAAAAAAAAAAAAAAAAAAAAAAAAAAAAAAAAAAAAAAAAAAAAAAAAAAAAAAAAAAAAAAAAAAA&#10;AAAAAAAAAAAAfwAAAP8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wAAAFUAAAAAAAAAAAAAAAAA&#10;AABVAAAA/wAAAKoAAAAAAAAAAAAAAAAAAAAAAAAAAAAAADcAAADxAAAA8QAAADcAAAAAAAAAAAAA&#10;AAAAAAAAAAAAAAAAAAAAAAAAAAAAAAAAAKoAAAD/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D/AAAAVQAAAAAAAAAAAAAAAAAAAFUAAAD/AAAAqgAAAAAA&#10;AAAAAAAAAAAAAAAAAAAAAAAANwAAAPEAAADxAAAANwAAAAAAAAAAAAAAAAAAAAAAAAANAAAAxgAA&#10;AP8AAABVAAAAAAAAAAAAAAAAAAAAVQAAAP8A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xgAAAP8AAABVAAAAAAAAAAAAAAAAAAAAVQAAAP8A&#10;AACqAAAAAAAAAAAAAAAAAAAAAAAAAAAAAAA3AAAA8QAAAPEAAAA3AAAAAAAAAAAAAAAAAAAAAAAA&#10;AAAAAAAAAAAAAAAAAAAAAACqAAAA/w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UAAAA5AAAACoA&#10;AAAAAAAAYgAAAPEAAADGAAAADQAAAAAAAAAAAAAAAAAAAAAAAAAAAAAAqgAAAP8AAAD/AAAAqgAA&#10;AAAAAAAAAAAAAAAAAAAAAAAAAAAAAAAAAAAAAAAqAAAA5AAAAP8AAAD/AAAAc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NQAAADkAAAAKgAAAAAAAABiAAAA8QAAAMYA&#10;AAANAAAAAAAAAAAAAAAAAAAAAAAAAAAAAACqAAAA/wAAAP8AAACqAAAAAAAAAAAAAAAAAAAAAAAA&#10;AAAAAAAaAAAA1AAAAOQAAAAqAAAAAAAAAGIAAADxAAAAxg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AAAAOQAAAAqAAAAAAAAAGIA&#10;AADxAAAAxgAAAA0AAAAAAAAAAAAAAAAAAAAAAAAAAAAAAKoAAAD/AAAA/wAAAKoAAAAAAAAAAAAA&#10;AAAAAAAAAAAAAAAAAAAAAAAAAAAAKgAAAOQAAAD/AAAA/wAAAH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cAAAA/wAAAP8AAADhAAAAYgAAAAAAAAAAAAAAAAAAAAAAAAAAAAAAAAAAAAAAAAA3AAAA8QAA&#10;APEAAAA3AAAAAAAAAAAAAAAAAAAAAAAAAAAAAAAaAAAA5AAAAP8AAAD/AAAA/wAAAP8AAAD/AAAA&#10;/wA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JwAAAD/AAAA/wAAAOEA&#10;AABiAAAAAAAAAAAAAAAAAAAAAAAAAAAAAAAAAAAAAAAAADcAAADxAAAA8QAAADcAAAAAAAAAAAAA&#10;AAAAAAAAAAAAAAAAAAAAAAANAAAAnAAAAP8AAAD/AAAA4QAAAG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nAAAAP8A&#10;AAD/AAAA4QAAAGIAAAAAAAAAAAAAAAAAAAAAAAAAAAAAAAAAAAAAAAAANwAAAPEAAADxAAAANwAA&#10;AAAAAAAAAAAAAAAAAAAAAAAAAAAAGgAAAOQAAAD/AAAA/wAAAP8AAAD/AAAA/wAAAP8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">
                <v:group id="Group 66" o:spid="_x0000_s1042" style="position:absolute;left:-1665;top:-158;width:62433;height:28666" coordorigin="-1665,4092" coordsize="62434,28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">
                  <v:shape id="Text Box 1" o:spid="_x0000_s1043" type="#_x0000_t202" style="position:absolute;left:-7342;top:13046;width:19343;height:292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" filled="f" stroked="f" strokeweight=".5pt">
                    <v:textbox>
                      <w:txbxContent>
                        <w:p w14:paraId="24A8273E" w14:textId="7B853C1E" w:rsidR="00D214AC" w:rsidRPr="0035251D" w:rsidRDefault="00000000" w:rsidP="00D214AC">
                          <w:pPr>
                            <w:widowControl/>
                            <w:jc w:val="center"/>
                            <w:rPr>
                              <w:noProof/>
                              <w:sz w:val="22"/>
                              <w:szCs w:val="22"/>
                            </w:rPr>
                          </w:pPr>
                          <m:oMathPara>
                            <m:oMath>
                              <m:f>
                                <m:fPr>
                                  <m:type m:val="lin"/>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PPP</m:t>
                                      </m:r>
                                    </m:sub>
                                  </m:sSub>
                                </m:num>
                                <m:den>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SSP</m:t>
                                      </m:r>
                                    </m:sub>
                                  </m:sSub>
                                </m:den>
                              </m:f>
                            </m:oMath>
                          </m:oMathPara>
                        </w:p>
                      </w:txbxContent>
                    </v:textbox>
                  </v:shape>
                  <v:group id="Group 65" o:spid="_x0000_s1044" style="position:absolute;left:-1665;top:4092;width:62433;height:28670" coordorigin="-1665,3917" coordsize="62434,28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">
                    <v:group id="Group 64" o:spid="_x0000_s1045" style="position:absolute;left:-1665;top:3917;width:62433;height:28669" coordorigin="-1665,-158" coordsize="62434,28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">
                      <v:shape id="Text Box 1" o:spid="_x0000_s1046" type="#_x0000_t202" style="position:absolute;left:33662;top:18830;width:19343;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" filled="f" stroked="f" strokeweight=".5pt">
                        <v:textbox>
                          <w:txbxContent>
                            <w:p w14:paraId="77E72253" w14:textId="40884A34" w:rsidR="001672BD" w:rsidRPr="0035251D" w:rsidRDefault="001672BD" w:rsidP="001672BD">
                              <w:pPr>
                                <w:widowControl/>
                                <w:jc w:val="center"/>
                                <w:rPr>
                                  <w:noProof/>
                                  <w:sz w:val="22"/>
                                  <w:szCs w:val="22"/>
                                </w:rPr>
                              </w:pPr>
                              <w:r>
                                <w:rPr>
                                  <w:rFonts w:hint="eastAsia"/>
                                  <w:noProof/>
                                  <w:sz w:val="22"/>
                                  <w:szCs w:val="22"/>
                                </w:rPr>
                                <w:t>Potential (V) RHE</w:t>
                              </w:r>
                            </w:p>
                          </w:txbxContent>
                        </v:textbox>
                      </v:shape>
                      <v:group id="_x0000_s1047" style="position:absolute;left:-1665;top:-158;width:62433;height:28669" coordorigin="-1665,-158" coordsize="62434,28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">
                        <v:shape id="Text Box 1" o:spid="_x0000_s1048" type="#_x0000_t202" style="position:absolute;left:6331;top:18613;width:19343;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" filled="f" stroked="f" strokeweight=".5pt">
                          <v:textbox>
                            <w:txbxContent>
                              <w:p w14:paraId="4DDA96F2" w14:textId="101E4D50" w:rsidR="0035251D" w:rsidRPr="0035251D" w:rsidRDefault="0035251D" w:rsidP="0035251D">
                                <w:pPr>
                                  <w:widowControl/>
                                  <w:jc w:val="center"/>
                                  <w:rPr>
                                    <w:noProof/>
                                    <w:sz w:val="22"/>
                                    <w:szCs w:val="22"/>
                                  </w:rPr>
                                </w:pPr>
                                <w:r w:rsidRPr="0035251D">
                                  <w:rPr>
                                    <w:noProof/>
                                    <w:sz w:val="22"/>
                                    <w:szCs w:val="22"/>
                                  </w:rPr>
                                  <w:t>Orientation Angle°</w:t>
                                </w:r>
                              </w:p>
                            </w:txbxContent>
                          </v:textbox>
                        </v:shape>
                        <v:group id="Group 77" o:spid="_x0000_s1049" style="position:absolute;left:-1665;top:-158;width:62433;height:28669" coordorigin="-1665,-158" coordsize="62434,28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">
                          <v:shape id="Text Box 1" o:spid="_x0000_s1050" type="#_x0000_t202" style="position:absolute;left:13298;width:6223;height:2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" filled="f" stroked="f" strokeweight=".5pt">
                            <v:textbox>
                              <w:txbxContent>
                                <w:p w14:paraId="0A591C1C" w14:textId="68CCD4D5" w:rsidR="001672BD" w:rsidRPr="001F531B" w:rsidRDefault="001672BD" w:rsidP="001672BD">
                                  <w:pPr>
                                    <w:widowControl/>
                                    <w:jc w:val="center"/>
                                    <w:rPr>
                                      <w:noProof/>
                                      <w:sz w:val="24"/>
                                    </w:rPr>
                                  </w:pPr>
                                  <w:r w:rsidRPr="005A78B8">
                                    <w:rPr>
                                      <w:noProof/>
                                      <w:sz w:val="24"/>
                                    </w:rPr>
                                    <w:t>(A)</w:t>
                                  </w:r>
                                </w:p>
                              </w:txbxContent>
                            </v:textbox>
                          </v:shape>
                          <v:group id="_x0000_s1051" style="position:absolute;left:-1665;top:-158;width:62433;height:28669" coordorigin="-1665,-285" coordsize="62434,28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">
                            <v:group id="Group 58" o:spid="_x0000_s1052" style="position:absolute;left:-1665;top:1998;width:62433;height:26386" coordorigin="493,1172" coordsize="62434,26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">
                              <v:group id="Group 47" o:spid="_x0000_s1053" style="position:absolute;left:493;top:1172;width:62434;height:26386" coordorigin="-1665,-1177" coordsize="62437,26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">
                                <v:shape id="Picture 46" o:spid="_x0000_s1054" type="#_x0000_t75" style="position:absolute;left:2575;top:-1177;width:25329;height:1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">
                                  <v:imagedata r:id="rId16" o:title=""/>
                                </v:shape>
                                <v:shape id="Text Box 1" o:spid="_x0000_s1055" type="#_x0000_t202" style="position:absolute;left:-1665;top:18458;width:62436;height:6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" filled="f" stroked="f" strokeweight=".5pt">
                                  <v:textbox>
                                    <w:txbxContent>
                                      <w:p w14:paraId="515129E5" w14:textId="0B4330D0" w:rsidR="009053BB" w:rsidRPr="005027E9" w:rsidRDefault="009053BB" w:rsidP="009053BB">
                                        <w:pPr>
                                          <w:widowControl/>
                                          <w:rPr>
                                            <w:color w:val="000000" w:themeColor="text1"/>
                                            <w:sz w:val="22"/>
                                            <w:szCs w:val="28"/>
                                          </w:rPr>
                                        </w:pPr>
                                        <w:r w:rsidRPr="005027E9">
                                          <w:rPr>
                                            <w:b/>
                                            <w:bCs/>
                                            <w:color w:val="000000" w:themeColor="text1"/>
                                            <w:sz w:val="22"/>
                                            <w:szCs w:val="28"/>
                                          </w:rPr>
                                          <w:t xml:space="preserve">Figure </w:t>
                                        </w:r>
                                        <w:r w:rsidR="00107AA8" w:rsidRPr="005027E9">
                                          <w:rPr>
                                            <w:b/>
                                            <w:bCs/>
                                            <w:color w:val="000000" w:themeColor="text1"/>
                                            <w:sz w:val="22"/>
                                            <w:szCs w:val="28"/>
                                          </w:rPr>
                                          <w:t>S</w:t>
                                        </w:r>
                                        <w:r w:rsidR="00107AA8">
                                          <w:rPr>
                                            <w:rFonts w:hint="eastAsia"/>
                                            <w:b/>
                                            <w:bCs/>
                                            <w:color w:val="000000" w:themeColor="text1"/>
                                            <w:sz w:val="22"/>
                                            <w:szCs w:val="28"/>
                                          </w:rPr>
                                          <w:t>3</w:t>
                                        </w:r>
                                        <w:r w:rsidRPr="005027E9">
                                          <w:rPr>
                                            <w:color w:val="000000" w:themeColor="text1"/>
                                            <w:sz w:val="22"/>
                                            <w:szCs w:val="28"/>
                                          </w:rPr>
                                          <w:t>.</w:t>
                                        </w:r>
                                        <w:bookmarkStart w:id="9" w:name="_Hlk215614099"/>
                                        <w:r w:rsidRPr="005027E9">
                                          <w:rPr>
                                            <w:color w:val="000000" w:themeColor="text1"/>
                                            <w:sz w:val="22"/>
                                            <w:szCs w:val="28"/>
                                          </w:rPr>
                                          <w:t xml:space="preserve"> </w:t>
                                        </w:r>
                                        <w:r w:rsidR="001672BD">
                                          <w:rPr>
                                            <w:rFonts w:hint="eastAsia"/>
                                            <w:color w:val="000000" w:themeColor="text1"/>
                                            <w:sz w:val="22"/>
                                            <w:szCs w:val="28"/>
                                          </w:rPr>
                                          <w:t xml:space="preserve">(A) </w:t>
                                        </w:r>
                                        <w:r w:rsidR="0046213F">
                                          <w:rPr>
                                            <w:color w:val="000000" w:themeColor="text1"/>
                                            <w:sz w:val="22"/>
                                            <w:szCs w:val="28"/>
                                          </w:rPr>
                                          <w:t xml:space="preserve">Simulated </w:t>
                                        </w:r>
                                        <m:oMath>
                                          <m:f>
                                            <m:fPr>
                                              <m:type m:val="lin"/>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PPP</m:t>
                                                  </m:r>
                                                </m:sub>
                                              </m:sSub>
                                            </m:num>
                                            <m:den>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SSP</m:t>
                                                  </m:r>
                                                </m:sub>
                                              </m:sSub>
                                            </m:den>
                                          </m:f>
                                        </m:oMath>
                                        <w:r w:rsidR="0046213F">
                                          <w:rPr>
                                            <w:sz w:val="24"/>
                                          </w:rPr>
                                          <w:t xml:space="preserve"> as a function of Pt-H</w:t>
                                        </w:r>
                                        <w:r w:rsidR="00311E17">
                                          <w:rPr>
                                            <w:rFonts w:hint="eastAsia"/>
                                            <w:sz w:val="24"/>
                                          </w:rPr>
                                          <w:t>*</w:t>
                                        </w:r>
                                        <w:r w:rsidR="0046213F">
                                          <w:rPr>
                                            <w:sz w:val="24"/>
                                          </w:rPr>
                                          <w:t xml:space="preserve"> bond tilt angle (degrees) with respect to the surface normal using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v</m:t>
                                              </m:r>
                                            </m:sub>
                                          </m:sSub>
                                        </m:oMath>
                                        <w:r w:rsidR="0046213F" w:rsidRPr="005C31D6">
                                          <w:rPr>
                                            <w:sz w:val="22"/>
                                            <w:szCs w:val="22"/>
                                          </w:rPr>
                                          <w:t xml:space="preserve"> symmetry and </w:t>
                                        </w:r>
                                        <w:r w:rsidR="0046213F" w:rsidRPr="005C31D6">
                                          <w:rPr>
                                            <w:i/>
                                            <w:iCs/>
                                            <w:sz w:val="22"/>
                                            <w:szCs w:val="22"/>
                                          </w:rPr>
                                          <w:t>r</w:t>
                                        </w:r>
                                        <w:r w:rsidR="0046213F">
                                          <w:rPr>
                                            <w:i/>
                                            <w:iCs/>
                                            <w:sz w:val="22"/>
                                            <w:szCs w:val="22"/>
                                          </w:rPr>
                                          <w:t xml:space="preserve"> </w:t>
                                        </w:r>
                                        <w:r w:rsidR="0046213F" w:rsidRPr="005C31D6">
                                          <w:rPr>
                                            <w:sz w:val="22"/>
                                            <w:szCs w:val="22"/>
                                          </w:rPr>
                                          <w:t>=</w:t>
                                        </w:r>
                                        <w:r w:rsidR="0046213F">
                                          <w:rPr>
                                            <w:sz w:val="22"/>
                                            <w:szCs w:val="22"/>
                                          </w:rPr>
                                          <w:t xml:space="preserve"> </w:t>
                                        </w:r>
                                        <w:r w:rsidR="0046213F" w:rsidRPr="005C31D6">
                                          <w:rPr>
                                            <w:sz w:val="22"/>
                                            <w:szCs w:val="22"/>
                                          </w:rPr>
                                          <w:t>0.</w:t>
                                        </w:r>
                                        <w:r w:rsidR="00373A6E">
                                          <w:rPr>
                                            <w:rFonts w:hint="eastAsia"/>
                                            <w:sz w:val="22"/>
                                            <w:szCs w:val="22"/>
                                          </w:rPr>
                                          <w:t>02</w:t>
                                        </w:r>
                                        <w:r w:rsidR="0046213F">
                                          <w:rPr>
                                            <w:rFonts w:hint="eastAsia"/>
                                            <w:sz w:val="22"/>
                                            <w:szCs w:val="22"/>
                                          </w:rPr>
                                          <w:t>.</w:t>
                                        </w:r>
                                        <w:r w:rsidR="0046213F">
                                          <w:rPr>
                                            <w:sz w:val="24"/>
                                          </w:rPr>
                                          <w:t xml:space="preserve"> </w:t>
                                        </w:r>
                                        <w:r w:rsidR="001672BD">
                                          <w:rPr>
                                            <w:rFonts w:hint="eastAsia"/>
                                            <w:sz w:val="24"/>
                                          </w:rPr>
                                          <w:t xml:space="preserve">(B) </w:t>
                                        </w:r>
                                        <w:r w:rsidR="001672BD">
                                          <w:rPr>
                                            <w:rFonts w:hint="eastAsia"/>
                                            <w:color w:val="000000" w:themeColor="text1"/>
                                            <w:sz w:val="22"/>
                                            <w:szCs w:val="28"/>
                                          </w:rPr>
                                          <w:t>Experiment</w:t>
                                        </w:r>
                                        <w:r w:rsidR="001672BD">
                                          <w:rPr>
                                            <w:color w:val="000000" w:themeColor="text1"/>
                                            <w:sz w:val="22"/>
                                            <w:szCs w:val="28"/>
                                          </w:rPr>
                                          <w:t xml:space="preserve"> </w:t>
                                        </w:r>
                                        <m:oMath>
                                          <m:f>
                                            <m:fPr>
                                              <m:type m:val="lin"/>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PPP</m:t>
                                                  </m:r>
                                                </m:sub>
                                              </m:sSub>
                                            </m:num>
                                            <m:den>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SSP</m:t>
                                                  </m:r>
                                                </m:sub>
                                              </m:sSub>
                                            </m:den>
                                          </m:f>
                                        </m:oMath>
                                        <w:r w:rsidR="001672BD">
                                          <w:rPr>
                                            <w:sz w:val="24"/>
                                          </w:rPr>
                                          <w:t xml:space="preserve"> as a function of </w:t>
                                        </w:r>
                                        <w:r w:rsidR="001672BD">
                                          <w:rPr>
                                            <w:rFonts w:hint="eastAsia"/>
                                            <w:sz w:val="24"/>
                                          </w:rPr>
                                          <w:t>potential.</w:t>
                                        </w:r>
                                        <w:bookmarkEnd w:id="9"/>
                                      </w:p>
                                      <w:p w14:paraId="31C10D7C" w14:textId="77777777" w:rsidR="009053BB" w:rsidRPr="005027E9" w:rsidRDefault="009053BB" w:rsidP="009053BB">
                                        <w:pPr>
                                          <w:rPr>
                                            <w:color w:val="000000" w:themeColor="text1"/>
                                            <w:sz w:val="22"/>
                                            <w:szCs w:val="28"/>
                                          </w:rPr>
                                        </w:pPr>
                                      </w:p>
                                      <w:p w14:paraId="562F18F9" w14:textId="77777777" w:rsidR="009053BB" w:rsidRDefault="009053BB" w:rsidP="009053BB">
                                        <w:pPr>
                                          <w:rPr>
                                            <w:sz w:val="22"/>
                                            <w:szCs w:val="28"/>
                                          </w:rPr>
                                        </w:pPr>
                                      </w:p>
                                      <w:p w14:paraId="67DDFADF" w14:textId="77777777" w:rsidR="009053BB" w:rsidRDefault="009053BB" w:rsidP="009053BB">
                                        <w:pPr>
                                          <w:rPr>
                                            <w:sz w:val="22"/>
                                            <w:szCs w:val="28"/>
                                          </w:rPr>
                                        </w:pPr>
                                      </w:p>
                                      <w:p w14:paraId="49EE24DD" w14:textId="77777777" w:rsidR="009053BB" w:rsidRPr="00677B68" w:rsidRDefault="009053BB" w:rsidP="009053BB">
                                        <w:pPr>
                                          <w:rPr>
                                            <w:sz w:val="22"/>
                                            <w:szCs w:val="28"/>
                                          </w:rPr>
                                        </w:pPr>
                                      </w:p>
                                      <w:p w14:paraId="500902AF" w14:textId="77777777" w:rsidR="009053BB" w:rsidRPr="003C538E" w:rsidRDefault="009053BB" w:rsidP="009053BB">
                                        <w:pPr>
                                          <w:rPr>
                                            <w:sz w:val="22"/>
                                            <w:szCs w:val="28"/>
                                          </w:rPr>
                                        </w:pPr>
                                      </w:p>
                                    </w:txbxContent>
                                  </v:textbox>
                                </v:shape>
                              </v:group>
                              <v:shape id="Picture 51" o:spid="_x0000_s1056" type="#_x0000_t75" style="position:absolute;left:32320;top:1523;width:24638;height:16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">
                                <v:imagedata r:id="rId17" o:title=""/>
                              </v:shape>
                            </v:group>
                            <v:shape id="Text Box 1" o:spid="_x0000_s1057" type="#_x0000_t202" style="position:absolute;left:39370;top:-285;width:6223;height:2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" filled="f" stroked="f" strokeweight=".5pt">
                              <v:textbox>
                                <w:txbxContent>
                                  <w:p w14:paraId="66EE0E3C" w14:textId="028E0E17" w:rsidR="001672BD" w:rsidRPr="001F531B" w:rsidRDefault="001672BD" w:rsidP="001672BD">
                                    <w:pPr>
                                      <w:widowControl/>
                                      <w:jc w:val="center"/>
                                      <w:rPr>
                                        <w:noProof/>
                                        <w:sz w:val="24"/>
                                      </w:rPr>
                                    </w:pPr>
                                    <w:r w:rsidRPr="005A78B8">
                                      <w:rPr>
                                        <w:noProof/>
                                        <w:sz w:val="24"/>
                                      </w:rPr>
                                      <w:t>(B)</w:t>
                                    </w:r>
                                  </w:p>
                                </w:txbxContent>
                              </v:textbox>
                            </v:shape>
                          </v:group>
                        </v:group>
                      </v:group>
                    </v:group>
                    <v:shape id="Text Box 1" o:spid="_x0000_s1058" type="#_x0000_t202" style="position:absolute;left:19776;top:12870;width:19343;height:29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" filled="f" stroked="f" strokeweight=".5pt">
                      <v:textbox>
                        <w:txbxContent>
                          <w:p w14:paraId="396313A9" w14:textId="41603A2B" w:rsidR="00D214AC" w:rsidRPr="0035251D" w:rsidRDefault="00000000" w:rsidP="00D214AC">
                            <w:pPr>
                              <w:widowControl/>
                              <w:jc w:val="center"/>
                              <w:rPr>
                                <w:noProof/>
                                <w:sz w:val="22"/>
                                <w:szCs w:val="22"/>
                              </w:rPr>
                            </w:pPr>
                            <m:oMathPara>
                              <m:oMath>
                                <m:f>
                                  <m:fPr>
                                    <m:type m:val="lin"/>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PPP</m:t>
                                        </m:r>
                                      </m:sub>
                                    </m:sSub>
                                  </m:num>
                                  <m:den>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SSP</m:t>
                                        </m:r>
                                      </m:sub>
                                    </m:sSub>
                                  </m:den>
                                </m:f>
                              </m:oMath>
                            </m:oMathPara>
                          </w:p>
                        </w:txbxContent>
                      </v:textbox>
                    </v:shape>
                  </v:group>
                </v:group>
                <v:shape id="_x0000_s1059" type="#_x0000_t202" style="position:absolute;left:45593;top:3485;width:6439;height:5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" filled="f" stroked="f">
                  <v:textbox>
                    <w:txbxContent>
                      <w:p w14:paraId="49EDDE08" w14:textId="77777777" w:rsidR="005761EF" w:rsidRPr="00D27CCB" w:rsidRDefault="005761EF" w:rsidP="005761EF">
                        <w:pPr>
                          <w:rPr>
                            <w:color w:val="FF0000"/>
                            <w:sz w:val="20"/>
                            <w:szCs w:val="20"/>
                          </w:rPr>
                        </w:pPr>
                        <w:r>
                          <w:rPr>
                            <w:color w:val="FF0000"/>
                            <w:sz w:val="20"/>
                            <w:szCs w:val="20"/>
                          </w:rPr>
                          <w:t>*</w:t>
                        </w:r>
                        <w:proofErr w:type="spellStart"/>
                        <w:r w:rsidRPr="00D27CCB">
                          <w:rPr>
                            <w:rFonts w:hint="eastAsia"/>
                            <w:color w:val="FF0000"/>
                            <w:sz w:val="20"/>
                            <w:szCs w:val="20"/>
                          </w:rPr>
                          <w:t>H</w:t>
                        </w:r>
                        <w:r>
                          <w:rPr>
                            <w:rFonts w:hint="eastAsia"/>
                            <w:color w:val="FF0000"/>
                            <w:sz w:val="20"/>
                            <w:szCs w:val="20"/>
                            <w:vertAlign w:val="subscript"/>
                          </w:rPr>
                          <w:t>terrace</w:t>
                        </w:r>
                        <w:proofErr w:type="spellEnd"/>
                      </w:p>
                      <w:p w14:paraId="456BC3AE" w14:textId="77777777" w:rsidR="005761EF" w:rsidRPr="00D27CCB" w:rsidRDefault="005761EF" w:rsidP="005761EF">
                        <w:pPr>
                          <w:rPr>
                            <w:color w:val="0000FF"/>
                            <w:sz w:val="20"/>
                            <w:szCs w:val="20"/>
                          </w:rPr>
                        </w:pPr>
                        <w:r>
                          <w:rPr>
                            <w:color w:val="0000FF"/>
                            <w:sz w:val="20"/>
                            <w:szCs w:val="20"/>
                          </w:rPr>
                          <w:t>*</w:t>
                        </w:r>
                        <w:proofErr w:type="spellStart"/>
                        <w:r w:rsidRPr="00D27CCB">
                          <w:rPr>
                            <w:rFonts w:hint="eastAsia"/>
                            <w:color w:val="0000FF"/>
                            <w:sz w:val="20"/>
                            <w:szCs w:val="20"/>
                          </w:rPr>
                          <w:t>H</w:t>
                        </w:r>
                        <w:r>
                          <w:rPr>
                            <w:rFonts w:hint="eastAsia"/>
                            <w:color w:val="0000FF"/>
                            <w:sz w:val="20"/>
                            <w:szCs w:val="20"/>
                            <w:vertAlign w:val="subscript"/>
                          </w:rPr>
                          <w:t>step</w:t>
                        </w:r>
                        <w:proofErr w:type="spellEnd"/>
                      </w:p>
                    </w:txbxContent>
                  </v:textbox>
                </v:shape>
                <w10:wrap type="square" anchorx="margin"/>
              </v:group>
            </w:pict>
          </mc:Fallback>
        </mc:AlternateContent>
      </w:r>
    </w:p>
    <w:p w14:paraId="28713608" w14:textId="116DFC65" w:rsidR="00AA198C" w:rsidRPr="008F7309" w:rsidRDefault="00D07210" w:rsidP="00E2610A">
      <w:pPr>
        <w:rPr>
          <w:sz w:val="24"/>
        </w:rPr>
      </w:pPr>
      <w:r w:rsidRPr="00871152">
        <w:rPr>
          <w:color w:val="0000FF"/>
          <w:sz w:val="24"/>
        </w:rPr>
        <w:t>Figure S3</w:t>
      </w:r>
      <w:r w:rsidR="001672BD">
        <w:rPr>
          <w:rFonts w:hint="eastAsia"/>
          <w:color w:val="0000FF"/>
          <w:sz w:val="24"/>
        </w:rPr>
        <w:t>(A)</w:t>
      </w:r>
      <w:r>
        <w:rPr>
          <w:sz w:val="24"/>
        </w:rPr>
        <w:t xml:space="preserve"> shows the simulation result between </w:t>
      </w:r>
      <m:oMath>
        <m:f>
          <m:fPr>
            <m:type m:val="lin"/>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PPP</m:t>
                </m:r>
              </m:sub>
            </m:sSub>
          </m:num>
          <m:den>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SSP</m:t>
                </m:r>
              </m:sub>
            </m:sSub>
          </m:den>
        </m:f>
      </m:oMath>
      <w:r>
        <w:rPr>
          <w:sz w:val="24"/>
        </w:rPr>
        <w:t xml:space="preserve"> with orientation angle.</w:t>
      </w:r>
      <w:r w:rsidR="00775A7D">
        <w:rPr>
          <w:rFonts w:hint="eastAsia"/>
          <w:sz w:val="24"/>
        </w:rPr>
        <w:t xml:space="preserve"> The </w:t>
      </w:r>
      <w:r w:rsidR="00702479">
        <w:rPr>
          <w:rFonts w:hint="eastAsia"/>
          <w:sz w:val="24"/>
        </w:rPr>
        <w:t xml:space="preserve">detail about the orientation angle analysis can be </w:t>
      </w:r>
      <w:r w:rsidR="00702479">
        <w:rPr>
          <w:sz w:val="24"/>
        </w:rPr>
        <w:t>found</w:t>
      </w:r>
      <w:r w:rsidR="00702479">
        <w:rPr>
          <w:rFonts w:hint="eastAsia"/>
          <w:sz w:val="24"/>
        </w:rPr>
        <w:t xml:space="preserve"> in previous work.</w:t>
      </w:r>
      <w:r w:rsidR="00702479">
        <w:rPr>
          <w:sz w:val="24"/>
        </w:rPr>
        <w:fldChar w:fldCharType="begin">
          <w:fldData xml:space="preserve">PEVuZE5vdGU+PENpdGU+PEF1dGhvcj5XYW5nPC9BdXRob3I+PFllYXI+MjAyNTwvWWVhcj48UmVj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</w:fldData>
        </w:fldChar>
      </w:r>
      <w:r w:rsidR="00746E68">
        <w:rPr>
          <w:sz w:val="24"/>
        </w:rPr>
        <w:instrText xml:space="preserve"> ADDIN EN.CITE </w:instrText>
      </w:r>
      <w:r w:rsidR="00746E68">
        <w:rPr>
          <w:sz w:val="24"/>
        </w:rPr>
        <w:fldChar w:fldCharType="begin">
          <w:fldData xml:space="preserve">PEVuZE5vdGU+PENpdGU+PEF1dGhvcj5XYW5nPC9BdXRob3I+PFllYXI+MjAyNTwvWWVhcj48UmVj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</w:fldData>
        </w:fldChar>
      </w:r>
      <w:r w:rsidR="00746E68">
        <w:rPr>
          <w:sz w:val="24"/>
        </w:rPr>
        <w:instrText xml:space="preserve"> ADDIN EN.CITE.DATA </w:instrText>
      </w:r>
      <w:r w:rsidR="00746E68">
        <w:rPr>
          <w:sz w:val="24"/>
        </w:rPr>
      </w:r>
      <w:r w:rsidR="00746E68">
        <w:rPr>
          <w:sz w:val="24"/>
        </w:rPr>
        <w:fldChar w:fldCharType="end"/>
      </w:r>
      <w:r w:rsidR="00702479">
        <w:rPr>
          <w:sz w:val="24"/>
        </w:rPr>
      </w:r>
      <w:r w:rsidR="00702479">
        <w:rPr>
          <w:sz w:val="24"/>
        </w:rPr>
        <w:fldChar w:fldCharType="separate"/>
      </w:r>
      <w:r w:rsidR="00746E68" w:rsidRPr="00746E68">
        <w:rPr>
          <w:noProof/>
          <w:sz w:val="24"/>
          <w:vertAlign w:val="superscript"/>
        </w:rPr>
        <w:t>1, 5</w:t>
      </w:r>
      <w:r w:rsidR="00702479">
        <w:rPr>
          <w:sz w:val="24"/>
        </w:rPr>
        <w:fldChar w:fldCharType="end"/>
      </w:r>
      <w:r w:rsidR="00702479">
        <w:rPr>
          <w:rFonts w:hint="eastAsia"/>
          <w:sz w:val="24"/>
        </w:rPr>
        <w:t xml:space="preserve"> </w:t>
      </w:r>
      <w:r>
        <w:rPr>
          <w:sz w:val="24"/>
        </w:rPr>
        <w:t xml:space="preserve"> The refractive index for SFG, 1026.</w:t>
      </w:r>
      <w:r w:rsidR="00AA6413">
        <w:rPr>
          <w:sz w:val="24"/>
        </w:rPr>
        <w:t xml:space="preserve">21 </w:t>
      </w:r>
      <w:r>
        <w:rPr>
          <w:sz w:val="24"/>
        </w:rPr>
        <w:t>and IR is 3.0092+5.1706i, 3.5348+5.8406 and 3.7908+18.5240i, respectively.</w:t>
      </w:r>
      <w:r>
        <w:rPr>
          <w:sz w:val="24"/>
        </w:rPr>
        <w:fldChar w:fldCharType="begin"/>
      </w:r>
      <w:r w:rsidR="00746E68">
        <w:rPr>
          <w:sz w:val="24"/>
        </w:rPr>
        <w:instrText xml:space="preserve"> ADDIN EN.CITE &lt;EndNote&gt;&lt;Cite&gt;&lt;Author&gt;Rakić&lt;/Author&gt;&lt;Year&gt;1998&lt;/Year&gt;&lt;RecNum&gt;158&lt;/RecNum&gt;&lt;DisplayText&gt;&lt;style face="superscript"&gt;6&lt;/style&gt;&lt;/DisplayText&gt;&lt;record&gt;&lt;rec-number&gt;158&lt;/rec-number&gt;&lt;foreign-keys&gt;&lt;key app="EN" db-id="2spw0rdvj2twpae9v23x2ptm2sps2v0ssxe9" timestamp="1749765625"&gt;158&lt;/key&gt;&lt;/foreign-keys&gt;&lt;ref-type name="Journal Article"&gt;17&lt;/ref-type&gt;&lt;contributors&gt;&lt;authors&gt;&lt;author&gt;Rakić, Aleksandar D.&lt;/author&gt;&lt;author&gt;Djurišić, Aleksandra B.&lt;/author&gt;&lt;author&gt;Elazar, Jovan M.&lt;/author&gt;&lt;author&gt;Majewski, Marian L.&lt;/author&gt;&lt;/authors&gt;&lt;/contributors&gt;&lt;titles&gt;&lt;title&gt;Optical properties of metallic films for vertical-cavity optoelectronic devices&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5271-5283&lt;/pages&gt;&lt;volume&gt;37&lt;/volume&gt;&lt;number&gt;22&lt;/number&gt;&lt;keywords&gt;&lt;keyword&gt;Laser materials&lt;/keyword&gt;&lt;keyword&gt;Optical properties&lt;/keyword&gt;&lt;keyword&gt;Vertical cavity surface emitting lasers&lt;/keyword&gt;&lt;keyword&gt;Thin films, optical properties&lt;/keyword&gt;&lt;keyword&gt;Matrix methods&lt;/keyword&gt;&lt;keyword&gt;Optical constants&lt;/keyword&gt;&lt;keyword&gt;Phase shift&lt;/keyword&gt;&lt;keyword&gt;Reflection coefficient&lt;/keyword&gt;&lt;keyword&gt;Thin films&lt;/keyword&gt;&lt;/keywords&gt;&lt;dates&gt;&lt;year&gt;1998&lt;/year&gt;&lt;pub-dates&gt;&lt;date&gt;1998/08/01&lt;/date&gt;&lt;/pub-dates&gt;&lt;/dates&gt;&lt;publisher&gt;Optica Publishing Group&lt;/publisher&gt;&lt;urls&gt;&lt;related-urls&gt;&lt;url&gt;https://opg.optica.org/ao/abstract.cfm?URI=ao-37-22-5271&lt;/url&gt;&lt;/related-urls&gt;&lt;/urls&gt;&lt;electronic-resource-num&gt;10.1364/AO.37.005271&lt;/electronic-resource-num&gt;&lt;/record&gt;&lt;/Cite&gt;&lt;/EndNote&gt;</w:instrText>
      </w:r>
      <w:r>
        <w:rPr>
          <w:sz w:val="24"/>
        </w:rPr>
        <w:fldChar w:fldCharType="separate"/>
      </w:r>
      <w:r w:rsidR="00746E68" w:rsidRPr="00746E68">
        <w:rPr>
          <w:noProof/>
          <w:sz w:val="24"/>
          <w:vertAlign w:val="superscript"/>
        </w:rPr>
        <w:t>6</w:t>
      </w:r>
      <w:r>
        <w:rPr>
          <w:sz w:val="24"/>
        </w:rPr>
        <w:fldChar w:fldCharType="end"/>
      </w:r>
      <w:r w:rsidR="001672BD">
        <w:rPr>
          <w:rFonts w:hint="eastAsia"/>
          <w:sz w:val="24"/>
        </w:rPr>
        <w:t xml:space="preserve"> </w:t>
      </w:r>
      <w:r w:rsidR="001672BD" w:rsidRPr="00871152">
        <w:rPr>
          <w:color w:val="0000FF"/>
          <w:sz w:val="24"/>
        </w:rPr>
        <w:t>Figure S3</w:t>
      </w:r>
      <w:r w:rsidR="001672BD">
        <w:rPr>
          <w:rFonts w:hint="eastAsia"/>
          <w:color w:val="0000FF"/>
          <w:sz w:val="24"/>
        </w:rPr>
        <w:t>(B)</w:t>
      </w:r>
      <w:r w:rsidR="001672BD">
        <w:rPr>
          <w:sz w:val="24"/>
        </w:rPr>
        <w:t xml:space="preserve"> shows the  </w:t>
      </w:r>
      <w:r w:rsidR="00AA6413">
        <w:rPr>
          <w:sz w:val="24"/>
        </w:rPr>
        <w:t xml:space="preserve">change in experimental </w:t>
      </w:r>
      <m:oMath>
        <m:f>
          <m:fPr>
            <m:type m:val="lin"/>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PPP</m:t>
                </m:r>
              </m:sub>
            </m:sSub>
          </m:num>
          <m:den>
            <m:sSub>
              <m:sSubPr>
                <m:ctrlPr>
                  <w:rPr>
                    <w:rFonts w:ascii="Cambria Math" w:hAnsi="Cambria Math"/>
                    <w:i/>
                    <w:sz w:val="24"/>
                  </w:rPr>
                </m:ctrlPr>
              </m:sSubPr>
              <m:e>
                <m:r>
                  <w:rPr>
                    <w:rFonts w:ascii="Cambria Math" w:hAnsi="Cambria Math"/>
                    <w:sz w:val="24"/>
                  </w:rPr>
                  <m:t>I</m:t>
                </m:r>
              </m:e>
              <m:sub>
                <m:r>
                  <m:rPr>
                    <m:sty m:val="p"/>
                  </m:rPr>
                  <w:rPr>
                    <w:rFonts w:ascii="Cambria Math" w:hAnsi="Cambria Math"/>
                    <w:sz w:val="24"/>
                  </w:rPr>
                  <m:t>SSP</m:t>
                </m:r>
              </m:sub>
            </m:sSub>
          </m:den>
        </m:f>
      </m:oMath>
      <w:r w:rsidR="00AA6413">
        <w:rPr>
          <w:sz w:val="24"/>
        </w:rPr>
        <w:t xml:space="preserve"> as a function of applied potential</w:t>
      </w:r>
      <w:r w:rsidR="008D6636">
        <w:rPr>
          <w:rFonts w:hint="eastAsia"/>
          <w:sz w:val="24"/>
        </w:rPr>
        <w:t>.</w:t>
      </w:r>
    </w:p>
    <w:p w14:paraId="5631B162" w14:textId="6FF8937F" w:rsidR="004B7B44" w:rsidRDefault="0036353B" w:rsidP="00947FB5">
      <w:pPr>
        <w:pStyle w:val="ListParagraph"/>
        <w:numPr>
          <w:ilvl w:val="0"/>
          <w:numId w:val="10"/>
        </w:numPr>
        <w:ind w:firstLineChars="0"/>
        <w:rPr>
          <w:b/>
          <w:bCs/>
          <w:sz w:val="24"/>
        </w:rPr>
      </w:pPr>
      <w:r>
        <w:rPr>
          <w:noProof/>
        </w:rPr>
        <w:lastRenderedPageBreak/>
        <mc:AlternateContent>
          <mc:Choice Requires="wpg">
            <w:drawing>
              <wp:anchor distT="0" distB="0" distL="114300" distR="114300" simplePos="0" relativeHeight="252175360" behindDoc="0" locked="0" layoutInCell="1" allowOverlap="1" wp14:anchorId="4D314155" wp14:editId="123B83B7">
                <wp:simplePos x="0" y="0"/>
                <wp:positionH relativeFrom="column">
                  <wp:posOffset>53340</wp:posOffset>
                </wp:positionH>
                <wp:positionV relativeFrom="paragraph">
                  <wp:posOffset>213360</wp:posOffset>
                </wp:positionV>
                <wp:extent cx="6044565" cy="7985125"/>
                <wp:effectExtent l="0" t="0" r="0" b="0"/>
                <wp:wrapSquare wrapText="bothSides"/>
                <wp:docPr id="1965377344" name="Group 76"/>
                <wp:cNvGraphicFramePr/>
                <a:graphic xmlns:a="http://schemas.openxmlformats.org/drawingml/2006/main">
                  <a:graphicData uri="http://schemas.microsoft.com/office/word/2010/wordprocessingGroup">
                    <wpg:wgp>
                      <wpg:cNvGrpSpPr/>
                      <wpg:grpSpPr>
                        <a:xfrm>
                          <a:off x="0" y="0"/>
                          <a:ext cx="6044565" cy="7985125"/>
                          <a:chOff x="60960" y="-30480"/>
                          <a:chExt cx="6044565" cy="7986252"/>
                        </a:xfrm>
                      </wpg:grpSpPr>
                      <wpg:grpSp>
                        <wpg:cNvPr id="606865578" name="Group 75"/>
                        <wpg:cNvGrpSpPr/>
                        <wpg:grpSpPr>
                          <a:xfrm>
                            <a:off x="60960" y="-30480"/>
                            <a:ext cx="6044565" cy="7986252"/>
                            <a:chOff x="60960" y="-30480"/>
                            <a:chExt cx="6044565" cy="7986252"/>
                          </a:xfrm>
                        </wpg:grpSpPr>
                        <wps:wsp>
                          <wps:cNvPr id="354751669" name="Text Box 1"/>
                          <wps:cNvSpPr txBox="1"/>
                          <wps:spPr>
                            <a:xfrm>
                              <a:off x="4229100" y="0"/>
                              <a:ext cx="701139" cy="472264"/>
                            </a:xfrm>
                            <a:prstGeom prst="rect">
                              <a:avLst/>
                            </a:prstGeom>
                            <a:noFill/>
                            <a:ln w="6350">
                              <a:noFill/>
                            </a:ln>
                          </wps:spPr>
                          <wps:txbx>
                            <w:txbxContent>
                              <w:p w14:paraId="25276B86" w14:textId="4E4BB485" w:rsidR="0036353B" w:rsidRPr="0012145F" w:rsidRDefault="0036353B" w:rsidP="0036353B">
                                <w:pPr>
                                  <w:widowControl/>
                                  <w:rPr>
                                    <w:noProof/>
                                    <w:sz w:val="24"/>
                                  </w:rPr>
                                </w:pPr>
                                <w:r w:rsidRPr="0012145F">
                                  <w:rPr>
                                    <w:rFonts w:hint="eastAsia"/>
                                    <w:noProof/>
                                    <w:sz w:val="24"/>
                                  </w:rPr>
                                  <w:t>(</w:t>
                                </w:r>
                                <w:r>
                                  <w:rPr>
                                    <w:rFonts w:hint="eastAsia"/>
                                    <w:noProof/>
                                    <w:sz w:val="24"/>
                                  </w:rPr>
                                  <w:t>E</w:t>
                                </w:r>
                                <w:r w:rsidRPr="0012145F">
                                  <w:rPr>
                                    <w:rFonts w:hint="eastAsia"/>
                                    <w:noProof/>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87436184" name="Group 74"/>
                          <wpg:cNvGrpSpPr/>
                          <wpg:grpSpPr>
                            <a:xfrm>
                              <a:off x="60960" y="-30480"/>
                              <a:ext cx="6044565" cy="7986252"/>
                              <a:chOff x="60960" y="-45720"/>
                              <a:chExt cx="6044565" cy="7986252"/>
                            </a:xfrm>
                          </wpg:grpSpPr>
                          <wpg:grpSp>
                            <wpg:cNvPr id="2002508870" name="Group 72"/>
                            <wpg:cNvGrpSpPr/>
                            <wpg:grpSpPr>
                              <a:xfrm>
                                <a:off x="60960" y="-45720"/>
                                <a:ext cx="6044565" cy="7986252"/>
                                <a:chOff x="45720" y="-45720"/>
                                <a:chExt cx="6044565" cy="7986253"/>
                              </a:xfrm>
                            </wpg:grpSpPr>
                            <wpg:grpSp>
                              <wpg:cNvPr id="656439315" name="Group 71"/>
                              <wpg:cNvGrpSpPr/>
                              <wpg:grpSpPr>
                                <a:xfrm>
                                  <a:off x="45720" y="-45720"/>
                                  <a:ext cx="6044565" cy="7986253"/>
                                  <a:chOff x="45720" y="-45720"/>
                                  <a:chExt cx="6044565" cy="7986253"/>
                                </a:xfrm>
                              </wpg:grpSpPr>
                              <wpg:grpSp>
                                <wpg:cNvPr id="657671477" name="Group 70"/>
                                <wpg:cNvGrpSpPr/>
                                <wpg:grpSpPr>
                                  <a:xfrm>
                                    <a:off x="45720" y="-45720"/>
                                    <a:ext cx="6044565" cy="7986253"/>
                                    <a:chOff x="45720" y="-45720"/>
                                    <a:chExt cx="6044565" cy="7986253"/>
                                  </a:xfrm>
                                </wpg:grpSpPr>
                                <wpg:grpSp>
                                  <wpg:cNvPr id="1215861401" name="Group 69"/>
                                  <wpg:cNvGrpSpPr/>
                                  <wpg:grpSpPr>
                                    <a:xfrm>
                                      <a:off x="45720" y="-45720"/>
                                      <a:ext cx="6044565" cy="7986253"/>
                                      <a:chOff x="45720" y="-45720"/>
                                      <a:chExt cx="6044565" cy="7986253"/>
                                    </a:xfrm>
                                  </wpg:grpSpPr>
                                  <wpg:grpSp>
                                    <wpg:cNvPr id="20055906" name="Group 68"/>
                                    <wpg:cNvGrpSpPr/>
                                    <wpg:grpSpPr>
                                      <a:xfrm>
                                        <a:off x="45720" y="-45720"/>
                                        <a:ext cx="6044565" cy="7986253"/>
                                        <a:chOff x="45720" y="-45720"/>
                                        <a:chExt cx="6044565" cy="7986253"/>
                                      </a:xfrm>
                                    </wpg:grpSpPr>
                                    <wpg:grpSp>
                                      <wpg:cNvPr id="524445018" name="Group 67"/>
                                      <wpg:cNvGrpSpPr/>
                                      <wpg:grpSpPr>
                                        <a:xfrm>
                                          <a:off x="45720" y="-45720"/>
                                          <a:ext cx="6044565" cy="7986253"/>
                                          <a:chOff x="45720" y="-45720"/>
                                          <a:chExt cx="6044565" cy="7986253"/>
                                        </a:xfrm>
                                      </wpg:grpSpPr>
                                      <wps:wsp>
                                        <wps:cNvPr id="785469948" name="Text Box 2"/>
                                        <wps:cNvSpPr txBox="1">
                                          <a:spLocks noChangeArrowheads="1"/>
                                        </wps:cNvSpPr>
                                        <wps:spPr bwMode="auto">
                                          <a:xfrm>
                                            <a:off x="3575957" y="255814"/>
                                            <a:ext cx="1439982" cy="299084"/>
                                          </a:xfrm>
                                          <a:prstGeom prst="rect">
                                            <a:avLst/>
                                          </a:prstGeom>
                                          <a:noFill/>
                                          <a:ln w="9525">
                                            <a:noFill/>
                                            <a:miter lim="800000"/>
                                            <a:headEnd/>
                                            <a:tailEnd/>
                                          </a:ln>
                                        </wps:spPr>
                                        <wps:txbx>
                                          <w:txbxContent>
                                            <w:p w14:paraId="03EDD0F8" w14:textId="6A7CFF7F" w:rsidR="007A7379" w:rsidRPr="0012145F" w:rsidRDefault="007A7379" w:rsidP="007A7379">
                                              <w:pPr>
                                                <w:rPr>
                                                  <w:sz w:val="20"/>
                                                  <w:szCs w:val="20"/>
                                                </w:rPr>
                                              </w:pPr>
                                              <w:r w:rsidRPr="00C7634B">
                                                <w:rPr>
                                                  <w:color w:val="000000" w:themeColor="text1"/>
                                                  <w:sz w:val="22"/>
                                                  <w:szCs w:val="28"/>
                                                </w:rPr>
                                                <w:t>1</w:t>
                                              </w:r>
                                              <w:r>
                                                <w:rPr>
                                                  <w:rFonts w:hint="eastAsia"/>
                                                  <w:color w:val="000000" w:themeColor="text1"/>
                                                  <w:sz w:val="22"/>
                                                  <w:szCs w:val="28"/>
                                                </w:rPr>
                                                <w:t>.0</w:t>
                                              </w:r>
                                              <w:r w:rsidRPr="00C7634B">
                                                <w:rPr>
                                                  <w:color w:val="000000" w:themeColor="text1"/>
                                                  <w:sz w:val="22"/>
                                                  <w:szCs w:val="28"/>
                                                </w:rPr>
                                                <w:t xml:space="preserve"> mV s</w:t>
                                              </w:r>
                                              <w:r w:rsidRPr="00C7634B">
                                                <w:rPr>
                                                  <w:color w:val="000000" w:themeColor="text1"/>
                                                  <w:sz w:val="22"/>
                                                  <w:szCs w:val="28"/>
                                                  <w:vertAlign w:val="superscript"/>
                                                </w:rPr>
                                                <w:t>-1</w:t>
                                              </w:r>
                                            </w:p>
                                          </w:txbxContent>
                                        </wps:txbx>
                                        <wps:bodyPr rot="0" vert="horz" wrap="square" lIns="91440" tIns="45720" rIns="91440" bIns="45720" anchor="t" anchorCtr="0">
                                          <a:spAutoFit/>
                                        </wps:bodyPr>
                                      </wps:wsp>
                                      <wpg:grpSp>
                                        <wpg:cNvPr id="1164786385" name="Group 66"/>
                                        <wpg:cNvGrpSpPr/>
                                        <wpg:grpSpPr>
                                          <a:xfrm>
                                            <a:off x="45720" y="-45720"/>
                                            <a:ext cx="6044565" cy="7986253"/>
                                            <a:chOff x="45724" y="-45720"/>
                                            <a:chExt cx="6045036" cy="7986253"/>
                                          </a:xfrm>
                                        </wpg:grpSpPr>
                                        <wpg:grpSp>
                                          <wpg:cNvPr id="324111351" name="Group 65"/>
                                          <wpg:cNvGrpSpPr/>
                                          <wpg:grpSpPr>
                                            <a:xfrm>
                                              <a:off x="45724" y="-45720"/>
                                              <a:ext cx="6045036" cy="7986253"/>
                                              <a:chOff x="45724" y="-45720"/>
                                              <a:chExt cx="6045036" cy="7986253"/>
                                            </a:xfrm>
                                          </wpg:grpSpPr>
                                          <wpg:grpSp>
                                            <wpg:cNvPr id="472939380" name="Group 20"/>
                                            <wpg:cNvGrpSpPr/>
                                            <wpg:grpSpPr>
                                              <a:xfrm>
                                                <a:off x="45724" y="-45720"/>
                                                <a:ext cx="6045036" cy="7986253"/>
                                                <a:chOff x="-91271" y="-45723"/>
                                                <a:chExt cx="6045036" cy="7986727"/>
                                              </a:xfrm>
                                            </wpg:grpSpPr>
                                            <wpg:grpSp>
                                              <wpg:cNvPr id="1058342552" name="Group 19"/>
                                              <wpg:cNvGrpSpPr/>
                                              <wpg:grpSpPr>
                                                <a:xfrm>
                                                  <a:off x="-91271" y="-45723"/>
                                                  <a:ext cx="6045036" cy="7986727"/>
                                                  <a:chOff x="-91271" y="-45723"/>
                                                  <a:chExt cx="6045036" cy="7986727"/>
                                                </a:xfrm>
                                              </wpg:grpSpPr>
                                              <wpg:grpSp>
                                                <wpg:cNvPr id="480531034" name="Group 14"/>
                                                <wpg:cNvGrpSpPr/>
                                                <wpg:grpSpPr>
                                                  <a:xfrm>
                                                    <a:off x="-91271" y="-45723"/>
                                                    <a:ext cx="6045036" cy="7986727"/>
                                                    <a:chOff x="53243" y="-45723"/>
                                                    <a:chExt cx="6045349" cy="7986727"/>
                                                  </a:xfrm>
                                                </wpg:grpSpPr>
                                                <wpg:grpSp>
                                                  <wpg:cNvPr id="2051593544" name="Group 13"/>
                                                  <wpg:cNvGrpSpPr/>
                                                  <wpg:grpSpPr>
                                                    <a:xfrm>
                                                      <a:off x="53243" y="-45723"/>
                                                      <a:ext cx="6045349" cy="7986727"/>
                                                      <a:chOff x="53243" y="-45723"/>
                                                      <a:chExt cx="6045349" cy="7986727"/>
                                                    </a:xfrm>
                                                  </wpg:grpSpPr>
                                                  <wpg:grpSp>
                                                    <wpg:cNvPr id="33176750" name="Group 12"/>
                                                    <wpg:cNvGrpSpPr/>
                                                    <wpg:grpSpPr>
                                                      <a:xfrm>
                                                        <a:off x="53243" y="-45723"/>
                                                        <a:ext cx="6045349" cy="7986727"/>
                                                        <a:chOff x="53251" y="-45726"/>
                                                        <a:chExt cx="6046260" cy="7987246"/>
                                                      </a:xfrm>
                                                    </wpg:grpSpPr>
                                                    <wpg:grpSp>
                                                      <wpg:cNvPr id="1709297514" name="Group 37"/>
                                                      <wpg:cNvGrpSpPr/>
                                                      <wpg:grpSpPr>
                                                        <a:xfrm>
                                                          <a:off x="53251" y="-45726"/>
                                                          <a:ext cx="6046260" cy="7987246"/>
                                                          <a:chOff x="-58134" y="-45727"/>
                                                          <a:chExt cx="6047842" cy="7987426"/>
                                                        </a:xfrm>
                                                      </wpg:grpSpPr>
                                                      <wpg:grpSp>
                                                        <wpg:cNvPr id="955486037" name="Group 36"/>
                                                        <wpg:cNvGrpSpPr/>
                                                        <wpg:grpSpPr>
                                                          <a:xfrm>
                                                            <a:off x="-58134" y="-45727"/>
                                                            <a:ext cx="6047842" cy="7987426"/>
                                                            <a:chOff x="-81580" y="-45727"/>
                                                            <a:chExt cx="6047842" cy="7987426"/>
                                                          </a:xfrm>
                                                        </wpg:grpSpPr>
                                                        <wpg:grpSp>
                                                          <wpg:cNvPr id="244359196" name="Group 4"/>
                                                          <wpg:cNvGrpSpPr/>
                                                          <wpg:grpSpPr>
                                                            <a:xfrm>
                                                              <a:off x="-81580" y="-45727"/>
                                                              <a:ext cx="6047842" cy="7987426"/>
                                                              <a:chOff x="-33737" y="-175805"/>
                                                              <a:chExt cx="6528394" cy="8617321"/>
                                                            </a:xfrm>
                                                          </wpg:grpSpPr>
                                                          <wps:wsp>
                                                            <wps:cNvPr id="500352544" name="Text Box 1"/>
                                                            <wps:cNvSpPr txBox="1"/>
                                                            <wps:spPr>
                                                              <a:xfrm>
                                                                <a:off x="1607027" y="-175805"/>
                                                                <a:ext cx="678885" cy="474262"/>
                                                              </a:xfrm>
                                                              <a:prstGeom prst="rect">
                                                                <a:avLst/>
                                                              </a:prstGeom>
                                                              <a:noFill/>
                                                              <a:ln w="6350">
                                                                <a:noFill/>
                                                              </a:ln>
                                                            </wps:spPr>
                                                            <wps:txbx>
                                                              <w:txbxContent>
                                                                <w:p w14:paraId="1CCF28E3" w14:textId="77777777" w:rsidR="00677B68" w:rsidRPr="0012145F" w:rsidRDefault="00677B68" w:rsidP="00171A72">
                                                                  <w:pPr>
                                                                    <w:widowControl/>
                                                                    <w:jc w:val="center"/>
                                                                    <w:rPr>
                                                                      <w:noProof/>
                                                                      <w:sz w:val="24"/>
                                                                    </w:rPr>
                                                                  </w:pPr>
                                                                  <w:r w:rsidRPr="0012145F">
                                                                    <w:rPr>
                                                                      <w:rFonts w:hint="eastAsia"/>
                                                                      <w:noProof/>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1526851" name="Text Box 1"/>
                                                            <wps:cNvSpPr txBox="1"/>
                                                            <wps:spPr>
                                                              <a:xfrm>
                                                                <a:off x="-33737" y="7702954"/>
                                                                <a:ext cx="6528394" cy="738562"/>
                                                              </a:xfrm>
                                                              <a:prstGeom prst="rect">
                                                                <a:avLst/>
                                                              </a:prstGeom>
                                                              <a:noFill/>
                                                              <a:ln w="6350">
                                                                <a:noFill/>
                                                              </a:ln>
                                                            </wps:spPr>
                                                            <wps:txbx>
                                                              <w:txbxContent>
                                                                <w:p w14:paraId="5E4ED6BF" w14:textId="5E76FA85" w:rsidR="00677B68" w:rsidRPr="003C538E" w:rsidRDefault="00677B68" w:rsidP="00B52DB4">
                                                                  <w:pPr>
                                                                    <w:widowControl/>
                                                                    <w:rPr>
                                                                      <w:sz w:val="22"/>
                                                                      <w:szCs w:val="28"/>
                                                                    </w:rPr>
                                                                  </w:pPr>
                                                                  <w:r w:rsidRPr="00C7634B">
                                                                    <w:rPr>
                                                                      <w:b/>
                                                                      <w:bCs/>
                                                                      <w:color w:val="000000" w:themeColor="text1"/>
                                                                      <w:sz w:val="22"/>
                                                                      <w:szCs w:val="28"/>
                                                                    </w:rPr>
                                                                    <w:t xml:space="preserve">Figure </w:t>
                                                                  </w:r>
                                                                  <w:r w:rsidR="00107AA8" w:rsidRPr="00C7634B">
                                                                    <w:rPr>
                                                                      <w:b/>
                                                                      <w:bCs/>
                                                                      <w:color w:val="000000" w:themeColor="text1"/>
                                                                      <w:sz w:val="22"/>
                                                                      <w:szCs w:val="28"/>
                                                                    </w:rPr>
                                                                    <w:t>S</w:t>
                                                                  </w:r>
                                                                  <w:r w:rsidR="00107AA8">
                                                                    <w:rPr>
                                                                      <w:rFonts w:hint="eastAsia"/>
                                                                      <w:b/>
                                                                      <w:bCs/>
                                                                      <w:color w:val="000000" w:themeColor="text1"/>
                                                                      <w:sz w:val="22"/>
                                                                      <w:szCs w:val="28"/>
                                                                    </w:rPr>
                                                                    <w:t>4</w:t>
                                                                  </w:r>
                                                                  <w:r w:rsidRPr="00C7634B">
                                                                    <w:rPr>
                                                                      <w:color w:val="000000" w:themeColor="text1"/>
                                                                      <w:sz w:val="22"/>
                                                                      <w:szCs w:val="28"/>
                                                                    </w:rPr>
                                                                    <w:t xml:space="preserve">. </w:t>
                                                                  </w:r>
                                                                  <w:bookmarkStart w:id="10" w:name="_Hlk215614182"/>
                                                                  <w:r w:rsidR="005A78B8" w:rsidRPr="00E73E36">
                                                                    <w:rPr>
                                                                      <w:color w:val="000000" w:themeColor="text1"/>
                                                                      <w:sz w:val="22"/>
                                                                      <w:szCs w:val="28"/>
                                                                    </w:rPr>
                                                                    <w:t>EC-SFG maps (left, A-D) and normalized intensity (right, E-H) as a function of potential</w:t>
                                                                  </w:r>
                                                                  <w:r w:rsidR="005A78B8" w:rsidRPr="00C7634B" w:rsidDel="005A78B8">
                                                                    <w:rPr>
                                                                      <w:color w:val="000000" w:themeColor="text1"/>
                                                                      <w:sz w:val="22"/>
                                                                      <w:szCs w:val="28"/>
                                                                    </w:rPr>
                                                                    <w:t xml:space="preserve"> </w:t>
                                                                  </w:r>
                                                                  <w:r w:rsidR="00AA6413">
                                                                    <w:rPr>
                                                                      <w:color w:val="000000" w:themeColor="text1"/>
                                                                      <w:sz w:val="22"/>
                                                                      <w:szCs w:val="28"/>
                                                                    </w:rPr>
                                                                    <w:t xml:space="preserve"> </w:t>
                                                                  </w:r>
                                                                  <w:r w:rsidRPr="00C7634B">
                                                                    <w:rPr>
                                                                      <w:color w:val="000000" w:themeColor="text1"/>
                                                                      <w:sz w:val="22"/>
                                                                      <w:szCs w:val="28"/>
                                                                    </w:rPr>
                                                                    <w:t xml:space="preserve">of *H at Pt surface </w:t>
                                                                  </w:r>
                                                                  <w:r w:rsidR="0046213F">
                                                                    <w:rPr>
                                                                      <w:color w:val="000000" w:themeColor="text1"/>
                                                                      <w:sz w:val="22"/>
                                                                      <w:szCs w:val="28"/>
                                                                    </w:rPr>
                                                                    <w:t>under</w:t>
                                                                  </w:r>
                                                                  <w:r w:rsidR="0046213F" w:rsidRPr="00C7634B">
                                                                    <w:rPr>
                                                                      <w:color w:val="000000" w:themeColor="text1"/>
                                                                      <w:sz w:val="22"/>
                                                                      <w:szCs w:val="28"/>
                                                                    </w:rPr>
                                                                    <w:t xml:space="preserve"> </w:t>
                                                                  </w:r>
                                                                  <w:r w:rsidRPr="00C7634B">
                                                                    <w:rPr>
                                                                      <w:color w:val="000000" w:themeColor="text1"/>
                                                                      <w:sz w:val="22"/>
                                                                      <w:szCs w:val="28"/>
                                                                    </w:rPr>
                                                                    <w:t>PPP polarization and scan rates of 1</w:t>
                                                                  </w:r>
                                                                  <w:r w:rsidR="00346C62">
                                                                    <w:rPr>
                                                                      <w:rFonts w:hint="eastAsia"/>
                                                                      <w:color w:val="000000" w:themeColor="text1"/>
                                                                      <w:sz w:val="22"/>
                                                                      <w:szCs w:val="28"/>
                                                                    </w:rPr>
                                                                    <w:t>.0</w:t>
                                                                  </w:r>
                                                                  <w:r w:rsidRPr="00C7634B">
                                                                    <w:rPr>
                                                                      <w:color w:val="000000" w:themeColor="text1"/>
                                                                      <w:sz w:val="22"/>
                                                                      <w:szCs w:val="28"/>
                                                                    </w:rPr>
                                                                    <w:t xml:space="preserve"> mV s</w:t>
                                                                  </w:r>
                                                                  <w:r w:rsidRPr="00C7634B">
                                                                    <w:rPr>
                                                                      <w:color w:val="000000" w:themeColor="text1"/>
                                                                      <w:sz w:val="22"/>
                                                                      <w:szCs w:val="28"/>
                                                                      <w:vertAlign w:val="superscript"/>
                                                                    </w:rPr>
                                                                    <w:t xml:space="preserve">-1 </w:t>
                                                                  </w:r>
                                                                  <w:r w:rsidRPr="00C7634B">
                                                                    <w:rPr>
                                                                      <w:color w:val="000000" w:themeColor="text1"/>
                                                                      <w:sz w:val="22"/>
                                                                      <w:szCs w:val="28"/>
                                                                    </w:rPr>
                                                                    <w:t>(A), 2</w:t>
                                                                  </w:r>
                                                                  <w:r w:rsidR="00346C62">
                                                                    <w:rPr>
                                                                      <w:rFonts w:hint="eastAsia"/>
                                                                      <w:color w:val="000000" w:themeColor="text1"/>
                                                                      <w:sz w:val="22"/>
                                                                      <w:szCs w:val="28"/>
                                                                    </w:rPr>
                                                                    <w:t>.0</w:t>
                                                                  </w:r>
                                                                  <w:r w:rsidRPr="00C7634B">
                                                                    <w:rPr>
                                                                      <w:color w:val="000000" w:themeColor="text1"/>
                                                                      <w:sz w:val="22"/>
                                                                      <w:szCs w:val="28"/>
                                                                    </w:rPr>
                                                                    <w:t xml:space="preserve"> mV s</w:t>
                                                                  </w:r>
                                                                  <w:r w:rsidRPr="00C7634B">
                                                                    <w:rPr>
                                                                      <w:color w:val="000000" w:themeColor="text1"/>
                                                                      <w:sz w:val="22"/>
                                                                      <w:szCs w:val="28"/>
                                                                      <w:vertAlign w:val="superscript"/>
                                                                    </w:rPr>
                                                                    <w:t xml:space="preserve">-1 </w:t>
                                                                  </w:r>
                                                                  <w:r w:rsidRPr="00C7634B">
                                                                    <w:rPr>
                                                                      <w:color w:val="000000" w:themeColor="text1"/>
                                                                      <w:sz w:val="22"/>
                                                                      <w:szCs w:val="28"/>
                                                                    </w:rPr>
                                                                    <w:t>(</w:t>
                                                                  </w:r>
                                                                  <w:r w:rsidR="00AA6413">
                                                                    <w:rPr>
                                                                      <w:color w:val="000000" w:themeColor="text1"/>
                                                                      <w:sz w:val="22"/>
                                                                      <w:szCs w:val="28"/>
                                                                    </w:rPr>
                                                                    <w:t>B</w:t>
                                                                  </w:r>
                                                                  <w:r w:rsidRPr="00C7634B">
                                                                    <w:rPr>
                                                                      <w:color w:val="000000" w:themeColor="text1"/>
                                                                      <w:sz w:val="22"/>
                                                                      <w:szCs w:val="28"/>
                                                                    </w:rPr>
                                                                    <w:t>), 5</w:t>
                                                                  </w:r>
                                                                  <w:r w:rsidR="00346C62">
                                                                    <w:rPr>
                                                                      <w:rFonts w:hint="eastAsia"/>
                                                                      <w:color w:val="000000" w:themeColor="text1"/>
                                                                      <w:sz w:val="22"/>
                                                                      <w:szCs w:val="28"/>
                                                                    </w:rPr>
                                                                    <w:t>.0</w:t>
                                                                  </w:r>
                                                                  <w:r w:rsidRPr="00C7634B">
                                                                    <w:rPr>
                                                                      <w:color w:val="000000" w:themeColor="text1"/>
                                                                      <w:sz w:val="22"/>
                                                                      <w:szCs w:val="28"/>
                                                                    </w:rPr>
                                                                    <w:t xml:space="preserve"> mV s</w:t>
                                                                  </w:r>
                                                                  <w:r w:rsidRPr="00C7634B">
                                                                    <w:rPr>
                                                                      <w:color w:val="000000" w:themeColor="text1"/>
                                                                      <w:sz w:val="22"/>
                                                                      <w:szCs w:val="28"/>
                                                                      <w:vertAlign w:val="superscript"/>
                                                                    </w:rPr>
                                                                    <w:t xml:space="preserve">-1 </w:t>
                                                                  </w:r>
                                                                  <w:r w:rsidRPr="00C7634B">
                                                                    <w:rPr>
                                                                      <w:color w:val="000000" w:themeColor="text1"/>
                                                                      <w:sz w:val="22"/>
                                                                      <w:szCs w:val="28"/>
                                                                    </w:rPr>
                                                                    <w:t>(</w:t>
                                                                  </w:r>
                                                                  <w:r w:rsidR="00AA6413">
                                                                    <w:rPr>
                                                                      <w:color w:val="000000" w:themeColor="text1"/>
                                                                      <w:sz w:val="22"/>
                                                                      <w:szCs w:val="28"/>
                                                                    </w:rPr>
                                                                    <w:t>C</w:t>
                                                                  </w:r>
                                                                  <w:r w:rsidRPr="00C7634B">
                                                                    <w:rPr>
                                                                      <w:color w:val="000000" w:themeColor="text1"/>
                                                                      <w:sz w:val="22"/>
                                                                      <w:szCs w:val="28"/>
                                                                    </w:rPr>
                                                                    <w:t>) and 10</w:t>
                                                                  </w:r>
                                                                  <w:r w:rsidR="00346C62">
                                                                    <w:rPr>
                                                                      <w:rFonts w:hint="eastAsia"/>
                                                                      <w:color w:val="000000" w:themeColor="text1"/>
                                                                      <w:sz w:val="22"/>
                                                                      <w:szCs w:val="28"/>
                                                                    </w:rPr>
                                                                    <w:t>.0</w:t>
                                                                  </w:r>
                                                                  <w:r w:rsidRPr="00C7634B">
                                                                    <w:rPr>
                                                                      <w:color w:val="000000" w:themeColor="text1"/>
                                                                      <w:sz w:val="22"/>
                                                                      <w:szCs w:val="28"/>
                                                                    </w:rPr>
                                                                    <w:t xml:space="preserve"> mV s</w:t>
                                                                  </w:r>
                                                                  <w:r w:rsidRPr="00C7634B">
                                                                    <w:rPr>
                                                                      <w:color w:val="000000" w:themeColor="text1"/>
                                                                      <w:sz w:val="22"/>
                                                                      <w:szCs w:val="28"/>
                                                                      <w:vertAlign w:val="superscript"/>
                                                                    </w:rPr>
                                                                    <w:t xml:space="preserve">-1 </w:t>
                                                                  </w:r>
                                                                  <w:r w:rsidRPr="00C7634B">
                                                                    <w:rPr>
                                                                      <w:color w:val="000000" w:themeColor="text1"/>
                                                                      <w:sz w:val="22"/>
                                                                      <w:szCs w:val="28"/>
                                                                    </w:rPr>
                                                                    <w:t>(</w:t>
                                                                  </w:r>
                                                                  <w:r w:rsidR="00AA6413">
                                                                    <w:rPr>
                                                                      <w:color w:val="000000" w:themeColor="text1"/>
                                                                      <w:sz w:val="22"/>
                                                                      <w:szCs w:val="28"/>
                                                                    </w:rPr>
                                                                    <w:t>D</w:t>
                                                                  </w:r>
                                                                  <w:r w:rsidRPr="00C7634B">
                                                                    <w:rPr>
                                                                      <w:color w:val="000000" w:themeColor="text1"/>
                                                                      <w:sz w:val="22"/>
                                                                      <w:szCs w:val="28"/>
                                                                    </w:rPr>
                                                                    <w:t>)</w:t>
                                                                  </w:r>
                                                                  <w:r w:rsidR="00AA6413">
                                                                    <w:rPr>
                                                                      <w:color w:val="000000" w:themeColor="text1"/>
                                                                      <w:sz w:val="22"/>
                                                                      <w:szCs w:val="28"/>
                                                                    </w:rPr>
                                                                    <w:t>, with blue and red traces representing</w:t>
                                                                  </w:r>
                                                                  <w:r w:rsidRPr="00C7634B">
                                                                    <w:rPr>
                                                                      <w:color w:val="000000" w:themeColor="text1"/>
                                                                      <w:sz w:val="22"/>
                                                                      <w:szCs w:val="28"/>
                                                                    </w:rPr>
                                                                    <w:t xml:space="preserve"> </w:t>
                                                                  </w:r>
                                                                  <w:r w:rsidR="0046213F">
                                                                    <w:rPr>
                                                                      <w:rFonts w:hint="eastAsia"/>
                                                                      <w:color w:val="000000" w:themeColor="text1"/>
                                                                      <w:sz w:val="22"/>
                                                                      <w:szCs w:val="28"/>
                                                                    </w:rPr>
                                                                    <w:t>*</w:t>
                                                                  </w:r>
                                                                  <w:proofErr w:type="spellStart"/>
                                                                  <w:r w:rsidR="0046213F">
                                                                    <w:rPr>
                                                                      <w:rFonts w:hint="eastAsia"/>
                                                                      <w:color w:val="000000" w:themeColor="text1"/>
                                                                      <w:sz w:val="22"/>
                                                                      <w:szCs w:val="28"/>
                                                                    </w:rPr>
                                                                    <w:t>H</w:t>
                                                                  </w:r>
                                                                  <w:r w:rsidR="00EA162A">
                                                                    <w:rPr>
                                                                      <w:rFonts w:hint="eastAsia"/>
                                                                      <w:color w:val="000000" w:themeColor="text1"/>
                                                                      <w:sz w:val="22"/>
                                                                      <w:szCs w:val="28"/>
                                                                      <w:vertAlign w:val="subscript"/>
                                                                    </w:rPr>
                                                                    <w:t>step</w:t>
                                                                  </w:r>
                                                                  <w:proofErr w:type="spellEnd"/>
                                                                  <w:r w:rsidR="0046213F">
                                                                    <w:rPr>
                                                                      <w:rFonts w:hint="eastAsia"/>
                                                                      <w:color w:val="000000" w:themeColor="text1"/>
                                                                      <w:sz w:val="22"/>
                                                                      <w:szCs w:val="28"/>
                                                                    </w:rPr>
                                                                    <w:t xml:space="preserve"> and *</w:t>
                                                                  </w:r>
                                                                  <w:proofErr w:type="spellStart"/>
                                                                  <w:r w:rsidR="0046213F">
                                                                    <w:rPr>
                                                                      <w:rFonts w:hint="eastAsia"/>
                                                                      <w:color w:val="000000" w:themeColor="text1"/>
                                                                      <w:sz w:val="22"/>
                                                                      <w:szCs w:val="28"/>
                                                                    </w:rPr>
                                                                    <w:t>H</w:t>
                                                                  </w:r>
                                                                  <w:r w:rsidR="00EA162A">
                                                                    <w:rPr>
                                                                      <w:rFonts w:hint="eastAsia"/>
                                                                      <w:color w:val="000000" w:themeColor="text1"/>
                                                                      <w:sz w:val="22"/>
                                                                      <w:szCs w:val="28"/>
                                                                      <w:vertAlign w:val="subscript"/>
                                                                    </w:rPr>
                                                                    <w:t>terrace</w:t>
                                                                  </w:r>
                                                                  <w:proofErr w:type="spellEnd"/>
                                                                  <w:r w:rsidR="0046213F">
                                                                    <w:rPr>
                                                                      <w:color w:val="000000" w:themeColor="text1"/>
                                                                      <w:sz w:val="22"/>
                                                                      <w:szCs w:val="28"/>
                                                                    </w:rPr>
                                                                    <w:t xml:space="preserve"> </w:t>
                                                                  </w:r>
                                                                  <w:r w:rsidR="00AA6413">
                                                                    <w:rPr>
                                                                      <w:color w:val="000000" w:themeColor="text1"/>
                                                                      <w:sz w:val="22"/>
                                                                      <w:szCs w:val="28"/>
                                                                    </w:rPr>
                                                                    <w:t>peaks, respectively.</w:t>
                                                                  </w:r>
                                                                </w:p>
                                                                <w:bookmarkEnd w:id="10"/>
                                                                <w:p w14:paraId="11915127" w14:textId="77777777" w:rsidR="00677B68" w:rsidRPr="003C538E" w:rsidRDefault="00677B68" w:rsidP="00677B68">
                                                                  <w:pPr>
                                                                    <w:rPr>
                                                                      <w:sz w:val="22"/>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1199603" name="Text Box 1"/>
                                                            <wps:cNvSpPr txBox="1"/>
                                                            <wps:spPr>
                                                              <a:xfrm>
                                                                <a:off x="1719017" y="1728372"/>
                                                                <a:ext cx="558666" cy="480051"/>
                                                              </a:xfrm>
                                                              <a:prstGeom prst="rect">
                                                                <a:avLst/>
                                                              </a:prstGeom>
                                                              <a:noFill/>
                                                              <a:ln w="6350">
                                                                <a:noFill/>
                                                              </a:ln>
                                                            </wps:spPr>
                                                            <wps:txbx>
                                                              <w:txbxContent>
                                                                <w:p w14:paraId="380FD995" w14:textId="6292DFD1" w:rsidR="00677B68" w:rsidRPr="0012145F" w:rsidRDefault="00677B68" w:rsidP="00677B68">
                                                                  <w:pPr>
                                                                    <w:widowControl/>
                                                                    <w:rPr>
                                                                      <w:noProof/>
                                                                      <w:sz w:val="24"/>
                                                                    </w:rPr>
                                                                  </w:pPr>
                                                                  <w:r w:rsidRPr="0012145F">
                                                                    <w:rPr>
                                                                      <w:rFonts w:hint="eastAsia"/>
                                                                      <w:noProof/>
                                                                      <w:sz w:val="24"/>
                                                                    </w:rPr>
                                                                    <w:t>(</w:t>
                                                                  </w:r>
                                                                  <w:r w:rsidR="00AA6413">
                                                                    <w:rPr>
                                                                      <w:noProof/>
                                                                      <w:sz w:val="24"/>
                                                                    </w:rPr>
                                                                    <w:t>B</w:t>
                                                                  </w:r>
                                                                  <w:r w:rsidRPr="0012145F">
                                                                    <w:rPr>
                                                                      <w:rFonts w:hint="eastAsia"/>
                                                                      <w:noProof/>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7066054" name="Text Box 1"/>
                                                            <wps:cNvSpPr txBox="1"/>
                                                            <wps:spPr>
                                                              <a:xfrm>
                                                                <a:off x="1677867" y="3595493"/>
                                                                <a:ext cx="757261" cy="509582"/>
                                                              </a:xfrm>
                                                              <a:prstGeom prst="rect">
                                                                <a:avLst/>
                                                              </a:prstGeom>
                                                              <a:noFill/>
                                                              <a:ln w="6350">
                                                                <a:noFill/>
                                                              </a:ln>
                                                            </wps:spPr>
                                                            <wps:txbx>
                                                              <w:txbxContent>
                                                                <w:p w14:paraId="4EBDD0B9" w14:textId="3AA3C5A4" w:rsidR="00677B68" w:rsidRPr="0012145F" w:rsidRDefault="00677B68" w:rsidP="00677B68">
                                                                  <w:pPr>
                                                                    <w:widowControl/>
                                                                    <w:rPr>
                                                                      <w:noProof/>
                                                                      <w:sz w:val="24"/>
                                                                    </w:rPr>
                                                                  </w:pPr>
                                                                  <w:r w:rsidRPr="0012145F">
                                                                    <w:rPr>
                                                                      <w:rFonts w:hint="eastAsia"/>
                                                                      <w:noProof/>
                                                                      <w:sz w:val="24"/>
                                                                    </w:rPr>
                                                                    <w:t>(</w:t>
                                                                  </w:r>
                                                                  <w:r w:rsidR="00AA6413">
                                                                    <w:rPr>
                                                                      <w:noProof/>
                                                                      <w:sz w:val="24"/>
                                                                    </w:rPr>
                                                                    <w:t>C</w:t>
                                                                  </w:r>
                                                                  <w:r w:rsidRPr="0012145F">
                                                                    <w:rPr>
                                                                      <w:rFonts w:hint="eastAsia"/>
                                                                      <w:noProof/>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540690253" name="Picture 35"/>
                                                            <pic:cNvPicPr>
                                                              <a:picLocks noChangeAspect="1"/>
                                                            </pic:cNvPicPr>
                                                          </pic:nvPicPr>
                                                          <pic:blipFill rotWithShape="1">
                                                            <a:blip r:embed="rId18"/>
                                                            <a:srcRect l="5999" b="8168"/>
                                                            <a:stretch/>
                                                          </pic:blipFill>
                                                          <pic:spPr bwMode="auto">
                                                            <a:xfrm>
                                                              <a:off x="560970" y="222739"/>
                                                              <a:ext cx="2161003" cy="1555716"/>
                                                            </a:xfrm>
                                                            <a:prstGeom prst="rect">
                                                              <a:avLst/>
                                                            </a:prstGeom>
                                                            <a:noFill/>
                                                            <a:ln>
                                                              <a:noFill/>
                                                            </a:ln>
                                                          </pic:spPr>
                                                        </pic:pic>
                                                      </wpg:grpSp>
                                                      <pic:pic xmlns:pic="http://schemas.openxmlformats.org/drawingml/2006/picture">
                                                        <pic:nvPicPr>
                                                          <pic:cNvPr id="616214442" name="Picture 35"/>
                                                          <pic:cNvPicPr>
                                                            <a:picLocks noChangeAspect="1"/>
                                                          </pic:cNvPicPr>
                                                        </pic:nvPicPr>
                                                        <pic:blipFill rotWithShape="1">
                                                          <a:blip r:embed="rId19"/>
                                                          <a:srcRect l="4484" r="473" b="6568"/>
                                                          <a:stretch/>
                                                        </pic:blipFill>
                                                        <pic:spPr bwMode="auto">
                                                          <a:xfrm>
                                                            <a:off x="3200810" y="193428"/>
                                                            <a:ext cx="2197270" cy="1578377"/>
                                                          </a:xfrm>
                                                          <a:prstGeom prst="rect">
                                                            <a:avLst/>
                                                          </a:prstGeom>
                                                          <a:noFill/>
                                                          <a:ln>
                                                            <a:noFill/>
                                                          </a:ln>
                                                        </pic:spPr>
                                                      </pic:pic>
                                                      <pic:pic xmlns:pic="http://schemas.openxmlformats.org/drawingml/2006/picture">
                                                        <pic:nvPicPr>
                                                          <pic:cNvPr id="1922445204" name="Picture 35"/>
                                                          <pic:cNvPicPr>
                                                            <a:picLocks noChangeAspect="1"/>
                                                          </pic:cNvPicPr>
                                                        </pic:nvPicPr>
                                                        <pic:blipFill rotWithShape="1">
                                                          <a:blip r:embed="rId20"/>
                                                          <a:srcRect l="6649" b="8383"/>
                                                          <a:stretch/>
                                                        </pic:blipFill>
                                                        <pic:spPr bwMode="auto">
                                                          <a:xfrm>
                                                            <a:off x="604061" y="1897463"/>
                                                            <a:ext cx="2161003" cy="1562867"/>
                                                          </a:xfrm>
                                                          <a:prstGeom prst="rect">
                                                            <a:avLst/>
                                                          </a:prstGeom>
                                                          <a:noFill/>
                                                          <a:ln>
                                                            <a:noFill/>
                                                          </a:ln>
                                                        </pic:spPr>
                                                      </pic:pic>
                                                      <pic:pic xmlns:pic="http://schemas.openxmlformats.org/drawingml/2006/picture">
                                                        <pic:nvPicPr>
                                                          <pic:cNvPr id="658515621" name="Picture 35"/>
                                                          <pic:cNvPicPr>
                                                            <a:picLocks noChangeAspect="1"/>
                                                          </pic:cNvPicPr>
                                                        </pic:nvPicPr>
                                                        <pic:blipFill rotWithShape="1">
                                                          <a:blip r:embed="rId21"/>
                                                          <a:srcRect l="6131" b="7081"/>
                                                          <a:stretch/>
                                                        </pic:blipFill>
                                                        <pic:spPr bwMode="auto">
                                                          <a:xfrm>
                                                            <a:off x="3252325" y="1874121"/>
                                                            <a:ext cx="2161003" cy="1563344"/>
                                                          </a:xfrm>
                                                          <a:prstGeom prst="rect">
                                                            <a:avLst/>
                                                          </a:prstGeom>
                                                          <a:noFill/>
                                                          <a:ln>
                                                            <a:noFill/>
                                                          </a:ln>
                                                        </pic:spPr>
                                                      </pic:pic>
                                                      <pic:pic xmlns:pic="http://schemas.openxmlformats.org/drawingml/2006/picture">
                                                        <pic:nvPicPr>
                                                          <pic:cNvPr id="384188620" name="Picture 35"/>
                                                          <pic:cNvPicPr>
                                                            <a:picLocks noChangeAspect="1"/>
                                                          </pic:cNvPicPr>
                                                        </pic:nvPicPr>
                                                        <pic:blipFill rotWithShape="1">
                                                          <a:blip r:embed="rId22"/>
                                                          <a:srcRect l="7649" b="7885"/>
                                                          <a:stretch/>
                                                        </pic:blipFill>
                                                        <pic:spPr bwMode="auto">
                                                          <a:xfrm>
                                                            <a:off x="604061" y="3647856"/>
                                                            <a:ext cx="2161003" cy="1575299"/>
                                                          </a:xfrm>
                                                          <a:prstGeom prst="rect">
                                                            <a:avLst/>
                                                          </a:prstGeom>
                                                          <a:noFill/>
                                                          <a:ln>
                                                            <a:noFill/>
                                                          </a:ln>
                                                        </pic:spPr>
                                                      </pic:pic>
                                                      <pic:pic xmlns:pic="http://schemas.openxmlformats.org/drawingml/2006/picture">
                                                        <pic:nvPicPr>
                                                          <pic:cNvPr id="869730394" name="Picture 35"/>
                                                          <pic:cNvPicPr>
                                                            <a:picLocks noChangeAspect="1"/>
                                                          </pic:cNvPicPr>
                                                        </pic:nvPicPr>
                                                        <pic:blipFill rotWithShape="1">
                                                          <a:blip r:embed="rId23"/>
                                                          <a:srcRect l="5391" b="6262"/>
                                                          <a:stretch/>
                                                        </pic:blipFill>
                                                        <pic:spPr bwMode="auto">
                                                          <a:xfrm>
                                                            <a:off x="3237077" y="3617369"/>
                                                            <a:ext cx="2161003" cy="1561534"/>
                                                          </a:xfrm>
                                                          <a:prstGeom prst="rect">
                                                            <a:avLst/>
                                                          </a:prstGeom>
                                                          <a:noFill/>
                                                          <a:ln>
                                                            <a:noFill/>
                                                          </a:ln>
                                                        </pic:spPr>
                                                      </pic:pic>
                                                    </wpg:grpSp>
                                                    <pic:pic xmlns:pic="http://schemas.openxmlformats.org/drawingml/2006/picture">
                                                      <pic:nvPicPr>
                                                        <pic:cNvPr id="238898936" name="Picture 35"/>
                                                        <pic:cNvPicPr>
                                                          <a:picLocks noChangeAspect="1"/>
                                                        </pic:cNvPicPr>
                                                      </pic:nvPicPr>
                                                      <pic:blipFill rotWithShape="1">
                                                        <a:blip r:embed="rId24"/>
                                                        <a:srcRect l="8105" t="507" b="8187"/>
                                                        <a:stretch/>
                                                      </pic:blipFill>
                                                      <pic:spPr bwMode="auto">
                                                        <a:xfrm>
                                                          <a:off x="730517" y="5382534"/>
                                                          <a:ext cx="2160438" cy="1581997"/>
                                                        </a:xfrm>
                                                        <a:prstGeom prst="rect">
                                                          <a:avLst/>
                                                        </a:prstGeom>
                                                        <a:noFill/>
                                                        <a:ln>
                                                          <a:noFill/>
                                                        </a:ln>
                                                      </pic:spPr>
                                                    </pic:pic>
                                                    <pic:pic xmlns:pic="http://schemas.openxmlformats.org/drawingml/2006/picture">
                                                      <pic:nvPicPr>
                                                        <pic:cNvPr id="2026057155" name="Picture 35"/>
                                                        <pic:cNvPicPr>
                                                          <a:picLocks noChangeAspect="1"/>
                                                        </pic:cNvPicPr>
                                                      </pic:nvPicPr>
                                                      <pic:blipFill rotWithShape="1">
                                                        <a:blip r:embed="rId25"/>
                                                        <a:srcRect l="5966" t="317" b="5947"/>
                                                        <a:stretch/>
                                                      </pic:blipFill>
                                                      <pic:spPr bwMode="auto">
                                                        <a:xfrm>
                                                          <a:off x="3303720" y="5382534"/>
                                                          <a:ext cx="2160438" cy="1574082"/>
                                                        </a:xfrm>
                                                        <a:prstGeom prst="rect">
                                                          <a:avLst/>
                                                        </a:prstGeom>
                                                        <a:noFill/>
                                                        <a:ln>
                                                          <a:noFill/>
                                                        </a:ln>
                                                      </pic:spPr>
                                                    </pic:pic>
                                                  </wpg:grpSp>
                                                  <wps:wsp>
                                                    <wps:cNvPr id="1655003301" name="Text Box 1"/>
                                                    <wps:cNvSpPr txBox="1"/>
                                                    <wps:spPr>
                                                      <a:xfrm>
                                                        <a:off x="1638202" y="5163473"/>
                                                        <a:ext cx="701230" cy="472292"/>
                                                      </a:xfrm>
                                                      <a:prstGeom prst="rect">
                                                        <a:avLst/>
                                                      </a:prstGeom>
                                                      <a:noFill/>
                                                      <a:ln w="6350">
                                                        <a:noFill/>
                                                      </a:ln>
                                                    </wps:spPr>
                                                    <wps:txbx>
                                                      <w:txbxContent>
                                                        <w:p w14:paraId="58827E83" w14:textId="1BE78713" w:rsidR="00677B68" w:rsidRPr="0012145F" w:rsidRDefault="00677B68" w:rsidP="00677B68">
                                                          <w:pPr>
                                                            <w:widowControl/>
                                                            <w:rPr>
                                                              <w:noProof/>
                                                              <w:sz w:val="24"/>
                                                            </w:rPr>
                                                          </w:pPr>
                                                          <w:r w:rsidRPr="0012145F">
                                                            <w:rPr>
                                                              <w:rFonts w:hint="eastAsia"/>
                                                              <w:noProof/>
                                                              <w:sz w:val="24"/>
                                                            </w:rPr>
                                                            <w:t>(</w:t>
                                                          </w:r>
                                                          <w:r w:rsidR="00AA6413">
                                                            <w:rPr>
                                                              <w:noProof/>
                                                              <w:sz w:val="24"/>
                                                            </w:rPr>
                                                            <w:t>D</w:t>
                                                          </w:r>
                                                          <w:r w:rsidRPr="0012145F">
                                                            <w:rPr>
                                                              <w:rFonts w:hint="eastAsia"/>
                                                              <w:noProof/>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3819407" name="Text Box 1"/>
                                                  <wps:cNvSpPr txBox="1"/>
                                                  <wps:spPr>
                                                    <a:xfrm>
                                                      <a:off x="4244786" y="5169356"/>
                                                      <a:ext cx="701230" cy="472292"/>
                                                    </a:xfrm>
                                                    <a:prstGeom prst="rect">
                                                      <a:avLst/>
                                                    </a:prstGeom>
                                                    <a:noFill/>
                                                    <a:ln w="6350">
                                                      <a:noFill/>
                                                    </a:ln>
                                                  </wps:spPr>
                                                  <wps:txbx>
                                                    <w:txbxContent>
                                                      <w:p w14:paraId="22028F7A" w14:textId="77777777" w:rsidR="00677B68" w:rsidRPr="0012145F" w:rsidRDefault="00677B68" w:rsidP="00677B68">
                                                        <w:pPr>
                                                          <w:widowControl/>
                                                          <w:rPr>
                                                            <w:noProof/>
                                                            <w:sz w:val="24"/>
                                                          </w:rPr>
                                                        </w:pPr>
                                                        <w:r w:rsidRPr="0012145F">
                                                          <w:rPr>
                                                            <w:rFonts w:hint="eastAsia"/>
                                                            <w:noProof/>
                                                            <w:sz w:val="24"/>
                                                          </w:rPr>
                                                          <w:t>(</w:t>
                                                        </w:r>
                                                        <w:r w:rsidRPr="0012145F">
                                                          <w:rPr>
                                                            <w:noProof/>
                                                            <w:sz w:val="24"/>
                                                          </w:rPr>
                                                          <w:t>H</w:t>
                                                        </w:r>
                                                        <w:r w:rsidRPr="0012145F">
                                                          <w:rPr>
                                                            <w:rFonts w:hint="eastAsia"/>
                                                            <w:noProof/>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1932894" name="Text Box 2"/>
                                                <wps:cNvSpPr txBox="1">
                                                  <a:spLocks noChangeArrowheads="1"/>
                                                </wps:cNvSpPr>
                                                <wps:spPr bwMode="auto">
                                                  <a:xfrm rot="16200000">
                                                    <a:off x="-307693" y="731465"/>
                                                    <a:ext cx="1440179" cy="299084"/>
                                                  </a:xfrm>
                                                  <a:prstGeom prst="rect">
                                                    <a:avLst/>
                                                  </a:prstGeom>
                                                  <a:noFill/>
                                                  <a:ln w="9525">
                                                    <a:noFill/>
                                                    <a:miter lim="800000"/>
                                                    <a:headEnd/>
                                                    <a:tailEnd/>
                                                  </a:ln>
                                                </wps:spPr>
                                                <wps:txbx>
                                                  <w:txbxContent>
                                                    <w:p w14:paraId="08F4EAEB" w14:textId="77777777" w:rsidR="00691DC6" w:rsidRPr="0012145F" w:rsidRDefault="00691DC6" w:rsidP="00691DC6">
                                                      <w:pPr>
                                                        <w:rPr>
                                                          <w:sz w:val="20"/>
                                                          <w:szCs w:val="20"/>
                                                        </w:rPr>
                                                      </w:pPr>
                                                      <w:r w:rsidRPr="0012145F">
                                                        <w:rPr>
                                                          <w:sz w:val="20"/>
                                                          <w:szCs w:val="20"/>
                                                        </w:rPr>
                                                        <w:t>Potential (V) RHE</w:t>
                                                      </w:r>
                                                    </w:p>
                                                  </w:txbxContent>
                                                </wps:txbx>
                                                <wps:bodyPr rot="0" vert="horz" wrap="square" lIns="91440" tIns="45720" rIns="91440" bIns="45720" anchor="t" anchorCtr="0">
                                                  <a:spAutoFit/>
                                                </wps:bodyPr>
                                              </wps:wsp>
                                              <wps:wsp>
                                                <wps:cNvPr id="272642843" name="Text Box 2"/>
                                                <wps:cNvSpPr txBox="1">
                                                  <a:spLocks noChangeArrowheads="1"/>
                                                </wps:cNvSpPr>
                                                <wps:spPr bwMode="auto">
                                                  <a:xfrm rot="16200000">
                                                    <a:off x="-301088" y="2342197"/>
                                                    <a:ext cx="1440179" cy="299084"/>
                                                  </a:xfrm>
                                                  <a:prstGeom prst="rect">
                                                    <a:avLst/>
                                                  </a:prstGeom>
                                                  <a:noFill/>
                                                  <a:ln w="9525">
                                                    <a:noFill/>
                                                    <a:miter lim="800000"/>
                                                    <a:headEnd/>
                                                    <a:tailEnd/>
                                                  </a:ln>
                                                </wps:spPr>
                                                <wps:txbx>
                                                  <w:txbxContent>
                                                    <w:p w14:paraId="40E8DA2C" w14:textId="77777777" w:rsidR="00691DC6" w:rsidRPr="0012145F" w:rsidRDefault="00691DC6" w:rsidP="00691DC6">
                                                      <w:pPr>
                                                        <w:rPr>
                                                          <w:sz w:val="20"/>
                                                          <w:szCs w:val="20"/>
                                                        </w:rPr>
                                                      </w:pPr>
                                                      <w:r w:rsidRPr="0012145F">
                                                        <w:rPr>
                                                          <w:sz w:val="20"/>
                                                          <w:szCs w:val="20"/>
                                                        </w:rPr>
                                                        <w:t>Potential (V) RHE</w:t>
                                                      </w:r>
                                                    </w:p>
                                                  </w:txbxContent>
                                                </wps:txbx>
                                                <wps:bodyPr rot="0" vert="horz" wrap="square" lIns="91440" tIns="45720" rIns="91440" bIns="45720" anchor="t" anchorCtr="0">
                                                  <a:spAutoFit/>
                                                </wps:bodyPr>
                                              </wps:wsp>
                                              <wps:wsp>
                                                <wps:cNvPr id="1901391905" name="Text Box 2"/>
                                                <wps:cNvSpPr txBox="1">
                                                  <a:spLocks noChangeArrowheads="1"/>
                                                </wps:cNvSpPr>
                                                <wps:spPr bwMode="auto">
                                                  <a:xfrm rot="16200000">
                                                    <a:off x="-299015" y="4113431"/>
                                                    <a:ext cx="1440179" cy="299084"/>
                                                  </a:xfrm>
                                                  <a:prstGeom prst="rect">
                                                    <a:avLst/>
                                                  </a:prstGeom>
                                                  <a:noFill/>
                                                  <a:ln w="9525">
                                                    <a:noFill/>
                                                    <a:miter lim="800000"/>
                                                    <a:headEnd/>
                                                    <a:tailEnd/>
                                                  </a:ln>
                                                </wps:spPr>
                                                <wps:txbx>
                                                  <w:txbxContent>
                                                    <w:p w14:paraId="203758D4" w14:textId="77777777" w:rsidR="00691DC6" w:rsidRPr="0012145F" w:rsidRDefault="00691DC6" w:rsidP="00691DC6">
                                                      <w:pPr>
                                                        <w:rPr>
                                                          <w:sz w:val="20"/>
                                                          <w:szCs w:val="20"/>
                                                        </w:rPr>
                                                      </w:pPr>
                                                      <w:r w:rsidRPr="0012145F">
                                                        <w:rPr>
                                                          <w:sz w:val="20"/>
                                                          <w:szCs w:val="20"/>
                                                        </w:rPr>
                                                        <w:t>Potential (V) RHE</w:t>
                                                      </w:r>
                                                    </w:p>
                                                  </w:txbxContent>
                                                </wps:txbx>
                                                <wps:bodyPr rot="0" vert="horz" wrap="square" lIns="91440" tIns="45720" rIns="91440" bIns="45720" anchor="t" anchorCtr="0">
                                                  <a:spAutoFit/>
                                                </wps:bodyPr>
                                              </wps:wsp>
                                              <wps:wsp>
                                                <wps:cNvPr id="713136271" name="Text Box 2"/>
                                                <wps:cNvSpPr txBox="1">
                                                  <a:spLocks noChangeArrowheads="1"/>
                                                </wps:cNvSpPr>
                                                <wps:spPr bwMode="auto">
                                                  <a:xfrm rot="16200000">
                                                    <a:off x="-299015" y="5854201"/>
                                                    <a:ext cx="1440179" cy="299084"/>
                                                  </a:xfrm>
                                                  <a:prstGeom prst="rect">
                                                    <a:avLst/>
                                                  </a:prstGeom>
                                                  <a:noFill/>
                                                  <a:ln w="9525">
                                                    <a:noFill/>
                                                    <a:miter lim="800000"/>
                                                    <a:headEnd/>
                                                    <a:tailEnd/>
                                                  </a:ln>
                                                </wps:spPr>
                                                <wps:txbx>
                                                  <w:txbxContent>
                                                    <w:p w14:paraId="1BD2D889" w14:textId="77777777" w:rsidR="00691DC6" w:rsidRPr="0012145F" w:rsidRDefault="00691DC6" w:rsidP="00691DC6">
                                                      <w:pPr>
                                                        <w:rPr>
                                                          <w:sz w:val="20"/>
                                                          <w:szCs w:val="20"/>
                                                        </w:rPr>
                                                      </w:pPr>
                                                      <w:r w:rsidRPr="0012145F">
                                                        <w:rPr>
                                                          <w:sz w:val="20"/>
                                                          <w:szCs w:val="20"/>
                                                        </w:rPr>
                                                        <w:t>Potential (V) RHE</w:t>
                                                      </w:r>
                                                    </w:p>
                                                  </w:txbxContent>
                                                </wps:txbx>
                                                <wps:bodyPr rot="0" vert="horz" wrap="square" lIns="91440" tIns="45720" rIns="91440" bIns="45720" anchor="t" anchorCtr="0">
                                                  <a:spAutoFit/>
                                                </wps:bodyPr>
                                              </wps:wsp>
                                            </wpg:grpSp>
                                            <wps:wsp>
                                              <wps:cNvPr id="1565597029" name="Text Box 2"/>
                                              <wps:cNvSpPr txBox="1">
                                                <a:spLocks noChangeArrowheads="1"/>
                                              </wps:cNvSpPr>
                                              <wps:spPr bwMode="auto">
                                                <a:xfrm rot="16200000">
                                                  <a:off x="2369820" y="876300"/>
                                                  <a:ext cx="1438275" cy="298988"/>
                                                </a:xfrm>
                                                <a:prstGeom prst="rect">
                                                  <a:avLst/>
                                                </a:prstGeom>
                                                <a:noFill/>
                                                <a:ln w="9525">
                                                  <a:noFill/>
                                                  <a:miter lim="800000"/>
                                                  <a:headEnd/>
                                                  <a:tailEnd/>
                                                </a:ln>
                                              </wps:spPr>
                                              <wps:txbx>
                                                <w:txbxContent>
                                                  <w:p w14:paraId="19897269" w14:textId="6A35BD18" w:rsidR="00691DC6" w:rsidRPr="0012145F" w:rsidRDefault="00691DC6" w:rsidP="00691DC6">
                                                    <w:pPr>
                                                      <w:jc w:val="center"/>
                                                      <w:rPr>
                                                        <w:sz w:val="20"/>
                                                        <w:szCs w:val="20"/>
                                                      </w:rPr>
                                                    </w:pPr>
                                                    <w:r w:rsidRPr="0012145F">
                                                      <w:rPr>
                                                        <w:sz w:val="20"/>
                                                        <w:szCs w:val="20"/>
                                                      </w:rPr>
                                                      <w:t>Normalized Intensity</w:t>
                                                    </w:r>
                                                  </w:p>
                                                </w:txbxContent>
                                              </wps:txbx>
                                              <wps:bodyPr rot="0" vert="horz" wrap="square" lIns="91440" tIns="45720" rIns="91440" bIns="45720" anchor="t" anchorCtr="0">
                                                <a:noAutofit/>
                                              </wps:bodyPr>
                                            </wps:wsp>
                                            <wps:wsp>
                                              <wps:cNvPr id="2141439604" name="Text Box 2"/>
                                              <wps:cNvSpPr txBox="1">
                                                <a:spLocks noChangeArrowheads="1"/>
                                              </wps:cNvSpPr>
                                              <wps:spPr bwMode="auto">
                                                <a:xfrm rot="16200000">
                                                  <a:off x="2290981" y="2529280"/>
                                                  <a:ext cx="1438275" cy="318966"/>
                                                </a:xfrm>
                                                <a:prstGeom prst="rect">
                                                  <a:avLst/>
                                                </a:prstGeom>
                                                <a:noFill/>
                                                <a:ln w="9525">
                                                  <a:noFill/>
                                                  <a:miter lim="800000"/>
                                                  <a:headEnd/>
                                                  <a:tailEnd/>
                                                </a:ln>
                                              </wps:spPr>
                                              <wps:txbx>
                                                <w:txbxContent>
                                                  <w:p w14:paraId="3FAC170D" w14:textId="2AA43CC1" w:rsidR="00691DC6" w:rsidRPr="0012145F" w:rsidRDefault="00691DC6" w:rsidP="00691DC6">
                                                    <w:pPr>
                                                      <w:jc w:val="center"/>
                                                      <w:rPr>
                                                        <w:sz w:val="20"/>
                                                        <w:szCs w:val="20"/>
                                                      </w:rPr>
                                                    </w:pPr>
                                                    <w:r w:rsidRPr="0012145F">
                                                      <w:rPr>
                                                        <w:sz w:val="20"/>
                                                        <w:szCs w:val="20"/>
                                                      </w:rPr>
                                                      <w:t>Normalized Intensity</w:t>
                                                    </w:r>
                                                  </w:p>
                                                </w:txbxContent>
                                              </wps:txbx>
                                              <wps:bodyPr rot="0" vert="horz" wrap="square" lIns="91440" tIns="45720" rIns="91440" bIns="45720" anchor="t" anchorCtr="0">
                                                <a:noAutofit/>
                                              </wps:bodyPr>
                                            </wps:wsp>
                                            <wps:wsp>
                                              <wps:cNvPr id="1648808971" name="Text Box 2"/>
                                              <wps:cNvSpPr txBox="1">
                                                <a:spLocks noChangeArrowheads="1"/>
                                              </wps:cNvSpPr>
                                              <wps:spPr bwMode="auto">
                                                <a:xfrm rot="16200000">
                                                  <a:off x="2334367" y="4221714"/>
                                                  <a:ext cx="1438275" cy="328295"/>
                                                </a:xfrm>
                                                <a:prstGeom prst="rect">
                                                  <a:avLst/>
                                                </a:prstGeom>
                                                <a:noFill/>
                                                <a:ln w="9525">
                                                  <a:noFill/>
                                                  <a:miter lim="800000"/>
                                                  <a:headEnd/>
                                                  <a:tailEnd/>
                                                </a:ln>
                                              </wps:spPr>
                                              <wps:txbx>
                                                <w:txbxContent>
                                                  <w:p w14:paraId="109815C9" w14:textId="79BB7554" w:rsidR="00691DC6" w:rsidRPr="0012145F" w:rsidRDefault="00691DC6" w:rsidP="00691DC6">
                                                    <w:pPr>
                                                      <w:jc w:val="center"/>
                                                      <w:rPr>
                                                        <w:sz w:val="20"/>
                                                        <w:szCs w:val="20"/>
                                                      </w:rPr>
                                                    </w:pPr>
                                                    <w:r w:rsidRPr="0012145F">
                                                      <w:rPr>
                                                        <w:sz w:val="20"/>
                                                        <w:szCs w:val="20"/>
                                                      </w:rPr>
                                                      <w:t>Normalized Intensity</w:t>
                                                    </w:r>
                                                  </w:p>
                                                </w:txbxContent>
                                              </wps:txbx>
                                              <wps:bodyPr rot="0" vert="horz" wrap="square" lIns="91440" tIns="45720" rIns="91440" bIns="45720" anchor="t" anchorCtr="0">
                                                <a:noAutofit/>
                                              </wps:bodyPr>
                                            </wps:wsp>
                                            <wps:wsp>
                                              <wps:cNvPr id="2029254437" name="Text Box 2"/>
                                              <wps:cNvSpPr txBox="1">
                                                <a:spLocks noChangeArrowheads="1"/>
                                              </wps:cNvSpPr>
                                              <wps:spPr bwMode="auto">
                                                <a:xfrm rot="16200000">
                                                  <a:off x="2278075" y="5979706"/>
                                                  <a:ext cx="1438497" cy="322434"/>
                                                </a:xfrm>
                                                <a:prstGeom prst="rect">
                                                  <a:avLst/>
                                                </a:prstGeom>
                                                <a:noFill/>
                                                <a:ln w="9525">
                                                  <a:noFill/>
                                                  <a:miter lim="800000"/>
                                                  <a:headEnd/>
                                                  <a:tailEnd/>
                                                </a:ln>
                                              </wps:spPr>
                                              <wps:txbx>
                                                <w:txbxContent>
                                                  <w:p w14:paraId="44615016" w14:textId="279100B7" w:rsidR="00691DC6" w:rsidRPr="0012145F" w:rsidRDefault="00691DC6" w:rsidP="00691DC6">
                                                    <w:pPr>
                                                      <w:jc w:val="center"/>
                                                      <w:rPr>
                                                        <w:sz w:val="20"/>
                                                        <w:szCs w:val="20"/>
                                                      </w:rPr>
                                                    </w:pPr>
                                                    <w:r w:rsidRPr="0012145F">
                                                      <w:rPr>
                                                        <w:sz w:val="20"/>
                                                        <w:szCs w:val="20"/>
                                                      </w:rPr>
                                                      <w:t>Normalized Intensity</w:t>
                                                    </w:r>
                                                  </w:p>
                                                </w:txbxContent>
                                              </wps:txbx>
                                              <wps:bodyPr rot="0" vert="horz" wrap="square" lIns="91440" tIns="45720" rIns="91440" bIns="45720" anchor="t" anchorCtr="0">
                                                <a:noAutofit/>
                                              </wps:bodyPr>
                                            </wps:wsp>
                                          </wpg:grpSp>
                                          <wps:wsp>
                                            <wps:cNvPr id="620438766" name="Text Box 2"/>
                                            <wps:cNvSpPr txBox="1">
                                              <a:spLocks noChangeArrowheads="1"/>
                                            </wps:cNvSpPr>
                                            <wps:spPr bwMode="auto">
                                              <a:xfrm>
                                                <a:off x="1186543" y="299357"/>
                                                <a:ext cx="1439982" cy="299084"/>
                                              </a:xfrm>
                                              <a:prstGeom prst="rect">
                                                <a:avLst/>
                                              </a:prstGeom>
                                              <a:noFill/>
                                              <a:ln w="9525">
                                                <a:noFill/>
                                                <a:miter lim="800000"/>
                                                <a:headEnd/>
                                                <a:tailEnd/>
                                              </a:ln>
                                            </wps:spPr>
                                            <wps:txbx>
                                              <w:txbxContent>
                                                <w:p w14:paraId="47E6216C" w14:textId="725CEFCA" w:rsidR="007A7379" w:rsidRPr="0012145F" w:rsidRDefault="007A7379" w:rsidP="007A7379">
                                                  <w:pPr>
                                                    <w:rPr>
                                                      <w:sz w:val="20"/>
                                                      <w:szCs w:val="20"/>
                                                    </w:rPr>
                                                  </w:pPr>
                                                  <w:r w:rsidRPr="00C7634B">
                                                    <w:rPr>
                                                      <w:color w:val="000000" w:themeColor="text1"/>
                                                      <w:sz w:val="22"/>
                                                      <w:szCs w:val="28"/>
                                                    </w:rPr>
                                                    <w:t>1</w:t>
                                                  </w:r>
                                                  <w:r>
                                                    <w:rPr>
                                                      <w:rFonts w:hint="eastAsia"/>
                                                      <w:color w:val="000000" w:themeColor="text1"/>
                                                      <w:sz w:val="22"/>
                                                      <w:szCs w:val="28"/>
                                                    </w:rPr>
                                                    <w:t>.0</w:t>
                                                  </w:r>
                                                  <w:r w:rsidRPr="00C7634B">
                                                    <w:rPr>
                                                      <w:color w:val="000000" w:themeColor="text1"/>
                                                      <w:sz w:val="22"/>
                                                      <w:szCs w:val="28"/>
                                                    </w:rPr>
                                                    <w:t xml:space="preserve"> mV s</w:t>
                                                  </w:r>
                                                  <w:r w:rsidRPr="00C7634B">
                                                    <w:rPr>
                                                      <w:color w:val="000000" w:themeColor="text1"/>
                                                      <w:sz w:val="22"/>
                                                      <w:szCs w:val="28"/>
                                                      <w:vertAlign w:val="superscript"/>
                                                    </w:rPr>
                                                    <w:t>-1</w:t>
                                                  </w:r>
                                                </w:p>
                                              </w:txbxContent>
                                            </wps:txbx>
                                            <wps:bodyPr rot="0" vert="horz" wrap="square" lIns="91440" tIns="45720" rIns="91440" bIns="45720" anchor="t" anchorCtr="0">
                                              <a:spAutoFit/>
                                            </wps:bodyPr>
                                          </wps:wsp>
                                        </wpg:grpSp>
                                        <wps:wsp>
                                          <wps:cNvPr id="663885849" name="Text Box 2"/>
                                          <wps:cNvSpPr txBox="1">
                                            <a:spLocks noChangeArrowheads="1"/>
                                          </wps:cNvSpPr>
                                          <wps:spPr bwMode="auto">
                                            <a:xfrm>
                                              <a:off x="1157147" y="2025812"/>
                                              <a:ext cx="1439982" cy="299084"/>
                                            </a:xfrm>
                                            <a:prstGeom prst="rect">
                                              <a:avLst/>
                                            </a:prstGeom>
                                            <a:noFill/>
                                            <a:ln w="9525">
                                              <a:noFill/>
                                              <a:miter lim="800000"/>
                                              <a:headEnd/>
                                              <a:tailEnd/>
                                            </a:ln>
                                          </wps:spPr>
                                          <wps:txbx>
                                            <w:txbxContent>
                                              <w:p w14:paraId="487A7750" w14:textId="737039BF" w:rsidR="007A7379" w:rsidRPr="0012145F" w:rsidRDefault="007A7379" w:rsidP="007A7379">
                                                <w:pPr>
                                                  <w:rPr>
                                                    <w:sz w:val="20"/>
                                                    <w:szCs w:val="20"/>
                                                  </w:rPr>
                                                </w:pPr>
                                                <w:r>
                                                  <w:rPr>
                                                    <w:rFonts w:hint="eastAsia"/>
                                                    <w:color w:val="000000" w:themeColor="text1"/>
                                                    <w:sz w:val="22"/>
                                                    <w:szCs w:val="28"/>
                                                  </w:rPr>
                                                  <w:t>2.0</w:t>
                                                </w:r>
                                                <w:r w:rsidRPr="00C7634B">
                                                  <w:rPr>
                                                    <w:color w:val="000000" w:themeColor="text1"/>
                                                    <w:sz w:val="22"/>
                                                    <w:szCs w:val="28"/>
                                                  </w:rPr>
                                                  <w:t xml:space="preserve"> mV s</w:t>
                                                </w:r>
                                                <w:r w:rsidRPr="00C7634B">
                                                  <w:rPr>
                                                    <w:color w:val="000000" w:themeColor="text1"/>
                                                    <w:sz w:val="22"/>
                                                    <w:szCs w:val="28"/>
                                                    <w:vertAlign w:val="superscript"/>
                                                  </w:rPr>
                                                  <w:t>-1</w:t>
                                                </w:r>
                                              </w:p>
                                            </w:txbxContent>
                                          </wps:txbx>
                                          <wps:bodyPr rot="0" vert="horz" wrap="square" lIns="91440" tIns="45720" rIns="91440" bIns="45720" anchor="t" anchorCtr="0">
                                            <a:spAutoFit/>
                                          </wps:bodyPr>
                                        </wps:wsp>
                                      </wpg:grpSp>
                                    </wpg:grpSp>
                                    <wps:wsp>
                                      <wps:cNvPr id="1365546527" name="Text Box 2"/>
                                      <wps:cNvSpPr txBox="1">
                                        <a:spLocks noChangeArrowheads="1"/>
                                      </wps:cNvSpPr>
                                      <wps:spPr bwMode="auto">
                                        <a:xfrm>
                                          <a:off x="1128849" y="3753359"/>
                                          <a:ext cx="1439982" cy="299084"/>
                                        </a:xfrm>
                                        <a:prstGeom prst="rect">
                                          <a:avLst/>
                                        </a:prstGeom>
                                        <a:noFill/>
                                        <a:ln w="9525">
                                          <a:noFill/>
                                          <a:miter lim="800000"/>
                                          <a:headEnd/>
                                          <a:tailEnd/>
                                        </a:ln>
                                      </wps:spPr>
                                      <wps:txbx>
                                        <w:txbxContent>
                                          <w:p w14:paraId="07257249" w14:textId="6A71B5B4" w:rsidR="007A7379" w:rsidRPr="0012145F" w:rsidRDefault="007A7379" w:rsidP="007A7379">
                                            <w:pPr>
                                              <w:rPr>
                                                <w:sz w:val="20"/>
                                                <w:szCs w:val="20"/>
                                              </w:rPr>
                                            </w:pPr>
                                            <w:r>
                                              <w:rPr>
                                                <w:rFonts w:hint="eastAsia"/>
                                                <w:color w:val="000000" w:themeColor="text1"/>
                                                <w:sz w:val="22"/>
                                                <w:szCs w:val="28"/>
                                              </w:rPr>
                                              <w:t>5.0</w:t>
                                            </w:r>
                                            <w:r w:rsidRPr="00C7634B">
                                              <w:rPr>
                                                <w:color w:val="000000" w:themeColor="text1"/>
                                                <w:sz w:val="22"/>
                                                <w:szCs w:val="28"/>
                                              </w:rPr>
                                              <w:t xml:space="preserve"> mV s</w:t>
                                            </w:r>
                                            <w:r w:rsidRPr="00C7634B">
                                              <w:rPr>
                                                <w:color w:val="000000" w:themeColor="text1"/>
                                                <w:sz w:val="22"/>
                                                <w:szCs w:val="28"/>
                                                <w:vertAlign w:val="superscript"/>
                                              </w:rPr>
                                              <w:t>-1</w:t>
                                            </w:r>
                                          </w:p>
                                        </w:txbxContent>
                                      </wps:txbx>
                                      <wps:bodyPr rot="0" vert="horz" wrap="square" lIns="91440" tIns="45720" rIns="91440" bIns="45720" anchor="t" anchorCtr="0">
                                        <a:spAutoFit/>
                                      </wps:bodyPr>
                                    </wps:wsp>
                                  </wpg:grpSp>
                                  <wps:wsp>
                                    <wps:cNvPr id="503439708" name="Text Box 2"/>
                                    <wps:cNvSpPr txBox="1">
                                      <a:spLocks noChangeArrowheads="1"/>
                                    </wps:cNvSpPr>
                                    <wps:spPr bwMode="auto">
                                      <a:xfrm>
                                        <a:off x="1171098" y="5472520"/>
                                        <a:ext cx="1439982" cy="299084"/>
                                      </a:xfrm>
                                      <a:prstGeom prst="rect">
                                        <a:avLst/>
                                      </a:prstGeom>
                                      <a:noFill/>
                                      <a:ln w="9525">
                                        <a:noFill/>
                                        <a:miter lim="800000"/>
                                        <a:headEnd/>
                                        <a:tailEnd/>
                                      </a:ln>
                                    </wps:spPr>
                                    <wps:txbx>
                                      <w:txbxContent>
                                        <w:p w14:paraId="270F687E" w14:textId="5E10F3BB" w:rsidR="007A7379" w:rsidRPr="0012145F" w:rsidRDefault="007A7379" w:rsidP="007A7379">
                                          <w:pPr>
                                            <w:rPr>
                                              <w:sz w:val="20"/>
                                              <w:szCs w:val="20"/>
                                            </w:rPr>
                                          </w:pPr>
                                          <w:r w:rsidRPr="00C7634B">
                                            <w:rPr>
                                              <w:color w:val="000000" w:themeColor="text1"/>
                                              <w:sz w:val="22"/>
                                              <w:szCs w:val="28"/>
                                            </w:rPr>
                                            <w:t>1</w:t>
                                          </w:r>
                                          <w:r>
                                            <w:rPr>
                                              <w:rFonts w:hint="eastAsia"/>
                                              <w:color w:val="000000" w:themeColor="text1"/>
                                              <w:sz w:val="22"/>
                                              <w:szCs w:val="28"/>
                                            </w:rPr>
                                            <w:t>0.0</w:t>
                                          </w:r>
                                          <w:r w:rsidRPr="00C7634B">
                                            <w:rPr>
                                              <w:color w:val="000000" w:themeColor="text1"/>
                                              <w:sz w:val="22"/>
                                              <w:szCs w:val="28"/>
                                            </w:rPr>
                                            <w:t xml:space="preserve"> mV s</w:t>
                                          </w:r>
                                          <w:r w:rsidRPr="00C7634B">
                                            <w:rPr>
                                              <w:color w:val="000000" w:themeColor="text1"/>
                                              <w:sz w:val="22"/>
                                              <w:szCs w:val="28"/>
                                              <w:vertAlign w:val="superscript"/>
                                            </w:rPr>
                                            <w:t>-1</w:t>
                                          </w:r>
                                        </w:p>
                                      </w:txbxContent>
                                    </wps:txbx>
                                    <wps:bodyPr rot="0" vert="horz" wrap="square" lIns="91440" tIns="45720" rIns="91440" bIns="45720" anchor="t" anchorCtr="0">
                                      <a:spAutoFit/>
                                    </wps:bodyPr>
                                  </wps:wsp>
                                </wpg:grpSp>
                                <wps:wsp>
                                  <wps:cNvPr id="917039425" name="Text Box 2"/>
                                  <wps:cNvSpPr txBox="1">
                                    <a:spLocks noChangeArrowheads="1"/>
                                  </wps:cNvSpPr>
                                  <wps:spPr bwMode="auto">
                                    <a:xfrm>
                                      <a:off x="3614057" y="2064837"/>
                                      <a:ext cx="1439982" cy="299084"/>
                                    </a:xfrm>
                                    <a:prstGeom prst="rect">
                                      <a:avLst/>
                                    </a:prstGeom>
                                    <a:noFill/>
                                    <a:ln w="9525">
                                      <a:noFill/>
                                      <a:miter lim="800000"/>
                                      <a:headEnd/>
                                      <a:tailEnd/>
                                    </a:ln>
                                  </wps:spPr>
                                  <wps:txbx>
                                    <w:txbxContent>
                                      <w:p w14:paraId="093D1E29" w14:textId="72CEA4F4" w:rsidR="007A7379" w:rsidRPr="0012145F" w:rsidRDefault="007A7379" w:rsidP="007A7379">
                                        <w:pPr>
                                          <w:rPr>
                                            <w:sz w:val="20"/>
                                            <w:szCs w:val="20"/>
                                          </w:rPr>
                                        </w:pPr>
                                        <w:r>
                                          <w:rPr>
                                            <w:rFonts w:hint="eastAsia"/>
                                            <w:color w:val="000000" w:themeColor="text1"/>
                                            <w:sz w:val="22"/>
                                            <w:szCs w:val="28"/>
                                          </w:rPr>
                                          <w:t>2.0</w:t>
                                        </w:r>
                                        <w:r w:rsidRPr="00C7634B">
                                          <w:rPr>
                                            <w:color w:val="000000" w:themeColor="text1"/>
                                            <w:sz w:val="22"/>
                                            <w:szCs w:val="28"/>
                                          </w:rPr>
                                          <w:t xml:space="preserve"> mV s</w:t>
                                        </w:r>
                                        <w:r w:rsidRPr="00C7634B">
                                          <w:rPr>
                                            <w:color w:val="000000" w:themeColor="text1"/>
                                            <w:sz w:val="22"/>
                                            <w:szCs w:val="28"/>
                                            <w:vertAlign w:val="superscript"/>
                                          </w:rPr>
                                          <w:t>-1</w:t>
                                        </w:r>
                                      </w:p>
                                    </w:txbxContent>
                                  </wps:txbx>
                                  <wps:bodyPr rot="0" vert="horz" wrap="square" lIns="91440" tIns="45720" rIns="91440" bIns="45720" anchor="t" anchorCtr="0">
                                    <a:spAutoFit/>
                                  </wps:bodyPr>
                                </wps:wsp>
                              </wpg:grpSp>
                              <wps:wsp>
                                <wps:cNvPr id="1961617349" name="Text Box 2"/>
                                <wps:cNvSpPr txBox="1">
                                  <a:spLocks noChangeArrowheads="1"/>
                                </wps:cNvSpPr>
                                <wps:spPr bwMode="auto">
                                  <a:xfrm>
                                    <a:off x="3575957" y="3729441"/>
                                    <a:ext cx="1439982" cy="299084"/>
                                  </a:xfrm>
                                  <a:prstGeom prst="rect">
                                    <a:avLst/>
                                  </a:prstGeom>
                                  <a:noFill/>
                                  <a:ln w="9525">
                                    <a:noFill/>
                                    <a:miter lim="800000"/>
                                    <a:headEnd/>
                                    <a:tailEnd/>
                                  </a:ln>
                                </wps:spPr>
                                <wps:txbx>
                                  <w:txbxContent>
                                    <w:p w14:paraId="7C9B267D" w14:textId="7C3088B0" w:rsidR="007A7379" w:rsidRPr="0012145F" w:rsidRDefault="007A7379" w:rsidP="007A7379">
                                      <w:pPr>
                                        <w:rPr>
                                          <w:sz w:val="20"/>
                                          <w:szCs w:val="20"/>
                                        </w:rPr>
                                      </w:pPr>
                                      <w:r>
                                        <w:rPr>
                                          <w:rFonts w:hint="eastAsia"/>
                                          <w:color w:val="000000" w:themeColor="text1"/>
                                          <w:sz w:val="22"/>
                                          <w:szCs w:val="28"/>
                                        </w:rPr>
                                        <w:t>5.0</w:t>
                                      </w:r>
                                      <w:r w:rsidRPr="00C7634B">
                                        <w:rPr>
                                          <w:color w:val="000000" w:themeColor="text1"/>
                                          <w:sz w:val="22"/>
                                          <w:szCs w:val="28"/>
                                        </w:rPr>
                                        <w:t xml:space="preserve"> mV s</w:t>
                                      </w:r>
                                      <w:r w:rsidRPr="00C7634B">
                                        <w:rPr>
                                          <w:color w:val="000000" w:themeColor="text1"/>
                                          <w:sz w:val="22"/>
                                          <w:szCs w:val="28"/>
                                          <w:vertAlign w:val="superscript"/>
                                        </w:rPr>
                                        <w:t>-1</w:t>
                                      </w:r>
                                    </w:p>
                                  </w:txbxContent>
                                </wps:txbx>
                                <wps:bodyPr rot="0" vert="horz" wrap="square" lIns="91440" tIns="45720" rIns="91440" bIns="45720" anchor="t" anchorCtr="0">
                                  <a:spAutoFit/>
                                </wps:bodyPr>
                              </wps:wsp>
                            </wpg:grpSp>
                            <wps:wsp>
                              <wps:cNvPr id="461758608" name="Text Box 2"/>
                              <wps:cNvSpPr txBox="1">
                                <a:spLocks noChangeArrowheads="1"/>
                              </wps:cNvSpPr>
                              <wps:spPr bwMode="auto">
                                <a:xfrm>
                                  <a:off x="3518263" y="5483105"/>
                                  <a:ext cx="1439982" cy="299084"/>
                                </a:xfrm>
                                <a:prstGeom prst="rect">
                                  <a:avLst/>
                                </a:prstGeom>
                                <a:noFill/>
                                <a:ln w="9525">
                                  <a:noFill/>
                                  <a:miter lim="800000"/>
                                  <a:headEnd/>
                                  <a:tailEnd/>
                                </a:ln>
                              </wps:spPr>
                              <wps:txbx>
                                <w:txbxContent>
                                  <w:p w14:paraId="6CF8D3AD" w14:textId="62164A3A" w:rsidR="007A7379" w:rsidRPr="0012145F" w:rsidRDefault="007A7379" w:rsidP="007A7379">
                                    <w:pPr>
                                      <w:rPr>
                                        <w:sz w:val="20"/>
                                        <w:szCs w:val="20"/>
                                      </w:rPr>
                                    </w:pPr>
                                    <w:r w:rsidRPr="00C7634B">
                                      <w:rPr>
                                        <w:color w:val="000000" w:themeColor="text1"/>
                                        <w:sz w:val="22"/>
                                        <w:szCs w:val="28"/>
                                      </w:rPr>
                                      <w:t>1</w:t>
                                    </w:r>
                                    <w:r>
                                      <w:rPr>
                                        <w:rFonts w:hint="eastAsia"/>
                                        <w:color w:val="000000" w:themeColor="text1"/>
                                        <w:sz w:val="22"/>
                                        <w:szCs w:val="28"/>
                                      </w:rPr>
                                      <w:t>0.0</w:t>
                                    </w:r>
                                    <w:r w:rsidRPr="00C7634B">
                                      <w:rPr>
                                        <w:color w:val="000000" w:themeColor="text1"/>
                                        <w:sz w:val="22"/>
                                        <w:szCs w:val="28"/>
                                      </w:rPr>
                                      <w:t xml:space="preserve"> mV s</w:t>
                                    </w:r>
                                    <w:r w:rsidRPr="00C7634B">
                                      <w:rPr>
                                        <w:color w:val="000000" w:themeColor="text1"/>
                                        <w:sz w:val="22"/>
                                        <w:szCs w:val="28"/>
                                        <w:vertAlign w:val="superscript"/>
                                      </w:rPr>
                                      <w:t>-1</w:t>
                                    </w:r>
                                  </w:p>
                                </w:txbxContent>
                              </wps:txbx>
                              <wps:bodyPr rot="0" vert="horz" wrap="square" lIns="91440" tIns="45720" rIns="91440" bIns="45720" anchor="t" anchorCtr="0">
                                <a:spAutoFit/>
                              </wps:bodyPr>
                            </wps:wsp>
                          </wpg:grpSp>
                          <wps:wsp>
                            <wps:cNvPr id="1201608608" name="Text Box 1"/>
                            <wps:cNvSpPr txBox="1"/>
                            <wps:spPr>
                              <a:xfrm>
                                <a:off x="4251960" y="1729725"/>
                                <a:ext cx="701139" cy="472264"/>
                              </a:xfrm>
                              <a:prstGeom prst="rect">
                                <a:avLst/>
                              </a:prstGeom>
                              <a:noFill/>
                              <a:ln w="6350">
                                <a:noFill/>
                              </a:ln>
                            </wps:spPr>
                            <wps:txbx>
                              <w:txbxContent>
                                <w:p w14:paraId="67D1EC2A" w14:textId="1575A938" w:rsidR="0036353B" w:rsidRPr="0012145F" w:rsidRDefault="0036353B" w:rsidP="0036353B">
                                  <w:pPr>
                                    <w:widowControl/>
                                    <w:rPr>
                                      <w:noProof/>
                                      <w:sz w:val="24"/>
                                    </w:rPr>
                                  </w:pPr>
                                  <w:r w:rsidRPr="0012145F">
                                    <w:rPr>
                                      <w:rFonts w:hint="eastAsia"/>
                                      <w:noProof/>
                                      <w:sz w:val="24"/>
                                    </w:rPr>
                                    <w:t>(</w:t>
                                  </w:r>
                                  <w:r>
                                    <w:rPr>
                                      <w:rFonts w:hint="eastAsia"/>
                                      <w:noProof/>
                                      <w:sz w:val="24"/>
                                    </w:rPr>
                                    <w:t>F</w:t>
                                  </w:r>
                                  <w:r w:rsidRPr="0012145F">
                                    <w:rPr>
                                      <w:rFonts w:hint="eastAsia"/>
                                      <w:noProof/>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295185454" name="Text Box 1"/>
                        <wps:cNvSpPr txBox="1"/>
                        <wps:spPr>
                          <a:xfrm>
                            <a:off x="4229100" y="3444219"/>
                            <a:ext cx="701139" cy="472264"/>
                          </a:xfrm>
                          <a:prstGeom prst="rect">
                            <a:avLst/>
                          </a:prstGeom>
                          <a:noFill/>
                          <a:ln w="6350">
                            <a:noFill/>
                          </a:ln>
                        </wps:spPr>
                        <wps:txbx>
                          <w:txbxContent>
                            <w:p w14:paraId="084E225E" w14:textId="5DE98835" w:rsidR="0036353B" w:rsidRPr="0012145F" w:rsidRDefault="0036353B" w:rsidP="0036353B">
                              <w:pPr>
                                <w:widowControl/>
                                <w:rPr>
                                  <w:noProof/>
                                  <w:sz w:val="24"/>
                                </w:rPr>
                              </w:pPr>
                              <w:r w:rsidRPr="0012145F">
                                <w:rPr>
                                  <w:rFonts w:hint="eastAsia"/>
                                  <w:noProof/>
                                  <w:sz w:val="24"/>
                                </w:rPr>
                                <w:t>(</w:t>
                              </w:r>
                              <w:r>
                                <w:rPr>
                                  <w:rFonts w:hint="eastAsia"/>
                                  <w:noProof/>
                                  <w:sz w:val="24"/>
                                </w:rPr>
                                <w:t>G</w:t>
                              </w:r>
                              <w:r w:rsidRPr="0012145F">
                                <w:rPr>
                                  <w:rFonts w:hint="eastAsia"/>
                                  <w:noProof/>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D314155" id="Group 76" o:spid="_x0000_s1060" style="position:absolute;left:0;text-align:left;margin-left:4.2pt;margin-top:16.8pt;width:475.95pt;height:628.75pt;z-index:252175360;mso-height-relative:margin" coordorigin="609,-304" coordsize="60445,79862"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9u2/2Y6Ov8AAAD/AAAA/zo6Zv+22///////&#10;////////////////////////////////////////////////////////////////////////////&#10;///b/5A6AP8AAAD/AAAA/wAAAP8AAAD/AAAA/wBmtv//////////////////////////////////&#10;/9v/kDoA/wAAAP8AAAD/AAAA/wAAAP8AAAD/AGa2//////////////////////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7Zm/zoAAP8AZrb/2///////2/+2&#10;Zjr/AAA6/5Db////////////////////////////////////////////////////////////////&#10;//////////////+2Zv8AAAD/AAAA/wAAAP8AAAD/AAAA/wAAOv+Q2///////////////////////&#10;/////////////7Zm/wAAAP8AAAD/AAAA/wAAAP8AAAD/AAA6/5D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9uQ/zoAAP8AOpD/2///&#10;///////////////b/5A6AP8AAGb/tv//////////////////////////////////////////////&#10;////////////////////////2/+QOjr/kNv/////////////////////////////////////////&#10;///////////////////////b/5A6Ov+Q2///////////////////////////////////////////&#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7ZmAP8A&#10;AAD/OpDb///////////////////////bkDr/AAAA/wBmtv//////////////////////////////&#10;////////////////////////////////////tmb/Oma2////////////////////////////////&#10;//////////////////////////////////+2Zv86Zrb/////////////////////////////////&#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&#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&#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&#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&#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AAAAFUAAAAN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RwAAAFUAAABVAAAARwAAAA0AAAAAAAAAAAAAAAAAAAAAAAAA&#10;AAAAAAAAAAAAAAAAAAAAAA0AAABiAAAA8QAAAOEAAAB/AAAADQ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xAAAAfwAAAB0AAAAAAAAAAAAAAAAA&#10;AAAAAAAAAAAAAAAAAAAAAAAAAAAAAAAAAAAAAAAAAAAAACoAAADkAAAA5AAAABo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VQAAAAAAAAAAAAAA&#10;DQAAAH8AAACqAAAAqgAAAKoAAACqAAAAqgAAAH8AAAANAAAAAAAAAAAAAAAAAAAAVQAAAOQAAAAa&#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&#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&#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wAAAMYAAABxAAAAfwAAANQAAAD/AAAA5AAA&#10;ABoAAAAAAAAAfwAAAP8AAAD/AAAA8QAAAFU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8QAAADcAAAAAAAAAAAAAAAAAAAAA&#10;AAAAfwAAAP8AAAB/AAAAqQAAAP8AAAD/AAAAxgAAACo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H8AAAAAAAAAAAAA&#10;AAAAAAAAAAAAAAAAAAAAAACqAAAA/wAAAP8AAAD/AAAAjAAAAA0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NcAAAA3&#10;AAAAAAAAAAAAAAAAAAAAAAAAAAAAAAAAAAAAVQAAAP8AAADxAAAANw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&#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B/AAAAKwAAACsAAAArAAAAKwAAACsAAAArAAAAKwAAACsAAAArAAAAKwAAACsAAAArAAAAKwAA&#10;ACsAAAB/AAAA5AAAABo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JwAAABVAAAADQ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&#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XAAAANwAAAAAAAAAA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NQA&#10;AAA4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NcAAABVAAAAfwAAANQAAAB/AAAADQ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CPAAAADQAAAAAAAAAAAAAAOAAAAMYAAADGAAAAVQ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QAA&#10;ABoAAAAAAAAADQAAAGIAAADhAAAA/wAAAP8AAADhAAAAYgAAAA0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CpAAAAqQAAAPEAAAD/AAAA/wAAAMYAAAA4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P8AAADxAAAAfwAAAA0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NQAAABFAAAAAAAAAAAAAAAA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NcAAAA3AAAAAAAAAAAAAAAAAAAA&#10;AAAAAAA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&#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CPAAAADQAAAAAA&#10;AAAAAAAAAA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AAAjAAAANQAAAD/AAAA/wAAAP8AAAD/AAAA1AAAAJwA&#10;AAA4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LkAAAAaAAAAAAAAAAAAAAAAAAAAAAAAAAAAAAAAAAAAAAAA&#10;AAAAAAAAAAAAAA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fwAAAAAAAAAAAAAAAAAAAAAAAAAA&#10;AAAAAAAAAAAAAAAAAAAAAAAAAAA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P8AAACcAAAADQAA&#10;AAAAAAAAAAAAAAAAAAAAAAAAAAAAAAAAAAAAAAAAAAAAAA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U&#10;AAAAqgAAANQAAADGAAAAOAAAAAAAAAAAAAAAAAAAAAAAAAAAAAAAAA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XAAAANwAAAAAAAAAAAAAAHQAAAJwAAADUAAAAnAAAAB0AAAAAAAAAAAAAAAA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OgAAAA0AAAAAAAAAAAAAAAAAAAAAAAAAAAAAAFUAAADUAAAA1AAAAFUA&#10;AAAN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&#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B/AAAA8QAAAKkAAAA4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4AAAAxgAAAPEAAAB/AAAAHQ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fwAAAPEAAAD/AAAA/wAA&#10;AP8AAAD/AAAAnAAAAA0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&#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&#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QAAANQAAAD/AAAA/wAAAP8AAAD/AAAA/wAAAP8AAAD/AAAA/wAAAP8AAAD/AAAA/wAA&#10;AP8AAAD/AAAAxgAAAA0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iAAAA5AAAABoAAAAAAAAAAAAA&#10;AAAAAAAA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8AAAAa&#10;AAAAAAAAAAAAAAAAAAAAAA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8QAAAP8AAAD/AAAA/wAAAP8A&#10;AAD/AAAA/wAAAP8AAAD/AAAA/wAAAOQ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8AAADxAAAA&#10;1AAAANQAAADUAAAA1AAAANQAAADUAAAA4QAAAP8AAADkAAAAGg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BiAAAAAAAAAAAAAAAAAAAAAAAAAAAAAAAAAAAAAAAAAAAAAAA3AAAA1wAAABo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sAAAAGgAAAAAAAAAAAAAAAAAAAAAAAAAAAAAAAAAAAAAAAAAAAAAADQAAAI8AAAAN&#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gAAADc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AdAAAAAAAAAAAA&#10;AAAd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gAAALkAAAD/AAAA&#10;5AAAABoAAAAAAAAAVQAAAMYAAACcAAAADQ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8QAAAP8AAAD/AAAA/wAAAP8AAAD/AAAA/wAAAPEAAABV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0AAACcAAAA4QAAAP8AAAD/AAAA8QAAAKkAAAAq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gAAAOQ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8QAAAP8AAAD/AAAA/wAAAP8A&#10;AAD/AAAA/wAAAP8AAABV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P8AAADUAAAA&#10;OAAAAAAAAAAAAAAAHQAAAKkAAAD/AAAAqg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CqAAAAAAAAAAAAAAAAAAAAAAAAAAAAAAAAAAAAqgAAAOQ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XAAAANwAAAAAAAAAAAAAAAAAAAAAAAAAAAAAAAAAAADcAAADXAAAAGg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fwAAACsAAAArAAAAKwAAACsAAAArAAAAKwAAACsAAAArAAAAKwAAACsA&#10;AAArAAAAKwAAACsAAAArAAAAfwAAAOQ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QAAABoAAAAAAAAAAAAAAAAAAAAAAAAAAAAAAAAAAAAAAAAA&#10;AAAAAAAAAAAAAAAAAAAAAAAAAAAAAAAAAAAAABoAAADJAAAAGg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I8AAAANAAAAAAAAAAAAAAAAAAAAAAAAAAAA&#10;AAAAAAAAAAAAAAAAAAAAAAAAAAAAAAAAAAAAAAAAAAAAAAAAAAANAAAAjwAAAA0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&#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b/5A6AP8AAAD/ADqQ/9v////////////////////////////b/5A6&#10;AP8AAAD/AGa2////////////////////////////////////////////////////////////////&#10;/////////////////////////9v/kDoA/wAAAP86kNv/////////////////////////////////&#10;////////////////////////2/+QOgD/AAAA/zqQ2///////////////////////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2ZgD/AAAA/wA6kP/b////////////////////&#10;////////tv9mAAD/AAAA/zqQ2///////////////////////////////////////////////////&#10;//////////////////////////////////////////+2Zv8AAAD/AGa2////////////////////&#10;/////////////////////////////////////////7Zm/wAAAP8AZrb/////////////////////&#10;/w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25A6/wAAAP8AAGb/tv//////&#10;/////////////////////7b/ZgAA/wAAAP9mtv//////////////////////////////////////&#10;/////////////////////////////////////////////////////////7b/ZgAA/zqQ2///////&#10;////////////////////////////////////////////////////////tv9mAAD/OpDb////////&#10;//////////////8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bkP86AAD/&#10;AAA6/5Db/////////////////////////9uQ/zoAAP8AAGb/tv//////////////////////////&#10;/////////////////////////////////////////////////////////////////////9uQ/zoA&#10;AP9mtv//////////////////////////////////////////////////////////////25D/OgAA&#10;/2a2////////////////////////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tmYA/wAAAP86kNv//////////////////////9uQOv8AAAD/AGa2////////////////&#10;////////////////////////////////////////////////////////////////////////////&#10;//////+2Zv8AOpD/2///////////////////////////////////////////////////////////&#10;/////7Zm/wA6kP/b/////////////////////////w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bkP86AAD/ADqQ/9v/////////////////2/+QOgD/AABm/7b/////&#10;///////////////////////////////////////////////////////b/7a2tv/b////////////&#10;////////////////tv9mOjr/kNv//////////////////////////9v/tra2/9v/////////////&#10;//////////////+2/2Y6Ov+Q2/////////////////////////////8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7Zm/wAAAP86kLb/2///////2/+QOgD/AAA6&#10;/5Db///////////////////////////b/7ZmOv8AAAD/ADqQ/9v//////////////9uQOv8AAAD/&#10;AAA6/2aQtv/b/////////9u2kP9mOmb/ttv/////////////////////////////25A6/wAAAP8A&#10;ADr/ZpC2/9v/////////27aQ/2Y6Zv+22///////////////////////////////////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25D/ZjoA/wAAAP8A&#10;AAD/OmaQ/7bb//////////////////////////////////+2Zjr/AAAA/wA6kP/b////////////&#10;/////9v/kGY6/wAAAP8AAAD/AAAA/zo6Zv+Qttv/////////////////////////////////////&#10;////2/+QZjr/AAAA/wAAAP8AAAD/Ojpm/5C22///////////////////////////////////////&#10;/////w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4AAAAcQAAAMYAAADxAAAAVQAAAAAA&#10;AAAAAAAAAAAAAAAAAAAAAAAAAAAAAAAAAAAAAAAADQAAAH8AAADxAAAA/wAAAP8AAADGAAAAVQAA&#10;AAAAAAAAAAAAAAAAAAAAAAAAAAAAAAAAAAAAAAAAAAAADQAAAMYAAAD/AAAA/wAAAP8AAAD/AAAA&#10;/wAAAKoAAAAAAAAAAAAAAAAAAAAAAAAAAAAAAAAAAAAqAAAAxgAAAP8AAAD/AAAAxgAAAC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oAAADGAAAA/wAAAP8AAADxAAAAqQAAACoAAAAAAAAAAAAAAAAA&#10;AAAAAAAAAAAAAAAAAAAAAAAAAAAAACoAAADGAAAA/wAAAP8AAADGAAAAKgAAAAAAAAAAAAAAAAAA&#10;AAAAAAAAAAAAAAAAAAAAAAAAAAAAKgAAAMYAAAD/AAAA/wAAAMYAAAAqAAAAAAAAAAAAAAAAAAAA&#10;AAAAAAAAAAAAAAAAAAAAAAAAAAAqAAAAxgAAAP8AAAD/AAAAxgAAAC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oAAADGAAAA/wAAAP8AAADxAAAAqQAAACoAAAAAAAAAAAAAAAAAAAAAAAAAAAAAAAAA&#10;AAAAAAAAAAAAACoAAADGAAAA/wAAAP8AAADGAAAAKgAAAAAAAAAAAAAAAAAAAAAAAAAAAAAAAAAA&#10;AAAAAAAAAAAADQAAAMYAAAD/AAAA/wAAAP8AAAD/AAAA/wAAAKoAAAAAAAAAAAAAAAAAAAAAAAAA&#10;AAAAAAAAAAAqAAAAxgAAAP8AAAD/AAAAxgAAAC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gAAAMYAAAD/&#10;AAAA/wAAAPEAAACpAAAAKgAAAAAAAAAAAAAAAAAAAAAAAAAAAAAAAAAAAAAAAAAAAAAAOAAAAHEA&#10;AADGAAAA8QAAAFUAAAAAAAAAAAAAAAAAAAAAAAAAAAAAAAAAAAAAAAAAAAAAAAAAAAAqAAAAxgAA&#10;AP8AAAD/AAAAxgAAACoAAAAAAAAAAAAAAAAAAAAAAAAAAAAAAAAAAAAAAAAAAAAAACoAAADGAAAA&#10;/wAAAP8AAADGAAAAK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gAAAMYAAAD/AAAA/wAAAPEAAACp&#10;AAAAKgAAAAAAAAAAAAAAAAAAAAAAAAAAAAAAAAAAAAAAAAAAAAAAOAAAAHEAAADGAAAA8QAAAFUA&#10;AAAAAAAAAAAAAAAAAAAAAAAAAAAAAAAAAAAAAAAAAAAAAAAAAAANAAAAxgAAAP8AAAD/AAAA/wAA&#10;AP8AAAD/AAAAqgAAAAAAAAAAAAAAAAAAAAAAAAAAAAAAAAAAACoAAADGAAAA/wAAAP8AAADGAAAA&#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cAAAAtwAAANQAAAD/AAAA&#10;/wAAAFUAAAAAAAAAAAAAAAAAAAAAAAAAAAAAAAAAAAAAAAAAGgAAANQAAADUAAAAKgAAAAAAAAAN&#10;AAAAnAAAAP8AAAB/AAAAAAAAAAAAAAAAAAAAAAAAAAAAAAAAAAAAAAAAAFUAAAD/AAAA/wAAAP8A&#10;AAD/AAAA/wAAAPEAAAA3AAAAAAAAAAAAAAAAAAAAAAAAAAAAAABVAAAA8QAAAKoAAAANAAAADQAA&#10;AJwAAADx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wAAAP8AAAD/AAAA/wAAAP8AAADxAAAA&#10;VQAAAAAAAAAAAAAAAAAAAAAAAAAAAAAAAAAAAFUAAADxAAAAqgAAAA0AAAANAAAAnAAAAPEAAAA3&#10;AAAAAAAAAAAAAAAAAAAAAAAAAAAAAAAAAAAAVQAAAPEAAACqAAAADQAAAA0AAACcAAAA8QAAADcA&#10;AAAAAAAAAAAAAAAAAAAAAAAAAAAAAAAAAABVAAAA8QAAAKoAAAANAAAADQAAAJwAAADx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D/AAAA/wAAAP8AAAD/AAAA/wAAAP8AAADxAAAAVQAAAAAAAAAAAAAA&#10;AAAAAAAAAAAAAAAAAAAAAFUAAADxAAAAqgAAAA0AAAANAAAAnAAAAPEAAAA3AAAAAAAAAAAAAAAA&#10;AAAAAAAAAAAAAAAAAAAAAAAAAFUAAAD/AAAA/wAAAP8AAAD/AAAA/wAAAPEAAAA3AAAAAAAAAAAA&#10;AAAAAAAAAAAAAAAAAABVAAAA8QAAAKoAAAANAAAADQAAAJwAAADx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AAAA/wAAAP8AAAD/AAAA/wAAAPEAAABVAAAAAAAAAAAAAAAAAAAAAAAAAAAAAAAAAAAA&#10;nAAAALcAAADUAAAA/wAAAP8AAABVAAAAAAAAAAAAAAAAAAAAAAAAAAAAAAAAAAAAAAAAAAAAAABV&#10;AAAA8QAAAKoAAAANAAAADQAAAJwAAADxAAAANwAAAAAAAAAAAAAAAAAAAAAAAAAAAAAAAAAAAFUA&#10;AADxAAAAqgAAAA0AAAANAAAAnAAAAPEA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P8AAAD/AAAA/wAA&#10;AP8AAAD/AAAA/wAAAPEAAABVAAAAAAAAAAAAAAAAAAAAAAAAAAAAAAAAAAAAnAAAALcAAADUAAAA&#10;/wAAAP8AAABVAAAAAAAAAAAAAAAAAAAAAAAAAAAAAAAAAAAAAAAAAAAAAAAAAAAAVQAAAP8AAAD/&#10;AAAA/wAAAP8AAAD/AAAA8QAAADcAAAAAAAAAAAAAAAAAAAAAAAAAAAAAAFUAAADxAAAAqgAAAA0A&#10;AAANAAAAnAAAAPEAAAA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8AAABVAAAAAAAAAAAAAAAAAAAAAAAAAAAAAAAAAAAADQAAAMYAAADkAAAAGgAA&#10;AAAAAAAAAAAAAAAAAAAAAACqAAAA/wAAAFUAAAAAAAAAAAAAAAAAAAAAAAAAAAAAAA0AAAC5AAAA&#10;NwAAAAAAAAAAAAAAAAAAAAAAAAAAAAAAAAAAAAAAAAAAAAAAAAAAAAAAAAA3AAAA8QAAAMYAAAAN&#10;AAAAAAAAAAAAAAANAAAAxg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xAAAAjAAAAA0AAAAAAAAADQAAAIwA&#10;AAD/AAAA/wAAAOQAAAAaAAAAAAAAAAAAAAAAAAAAAAAAADcAAADxAAAAxgAAAA0AAAAAAAAAAAAA&#10;AA0AAADGAAAA5AAAABoAAAAAAAAAAAAAAAAAAAAAAAAANwAAAPEAAADGAAAADQAAAAAAAAAAAAAA&#10;DQAAAMYAAADkAAAAGgAAAAAAAAAAAAAAAAAAAAAAAAA3AAAA8QAAAMYAAAANAAAAAAAAAAAAAAAN&#10;AAAAxg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jAAAAA0AAAAAAAAADQAAAIwAAAD/AAAA/wAAAOQA&#10;AAAaAAAAAAAAAAAAAAAAAAAAAAAAADcAAADxAAAAxgAAAA0AAAAAAAAAAAAAAA0AAADGAAAA5AAA&#10;ABoAAAAAAAAAAAAAAAAAAAAAAAAAAAAAAA0AAAC5AAAANwAAAAAAAAAAAAAAAAAAAAAAAAAAAAAA&#10;AAAAAAAAAAAAAAAAAAAAAAAAAAA3AAAA8QAAAMYAAAANAAAAAAAAAAAAAAANAAAAxg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EAAACMAAAADQAAAAAAAAANAAAAjAAAAP8AAAD/AAAA5AAAABoAAAAAAAAAAAAAAAAA&#10;AAAAAAAAAAAAAAAAAAAAAAAAGgAAAOQAAAD/AAAAVQAAAAAAAAAAAAAAAAAAAAAAAAAAAAAAAAAA&#10;AAAAAAA3AAAA8QAAAMYAAAANAAAAAAAAAAAAAAANAAAAxgAAAOQAAAAaAAAAAAAAAAAAAAAAAAAA&#10;AAAAADcAAADxAAAAxgAAAA0AAAAAAAAAAAAAAA0AAADG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CM&#10;AAAADQAAAAAAAAANAAAAjAAAAP8AAAD/AAAA5AAAABoAAAAAAAAAAAAAAAAAAAAAAAAAAAAAAAAA&#10;AAAAAAAAGgAAAOQAAAD/AAAAVQAAAAAAAAAAAAAAAAAAAAAAAAAAAAAAAAAAAAAAAAAAAAAADQAA&#10;ALkAAAA3AAAAAAAAAAAAAAAAAAAAAAAAAAAAAAAAAAAAAAAAAAAAAAAAAAAAAAAAADcAAADxAAAA&#10;xgAAAA0AAAAAAAAAAAAAAA0AAADG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VQAAAAAAAAAAAAAAAAAAAAAAAAAAAAAAAAAAAFUAAAD/&#10;AAAAqgAAAAAAAAAAAAAAAAAAAAAAAAAAAAAANwAAAPEAAADkAAAAGgAAAAAAAAAAAAAAAAAAAAAA&#10;AABVAAAAnAAAAAAAAAAAAAAAAAAAAAAAAAAAAAAAAAAAAAAAAAAAAAAAAAAAAAAAAAAAAAAAqgAA&#10;AP8AAAB/AAAAAAAAAAAAAAAAAAAAAAAAAH8AAAD/AAAAq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cAAAAVQAAAAAAAAAAAAAA&#10;AAAAAAAAAAAAAAAAVQAAAP8AAAD/AAAAfwAAAAAAAAAAAAAAAAAAAAAAAACqAAAA/wAAAH8AAAAA&#10;AAAAAAAAAAAAAAAAAAAAfwAAAP8AAACqAAAAAAAAAAAAAAAAAAAAAAAAAKoAAAD/AAAAfwAAAAAA&#10;AAAAAAAAAAAAAAAAAAB/AAAA/wAAAKoAAAAAAAAAAAAAAAAAAAAAAAAAqgAAAP8AAAB/AAAAAAAA&#10;AAAAAAAAAAAAAAAAAH8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cAAAAVQAAAAAAAAAAAAAAAAAAAAAAAAAAAAAA&#10;VQAAAP8AAAD/AAAAfwAAAAAAAAAAAAAAAAAAAAAAAACqAAAA/wAAAH8AAAAAAAAAAAAAAAAAAAAA&#10;AAAAfwAAAP8AAACqAAAAAAAAAAAAAAAAAAAAAAAAAAAAAABVAAAAnAAAAAAAAAAAAAAAAAAAAAAA&#10;AAAAAAAAAAAAAAAAAAAAAAAAAAAAAAAAAAAAAAAAqgAAAP8AAAB/AAAAAAAAAAAAAAAAAAAAAAAA&#10;AH8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wAAABVAAAAAAAAAAAAAAAAAAAAAAAAAAAAAABVAAAA/wAAAP8AAAB/AAAA&#10;AAAAAAAAAAAAAAAAAAAAAAAAAAAAAAAAAAAAABoAAADkAAAA/wAAAFUAAAAAAAAAAAAAAAAAAAAA&#10;AAAAAAAAAAAAAAAAAAAAqgAAAP8AAAB/AAAAAAAAAAAAAAAAAAAAAAAAAH8AAAD/AAAAqgAAAAAA&#10;AAAAAAAAAAAAAAAAAACqAAAA/wAAAH8AAAAAAAAAAAAAAAAAAAAAAAAAfwAAAP8AAAC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wAAABVAAAAAAAAAAAAAAAAAAAAAAAAAAAAAABVAAAA/wAAAP8AAAB/AAAAAAAAAAAAAAAAAAAA&#10;AAAAAAAAAAAAAAAAAAAAABoAAADkAAAA/wAAAFUAAAAAAAAAAAAAAAAAAAAAAAAAAAAAAAAAAAAA&#10;AAAAAAAAAFUAAACcAAAAAAAAAAAAAAAAAAAAAAAAAAAAAAAAAAAAAAAAAAAAAAAAAAAAAAAAAAAA&#10;AACqAAAA/wAAAH8AAAAAAAAAAAAAAAAAAAAAAAAAfwAAAP8AAAC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FUAAAAAAAAAAAAAAAAAAAAAAAAAAAAA&#10;AAAAAACqAAAA/wAAAH8AAAAAAAAAAAAAAAAAAAAAAAAAAAAAAA0AAADGAAAA/wAAAFUAAAAAAAAA&#10;AAAAAAAAAAANAAAAuQAAADcAAAAAAAAAAAAAAAAAAAAAAAAAAAAAAAAAAAAAAAAAAAAAAAAAAAAA&#10;AAAANwAAAPEAAADxAAAANwAAAAAAAAAAAAAAAAAAAAAAAAA3AAAA8Q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ggAAAAAA&#10;AAAAAAAAAAAAAAAAAAAAAAAAAAAAAA0AAADGAAAA/wAAAKoAAAAAAAAAAAAAAAAAAAA3AAAA8QAA&#10;APEAAAA3AAAAAAAAAAAAAAAAAAAAAAAAADcAAADxAAAA5AAAABoAAAAAAAAAAAAAADcAAADxAAAA&#10;8QAAADcAAAAAAAAAAAAAAAAAAAAAAAAANwAAAPEAAADkAAAAGgAAAAAAAAAAAAAANwAAAPEAAADx&#10;AAAANwAAAAAAAAAAAAAAAAAAAAAAAAA3AAAA8Q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ggAAAAAAAAAAAAAAAAAAAAAA&#10;AAAAAAAAAAAAAA0AAADGAAAA/wAAAKoAAAAAAAAAAAAAAAAAAAA3AAAA8QAAAPEAAAA3AAAAAAAA&#10;AAAAAAAAAAAAAAAAADcAAADxAAAA5AAAABoAAAAAAAAAAAAAAAAAAAANAAAAuQAAADcAAAAAAAAA&#10;AAAAAAAAAAAAAAAAAAAAAAAAAAAAAAAAAAAAAAAAAAAAAAAANwAAAPEAAADxAAAANwAAAAAAAAAA&#10;AAAAAAAAAAAAAAA3AAAA8Q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CCAAAAAAAAAAAAAAAAAAAAAAAAAAAAAAAAAAAADQAAAMYA&#10;AAD/AAAAqgAAAAAAAAAAAAAAAAAAAAAAAAAAAAAAAAAAAAAAAAAaAAAA5AAAAP8AAABVAAAAAAAA&#10;AAAAAAAAAAAAAAAAAAAAAAAAAAAANwAAAPEAAADxAAAANwAAAAAAAAAAAAAAAAAAAAAAAAA3AAAA&#10;8QAAAOQAAAAaAAAAAAAAAAAAAAA3AAAA8QAAAPEAAAA3AAAAAAAAAAAAAAAAAAAAAAAAADcAAADx&#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CCAAAAAAAAAAAAAAAAAAAAAAAAAAAAAAAAAAAADQAAAMYAAAD/AAAAqgAAAAAA&#10;AAAAAAAAAAAAAAAAAAAAAAAAAAAAAAAAAAAaAAAA5AAAAP8AAABVAAAAAAAAAAAAAAAAAAAAAAAA&#10;AAAAAAAAAAAAAAAAAA0AAAC5AAAANwAAAAAAAAAAAAAAAAAAAAAAAAAAAAAAAAAAAAAAAAAAAAAA&#10;AAAAAAAAAAA3AAAA8QAAAPEAAAA3AAAAAAAAAAAAAAAAAAAAAAAAADcAAADx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P8AAABVAAAAAAAAAAAAAAAA&#10;AAAAAAAAAAAAAAANAAAAxgAAAP8AAAB/AAAAAAAAAAAAAAAAAAAAAAAAAAAAAAAAAAAAqgAAAP8A&#10;AAB/AAAAAAAAAAAAAAAAAAAAVQAAAP8AAAD/AAAAxgAAAHEAAAANAAAAAAAAAAAAAAAAAAAAAAAA&#10;AAAAAAAAAAAAAAAAAH8AAAD/AAAA5AAAABoAAAAAAAAAAAAAAAAAAAAAAAAAGgAAAOQAAAD/AAAA&#10;V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P8AAAB/AAAAAAAAAAAAAAAA&#10;AAAAfwAAAP8AAADkAAAAGgAAAAAAAAAAAAAAAAAAAAAAAAAaAAAA5AAAAP8AAABVAAAAAAAAAAAA&#10;AAB/AAAA/wAAAOQAAAAaAAAAAAAAAAAAAAAAAAAAAAAAABoAAADkAAAA/wAAAFUAAAAAAAAAAAAA&#10;AH8AAAD/AAAA5AAAABoAAAAAAAAAAAAAAAAAAAAAAAAAGgAAAOQAAAD/AAAAV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B/AAAAAAAAAAAAAAAAAAAAfwAAAP8AAADk&#10;AAAAGgAAAAAAAAAAAAAAAAAAAAAAAAAaAAAA5AAAAP8AAABVAAAAAAAAAAAAAAAAAAAAVQAAAP8A&#10;AAD/AAAAxgAAAHEAAAANAAAAAAAAAAAAAAAAAAAAAAAAAAAAAAAAAAAAAAAAAH8AAAD/AAAA5AAA&#10;ABoAAAAAAAAAAAAAAAAAAAAAAAAAGgAAAOQ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qAAAA/wAAAH8AAAAAAAAAAAAAAAAAAAAAAAAAAAAAAAAAAAAAAAAAGgAAAOQAAAD/&#10;AAAAVQAAAAAAAAAAAAAAAAAAAAAAAAAAAAAAAAAAAH8AAAD/AAAA5AAAABoAAAAAAAAAAAAAAAAA&#10;AAAAAAAAGgAAAOQAAAD/AAAAVQAAAAAAAAAAAAAAfwAAAP8AAADkAAAAGgAAAAAAAAAAAAAAAAAA&#10;AAAAAAAaAAAA5AAAAP8AAAB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wAAAH8AAAAAAAAAAAAAAAAAAAAAAAAAAAAAAAAAAAAAAAAAGgAAAOQAAAD/AAAAVQAAAAAAAAAA&#10;AAAAAAAAAAAAAAAAAAAAAAAAAAAAAABVAAAA/wAAAP8AAADGAAAAcQAAAA0AAAAAAAAAAAAAAAAA&#10;AAAAAAAAAAAAAAAAAAAAAAAAfwAAAP8AAADkAAAAGgAAAAAAAAAAAAAAAAAAAAAAAAAaAAAA5AAA&#10;AP8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AAAAVQAA&#10;AAAAAAAAAAAAAAAAAAAAAAAAAAAADQAAAMYAAAD/AAAAqgAAAAAAAAAAAAAAAAAAAAAAAAAAAAAA&#10;AAAAAKoAAAD/AAAAqgAAAAAAAAAAAAAADQAAAMYAAAD/AAAA/wAAAP8AAAD/AAAA8QAAAH8AAAAN&#10;AAAAAAAAAAAAAAAAAAAAAAAAAAAAAACqAAAA/wAAAOQAAAAaAAAAAAAAAAAAAAAAAAAAAAAAAA0A&#10;AADGAAAA/wAAA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MYAAAD/AAAAVQAA&#10;AAAAAAAAAAAAAAAAAKoAAAD/AAAA5AAAABoAAAAAAAAAAAAAAAAAAAAAAAAADQAAAMYAAAD/AAAA&#10;fwAAAAAAAAAAAAAAqgAAAP8AAADkAAAAGgAAAAAAAAAAAAAAAAAAAAAAAAANAAAAxgAAAP8AAAB/&#10;AAAAAAAAAAAAAACqAAAA/wAAAOQAAAAaAAAAAAAAAAAAAAAAAAAAAAAAAA0AAADGAAAA/w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MYAAAD/AAAAVQAAAAAAAAAAAAAAAAAA&#10;AKoAAAD/AAAA5AAAABoAAAAAAAAAAAAAAAAAAAAAAAAADQAAAMYAAAD/AAAAfwAAAAAAAAAAAAAA&#10;DQAAAMYAAAD/AAAA/wAAAP8AAAD/AAAA8QAAAH8AAAANAAAAAAAAAAAAAAAAAAAAAAAAAAAAAACq&#10;AAAA/wAAAOQAAAAaAAAAAAAAAAAAAAAAAAAAAAAAAA0AAADGAAAA/wAAA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BVAAAAAAAAAAAAAAAAAAAAAAAAAAAAAAAAAAAAAAAA&#10;ABoAAADkAAAA/wAAAFUAAAAAAAAAAAAAAAAAAAAAAAAAAAAAAAAAAACqAAAA/wAAAOQAAAAaAAAA&#10;AAAAAAAAAAAAAAAAAAAAAA0AAADGAAAA/wAAAH8AAAAAAAAAAAAAAKoAAAD/AAAA5AAAABoAAAAA&#10;AAAAAAAAAAAAAAAAAAAADQAAAMYAAAD/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xgAAAP8AAABVAAAAAAAAAAAAAAAAAAAAAAAAAAAAAAAAAAAAAAAAABoAAADkAAAA/wAA&#10;AFUAAAAAAAAAAAAAAAAAAAAAAAAAAAAAAAAAAAANAAAAxgAAAP8AAAD/AAAA/wAAAP8AAADxAAAA&#10;fwAAAA0AAAAAAAAAAAAAAAAAAAAAAAAAAAAAAKoAAAD/AAAA5AAAABoAAAAAAAAAAAAAAAAAAAAA&#10;AAAADQAAAMYAAAD/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wAAAFUAAAAAAAAAAAAAAAAAAAAAAAAAAAAAAAAAAACqAAAA/wAAAMYAAAANAAAAAAAAAAAA&#10;AAAAAAAAAAAAAAAAAACqAAAA/wAAAKoAAAAAAAAAAAAAAAAAAAAAAAAADQAAADgAAACMAAAA8QAA&#10;AP8AAAD/AAAAxgAAAA0AAAAAAAAAAAAAAAAAAAANAAAAxgAAAP8AAADGAAAADQAAAAAAAAAAAAAA&#10;AAAAAAAAAAANAAAAxgAAAP8A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xgAAAA0AAAAAAAAAAAAAAA0AAADGAAAA/wAAAMYAAAANAAAAAAAAAAAAAAAAAAAAAAAAAA0A&#10;AADGAAAA/wAAAKoAAAAAAAAADQAAAMYAAAD/AAAAxgAAAA0AAAAAAAAAAAAAAAAAAAAAAAAADQAA&#10;AMYAAAD/AAAAqgAAAAAAAAANAAAAxgAAAP8AAADGAAAADQAAAAAAAAAAAAAAAAAAAAAAAAANAAAA&#10;xgAAAP8AAAC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xgAAAA0AAAAA&#10;AAAAAAAAAA0AAADGAAAA/wAAAMYAAAANAAAAAAAAAAAAAAAAAAAAAAAAAA0AAADGAAAA/wAAAKoA&#10;AAAAAAAAAAAAAAAAAAAAAAAADQAAADgAAACMAAAA8QAAAP8AAAD/AAAAxgAAAA0AAAAAAAAAAAAA&#10;AAAAAAANAAAAxgAAAP8AAADGAAAADQAAAAAAAAAAAAAAAAAAAAAAAAANAAAAxg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GAAAADQAAAAAAAAAAAAAAAAAAAAAAAAAA&#10;AAAAAAAAAAAAAAAaAAAA5AAAAP8AAABVAAAAAAAAAAAAAAAAAAAAAAAAAAAAAAANAAAAxgAAAP8A&#10;AADGAAAADQAAAAAAAAAAAAAAAAAAAAAAAAANAAAAxgAAAP8AAACqAAAAAAAAAA0AAADGAAAA/wAA&#10;AMYAAAANAAAAAAAAAAAAAAAAAAAAAAAAAA0AAADGAAAA/w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GAAAADQAAAAAAAAAAAAAAAAAAAAAAAAAAAAAAAAAAAAAAAAAa&#10;AAAA5AAAAP8AAABVAAAAAAAAAAAAAAAAAAAAAAAAAAAAAAAAAAAAAAAAAAAAAAANAAAAOAAAAIwA&#10;AADxAAAA/wAAAP8AAADGAAAADQAAAAAAAAAAAAAAAAAAAA0AAADGAAAA/wAAAMYAAAANAAAAAAAA&#10;AAAAAAAAAAAAAAAAAA0AAADGAAAA/wAAAK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P8AAABVAAAAAAAAAAAAAAAAAAAAAAAAAAAAAAAAAAAAVQAAAP8AAAD/AAAA&#10;VQAAAAAAAAAAAAAAAAAAAAAAAAANAAAAxgAAAP8AAACqAAAAAAAAAAAAAAAAAAAAAAAAAAAAAAAA&#10;AAAAAAAAAA0AAACcAAAA/wAAAP8AAACqAAAAAAAAAAAAAAAAAAAADQAAAMYAAAD/AAAAxgAAAA0A&#10;AAAAAAAAAAAAAAAAAAAAAAAADQAAAMYAAAD/AAAAq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8QAAADcAAAAAAAAAAAAAAAAAAAANAAAAxgAAAP8AAADGAAAADQAAAAAAAAAAAAAA&#10;AAAAAAAAAAANAAAAxgAAAP8AAACqAAAAAAAAAA0AAADGAAAA/wAAAMYAAAANAAAAAAAAAAAAAAAA&#10;AAAAAAAAAA0AAADGAAAA/wAAAKoAAAAAAAAADQAAAMYAAAD/AAAAxgAAAA0AAAAAAAAAAAAAAAAA&#10;AAAAAAAADQAAAMYAAAD/AAAAq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8QAA&#10;ADcAAAAAAAAAAAAAAAAAAAANAAAAxgAAAP8AAADGAAAADQAAAAAAAAAAAAAAAAAAAAAAAAANAAAA&#10;xgAAAP8AAACqAAAAAAAAAAAAAAAAAAAAAAAAAAAAAAAAAAAAAAAAAA0AAACcAAAA/wAAAP8AAACq&#10;AAAAAAAAAAAAAAAAAAAADQAAAMYAAAD/AAAAxgAAAA0AAAAAAAAAAAAAAAAAAAAAAAAADQAAAMYA&#10;AAD/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xAAAANwAAAAAAAAAAAAAAAAAA&#10;AAAAAAAAAAAAAAAAAAAAAAAAAAAAGgAAAOQAAAD/AAAAVQAAAAAAAAAAAAAAAAAAAAAAAAAAAAAA&#10;DQAAAMYAAAD/AAAAxgAAAA0AAAAAAAAAAAAAAAAAAAAAAAAADQAAAMYAAAD/AAAAqgAAAAAAAAAN&#10;AAAAxgAAAP8AAADGAAAADQAAAAAAAAAAAAAAAAAAAAAAAAANAAAAxgAAAP8AAAC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UAAADxAAAANwAAAAAAAAAAAAAAAAAAAAAAAAAAAAAAAAAA&#10;AAAAAAAAAAAAGgAAAOQAAAD/AAAAVQAAAAAAAAAAAAAAAAAAAAAAAAAAAAAAAAAAAAAAAAAAAAAA&#10;AAAAAAAAAAAAAAAADQAAAJwAAAD/AAAA/wAAAKoAAAAAAAAAAAAAAAAAAAANAAAAxgAAAP8AAADG&#10;AAAADQAAAAAAAAAAAAAAAAAAAAAAAAANAAAAxgAAAP8AAAC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VQAAAAAAAAAAAAAAAAAAAAAAAAAAAAAAAAAAAAAA&#10;AAB/AAAA/wAAAPEAAABiAAAAAAAAAAAAAAA4AAAAqQAAAP8AAAD/AAAAfwAAAAAAAAAAAAAAAAAA&#10;AAAAAAAAAAAAAAAAAAAAAAAAAAAAAAAAAH8AAAD/AAAA/wAAAFUAAAAAAAAAAAAAAA0AAADGAAAA&#10;/wAAAMYAAAANAAAAAAAAAAAAAAAAAAAAAAAAAA0AAADGAAAA/wAAAK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H8AAAAAAAAAAAAAAAAAAAAAAAAADQAAAMYAAAD/AAAAxgAAAA0A&#10;AAAAAAAAAAAAAAAAAAAAAAAADQAAAMYAAAD/AAAAqgAAAAAAAAANAAAAxgAAAP8AAADGAAAADQAA&#10;AAAAAAAAAAAAAAAAAAAAAAANAAAAxgAAAP8AAACqAAAAAAAAAA0AAADGAAAA/wAAAMYAAAANAAAA&#10;AAAAAAAAAAAAAAAAAAAAAA0AAADGAAAA/wAAAK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H8AAAAAAAAAAAAAAAAAAAAAAAAADQAAAMYAAAD/AAAAxgAAAA0AAAAAAAAAAAAAAAAA&#10;AAAAAAAADQAAAMYAAAD/AAAAqgAAAAAAAAAAAAAAAAAAAAAAAAAAAAAAAAAAAAAAAAAAAAAAAAAA&#10;AH8AAAD/AAAA/wAAAFUAAAAAAAAAAAAAAA0AAADGAAAA/wAAAMYAAAANAAAAAAAAAAAAAAAAAAAA&#10;AAAAAA0AAADGAAAA/wAAAK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fwAAAAAAAAAA&#10;AAAAAAAAAAAAAAAAAAAAAAAAAAAAAAAAAAAAAAAAABoAAADkAAAA/wAAAFUAAAAAAAAAAAAAAAAA&#10;AAAAAAAAAAAAAA0AAADGAAAA/wAAAMYAAAANAAAAAAAAAAAAAAAAAAAAAAAAAA0AAADGAAAA/wAA&#10;AKoAAAAAAAAADQAAAMYAAAD/AAAAxgAAAA0AAAAAAAAAAAAAAAAAAAAAAAAADQAAAMYAAAD/AAAA&#10;q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fwAAAAAAAAAAAAAAAAAAAAAAAAAA&#10;AAAAAAAAAAAAAAAAAAAAAAAAABoAAADkAAAA/wAAAFUAAAAAAAAAAAAAAAAAAAAAAAAAAAAAAAAA&#10;AAAAAAAAAAAAAAAAAAAAAAAAAAAAAAAAAAAAAAAAfwAAAP8AAAD/AAAAVQAAAAAAAAAAAAAADQAA&#10;AMYAAAD/AAAAxgAAAA0AAAAAAAAAAAAAAAAAAAAAAAAADQAAAMYAAAD/AAAAq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wAAAFUAAAAAAAAAAAAAAAAAAAAAAAAA&#10;AAAAAAAAAAAAAAAAAAAAAFUAAADUAAAA/wAAAP8AAADhAAAAfwAAAGIAAAD/AAAA8QAAADcAAAAA&#10;AAAAAAAAAAAAAAAAAAAAAAAAAAAAAAAAAAAAAAAAAAAAAAANAAAAxgAAAP8AAAB/AAAAAAAAAAAA&#10;AAANAAAAxgAAAP8AAADGAAAADQAAAAAAAAAAAAAAAAAAAAAAAAANAAAAxgAAAP8AAAC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KoAAAAAAAAAAAAAAAAAAAAAAAAAAAAAAA0AAADGAAAA&#10;/wAAAMYAAAANAAAAAAAAAAAAAAAAAAAAAAAAAA0AAADGAAAA/wAAAKoAAAAAAAAADQAAAMYAAAD/&#10;AAAAxgAAAA0AAAAAAAAAAAAAAAAAAAAAAAAADQAAAMYAAAD/AAAAqgAAAAAAAAANAAAAxgAAAP8A&#10;AADGAAAADQAAAAAAAAAAAAAAAAAAAAAAAAANAAAAxgAAAP8AAAC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KoAAAAAAAAAAAAAAAAAAAAAAAAAAAAAAA0AAADGAAAA/wAAAMYAAAANAAAA&#10;AAAAAAAAAAAAAAAAAAAAAA0AAADGAAAA/wAAAKoAAAAAAAAAAAAAAAAAAAAAAAAAAAAAAAAAAAAA&#10;AAAAAAAAAAAAAAANAAAAxgAAAP8AAAB/AAAAAAAAAAAAAAANAAAAxgAAAP8AAADGAAAADQAAAAAA&#10;AAAAAAAAAAAAAAAAAAANAAAAxgAAAP8AAAC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qgAA&#10;AAAAAAAAAAAAAAAAAAAAAAAAAAAAAAAAAAAAAAAAAAAAAAAAAAAAAAAaAAAA5AAAAP8AAABVAAAA&#10;AAAAAAAAAAAAAAAAAAAAAAAAAAANAAAAxgAAAP8AAADGAAAADQAAAAAAAAAAAAAAAAAAAAAAAAAN&#10;AAAAxgAAAP8AAACqAAAAAAAAAA0AAADGAAAA/wAAAMYAAAANAAAAAAAAAAAAAAAAAAAAAAAAAA0A&#10;AADGAAAA/wAAAK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qgAAAAAAAAAAAAAAAAAA&#10;AAAAAAAAAAAAAAAAAAAAAAAAAAAAAAAAAAAAAAAaAAAA5AAAAP8AAABVAAAAAAAAAAAAAAAAAAAA&#10;AAAAAAAAAAAAAAAAAAAAAAAAAAAAAAAAAAAAAAAAAAAAAAAAAAAAAA0AAADGAAAA/wAAAH8AAAAA&#10;AAAAAAAAAA0AAADGAAAA/wAAAMYAAAANAAAAAAAAAAAAAAAAAAAAAAAAAA0AAADGAAAA/wAAA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P8AAABVAAAAAAAAAAAA&#10;AAAAAAAAAAAAAAAAAAAAAAAAAAAAAAAAAAAAAAAAAAAAAAAAAAAAAAAAAAAAAAAAAACqAAAA/wAA&#10;AMYAAAANAAAAAAAAAAAAAAAAAAAAAAAAAAAAAAAAAAAAAAAAAAAAAAAAAAAAAAAAAFUAAAD/AAAA&#10;qgAAAAAAAAAAAAAAAAAAAKoAAAD/AAAAxgAAAA0AAAAAAAAAAAAAAAAAAAAAAAAAGgAAAOQAAAD/&#10;AAA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LkAAAANAAAAAAAAAAAAAAAAAAAAAAAAAAAA&#10;AAAAAAAAqgAAAP8AAADGAAAADQAAAAAAAAAAAAAAAAAAAAAAAAAaAAAA5AAAAP8AAAB/AAAAAAAA&#10;AAAAAACqAAAA/wAAAMYAAAANAAAAAAAAAAAAAAAAAAAAAAAAABoAAADkAAAA/wAAAH8AAAAAAAAA&#10;AAAAAKoAAAD/AAAAxgAAAA0AAAAAAAAAAAAAAAAAAAAAAAAAGgAAAOQAAAD/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LkAAAANAAAAAAAAAAAAAAAAAAAAAAAAAAAAAAAAAAAAqgAAAP8A&#10;AADGAAAADQAAAAAAAAAAAAAAAAAAAAAAAAAaAAAA5AAAAP8AAAB/AAAAAAAAAAAAAAAAAAAAAAAA&#10;AAAAAAAAAAAAAAAAAAAAAAAAAAAAAAAAAFUAAAD/AAAAqgAAAAAAAAAAAAAAAAAAAKoAAAD/AAAA&#10;xgAAAA0AAAAAAAAAAAAAAAAAAAAAAAAAGgAAAOQAAAD/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uQAAAA0AAAAAAAAAAAAAAAAAAAAAAAAAAAAAAAAAAAAAAAAAAAAAAAAAAAAAAAAAGgAAAOQA&#10;AAD/AAAAVQAAAAAAAAAAAAAAAAAAAAAAAAAAAAAAAAAAAKoAAAD/AAAAxgAAAA0AAAAAAAAAAAAA&#10;AAAAAAAAAAAAGgAAAOQAAAD/AAAAfwAAAAAAAAAAAAAAqgAAAP8AAADGAAAADQAAAAAAAAAAAAAA&#10;AAAAAAAAAAAaAAAA5AAAAP8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AAuQAAAA0AAAAA&#10;AAAAAAAAAAAAAAAAAAAAAAAAAAAAAAAAAAAAAAAAAAAAAAAAAAAAGgAAAOQAAAD/AAAAVQAAAAAA&#10;AAAAAAAAAAAAAAAAAAAAAAAAAAAAAAAAAAAAAAAAAAAAAAAAAAAAAAAAAAAAAAAAAAAAAAAAVQAA&#10;AP8AAACqAAAAAAAAAAAAAAAAAAAAqgAAAP8AAADGAAAADQAAAAAAAAAAAAAAAAAAAAAAAAAaAAAA&#10;5AAAAP8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VQAAAAAAAAAAAAAAAAAAAAAAAAAAAAAAAAAAAAAAAAAAAAAAAAAAAAAAAAAAAAAAAAAAAAAAAAA3&#10;AAAA8QAAAPEAAAA3AAAAAAAAAAAAAAAAAAAAAAAAAAAAAAAAAAAAAAAAAAAAAAAAAAAAAAAAAAAA&#10;AAAaAAAA5AAAAH8AAAAAAAAAAAAAAAAAAAB/AAAA/wAAAOQAAAAaAAAAAAAAAAAAAAAAAAAAAAAA&#10;ABoAAADkAAAA/wAAAF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LkAAAANAAAAAAAAAAAAAAAAAAAA&#10;AAAAAAAAAAAAAAAAAAAAAH8AAAD/AAAA5AAAABoAAAAAAAAAAAAAAAAAAAAAAAAAGgAAAOQAAAD/&#10;AAAAVQAAAAAAAAAAAAAAfwAAAP8AAADkAAAAGgAAAAAAAAAAAAAAAAAAAAAAAAAaAAAA5AAAAP8A&#10;AABVAAAAAAAAAAAAAAB/AAAA/wAAAOQAAAAaAAAAAAAAAAAAAAAAAAAAAAAAABoAAADkAAAA/wAA&#10;AF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LkAAAANAAAAAAAAAAAAAAAAAAAAAAAAAAAAAAAAAAAA&#10;AAAAAH8AAAD/AAAA5AAAABoAAAAAAAAAAAAAAAAAAAAAAAAAGgAAAOQAAAD/AAAAVQAAAAAAAAAA&#10;AAAAAAAAAAAAAAAAAAAAAAAAAAAAAAAAAAAAAAAAAAAAAAAaAAAA5AAAAH8AAAAAAAAAAAAAAAAA&#10;AAB/AAAA/wAAAOQAAAAaAAAAAAAAAAAAAAAAAAAAAAAAABoAAADkAAAA/wAAAF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uQAAAA0AAAAAAAAAAAAAAAAAAAAAAAAAAAAAAAAAAAAAAAAAAAAAAAAAAAAAAAAA&#10;AAAAABoAAADkAAAA/wAAAFUAAAAAAAAAAAAAAAAAAAAAAAAAAAAAAAAAAAB/AAAA/wAAAOQAAAAa&#10;AAAAAAAAAAAAAAAAAAAAAAAAABoAAADkAAAA/wAAAFUAAAAAAAAAAAAAAH8AAAD/AAAA5AAAABoA&#10;AAAAAAAAAAAAAAAAAAAAAAAAGgAAAOQ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uQAA&#10;AA0AAAAAAAAAAAAAAAAAAAAAAAAAAAAAAAAAAAAAAAAAAAAAAAAAAAAAAAAAAAAAABoAAADkAAAA&#10;/wAAAFUAAAAAAAAAAAAAAAAAAAAAAAAAAAAAAAAAAAAAAAAAAAAAAAAAAAAAAAAAAAAAAAAAAAAA&#10;AAAAAAAAABoAAADkAAAAfwAAAAAAAAAAAAAAAAAAAH8AAAD/AAAA5AAAABoAAAAAAAAAAAAAAAAA&#10;AAAAAAAAGgAAAOQAAAD/AAAAV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wAAAFUAAAAAAAAAAAAAAAAAAAAAAAAAAAAAAAAAAAAAAAAAAAAAAAAAAAAAAAAAAAAA&#10;AAAAAAANAAAAxgAAAP8AAAB/AAAAAAAAAAAAAAAAAAAAAAAAAAAAAAAAAAAAAAAAAAAAAAAAAAAA&#10;AAAAAAAAAAAAAAAANwAAAPEAAABVAAAAAAAAAAAAAAAAAAAANwAAAPEAAADxAAAANwAAAAAAAAAA&#10;AAAAAAAAAAAAAAA3AAAA8Q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MYAAAAaAAAAAAAAAAAA&#10;AAAAAAAAAAAAAAAAAAAAAAAAAAAAAAAAAAA3AAAA8QAAAPEAAAA3AAAAAAAAAAAAAAAAAAAAAAAA&#10;ADcAAADxAAAA5AAAABoAAAAAAAAAAAAAADcAAADxAAAA8QAAADcAAAAAAAAAAAAAAAAAAAAAAAAA&#10;NwAAAPEAAADkAAAAGgAAAAAAAAAAAAAANwAAAPEAAADxAAAANwAAAAAAAAAAAAAAAAAAAAAAAAA3&#10;AAAA8Q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MYAAAAaAAAAAAAAAAAAAAAAAAAAAAAAAAAA&#10;AAAAAAAAAAAAAAAAAAA3AAAA8QAAAPEAAAA3AAAAAAAAAAAAAAAAAAAAAAAAADcAAADxAAAA5AAA&#10;ABoAAAAAAAAAAAAAAAAAAAAAAAAAAAAAAAAAAAAAAAAAAAAAAAAAAAAAAAAANwAAAPEAAABVAAAA&#10;AAAAAAAAAAAAAAAANwAAAPEAAADxAAAANwAAAAAAAAAAAAAAAAAAAAAAAAA3AAAA8Q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xgAAABoAAAAAAAAAAAAAAAAAAAAAAAAAAAAAAAAAAAAAAAAAAAAAAAAA&#10;AAAAAAAAAAAAAAAAAAAaAAAA5AAAAP8AAABVAAAAAAAAAAAAAAAAAAAAAAAAAAAAAAAAAAAANwAA&#10;APEAAADxAAAANwAAAAAAAAAAAAAAAAAAAAAAAAA3AAAA8QAAAOQAAAAaAAAAAAAAAAAAAAA3AAAA&#10;8QAAAPEAAAA3AAAAAAAAAAAAAAAAAAAAAAAAADcAAADx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xgAAABoAAAAAAAAAAAAAAAAAAAAAAAAAAAAAAAAAAAAAAAAAAAAAAAAAAAAAAAAAAAAAAAAA&#10;AAAaAAAA5AAAAP8AAABVAAAAAAAAAAAAAAAAAAAAAAAAAAAAAAAAAAAAAAAAAAAAAAAAAAAAAAAA&#10;AAAAAAAAAAAAAAAAAAAAAAA3AAAA8QAAAFUAAAAAAAAAAAAAAAAAAAA3AAAA8QAAAPEAAAA3AAAA&#10;AAAAAAAAAAAAAAAAAAAAADcAAADx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P8AAABVAAAAAAAAAAAAAAAAAAAAAAAAAAAAAAAAAAAAAAAAAAAAAAAA&#10;AAAAAAAAAAAAAAANAAAAxgAAAP8AAACqAAAAAAAAAAAAAAAAAAAAAAAAAAAAAAAAAAAAAAAAAAAA&#10;AAAAAAAAAAAAAAAAAAAAAAAAAAAAAFUAAADGAAAADQAAAAAAAAAAAAAAAAAAAAAAAACqAAAA/wAA&#10;AH8AAAAAAAAAAAAAAAAAAAAAAAAAfwAAAP8A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MYAAAAaAAAA&#10;AAAAAAAAAAAAAAAAAAAAAAAAAAAAAAAAKwAAAAAAAAAAAAAAAAAAAKoAAAD/AAAAfwAAAAAAAAAA&#10;AAAAAAAAAAAAAAB/AAAA/wAAAKoAAAAAAAAAAAAAAAAAAAAAAAAAqgAAAP8AAAB/AAAAAAAAAAAA&#10;AAAAAAAAAAAAAH8AAAD/AAAAqgAAAAAAAAAAAAAAAAAAAAAAAACqAAAA/wAAAH8AAAAAAAAAAAAA&#10;AAAAAAAAAAAAfwAAAP8AAAC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MYAAAAaAAAAAAAAAAAAAAAAAAAA&#10;AAAAAAAAAAAAAAAAKwAAAAAAAAAAAAAAAAAAAKoAAAD/AAAAfwAAAAAAAAAAAAAAAAAAAAAAAAB/&#10;AAAA/wAAAKoAAAAAAAAAAAAAAAAAAAAAAAAAAAAAAAAAAAAAAAAAAAAAAAAAAAAAAAAAAAAAAFUA&#10;AADGAAAADQAAAAAAAAAAAAAAAAAAAAAAAACqAAAA/wAAAH8AAAAAAAAAAAAAAAAAAAAAAAAAfwAA&#10;AP8AAAC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xgAAABoAAAAAAAAAAAAAAAAAAAAAAAAAAAAAAAAAAAArAAAA&#10;AAAAAAAAAAAAAAAAAAAAAAAAAAAAAAAAGgAAAOQAAAD/AAAAVQAAAAAAAAAAAAAAAAAAAAAAAAAA&#10;AAAAAAAAAAAAAACqAAAA/wAAAH8AAAAAAAAAAAAAAAAAAAAAAAAAfwAAAP8AAACqAAAAAAAAAAAA&#10;AAAAAAAAAAAAAKoAAAD/AAAAfwAAAAAAAAAAAAAAAAAAAAAAAAB/AAAA/wAAAK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xgAAABoAAAAAAAAAAAAAAAAAAAAAAAAAAAAAAAAAAAArAAAAAAAAAAAAAAAAAAAA&#10;AAAAAAAAAAAAAAAAGgAAAOQAAAD/AAAAVQAAAAAAAAAAAAAAAAAAAAAAAAAAAAAAAAAAAAAAAAAA&#10;AAAAAAAAAAAAAAAAAAAAAAAAAAAAAAAAAAAAVQAAAMYAAAANAAAAAAAAAAAAAAAAAAAAAAAAAKoA&#10;AAD/AAAAfwAAAAAAAAAAAAAAAAAAAAAAAAB/AAAA/wAAAK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VQAAAAAAAAAAAAAAAAAAAAAAAAAAAAAAAAAA&#10;AAAAAAAAAAAAAAAAAAAAAAAqAAAAxgAAAP8AAACcAAAADQAAAAAAAAAAAAAAAAAAAAAAAAAAAAAA&#10;DQAAAFUAAAANAAAAAAAAAAAAAAAAAAAAAAAAABoAAADGAAAANwAAAAAAAAAAAAAAAAAAAAAAAAAA&#10;AAAANwAAAPEAAADGAAAADQAAAAAAAAAAAAAADQAAAMY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MYA&#10;AAAaAAAAAAAAAAAAAAAAAAAAAAAAAAAAAAANAAAAnAAAAFUAAAAAAAAAAAAAAAAAAAA3AAAA8QAA&#10;AMYAAAANAAAAAAAAAAAAAAANAAAAxgAAAOQAAAAaAAAAAAAAAAAAAAAAAAAAAAAAADcAAADxAAAA&#10;xgAAAA0AAAAAAAAAAAAAAA0AAADGAAAA5AAAABoAAAAAAAAAAAAAAAAAAAAAAAAANwAAAPEAAADG&#10;AAAADQAAAAAAAAAAAAAADQAAAMYAAADk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MYAAAAaAAAAAAAAAAAA&#10;AAAAAAAAAAAAAAAAAAANAAAAnAAAAFUAAAAAAAAAAAAAAAAAAAA3AAAA8QAAAMYAAAANAAAAAAAA&#10;AAAAAAANAAAAxgAAAOQAAAAaAAAAAAAAAAAAAAAAAAAADQAAAFUAAAANAAAAAAAAAAAAAAAAAAAA&#10;AAAAABoAAADGAAAANwAAAAAAAAAAAAAAAAAAAAAAAAAAAAAANwAAAPEAAADGAAAADQAAAAAAAAAA&#10;AAAADQAAAMY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xgAAABoAAAAAAAAAAAAAAAAAAAAAAAAAAAAAAA0A&#10;AACcAAAAVQAAAAAAAAAAAAAAAAAAAAAAAAAAAAAAAAAAABoAAADkAAAA/wAAAFUAAAAAAAAAAAAA&#10;AAAAAAAAAAAAAAAAAAAAAAAAAAAANwAAAPEAAADGAAAADQAAAAAAAAAAAAAADQAAAMYAAADkAAAA&#10;GgAAAAAAAAAAAAAAAAAAAAAAAAA3AAAA8QAAAMYAAAANAAAAAAAAAAAAAAANAAAAxg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xgAAABoAAAAAAAAAAAAAAAAAAAAAAAAAAAAAAA0AAACcAAAAVQAAAAAA&#10;AAAAAAAAAAAAAAAAAAAAAAAAAAAAABoAAADkAAAA/wAAAFUAAAAAAAAAAAAAAAAAAAAAAAAAAAAA&#10;AAAAAAANAAAAVQAAAA0AAAAAAAAAAAAAAAAAAAAAAAAAGgAAAMYAAAA3AAAAAAAAAAAAAAAAAAAA&#10;AAAAAAAAAAA3AAAA8QAAAMYAAAANAAAAAAAAAAAAAAANAAAAxg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cAAADxAAAA/wAAAJwAAAANAAAAAAAAAAAAAAAA&#10;AAAAAAAAAAAAAAAAAAAAAAAAADgAAACpAAAA8QAAAPEAAABiAAAAAAAAAAAAAAAAAAAAAAAAAAAA&#10;AAAAAAAAAAAAAH8AAAD/AAAA8QAAAH8AAAANAAAAAAAAAFUAAAC5AAAAKgAAAAAAAAAAAAAAAAAA&#10;AAAAAAAAAAAAAAAAAAAAAABVAAAA/wAAAIwAAAANAAAADQAAAMYAAADx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EAAAD/AAAA/wAAAP8AAAD/AAAA/wAAAP8AAAD/AAAA/wAAAOQAAAAaAAAAAAAAAAAAAAAA&#10;AAAAAAAAAFUAAAD/AAAAjAAAAA0AAAANAAAAxgAAAPEAAAA3AAAAAAAAAAAAAAAAAAAAAAAAAAAA&#10;AAAAAAAAVQAAAP8AAACMAAAADQAAAA0AAADGAAAA8QAAADcAAAAAAAAAAAAAAAAAAAAAAAAAAAAA&#10;AAAAAABVAAAA/wAAAIwAAAANAAAADQAAAMYAAADx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AAAA&#10;/wAAAP8AAAD/AAAA/wAAAP8AAAD/AAAA/wAAAOQAAAAaAAAAAAAAAAAAAAAAAAAAAAAAAFUAAAD/&#10;AAAAjAAAAA0AAAANAAAAxgAAAPEAAAA3AAAAAAAAAAAAAAAAAAAAAAAAAH8AAAD/AAAA8QAAAH8A&#10;AAANAAAAAAAAAFUAAAC5AAAAKgAAAAAAAAAAAAAAAAAAAAAAAAAAAAAAAAAAAAAAAABVAAAA/wAA&#10;AIwAAAANAAAADQAAAMYAAADx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P8AAAD/AAAA/wAAAP8AAAD/AAAA&#10;/wAAAP8AAAD/AAAA5AAAABoAAAAAAAAAAAAAAAAAAAAAAAAAAAAAAAAAAAA3AAAA8QAAAP8AAACc&#10;AAAADQAAAAAAAAAAAAAAAAAAAAAAAAAAAAAAAAAAAAAAAABVAAAA/wAAAIwAAAANAAAADQAAAMYA&#10;AADxAAAANwAAAAAAAAAAAAAAAAAAAAAAAAAAAAAAAAAAAFUAAAD/AAAAjAAAAA0AAAANAAAAxg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8QAAAP8AAAD/AAAA/wAAAP8AAAD/AAAA/wAAAP8AAAD/AAAA&#10;5AAAABoAAAAAAAAAAAAAAAAAAAAAAAAAAAAAAAAAAAA3AAAA8QAAAP8AAACcAAAADQAAAAAAAAAA&#10;AAAAAAAAAAAAAAAAAAAAfwAAAP8AAADxAAAAfwAAAA0AAAAAAAAAVQAAALkAAAAqAAAAAAAAAAAA&#10;AAAAAAAAAAAAAAAAAAAAAAAAAAAAAFUAAAD/AAAAjAAAAA0AAAANAAAAxgAAAPEAAAA3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8AAAD/AAAA/wAAAP8AAAD/AAAA/wAA&#10;AMYAAAAAAAAAAAAAAAAAAAAAAAAAfwAAAP8AAAD/AAAAxgAAAFUAAAANAAAAAAAAAAAAAAAAAAAA&#10;AAAAAAAAAAAAAAAAAAAAAAAAAAANAAAAqQAAAP8AAAD/AAAA/wAAAMYAAABVAAAAAAAAAAAAAAAA&#10;AAAAAAAAAAAAAAAAAAAAAAAAAAAAAAAAAAAAAAAAADcAAADUAAAA/wAAAP8AAACpAAAAK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wAAAPEAAAD/AAAA/wAAAP8AAAD/AAAA/wAAAP8AAAD/AAAA/wAAAP8AAACqAAAAAAAA&#10;AAAAAAAAAAAAAAAAAAAAAAAAAAAANwAAANQAAAD/AAAA/wAAAKkAAAAqAAAAAAAAAAAAAAAAAAAA&#10;AAAAAAAAAAAAAAAAAAAAAAAAAAA3AAAA1AAAAP8AAAD/AAAAqQAAACoAAAAAAAAAAAAAAAAAAAAA&#10;AAAAAAAAAAAAAAAAAAAAAAAAADcAAADUAAAA/wAAAP8AAACpAAAAK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wAAAPEA&#10;AAD/AAAA/wAAAP8AAAD/AAAA/wAAAP8AAAD/AAAA/wAAAP8AAACqAAAAAAAAAAAAAAAAAAAAAAAA&#10;AAAAAAAAAAAANwAAANQAAAD/AAAA/wAAAKkAAAAqAAAAAAAAAAAAAAAAAAAAAAAAAAAAAAANAAAA&#10;qQAAAP8AAAD/AAAA/wAAAMYAAABVAAAAAAAAAAAAAAAAAAAAAAAAAAAAAAAAAAAAAAAAAAAAAAAA&#10;AAAAAAAAADcAAADUAAAA/wAAAP8AAACpAAAAK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HAAAA8QAAAP8AAAD/AAAA/wAAAP8A&#10;AAD/AAAA/wAAAP8AAAD/AAAA/wAAAKoAAAAAAAAAAAAAAAAAAAAAAAAAAAAAAFUAAAD/AAAA/wAA&#10;AP8AAAD/AAAA/wAAAP8AAADGAAAAAAAAAAAAAAAAAAAAAAAAAAAAAAAAAAAAAAAAADcAAADUAAAA&#10;/wAAAP8AAACpAAAAKgAAAAAAAAAAAAAAAAAAAAAAAAAAAAAAAAAAAAAAAAAAAAAANwAAANQAAAD/&#10;AAAA/wAAAKkAAA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HAAAA8QAAAP8AAAD/AAAA/wAAAP8AAAD/AAAA/wAAAP8A&#10;AAD/AAAA/wAAAKoAAAAAAAAAAAAAAAAAAAAAAAAAAAAAAFUAAAD/AAAA/wAAAP8AAAD/AAAA/wAA&#10;AP8AAADGAAAAAAAAAAAAAAAAAAAAAAAAAA0AAACpAAAA/wAAAP8AAAD/AAAAxgAAAFUAAAAAAAAA&#10;AAAAAAAAAAAAAAAAAAAAAAAAAAAAAAAAAAAAAAAAAAAAAAAANwAAANQAAAD/AAAA/wAAAKkAAAA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B/AAAA&#10;4QA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5AAAA8QAAAP8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wAAAP8AAAD/AAAA/wAAAFUAAAAAAAAAAAAAAAAAAAA3&#10;AAAA8Q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8AAAD/AAAA/wAAAP8AAABVAAAAAAAA&#10;AAAAAAAAAAAANwAAAPE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AP8AAAD/AAAA&#10;/w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wAAAP8AAAD/AAAA/wAAAP8AAADkAAAAGgAAAFUAAAD/AAAA/wAA&#10;AP8AAAD/AAAA/wAAAP8AAAB/AAAAAAAAAAAAAAAAAAAAGgAAAOQAAAD/AAAA/wAAAP8AAADxAAAA&#10;N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oAAADGAAAA/wAAAP8AAAB/AAAAAAAAAAAAAAAA&#10;AAAADQAAAKoAAAD/AAAA/wAAALcAAAANAAAAAAAAAAAAAAAAAAAAAAAAAAAAAAAAAAAAYgAAAP8A&#10;AACq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D/AAAAfwAAAAAAAAAAAAAAAAAAAAAAAAAAAAAAAAAAAAAAAAAAAAAAAAAAAAAAAAAA&#10;AAAAAAAAAAAAAAAAAAAAAAAAAAAAAAAAAAAAAAAAAAAAAAAAAAAAAAAAAAAAAAAAAAAAAAAAAAAA&#10;AAAAAAAAAAAAAAAAAAAAAAAAAAAAAAAAAAAAAAAAAAAAAAAAAAAAAAAAAAAAAAAAAAAAAAAAAAAA&#10;AAAAAAAAAAAAVQAAAPEAAAB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E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QAAAP8AAAD/AAAAVQAA&#10;AAAAAAAAAAAAAAAAAAAAAAAaAAAA5AAAAP8AAACqAAAAAAAAAAAAAAAAAAAAAAAAAAAAAAAAAAAA&#10;AAAAADcAAADX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H8AAAAAAAAAAAAAAAAAAAAAAAAAAAAAAAAAAAAAAAAAAAAA&#10;AAAAAAAAAAAAAAAAAAAAAAAAAAAAAAAAAAAAAAAAAAAAAAAAAAAAAAAAAAAAAAAAAAAAAAAAAAAA&#10;AAAAAAAAAAAAAAAAAAAAAAAAAAAAAAAAAAAAAAAAAAAAAAAAAAAAAAAAAAAAAAAAAAAAAAAAAAAA&#10;AAAAAAAAAAAAAAAAAAAANwAAAPE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AA8QAAAD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wAAAKoAAAAAAAAAAAAAAAAAAAAAAAAAAAAAAKoAAAD/AAAA5AAAABoAAAAAAAAAAAAAAAAA&#10;AAAAAAAAAAAAAAAAAAB/AAAAq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P8AAAB/AAAAAAAAAAAAAAAAAAAAAAAAAAAAAAAA&#10;AAAAAAAAAAAAAAAAAAAAAAAAAAAAAAAAAAAAAAAAAAAAAAAAAAAAAAAAAAAAAAAAAAAAAAAAAAAA&#10;AAAAAAAAAAAAAAAAAAAAAAAAAAAAAAAAAAAAAAAAAAAAAAAAAAAAAAAAAAAAAAAAAAAAAAAAAAAA&#10;AAAAAAAAAAAAAAAAAAAAAAAAAAAADQAAAMY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GAAAAD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DkAAAAGgAAAAAAAAAAAAAAAAAAAAAAAAA3AAAA8QAAAP8AAABVAAAA&#10;AAAAAAAAAAAAAAAAAAAAAAAAAAANAAAAxgAAAF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MYAAAD/AAAAfwAAAAAAAAAAAAAAAAAA&#10;AAAAAAAAAAAAAAAAAAAAAAAAAAAAAAAAAAAAAAAAAAAAAAAAAAAAAAAAAAAAAAAAAAAAAAAAAAAA&#10;AAAAAAAAAAAAAAAAAAAAAAAAAAAAAAAAAAAAAAAAAAAAAAAAAAAAAAAAAAAAAAAAAAAAAAAAAAAA&#10;AAAAAAAAAAAAAAAAAAAAAAAAAAAAAAAAAAAAAAAAAH8AAAD/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wAAA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wAAAFUAAAAAAAAAAAAAAAAAAAAAAAAADQAAAMYA&#10;AAD/AAAAqgAAAAAAAAAAAAAAAAAAAAAAAAAAAAAANwAAAN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H8AAAAA&#10;AAAAAAAAAAAAAAAAAAAAAAAAAAAAAAAAAAAAAAAAAAAAAAAAAAAAAAAAAAAAAAAAAAAAAAAAAAAA&#10;AAAAAAAAAAAAAAAAAAAAAAAAAAAAAAAAAAAAAAAAAAAAAAAAAAAAAAAAAAAAAAAAAAAAAAAAAAAA&#10;AAAAAAAAAAAAAAAAAAAAAAAAAAAAAAAAAAAAAAAAAAAAAAAAAA0AAADGAAAA8QAAAD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G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&#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G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xAAAAN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cAAADx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Dx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NQAAACcAAAADQAA&#10;AAAAAAAAAAAAAAAAAAAAAAAAAAAAAAAAAAAAAAAAAAAAAAAAAAAAAAAAAAAAAAAAAAAAAAAAAAAA&#10;AAAAAAAAAAAAAAAAAAAAAAAAAAAAAAAAAAAAAAAAAAAAAAAAAAAAAAAAAAAAAAAAAAAAAAAAAAAA&#10;AAAAAAAAAAAAAAAAAAAAAAAAAAAAAAAAAAAAAAAAAAAAAAAAAAAAAAAAAAAAAAAAAAAAAAAAAAAA&#10;AAAAAAAAAAAAAAAAAAAAAAAADQAAAIwAAADx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nAAAAFUAAAAAAAAAAAAAAAAAAAAAAAAAAAAAAAAAAAAAAAAAAAAAAAAAAAAAAAAAAAAAAAAA&#10;AAAAAAAAAAAAAAAAAAAAAAAAAAAAAAAAAAAAAAAAAAAAAAAAAAAAAAAAAAAAAAAAAAAAAAAAAAAA&#10;AAAAAAAAAAAAAAAAAAAAAAAAAAAAAAAAAAAAAAAAAAAAAAAAAAAAAAAAAAAAAAAAAAAAAAAAAAAA&#10;AAAAAAAAAAAAAAAAAAAAAAAAAAAAAAAAAAAAAFUAAACc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oAAADGAAAA/wAA&#10;AP8AAADGAAAAKgAAAAAAAAAAAAAAAAAAAAAAAAAAAAAAAAAAAAAAAAAAAAAAAAAAAAAAAAAAAAAA&#10;AAAAAAAAAAAAAAAAKgAAAKkAAAD/AAAA/wAAAPEAAACc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UAAADx&#10;AAAAqgAAAA0AAAANAAAAnAAAAPEAAAA3AAAAAAAAAAAAAAAAAAAAAAAAAAAAAAAAAAAAAAAAAAAA&#10;AAAAAAAAAAAAAAAAAAAAAAAANwAAAPEAAAD/AAAA/wAAAP8AAAD/AAAA/wAAAN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xAAAAxgAAAA0AAAAAAAAAAAAAAA0AAADGAAAA5AAAABoAAAAAAAAAAAAAAAAAAAAAAAAA&#10;AAAAAAAAAAAAAAAAAAAAAAAAAAAAAAAAGgAAAOQAAACMAAAADQAAAAAAAAANAAAAjAAAAP8AAAD/&#10;AAA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AA/wAAAH8AAAAAAAAAAAAAAAAAAAAAAAAAfwAAAP8AAACqAAAAAAAAAAAA&#10;AAAAAAAAAAAAAAAAAAAAAAAAAAAAAAAAAAAAAAAAAAAAAHIAAABVAAAAAAAAAAAAAAAAAAAAAAAA&#10;AAAAAAB/AAAA/wAAAKoAAAAAAAAAAAAAAAAAAAAAAAAAAAAAAAAAAAAAAAAAAAAAAAAAAAAAAAAA&#10;AAAAAAAAAAAAAAAAAAAAAAAAAAAAAAAAAAAAAAA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8QAAAPEAAAA3AAAAAAAAAAAAAAAAAAAAAAAAADcAAADxAAAA&#10;5AAAABoAAAAAAAAAAAAAAAAAAAAAAAAAAAAAAAAAAAAAAAAAAAAAAAAAAAAAAAAAAAAAAAAAAAAA&#10;AAAAAAAAAAAAAAAAAAAAVQAAAP8AAAB/AAAAAAAAAAAAAAAAAAAAAAAAAAAAAAAAAAAAAAAAAAAA&#10;AAAAAAAAAAAAAAAAAAAAAAAAAAAAAAAAAAAAAAAAAAAAAAAAAAAA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P8AAADkAAAAGgAAAAAAAAAAAAAAAAAAAAAA&#10;AAAaAAAA5AAAAP8AAABVAAAAAAAAAAAAAAAAAAAAAAAAAAAAAAAAAAAAAAAAAAAAAAAAAAAAAAAA&#10;AAAAAAAAAAAAAAAAAAAAAAAAAAAAAAAAAH8AAADkAAAAGgAAAAAAAAAAAAAAAAAAAAAAAAAAAAAA&#10;AAAAAAAAAAAAAAAAAAAAAAAAAAAAAAAAAAAAAAAAAAAAAAAAAAAAAAAAAAAAAAAAAA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oAAAD/AAAA5AAAABoAAAAAAAAA&#10;AAAAAAAAAAAAAAAADQAAAMYAAAD/AAAAfwAAAAAAAAAAAAAAAAAAAAAAAAAAAAAAAAAAAAAAAAAA&#10;AAAAAAAAAAAAAAAAAAAAAAAAAAAAAAAAAAAAAAAAADcAAADkAAAANw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DGAAAA/wAAAMYA&#10;AAANAAAAAAAAAAAAAAAAAAAAAAAAAA0AAADGAAAA/wAAAKoAAAAAAAAAAAAAAAAAAAAAAAAAAAAA&#10;AAAAAAAAAAAAAAAAAAAAAAAAAAAAAAAAAAAAAAAAAAAAOAAAAKkAAAD/AAAAfwAAAA0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xgAAAP8AAADGAAAADQAAAAAAAAAAAAAAAAAAAAAAAAANAAAAxgAAAP8AAACqAAAAAAAAAAAAAAAA&#10;AAAAAAAAAAAAAAAAAAAAAAAAAAAAAAAAAAAAAAAAAAAAAAANAAAAxgAAAP8AAAD/AAAA/wAAAP8A&#10;AADUAAAAKgAAAAAAAAAAAAAAAAAAAAAAAAAAAAAAAAAAAAAAAAAAAAAA/wAAAP8AAAD/AAAA/wAA&#10;AP8AAAD/AAAA/wAAAP8AAAD/AAAA/wAAAP8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D/AAAAxgAAAA0AAAAAAAAAAAAAAAAAAAAAAAAADQAAAMYAAAD/AAAAqgAA&#10;AAAAAAAAAAAAAAAAAAAAAAAAAAAAAAAAAAAAAAAAAAAAAAAAAAAAAAAAAAAAAAAAAAAAAAANAAAA&#10;VQAAANQAAAD/AAAA/wAAAMYAAAANAAAAAAAAAAAAAAAAAAAAAAAAAAAAAAAAAAAAAAAAAP8AAAD/&#10;AAAA/wAAAP8AAAD/AAAA/wAAAP8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MYAAAANAAAAAAAAAAAAAAAAAAAAAAAAAA0AAADG&#10;AAAA/wAAAKoAAAAAAAAAAAAAAAAAAAAAAAAAAAAAAAAAAAAAAAAAAAAAAAAAAAAAAAAAAAAAAAAA&#10;AAAAAAAAAAAAAAAAAAANAAAAqgAAAP8AAAD/AAAAVQAAAAAAAAAAAAAAAAAAAAAAAAAAAAAAAAAA&#10;AAAAAAD/AAAA/wAAAP8AAAD/AAAA/wAAAP8AAAD/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AP8AAADGAAAADQAAAAAAAAAAAAAAAAAA&#10;AAAAAAAaAAAA5AAAAP8AAAB/AAAAAAAAAAAAAAAAAAAAAAAAAAAAAAAAAAAAAAAAAAAAAAAAAAAA&#10;AAAAAAAAAAAAAAAAAAAAAAAAAAAAAAAAAAAAABoAAADkAAAA/wAAAH8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D/AAAA5AAAABoAAAAA&#10;AAAAAAAAAAAAAAAAAAAAGgAAAOQAAAD/AAAAVQAAAAAAAAAAAAAAAAAAAAAAAAAAAAAAAAAAAAAA&#10;AAAAAAAAAAAAAAAAAAAAAAAAAAAAAAAAAAAAAAAAAAAAAAAAAAAAAAAAqgAAAP8AAAB/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PEAAAA3AAAAAAAAAAAAAAAAAAAAAAAAADcAAADxAAAA5AAAABoAAAAAAAAAAAAAAAAAAAAAAAAA&#10;AAAAAAAAAAAAAAAAAAAAAAAAAAAAAAAAAAAAAAAAAAAAAAAAAAAAAAAAAAAAAAAAAAAAAH8AAAD/&#10;AAAAVQ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D/AAAAfwAAAAAAAAAAAAAAAAAAAAAAAAB/AAAA/wAAAKoAAAAAAAAAAAAAAAAA&#10;AAAAAAAAAAAAAAAAAAAAAAAAAAAAAAAAAAAAAAAAAAAAAAAAAAAAAAAAAAAAAAAAAAAAAAAAAAAA&#10;AAAAAACqAAAA5AAAABo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8QAAAMYAAAANAAAAAAAAAAAAAAANAAAAxgAAAOQAAAAaAAAA&#10;AAAAAAAAAAAAAAAAAAAAAAAAAAAAAAAAAAAAAAAAAAAAAAAAAAAAAAAAAAAAAAAAAAAAAAAAAAAA&#10;AAAAAAAAAAAAAAA3AAAA8QAAAFU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AAAAjAAAAA0AAAANAAAAxgAAAPEA&#10;AAA3AAAAAAAAAAAAAAAAAAAAAAAAAA0AAACcAAAA/wAAAMYAAAANAAAAAAAAAA0AAADGAAAA/wAA&#10;AMYAAAA4AAAAAAAAAAAAAABVAAAA1AAAAGI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NQAAAD/AAAA&#10;/wAAAKkAAAAqAAAAAAAAAAAAAAAAAAAAAAAAAAAAAAAAAAAAnAAAAP8AAADGAAAADQAAAAAAAAAA&#10;AAAAcgAAAPEAAAD/AAAA/wAAAP8AAADUAAAAfwAAAA0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QAAwcEAAP//&#10;AAD//wAA//8AAP//AAAL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gYAAP//AAD//wAA//8AAP//AAD//wAAND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wMAAD//wAA//8AAP//AAD//wAA//8AAF9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REQAA//8AAP//AAD//wAA//8AAP//AACJi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xcAAP//AAD//wAA//8AAP//AAD//wAAtL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M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wcAAD//wAA//8AAP//AAD/&#10;/wAA//8AAN/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xgAAAC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iIgAA//8A&#10;AP//AAD//wAA//8AAP//AAD//wAACw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LcAAADhAAAA1AAAAFU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ycAAP//AAD//wAA//8AAP//AAD//wAA//8AADQ0AAAAAAAAAgIAAP//AAD//wAA//8AAP//&#10;AAD9/QAAAQ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LkAAAAaAAAAAAAAAB0AAACcAAAA8QAAAKkAAAA4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0tAAD//wAA//8AAP//AAD//wAA//8AAP//AABfXwAAAAAAAAoKAAD//wAA&#10;//8AAP//AAD//wAA//8AAAQ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4&#10;AAAAxgAAAPEAAAB/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yMgAA//8AAP//AAD//wAA//8AAP//AAD//wAAiYkAAAAA&#10;AAASEgAA//8AAP//AAD//wAA//8AAP//AAAJC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5AAAAP8AAADU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zcAAP//AAD//wAA//8AAP//AAD//wAA&#10;//8AALS0AAAAAAAAGxsAAP//AAD//wAA//8AAP//AAD//wAADQ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oAAADGAAAA/wAAAP8AAAD/AAAAqQAAAKkAAAD/AAAAqQAAAC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09AAD//wAA//8AAP//&#10;AAD//wAA//8AAP//AADf3wAAAAAAACQkAAD//wAA//8AAP//AAD//wAA//8AABIS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CPAAAADQAAAAAAAAAAAAAAVQAAANQAAAD/AAAA/wAAAPEAAAB/AAAADQAAAAAAAAAAAAAA&#10;AAAAAGIAAADx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CQgAA&#10;//8AAP//AAD//wAA//8AAP//AAD//wAA/v4AAAICAAAsLAAA//8AAP//AAD//wAA//8AAP//AAAW&#10;F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wAAAFUAAABiAAAA4QAAAP8AAAD/AAAA4QAAAGIAAAANAAAAAAAAAAAA&#10;AAAAAAAAAAAAAAAAAAAAAAAANwAAAPEAAAB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SEgAAP//AAD//wAA//8AAP//AAD//wAA//8AAP//AAAJCQAANTUAAP//AAD//wAA//8A&#10;AP//AAD//wAAGh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wAAAP8AAADUAAAAVQAAAAAAAAAAAAAA&#10;AAAAAAAAAAAAAAAAAAAAAAAAAAAAAAAAAAAAABoAAADkAAAAxg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1NAAD//wAA//8AAP//AAD//wAA//8AAP//AAD//wAAEhIAAD09AAD/&#10;/wAA//8AAP//AAD//wAA//8AAB8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NQAAAAqAAAAAAAAAAAA&#10;AAAAAAAAAAAAAAAAAAAAAAAAAAAAAAAAAAAAAAAAAAAAAAAAAAAaAAAA5A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TUwAA//8AAP//AAD//wAA//8AAP//AAD//wAA//8A&#10;ABoaAABGRgAA//8AAP//AAD//wAA//8AAP//AAAjI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H8AAAAAAAAA&#10;AAAAAAAAAAAAAAAAAAAAAAAAAAAAAAAAAAAAAAAAAAAAAAAAAAAAAAAAAAAAAAAAGgAAAOQAAADG&#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FgAAP//AAD//wAA//8AAP//AAD/&#10;/wAA//8AAP//AAAjIwAATk4AAP//AAD//wAA//8AAP//AAD//wAAKC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LkA&#10;AAAaAAAAAAAAAAAAAAAAAAAAAAAAAAAAAAAAAAAAAAAAAAAAAAAAAAAAAAAAAAAAAAAAAAAAAAAA&#10;AAAAAAAqAAAAK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5eAAD//wAA//8A&#10;AP//AAD//wAA//8AAP//AAD//wAAKysAAFdXAAD//wAA//8AAP//AAD//wAA//8AACws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j&#10;YwAA//8AAP//AAD//wAA//8AAP//AAD//wAA//8AADQ0AABfXwAA//8AAP//AAD//wAA//8AAP//&#10;AAAwM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QAAABoAAAAAAAAAAAAAAAAAAAAAAAAAAAAAAAAAAAAAAAAAAAAA&#10;AHI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WkAAP//AAD//wAA//8AAP//AAD//wAA//8AAP//AAA8PAAAaGgAAP//AAD//wAA&#10;//8AAP//AAD//wAANT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MkAAAAaAAAAAAAAAAAAAAAAAAAAAAAAAAAAAAAA&#10;AAAAAAAAAAAAAAAaAAAArA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5uAAD//wAA//8AAP//AAD//wAA//8AAP//AAD//wAARUUAAHBw&#10;AAD//wAA//8AAP//AAD//wAA//8AADk5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EcAAABVAAAAVQAAAGIAAADkAAAAYgAAAFUAAABVAAAAVQAA&#10;AFUAAABVAAAAVQAAAFUAAABVAAAAqQ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zcwAA//8AAP//AAD//wAA//8AAP//AAD//wAA&#10;//8AAE1NAAB5eQAA//8AAP//AAD//wAA//8AAP//AAA+P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1AAAAP8AAAD/AAAA/wAAAP8AAAD/&#10;AAAA/wAAAP8AAAD/AAAA/wAAAP8AAAD/AAAA/wAAAP8AAADGAA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XkAAP//AAD//wAA//8AAP//&#10;AAD//wAA//8AAP//AABWVgAAgYEAAP//AAD//wAA//8AAP//AAD//wAAQk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P8AAAD/AAAA/wAAAP8AAAD/AAAA/wAAAP8AAAD/AAAA/wAAAP8AAADGAAAAK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5+AAD//wAA&#10;//8AAP//AAD//wAA//8AAP//AAD//wAAXl4AAIqKAAD//wAA//8AAP//AAD//wAA//8AAEd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I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EhAAA//8AAP//AAD//wAA//8AAP//AAD//wAA//8AAGdnAACSkgAA//8AAP//AAD//wAA//8A&#10;AP//AABLS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w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YkAAP//AAD//wAA//8AAP//AAD//wAA//8AAP//AABvbwAAm5sAAP//AAD/&#10;/wAA//8AAP//AAD//wAAT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Q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PAAD//wAA//8AAP//AAD//wAA//8AAP//AAD//wAAeHgA&#10;AKSkAAD//wAA//8AAP//AAD//wAA//8AAFR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oAAAAqAAAAAAAAAAAAAAAAAAAAAAAAAAAAAAAdAAAAKwAAACsAAAArAAAA&#10;KwAAACsAAAArAAAAKwAAACsAAAArAAAAnA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UlAAA//8AAP//AAD//wAA//8AAP//AAD/&#10;/wAA//8AAICAAACsrAAA//8AAP//AAD//wAA//8AAP//AABYW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5AAAABoAAAAAAAAAAAAAAAAAAAAaAAAA5AAAAP8A&#10;AAD/AAAA/wAAAP8AAAD/AAAA/wAAAP8AAAD/AAAA/wAAAP8AAADk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poAAP//AAD//wAA//8A&#10;AP//AAD//wAA//8AAP//AACJiQAAtbUAAP//AAD//wAA//8AAP//AAD//wAAXV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OQAAAAaAAAAAAAAAAAAAAAAAAAA&#10;AAAAAKoAAAD/AAAA/wAAAP8AAAD/AAAA/wAAAP8AAAD/AAAA/wAAAP8AAAD/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fAAD/&#10;/wAA//8AAP//AAD//wAA//8AAP//AAD//wAAkpIAAL29AAD//wAA//8AAP//AAD//wAA//8AAP//&#10;AAD//wAA//8AAP//AAAE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0AAAAdAAAAAAAAAAAA&#10;AAAAAAAAAAAAAAAAAAB/AAAA5AAAAEUAAAArAAAAKwAAACsAAAArAAAAKwAAACsAAAArAAAAnA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pAAA//8AAP//AAD//wAA//8AAP//AAD//wAA//8AAJqaAADGxgAA//8AAP//AAD//wAA&#10;//8AAP//AAD//wAA//8AAP//AAD//wAAFB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LkAAAANAAAAAAAAAAAAAAAAAAAAAAAAAAAAAAAA&#10;AAAAAAAAABoAAADJ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AD0&#10;9AAA//8AAP//AAD//wAA//8AAP//AAD//wAA//8AAP//AAD//wAA//8AAP//AACjowAAzs4AAP//&#10;AAD//wAA//8AAP//AAD//wAA//8AAP//AAD//wAA//8AACU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BQAA//8AAP//AAD//wAA//8AAP//AAD//wAA//8AAP//AAD//wAA//8AAP//AAD//wAA&#10;q6sAANfXAAD//wAA//8AAP//AAD//wAA//8AAP//AAD//wAA//8AAP//AAA2N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JwAAABV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goAAP//AAD//wAA//8AAP//AAD//wAA//8AAP//AAD//wAA//8AAP//&#10;AAD//wAA//8AALS0AADf3wAA//8AAP//AAD//wAA//8AAP//AAD//wAA//8AAP//AAD//wAAR0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jwAA&#10;AKoAAACqAAAAjwAAAA0AAAAAAAAAnAAAAP8AAAD/AAAA/wAAAN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4OAAD//wAA//8AAP//AAD//wAA//8AAP//AAD//wAA&#10;//8AAP//AAD//wAA//8AAP//AAC8vAAA6OgAAP//AAD//wAA//8AAP//AAD//wAA//8AAP//AAD/&#10;/wAA//8AAFh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XAAAAYgAAAAAAAAAAAAAAVQAAAP8AAAD/AAAAxgAAAGIAAADU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TEwAA//8AAP//AAD//wAA//8AAP//&#10;AAD//wAA//8AAP//AAD//wAA//8AAP//AAD//wAAxcUAAP//AAD//wAA//8AAP//AAD//wAA//8A&#10;AP//AAD//wAA//8AAP//AABp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VQAAAAAAAAAAAAAADQAAAMYAAAD/AAAAxgAAAA0AAAAAAAAA&#10;NwAAALk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xcAAP//AAD//wAA&#10;//8AAP//AAD//wAA//8AAP//AAD//wAA//8AAP//AAD//wAA//8AAP//AAD//wAA//8AAP//AAD/&#10;/wAA//8AAP//AAD//wAA//8AAP//AAD//wAAen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QAAABoAAAAAAAAAAAAAADcAAADxAAAA/wAAAFUA&#10;AAAAAAAAAAAAABoAAADJ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wc&#10;AAD//wAA//8AAP//AAD//wAA//8AAP//AAD//wAA//8AAP//AAD//wAA//8AAP//AAD//wAA//8A&#10;AP//EgDt/z4Awf9qAJX/gwB8/wEA/v8AAP//AAD//wAA//8AAIuLAAAAAAAAAAAAAAMDAAD//wAA&#10;//8AAP//AAD//wAA+/sAAAE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MkAAAAaAAAAAAAAAAAAAACqAAAA&#10;/wAAAOQAAAAaAAAAAAAAAAAAAAA3AAAAuQ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IAAA//8AAP//AAD//wAA//8AAP//AAD//wAA//8AAP//AAD//wAA//8AAP//AwD8&#10;/+AAH///AAD//wAA//8AAP//AAD//wAA//8AAP9MALP/AAD//wAA//8AAP//AACdnQAAAAAAAAAA&#10;AAAODgAA//8AAP//AAD//wAA//8AAP//AAAGB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DGAAAAYgAAAAAA&#10;AABiAAAA/wAAAP8AAAB/AAAAAAAAAAAAAAAAAAAAqg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SUAAP//AAD//wAA//8AAP//AAD//wAA//8AAP//AAD//wAA//8A&#10;AP//AAD//w0A8v//AAD//wAA//8AAP//AAD//wAA//8AAP//AAD/wgA9/wAA//8AAP//AAD//wAA&#10;//8AANDQAAAFBQAAGRkAAP//AAD//wAA//8AAP//AAD//wAACw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EAAAD/AAAA/wAAAP8AAADGAAAADQAAAAAAAAANAAAAjA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kpAAD//wAA//8AAP//AAD//wAA//8AAP//AAD/&#10;/wAA//8AAP//AAD//wAA//8YAOf//wAA//8AAP//AAD//wAA//8AAP//AAD//wAA//0AAv8FAPr/&#10;AAD//wAA//8AAP//AAD//wAAFRUAACUlAAD//wAA//8AAP//AAD//wAA//8AABE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AnAAAAKoAAAB/AAAADQAAAAAAAAANAAAAjwAAAKoAAACqAAAAjw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uLgAA//8AAP//AAD//wAA//8A&#10;AP//AAD//wAA//8AAP//AAD//wAA//8AAP//JADb//8AAP//AAD//wAA//8AAP//AAD//wAA//8A&#10;AP//AAD/FwDo/wAA//8AAP//AAD//wAA//8AACcnAAAwMAAA//8AAP//AAD//wAA//8AAP//AAAX&#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jIAAP//AAD/&#10;/wAA//8AAP//AAD//wAA//8AAP//AAD//wAA//8AAP//AAD//y8A0P//AAD//wAA//8AAP//AAD/&#10;/wAA//8AAP//AAD//wAA/ysA1P8AAP//AAD//wAA//8AAP//AAA6OgAAPDwAAP//AAD//wAA//8A&#10;AP//AAD//wAAHB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A6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3AAD//wAA//8AAP//AAD//wAA//8AAP//AAD//wAA//8AAP//AAD6+gAA//86AMX//wAA//8A&#10;AP//AAD//wAA//8AAP//AAD//wAA//8AAP//AAD//wAA//8AAP8IAPf/AAD//wAATEwAAEhIAAD/&#10;/wAA//8AAP//AAD//wAA//8AACI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1w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7OwAA//8AAP//AAD//wAA//8AAP//AAD//wAA//8AAP//AAD//wAA6uoAAP//&#10;RQC6//8AAP//AAD//wAA//8AAP//AAD//wAA//8AAP//AAD//wAA//8AAP//AAD/KgDV/wAA//8A&#10;AF5eAABTUwAA//8AAP//AAD//wAA//8AAP//AAAoK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QAA&#10;AHEAAACqAAAAqgAAAKoAAACqAAAAqgAAAKoAAAC3AAAA8Q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DwAAQEAAAP//AAD//wAA//8AAP//AAD//wAA//8AAP//AAD//xUA&#10;6v9AAKTkbACT/9MALP//AAD//wAA//8AAP//AAD//wAA//8AAP//AAD//wAA//8AAP//AAD//wAA&#10;/04Asf8AAP//AABxcQAAYWEAAP//AAD//wAA//8AAP//AAD//wAALi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PEAAAD/AAAA/wAAAP8AAAD/AAAA/wAAAP8AAAD/AAAA/wAAAP8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VFQAA//8AAP//AAD//wAA//8AAP//AAD//wAA//8AAP//&#10;CQD2/+kAFv//AAD//wAA//8AAP//AAD//wAA//8AAP//AAD//wAA//8AAP//AAD//wAA//8AAP//&#10;AAD//wAA//8AAP9zAIz/AAD//wAA//8AAP//AAD//wAA//8AAP//AAD//wAA//8AADM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D/AAAA8QAAANQAAADUAAAA1AAAANQAAADUAAAA1AAAAOEAAAD/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1MAAP//AAD//wAA//8AAP//AAD//wAA&#10;//8AAP//AAD//yoA1f//AAD//wAA//8AAP//AAD//wAA//8AAP//AAD//wAA//8AAP//AAD//wAA&#10;//8AAP//AAD//wAA//8AAP//AAD/lwBo/wAA//8AAP//AAD//wAA//8AAP//AAD//wAA//8AAP//&#10;AAA5O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YgAAAAAAAAAAAAAAAAAAAAAAAAAAAAAAAAAAAAAA&#10;AAAAAAAANwAAAN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OTAAD//wAA//8AAP//&#10;AAD//wAA//8AAP//AAD//wAA//9MAJHd/wAA//8AAP//AAD//wAA//8AAP//AAD//wAA//8AAP//&#10;AAD//wAA//8AAP//AAD//wAA//8AAP//AAD//wAA/7wAQ/8AAP//AAD//wAA//8AAP//AAD//wAA&#10;//8AAP//AAD//wAAPz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rAAAABoAAAAAAAAAAAAAAAAAAAAAAAAA&#10;AAAAAAAAAAAAAAAAAAAAAA0AAACP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T0wAA&#10;//8AAP//AAD//wAA//8FAPr//wAA//8AAP//AAD//wAA//8AAP//AAD//wAA//8AAP//AAD//wAA&#10;//8AAP//AAD//wAA//8AAP//AAD//wAA//8AAP//AAD//wAA//8AAP/gAB//AAD//wAA//8AAP//&#10;AAD//wAA//8AAP//AAD//wAA//8AAER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IAAAA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MDAAA//8AAP//AAD//wAA//8AAP//HQDi//8AAP//AAD//wAA//8AAP//AAD//wAA//8AAP//&#10;AAD//wAA//8AAP//AAD//wAA//8AAP//AAD//wAA//8AAP//AAD//wAA//8AAP//AAD//gAB/wQA&#10;+/8AAP//AAD//wAA//8AAP//AAD//wAA//8AAP//AABKS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wAAAAAAAAAAAAAAAAAAAAAAAAAAAAAAAAAAAAAAAAAAAAAAGgAAAM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TUAAP//AAD//wAA//8AAP//AAD//zYAyf//AAD//wAA//8AAP//AAD//wAA&#10;//8AAP//AAD//wAA//8AAP//AAD//wAA//8AAP//AAD//wAA//8AAP//AAD//wAA//8AAP//AAD/&#10;/wAA//8AAP8UAOv/AAD//wAA//8AAP//AAD//wAA//8AAP//AAD//wAAUF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RwAAAH8AAACpAAAAVQAAAFUAAABVAAAAVQAAAFUAAABVAAAAYgAAANQ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9fAAD//wAA//8AAP//AAD//wAA//9QAK///wAA//8AAP//&#10;AAD//wAA//8AAP//AAD//wAA//8AAP//AAD//wAA//8AAP//AAD//wAA//8AAP//AAD//wAA//8A&#10;AP//AAD//wAA//8AAP//AAD//wAA//8AAP/mABn/AgD9/wAA//8AAP//AAD//wAA//8AAFV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wAAAP8AAAD/AAAA/wAAAP8AAAD/AAAA/wAAAP8AAAD/&#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KigAA//8AAP//AAD//wAA//8AAP//aQCW&#10;//8AAP//AAD//wAA//8AAP//AAD//wAA//8AAP//AAD//wAA//8AAP//AAD//wAA//8AAP//AAD/&#10;/wAA//8AAP//AAD//wAA//8AAP//AAD//wAA//8AAP//AAD//wAA/wwA8/8AAP//AAD//wAA//8A&#10;AP//AABbW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AAAA/wAAAP8AAAD/AAAA/wAAAP8AAAD/AAAA/wAA&#10;AP8AAAD/AAAA/w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tbUAAP//AAD//wAA//8A&#10;AP//AAD//4MAfP//AAD//wAA//8AAP//AAD//wAA//8AAP//AAD//wAA//8AAP//AAD//wAA//8A&#10;AP//AAD//wAA//8AAP//AAD//wAA//8AAP//AAD//wAA//8AAP//AAD//wAA//8AAP8WAOn/AAD/&#10;/wAA//8AAP//AAD//wAA//8AAP//AADIyAAAAg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NQAAAAaAAAAAAAAAAAAAAAA&#10;AAAAAAAAAAAAAAAAAAAAAAAAAGIAAADk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fAAD/&#10;/wAA//8AAP//AAD//wAA//+dAGL//wAA//8AAP//AAD//wAA//8AAP//AAD//wAA//8AAP//AAD/&#10;/wAA//8AAP//AAD//wAA/+oAFf//AAD//wAA//8AAP//AAD//wAA//8AAP//AAD//wAA//8AAP//&#10;AAD/IQDe/wAA//8AAP//AAD//wAA//8AAP//AAD//wAA//8AAAk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CCAAAADQAA&#10;AAAAAAAAAAAAAAAAAAAAAAAAAAAAAAAAAAAAAAAaAAAAuQ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EAAD//wAA//8AAP//AAD//wAA//8AAP//tgBJ//8AAP//AAD//wAA//8AAP//AAD//wAA//8A&#10;AP//AAD//wAA//8AAP//AAD//wAA//8AAP+sAFP//wAA//8AAP//AAD//wAA//8AAP//AAD//wAA&#10;//8AAP//AAD//wAA/ywA0/8AAP//AAD//wAA//8AAP//AAD//wAA//8AAP//AAAREQAAEBAAAAE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HQAAAAAAAAAAAAAAH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TEwAA//8AAP//AAD//wAA//8AAP//AAD//9AAL///AAD//wAA//8AAP//AAD/&#10;/wAA//8AAP//AAD//wAA//8AAP//AAD//wAA//8AAP//AAD/bgCR//8AAP//AAD//wAA//8AAP//&#10;AAD//wAA//8AAP//AAD//wAA//8AAP82AMn/AAD//wAA//8AAP//AAD//wAA//8AAP//AAD//wAA&#10;Li4AAP//AAD//wAA//8AAP//AAC1tQAAAw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oAAAC5AAAA/wAAAOQAAAAaAAAAAAAAAFUAAADGAAAAnAA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gIAAD//wAA//8AAP//AAD//wAA//8AAP//AAD//wAA///pABb//wAA//8A&#10;AP//AAD//wAA//8AAP//AAD//wAA//cACP//AAD//wAA//8AAP//AAD//wAA/zIAzf//AAD//wAA&#10;//8AAP//AAD//wAA//8AAP//AAD//wAA//8AAP//AAD/QQC+/wAA//8AAP//AAD//wAA//8AAP//&#10;AAD//wAA//8AAHR0AAD//wAA//8AAP//AAD//wAA//8AAA0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P8AAADkAAAAGgAAAAAAAAAAAAAAAAAAAH8A&#10;AADG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mJgAA//8AAP//AAD//wAA//8AAP//AAD//wAA//8EAPv/&#10;/wAA//8AAP//AAD//wAA//8AAP//AAD//wAA//8AAP+qAFX//wAA//8AAP//AAD//wAA//8AAP8X&#10;AOj/AAD//wAA//9qAJX//wAA//8AAP//AAD//wAA//8AAP//AAD//wAA/0wAs/8AAP//AAD//wAA&#10;//8AAP//AAD//wAA//8AAP//AAC9vQAA//8AAP//AAD//wAA//8AAP//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wAAANQAAAC3AAAA1wAAABoAAAAAAAAA&#10;AAAAAAAAAAA3AAAA8Q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kYAAP//AAD//wAA//8AAP//AAD//wAA&#10;//8AAP//EQDu//8AAP//AAD//wAA//8AAP//AAD//wAA//8AAP//AAD/XgCh//8AAP//AAD//wAA&#10;//8AAP//AAD/DADz/wAA//8AAP//WQCm//8AAP//AAD//wAA//8AAP//AAD//wAA//8AAP9WAKn/&#10;AAD//wAA//8AAP//AAD//wAA//8AAP//AAD//wAA//8AAP//AAD//wAA//8AAP//AAD//wAAJi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H8AAAAAAAAAGgAAAMkA&#10;AAAaAAAAAAAAAAAAAAAAAAAAGgAAAOQAAADG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ZmAAD//wAA//8AAP//&#10;AAD//wAA//8AAP//AAD//x8A4P//AAD//wAA//8AAP//AAD//wAA//8AAP//AAD//wAA/xQA6///&#10;AAD//wAA//8AAP//AAD/zgAx/wIA/f8AAP//AAD//0gAt///AAD//wAA//8AAP//AAD//wAA//8A&#10;AP//AAD//wAA/5YAaf8fAOD/AAD//wAA//8AAP//AAD//wAA//8AAP//AAD//wAA//8AAP//AAD/&#10;/wAA//8AADI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MkAAAAaAAAA&#10;AAAAABoAAADJAAAAGgAAAAAAAAAAAAAAAAAAABoAAADk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GhgAA&#10;//8AAP//AAD//wAA//8AAP//AAD//wAA//8tANL//wAA//8AAP//AAD//wAA//8AAP//AAD//wAA&#10;/+AABeUAAP//AAD//wAA//8AAP//AAD//wAA//8AAP//AAD//wAA//83AMj//wAA//8AAP//AAD/&#10;/wAA//8AAP//AAD//wAA//8AAP//AAD/5AAb/yEA3v8AAP//AAD//wAA//8AAP//AAD//wAA//8A&#10;AP//AAD//wAA//8AAP//AAA+P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sAAAAGgAAAAAAAAAaAAAAyQAAABoAAAAAAAAAAAAAAAAAAABVAAAA/w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pqYAAP//AAD//wAA//8AAP//AAD//wAA//8AAP//OwDE//8AAP//AAD//wAA//8AAP//&#10;AAD//wAA//8AAP+8AAjEAAD//wAA//8AAP//AAD//wAA//8AAP//AAD//wAA//8AAP//JgDZ//8A&#10;AP//AAD//wAA//8AAP//AAD//wAA//8AAP//AAD//wAA//8AAP+8AEP/AAD//wAA//8AAP//AAD/&#10;/wAA//8AAP//AAD//wAA//8AAP//AAD//wAASk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AFUAAAAAAAAAGgAAAMkAAAAaAAAAAAAAAAAAAAAqAAAA5AAAAP8AAAC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HAAD//wAA&#10;//8AAP//AAD//wAA//8AAMrKAAD//wAA//8DAPz//wAA//8AAP//AAD//wAA//8AAP//AAD//wAA&#10;//8AAP//AAD//wAA//8AAP//AAD/lwAJoAAA//8AAP//AAD//wAA//8AAP//AAD//wAA//8AAP//&#10;AAD//xUA6v//AAD//wAA//8AAP//AAD//wAA//8AAP//AAD//wAA//8AAP//AAD//wAA/yQA2/8A&#10;AP//AAD//wAA//8AAP//AAD//wAA//8AAP//AAD//wAA//8AAFZW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kAAAAYgAAABoAAADJAAAAGgAAAA0AAABiAAAA8QAA&#10;AP8AAADx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hIQAA//8AAP//AAD//wAA//8AAP//AAD+/gAA//8AAP//FgDp//8AAP//AAD//wAA//8AAP//&#10;AAD//wAA//8AAP//AAD//wAA//8AAP//AAD//wAA/3MABnkAAP//AAD//wAA//8AAP//AAD//wAA&#10;//8AAP//AAD//wAA//8FAPr/vwABwP8AAP//AAD//wAA//8AAP//AAD//wAA//8AAP//AAD//wAA&#10;//8AAP95AIb/AAD//wAA//8AAP//AAD//wAA//8AAP//AAD//wAA//8AAP//AABjY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PEAAAD/AAAA/wAAAP8AAAD/&#10;AAAA/wAAAP8AAADx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dAAAAnAAA&#10;AOEAAAD/AAAA/wAAAPEAAACpAAAAK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2dgAA//8AAP//AAD//wAA//8AAP//AAD/&#10;/wAA//8AAP//VgCp//8AAP//AAD//wAA//8AAP//AAD//wAA//8AAP//AAD//wAA//8AAP//AAD/&#10;/wAA/wgAAAgAAAAAAAAAAAAAAAAAAAAAAAAAAAAAAAAAAAAAAAAAAAAAAAAAAAAAAAAAAAAAAABX&#10;AABX/wAA//8AAP//AAD//wAA//8AAP//AAD//wAA//8AAP//AAD/DQDy/wAA//8AAP//AAD//wAA&#10;//8AAP//AAD//wAA//8AAP//AACLiwAA+PgAAP//AAD//wAA//8AAP//AAAE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O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5MAAP//AAD//wAA//8A&#10;AP//AAD//wAA//8AAP//AAD//2wAk///AAD//wAA//8AAP//AAD//wAA//8AAP//AAD//wAA//8A&#10;AP9zAABzAAAAAAAAAAAAAAAAAAAAAAAAAAAAAAAAAAAAAAAAAAAAAAAAAAAAAAAAAAAAAAAAAAAA&#10;AAAAAAAAAAAATQAATf8AAP//AAD//wAA//8AAP//AAD//wAA//8AAP//AAD//wAA/xgA5/8AAP//&#10;AAD//wAA//8AAP//AAD//wAA//8AAP//AAD//wAAq6sAAP//AAD//wAA//8AAP//AAD//wAAGB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QAAABoAAAAAAAAAAAAAAAAAAAAAAAAAAAAAAAAAAAAAAAAAAAAAAHIA&#10;AAB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MkAAAAaAAAAAAAAAAAAAAAAAAAAAAAAAAAAAAAAAAAA&#10;AAAAAAAAAAAaAAAArA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EcAAABVAAAAVQAAAGIAAADkAAAAYgAAAFUAAABVAAAAVQAAAFUA&#10;AABVAAAAVQAAAFUAAABVAAAAqQAAA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1AAAAP8AAAD/AAAA/wAAAP8AAAD/AAAA&#10;/wAAAP8AAAD/AAAA/wAAAP8AAAD/AAAA/wAAAP8AAADG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wAAAP8A&#10;AAD/AAAA/wAAAP8AAAD/AAAA/wAAAP8AAAD/AAAA/wAAAP8AAADGAAAAK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I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w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Og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&#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YgAAAAAAAAAAAAAAAAAAAAAAAAAAAAAAAAAAAAAA&#10;AAAAAAAAAAAAAAAAAAAAAAAAAAAAAAAAAAAAAAAAYg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QAAABoAAAAAAAAAAAAAAAAAAAAAAAAA&#10;AAAAAAAAAAAAAAAAAAAAAAAAAAAAAAAAAAAAAAAAAAAAAAAAAAAAABoAAADJ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I8AAAANAAAAAAAAAAAA&#10;AAAAAAAAAAAAAAAAAAAAAAAAAAAAAAAAAAAAAAAAAAAAAAAAAAAAAAAAAAAAAAAAAAANAAAAjw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J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IwA&#10;AAArAAAAKwAAACsAAAArAAAAKwAAACs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CcAAAAtwAAANQAAADUAAAA1AAAAKkAAAANAAAA&#10;GgAAAOQAAAD/AAAA/wAAAP8AAAD/AAAA/wAAAP8AAAD/AAAAxg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nAAAAA0A&#10;AAAAAAAAAAAAABoAAADkAAAA/wAAAP8AAAD/AAAA/wAAAP8AAAD/AAAA/wAAAPEAAAA3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fwAAAAAAAAAAAAAAAAAAAAAAAAAaAAAA5AAAAMYAAABVAAAAVQAAAFUAAABVAAAAVQAAAGIAAADU&#10;AAA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qgAAAAAAAAAAAAAAAAAAAAAAAAAAAAAAGgAAANcAAAA3AAAAAAAAAAAAAAAAAAAAAAAA&#10;AAAAAAAAAAAAfwAAAMY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xgAAAFUAAAAAAAAAAAAAAAAAAAAAAAAAAAAAABoAAADJAAAAGgAAAAAAAAAA&#10;AAAAAAAAAAAAAAAAAAAAAAAAADcAAADX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MkAAAAaAAAAAAAAAAAAAAAAAAAAAAAAAAAAAAAAAAAAAAAA&#10;AAAAAAAAAAAAAAAAAAAAAAAAAAAAAAAAAAAAAAAaAAAAyQ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JAAAAGgAAAAAAAAAAAAAAAAAAAAAAAAAA&#10;AAAAAAAAAAAAAAAAAAAAAAAAAAAAAAAAAAAAAAAAAAAAAAAAAAAAGgAAAM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wAAADcAAAAAAAAAAAAA&#10;AAAAAAAAAAAAAAAAAAAAAAAAAAAAAAAAAAAAAAAAAAAAAAAAAAAAAAAAAAAAAAAAADcAAADX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BV&#10;AAAAAAAAAAAAAAAAAAAAAAAAAAAAAAAAAAAAAAAAAAAAAAAAAAAAAAAAAAAAAAAAAAAAAAAAAAAA&#10;AAB/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AAAAqgAAAAAAAAAAAAAAAAAAAAAAAAAAAAAAAAAAAAAAAAAAAAAAAAAAAAAAAAAAAAAA&#10;AAAAAAAAAAAaAAAA5AAAAK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B/AAAAAAAAAAAAAAAAAAAAAAAAAAAAAAAAAAAAAAAAAAAA&#10;AAAAAAAAAAAAAAAAAAANAAAAxgAAAP8AAAB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wAAAJwAAAANAAAAAAAAAAAAAAAAAAAA&#10;AAAAAAAAAAAAAAAAAAAAAAAAAAAqAAAA1AAAAP8AAADG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8QAAAKkA&#10;AAA4AAAAHQAAAAAAAAAAAAAAKwAAAHEAAADUAAAA/wAAAP8AAADx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1AAAAP8AAAD/AAAA/wAAAP8AAAD/AAAA/wAAAP8AAAD/AAAA/wAAAP8AAADx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CcAAAA/wAAAP8AAAD/AAAA/wAAAP8AAAD/AAAA/wAAAP8AAADU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0AAAB/AAAA4QAAAP8AAAD/AAAA/wAAAMYAAAB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CcAAAAtwAAANQAAAC5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OQAAAA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BVAAAAAAAAAAAAAAANAAAARwAAAFUAAABVAAAAVQAAAFUAAABVAAAARwA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JAAAAGgAAAAAAAAAAAAAAAAAAAA0AAAA4AAAAxgAAAP8AAADGAAAAO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QAAABoAAAAAAAAAAAAAAAAAAAAAAAAAAAAAADcAAADkAAAA&#10;N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MkAAAAaAAAAAAAAAAAAAAAAAAAAAAAAAAAA&#10;AAAaAAAAyQ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JAAAAGgAAAAAAAAAAAAAA&#10;AAAAAAAAAAAAAAAAGgAAAMkAAAAaAAAAAAAAAAAAAAAAAAAAAAAAAAAAAAAAAAAAGgAAAM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QAAABoA&#10;AAAAAAAAAAAAAAAAAAAAAAAAAAAAABoAAADJAAAAGgAAAAAAAAAAAAAAAAAAAAAAAAAAAAAAAAAA&#10;ADcAAADX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NcAAABiAAAAVQAAAFUAAABVAAAAVQAAAFUAAABiAAAA5AAAAGIAAABVAAAAVQAAAFUAAABV&#10;AAAAVQAAAGIAAADU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P8AAAD/AAAA/wAAAP8AAAD/AAAA/wAAAP8AAAD/AAAA/wAA&#10;AP8AAAD/AAAA/wAAAP8AAAD/AAAA/w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P8AAAD/AAAA/wAAAP8AAAD/AAAA/wAAAP8AAAD/&#10;AAAA/wAAAP8AAAD/AAAA/wAAAP8AAAD/AAAA/wAAAP8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B/AAAAKwAAACsAAAArAAAAKwAA&#10;ACsAAAArAAAAKwAAACsAAAArAAAAKwAAACsAAAArAAAAKwAAACsAAAB/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JAAAAGgAAAAAAAAAA&#10;AAAAAAAAAAAAAAAAAAAAAAAAAAAAAAAAAAAAAAAAAAAAAAAAAAAAAAAAAAAAAAAAAAAAGgAAAM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jwAA&#10;AA0AAAAAAAAAAAAAAAAAAAAAAAAAAAAAAAAAAAAAAAAAAAAAAAAAAAAAAAAAAAAAAAAAAAAAAAAA&#10;AAAAAA0AAACP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BHAAAAVQAAAC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QAAACsAAAArAAAAKwAAACsAAAAdAAAAAAAAAAAA&#10;AAAAAAAAAAAAAHIAAADxAAAA/wAAAP8AAAD/AAAAxg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IAAAD/AAAA/wAAAPEAAACMAAAA&#10;RwAAAAAAAAAAAAAAAAAAAH8AAAD/AAAA/wAAAP8AAAD/AAAA/wAAAP8AAADG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JwA&#10;AAANAAAAAAAAAAAAAAAAAAAAAAAAADcAAADxAAAA/wAAAP8AAACMAAAADQAAAAAAAAA3AAAA8QAA&#10;AH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wAAAKoAAAAAAAAAAAAAAAAAAAAAAAAAAAAAAAAAAACqAAAA/wAAAP8AAACqAAAAAAAAAAAAAAAA&#10;AAAAAAAAAFUAAADG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BVAAAAAAAAAAAAAAAAAAAAAAAAAAAAAABVAAAA/wAAAP8AAADkAAAAGgAA&#10;AAAAAAAAAAAAAAAAAAAAAAAaAAAAyQ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JAAAAGgAAAAAAAAAAAAAAAAAAAAAAAAANAAAAxgAAAP8AAAD/&#10;AAAAfwAAAAAAAAAAAAAAAAAAAAAAAAAAAAAAGgAAAM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gYAAAJCQAAAAAAAAAAAACCggAA//8AAP//&#10;AAD//wAA//8AAP//AAD//wAA//8AAP//AAD//wAA//8AAP//AAD//wAA//8AAP//AAD//wAA//8A&#10;AP//AAD//wAA//8AAFBQAAAAAAAAAAAAAAAAAAAAAAIAAAL/AAD//wAA//8AAP//AAD//wAA//8A&#10;AP//AAD//wAA//8AAP/+AAD+BQAAB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Df8AAP//AAD//wAA//8AAP//AAD//wAA//8AAP+1AAC1AAAAAAAAAAAAAAAAAAAA&#10;AAAAAAAAAAAAAAAAAAAAAAAAAAAAAAAAAAAAcXEAAP//AAD//wAA//8AAP//AAD//wAA//8AAP//&#10;AAD//wAA//8AAP//AABz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QAAABoAAAAAAAAAAAAAAAAAAAAAAAAAVQAA&#10;AP8AAAD/AAAAxgAAAA0AAAAAAAAAAAAAAAAAAAAAAAAAAAAAADcAAAC5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AgAADk5AAA8PAAAJeXAAA0NAAA&#10;i4sAAP//AAD//wAA//8AAP//AAD//wAA//8AAP//AAD//wAA//8AAP//AAD//wAA//8AAP//AAD/&#10;/wAA//8AAP//AAD//wAA//8AAP//AABISAAAAAAAAAAAAAAAAAAAAAALAAAL/wAA//8AAP//AAD/&#10;/wAA//8AAP//AAD//wAA//8AAP//AAD/zgAAz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MAAAPfAADf/wAA//8AAP//AAD//wAA//8AAP//AAD/wgAAwgAAAAAA&#10;AAAAAAAAAAAAAAAAAAAAAAAAAAAAAAAAAAAAAAAAAAAAAAAAAGlpAAD//wAA//8AAP//AAD//wAA&#10;//8AAP//AAD//wAA//8AAP//AAD//wAApq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BVAAAAAAAAAAAAAAAA&#10;AAAAGgAAAOQAAAD/AAAA/wAAAFUAAAAAAAAAAAAAAAAAAAAAAAAAAAAAAAAAAABVAAAAq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bmwAA//8AAP//&#10;AAD//wAA//8AAP//AAD//wAA//8AAP//AAD//wAA//8AAP//AAD//wAA//8AAP//AAD//wAA//8A&#10;AP//AAD//wAA//8AAP//AAD//wAA//8AAP//AAD//wAAQEAAAAAAAAAAAAAAAAAAAAAAFQAAFf8A&#10;AP//AAD//wAA//8AAP//AAD//wAA//8AAP//AAD//wAA/3kAAH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2AAA2/wAA//8AAP//AAD//wAA&#10;/84AAM4AAAAAAAAAAAAAAAAAAAAAAAAAAAAAAAAAAAAAAAAAAAAAAAAAAAAAAABhYQAA//8AAP//&#10;AAD//wAA//8AAP//AAD//wAA//8AAP//AAD//wAA//8AANr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8QAA&#10;AFUAAAAAAAAAKgAAANQAAAD/AAAA/wAAAKoAAAAAAAAAAAAAAAAAAAAAAAAAAAAAAAAAAAAaAAAA&#10;5AAAAF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gAA&#10;9/cAAP//AAD//wAA//8AAP//AAD//wAA//8AAP//AAD//wAA//8AAP//AAD//wAA//8AAP//AAD/&#10;/wAA//8AAP//AAD//wAA//8AAP//AAD//wAA//8AAP//AAD//wAA//8AADg4AAAAAAAAAAAAAAAA&#10;AAAAAB4AAB7/AAD//wAA//8AAP//AAD//wAA//8AAP//AAD//wAA//8AAP8kAAAk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QAAKf8AAP//&#10;AAD//wAA//8AAP/cAADcAAAAAAAAAAAAAAAAAAAAAAAAAAAAAAAAAAAAAAAAAAAAAAAAAAAAAAAA&#10;WVkAAP//AAD//wAA//8AAP//AAD//wAA//8AAP//AAD//wAA//8AAP//AAD+/gAABQ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AAAA/wAAAP8AAAD/AAAA/wAAAOQAAAAaAAAAAAAAAAAAAAAAAAAAAAAAAAAA&#10;AAAqAAAAxg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wsAAP//AAD//wAA//8AAP//AAD//wAA//8AAP//AAD//wAA//8AAP//AAD//wAA//8A&#10;AP//AAD//wAA//8AAP//AAD//wAA//8AAP//AAD//wAA//8AAP//AAD//wAA//8AAP//AAAwMAAA&#10;AAAAAAAAAAAAAAAAAAAoAAAo/wAA//8AAP//AAD//wAA//8AAP//AAD//wAA//8AAP//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wAABz/AAD//wAA//8AAP//AAD//wAA/7wAALwDAAADAAAAAAAAAAAAAAAAAAAAAAAAAAAAAAAA&#10;AAAAAAAAAAAAAFFRAAD//wAA//8AAP//AAD//wAA//8AAP//AAD//wAA//8AAP//AAD//wAA//8A&#10;ABU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AAAAP8AAAD/AAAA/wAAANQAAAAqAAAAAAAAAAAAAAAAAAAA&#10;DQAAAGQAAADUAAAA/wAAAP8AAAD/AAAAjA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UVAAD//wAA//8AAP//AAD//wAA//8AAP//AAD//wAA//8AAP//AAD/&#10;/wAA//8AAP//AAD//wAA//8AAP//AAD//wAA//8AAP//AAD//wAAMjIAAP//AAD//wAA//8AAP//&#10;AAD//wAAKCgAAAAAAAAAAAAAAAAAAAAAMQAAMf8AAP//AAD//wAA//8AAP//AAD//wAA//8AAP//&#10;AAD/4QAA4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PAAAP/wAA//8AAP//AAD//wAA//8AAP//AAD/DgAADgAAAAAAAAAAAAAAAAAA&#10;AAAAAAAAAAAAAAAAAAAAAAAAAABJSQAA//8AAP//AAD//wAA//8AAP//AAD//wAA//8AAP//AAD/&#10;/wAA//8AAP//AAD//wAA//8AAPn5AAAC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AAAAOgAAAB0AAAAAAAAAAAAAAAAA&#10;AAAAAAAAAAAAAAAAAAAdAAAAKwAAACsAAAArAAAAKwAAAB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fHwAA//8AAP//AAD//wAA//8AAP//AAD//wAA//8A&#10;AP//AAD//wAA//8AAP//AAD//wAA//8AAP//AAD//wAA//8AAP//AAD//wAAu7sAACgoAAD//wAA&#10;//8AAP//AAD//wAA//8AACAgAAAAAAAAAAAAAAAAAAAAADsAADv/AAD//wAA//8AAP//AAD//wAA&#10;//8AAP//AAD//wAA/9AAAN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wAAA7sAALv/AAD//wAA//8AAP//AAD//wAA/xsAABsAAAAA&#10;AAAAAAAAAAAAAAAAAAAAAAAAAAAAAAAAAAAAAAAAQUEAAP//AAD//wAA//8AAP//AAD//wAA//8A&#10;AP//AAD//wAA//8AAP//AAD//wAA//8AAP//AAD//wAACg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SkAAP//AAD//wAA//8AAP//AAD/&#10;/wAA//8AAP//AAD//wAA//8AAP//AAD//wAA//8AAP//AAD//wAA//8AAP//AAD//wAA//8AAKSk&#10;AAAeHgAA//8AAP//AAD//wAA//8AAP//AAAYGAAAAAAAAAAAAAAAAAAAAABEAABE/wAA//8AAP//&#10;AAD//wAA//8AAP//AAD//wAA//8AAP+/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QAA3f8AAP//AAD//wAA//8A&#10;AP8oAAAoAAAAAAAAAAAAAAAAAAAAAAAAAAAAAAAAAAAAAAAAAAAAADk5AAD//wAA//8AAP//AAD/&#10;/wAA//8AAP//AAD//wAA//8AAP//AAD//wAA//8AAP//AAD//wAA//8AABQ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MzAAD//wAA//8A&#10;AP//AAD//wAA//8AAP//AAD//wAA//8AAP//AAD//wAA//8AAP//AAD//wAA//8AAP//AAD//wAA&#10;//8AAP//AACNjQAAFRUAAP//AAD//wAA//8AAP//AAD//wAAEBAAAAAAAAAAAAAAAAAAAAAATQAA&#10;Tf8AAP//AAD//wAA//8AAP//AAD//wAA//8AAP//AAD/rgAAr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8AAM//AAD/&#10;/wAA//8AAP//AAD/NQAANQAAAAAAAAAAAAAAAAAAAAAAAAAAAAAAAAAAAAAAAAAAAAAxMQAA//8A&#10;AP//AAD//wAA//8AAP//AAD//wAA//8AAP//AAD//wAA//8AAP//AAD//wAA//8AAP//AAAdH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9&#10;PQAA//8AAP//AAD//wAA//8AAP//AAD//wAA//8AAP//AAD//wAA//8AAEZGAAD//wAA//8AAP//&#10;AAD//wAA//8AAP//AAD//wAAdXUAAAsLAAD//wAA//8AAP//AAD//wAA//8AAAgIAAAAAAAAAAAA&#10;AAAAAAAAAFcAAFf/AAD//wAA//8AAP//AAD//wAA//8AAP//AAD//wAA/50AAJ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CAADC/wAA//8AAP//AAD//wAA/0IAAEIAAAAAAAAAAAAAAAAAAAAAAAAAAAAAAAAAAAAAAAAA&#10;AAAAKSkAAP//AAD//wAA//8AAP//AAD//wAA//8AAP//AAD//wAA//8AAP//AAD//wAA//8AAP//&#10;AAD//wAAJy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kYAAP//AAD//wAA//8AAP//AAD//wAA//8AAP//AAD//wAA//8AAP//AAAyMgAA&#10;//8AAP//AAD//wAA//8AAP//AAD//wAA//8AAF5eAAACAgAA//8AAP//AAD//wAA//8AAP//AAAC&#10;AgAAAAAAAAAAAAAAAAAAAABgAABg/wAA//8AAP//AAD//wAA//8AAP//AAD//wAA//8AAP+LAAC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gAAtv8AAP//AAD//wAA//8AAP9OAABOAAAAAAAAAAAAAAAAAAAAAAAAAAAA&#10;AAAAAAAAAAAAAAAAACEhAAD//wAA//8AAP//AAD//wAA//8AAP//AAD//wAA//8AAP//AAD//wAA&#10;//8AAP//AAD//wAA//8AADA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BQAAD//wAA//8AAP//AAD//wAA//8AAP//AAD//wAA//8AAP//&#10;AAD//wAAHh4AAPj4AAD//wAA//8AAP//AAD//wAA//8AAP//AABHRwAAAAAAAAAAAAAAAAAAAAAA&#10;AAAAAAAAAAAAAAAAAAAAAAAAAAAAAAAAAAAAagAAav8AAP//AAD//wAA//8AAP//AAD//wAA//8A&#10;AP//AAD/egAAe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kAAKn/AAD//wAA//8AAP//AAD/WwAAWwAAAAAAAAAAAAAA&#10;AAAAAAAAAAAAAAAAAAAAAAAAAAAAAAAZGQAA//8AAP//AAD//wAA//8AAP//AAD//wAA//8AAP//&#10;AAD//wAA//8AAP//AAD//wAA//8AAP//AAA6O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WgAA//8AAP//AAD//wAA//8AAP//AAD//wAA&#10;//8AAP//AAD//wAA//8AABMTAACcnAAA//8AAP//AAD//wAA//8AAP//AAD//wAAMDAAAAAAAAAA&#10;AAAAAAAAAAAAAAAAAAAAAAAAAAAAAAAAAAAAAAAAAAAAAAAAAHMAAHP/AAD//wAA//8AAP//AAD/&#10;/wAA//8AAP//AAD//wAA/2kAAG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cAACc/wAA//8AAP//AAD//wAA/2gAAGgA&#10;AAAAAAAAAAAAAAAAAAAAAAAAAAAAAAAAAAAAAAAAAAAAEREAAP//AAD//wAA//8AAP//AAD//wAA&#10;FhYAAF9fAAD//wAA//8AAP//AAD//wAA//8AAP//AAD//wAAQ0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GQAAP//AAD//wAA//8AAP//&#10;AAD//wAA//8AAP//AAD//wAA//8AAP//AAAKCgAAICAAAP//AAD//wAA//8AAP//AAD//wAA//8A&#10;ABgYAAAAAAAAAAAAAAAAAAAAAAAAAAAAAAAAAAAAAAAAAAAAAAAAAAAAAAAAAAB9AAB9/wAA//8A&#10;AP//AAD//wAA//8AAP//AAD//wAA//8AAP9YAAB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wAAj/8AAP//AAD//wAA&#10;//8AAP91AAB1AAAAAAAAAAAAAAAAAAAAAAAAAAAAAAAAAAAAAAAAAAAAAAkJAAD//wAA//8AAP//&#10;AAD//wAA//8AAAwMAABNTQAA//8AAP//AAD//wAA//8AAP//AAD//wAA//8AAE1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5uAAD//wAA&#10;//8AAP//AAD//wAA//8AAP//AAD//wAA//8AAP//AAD7+wAAAgIAAAAAAABfXwAA//8AAP//AAD/&#10;/wAA//8AANDQAAAEBAAAAAAAAAAAAAAAAAAAAAAAAAAAAAAAAAAAAAAAAAAAAAAAAAAAAAAAAAAA&#10;hgAAhv8AAP//AAD//wAA//8AAP//AAD//wAA//8AAP//AAD/RwAAR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IAAIL/&#10;AAD//wAA//8AAP//AAD/ggAAggAAAAAAAAAAAAAAAAAAAAAAAAAAAAAAAAAAAAAAAAAAAAACAgAA&#10;/v4AAP//AAD//wAA//8AAP//AAACAgAAOzsAAP//AAD//wAA//8AAP//AAD//wAA//8AAP//AABW&#10;V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O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4eAAA//8AAP//AAD//wAA//8AAP//AAD//wAA//8AAP//AAD//wAAwMAAAAAAAAAAAAAAAQEA&#10;AIGBAABjYwAAMjIAAAcHAAAAAAAAAAAAAAAAAAAAAAAAAAAAAAAAAAAAAAAAAAAAAAAAAAAAAAAA&#10;AAAAAAAAAAAAAJAAAJD/AAD//wAA//8AAP//AAD//wAA//8AAP//AAD//wAA/zYAAD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2AAB2/wAA//8AAP//AAD//wAA/44AAI4AAAAAAAAAAAAAAAAAAAAAAAAAAAAAAAAAAAAA&#10;AAAAAAAAAAAAAAAAAAAAAAAAAAAAAAAAAAAAAAAAAAAAACgoAAD//wAA//8AAP//AAD//wAA//8A&#10;AP//AAD//wAAX1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LkAAAA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YEAAP//AAD//wAA//8AAP//AAD//wAA//8AAP//AAD//wAA//8AAExMAAAA&#10;AAAAAAAAAAAAAAAAAAAAAAAAAAAAAAAAAAAAAAAAAAAAAAAAAAAAAAAAAAAAAAAAAAAAAAAAAAAA&#10;AAAAAAAAAAAAAAAAAAAAAAAAAACZAACZ/wAA//8AAP//AAD//wAA//8AAP//AAD//wAA//8AAP8l&#10;AAA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f8AAP//AAD//wAA//8AAP+bAACbAAAAAAAAAAAAAAAAAAAAAAAA&#10;AAAAAAAAAAAAAAAAAAAAAAAAAAAAAAAAAAAAAAAAAAAAAAAAAAAAAAAAAAAWFgAA//8AAP//AAD/&#10;/wAA//8AAP//AAD//wAA//8AAGl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nAAAAKoAAACqAAAAqgAAAKoAAACqAAAAqgAAAKoAAACqAAAAqgAAAKoA&#10;AACqAAAAqgAAAKoAAACqAAAAqgAAALcAAAD/AAAA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uLAAD//wAA//8AAP//AAD//wAA//8AAP//AAD//wAA//8A&#10;AP//AAABAQAAAAAAAAAAAAAAAAAAAAAAAAAAAAAAAAAAAAAAAAAAAAAAAAAAAAAAAAAAAAAAAAAA&#10;AAAAAAAAAAAAAAAAAAAAAAAAAAAAAAAAAAAAAAAAowAAo/8AAP//AAD//wAA//8AAP//AAD//wAA&#10;//8AAP//AAD/FAAAF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wAAFz/AAD//wAA//8AAP//AAD/qAAAqAAAAAAAAAAA&#10;AAAAAAAAAAAAAAAAAAAAAAAAAAAAAAAAAAAAAAAAAAAAAAAAAAAAAAAAAAAAAAAAAAAAAAAABQUA&#10;AP7+AAD//wAA//8AAP//AAD//wAA//8AAP//AAByc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AAAA/wAAAP8AAAD/AAAA/wAAAP8AAAD/AAAA&#10;/wAAAP8AAAD/AAAA/wAAAP8AAAD/AAAA/wAAAP8AAAD/AAAA/wAAAMY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lQAA//8AAP//AAD//wAA//8AAP//AAD/&#10;/wAA//8AAP//AACTkwAAAAAAAAAAAAAAAAAAAAAAAAAAAAAAAAAAAAAAAAAAAAAAAAAAAAAAAAAA&#10;AAAAAAAAAAAAAAAAAAAAAAAAAAAAAAAAAAAAAAAAAAAAAAAAAAAAAKwAAKz/AAD//wAA//8AAP//&#10;AAD//wAA//8AAP//AAD/7gAA7gQ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PAABP/wAA//8AAP//AAD//wAA/7UA&#10;ALUAAAAAAAAAAAAAAAAAAAAAAAAAAAAAAAAAAAAAAAAAAAAAAAAAAAAAAAAAAAAAAAAAAAAAAAAA&#10;AAAAAAAAAAAAAADT0wAA//8AAP//AAD//wAA//8AAP//AAD//wAAfH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wAAAPEAAADUAAAA1AAAANQA&#10;AADUAAAA1AAAAPEAAAD/AAAA8QAAANQAAADUAAAA1AAAANQAAADUAAAA8QAAAPEAAADG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58AAP//AAD//wAA//8A&#10;AP//AAD//wAA//8AAP//AAD//wAAU1MAAAAAAAAAAAAAAAAAAAAAAAAAAAAAAAAAAAAAAAAAAAAA&#10;AAAAAAAAAAAAAAAAAAAAAAAAAAAAAAAAAAAAAAAAAAAAAAAAAAAAAAAAAAAAAAAAAAC2AAC2/wAA&#10;//8AAP//AAD//wAA//8AAP//AAD/gg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Qv8AAP//AAD/&#10;/wAA//8AAP/CAADCAAAAAAAAAAAAAAAAAAAAAAAAAAAAAAAAAAAAAAAAAAAAAAAAAAAAAAAAAAAA&#10;AAAAAAAAAAAAAAAAAAAAAAAAAAAAk5MAAP//AAD//wAA//8AAP//AAD//wAA//8AAIW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MYAAAANAAAA&#10;AAAAAAAAAAAAAAAAAAAAAFUAAADGAAAAKgAAAAAAAAAAAAAAAAAAAAAAAAAAAAAAAAAAAA0AAACP&#10;AAAAN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mpAAD/&#10;/wAA//8AAP//AAD//wAA//8AAP//AAD//wAA//8AABUVAAAAAAAAAAAAAAAAAAAAAAAAAAAAAAAA&#10;AAAAAAAAAAAAAAAAAAAAAAAAAAAAAAAAAAAAAAAAAAAAAAAAAAAAAAAAAAAAAAAAAAAAAAAAAAAA&#10;AAAAvwAAv/8AAP//AAD//wAA//8AAP//AAD//wAA/3MAAH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YA&#10;ADb/AAD//wAA//8AAP//AAD//wAA//8AAP//AAD/CAAACAAAAAAAAAAAAAAAAAAAAAAAAAAAAAAA&#10;AAAAAAAAAAAAAAAAAAAAAAAAAAAAAAAAAAAAAAAAAFNTAAD//wAA//8AAP//AAD//wAA//8AAP//&#10;AACPj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BXAAAADQAAAAAAAAAAAAAAAAAAAA0AAAC5AAAANwAAAAAAAAAAAAAAAAAAAAAAAAAAAAAAAAAA&#10;AAAAAAAAAAAAGgAAAI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zswAA//8AAP//AAD//wAA//8AAP//AAD//wAA//8AAMbGAAAAAAAAAAAAAAAAAAAAAAAA&#10;AAAAAAAAAAAAAAAAAAAAAAAAAAAAAAAAAAAAAAAAAAAAAAAAAAAAAAAAAAAAAAAAAAAAAAAAAAAA&#10;AAAAAAAAAAAAAAAAAMkAAMn/AAD//wAA//8AAP//AAD//wAA//8AAP9lAABl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pAAAp/wAA//8AAP//AAD//wAA//8AAP//AAD//wAA/yYAACYAAAAAAAAAAAAAAAAA&#10;AAAAAAAAAAAAAAAAAAAAAAAAAAAAAAAAAAAAAAAAAAAAAAAAAAAAAAAVFQAA//8AAP//AAD//wAA&#10;//8AAP//AAD//wAAmJ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QAAABoAAAAAAAAAAAAAAAAAAAAA&#10;AAAAAAAAAAAAAAAAAAAAAAAAABoAAADJ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b0AAP//AAD//wAA//8AAP//AAD//wAA//8AAP//AABMTAAAAAAAAAAA&#10;AAAAAAAAAAAAAAAAAAAAAAAAAAAAAAAAAAAAAAAAAAAAAAAAAAAAAAAAAAAAAAAAAAAAAAAAAAAA&#10;AAAAAAAAAAAAAAAAAAAAAAAAAAAAAADSAADS/wAA//8AAP//AAD//wAA//8AAP//AAD/VwAAV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AAAHP8AAP//AAD//wAA//8AAP//AAD//wAA//8AAP9GAABGAAAA&#10;AAAAAAAAAAAAAAAAAAAAAAAAAAAAAAAAAAAAAAAAAAAAAAAAAAAAAAAAAAAAAAAAAAAAAAAAABER&#10;AABhYQAA//8AAP//AAD//wAA//8AAKK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LkAAAA3AAAAAAAA&#10;AAAAAAAAAAAAAAAAAAAAAAAAAAAAAAAAAAAAAAB/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bGAAD//wAA//8AAP//AAD//wAAY2MAAF1dAACAgAAA&#10;AQEAAAAAAAAAAAAAAAAAAAAAAAAAAAAAAAAAAAAAAAAAAAAAAAAAAAAAAAAAAAAAAAAAAAAAAAAA&#10;AAAAAAAAAAAAAAAAAAAAAAAAAAAAAAAAAAAAAAAAAAAA3AAA3P8AAP//AAD//wAA//8AAP//AAD/&#10;/wAA/0kAAE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8AAA//AAD//wAA//8AAP//AAD//wAA//8AAP//&#10;AAD/ZgAAZgAAAAAAAAAAAAAAAAAAAAAAAAAAAAAAAAAAAAAAAAAAAAAAAAAAAAAAAAAAAAAAAAAA&#10;AAAAAAAAAAAAAAAAV1cAAP//AAD//wAA//8AAP//AACrq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5AAAACoAAAAAAAAAAAAAAAAAAAAAAAAAAAAAAAAAAABiAAAA8QAAAMY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QUAAP//AAD//wAA//8AAP//AAD//wAA//8AAP//AAD//wAA//8AADIy&#10;AAAAAAAAAAAAAAAAAAAAAAAAAAAAAAAAAAAAAAAAAAAAAAAAAAAAAAAAAAAAAAAAAAAAAAAAAAAA&#10;AAAAAAAAAAAAAAAAAAAAAAAAAAAAAAAAAAAAAAAAAAAAAAAAAAAAAAAAAOUAAOX/AAD//wAA//8A&#10;AP//AAD//wAA//8AAP87AAA7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AAAD/wAA//8AAP//AAD//wAA&#10;//8AAP//AAD//wAA/4YAAIYAAAAAAAAAAAAAAAAAAAAAAAAAAAAAAAAAAAAAAAAAAAAAAAAAAAAA&#10;AAAAAAAAAAAAAAAAAAAAAAAAAAAAAE1NAAD//wAA//8AAP//AAD//wAAtb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D/AAAAqQAAAGIAAABVAAAAVQAAAHEAAADUAAAA/wAAAP8AAAB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gYAAD//wAA//8AAP//AAD//wAA//8AAP//AAD//wAA&#10;//8AAP//AAAoKAAAAAAAAAAAAAAAAAAAAAAAAAAAAAAAAAAAAAAAAAAAAAAAAAAAAAAAAAAAAAAA&#10;AAAAAAAAAAAAAAAAAAAAAAAAAAAAAAAAAAAAAAAAAAAAAAAAAAAAAAAAAAAAAAAAAAAAAADvAADv&#10;/wAA//8AAP//AAD//wAA//8AAP//AAD/LAAAL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QAAPT/&#10;AAD//wAA//8AAP//AAD//wAA//8AAP+mAACmAAAAAAAAAAAAAAAAAAAAAAAAAAAAAAAAAAAAAAAA&#10;AAAAAAAAAAAAAAAAAAAAAAAAAAAAAAAAAAAAAAAAAABERAAA//8AAP//AAD//wAA//8AAL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xgAAAP8AAAD/AAAA/wAAAP8AAAD/AAAA/wAAAP8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sLAAA//8AAP//AAD//wAA//8AAP//&#10;AAD//wAA//8AAP//AAD//wAAHh4AAAAAAAAAAAAAAAAAAAAAAAAAAAAAAAAAAAAAAAAAAAAAAAAA&#10;AAAAAAAAAAAAAAAAAAAAAAAAAAAAAAAAAAAAAAAAAAAAAAAAAAAAAAAAAAAAAAAAAAAAAAAAAAAA&#10;AAAAAAAA+AAA+P8AAP//AAD//wAA//8AAP//AAD//wAA/x4AAB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lAADl/wAA//8AAP//AAD//wAA//8AAP//AAD/xgAAxgAAAAAAAAAAAAAAAAAAAAAAAAAA&#10;AAAAAAAAAAAAAAAAAAAAAAAAAAAAAAAAAAAAAAAAAAAAAAAAAAAAAAAAOzsAAP//AAD//wAA//8A&#10;AP//AADIy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xgAAAP8AAAD/AAAA&#10;/wAAAMYAAAA4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z8AAP//AAD//wAA&#10;//8AAP//AAD//wAA//8AAP//AAD//wAA//8AABQUAAAAAAAAAAAAAAAAAAAAAAAAAAAAAAAAAAAA&#10;AAAAAAAAAAAAAAAAAAAAAAAAAAAAAAAAAAAAAAAAAAAAAAAAAAAAAAAAAAAAAAAAAAAAAAAAAAAA&#10;AAAAAAMAAAP/AAD//wAA//8AAP//AAD//wAA//8AAP//AAD//wAA//8AAP8QAAA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gAA1v8AAP//AAD//wAA//8AAP//AAD//wAA/+YAAOYAAAAAAAAAAAAA&#10;AAAAAAAAAAAAAAAAAAAAAAAAAAAAAAAAAAAAAAAAAAAAAAAAAAAAAAAAAAAAAAAAAAAAADExAAD/&#10;/wAA//8AAP//AAD//wAA0d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NT&#10;AAD//wAA//8AAP//AAD//wAA//8AAP//AAD//wAA//8AAP//AAAKCgAAAAAAAAAAAAAAAAAAAAAA&#10;AAAAAAAAAAAAAAAAAAAAAAAAAAAAAAAAAAAAAAAAAAAAAAAAAAAAAAAAAAAAAAAAAAAAAAAAAAAA&#10;AAAAAAAAAAAAAAAAAAAWAAAW/wAA//8AAP//AAD//wAA//8AAP//AAD//wAA//8AAP//AAD/AwAA&#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cAAMf/AAD//wAA//8AAP//AAD//wAA//8AAP//AAD/&#10;BQAABQAAAAAAAAAAAAAAAAAAAAAAAAAAAAAAAAAAAAAAAAAAAAAAAAAAAAAAAAAAAAAAAAAAAAAA&#10;AAAAAAAoKAAA//8AAP//AAD//wAA//8AAP//AAD//wAA//8AAP//AAD19QAAAg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AdAAAAAAAAAAAA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nZwAA//8AAP//AAD//wAA//8AAP//AAD//wAA//8AAP//AAD//wAAAgIAAAAAAAAA&#10;AAAAAAAAAAAAAAAAAAAAAAAAAAAAAAAAAAAAAAAAAAAAAAAAAAAAAAAAAAAAAAAAAAAAAAAAAAAA&#10;AAAAAAAAAAAAAAAAAAAAAAAAAAAAAAAALAAALP8AAP//AAD//wAA//8AAP//AAD//wAA/9IAAN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4AAC4/wAA//8AAP//AAD//wAA//8A&#10;AP//AAD//wAA/xwAABwAAAAAAAAAAAAAAAAAAAAAAAAAAAAAAAAAAAAAAAAAAAAAAAAAAAAAAAAA&#10;AAAAAAAAAAAAAAAAAAAAHh4AAP//AAD//wAA//8AAP//AAD//wAA//8AAP//AAD//wAA//8AAAg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gAAALkAAAD/AAAA5AAAABoAAAAAAAAAVQAAAMYAAACc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noAAP//AAD//wAA//8AAP//AAD//wAA//8AAP//AAD//wAA+PgA&#10;AAAAAAAAAAAAAAAAAAAAAAAAAAAAAAAAAAAAAAAAAAAAAAAAAAAAAAAAAAAAAAAAAAAAAAAAAAAA&#10;AAAAAAAAAAAAAAAAAAAAAAAAAAAAAAAAAAAAAAAAAAAAAEEAAEH/AAD//wAA//8AAP//AAD//wAA&#10;//8AAP+7AAC7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QAAqf8AAP//AAD/&#10;/wAA//8AAP//AAD//wAA//8AAP81AAA1AAAAAAAAAAAAAAAAAAAAAAAAAAAAAAAAAAAAAAAAAAAA&#10;AAAAAAAAAAAAAAAAAAAAAAAAAAAAAAAAABUVAAD//wAA//8AAP//AAD//wAA//8AAP//AAD//wAA&#10;//8AAP//AAAQE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wAAAOQAAAAaAAAAAAAAAAAAAAAAAAAAfwAAAMY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6OAAD//wAA//8AAP//AAD//wAA//8AAP//AAD/&#10;/wAA//8AAPHxAAAAAAAAAAAAAAAAAAAAAAAAAAAAAAAAAAAAAAAAAAAAAAAAAAAAAAAAAAAAAAAA&#10;AAAAAAAAAAAAAAAAAAAAAAAAAAAAAAAAAAAAAAAAAAAAAAAAAAAAAAAAAABWAABW/wAA//8AAP//&#10;AAD//wAA//8AAP//AAD/pAAAp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oA&#10;AJr/AAD//wAA//8AAP//AAD//wAA//8AAP//AAD/TwAATwAAAAAAAAAAAAAAAAAAAAAAAAAAAAAA&#10;AAAAAAAAAAAAAAAAAAAAAAAAAAAAAAAAAAAAAAAAAAAAAAALCwAA//8AAP//AAD//wAA//8AAP//&#10;AAD//wAA//8AAP//AAD//wAAGB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oAAAD/AAAA1AAAALcAAADXAAAAGgAAAAAAAAAAAAAAAAAA&#10;ADcAAADx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iogAA//8AAP//AAD//wAA//8A&#10;AP//AAD//wAA//8AAP//AADp6QAAAAAAAAAAAAAAAAAAAAAAAAAAAAAAAAAAAAAAAAAAAAAAAAAA&#10;AAAAAAAAAAAAAAAAAAAAAAAAAAAAAAAAAAAAAAAAAAAAAAAAAAAAAAAAAAAAAAAAAAAAAAAAbAAA&#10;bP8AAP//AAD//wAA//8AAP//AAD//wAA/40AAI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LAACL/wAA//8AAP//AAD//wAA//8AAP//AAD//wAA/2kAAGkAAAAAAAAAAAAAAAAA&#10;AAAAAAAAAAAAAAAAAAAAAAAAAAAAAAAAAAAAAAAAAAAAAAAAAAAAAAAAAAAAAgIAAPf3AAD//wAA&#10;//8AAP//AAD//wAA//8AAP//AAD//wAA//8AACA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fwAAAAAAAAAaAAAAyQAAABoAAAAA&#10;AAAAAAAAAAAAAAAaAAAA5AAAAMY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trYAAP//AAD/&#10;/wAA//8AAP//AAD//wAA//8AAP//AAD//wAA4eEAAAAAAAAAAAAAAAAAAAAAAAAAAAAAAAAAAAAA&#10;AAAAAAAAAAAAAAAAAAAAAAAAAAAAAAAAAAAAAAAAAAAAAAAAAAAAAAAAAAAAAAAAAAAAAAAAAAAA&#10;AAAAAAAAAIEAAIH/AAD//wAA//8AAP//AAD//wAA//8AAP91AAB1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AAAfP8AAP//AAD//wAA//8AAP//AAD//wAA//8AAP+CAACCAAAA&#10;AAAAAAAAAAAAAAAAAAAAAAAAAAAAAAAAAAAAAAAAAAAAAAAAAAAAAAAAAAAAAAAAAAAAAAAAAAAA&#10;AACbmwAA//8AAP//AAD//wAA//8AAP//AAD//wAA//8AAP//AAAoK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QAAABoAAAAAAAAAGgAA&#10;AMkAAAAaAAAAAAAAAAAAAAAAAAAAGgAAAOQ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nJAAD//wAA//8AAP//AAD//wAA//8AAP//AAD//wAA//8AANnZAAAAAAAAAAAAAAAAAAAAAAAA&#10;AAAAAAAAAAAAAAAAAAAAAAAAAAAAAAAAAAAAAAAAAAAAAAAAAAAAAAAAAAAAAAAAAAAAAAAAAAAA&#10;AAAAAAAAAAAAAAAAAAAAAACWAACW/wAA//8AAP//AAD//wAA//8AAP//AAD/XgAAX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wAAGz/AAD//wAA//8AAP//AAD//wAA//8AAP//&#10;AAD/nAAAnAAAAAAAAAAAAAAAAAAAAAAAAAAAAAAAAAAAAAAAAAAAAAAAAAAAAAAAAAAAAAAAAAAA&#10;AAAAAAAAAAAAAAAAICAAAP//AAD//wAA//8AAP//AAD//wAA//8AAP//AAD//wAAMD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KwAAAAa&#10;AAAAAAAAABoAAADJAAAAGgAAAAAAAAAAAAAAAAAAAFUAAAD/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d3QAA//8AAP//AAD//wAA//8AAP//AAD//wAA//8AAP//AADS0gAAAAAAAAAA&#10;AAAAAAAAAAAAAAAAAAAAAAAAAAAAAAAAAAAAAAAAAAAAAAAAAAAAAAAAAAAAAAAAAAAAAAAAAAAA&#10;AAAAAAAAAAAAAAAAAAAAAAAAAAAAAAAAAAAArAAArP8AAP//AAD//wAA//8AAP//AAD//wAA/0cA&#10;AE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dAABd/wAA//8AAP//AAD//wAA&#10;//8AAP//AAD//wAA/7UAALUAAAAAAAAAAAAAAAAAAAAAAAAAAAAAAAAAAAAAAAAAAAAAAAAAAAAA&#10;AAAAAAAAAAAAAAAAAAAAAAAAAAAAAAAAAABfXwAA//8AAP//AAD//wAA//8AAP//AAD//wAA//8A&#10;ADg4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AAAAVQAAAAAAAAAaAAAAyQAAABoAAAAAAAAAAAAAACoAAADkAAAA/wAAAK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8fEAAP//AAD//wAA//8AAP//AAD//wAA//8AAP//AAD//wAA&#10;ysoAAAAAAAAAAAAAAAAAAAAAAAAAAAAAAAAAAAAAAAAAAAAAAAAAAAAAAAAAAAAAAAAAAAAAAAAA&#10;AAAAAAAAAAAAAAAAAAAAAAAAAAAAAAAAAAAAAAAAAAAAAAAAAMEAAMH/AAD//wAA//8AAP//AAD/&#10;/wAA//8AAP8wAAA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TgAATv8AAP//&#10;AAD//wAA//8AAP//AAD//wAA//8AAP/PAADPAAAAAAAAAAAAAAAAAAAAAAAAAAAAAAAAAAAAAAAA&#10;AAAAAAAAAAAAAAAAAAAAAAAAAAAAAAAAAAAAAAAAAAAAAAAAAQEAAP//AAD//wAA//8AAP//AAD/&#10;/wAA//8AAP//AABA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OQAAABiAAAAGgAAAMkAAAAaAAAADQAAAGIAAADxAAAA/wAAAPEA&#10;AAA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w8AAP//AAD//wAA//8AAP//AAD//wAA//8AAP//&#10;AAD//wAA//8AAMLCAAAAAAAAAAAAAAAAAAAAAAAAAAAAAAAAAAAAAAAAAAAAAAAAAAAAAAAAAAAA&#10;AAAAAAAAAAAAAAAAAAAAAAAAAAAAAAAAAAAAAAAAAAAAAAAAAAAAAAAAAAAAAADWAADW/wAA//8A&#10;AP//AAD//wAA//8AAP//AAD/G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8AAD//AAD//wAA//8AAP//AAD//wAA//8AAP//AAD/6QAA6QAAAAAAAAAAAAAAAAAAAAAAAAAA&#10;AAAAAAAAAAAAAAAAAAAAAAAAAAAAAAAAAAAAAAAAAAAAAAAAAAAAAAAAAAAAAAAAAADMzAAA//8A&#10;AP//AAD//wAA//8AAP//AAD//wAASE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8QAAAP8AAAD/AAAA/wAAAP8AAAD/AAAA&#10;/wAAAPEAAAB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FBAAD//wAA//8AAP//AAD//wAA&#10;//8AAP//AAD//wAA//8AAP//AAC6ugAAAAAAAAAAAAAAAAAAAAAAAAAAAAAAAAAAAAAAAAAAAAAA&#10;AAAAAAAAAAAAAAAAAAAAAAAAAAAAAAAAAAAAAAAAAAAAAAAAAAAAAAAAAAAAAAAAAAAAAAAAAAAA&#10;7AAA7P8AAP//AAD//wAA//8AAP//AAD//wAA/wQ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AAAw/wAA//8AAP//AAD//wAA//8AAP//AAD//wAA//8AAP8LAAALAAAAAAAA&#10;AAAAAAAAAAAAAAAAAAAAAAAAAAAAAAAAAAAAAAAAAAAAAAAAAAAAAAAAAAAAAAAAAAAAAAAAAAAA&#10;AAAAr68AAP//AAD//wAA//8AAP//AAD//wAA//8AAFBQAAAAAAAAEREAAAE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0AAACcAAAA4QAAAP8A&#10;AAD/AAAA8QAAAKkAAAA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0dAAA//8AAP//&#10;AAD//wAA//8AAP//AAD//wAA//8AAP//AAD//wAAs7MAAAAAAAAAAAAAAAAAAAAAAAAAAAAAAAAA&#10;AAAAAAAAAAAAAAAAAAAAAAAAAAAAAAAAAAAAAAAAAAAAAAAAAAAAAAAAAAAAAAAAAAAAAAAAAAAA&#10;AAAAAAAABAAABP8AAP//AAD//wAA//8AAP/+AAD+Aw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QAAIf8AAP//AAD//wAA//8AAP//AAD//wAA//8AAP//AAD/&#10;NAAANAAAAAAAAAAAAAAAAAAAAAAAAAAAAAAAAAAAAAAAAAAAAAAAAAAAAAAAAAAAAAAAAAAAAAAA&#10;AAAAAAAAAAAAAAAAAJOTAAD//wAA//8AAP//AAD//wAA//8AAP//AAD//wAA//8AAP//AAD//wAA&#10;//8AAP//AAC8vAAAB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6cAAP//AAD//wAA//8AAP//AAD//wAA//8AAP//AAD//wAA//8AAKurAAAAAAAAAAAAAAAAAAAA&#10;AAAAAAAAAAAAAAAAAAAAAAAAAAAAAAAAAAAAAAAAAAAAAAAAAAAAAAAAAAAAAAAAAAAAAAAAAAAA&#10;AAAAAAAAAAAAAAAAAAAAABkAABn/AAD//wAA//8AAP//AAD/6gAA6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IAABL/AAD//wAA//8AAP//AAD//wAA//8A&#10;AP//AAD//wAA/18AAF8AAAAAAAAAAAAAAAAAAAAAAAAAAAAAAAAAAAAAAAAAAAAAAAAAAAAAAAAA&#10;AAAAAAAAAAAAAAAAAAAAAAAAAAAAAAB2dgAA//8AAP//AAD//wAA//8AAP//AAD//wAA//8AAP//&#10;AAD//wAA//8AAP//AAD//wAA//8AABIS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HEA&#10;AAANAAAAAAAAAAAAAAAAAAAAAAAAAAAAAAAAAAAADQAAAEcAAABVAAAARw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zsAAD//wAA//8AAP//AAD//wAA//8AAP//AAD//wAA//8AAP//AACjowAAAAAA&#10;AAAAAAAAAAAAAAAAAAAAAAAAAAAAAAAAAAAAAAAAAAAAAAAAAAAAAAAAAAAAAAAAAAAAAAAAAAAA&#10;AAAAAAAAAAAAAAAAAAAAAAAAAAAAAAAAAAAwAAAw/wAA//8AAP//AAD//wAA/9IAAN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E/wAA//8AAP//AAD/&#10;/wAA//8AAP//AAD//wAA//8AAP+JAACJAAAAAAAAAAAAAAAAAAAAAAAAAAAAAAAAAAAAAAAAAAAA&#10;AAAAAAAAAAAAAAAAAAAAAAAAAAAAAAAAAAAAAAAAAAAAWloAAP//AAD//wAA//8AAP//AAD//wAA&#10;//8AAP//AAD//wAA//8AAP//AAD//wAA//8AAP//AAAiI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1AAAACoAAAAAAAAAAAAAAAAAAAAAAAAAAAAAAAAAAAANAAAAjA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wcAAD//wAA//8AAP//AAD//wAA//8AAP//AAD//wAA//8AAP//AAD/&#10;/wAAm5sAAAAAAAAAAAAAAAAAAAAAAAAAAAAAAAAAAAAAAAAAAAAAAAAAAAAAAAAAAAAAAAAAAAAA&#10;AAAAAAAAAAAAAAAAAAAAAAAAAAAAAAAAAAAAAAAAAAAAAAAASAAASP8AAP//AAD//wAA//8AAP+7&#10;AAC7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8AAF//AAD//wAA//8AAP//AAD/tAAAtAAAAAAAAAAAAAAAAAAAAAAAAAAAAAAA&#10;AAAAAAAAAAAAAAAAAAAAAAAAAAAAAAAAAAAAAAAAAAAAAAAAAAAAAAAAAD4+AAD//wAA//8AAP//&#10;AAD//wAA//8AAP//AAD//wAA//8AAP//AAD//wAA//8AAP//AAD//wAAMj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P8AAADxAAAAVQAAAAAAAAAAAAAAAAAAAAAAAAAAAAAAAAAA&#10;ADcAAADX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kZAAA//8AAP//AAD//wAA//8AAP//AAD//wAA//8A&#10;AP//AAD//wAA//8AAJSUAAAAAAAAAAAAAAAAAAAAAAAAAAAAAAAAAAAAAAAAAAAAAAAAAAAAAAAA&#10;AAAAAAAAAAAAAAAAAAAAAAAAAAAAAAAAAAAAAAAAAAAAAAAAAAAAAAAAAAAAAF8AAF//AAD//wAA&#10;//8AAP//AAD/pAAAp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1AAA1/wAA//8AAP//AAD//wAA/98AAN8AAAAAAAAAAAAAAAAA&#10;AAAAAAAAAAAAAAAAAAAAAAAAAAAAAAAAAAAAAAAAAAAAAAAAAAAAAAAAAAAAAAAAAAAAAAAhIQAA&#10;//8AAP//AAD//wAA//8AAP//AAD//wAA//8AAP//AAD//wAA//8AAP//AAD//wAA//8AAEJ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NcAAADhAAAA/wAAAP8AAACMAAAADQAAAAAAAAAA&#10;AAAAAAAAAAAAAAAaAAAAyQ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ra0AAP//AAD//wAA//8AAP//AAD/&#10;/wAA//8AAP//AAD//wAA//8AAP//AACMjAAAAAAAAAAAAAAAAAAAAAAAAAAAAAAAAAAAAAAAAAAA&#10;AAAAAAAAAAAAAAAAAAAAAAAAAAAAAAAAAAAAAAAAAAAAAAAAAAAAAAAAAAAAAAAAAAAAAAAAAAB2&#10;AAB2/wAA//8AAP//AAD//wAA/40AAI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AAADP8AAP//AAD//wAA//8AAP/+AAD+AwAA&#10;AwAAAAAAAAAAAAAAAAAAAAAAAAAAAAAAAAAAAAAAAAAAAAAAAAAAAAAAAAAAAAAAAAAAAAAAAAAA&#10;AAAAAAAABwcAAP//AAD//wAA//8AAP//AAD//wAA//8AAP//AAD//wAA//8AAP//AAD//wAA//8A&#10;AP//AABSU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JAAAAKAAAAJwAAAD/AAAA/wAA&#10;AMYAAAANAAAAAAAAAAAAAAAAAAAAGgAAAM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gYAAPLyAAD//wAA//8A&#10;AP//AAD//wAA//8AAP//AAD//wAA//8AAP//AAD//wAAhIQAAAAAAAAAAAAAAAAAAAAAAAAAAAAA&#10;AAAAAAAAAAAAAAAAAAAAAAAAAAAAAAAAAAAAAAAAAAAAAAAAAAAAAAAAAAAAAAAAAAAAAAAAAAAA&#10;AAAAAAAAAAAAjgAAjv8AAP//AAD//wAA//8AAP91AAB1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0AAD0/wAA//8AAP//&#10;AAD//wAA/xEAABEAAAAAAAAAAAAAAAAAAAAAAAAAAAAAAAAAAAAAAAAAAAAAAAAAAAAAAAAAAAAA&#10;AAAAAAAAAAAAAAAAAAAAAAAAAAAAAAAAeXkAAP//AAD//wAA//8AAP//AAD//wAA//8AAP//AAD/&#10;/wAA//8AAP//AAD//wAAYm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QAAABoAAAAA&#10;AAAAYgAAAPEAAAD/AAAA8QAAADcAAAAAAAAAAAAAABoAAADJ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EAAD29gAA//8AAP//AAD/&#10;/wAA//8AAP//AAD//wAA//8AAP//AAD//wAA//8AAP//AAD//wAA//8AAHx8AAAAAAAAAAAAAAAA&#10;AAAAAAAAAAAAAAAAAAAAAAAAAAAAAAAAAAAAAAAAAAAAAAAAAAAAAAAAAAAAAAAAAAAAAAAAAAAA&#10;AAAAAAAAAAAAAAAAAAAAAAAAAKUAAKX/AAD//wAA//8AAP//AAD/XgAAX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QAA&#10;5f8AAP//AAD//wAA//8AAP8gAAAgAAAAAAAAAAAAAAAAAAAAAAAAAAAAAAAAAAAAAAAAAAAAAAAA&#10;AAAAAAAAAAAAAAAAAAAAAAAAAAAAAAAAAAAAAAAAAAAAAHFxAAD//wAA//8AAP//AAD//wAA//8A&#10;AP//AAD//wAA//8AAP//AAD//wAA//8AAHJ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MkAAAAaAAAAAAAAAAAAAAAqAAAA1AAAAP8AAAD/AAAAfwAAAAAAAAAaAAAAyQ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TEwAA//8A&#10;AP//AAD//wAA//8AAP//AAD//wAA//8AAK2tAABmZgAA//8AAP//AAD//wAA//8AAP//AAB1dQAA&#10;AAAAAAAAAAAAAAAAAAAAAAAAAAAAAAAAAAAAAAAAAAAAAAAAAAAAAAAAAAAAAAAAAAAAAAAAAAAA&#10;AAAAAAAAAAAAAAAAAAAAAAAAAAAAAAAAAAAAAAC8AAC8/wAA//8AAP//AAD//wAA/0cAAE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YAANb/AAD//wAA//8AAP//AAD//wAA//8AAP//AAD/2gAA2gQAAAQAAAAAAAAAAAAA&#10;AAAAAAAAAAAAAAAAAAAAAAAAAAAAAAAAAAAAAAAAAAAAAAAAAAAAAAAAAABpaQAA//8AAP//AAD/&#10;/wAA//8AAP//AAD//wAA//8AAP//AAD//wAA//8AAP//AACC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JAAAAGgAAAAAAAAAAAAAAAAAAAA0AAACcAAAA/wAAAP8AAADGAAAAKAAAAM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yMAAP//AAD//wAA//8AAP//AAD//wAA//8AAP//AABjYwAAYGAAAP//AAD//wAA//8AAP//&#10;AAD//wAAbW0AAAAAAAAAAAAAAAAAAAAAAAAAAAAAAAAAAAAAAAAAAAAAAAAAAAAAAAAAAAAAAAAA&#10;AAAAAAAAAAAAAAAAAAAAAAAAAAAAAAAAAAAAAAAAAAAAAAAAAAAA0wAA0/8AAP//AAD//wAA//8A&#10;AP8wAAAw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HAADH/wAA//8AAP//AAD//wAA//8AAP//AAD//wAA//8AAP8YAAAY&#10;AAAAAAAAAAAAAAAAAAAAAAAAAAAAAAAAAAAAAAAAAAAAAAAAAAAAAAAAAAAAAAAAAAAAAAAAYWEA&#10;AP//AAD//wAA//8AAP//AAD//wAA//8AAP//AAD//wAA//8AAP//AAD//wAAkp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QAAABoAAAAAAAAAAAAAAAAAAAAAAAAAAAAAAGIAAADxAAAA&#10;/wAAAP8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MzAAD//wAA//8AAP//AAD//wAA//8AAP//AAD//wAAGxsAAFlZAAD//wAA&#10;//8AAP//AAD//wAA//8AAGVlAAAAAAAAAAAAAAAAAAAAAAAAAAAAAAAAAAAAAAAAAAAAAAAAAAAA&#10;AAAAAAAAAAAAAAAAAAAAAAAAAAAAAAAAAAAAAAAAAAAAAAAAAAAAAAAAAAAAAAAAAOsAAOv/AAD/&#10;/wAA//8AAP//AAD/G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AAAuP8AAP//AAD//wAA//8AAP//AAD//wAA//8A&#10;AP//AAD/MAAAMAAAAAAAAAAAAAAAAAAAAAAAAAAAAAAAAAAAAAAAAAAAAAAAAAAAAAAAAAAAAAAA&#10;AAAAAAAAAFlZAAD//wAA//8AAP//AAD//wAA//8AAP//AADh4QAA//8AAP//AAD//wAA//8AAKK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CMAAAADQAAAAAAAAAAAAAAAAAAAAAA&#10;AAAAAAAAKgAAANQAAAD/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DQwAA//8AAP//AAD//wAA//8AAP//AAD//wAA8fEAAAAA&#10;AABSUgAA//8AAP//AAD//wAA//8AAP//AABdXQAAAAAAAAAAAAAAAAAAAAAAAAAAAAAAAAAAAAAA&#10;AAAAAAAAAAAAAAAAAAAAAAAAAAAAAAAAAAAAAAAAAAAAAAAAAAAAAAAAAAAAAAAAAAAAAAAAAAgA&#10;AAj/AAD//wAA//8AAP//AAD//gAA/gQ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kAAKn/AAD//wAA//8AAP//AAD/&#10;/wAA//8AAP//AAD//wAA/0cAAEcAAAAAAAAAAAAAAAAAAAAAAAAAAAAAAAAAAAAAAAAAAAAAAAAA&#10;AAAAAAAAAAAAAAAAAAAAAABRUQAA//8AAP//AAD//wAA//8AAP//AAD//wAAr68AAP//AAD//wAA&#10;//8AAP//AACys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BHAAAAVQAAAEcAAAANAAAA&#10;AAAAAAAAAAAAAAAAAAAAAAAAAAANAAAAqQ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1MAAP//AAD//wAA//8AAP//AAD//wAA&#10;//8AALy8AAAAAAAAS0sAAP//AAD//wAA//8AAP//AAD//wAAVlYAAAAAAAAAAAAAAAAAAAAAAAAA&#10;AAAAAAAAAAAAAAAAAAAAAAAAAAAAAAAAAAAAAAAAAAAAAAAAAAAAAAAAAAAAAAAAAAAAAAAAAAAA&#10;AAAAAAAAAAAmAAAm/wAA//8AAP//AAD//wAA/+YAAO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Ca/wAA//8A&#10;AP//AAD//wAA//8AAP//AAD//wAA//8AAP9eAABeAAAAAAAAAAAAAAAAAAAAAAAAAAAAAAAAAAAA&#10;AAAAAAAAAAAAAAAAAAAAAAAAAAAAAAAAAAAASUkAAP//AAD//wAA//8AAP//AAD//wAA//8AAH19&#10;AAD//wAA//8AAP//AAD//wAA//8AAP//AADKygAAB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NjAAD//wAA//8AAP//&#10;AAD//wAA//8AAP//AACXlwAAAAAAAEVFAAD//wAA//8AAP//AAD//wAA//8AAE5OAAAAAAAAAAAA&#10;AAAAAAAAAAAAAAAAAAAAAAAAAAAAAAAAAAAAAAAAAAAAAAAAAAAAAAAAAAAAAAAAAAAAAAAAAAAA&#10;AAAAAAAAAAAAAAAAAAAAAAAARgAARv8AAP//AAD//wAA//8AAP/GAAD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wAAi/8AAP//AAD//wAA//8AAP//AAD//wAA//8AAP//AAD/dQAAdQAAAAAAAAAAAAAAAAAAAAAA&#10;AAAAAAAAAAAAAAAAAAAAAAAAAAAAAAAAAAAAAAAAAAAAAAAAAEFBAAD//wAA//8AAP//AAD//wAA&#10;//8AAP//AABLSwAA//8AAP//AAD//wAA//8AAP//AAD//wAA//8AABg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zcwAA&#10;//8AAP//AAD//wAA//8AAP//AAD//wAAc3MAAAAAAAA+PgAA//8AAP//AAD//wAA//8AAP//AABG&#10;RgAAAAAAAAAAAAAAAAAAAAAAAAAAAAAAAAAAAAAAAAAAAAAAAAAAAAAAAAAAAAAAAAAAAAAAAAAA&#10;AAAAAAAAAAAAAAAAAAAAAAAAAAAAAAAAAAAAAGYAAGb/AAD//wAA//8AAP//AAD/pgAAp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wAAHz/AAD//wAA//8AAP//AAD//wAA//8AAP//AAD//wAA/40AAI0AAAAAAAAA&#10;AAAAAAAAAAAAAAAAAAAAAAAAAAAAAAAAAAAAAAAAAAAAAAAAAAAAAAAAAAAAAAA5OQAA//8AAP//&#10;AAD//wAA//8AAP//AAD29gAAJCQAAP//AAD//wAA//8AAP//AAD//wAA//8AAP//AAAwM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4MAAP//AAD//wAA//8AAP//AAD//wAA//8AAE5OAAAAAAAANzcAAP//AAD//wAA//8A&#10;AP//AAD//wAAPj4AAAAAAAAAAAAAAAAAAAAAAAAAAAAAAAAAAAAAAAAAAAAAAAAAAAAAAAAAAAAA&#10;AAAAAAAAAAAAAAAAAAAAAAAAAAAAAAAAAAAAAAAAPgAAPugAAOj/AAD//wAA//8AAP//AAD//wAA&#10;/4YAAI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sAABs/wAA//8AAP//AAD//wAA//8AAP//AAD//wAA//8AAP+k&#10;AACkAAAAAAAAAAAAAAAAAAAAAAAAAAAAAAAAAAAAAAAAAAAAAAAAAAAAAAAAAAAAAAAAAAAAAAAA&#10;MTEAAP//AAD//wAA//8AAP//AAD//wAA1NQAABMTAAD//wAA//8AAP//AAD//wAA//8AAP//AAD/&#10;/wAAR0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OTAAD//wAA//8AAP//AAD//wAA//8AAP//AAAqKgAAAAAAADAwAAD/&#10;/wAA//8AAP//AAD//wAA//8AADc3AAAAAAAAAAAAAAAAAAAAAAAAAAAAAAAAAAAAAAAAAAAAAAAA&#10;AAAAAAAAAAAAAAAAAAAAAAAAAAAAAAAAAAAAAAAAAAAAAAAAcAAAcPwAAPz/AAD//wAA//8AAP//&#10;AAD//wAA//8AAP9mAAB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XQAAXf8AAP//AAD//wAA//8AAP//AAD//wAA&#10;//8AAP//AAD/uwAAuwAAAAAAAAAAAAAAAAAAAAAAAAAAAAAAAAAAAAAAAAAAAAAAAAAAAAAAAAAA&#10;AAAAAAAAAAAAACkpAAD//wAA//8AAP//AAD//wAA//8AALGxAAAEBAAA8fEAAP//AAD//wAA//8A&#10;AP//AAD//wAA//8AAF5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jowAA//8AAP//AAD//wAA//8AAP//AAD//wAACAgA&#10;AAAAAAAqKgAA//8AAP//AAD//wAA//8AAP//AAAvLwAAAAAAAAAAAAAAAAAAAAAAAAAAAAAAAAAA&#10;AAAAAAAAAAAAAAAAAAAAAAAAAAAAAAAAAAAAAAAAAAAAAAAAAAAAAAAAFQAAFf8AAP//AAD//wAA&#10;//8AAP//AAD//wAA//8AAP//AAD/RgAAR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4AAE7/AAD//wAA//8AAP//&#10;AAD//wAA//8AAP//AAD//wAA//oAAPoAAAAAAAAAAAAAAAAAAAAAAAAAAAAAAAAAAAAAAAAAAAAA&#10;AAAAAAAAAAAAAAAAAAAAAAAAAAAhIQAA//8AAP//AAD//wAA//8AAP//AACPjwAAAAAAADExAADq&#10;6gAA//8AAP//AAD//wAA//8AAP//AAB1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CAAC+vgAA//8AAP//AAD//wAA//8AAP//AABS&#10;UgAAAAAAAAAAAAAAAAAAIyMAAP//AAD//wAA//8AAP//AAD//wAAJycAAAAAAAAAAAAAAAAAAAAA&#10;AAAAAAAAAAAAAAAAAAAAAAAAAAAAAAAAAAAAAAAAAAAAAAAAAAAAAAMAAAP/AAD//wAA//8AAP//&#10;AAD//wAA//8AAP//AAD//wAA//8AAP//AAD//wAA/yYAAC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wAA&#10;//8AAP//AAD//wAA//8AAP//AAD//wAA//8AAP//AAD/NAAANAAAAAAAAAAAAAAAAAAAAAAAAAAA&#10;AAAAAAAAAAAAAAAAAAAAAAAAAAAAAAAAAAAAAAAAGRkAAP//AAD//wAA//8AAP//AAD//wAAbW0A&#10;AAAAAAAAAAAAJycAAP//AAD//wAA//8AAP//AAD//wAAjY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LCwAA//8AAP//AAD//wAA//8A&#10;AP//AAD//wAAQkIAAAAAAAAAAAAAAAAAABwcAAD//wAA//8AAP//AAD//wAA//8AAB8fAAAAAAAA&#10;AAAAAAAAAAAAAAAAAAAAAAAAAAAAAAAAAAAAAAAAAAAAAAAAAAAAAAAAAAAAAAAAAAAWAAAW/wAA&#10;//8AAP//AAD//wAA//8AAP//AAD//wAA//8AAP//AAD//wAA//8AAP8IAAA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AAAMP8AAP//AAD//wAA//8AAP//AAD//wAA//8AAP//AAD//wAA//MAAPMDAAADAAAAAAAA&#10;AAAAAAAAAAAAAAAAAAAAAAAAAAAAAAAAAAAAAAAAAAAAAAAAAAAAABERAAD//wAA//8AAP//AAD/&#10;/wAA//8AAEtLAAAAAAAAAAAAAAAAAABfXwAA//8AAP//AAD//wAA//8AAKS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xgAAAA0AAAAAAAAAAAAAAAAAAAAAAAAADQAAAMYAAAD/&#10;AAAAqgAAAAAAAAAAAAAAAAAAAAAAAAAAAAAAAAAAAAAAAAAAAAAAAAAAAAAAAAAAAAAAAAAAAAAA&#10;AAAaAAAA5AAAAP8AAABV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xMAAP//AAD/&#10;/wAA//8AAP//AAD//wAA//8AADIyAAAAAAAAAAAAAAAAAAAVFQAA//8AAP//AAD//wAA//8AAP//&#10;AAAYGAAAAAAAAAAAAAAAAAAAAAAAAAAAAAAAAAAAAAAAAAAAAAAAAAAAAAAAAAAAAAAAAAAAAAAA&#10;AAAALAAALP8AAP//AAD//wAA//8AAP//AAD//wAA//8AAP//AAD//wAA//8AAP/mAAD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EAACH/AAD//wAA//8AAP//AAD//wAA//8AAP//AAD//wAA//8AAP//AAD/&#10;FgAAFgAAAAAAAAAAAAAAAAAAAAAAAAAAAAAAAAAAAAAAAAAAAAAAAAAAAAAAAAAAAAAJCQAA//8A&#10;AP//AAD//wAA//8AAP//AAApKQAAAAAAAAAAAAAAAAAASEgAAP//AAD//wAA//8AAP//AAD//wAA&#10;x8cAAAQ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DGAAAA/wAAAMYAAAANAAAAAAAAAAAAAAAAAAAAAAAA&#10;AA0AAADGAAAA/wAAAKoAAAAAAAAAAAAAAAAAAAAAAAAAAAAAAAAAAAAAAAAAAAAAAAAAAAAAAAAA&#10;AAAAAAAAAAAAAAAAGgAAAOQAAAD/AAAAVQAAAAAAAAAAAAAAAAAAAAAAAAAAAAAAAAAAAAAAAAAA&#10;AAAAAAAAAAAAAAD/AAAA/wAAAP8AAAD/AAAA/wAAAP8AAAD/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wcAAD//wAA//8AAP//AAD//wAA//8AAP//AAAiIgAAAAAAAAAAAAAAAAAADw8AAP//AAD//wAA&#10;//8AAP//AAD//wAAEBAAAAAAAAAAAAAAAAAAAAAAAAAAAAAAAAAAAAAAAAAAAAAAAAAAAAAAAAAA&#10;AAAAAAAAAAAAAAAAAEEAAEH/AAD//wAA//8AAP//AAD//wAA//8AAP//AAD//wAA//8AAP//AAD/&#10;xgAAx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SAAAS/wAA//8AAP//AAD//wAA//8AAP//AAD//wAA//8A&#10;AP//AAD//wAA/ysAACsAAAAAAAAAAAAAAAAAAAAAAAAAAAAAAAAAAAAAAAAAAAAAAAAAAAAAAAAA&#10;AAAAAgIAANbWAAD//wAA//8AAP//AAD//wAACQkAAAAAAAAAAAAAAAAAADAwAAD//wAA//8AAP//&#10;AAD//wAA//8AAP//AAAY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lJQAA//8AAP//AAD//wAA//8AAP//AAD//wAAEhIAAAAAAAAAAAAAAAAAAAgI&#10;AAD//wAA//8AAP//AAD//wAA//8AAAgIAAAAAAAAAAAAAAAAAAAAAAAAAAAAAAAAAAAAAAAAAAAA&#10;AAAAAAAAAAAAAAAAAAAAAAAAAAAAAABWAABW/wAA//8AAP//AAD//wAA//8AAP//AAD//wAA//8A&#10;AP//AAD//wAA/6YAAK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AABOwAAOz/AAD//wAA//8AAP//AAD/&#10;xwAAx/8AAP//AAD//wAA//8AAP9AAABAAAAAAAAAAAAAAAAAAAAAAAAAAAAAAAAAAAAAAAAAAAAA&#10;AAAAAAAAAAAAAAAAAAAAAAAAAAAAAAAAAAAAAAAAAAAAAAAAAAAAAAAAAAAAAAAAAAAAAAAZGQAA&#10;//8AAP//AAD//wAA//8AAP//AAD//wAAMD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i4AAP//AAD//wAA//8AAP//AAD//wAAy8sAAAQEAAAAAAAA&#10;AAAAAAAAAAACAgAA//8AAP//AAD//wAA//8AAP//AAACAgAAAAAAAAAAAAAAAAAAAAAAAAAAAAAA&#10;AAAAAAAAAAAAAAAAAAAAAAAAAAAAAAAAAAAAAAAAAAAAbAAAbP8AAP//AAD//wAA//8AAP//AAD/&#10;/wAA//8AAP//AAD//wAA//8AAP+GAAC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wAAKz/AAD//wAA//8AAP//AAD/VgAAVgAAAAAAAAAAAAAAAAAAAAAAAAAAAAAA&#10;AAAAAAAAAAAAAAAAAAAAAAAAAAAAAAAAAAAAAAAAAAAAAAAAAAAAAAAAAAAAAAAAAAAAAAAAAAAA&#10;AAAAAAAABAQAAMbGAAD//wAA//8AAP//AAD//wAA//8AAEd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3AAD//wAA//8AAP//AAD//wAAzMwAAAAA&#10;AAAAAAAAAAAAAAAAAAAAAAAAAAAAAAAAAAAAAAAAAAAAAAAAAAAAAAAAAAAAAAAAAAAAAAAAAAAA&#10;AAAAAAAAAAAAAAAAAAAAAAAAAAAAAAAAAAAAAAAAAAAAAAAAAAAAAAAAAIEAAIH/AAD//wAA//8A&#10;AP//AAD//wAA//8AAP//AAD//wAA//8AAP//AAD/ZgAAZ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WAACW/wAA//8AAP//AAD//wAA/2sAAGsAAAAAAAAAAAAAAAAA&#10;AAAAAAAAAAAAAAAAAAAAAAAAAAAAAAAAAAAAAAAAAAAAAAAAAAAAAAAAAAAAAAAAAAAAAAAAAAAA&#10;AAAAAAAAAAAAAAAAAAAAAAAAAAAAAAAApaUAAP//AAD//wAA//8AAP//AABeX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QAAC4uAAChoQAA//8AAP//AAD//wAA&#10;//8AAMPDAAAAAAAAAAAAAAAAAAAAAAAAAAAAAAAAAAAAAAAAAAAAAAAAAAAAAAAAAAAAAAAAAAAA&#10;AAAAAAAAAAAAAAAAAAAAAAAAAAAAAAAAAAAAAAAAAAAAAAAAAAAAAAAAAAAAAAAAAAAAAACWAACW&#10;/wAA//8AAP//AAD//wAA//8AAP//AAD//wAA//8AAP//AAD//wAA/0YAAE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QAAgf8AAP//AAD//wAA//8AAP+AAACAAAAA&#10;AAAAAAAAAAAAAAAAAAAAAAAAAAAAAAAAAAAAAAAAAAAAAAAAAAAAAAAAAAAAAAAAAAAAAAAAAAAA&#10;AAAAAAAAAAAAAAAAAAAAAAAAAAAAAAAAAAAAAAAAAAAAAI6OAAD//wAA//8AAP//AAD//wAAdX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FBQAAxsYAAP//AAD//wAA//8AAP//&#10;AAD//wAA//8AAP//AAC6ugAAAAAAAAAAAAAAAAAAAAAAAAAAAAAAAAAAAAAAAAAAAAAAAAAAAAAA&#10;AAAAAAAAAAAAAAAAAAAAAAAAAAAAAAAAAAAAAAAAAAAAAAAAAAAAAAAAAAAAAAAAAAAAAAAAAAAA&#10;AAAAAAAArAAArP8AAP//AAD//wAA//8AAP//AAD//wAA//8AAP//AAD//wAA//8AAP8mAAA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wAAGz/AAD//wAA//8AAP//&#10;AAD/lgAAlgAAAAAAAAAAAAAAAAAAAAAAAAAAAAAAAAAAAAAAAAAAAAAAAAAAAAAAAAAAAAAAAAAA&#10;AAAAAAAAAAAAAAAAAAAAAAAAAAAAAAAAAAAAAAAAAAAAAAAAAAAAAAAAAAB2dgAA//8AAP//AAD/&#10;/wAA//8AAI2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RUAAP//AAD//wAA&#10;//8AAP//AAD//wAA//8AAP//AAD//wAAsbEAAAAAAAAAAAAAAAAAAAAAAAAAAAAAAAAAAAAAAAAA&#10;AAAAAAAAAAAAAAAAAAAAAAAAAAAAAAAAAAAAAAAAAAAAAAAAAAAAAAAAAAAAAAAAAAAAAAAAAAAA&#10;AAAAAAAAAAAAAAAAAAAAAMEAAMH/AAD//wAA//8AAP//AAD//wAA//8AAP//AAD//wAA//8AAP//&#10;AAD/CAAAC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WAABW/wAA&#10;//8AAP//AAD//wAA/6sAAKsAAAAAAAAAAAAAAAAAAAAAAAAAAAAAAAAAAAAAAAAAAAAAAAAAAAAA&#10;AAAAAAAAAAAAAAAAAAAAAAAAAAAAAAAAAAAAAAAAAAAAAAAAAAAAAAAAAAAAAAAAAAAAAAAAX18A&#10;AP//AAD//wAA//8AAP//AACkp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xgAAAA0A&#10;AAAAAAAAAAAAAA0AAADGAAAA5AAAABoAAAAAAAAAAAAAAAAAAAAAAAAAAAAAAAAAAAAAAAAAAAAA&#10;AAAAAAAAAAAAAAAAAAAAAAAAAAAAAAAAABoAAADkAAAA/wAAAFU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Ym&#10;AAD//wAA//8AAP//AAD//wAA//8AAP//AAD//wAA//8AAKioAAAAAAAAAAAAAAAAAAAAAAAAAAAA&#10;AAAAAAAAAAAAAAAAAAAAAAAAAAAAAAAAAAAAAAAAAAAAAAAAAAAAAAAAAAAAAAAAAAAAAAAAAAAA&#10;AAAAAAAAAAAAAAAAAAAAAAAAAAAAAAAAAADWAADW/wAA//8AAP//AAD//wAA//8AAP//AAD/XgAA&#10;X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QAAQf8AAP//AAD//wAA//8AAP/AAADAAAAAAAAAAAAAAAAAAAAAAAAAAAAAAAAAAAAAAAAA&#10;AAAAAAAAAAAAAAAAAAAAAAAAAAAAAAAAAAAAAAAAAAAAAAAAAAAAAAAAAAAAAAAAAAAAAAAAAAAA&#10;AAAAAAAAAEhIAAD//wAA//8AAP//AAD//wAAu7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NwAA//8AAP//AAD//wAA//8AAP//AAD//wAA//8AAP//AACgoAAAAAAAAAAAAAAA&#10;AAAAAAAAAAAAAAAAAAAAAAAAAAAAAAAAAAAAAAAAAAAAAAAAAAAAAAAAAAAAAAAAAAAAAAAAAAAA&#10;AAAAAAAAAAAAAAAAAAAAAAAAAAAAAAAAAAAAAAAAAAAAAAAA7AAA7P8AAP//AAD//wAA//8AAP//&#10;AAD//wAA/0cAAE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wAACz/AAD//wAA//8AAP//AAD/1gAA1gAAAAAAAAAAAAAAAAAAAAAAAAAA&#10;AAAAAAAAAAAAAAAAAAAAAAAAAAAAAAAAAAAAAAAAAAAAAAAAAAAAAAAAAAAAAAAAAAAAAAAAAAAA&#10;AAAAAAAAAAAAAAAAAAAAAAAwMAAA//8AAP//AAD//wAA//8AANLS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SEgAAP//AAD//wAA//8AAP//AAD//wAA//8AAP//AAD//wAAl5cA&#10;AAAAAAAAAAAAAAAAAAAAAAAAAAAAAAAAAAAAAAAAAAAAAAAAAAAAAAAAAAAAAAAAAAAAAAAAAAAA&#10;AAAAAAAAAAAAAAAAAAAAAAAAAAAAAAAAAAAAAAAAAAAAAAAAAAAAAAAABwAAB/8AAP//AAD//wAA&#10;//8AAP//AAD//wAA//8AAP8wAAA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AAAW/wAA//8AAP//AAD//wAA//IAAPIAAAAAAAAAAAAA&#10;AAAAAAAAAAAAAAAAAAAAAAAAAAAAAAAAAAAAAAAAAAAAAAAAAAAAAAAAAAAAAAAAAAAAAAAAAAAA&#10;AAAAAAAAAAAAAAAAAAAAAAAAAAAAAAAAAAAAGRkAAP//AAD//wAA//8AAP//AAD//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KkAAAD/AAAA/wAAAP8AAAD/AAAA/wAAAP8AAAD/AAAA/wAAAP8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lZAAD//wAA//8AAP//AAD//wAA//8AAP//AAD/&#10;/wAA//8AAI6OAAAAAAAAAAAAAAAAAAAAAAAAAAAAAAAAAAAAAAAAAAAAAAAAAAAAAAAAAAAAAAAA&#10;AAAAAAAAAAAAAAAAAAAAAAAAAAAAAAAAAAAAAAAAAAAAAAAAAAAAAAAAAAAAAAAAAAAAACEAACH/&#10;AAD//wAA//8AAP//AAD//wAA//8AAP//AAD/G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AAA/0AAP3/AAD//wAA//8AAP//AAD/&#10;FQAAFQAAAAAAAAAAAAAAAAAAAAAAAAAAAAAAAAAAAAAAAAAAAAAAAAAAAAAAAAAAAAAAAAAAAAAA&#10;AAAAAAAAAAAAAAAAAAAAAAAAAAAAAAAAAAAAAAAAAAAAAAAAAAQEAAD9/QAA//8AAP//AAD//wAA&#10;//8AACQ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D/AAAA/wAAAP8AAAD/AAAA/wAAAP8AAAD/AAAA/wAAAP8AAAD/AAAA&#10;xg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qagAA//8AAP//AAD//wAA//8A&#10;AP//AAD//wAA//8AAP//AACFhQAAAAAAAAAAAAAAAAAAAAAAAAAAAAAAAAAAAAAAAAAAAAAAAAAA&#10;AAAAAAAAAAAAAAAAAAAAAAAAAAAAAAAAAAAAAAAAAAAAAAAAAAAAAAAAAAAAAAAAAAAAAAAAAAAA&#10;AAAAAAA+AAA+/wAA//8AAP//AAD//wAA//8AAP//AAD//wAA/wQ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TAADT/wAA//8A&#10;AP//AAD//wAA/1MAAFMAAAAAAAAAAAAAAAAAAAAAAAAAAAAAAAAAAAAAAAAAAAAAAAAAAAAAAAAA&#10;AAAAAAAAAAAAAAAAAAAAAAAAAAAAAAAAAAAAAAAAAAAAAAAAAAAAAAAAAAAAAAAAAAAAzs4AAP//&#10;AAD//wAA//8AAP//AAB5e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1AAAADgAAAA4AAAAuQAAAEUAAAArAAAAKwAAACsA&#10;AABFAAAAuQ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MAAMLCAAD//wAA//8AAP//AAD/&#10;/wAA//8AAP//AAD//wAA//8AAP//AAD//wAAfHwAAAAAAAAAAAAAAAAAAAAAAAAAAAAAAAAAAAAA&#10;AAAAAAAAAAAAAAAAAAAAAAAAAAAAAAAAAAAAAAAAAAAAAAAAAAAAAAAAAAAAAAAAAAAAAAAAAAAA&#10;AAAAAAAAAAAAAAAAAAAAWgAAWv8AAP//AAD//wAA//8AAP+uAAC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wAAk/8AAP//AAD//wAA//8AAP+TAACTAAAAAAAAAAAAAAAAAAAAAAAAAAAAAAAAAAAAAAAAAAAA&#10;AAAAAAAAAAAAAAAAAAAAAAAAAAAAAAAAAAAAAAAAAAAAAAAAAAAAAAAAAAAAAAAAAAAAAAAAAAAA&#10;AAAAAHp6AAD//wAA//8AAP//AAD//wAAzs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wAAADcAAAAAAAAAAAAAAH8AAAB/AAAA&#10;AAAAAAAAAAAAAAAAAAAAAHIAAAB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NAAD//wAA//8A&#10;AP//AAD//wAA//8AAP//AAD//wAA//8AAP//AAD//wAA//8AAHR0AAAAAAAAAAAAAAAAAAAAAAAA&#10;AAAAAAAAAAAAAAAAAAAAAAAAAAAAAAAAAAAAAAAAAAAAAAAAAAAAAAAAAAAAAAAAAAAAAAAAAAAA&#10;AAAAAAAAAAAAAAAAAAAAAAAAAAAAAAAAAHYAAHb/AAD//wAA//8AAP//AAD/kgAAk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MAAFP/AAD//wAA//8AAP//AAD/0wAA0wAAAAAAAAAAAAAAAAAAAAAAAAAAAAAA&#10;AAAAAAAAAAAAAAAAAAAAAAAAAAAAAAAAAAAAAAAAAAAAAAAAAAAAAAAAAAAAAAAAAAAAAAAAAAAA&#10;AAAAAAAAAAAAAAAAAAAlJQAA//8AAP//AAD//wAA//8AAP//AAAVF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MkAAAAaAAAAAAAAAAAA&#10;AAA3AAAA1wAAABoAAAAAAAAAAAAAAAAAAAAaAAAAj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X&#10;FwAA//8AAP//AAD//wAA//8AAP//AAD//wAA//8AAP//AAD//wAA//8AAP//AABrawAAAAAAAAAA&#10;AAAAAAAAAAAAAAAAAAAAAAAAAAAAAAAAAAAAAAAAAAAAAAAAAAAAAAAAAAAAAAAAAAAAAAAAAAAA&#10;AAAAAAAAAAAAAAAAAAAAAAAAAAAAAAAAAAAACAAACOAAAOD/AAD//wAA//8AAP//AAD//wAA/3YA&#10;AH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VAAAV/wAA//8AAP//AAD//wAA//4AAP4IAAAIAAAAAAAAAAAA&#10;AAAAAAAAAAAAAAAAAAAAAAAAAAAAAAAAAAAAAAAAAAAAAAAAAAAAAAAAAAAAAAAAAAAAAAAAAAAA&#10;AAAAAAAAAAAAAAAAAAAAAAAAAAAAAAAAAAAAAPLyAAD//wAA//8AAP//AAD//wAAU1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C5AAAA&#10;NwAAAAAAAAAAAAAAAAAAAKoAAACqAAAAAAAAAAAAAAAAAAAANwAAAN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iIAAP//AAD//wAA//8AAP//AAD//wAA//8AAP//AAD//wAA//8AAP//AAD//wAA&#10;YmIAAAAAAAAAAAAAAAAAAAAAAAAAAAAAAAAAAAAAAAAAAAAAAAAAAAAAAAAAAAAAAAAAAAAAAAAA&#10;AAAAAAAAAAAAAAAAAAAAAAAAAAAAAAAAAAAAAAAAAAAAAAAAACYAACb/AAD//wAA//8AAP//AAD/&#10;/wAA//8AAP9ZAAB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0AAO3/AAD//wAA//8AAP//AAD/JgAA&#10;JgAAAAAAAAAAAAAAAAAAAAAAAAAAAAAAAAAAAAAAAAAAAAAAAAAAAAAAAAAAAAAAAAAAAAAAAAAA&#10;AAAAAAAAAAAAAAAAAAAAAAAAAAAAAAAAAAAAAAAAAAAAAAAAAACTkwAA//8AAP//AAD//wAA//8A&#10;AJO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UAAAAnAAAAAAAAAA3AAAA8QAAAKkAAABVAAAAYgAAAPE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0tAAD//wAA//8AAP//AAD//wAA//8AAP//AAD//wAA//8AAP//&#10;AAD//wAA//8AAFlZAAAAAAAAAAAAAAAAAAAAAAAAAAAAAAAAAAAAAAAAAAAAAAAAAAAAAAAAAAAA&#10;AAAAAAAAAAAAAAAAAAAAAAAAAAAAAAAAAAAAAAAAAAAAAAAFAAAF3gAA3v8AAP//AAD//wAA//8A&#10;AP//AAD//wAA//8AAP//AAD/PQAAP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GAADG/wAA//8AAP//&#10;AAD//wAA/0YAAEYAAAAAAAAAAAAAAAAAAAAAAAAAAAAAAAAAAAAAAAAAAAAAAAAAAAAAAAAAAAAA&#10;AAAAAAAAAAAAAAAAAAAAAAAAAAAAAAAAAAAAAAAAAAAAAAAAAAAAAAAAAAAAAAAAU1MAAP//AAD/&#10;/wAA//8AAP//AADT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OQAAAAaAAAAAAAAAKoAAAD/AAAA/wAAAP8AAAD/&#10;AAAAq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NwAA//8AAP//AAD//wAA//8AAP//AAD//wAA&#10;//8AAP//AAD//wAA//8AAP//AABQUAAAAAAAAAAAAAAAAAAAAAAAAAAAAAAAAAAAAAAAAAAAAAAA&#10;AAAAAAAAAAAAAAAAAAAAAAAAAAAAAAAAAAAAAAAAAAAAAAAAAAAAAAAAAAAAFQAAFf8AAP//AAD/&#10;/wAA//8AAP//AAD//wAA//8AAP//AAD//wAA/yAAA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pgAA&#10;pv8AAP//AAD//wAA//8AAP9mAABmAAAAAAAAAAAAAAAAAAAAAAAAAAAAAAAAAAAAAAAAAAAAAAAA&#10;AAAAAAAAAAAAAAAAAAAAAAAAAAAAAAAAAAAAAAAAAAAAAAAAAAAAAAAAAAAAAAAAAAAAAAAAAAAA&#10;ABUVAAD//wAA//8AAP//AAD//wAA/v4AAAY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FUAAAA4AAAAAAAAAAAAAAANAAAAnAAA&#10;AP8AAAD/AAAAqQ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kIAAP//AAD//wAA//8AAP//&#10;AAD//wAA//8AAP//AAD//wAA//8AAP//AAD//wAAR0cAAAAAAAAAAAAAAAAAAAAAAAAAAAAAAAAA&#10;AAAAAAAAAAAAAAAAAAAAAAAAAAAAAAAAAAAAAAAAAAAAAAAAAAAAAAAAAAAAAAAAAAAAAAAAACYA&#10;ACb/AAD//wAA//8AAP//AAD//wAA//8AAP//AAD//wAA/9gAANgGAA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YAAIb/AAD//wAA//8AAP//AAD//wAA//8AAP//AAD//wAA//8AAP8DAAADAAAAAAAA&#10;AAAAAAAAAAAAAAAAAAAAAAAAAAAAAAAAAAAAAAAAAAAAAAAAAAAAAAAAAAAAAAAAAAAAAAAAAAAA&#10;AAAAAAAAAAAAAAAAAAAA7+8AAP//AAD//wAA//8AAP//AAAgI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CP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1NAAD//wAA&#10;//8AAP//AAD//wAA//8AAP//AAD//wAA//8AAP//AAD//wAA//8AAD8/AAAAAAAAAAAAAAAAAAAA&#10;AAAAAAAAAAAAAAAAAAAAAAAAAAAAAAAAAAAAAAAAAAAAAAAAAAAAAAAAAAAAAAAAAAAAAAAAAAAA&#10;AAAAAAAAAAA3AAA3/wAA//8AAP//AAD//wAA//8AAP//AAD//wAA/2YAAG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mAABm/wAA//8AAP//AAD//wAA//8AAP//AAD//wAA//8AAP//AAD/&#10;FgAAFgAAAAAAAAAAAAAAAAAAAAAAAAAAAAAAAAAAAAAAAAAAAAAAAAAAAAAAAAAAAAAAAAAAAAAA&#10;AAAAAAAAAAAAAAAAAAAAAAAAAAAAAAAAAMzMAAD//wAA//8AAP//AAD//wAAPT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1w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MAAP39&#10;AAD//wAA//8AAP//AAD//wAA//8AAP//AAD//wAA//8AAP//AAD//wAA//8AAP//AAA2NgAAAAAA&#10;AAAAAAAAAAAAAAAAAAAAAAAAAAAAAAAAAAAAAAAAAAAAAAAAAAAAAAAAAAAAAAAAAAAAAAAAAAAA&#10;AAAAAAAAAAAAAAAAAAAAAAAASAAASP8AAP//AAD//wAA//8AAP//AAD//wAA//8AAP9GAAB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gAARv8AAP//AAD//wAA//8AAP//AAD//wAA//8A&#10;AP//AAD//wAA/ysAACsAAAAAAAAAAAAAAAAAAAAAAAAAAAAAAAAAAAAAAAAAAAAAAAAAAAAAAAAA&#10;AAAAAAAAAAAAAAAAAAAAAAAAAAAAAAAAAAAAAAAAAAAAAACvrwAA//8AAP//AAD//wAA//8AAFl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LcAAADUAAAA1AAAANQAAADUAAAA1AAAANQAAADhAAAA/w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NAAD//wAA//8AAP//AAD//wAA//8AAP//AACkpAAAX18AAP//AAD//wAA//8AAP//AAD/&#10;/wAALS0AAAAAAAAAAAAAAAAAAAAAAAAAAAAAAAAAAAAAAAAAAAAAAAAAAAAAAAAAAAAAAAAAAAAA&#10;AAAAAAAAAAAAAAAAAAAAAAAAAAAAAAAAAAAAAFkAAFn/AAD//wAA//8AAP//AAD//wAA//8AAP//&#10;AAD/JgAAJ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YAACb/AAD//wAA//8AAP//AAD/&#10;/wAA//8AAP//AAD//wAA//8AAP9AAABAAAAAAAAAAAAAAAAAAAAAAAAAAAAAAAAAAAAAAAAAAAAA&#10;AAAAAAAAAAAAAAAAAAAAAAAAAAAAAAAAAAAAAAAAAAAAAAAAAAAAAAAAAAAAk5MAAP//AAD//wAA&#10;//8AAP//AAB2d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D/AAAA/wAAAP8AAAD/AAAA/wAAAP8AAAD/AAAA/wAAAP8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YGAAA//8AAP//AAD//wAA//8AAP//AAD//wAAlpYAAE1NAAD//wAA//8A&#10;AP//AAD//wAA//8AACQkAAAAAAAAAAAAAAAAAAAAAAAAAAAAAAAAAAAAAAAAAAAAAAAAAAAAAAAA&#10;AAAAAAAAAAAAAAAAAAAAAAAAAAAAAAAAAAAAAAAAAAAAAAAAAABqAABq/wAA//8AAP//AAD//wAA&#10;//8AAP//AAD/+gAA+ggAAA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IAAAI/wAA//8A&#10;AP//AAD//wAA//8AAP//AAD//wAA//8AAP//AAD/VgAAVgAAAAAAAAAAAAAAAAAAAAAAAAAAAAAA&#10;AAAAAAAAAAAAAAAAAAAAAAAAAAAAAAAAAAAAAAAAAAAAAAAAAAAAAAAAAAAAAAAAAAAAAAAAAHZ2&#10;AAD//wAA//8AAP//AAD//wAAkp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DxAAAAtwAAAKoAAACqAAAAqgAAAKoAAACqAAAAqgAAAKoA&#10;AADx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CQAAP//AAD//wAA//8AAP//AAD//wAA//8AAIyMAAA7&#10;OwAA//8AAP//AAD//wAA//8AAP//AAAbGwAAAAAAAAAAAAAAAAAAAAAAAAAAAAAAAAAAAAAAAAAA&#10;AAAAAAAAAAAAAAAAAAAAAAAAAAAAAAAAAAAAAAAAAAAAAAAAAAAAAAAAAAAAAAAAewAAe/8AAP//&#10;AAD//wAA//8AAP//AAD/8QAA8UMAAE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gAAOj/AAD//wAA//8AAP//AAD//wAA//8AAP//AAD//wAA/2sAAGsAAAAAAAAAAAAAAAAA&#10;AAAAAAAAAAAAAAAAAAAAAAAAAAAAAAAAAAAAAAAAAAAAAAAAAAAAAAAAAAAAAAAAAAAAAAAAAAAA&#10;AAAAAAAAAABaWgAA//8AAP//AAD//wAA//8AAK6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XAAAANwAAAAAAAAAAAAAAAAAAAAAAAAAAAAAA&#10;AAAAAAAAAAAAAAAANwAAAN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8vAAD//wAA//8AAP//AAD//wAA//8A&#10;AP//AACBgQAAKCgAAP//AAD//wAA//8AAP//AAD//wAAEhIAAAAAAAAAAAAAAAAAAAAAAAAAAAAA&#10;AAAAAAAAAAAAAAAAAAAAAAAAAAAAAAAAAAAAAAAAAAAAAAAAAAAAAAAAAAAAAAAAAAAAAAAAAAAA&#10;AIwAAIz/AAD//wAA//8AAP//AAD//wAA/y4AAC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MAADM/wAA//8AAP//AAD//wAA//8AAP//AAD//wAA//8AAP//AAD//wAA&#10;//kAAPkEAAAEAAAAAAAAAAAAAAAAAAAAAAAAAAAAAAAAAAAAAAAAAAAAAAAAAAAAAAAAAAAAAAAA&#10;AAAAAAAAAAAAAAAAAAAAAAAAPj4AAP//AAD//wAA//8AAP//AADLy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rAAAABoAAAAAAAAAAAAAAAAA&#10;AAAAAAAAAAAAAAAAAAAAAAAAAAAAAA0AAACP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6OgAA//8AAP//AAD/&#10;/wAA//8AAP//AAD//wAAdnYAABYWAAD//wAA//8AAP//AAD//wAA//8AAAoKAAAAAAAAAAAAAAAA&#10;AAAAAAAAAAAAAAAAAAAAAAAAAAAAAAAAAAAAAAAAAAAAAAAAAwAAA+YAAOb/AAD//wAA//8AAP//&#10;AAD/BgAABgAAAACdAACd/wAA//8AAP//AAD//wAA/2kAAG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wAAr/8AAP//AAD//wAA//8AAP//AAD//wAA//8AAP//&#10;AAD//wAA//8AAP//AAD/GAAAGAAAAAAAAAAAAAAAAAAAAAAAAAAAAAAAAAAAAAAAAAAAAAAAAAAA&#10;AAAAAAAAAAAAAAAAAAAAAAAAAAAAAAAAAAAAACEhAAD//wAA//8AAP//AAD//wAA//8AAAE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8AAAA3AAAA&#10;AAAAAAAAAAAAAAAAAAAAAAAAAAAAAAAAAAAAAAAAAAANAAAAOg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UUA&#10;AP//AAD//wAA//8AAP//AAD//wAA//8AAGxsAAAFBQAA//8AAP//AAD//wAA//8AAPb2AAACAgAA&#10;AAAAAAAAAAAAAAAAAAAAAAAAAAAAAAAAAAAAAAAAAAAAAAAAAAAAAAAAAAAAAA0AAA3/AAD//wAA&#10;//8AAP//AAD//wAA//8AAP//AAD//wAA//8AAP//AAD//wAA//8AAP9YAAB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MAAJP/AAD//wAA//8AAP//AAD//wAA&#10;//8AAP//AAD//wAA//8AAP//AAD//wAA/zAAADAAAAAAAAAAAAAAAAAAAAAAAAAAAAAAAAAAAAAA&#10;AAAAAAAAAAAAAAAAAAAAAAAAAAAAAAAAAAAAAAAAAAAAAAAAAAAHBwAA/v4AAP//AAD//wAA//8A&#10;AP//AABMT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jwAAAA0AAAAAAAAAAAAAAAAAAAAAAAAAAAAAAAAAAAAAAAAANwAAAN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BQAAD//wAA//8AAP//AAD//wAA//8AAP//AABhYQAAAAAAAAAAAAAAAAAAAAAAAAAA&#10;AAAAAAAAAAAAAAAAAAAAAAAAAAAAAAAAAAAAAAAAAAAAAAAAAAAAAAAAAAAAAAAAAAAAAAAAAAAY&#10;AAAY/wAA//8AAP//AAD//wAA//8AAP//AAD//wAA//8AAP//AAD//wAA//8AAP//AAD/RwAAR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2AAB2/wAA//8AAP//&#10;AAD//wAA//8AAP//AAD//wAA//8AAP//AAD//wAA//8AAP9HAABHAAAAAAAAAAAAAAAAAAAAAAAA&#10;AAAAAAAAAAAAAAAAAAAAAAAAAAAAAAAAAAAAAAAAAAAAAAAAAAAAAAAAAAAAAAAAAAAAAMLCAAD/&#10;/wAA//8AAP//AAD//wAA//8AAP//AAD//wAA//8AAPb2AAAE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cAAADGAAAAqgAAAKoAAACqAAAAqgAAAKoAAACqAAAAqgAAAOEAAADk&#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bWwAA//8AAP//AAD//wAA//8AAP//AAD//wAAVlYAAAAAAAAAAAAA&#10;AAAAAAAAAAAAAAAAAAAAAAAAAAAAAAAAAAAAAAAAAAAAAAAAAAAAAAAAAAAAAAAAAAAAAAAAAAAA&#10;AAAAAAAAAAAAJAAAJP8AAP//AAD//wAA//8AAP//AAD//wAA//8AAP//AAD//wAA//8AAP//AAD/&#10;/wAA/zYAAD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gAA&#10;Wv8AAP//AAD//wAA//8AAP//AAD//wAA//8AAP//AAD//wAA//8AAP//AAD/XgAAXgAAAAAAAAAA&#10;AAAAAAAAAAAAAAAAAAAAAAAAAAAAAAAAAAAAAAAAAAAAAAAAAAAAAAAAAAAAAAAAAAAAAAAAAAAA&#10;AAAAAABMTAAA//8AAP//AAD//wAA//8AAP//AAD//wAA//8AAP//AAD//wAAEh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UAAAD/AAAA/wAAAP8AAAD/AAAA/wAAAP8AAAD/AAAA/wAA&#10;AP8AAAD/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mYAAP//AAD//wAA//8AAP//AAD//wAA//8AAExM&#10;AAAAAAAAAAAAAAAAAAAAAAAAAAAAAAAAAAAAAAAAAAAAAAAAAAAAAAAAAAAAAAAAAAAAAAAAAAAA&#10;AAAAAAAAAAAAAAAAAAAAAAAAAC8AAC//AAD//wAA//8AAP//AAD//wAA//8AAP//AAD//wAA//8A&#10;AP//AAD//wAA//8AAP8lAAA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4AAD7/AAD//wAA//8AAP//AAD//wAA//8AAP//AAD//wAA//8AAP//AAD//wAA//8A&#10;AP/eAADeBAAABAAAAAAAAAAAAAAAAAAAAAAAAAAAAAAAAAAAAAAAAAAAAAAAAAAAAAAAAAAAAAAA&#10;AAAAAAAAAAAAAAAAAAAAAQEAAP//AAD//wAA//8AAP//AAD//wAA//8AAP//AAD//wAA//8AACI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PEAAADUAAAA1AAAANQAAADU&#10;AAAA1AAAANQAAADhAAAA/w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FxAAD//wAA//8AAP//AAD//wAA&#10;//8AAP//AABBQQAAAAAAAAAAAAAAAAAAAAAAAAAAAAAAAAAAAAAAAAAAAAAAAAAAAAAAAAAAAAAA&#10;AAAAAAAAAAAAAAAAAAAAAAAAAAAAAAAAAAAAAAA6AAA6/wAA//8AAP//AAD//wAA//8AAP//AAD/&#10;/wAA//8AAP//AAD//wAA//8AAP//AAD/FAAAF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AAAh/wAA//8AAP//AAD//wAA//8AAP//AAD//wAA//8AAP//AAD/&#10;/wAA//8AAP//AAD//wAA/xQAABQAAAAAAAAAAAAAAAAAAAAAAAAAAAAAAAAAAAAAAAAAAAAAAAAA&#10;AAAAAAAAAAAAAAAAAAAAAAAAAAAAAAAAAAAAAAC1tQAA//8AAP//AAD//wAA//8AAP//AAD//wAA&#10;//8AAP//AAAyM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H8AAAAAAAAAAAAA&#10;AAAAAAAAAAAAAAAAAAAAAAAAAAAAAAAAADcAAADX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9fQAA//8AAP//&#10;AAD//wAA//8AAP//AAD//wAANjYAAAAAAAAAAAAAAAAAAAAAAAAAAAAAAAAAAAAAAAAAAAAAAAAA&#10;AAAAAAAAAAAAAAAAAAAAAAAAAAAAAAAAAAAAAAAAAAAAAAAAAAAARQAARf8AAP//AAD//wAA//8A&#10;AP//AAD//wAA//8AAP//AAD//wAA//8AAP//AAD/xgAAxgQAAA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B94AAN7/AAD//wAA//8AAP//AAD//wAA//8A&#10;AP//AAD//wAA//8AAP//AAD//wAA//8AAP8lAAAlAAAAAAAAAAAAAAAAAAAAAAAAAAAAAAAAAAAA&#10;AAAAAAAAAAAAAAAAAAAAAAAAAAAAAAAAAAAAAAAAAAAAAAAAAAAAiooAAP//AAD//wAA//8AAP//&#10;AAD//wAA//8AAP//AAD//wAAQk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KwAAAAa&#10;AAAAAAAAAAAAAAAAAAAAAAAAAAAAAAAAAAAAAAAAAAAAAAANAAAAjw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IgAAP//AAD//wAA//8AAP//AAD//wAA//8AACwsAAAAAAAAAAAAAAAAAAAAAAAAAAAAAAAAAAAA&#10;AAAAAAAAAAAAAAAAAAAAAAAAAAAAAAAAAAAAAAAAAAAAAAAAAAAAAAAAAAAAAAAAAFAAAFD/AAD/&#10;/wAA//8AAP//AAD//wAA//8AAP//AAD//wAA//8AAP//AAD/uQAAu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gAADrkAALnIAADI&#10;/AAA/P8AAP//AAD//wAA//8AAP//AAD//wAA//8AAP//AAD/NgAANgAAAAAAAAAAAAAAAAAAAAAA&#10;AAAAAAAAAAAAAAAAAAAAAAAAAAAAAAAAAAAAAAAAAAAAAAAAAAAAAAAAAAAAAAAAAF9fAAD//wAA&#10;//8AAP//AAD//wAA//8AAP//AAD//wAA//8AAFJS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y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OTAAD//wAA//8AAP//AAD//wAA//8AAP//AAAhIQAAAAAAAAAAAAAAAAAAAAAA&#10;AAAAAAAAAAAAAAAAAAAAAAAAAAAAAAAAAAAAAAAAAAAAAAAAAAAAAAAAAAAAAAAAAAAAAAAAAAAA&#10;AABbAABb/wAA//8AAP//AAD//wAA//8AAP//AAD//wAA//8AAP//AAD//wAA/5wAAJ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GCAACCmQAAmf8AAP//AAD//wAA//8AAP//AAD//wAA/0cAAEcAAAAAAAAA&#10;AAAAAAAAAAAAAAAAAAAAAAAAAAAAAAAAAAAAAAAAAAAAAAAAAAAAAAAAAAAAAAAAAAAAAAAAAAAA&#10;AAA1NQAA//8AAP//AAD//wAA//8AAP//AAD//wAA//8AAP//AABiY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HEAAAAAAAAAAAAAAAAAAAAAAAAAAAAAAAAAAAAAAAAAAAAAABoA&#10;AADJ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engAA//8AAP//AAD//wAA//8AAP//AAD//wAAFhYAAAAAAAAA&#10;AAAAAAAAAAAAAAAAAAAAAAAAAAAAAAAAAAAAAAAAAAAAAAAAAAAAAAAAAAAAAAAAAAAAAAAAAAAA&#10;AAAAAAAAAAAAAAAAZgAAZv8AAP//AAD//wAA//8AAP//AAD//wAA//8AAP//AAD//wAA//8AAP+C&#10;AAC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kAABn/AAD//wAA//8AAP//AAD//wAA//8AAP9Y&#10;AABYAAAAAAAAAAAAAAAAAAAAAAAAAAAAAAAAAAAAAAAAAAAAAAAAAAAAAAAAAAAAAAAAAAAAAAAA&#10;AAAAAAAAAAAAAAAADAwAAP//AAD//wAA//8AAP//AAD//wAA//8AAP//AAD//wAA//8AAP//AAAI&#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EcAAAB/AAAAnAAAAFUAAABVAAAAVQAAAFUAAABVAAAA&#10;VQAAAGIAAADUAAAA5A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akAAP//AAD//wAA//8AAP//AAD//wAA//8A&#10;AAwMAAAAAAAAAAAAAAAAAAAAAAAAAAAAAAAAAAAAAAAAAAAAAAAAAAAAAAAAAAAAAAAAAAAAAAAA&#10;AAAAAAAAAAAAAAAAAAAFAAAF/wAA//8AAP//AAD//wAA//8AAP//AAD//wAA//8AAP//AAD//wAA&#10;//8AAP//AAD/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E5wAA5/8AAP//AAD//wAA&#10;//8AAP//AAD/aQAAaQAAAAAAAAAAAAAAAAAAAAAAAAAAAAAAAAAAAAAAAAAAAAAAAAAAAAAAAAAA&#10;AAAAAAAAAAAAAAAAAAAAAAAAAAAAAAAAAADm5gAA//8AAP//AAD//wAA//8AAP//AAD//wAA//8A&#10;AP//AAD//wAAKi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wAAAP8AAAD/AAAA/wAAAP8A&#10;AAD/AAAA/wAAAP8AAAD/AAAA/wAAA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S0AAD//wAA//8AAP//AAD/&#10;/wAA//8AAPz8AAACAgAAAAAAAAAAAAAAAAAAAAAAAAAAAAAAAAAAAAAAAAAAAAAAAAAAAAAAAAAA&#10;AAAAAAAAAAAAAAAAAAAAAAAAAAAAAAAAGAAAGP8AAP//AAD//wAA//8AAP//AAD//wAA//8AAP//&#10;AAD//wAA//8AAP//AAD//wAA/08AAE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M&#10;AACM/wAA//8AAP//AAD//wAA/3oAAHoAAAAAAAAAAAAAAAAAAAAAAAAAAAAAAAAAAAAAAAAAAAAA&#10;AAAAAAAAAAAAAAAAAAAAAAAAAAAAAAAAAAAAAAAAAAAAAAAAxsYAAP//AAD//wAA//8AAP//AAD/&#10;/wAA//8AAP//AAD//wAA//8AAE5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AP8AAAD/AAAA&#10;/wAAAP8AAAD/AAAA/wAAAP8AAAD/AAAA/wAAAP8AAADk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vwAA//8A&#10;AP//AAD//wAA//8AAEREAAAAAAAAAAAAAAAAAAAAAAAAAAAAAAAAAAAAAAAAAAAAAAAAAAAAAAAA&#10;AAAAAAAAAAAAAAAAAAAAAAAAAAAAAAAAAAAAAAAAAAAAACwAACz/AAD//wAA//8AAP//AAD//wAA&#10;//8AAP//AAD//wAA//8AAP//AAD//wAA//8AAP81AAA1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wAAe/8AAP//AAD//wAA//8AAP+LAACLAAAAAAAAAAAAAAAAAAAAAAAAAAAAAAAA&#10;AAAAAAAAAAAAAAAAAAAAAAAAAAAAAAAAAAAAAAAAAAAAAAAAAAAAAAAAAAAAAKamAAD//wAA//8A&#10;AP//AAD//wAA//8AAP//AAD//wAA//8AAP//AABzc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UAAAAGgAAAAAAAAAAAAAAAAAAAAAAAAAAAAAAAAAAAAAAAABi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BQAA//8AAP//AAD/&#10;/wAA//8AAP//AAD//wAA//8AAP//AAA5OQAAAAAAAAAAAAAAAAAAAAAAAAAAAAAAAAAAAAAAAAAA&#10;AAAAAAAAAAAAAAAAAAAAAAAAAAAAAAAAAAAAAAAAAAAAAAAAAAAAAAAAAAA/AAA//wAA//8AAP//&#10;AAD//wAA//8AAP//AAD/iAAAiP8AAP//AAD//wAA//8AAP//AAD/HAAAH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oAAGr/AAD//wAA//8AAP//AAD/nQAAnQAAAAAAAAAAAAAAAAAA&#10;AAAAAAAAAAAAAAAAAAAAAAAAAAAAAAAAAAAAAAAAAAAAAAAAAAAAAAAAAAAAAAAAAAAAAAAAAACG&#10;hgAA//8AAP//AAD//wAA//8AAP//AAD//wAA//8AAP//AAD//wAAl5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A0AAAAAAAAAAAAAAAAAAAAAAAAAAAAAAAAAAAAAAAAAGgAAAL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R0A&#10;AP//AAD//wAA//8AAP//AAD//wAA//8AAP//AAD//wAALi4AAAAAAAAAAAAAAAAAAAAAAAAAAAAA&#10;AAAAAAAAAAAAAAAAAAAAAAAAAAAAAAAAAAAAAAAAAAAAAAAAAAAAAAAAAAAAAAAAAAAAAAAAUwAA&#10;U/8AAP//AAD//wAA//8AAP//AAD//wAA/2oAAGr9AAD9/wAA//8AAP//AAD//wAA/wUAAA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ZAABZ/wAA//8AAP//AAD//wAA/64AAK4AAAAA&#10;AAAAAAAAAAAAAAAAAAAAAAAAAAAAAAAAAAAAAAAAAAAAAAAAAAAAAAAAAAAAAAAAAAAAAAAAAAAA&#10;AAAAAAAAAAAAZmYAAP//AAD//wAA//8AAP//AAD//wAA//8AAP//AAD//wAA//8AAPr6AAAC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gAAAMY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Y2AAD//wAA//8AAP//AAD//wAA//8AAP//AAD//wAA//8AACMjAAAAAAAAAAAAAAAA&#10;AAAAAAAAAAAAAAAAAAAAAAAAAAAAAAAAAAAAAAAAAAAAAAAAAAAAAAAAAAAAAAAAAAAAAAAAAAAA&#10;AAAAAAAAAGcAAGf/AAD//wAA//8AAP//AAD//wAA//8AAP9aAAB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SAAASP8AAP//AAD//wAA//8A&#10;AP+/AAC/AAAAAAAAAAAAAAAAAAAAAAAAAAAAAAAAAAAAAAAAAAAAAAAAAAAAAAAAAAAAAAAAAAAA&#10;AAAAAAAAAAAAAAAAAAAAAAAAAEZGAAD//wAA//8AAP//AAD//wAA//8AAP//AAD//wAA//8AAP//&#10;AAD//wAA398AAAU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G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QUAAA//8AAP//AAD//wAA//8AAP//AAD//wAA//8AAP//AAAXFwAA&#10;AAAAAAAAAAAAAAAAAAAAAAAAAAAAAAAAAAAAAAAAAAAAAAAAAAAAAAAAAAAAAAAAAAAAAAAAAAAA&#10;AAAAAAAAAAAAAAAAAAAAAAB6AAB6/wAA//8AAP//AAD//wAA//8AAP//AAD/TwAAT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Df/AAD/&#10;/wAA//8AAP//AAD/0AAA0AAAAAAAAAAAAAAAAAAAAAAAAAAAAAAAAAAAAAAAAAAAAAAAAAAAAAAA&#10;AAAAAAAAAAAAAAAAAAAAAAAAAAAAAAAAAAAAAAAmJgAA//8AAP//AAD//wAA//8AAP//AAD//wAA&#10;//8AAP//AAD//wAA//8AAP//AAAX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C5AAAANwAAAAAAAAAAAAAAAAAA&#10;AAAAAAAAAAAAAAAAAAAAAAAAAAAADQAAAI8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kAAP//AAD//wAA//8AAP//AAD//wAA//8AAP//&#10;AAD//wAADAwAAAAAAAAAAAAAAAAAAAAAAAAAAAAAAAAAAAAAAAAAAAAAAAAAAAAAAAAAAAAAAAAA&#10;AAAAAAAAAAAAAAAAAAAAAAAAAAUAAAXeAADe/wAA//8AAP//AAD//wAA//8AAP//AAD//wAA/0QA&#10;AE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mAAAm/wAA//8AAP//AAD//wAA/+EAAOEAAAAAAAAAAAAAAAAAAAAAAAAAAAAAAAAAAAAAAAAA&#10;AAAAAAAAAAAAAAAAAAAAAAAAAAAAAAAAAAAAAAAAAAAAAAAAAAAACAgAAO/vAAD//wAA//8AAP//&#10;AAD//wAA//8AAP//AAD//wAA//8AAP//AAD//wAAKy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FUAAAAA&#10;AAAAAAAAAAAAAAAAAAAAAAAAAAAAAAAAAAAAAAAAABoAAADJ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ODAAD//wAA//8AAP//AAD//wAA&#10;//8AAP//AAD//wAArq4AAAICAAAAAAAAAAAAAAAAAAAAAAAAAAAAAAAAAAAAAAAAAAAAAAAAAAAA&#10;AAAAAAAAAAAAAAAAAAAAAAAAAAAAAAAAAAAAAAAWAAAW/wAA//8AAP//AAD//wAA//8AAP//AAD/&#10;/wAA//8AAP85AAA5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QAAFf8AAP//AAD//wAA//8AAP/5AAD5AAAAAAAAAAAAAAAAAAAAAAAAAAAA&#10;AAAAAAAAAAAAAAAAAAAAAAAAAAAAAAAAAAAAAAAAAAAAAAAAAAAAAAAAAAAAAAAAAAAAAAAAAAAA&#10;AAAAAAQEAADw8AAA//8AAP//AAD//wAA//8AAP//AAD//wAA//8AAD4+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EcAAACMAAAAqQAAAFUAAABVAAAAVQAAAFUAAABVAAAAVQAAAGIAAAC3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dnQAA//8AAP//&#10;AAD//wAA//8AAP//AAD//wAAnJwAAAAAAAAAAAAAAAAAAAAAAAAAAAAAAAAAAAAAAAAAAAAAAAAA&#10;AAAAAAAAAAAAAAAAAAAAAAAAAAAAAAAAAAAAAAAAAAAAAAAAAAAAKAAAKP8AAP//AAD//wAA//8A&#10;AP//AAD//wAA//8AAP//AAD/LgAAL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UAAAX+AAD+/wAA//8AAP//AAD//wAA/0AAAEAfAAAfAAAA&#10;AAAAAAAAAAAAAAAAAAAAAAAAAAAAAAAAAAAAAAAAAAAAAAAAAAAAAAAAAAAAAAAAAAAAAAAAAAAA&#10;AAAAAAAAAAAAAAAAAAAAAAAAAAAAAAAAAAAAAAAAtrYAAP//AAD//wAA//8AAP//AABSU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wAAAP8AAAD/AAAA/wAAAP8AAAD/AAAA/wAAAP8AAAD/AAAA/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trYAAP//AAD//wAA//8AAP//AAD//wAA//8AAIKCAAAAAAAAAAAAAAAAAAAAAAAAAAAAAAAAAAAA&#10;AAAAAAAAAAAAAAAAAAAAAAAAAAAAAAAAAAAAAAAAAAAAAAAAAAAAAAAAAAAAAAAAADsAADv/AAD/&#10;/wAA//8AAP//AAD//wAA//8AAP//AAD//wAA/yMAAC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0wAA0/8AAP//AAD//wAA//8AAP//&#10;AAD//wAA/xUAABUAAAAAAAAAAAAAAAAAAAAAAAAAAAAAAAAAAAAAAAAAAAAAAAAAAAAAAAAAAAAA&#10;AAAAAAAAAAAAAAAAAAAAAAAAAAAAAAAAAAAAAAAAAAAAAAAAAAAAAKKiAAD//wAA//8AAP//AAD/&#10;/wAAZm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gAAAP8AAAD/AAAA/wAAAP8AAAD/AAAA/wAAAP8AAAD/AAAA&#10;/wAAAP8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DQAAD//wAA//8AAP//AAD//wAA//8AAP//AABpaQAAAAAAAAAAAAAAAAAAAAAA&#10;AAAAAAAAAAAAAAAAAAAAAAAAAAAAAAAAAAAAAAAAAAAAAAAAAAAAAAAAAAAAAAAAAAAAAAAAAC4A&#10;AC7/AAD//wAA//8AAP//AAD//wAA//8AAP//AAD//wAA//8AAP8XAAA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MAAJP/AAD//wAA&#10;//8AAP//AAD//wAA//8AAP9TAABTAAAAAAAAAAAAAAAAAAAAAAAAAAAAAAAAAAAAAAAAAAAAAAAA&#10;AAAAAAAAAAAAAAAAAAAAAAAAAAAAAAAAAAAAAAAAAAAAAAAAAAAAAAAAAAAAAAAAAACOjgAA//8A&#10;AP//AAD//wAA//8AAHp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UAAAAGgAAAAAAAAAAAAAAAAAAAAAA&#10;AAAAAAAAAAAAAAAAAABi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p6QAA//8AAP//AAD//wAA//8AAP//AAD//wAAT08AAAAAAAAA&#10;AAAAAAAAAAAAAAAAAAAAAAAAAAAAAAAAAAAAAAAAAAAAAAAAAAAAAAAAAAAAAAAAAAAAAAAAAAAA&#10;AAAAAEQAAETyAADy/wAA//8AAP//AAD//wAA//8AAP//AAD//wAA//8AAP//AAD/DAAAD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T&#10;AABT/wAA//8AAP//AAD//wAA//8AAP//AAD/kwAAkwAAAAAAAAAAAAAAAAAAAAAAAAAAAAAAAAAA&#10;AAAAAAAAAAAAAAAAAAAAAAAAAAAAAAAAAAAAAAAAAAAAAAAAAAAAAAAAAAAAAAAAAAAAAAAAAAAA&#10;AAAAenoAAP//AAD//wAA//8AAP//AACNj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A0AAAAAAAAA&#10;AAAAAAAAAAAAAAAAAAAAAAAAAAAAAAAAGgAAAL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FBQAA//8AAP//AAD//wAA//8AAP//AAD//wAA//8A&#10;ADU1AAAAAAAAAAAAAAAAAAAAAAAAAAAAAAAAAAAAAAAAAAAAAAAAAAAAAAAAAAAAAAAAAAAAAAAA&#10;AAAAAAAAAAAAAAgAAAj6AAD6/wAA//8AAP//AAD//wAA//8AAP//AAD//wAA//8AAP//AAD/9wAA&#10;9wI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QAAFf8AAP//AAD//wAA//8AAP//AAD//wAA//8AAP//AAD//wAA/w8AAA8AAAAA&#10;AAAAAAAAAAAAAAAAAAAAAAAAAAAAAAAAAAAAAAAAAAAAAAAAAAAAAAAAAAAAAAAAAAAAAAAAAAAA&#10;AAAAAAAAAAAAAAAAAGdnAAD//wAA//8AAP//AAD//wAAo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hYAAP//AAD//wAA//8AAP//AAD/&#10;/wAA//8AAP//AAAcHAAAAAAAAAAAAAAAAAAAAAAAAAAAAAAAAAAAAAAAAAAAAAAAAAAAAAAAAAAA&#10;AAAAAAAAAAAAAAAAAAAAAAAAAAAmAAAm/wAA//8AAP//AAD//wAA//8AAP//AAD//wAA/4MAAI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AAAfPwAAP/8AAP//AAD//wAA//8AAP//AAD//wAA//8A&#10;AP9AAABAAAAAAAAAAAAAAAAAAAAAAAAAAAAAAAAAAAAAAAAAAAAAAAAAAAAAAAAAAAAAAAAAAAAA&#10;AAAAAAAAAAAAAAAAAAAAAAAAAAAAAABTUwAA//8AAP//AAD//wAA//8AALW1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oAAACMAAAAqgAAAKoAAABx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goAAD//wAA//8A&#10;AP//AAD//wAA//8AAP//AAD//wAABQUAAAAAAAAAAAAAAAAAAAAAAAAAAAAAAAAAAAAAAAAAAAAA&#10;AAAAAAAAAAAAAAAAAAAAAAAAAAAAAAAAAAAAAAAARgAARv8AAP//AAD//wAA//8AAP//AAD//wAA&#10;//8AAP9xAAB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vAADv/wAA//8AAP//AAD/&#10;/wAA//8AAP//AAD/cwAAcwAAAAAAAAAAAAAAAAAAAAAAAAAAAAAAAAAAAAAAAAAAAAAAAAAAAAAA&#10;AAAAAAAAAAAAAAAAAAAAAAAAAAAAAAAAAAAAAAAAAAAAPz8AAP//AAD//wAA//8AAP//AADIy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KkAAAD/AAAA/wAAAP8AAAD/AAAA/wAAAPEAAAB/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7&#10;OwAA//8AAP//AAD//wAA//8AAMzMAAAAAAAAAAAAAAAAAAAAAAAAAAAAAAAAAAAAAAAAAAAAAAAA&#10;AAAAAAAAAAAAAAAAAAAAAAAAAAAAAAAAAAAAAAAAAAAAAAAAAAAAAGYAAGb/AAD//wAA//8AAP//&#10;AAD//wAA//8AAP//AAD/XgAAX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AAAzP8A&#10;AP//AAD//wAA//8AAP//AAD//wAA/6YAAKYAAAAAAAAAAAAAAAAAAAAAAAAAAAAAAAAAAAAAAAAA&#10;AAAAAAAAAAAAAAAAAAAAAAAAAAAAAAAAAAAAAAAAAAAAAAAAAAAAAAAAACwsAAD//wAA//8AAP//&#10;AAD//wAA3N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AAAA/wAAAP8AAADhAAAA1AAAANQAAAD/&#10;AAAA/wAAAK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TU0AAP//AAD//wAA//8AAP//AAC6ugAAAAAAAAAAAAAAAAAAAAAAAAAAAAAAAAAA&#10;AAAAAAAAAAAAAAAAAAAAAAAAAAAAAAAAAAAAAAAAAAAAAAAAAAAAAAAABQAABcMAAMP/AAD//wAA&#10;//8AAP//AAD//wAA//8AAP//AAD//wAA/0wAAE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8AAK//AAD//wAA//8AAP//AAD//wAA//8AAP/aAADaAAAAAAAAAAAAAAAAAAAAAAAAAAAA&#10;AAAAAAAAAAAAAAAAAAAAAAAAAAAAAAAAAAAAAAAAAAAAAAAAAAAAAAAAAAAAAAAAAAAAAAAYGAAA&#10;//8AAP//AAD//wAA//8AAPD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1AAAAFUAAAAAAAAAAAAA&#10;AAAAAAAAAAAAAAAAACoAAADkAAAAV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9fAAD//wAA//8AAP//AAD//wAAp6cAAAAAAAAAAAAAAAAAAAAA&#10;AAAAAAAAAAAAAAAAAAAAAAAAAAAAAAAAAAAAAAAAAAAAAAAAAAAAAAAAAAAPAAAP/wAA//8AAP//&#10;AAD//wAA//8AAP//AAD//wAA//8AAP//AAD//wAA//8AAP86AAA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TAACT/wAA//8AAP//AAD//wAA//8AAP//AAD//wAA/w8AAA8AAAAAAAAA&#10;AAAAAAAAAAAAAAAAAAAAAAAAAAAAAAAAAAAAAAAAAAAAAAAAAAAAAAAAAAAAAAAAAAAAAAAAAAAA&#10;AAAAAAAABQUAAP//AAD//wAA//8AAP//AAD//wAACA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xgAAAA0AAAAA&#10;AAAAAAAAAAAAAAAAAAAAAAAAAAAAAAAAAAAAVQAAAMY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QAAPj4AAD//wAA//8AAP//AAD//wAA//8AAP//AAD//wAA//8AAJWVAAAAAAAA&#10;AAAAAAAAAAAAAAAAAAAAAAAAAAAAAAAAAAAAAAAAAAAAAAAAAAAAAAAAAAAAAAAAAAAAAAAAQQAA&#10;Qf8AAP//AAD//wAA//8AAP//AAD//wAA//8AAP//AAD//wAA//8AAP//AAD/JwAAJ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gAAdv8AAP//AAD//wAA//8AAP//AAD//wAA//8AAP//&#10;AAD//wAA//8AAP8PAAAPAAAAAAAAAAAAAAAAAAAAAAAAAAAAAAAAAAAAAAAAAAAAAAAAAAAAAAAA&#10;AAAAAAAAAAAAAAAAAAAAAAAAAADm5gAA//8AAP//AAD//wAA//8AACY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wAA&#10;ADcAAAAAAAAAAAAAAAAAAAAAAAAAAAAAAAAAAAAAAAAAAAAAABoAAADJ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ERAAD//wAA//8AAP//AAD//wAA//8AAP//AAD//wAA//8AAP//&#10;AACDgwAAAAAAAAAAAAAAAAAAAAAAAAAAAAAAAAAAAAAAAAAAAAAAAAAAAAAAAAAAAAAAAAAAAAAA&#10;AAAAAAAAAHQAAHT/AAD//wAA//8AAP//AAD//wAA//8AAP//AAD//wAA//8AAP//AAD//wAA/xUA&#10;AB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oAAFr/AAD//wAA//8AAP//AAD//wAA&#10;//8AAP//AAD//wAA//8AAP//AAD/QAAAQAAAAAAAAAAAAAAAAAAAAAAAAAAAAAAAAAAAAAAAAAAA&#10;AAAAAAAAAAAAAAAAAAAAAAAAAAAAAAAAAAAAAAAAxsYAAP//AAD//wAA//8AAP//AABGR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MkAAAAaAAAAAAAAAAAAAAAAAAAAAAAAAAAAAAAAAAAAAAAAAAAAAAA3AAAA1w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HwAA//8AAP//AAD//wAA//8AAP//AAD//wAA&#10;//8AAP//AAD//wAAcXEAAAAAAAAAAAAAAAAAAAAAAAAAAAAAAAAAAAAAAAAAAAAAAAAAAAAAAAAA&#10;AAAAAAAAAAAAAAAAACgAACj/AAD//wAA//8AAP//AAD//wAA//8AAP//AAD//wAA//8AAP//AAD/&#10;/wAA/+4AAO4FAAA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wAA//8AAP//&#10;AAD//wAA//8AAP//AAD//wAA//8AAP//AAD//wAA/3MAAHMAAAAAAAAAAAAAAAAAAAAAAAAAAAAA&#10;AAAAAAAAAAAAAAAAAAAAAAAAAAAAAAAAAAAAAAAAAAAAAAAAAAAAAKamAAD//wAA//8AAP//AAD/&#10;/wAA//8AAPDwAAAIC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C5AAAANwAAAAAAAAAAAAAAAAAAAAAAAAAAAAAAAAAAAAAAAAAAAAAA&#10;qgAAAMY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LS0AAP//AAD//wAA//8AAP//&#10;AAD//wAA//8AAP//AAD//wAA//8AAF5eAAAAAAAAAAAAAAAAAAAAAAAAAAAAAAAAAAAAAAAAAAAA&#10;AAAAAAAAAAAAAAAAAAAAAAAAADMAADPrAADr/wAA//8AAP//AAD//wAA//8AAP//AAD//wAA/6EA&#10;AK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QAA&#10;If8AAP//AAD//wAA//8AAP//AAD//wAA//8AAP//AAD//wAA//8AAP+mAACmAAAAAAAAAAAAAAAA&#10;AAAAAAAAAAAAAAAAAAAAAAAAAAAAAAAAAAAAAAAAAAAAAAAAAAAAAAAAAAAAAAAAAACGhgAA//8A&#10;AP//AAD//wAA//8AAP//AAD//wAAJi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MYAAAANAAAAAAAAAAAAAAAAAAAAAAAAAAAA&#10;AAAdAAAAqQAAAP8AAAC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s7AAD//wAA&#10;//8AAP//AAD//wAA//8AAP//AAD//wAA//8AAP//AABMTAAAAAAAAAAAAAAAAAAAAAAAAAAAAAAA&#10;AAAAAAAAAAAAAAAAAAAAAAAAAAAAAAAAAAUAAAXyAADy/wAA//8AAP//AAD//wAA//8AAP//AAD/&#10;/wAA//8AAP+NAAC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f/AAD//wAA//8AAP//AAD//wAA//8AAP//AAD//wAA//8AAP//AAD/2gAA2gAA&#10;AAAAAAAAAAAAAAAAAAAAAAAAAAAAAAAAAAAAAAAAAAAAAAAAAAAAAAAAAAAAAAAAAAAAAAAAAAAA&#10;AAAAZmYAAP//AAD//wAA//8AAP//AAD//wAA//8AAEZ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8QAAALcAAABiAAAA&#10;VQAAAJwAAADUAAAA/wAAAP8AAADk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CAAD9/QAA//8AAP//&#10;AAD//wAA//8AAP//AAD//wAA//8AAP//AAD//wAA//8AAP//AAD//wAAOjoAAAAAAAAAAAAAAAAA&#10;AAAAAAAAAAAAAAAAAAAAAAAAAAAAAAAAAAAABAAABP8AAP//AAD//wAA//8AAP//AAD//wAA//8A&#10;AP//AAD//wAA//8AAP//AAD/egAAe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0wAA0/8AAP//AAD//wAA//8AAP//AAD/&#10;/wAA//8AAP8PAAAPAAAAAAAAAAAAAAAAAAAAAAAAAAAAAAAAAAAAAAAAAAAAAAAAAAAAAAAAAAAA&#10;AAAAAAAAAAAAAAAAAEZGAAD//wAA//8AAP//AAD//wAA//8AAP//AABmZ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gAAANQA&#10;AAD/AAAA/wAAAP8AAAD/AAAA/wAAAP8AAADx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LCwAA&#10;//8AAP//AAD//wAA//8AAP//AAD//wAA//8AAP//AAD//wAA//8AAP//AAD//wAA//8AACcnAAAA&#10;AAAAAAAAAAAAAAAAAAAAAAAAAAAAAAAAAAAAAAAAAAAAAAAAABIAABL/AAD//wAA//8AAP//AAD/&#10;/wAA//8AAP//AAD//wAA//8AAP//AAD//wAA/2YAAG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MAAJP/AAD//wAA//8A&#10;AP//AAD//wAA//8AAP//AAD/QAAAQAAAAAAAAAAAAAAAAAAAAAAAAAAAAAAAAAAAAAAAAAAAAAAA&#10;AAAAAAAAAAAAAAAAAAAAAAAAAAAAAAAmJgAA//8AAP//AAD//wAA//8AAP//AAD//wAAho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gAAAOEAAAD/AAAA/wAAAOEAAAB/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BQAAP//AAD//wAA//8AAP//AAD//wAA//8AAP//AAD//wAA//8AAP//AAD//wAA//8A&#10;AP//AAAVFQAAAAAAAAAAAAAAAAAAAAAAAAAAAAAAAAAAAAAAAAAAAAAAAAAAAAAhAAAh/wAA//8A&#10;AP//AAD//wAA//8AAP//AAD//wAA//8AAP//AAD//wAA//8AAP9SAABS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TAABT&#10;/wAA//8AAP//AAD//wAA//8AAP//AAD//wAA/3MAAHMAAAAAAAAAAAAAAAAAAAAAAAAAAAAAAAAA&#10;AAAAAAAAAAAAAAAAAAAAAAAAAAAAAAAAAAAAAAAAAAAACAgAAO/vAAD//wAA//8AAP//AAD//wAA&#10;//8AAKa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0dAAD//wAA//8AAP//AAD//wAA//8AAP//AAD//wAA//8AAP//AAD/&#10;/wAA//8AAP//AADu7gAABQUAAAAAAAAAAAAAAAAAAAAAAAAAAAAAAAAAAAAAAAAAAAAAAAAAAAAA&#10;MAAAMP8AAP//AAD//wAA//8AAP//AAD//wAA//8AAP//AAD//wAA//8AAP//AAD/PgAAP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QAAFf8AAP//AAD//wAA//8AAP//AAD//wAA//8AAP+mAACmAAAAAAAAAAAAAAAAAAAA&#10;AAAAAAAAAAAAAAAAAAAAAAAAAAAAAAAAAAAAAAAAAAAAAAAAAAAAAAAAAAAAAAAAAAAARkYAAP//&#10;AAD//wAA//8AAP//AADGx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J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mJgAA//8AAP//AAD//wAA//8AAP//AAD//wAA//8A&#10;AP//AAD//wAA//8AAP//AABpaQAAAAAAAAAAAAAAAAAAAAAAAAAAAAAAAAAAAAAAAAAAAAAAAAAA&#10;AAAAAAAAAAAAAD8AAD//AAD//wAA//8AAP//AAD//wAA//8AAP//AAD//wAA//8AAP//AAD//wAA&#10;/ysAAC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UAAAUBgAABkEAAEH/AAD//wAA//8AAP//AAD/2gAA2gAAAAAA&#10;AAAAAAAAAAAAAAAAAAAAAAAAAAAAAAAAAAAAAAAAAAAAAAAAAAAAAAAAAAAAAAAAAAAAAAAAAAAA&#10;AAAAACYmAAD//wAA//8AAP//AAD//wAA5u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w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Ly8AAP//AAD//wAA//8AAP//AAD/&#10;/wAA//8AAP//AAD//wAA//8AAP//AAD//wAAWFgAAAAAAAAAAAAAAAAAAAAAAAAAAAAAAAAAAAAA&#10;AAAAAAAAAAAAAAAAAAAAAAAAAABOAABO/wAA//8AAP//AAD//wAA//8AAP//AAD//wAA//8AAP//&#10;AAD//wAA//8AAP8XAAA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PAAAP/wAA//8AAP//AAD//wAA&#10;//8AAP8PAAAPAAAAAAAAAAAAAAAAAAAAAAAAAAAAAAAAAAAAAAAAAAAAAAAAAAAAAAAAAAAAAAAA&#10;AAAAAAAAAAAAAAAAAAAICAAA//8AAP//AAD//wAA//8AAP//AAAE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xAAAAqgAAAKoAAACqAAAAqgAAAKoAAACqAAAAqgAAAKoAAACq&#10;AAAAqgAAAKoAAACqAAAAqgAAAKoAAACqAAAAqgAAAC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k5AAD//wAA//8A&#10;AP//AAD//wAA//8AAP//AAD//wAA//8AAP//AAD//wAA//8AAEdHAAAAAAAAAAAAAAAAAAAAAAAA&#10;AAAAAAAAAAAAAAAAAAAAAAAAAAAAAAAAAAAAAAAAXQAAXf8AAP//AAD//wAA//8AAP//AAD//wAA&#10;//8AAP//AAD//wAA//8AAP//AAD/BQAAB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oAANr/&#10;AAD//wAA//8AAP//AAD/QAAAQAAAAAAAAAAAAAAAAAAAAAAAAAAAAAAAAAAAAAAAAAAAAAAAAAAA&#10;AAAAAAAAAAAAAAAAAAAAAAAAAAAAAAAAAAAAAOzsAAD//wAA//8AAP//AAD//wAA//8AAP//AAD/&#10;/wAAtbUAAAM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4QAAAKoAAACqAAAAqgAAAKoAAACqAAAAqgAA&#10;AKoAAACqAAAAqgAAAKoAAACqAAAA8QAAAP8AAAD/AAAA/w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C&#10;QgAA//8AAP//AAD//wAA//8AAP//AAD//wAA//8AAP//AAD//wAA//8AAP//AAA2NgAAAAAAAAAA&#10;AAAAAAAAAAAAAAAAAAAAAAAAAAAAAAAAAAAAAAAAAAAAAAAAAAAAAGwAAGz/AAD//wAA//8AAP//&#10;AAD//wAA//8AAP96AAB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nAACn/wAA//8AAP//AAD//wAA/3MAAHMAAAAAAAAAAAAAAAAAAAAAAAAAAAAAAAAAAAAA&#10;AAAAAAAAAAAAAAAAAAAAAAAAAAAAAAAAAAAAAAAAAAAAAAAAAADW1gAA//8AAP//AAD//wAA//8A&#10;AP//AAD//wAA//8AAP//AAAPD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wAAADcAAAAAAAAAAAAAAAAAAAAA&#10;AAAAAAAAAAAAAAAAAAAAAAAAAAAAAAANAAAAxgAAAP8AAAD/AAAA8QAAAG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0sAAP//AAD//wAA//8AAP//AAD//wAA//8AAP//AAD//wAA//8AAP//AAD//wAA&#10;JSUAAAAAAAAAAAAAAAAAAAAAAAAAAAAAAAAAAAAAAAAAAAAAAAAAAAAABQAABfQAAPT/AAD//wAA&#10;//8AAP//AAD//wAA//8AAP//AAD/aQ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AAAdP8AAP//AAD//wAA//8AAP+mAACmAAAAAAAAAAAAAAAAAAAAAAAA&#10;AAAAAAAAAAAAAAAAAAAAAAAAAAAAAAAAAAAAAAAAAAAAAAAAAAAAAAAAAAAAAAAAwcEAAP//AAD/&#10;/wAA//8AAP//AAD//wAA//8AAP//AAD//wAAHB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MkAAAAaAAAAAAAA&#10;AAAAAAAAAAAAAAAAAAAAAAAAAAAAAAAAAAAAAAAqAAAA1AAAAP8AAAD/AAAA1AAAAC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RUAAD//wAA//8AAP//AAD//wAA//8AAP//AAD//wAA//8AAP//&#10;AAD//wAA//8AABQUAAAAAAAAAAAAAAAAAAAAAAAAAAAAAAAAAAAAAAAAAAAAAAAAAAAAABYAABb/&#10;AAD//wAA//8AAP//AAD//wAA//8AAP//AAD//wAA/1gAAF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EAAEH/AAD//wAA//8AAP//AAD//wAA/wEAAAEAAAAA&#10;AAAAAAAAAAAAAAAAAAAAAAAAAAAAAAAAAAAAAAAAAAAAAAAAAAAAAAAAAAAAAAAAAAAAAAAAAAAA&#10;AKysAAD//wAA//8AAP//AAD//wAA//8AAP//AAD//wAA//8AACo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8QAAAP8AAAD/AAAAxgA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dXQAA//8AAP//AAD//wAA//8AAP//AAD//wAA&#10;//8AAP//AAD//wAA//8AAL+/AAAEBAAAAAAAAAAAAAAAAAAAAAAAAAAAAAAAAAAAAAAAAAAAAAAA&#10;AAAAAAAoAAAo/wAA//8AAP//AAD//wAA//8AAP//AAD//wAA//8AAP9H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PAAAP/wAA//8AAP//AAD//wAA//8A&#10;AP//AAD//wAA//8AAP//AAD/DwAADwAAAAAAAAAAAAAAAAAAAAAAAAAAAAAAAAAAAAAAAAAAAAAA&#10;AAAAAAAAAAAAAACWlgAA//8AAP//AAD//wAA//8AAP//AAD//wAA//8AAP//AAA3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P8AAAD/AAAA&#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mYAAP//AAD//wAA//8AAP//&#10;AAD//wAA//8AAP//AAD//wAAHh4AAAAAAAAAAAAAAAAAAAAAAAAAAAAAAAAAAAAAAAAAAAAAAAAA&#10;AAAAAAAAAAAAAAAAAAAAOwAAO/8AAP//AAD//wAA//8AAP//AAD//wAA//8AAP//AAD/NgAAN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UAAMX/AAD/&#10;/wAA//8AAP//AAD//wAA//8AAP//AAD//wAA/0AAAEAAAAAAAAAAAAAAAAAAAAAAAAAAAAAAAAAA&#10;AAAAAAAAAAAAAAAAAAAAAAAAAAAAgYEAAP//AAD//wAA//8AAP//AAD//wAA//8AAP//AAD//wAA&#10;RU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CcAAAA/wAAAP8A&#10;AADxAAAAY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9vAAD//wAA&#10;//8AAP//AAD//wAA//8AAP//AAD//wAA//8AABAQAAAAAAAAAAAAAAAAAAAAAAAAAAAAAAAAAAAA&#10;AAAAAAAAAAAAAAAAAAAAAAAAAAAAAAAAAE0AAE3/AAD//wAA//8AAP//AAD//wAA//8AAP//AAD/&#10;/wAA/yUAAC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MAABM/wAA//8AAP//AAD//wAA//8AAP//AAD//wAA//8AAP//AAD//wAA//8AAP//AAD/BQAA&#10;BQAAAAAAAAAAAAAAAAAAAAAAAAAAAAAAAAAAAAAAAGxsAAD//wAA//8AAP//AAD//wAA//8AAP//&#10;AAD//wAA//8AAHp6AAAC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oAAADUAAAA&#10;/wAAAP8AAADUAAAAK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5eQAA//8AAP//AAD//wAA//8AAP//AAD//wAA//8AAPz8AAADAwAAAAAAAAAAAAAAAAAAAAAA&#10;AAAAAAAAAAAAAAAAAAAAAAAAAAAAAAAAAAAAAAAAABQAABRmAABm/wAA//8AAP//AAD//wAA//8A&#10;AP//AAD//wAA//8AAP8UAAA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f8AAP//AAD//wAA//8AAP//AAD//wAA//8AAP//AAD//wAA//8AAP//&#10;AAD//wAA/xcAABcAAAAAAAAAAAAAAAAAAAAAAAAAAAAAAAAAAAAAAABWVgAA//8AAP//AAD//wAA&#10;//8AAP//AAD//wAA//8AAP//AAD//wAA//8AALy8AAAD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wAAAP8AAADG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oIAAP//AAD//wAA//8AAP//AAD//wAA//8AAP//AADBwQAAAAAAAAAAAAAA&#10;AAAAAAAAAAAAAAAAAAAAAAAAAAAAAAAAAAAAAAAAAAAAAAAAABUAABX/AAD//wAA//8AAP//AAD/&#10;/wAA//8AAP//AAD//wAA//8AAP//AAD/BAAA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9AAC9/wAA//8AAP//AAD//wAA//8AAP//AAD//wAA&#10;//8AAP//AAD//wAA//8AAP8rAAArAAAAAAAAAAAAAAAAAAAAAAAAAAAAAAAAAAAAAAAAQUEAAP//&#10;AAD//wAA//8AAP//AAD//wAA//8AAP//AAD//wAA//8AAP//AAD//wAA//8AAP//AAD//wAAB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IAAADxAAAA/wAAAP8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uLAAD//wAA//8AAP//AAD//wAA//8AAP//AAD//wAATEwA&#10;AAAAAAAAAAAAAAAAAAAAAAAAAAAAAAAAAAAAAAAAAAAAAAAAAAAAAAAAAAAAAABTAABT/wAA//8A&#10;AP//AAD//wAA//8AAP//AAD//wAA//8AAP8gAAA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AAAmP8AAP//AAD//wAA//8AAP//&#10;AAD//wAA//8AAP//AAD//wAA//8AAP//AAD/PgAAPgAAAAAAAAAAAAAAAAAAAAAAAAAAAAAAAAAA&#10;AAAAACwsAAD//wAA//8AAP//AAD//wAA//8AAP//AAD//wAA//8AAP//AAD//wAA//8AAP//AAD/&#10;/wAA//8AABIS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JwAAAD/AAAA/wAAAPEAAABiAAAAAAAAAAAAAAAAAAAAAAAAAAAAAAAAAAAAAAAA&#10;AAAAAAAAAAAAGgAAAL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UlAAA//8AAP//AAD//wAA//8AAP//AAD/&#10;/wAA//8AAAEBAAAAAAAAAAAAAAAAAAAAAAAAAAAAAAAAAAAAAAAAAAAAAAAAAAAAAAAAAAAAAAAA&#10;kwAAk/8AAP//AAD//wAA//8AAP//AAD//wAA//8AAP//AAD/EQAAE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QAAHT/AAD//wAA&#10;//8AAP//AAD//wAA//8AAP//AAD//wAA//8AAP//AAD//wAA/1IAAFIAAAAAAAAAAAAAAAAAAAAA&#10;AAAAAAAAAAAAAAAAAAAWFgAA//8AAP//AAD//wAA//8AAP//AAD//wAA//8AAP//AAD//wAA//8A&#10;AP//AAD//wAA//8AAP//AAAiIgAAAAAAAAMDAAD//wAA//8AAP//AAD//wAA//8AAAM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wAAAPEAAAA3AAAAAAAAAAAAAAAAAAAAAAAAAAAAAAAA&#10;AAAAAAAAAAAAAAAAAAAAAAAAABoAAADJ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Z0AAP//AAD//wAA//8A&#10;AP//AAD//wAA//8AAHl5AAAAAAAAAAAAAAAAAAAAAAAAAAAAAAAAAAAAAAAAAAAAAAAAAAAAAAAA&#10;AAAAAAAAAQAAAf8AAP//AAD//wAA//8AAP//AAD//wAA//8AAP//AAD/7AAA7AMAAA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P&#10;AABP/wAA//8AAP//AAD//wAA//8AAP//AAD//wAA//8AAP//AAD//wAA//8AAP9mAABmAAAAAAAA&#10;AAAAAAAAAAAAAAAAAAAAAAAAAAAAAAAAAwMAAODgAAD//wAA//8AAP//AAD//wAA//8AAP//AAD/&#10;/wAA//8AAP//AAD//wAA//8AAP//AAD//wAAMjIAAAAAAAAPDwAA//8AAP//AAD//wAA//8AAP//&#10;AAAOD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wAAANQAAAA4AAAAKwAAACsAAAArAAAAKwAA&#10;ACsAAAArAAAAKwAAACsAAAArAAAAKwAAACsAAACM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amAAD/&#10;/wAA//8AAP//AAD//wAA//8AAP//AAAkJAAAAAAAAAAAAAAAAAAAAAAAAAAAAAAAAAAAAAAAAAAA&#10;AAAAAAAAAAAAAAAAAAAAAEwAAEz/AAD//wAA//8AAP//AAD//wAA//8AAP//AAD/TAAAT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gAAKv8AAP//AAD//wAA//8AAP//AAD//wAA//8AAP//AAD//wAA//8AAP//AAD/&#10;egAAegAAAAAAAAAAAAAAAAAAAAAAAAAAAAAAAAAAAAAAAAAAAAACAgAAPz8AAJ2dAAD//wAA//8A&#10;AP//AAD//wAA//8AAP//AAD//wAA//8AAP//AAD//wAA//8AAEJCAAAAAAAAHBwAAP//AAD//wAA&#10;//8AAP//AAD//wAAGx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wAAAP8AAAD/AAAA/wAAAP8AAAD/&#10;AAAA/wAAAP8AAAD/AAAA/wAAAP8AAAD/AAAA/wAAAP8AAAD/AAAA/w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rwAA//8AAP//AAD//wAA//8AAG9vAAA5OQAAAAAAAAAAAAAAAAAAAAAAAAAAAAAAAAAA&#10;AAAAAAAAAAAAAAAAAAAAAAAAAAAAAAAAAADIAADI/wAA//8AAP//AAD//wAA//8AAP//AAD//wAA&#10;/zoAAD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gAAAjpAADp/wAA//8AAP//AAD//wAA//8AAP//AAD//wAA//8A&#10;AP//AAD//wAA/40AAI0AAAAAAAAAAAAAAAAAAAAAAAAAAAAAAAAAAAAAAAAAAAAAAAAAAAAAAAAA&#10;AAAAXV0AAP//AAD//wAA//8AAP//AAD//wAA//8AAP//AAD//wAA//8AAP//AABSUgAAAAAAACkp&#10;AAD//wAA//8AAP//AAD//wAA//8AACgo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KoAAAAAAAAAAAAA&#10;AAAAAAAAAAAAAAAAAAAAAAAAAAAAAAAAAAAAAAAAAAAAAAAAAAAAAAAAAAAAAAAAAGI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F&#10;BQAA4eEAAP//AAD//wAA//8AAP//AAD//wAA//8AAP//AABKSgAAAAAAAAAAAAAAAAAAAAAAAAAA&#10;AAAAAAAAAAAAAAAAAAAAAAAAAAAAAAAAAAAAAAAAAAAlAAAl/wAA//8AAP//AAD//wAA//8AAP//&#10;AAD//wAA//8AAP8n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BPQAAPf8AAP//AAD/&#10;/wAA//8AAP//AAD//wAA//8AAP+hAAChAAAAAAAAAAAAAAAAAAAAAAAAAAAAAAAAAAAAAAAAAAAA&#10;AAAAAAAAAAAAAAAAAEZGAAD//wAA//8AAP//AAD//wAA//8AAP//AAD//wAA//8AAP//AAD//wAA&#10;YmIAAAAAAAA2NgAA//8AAP//AAD//wAA//8AAP//AAA1N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BV&#10;AAAAAAAAAAAAAAAAAAAAAAAAAAAAAAAAAAAAAAAAAAAAAAAAAAAAAAAAAAAAAAAAAAAAAAAAAAAA&#10;AAAaAAAAyQ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R0AAP//AAD//wAA//8AAP//AAD//wAA//8AAP//AAD//wAAQUEAAAAAAAAAAAAA&#10;AAAAAAAAAAAAAAAAAAAAAAAAAAAAAAAAAAAAAAAAAAAAAAAAAAAAAAAAegAAev8AAP//AAD//wAA&#10;//8AAP//AAD//wAA//8AAP//AAD/FQAAF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wA&#10;AAz/AAD//wAA//8AAP//AAD//wAA//8AAP//AAD/tQAAtQAAAAAAAAAAAAAAAAAAAAAAAAAAAAAA&#10;AAAAAAAAAAAAAAAAAAAAAAAAAAAAAAA4OAAA//8AAP//AAD//wAA//8AAP//AAD//wAA//8AAP//&#10;AAD//wAA//8AAHJyAAAAAAAAQkIAAP//AAD//wAA//8AAP//AAD//wAAQk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JAAAAGgAAAAAAAAAAAAAAAAAAAAAAAAAAAAAAAAAAAAAAAAAAAAAAAAAAAAAAAAAAAAAA&#10;AAAAAAAAAAAAAAAADQAAAI8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Y2AAD//wAA//8AAP//AAD//wAA//8AAP//AAD//wAA//8AADg4&#10;AAAAAAAAAAAAAAAAAAAAAAAAAAAAAAAAAAAAAAAAAAAEAAAE/wAA//8AAP//AAD//wAA//8AAP//&#10;AAD//wAA//8AAP//AAD//wAA//8AAP//AAD/7gAA7gUAAA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2gAA2v8AAP//AAD//wAA//8AAP//AAD//wAA//0AAP0/AAA/QwAAQwAAAAAA&#10;AAAAAAAAAAAAAAAAAAAAAAAAAAAAAAAAAAAAAAAAAAAAKysAAP//AAD//wAA//8AAP//AAD//wAA&#10;//8AAP//AAD//wAA//8AAP//AACCggAAAAAAAE9PAAD//wAA//8AAP//AAD//wAA//8AAE5O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jw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QUAAA//8AAP//AAD//wAA//8AAP//AAD//wAA&#10;//8AAP//AAAvLwAAAAAAAAAAAAAAAAAAAAAAAAAAAAAAAAAAAAAAAAAAGQAAGf8AAP//AAD//wAA&#10;//8AAP//AAD//wAA//8AAP//AAD//wAA/yQAAC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cAAKf/AAD//wAA//8AAP//AAD//wAA//8AAP//AAD//wAA&#10;//8AAP8kAAAkAAAAAAAAAAAAAAAAAAAAAAAAAAAAAAAAAAAAAAAAAAAAAB0dAAD//wAA//8AAP//&#10;AAD//wAA//8AAP//AAD//wAA//8AAP//AAD//wAAkpIAAAAAAABcXAAA//8AAP//AAD//wAA//8A&#10;AP//AABbW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kAAP//AAD//wAA//8AAP//&#10;AAD//wAA//8AAP//AAD//wAAJSUAAAAAAAAAAAAAAAAAAAAAAAAAAAAAAAAAAAAAAAAAADAAADD/&#10;AAD//wAA//8AAP//AAD//wAA//8AAP//AAD//wAA//8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0AAB0/wAA//8AAP//AAD//wAA//8AAP//&#10;AAD//wAA//8AAP//AAD/eQAAeQAAAAAAAAAAAAAAAAAAAAAAAAAAAAAAAAAAAAAAAAAAAAAQEAAA&#10;//8AAP//AAD//wAA//8AAP//AAD//wAA//8AAP//AAD//wAA//8AAKKiAAAAAAAAaWkAAP//AAD/&#10;/wAA//8AAP//AAD//wAAaG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HBwAA//8AAP//AAD//wAA//8AAP//AAD//wAA&#10;//8AAP//AAD//wAA//8AAP//AAD//wAA//8AABwcAAAAAAAAAAAAAAAAAAAAAAAAAAAAAAAAAAAA&#10;AAAAAABIAABI/wAA//8AAP//AAD//wAA//8AAP//AAD//wAA//8AAP+8AAC8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QAAQf8AAP//AAD//wAA&#10;//8AAP//AAD//wAA//8AAP//AAD//wAA/88AAM8AAAAAAAAAAAAAAAAAAAAAAAAAAAAAAAAAAAAA&#10;AAAAAAAAAwMAAO7uAAD//wAA//8AAP//AAD//wAA//8AAP//AAD//wAA//8AAP//AACysgAAAAAA&#10;AHZ2AAD//wAA//8AAP//AAD//wAA//8AAHV1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SEAAP//AAD//wAA//8AAP//&#10;AAD//wAA//8AAP//AAD//wAA//8AAP//AAD//wAA//8AAP//AAATEwAAAAAAAAAAAAAAAAAAAAAA&#10;AAAAAAAAAAAAAAAAAAAAXwAAX/8AAP//AAD//wAA//8AAP//AAD//wAA//8AAP//AAD/lwAAl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8AAA//&#10;AAD//wAA//8AAP//AAD//wAA//8AAP//AAD//wAA//8AAP//AAD/JAAAJAAAAAAAAAAAAAAAAAAA&#10;AAAAAAAAAAAAAAAAAAAAAAAAAAAAAAAAAAAAAGRkAAD//wAA//8AAP//AAD//wAA//8AAP//AAD/&#10;/wAA8PAAAP//AAD//wAA//8AAP//AAD//wAA//8AAP//AACC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4+AAD//wAA&#10;//8AAP//AAD//wAA//8AAP//AAD//wAA//8AAP//AAD//wAA//8AAP//AAD//wAACgoAAAAAAAAA&#10;AAAAAAAAAAAAAAAAAAAAAAAAAAAAAAAAAHYAAHb/AAD//wAA//8AAP//AAD//wAA//8AAP//AAD/&#10;/wAA/3MAAH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MAABM/wAA//8AAP//AAD//wAA//8AAP//AAD//wAA/3kAAHkAAAAA&#10;AAAAAAAAAAAAAAAAAAAAAAAAAAAAAAAAAAAAAAAAAAAAAAAAAABXVwAA//8AAP//AAD//wAA//8A&#10;AP//AAD//wAA//8AAP//AAD//wAA//8AAP//AAD//wAA//8AAP//AAD//wAAjo4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WgAA//8AAP//AAD//wAA//8AAP//AAD//wAA//8AAP//AAD//wAA//8AAP//AAD//wAA09MA&#10;AAICAAAAAAAAAAAAAAAAAAAAAAAAAAAAAAAAAAAAAAAAAACOAACO/wAA//8AAP//AAD//wAA//8A&#10;AP//AAD//wAA//8AAP9OAABO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YcAAId9AAB92gAA2v8AAP//AAD//wAA//8A&#10;AP/OAADOAAAAAAAAAAAAAAAAAAAAAAAAAAAAAAAAAAAAAAAAAAAAAAAAAAAAAAAAS0sAAP//AAD/&#10;/wAA//8AAP//AAD//wAA//8AAP//AAD//wAA//8AAP//AAD//wAA//8AAP//AAD//wAA//8AAJu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nYAAP//AAD//wAA//8AAP//AAD//wAA//8AAP//AAD//wAA//8AABwcAAAA&#10;AAAAAAAAAAAAAAAAAAAAAAAAAAAAAAAAAAAAAAAAAAAAAAAAAAAAAAAAAAAApQAApf8AAP//AAD/&#10;/wAA//8AAP//AAD//wAA//8AAP//AAD/KgAAK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UAACX/AAD/&#10;/wAA//8AAP//AAD//gAA/ggAAAgAAAAAAAAAAAAAAAAAAAAAAAAAAAAAAAAAAAAAAAAAAAAAAAAA&#10;AD8/AAD//wAA//8AAP//AAD//wAA//8AAP//AAD//wAA//8AAP//AAD//wAA//8AAP//AAD//wAA&#10;//8AAP//AACoq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QAABf8AAP//AAD//wAA//8AAP/+AAD+&#10;AwAAAw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OTAAD//wAA//8AAP//AAD//wAA//8AAP//AAD//wAA//8A&#10;AM7OAAAFBQAAAAAAAAAAAAAAAAAAAAAAAAAAAAAAAAAAAAAAAAAAAAAAAAAAAAAAAAAAAAAAALwA&#10;ALz/AAD//wAA//8AAP//AAD//wAA//8AAP//AAD/5gAA5ggAAA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8AAP//AAD//wAA//8AAP8sAAAsMQAAMWMAAGOBAACBAQAAAQAAAAARAAARAgAA&#10;AgAAAAAAAAAAAAAzMwAA//8AAP//AAD//wAA//8AAP//AAD//wAA//8AAP//AAD//wAA//8AAP//&#10;AAD//wAA//8AAP//AAD//wAAtb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AAAF/wAA//8AAP//AAD//wAA//8AAP//AAD//wAA//8A&#10;AP//AAD//wAA/w4AAA4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CAAACP8A&#10;AP//AAD//wAA//8AAP//AAD/BgAAB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8PAAD//wAA//8AAP//AAD//wAA//8AAP//AAD//wAA//8AAP//AAD/&#10;/wAAjo4AAAAAAAAAAAAAAAAAAAAAAAAAAAAAAAAAAAAAAAAAAAAAAAAAAAAAAAAAAAAAAAAAAAAA&#10;AgAAAmMAAGP/AAD//wAA//8AAP//AAD//wAA//8AAP//AAD/YQAAY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YAAMb/AAD//wAA//8AAP//AAD//wAA//8AAP//AAD//wAA//8AAP//&#10;AAD//wAA//8AAP//AAD//wAA/8MACcwFAPr/AAD//wAA//8AAP//AAD//wAA//8AAP//AAD//wAA&#10;//8AAP//AAD//wAA//8AAP//AAD//wAA//8AAMLCAAAFBQAA//8AAP//AAD//wAA//8AAP7+AAAD&#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GP8AAP//AAD//wAA//8AAP//AAD/&#10;/wAA//8AAP//AAD//wAA//8AAP8bAAAbAAAAAAAAAAAMAAAM/wAA//8AAP//AAD//wAA//8AAP8J&#10;AAAJ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CoAACr/AAD//wAA//8AAP//AAD//wAA//8AAP/vAADvB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BQQAA//8AAP//AAD//wAA//8AAP//AAD//wAA//8A&#10;AP//AAD//wAA//8AAGZmAAAAAAAAAAAAAAAAAAAAAAEAAAGKAACKigAAingAAHhmAABmTgAATgAA&#10;AAAAAAAAAQAAAbgAALj/AAD//wAA//8AAP//AAD//wAA//8AAP//AAD//wAA/zQAAD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mAACm/wAA//8AAP//AAD//wAA//8AAP//AAD//wAA&#10;//8AAP//AAD//wAA//8AAP//AAD//wAA//8AAP//AAD/FwDo/wAA//8AAP//AAD//wAA//8AAP//&#10;AAD//wAA//8AAP//AAD//wAA//8AAP//AAD//wAA//8AAP//AADOzgAAFRUAAP//AAD//wAA//8A&#10;AP//AAD//wAADw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wAACz/AAD//wAA//8A&#10;AP//AAD//wAA//8AAP//AAD//wAA//8AAP//AAD/KAAAKAAAAAAAAAAANQAANf8AAP//AAD//wAA&#10;//8AAP//AAD/LgAALg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BPAABP/wAA//8AAP//AAD//wAA//8AAP//AAD//wAA/xQAABQAAAAAAAAA&#10;AAAAAAAAAAAAAAAAAAAAAAAAAAAAAAAAAAAAAAAAAAAAAAAAAAAAAAAAAAAAAAAAAAAAAAAAAAAA&#10;AAAAAAAAAAAAAAAAAAAAAAAAAAAAAAAABgAABiMAACM7AAA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s7AAAgIAAABAQAAAAAAAAAAAAAAAAAAAAAAAAAAAAAdHQAAP//AAD//wAA//8AAP//BAD7&#10;//EADv//AAD//wAA//8AAP//AAD/CABETAAAAAAaAAAaJgAAJgQAAARMAABM/wAA//8AAP//AAD/&#10;/wAA//8AAP8kAAAkAAAAAF8AAF//AAD//wAA//8AAP//AAD//wAA//8AAP//AAD//wAA//8AAP8L&#10;AAA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gAAhv8AAP//AAD//wAA//8AAP//&#10;AAD//wAA//8AAP//AAD//wAA//8AAP//AAD//wAA//8AAP//AAD//wAA/ysA1P8DAPz/FgDp/y0A&#10;0v8+AMH/AACAgAAA//8AAP//AAD//wAA//8AAP//AAD//wAA//8AAP//AAD//wAA29sAACYmAAD/&#10;/wAA//8AAP//AAD//wAA//8AABw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10;/wAA//8AAP//AAD//wAA//8AAP//AAD//wAA//8AAP//AAD//wAA/zUAADUAAAAAAAAAAF8AAF//&#10;AAD//wAA//8AAP//AAD//wAA/1UAAFU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EAAAGKAACK/gAA/v8AAP//AAD//wAA//8AAP//AAD//wAA//8AAP8l&#10;AAAlAAAAAAAAAAAAAAAAAAAAAAAAAAAAAAAAAAAAAAAAAAAAAAAAAAAAAAAAAAAAAAAAAAAAAAAA&#10;AAAAAAAAAAAAAAAAAAAAAAAAAAAAAAQAAATHAADH/wAA//8AAP//AAD//wAA/yQAA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UlAAD//wAA//8AAP//AAD//wAAwMAAAAUFAAAAAAAAAAAAAKenAAD//wAA//8A&#10;AP//AAD//xkA5v//AAD//wAA//8AAP//AAD//wAA/yoAIEoxAAAx/QAA/f8AAP/5AAD5/wAA//8A&#10;AP//AAD//wAA//8AAP//AAD/gAAAgD4AAD7/AAD//wAA//8AAP//AAD//wAA//8AAP/sAADsNgAA&#10;N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YAAGb/AAD//wAA&#10;//8AAP//AAD//wAA//8AAP//AAD//wAA//8AAP//AAD//wAA//8AAP//AAD//wAA//8AAP//AAD/&#10;/wAA//8AAP//AAD//wAA/yQACi4AAP//AAD//wAA//8AAP//AAD//wAA//8AAP//AAD//wAA//8A&#10;AOjoAAA3NwAA//8AAP//AAD//wAA//8AAP//AAAqK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wAAU/8AAP//AAD//wAA//8AAP//AAD//wAA//8AAP//AAD//wAA//8AAP9CAABCAAAA&#10;AAAAAACKAACK/wAA//8AAP//AAD//wAA//8AAP99AAB9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CsAACtWAABWgQAAgasA&#10;AKvUAADUCwAACwAAAAAAAAAAAAAAAAAAAABMAABM/wAA//8AAP//AAD//wAA//8AAP//AAD//wAA&#10;//8AAP//AAD/NgAANgAAAAAAAAAAAAAAAAAAAAAAAAAAAAAAAAAAAAAAAAAAPQAAPSoAACoQAAAQ&#10;AQAAAQAAAAAAAAAAAAAAAAAAAAAAAAAAAAAAAAAAAAAZAAAZ/wAA//8AAP//AAD//wAA//8AAP95&#10;AAB5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MjAAA//8AAP//AAD//wAA//8AAP//AAD//wAA//8AAKOjAAD/&#10;/wAA//8AAP//AAD//wAA//8wAM///wAA//8AAP//AAD//wAA//8AAP//AAD//wAA//8AAP//AAD/&#10;/wAA//8AAP//AAD//wAA//8AAP//AAD//wAA//8AAP//AAD//wAA//8AAP//AAD//wAA//8AAP//&#10;AAD/KQAAK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AABG/wAA//8AAP//AAD//wAA//8AAP//AAD//wAA//8AAP//AAD//wAA//8AAP//AAD//wAA//8A&#10;AP//AAD//wAA//8AAP//AAD//wAA//8AAP//AAD//wAA/+kAFv8FAPr/AAD//wAA//8AAP//AAD/&#10;/wAA//8AAP//AAD19QAASEgAAP//AAD//wAA//8AAP//AAD//wAANz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cAAGf/AAD//wAA//8AAP//AAD//wAA//8AAP//AAD//wAA//8AAP//&#10;AAD/TgAATgAAAAAAAAAAtQAAtf8AAP//AAD//wAA//8AAP//AAD/pAAAp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gAAJv8AAP//AAD//wAA//8AAP//AAD//wAA//8AAP//AAD//wAA//8AAP//AAD/&#10;/wAA//8AAP//AAD//wAA//8AAP//AAD//wAA//8AAP//AAD//wAA//8AAP//AAD/FwDo/wAA//8A&#10;AP//AAD//wAA//8AAP//AAD//wAA//8AAP//AAD//wAA//8AAP//AAD//wAA//8AAEV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6AAB6/wAA//8AAP//AAD//wAA//8AAP//AAD//wAA&#10;//8AAP//AAD//wAA/1sAAFsAAAAAAAAAAN8AAN//AAD//wAA//8AAP//AAD//wAA/8wAAMwAAAAA&#10;AAAAAAAAAAAAAAAACAAACP8AAP//AAD//wAA//8AAP/sAADsAwAAAw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gAAAjdAADd/wAA//8AAP//AAD//wAA//8AAP//AAD//wAA//8A&#10;AP//AAD//wAA//8AAP//AAD//wAA//8AAP//AAD//wAA//8AAP//AAD//wAA//8AAP//AAD//wAA&#10;/ysA1P8AAP//AAD//wAA//8AAP//BAD7/yAA3/86AMX/AAD//wAA//8AAP//AAD//wAA//8AAP//&#10;AABSU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gAAjv8AAP//AAD//wAA//8AAP//&#10;AAD//wAA//8AAP//AAD//wAA//8AAP9oAABoAAAAAAgAAAj+AAD+/wAA//8AAP//AAD//wAA//8A&#10;AP/zAADzAQAAAQAAAAAAAAAAAAAAACoAACr/AAD//wAA//8AAP//AAD//wAA/xYAABYAAAAAAAAA&#10;AAAAAAAAAAAAAAAAABIAABI+AAA+agAAaoMAAIMBAAAB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MAAJP/AAD//wAA//8AAP//AAD/&#10;/wAA//8AAP//AAD//wAA//8AAP//AAD//wAA//8AAP//AAD//wAA//8AAP//AAD//wAA//8AAP//&#10;AAD//wAA//8AAP8+AMH/DQDy/x0A4v/AAD///wAA//8AAP//AAD//wAA/yQA2/8AAP//AAD//wAA&#10;//8AAP//AAD//wcAXWQUAAA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IAAKL/AAD//wAA&#10;//8AAP//AAD//wAA//8AAP//AAD//wAA//8AAP//AAD/dQAAdQAAAAAqAAAq/wAA//8AAP//AAD/&#10;/wAA//8AAP//AAD//wAA/ywAACwZAAAZAAAAAAAAAABPAABP/wAA//8AAP//AAD//wAA//8AAP8r&#10;AAArAAAAAAAAAAAAAAAACAAACOYAAOb/AAD//wAA//8AAP//AAD/TAAAT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UAAAXzAADz/wAA//8AAP//AAD//wAA//8AAP/IAADIVAAAVP8A&#10;AP//AAD//wAA//8AAP//AAD//wAA//8AAP//AAD//wAA//8AAP//AAD//wAA//8AAP//AAD//wAA&#10;//8AAP//AAD//wAA//8AAP//AAD//wAA/0AAv/8AAP//AAD//wgAnqa8AEH97gAR//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mAACm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ZmYAAP//AAD//wAA//8AAP//&#10;IQDe//8AAP//AAD//wAA//8AAP//AAD//wAA/zUAxPkmANn//wAA//8AAP//AAD//wAA//8AAP9T&#10;ADiLRwAtdP8AAP//AAD//wAA//8AAP//AAD//wAA//8AAP//AAD/HwDg/wEA/v//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zkAxv//&#10;AAD//wAA//8AAP//AAD//wAA/58AAJ82AAA2/wAA//8AAP//AAD//wAA//8AAP8wAAA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HR0AAD//wAA&#10;//8AAP//AAD//wAA//+MAHP//wAA//8AAP//AAD//wAA//8AAP8cAOP/FQDq//8AAP//AAD//wAA&#10;//8AAP//AAD/KgB7pSYAQmj/AAD//wAA//8AAP//AAD//wAA//8AAP//AAD/rgBR/wAA//8AAP//&#10;kwBs//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4AMf8AAP//XgAPbZ4AAJ7aAADa/wAA/+QAAOQgAAAgHQAAHf8AAP//AAD//wAA//8AAP//AAD/&#10;G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oAAAo4wAA4/MA&#10;APOVAACVHwAAHwAAAAAsAAAs/wAA//8AAP//AAD//wAA//8AAP//AAD//wAA//8AAP//AAD//wAA&#10;//8AAP/nABj//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89AMD9AAD//wAA//8AAP//AAD//wAAyMgVABku/wAA//8AAP//AAD//wAA//8A&#10;AP9AAL///wAA//8AAP//AAD//wAA//8AAP9GAAFHegAAev8AAP//AAD//wAA//8AAP//AAD//wAA&#10;//8AAP//AAD//wAA//8AAP//AAD//wAA//8AAP//AAD//wAA//8AAP//AAD//wAA//8AAP//AAD/&#10;/wAA/2YAAGY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AgAAP//AAD//wAA//8AAP//AADv&#10;7wAABAQAAAAAAAAAAAAAAAAAAAAAAAAAAAAAAAAAAAAAAABISAAA//8AAP//AAD//wAA//8AAP//&#10;AABCQg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zcAAP//AAD//wAA&#10;//8AAP//AAD//wAAMjI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Ym&#10;AAD//wAA//8AAP//AAD//wAA//8AACIi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DGAAAADQAAAAAA&#10;AAAAAAAAAAAAAAAAAAANAAAAxgAAAP8AAACqAAAAAAAAAAAAAAAAAAAAAAAAAAAAAAAAAAAAAAAA&#10;AAAAAAANAAAAxgAAAP8AAADGAAAADQAAAAAAAAAAAAAAAAAAAAAAAAANAAAAxgAAAP8AAACqAAAA&#10;AAAAAAAAAAAAAAAAAAAAAAAAAAAAAAAA/wAAAP8AAAD/AAAA/wAAAP8AAAD/AAAA/wAAAP8AAAD/&#10;AAAA/wAAAP8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0dAAD//wAA//8A&#10;AP//AAD//wAA//8AADQ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VFQAA//8AAP//AAD//wAA//8AAP//AAASEg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MYAAAD/AAAA&#10;xgAAAA0AAAAAAAAAAAAAAAAAAAAAAAAADQAAAMYAAAD/AAAAqgAAAAAAAAAAAAAAAAAAAAAAAAAA&#10;AAAAAAAAAAAAAAAAAAAADQAAAMYAAAD/AAAAxgAAAA0AAAAAAAAAAAAAAAAAAAAAAAAADQAAAMYA&#10;AAD/AAAAqgAAAAAAAAAAAAAAAAAAAAAAAAAAAAAAAAAAAP8AAAD/AAAA/wAAAP8AAAD/AAAA/wAA&#10;AP8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F&#10;BQAA7u4AAP//AAD//wAA//8AAP//AAAL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QUAAMbGAADBwQAAwMAAAMDAAADCwgAABAQ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wAAAMYAAAANAAAAAAAAAAAAAAAAAAAAAAAAAA0AAADGAAAA/wAAAKoAAAAAAAAAAAAA&#10;AAAAAAAAAAAAAAAAAAAAAAAAAAAAAAAAAA0AAADGAAAA/wAAAMYAAAANAAAAAAAAAAAAAAAAAAAA&#10;AAAAAA0AAADGAAAA/wAAAKoAAAAAAAAAAAAAAAAAAAAAAAAAAAAAAAAAAAD/AAAA/wAAAP8AAAD/&#10;AAAA/wAAAP8AAAD/AAAA/wAAAP8AAAD/AAAA/w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AP8AAADGAAAADQAAAAAAAAAAAAAAAAAAAAAAAAAaAAAA5AAAAP8AAAB/&#10;AAAAAAAAAAAAAAAAAAAAAAAAAAAAAAAAAAAAAAAAAAAAAAAAAAAAqgAAAP8AAADGAAAADQAAAAAA&#10;AAAAAAAAAAAAAAAAAAAaAAAA5AAAAP8AAAB/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5AAAABoAAAAAAAAAAAAAAAAAAAAAAAAAGgAA&#10;AOQAAAD/AAAAVQAAAAAAAAAAAAAAAAAAAAAAAAAAAAAAAAAAAAAAAAAAAAAAAAAAAH8AAAD/AAAA&#10;5AAAABoAAAAAAAAAAAAAAAAAAAAAAAAAGgAAAOQAAAD/AAAAVQAAAAAAAAAAAAAAAAAAAAAAAAAA&#10;AAAAAAAAAAAAAAAAAAAAAAAAAAAAAAAAAAAAAAAAAAAAAAAAAAAAAAAAAAA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3AAAA8QAAAPEAAAA3AAAAAAAAAAAAAAAA&#10;AAAAAAAAADcAAADxAAAA5AAAABoAAAAAAAAAAAAAAAAAAAAAAAAAAAAAAAAAAAAAAAAAAAAAAAAA&#10;AAA3AAAA8QAAAPEAAAA3AAAAAAAAAAAAAAAAAAAAAAAAADcAAADxAAAA5AAAABoAAAAAAAAAAAAA&#10;AAAAAAAAAAAAAAAAAAAAAAAAAAAAAAAAAAAAAAAAAAAAAAAAAAAAAAAAAAAAAAAAAAAAAAAA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AAAD/AAAAfwAA&#10;AAAAAAAAAAAAAAAAAAAAAAB/AAAA/wAAAKoAAAAAAAAAAAAAAAAAAAAAAAAAAAAAAAAAAAAAAAAA&#10;AAAAAAAAAAAAAAAAAAAAAKoAAAD/AAAAfwAAAAAAAAAAAAAAAAAAAAAAAAB/AAAA/wAAAKoAAAAA&#10;AAAAAAAAAAAAAAAAAAAAAAAAAAAAAAAAAAAAAAAAAAAAAAAAAAAAAAAAAAAAAAAAAAAAAAAAAAAA&#10;AAAAAAAAAA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MYAAAANAAAAAAAAAAAAAAANAAAAxgAAAOQAAAAaAAAAAAAAAAAAAAAAAAAAAAAAAAAA&#10;AAAAAAAAAAAAAAAAAAAAAAAAAAAAAAAAAAA3AAAA8QAAAMYAAAANAAAAAAAAAAAAAAANAAAAxgAA&#10;AOQ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AAAAjAAAAA0AAAANAAAAxgAAAPEAAAA3AAAAAAAAAAAAAAAAAAAA&#10;AAAAAA0AAACcAAAA/wAAAMYAAAANAAAAAAAAAAAAAAAAAAAAAAAAAFUAAAD/AAAAjAAAAA0AAAAN&#10;AAAAxgAAAPEAAAA3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NQAAAD/AAAA/wAAAKkAAAAqAAAAAAAAAAAA&#10;AAAAAAAAAAAAAAAAAAAAAAAAnAAAAP8AAADGAAAADQAAAAAAAAAAAAAAAAAAAAAAAAAAAAAANwAA&#10;ANQAAAD/AAAA/wAAAKkAAAAq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10;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&#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10;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&#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10;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&#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10;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&#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10;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&#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10;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&#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&#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&#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&#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&#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&#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&#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10;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&#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10;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&#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10;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&#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10;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&#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10;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&#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10;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&#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10;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&#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EAAADGAAAADQAAAAAAAAAAAAAAAAAA&#10;AAAAAAAAAAAAAAAAAAAAAAAAAAAAAAAAAAAAAAAAAAAAAAAAAAAAAAAAAAAADQAAAFUAAACpAAAA&#10;/wAAAFUAAAAAAAAAAAAAAAAAAAAAAAAAAAAAAAAAAAAAAAAAAAAAAAAAAAAAAAAAAAAAAAAAAAAA&#10;AAAAAAAAAAAAAAANAAAAnAAAAFUAAAAAAAAAAAAAAAAAAAAAAAAAAAAAAAAAAAAAAAAAAAAAAAAA&#10;AAAAAAAAAAAAAAAAAAAAAAAAAAAAAAAAAAAAAAAAAAAAAAAAAAAAAAAAVQAAAJw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gAAAP8AAAD/AAAA/wAAAP8AAAD/AAAA&#10;/wAAAP8AAAD/AAAA1AAAAH8A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P8A&#10;AAD/AAAAfwAAAAAAAAAAAAAAKgAAAMYAAAD/AAAA8QAAAG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OQAAAAaAAAAAAAAAAAAAAAAAAAAAAAAAAAAAAAAAAAAAAAA&#10;AAAAAAAAAAAAAAAAAAAAAAAAAAAAAAAAAAAAAAAAAAAAAAAAAAAAAAAAAAAAAAAAAAAAAAAAAAAA&#10;AAAAAAAAAAAAAAAAAAAAAA0AAADGAAAAxg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cAAADxAAAAqgAAAAAAAAAAAAAAAAAAAAAAAAAA&#10;AAAAAAAAAAAAAAAAAAAAAAAAAAAAAAAAAAAAAAAAAAAAAAAAAAAAAAAAAAAAAAAAAAAAAAAAAAAA&#10;AAAAAAAAAAAAAAAAAAAAAAAAAAAAAAAAAAB/AAAA8QAAAD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B/AAAAAAAA&#10;AAAAAAAAAAAAAAAAAAAAAAAAAAAAAAAAAAAAAAAAAAAAAAAAAAAAAAAAAAAAAAAAAAAAAAAAAAAA&#10;AAAAAAAAAAAAAAAAAAAAAAAAAAAAAAAAAAAAAAAAAABVAAAA8QAAAF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1AAAAJwAAAANAAAAAAAAAAAAAAAAAAAAAAAAAAAAAAAAAAAAAAAAAAAAAAAAAAAAAAAAAAAA&#10;AAAAAAAAAAAAAAAAAAAAAAAAAAAAAAAAAAAAAAAAAAAAAA0AAACMAAAA8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CcAAAAVQAAAAAAAAAAAAAAAAAAAAAAAAAAAAAAAAAAAAAAAAAAAAAA&#10;AAAAAAAAAAAAAAAAAAAAAAAAAAAAAAAAAAAAAAAAAAAAAAAAAAAAAAAAAABVAAAAnA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27b/Zjo6&#10;/wAAAP8AAAD/Ojpm/7bb////////////////////////////////////////////////////////&#10;/////////////////////////////9v/kDoA/wAAAP8AAAD/AAAA/wAAAP8AAAD/AGa2////////&#10;////////////////////////////2/+QOgD/AAAA/wAAAP8AAAD/AAAA/wAAAP8AZrb/////////&#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tmb/OgAA/wBmtv/b///////b/7ZmOv8AADr/kNv/////////////////////////////////////&#10;/////////////////////////////////////////7Zm/wAAAP8AAAD/AAAA/wAAAP8AAAD/AAA6&#10;/5Db////////////////////////////////////tmb/AAAA/wAAAP8AAAD/AAAA/wAAAP8AADr/&#10;kN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25D/OgAA/wA6kP/b/////////////////9v/kDoA/wAAZv+2////////////////////&#10;///////////////////////////////////////////////////b/5A6Ov+Q2///////////////&#10;/////////////////////////////////////////////////9v/kDo6/5Db////////////////&#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tmYA/wAAAP86kNv//////////////////////9uQOv8AAAD/AGa2////&#10;//////////////////////////////////////////////////////////////+2Zv86Zrb/////&#10;/////////////////////////////////////////////////////////////7Zm/zpmtv//////&#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9uQ/zoAAP8AADr/kNv/////////////////////////25D/&#10;OgAA/wAAZv+2////////////////////////////////////////////////////////////2/+Q&#10;Ojr/kNv////////////////////////////////////////////////////////////////b/5A6&#10;Ov+Q2/////////////////////////////////////////////////////////////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&#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CcAAAAVQAAAA0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JAAAAGgAAAAAAAAAAAAAAAAAAAAAAAAANAAAAnAAAAP8AAACq&#10;AAAADQAAAAAAAAAAAAAAAAAAAAAAAAAAAAAAGgAAAMk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XAAAAtwAAAKoAAACqAAAAqgAAAKoAAACqAAAAtwAAAOQA&#10;AAC3AAAAqgAAAKoAAACqAAAAqgAAAKoAAAC3AAAA8QAAAOQ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&#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P8AAAD/AAAA/wAA&#10;AP8AAAD/AAAA/wAAAH8AAAAAAAAAAAAAAAAAAAA3AAAA8QAAAP8AAAD/AAAAnAAAAA0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P8AAAD/&#10;AAAAxgAAAHEAAAB/AAAA1AAAAP8AAADkAAAAGgAAAAAAAAB/AAAA/wAAAP8AAADxAAAAVQ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DxAAAANwAAAAAAAAAAAAAAAAAAAAAAAAB/AAAA/wAAAH8AAACpAAAA/wAAAP8AAADGAAAA&#10;Kg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fwAAAAAAAAAAAAAAAAAAAAAAAAAAAAAAAAAAAKoAAAD/AAAA/wAAAP8A&#10;AACMAAAADQ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wAAADcAAAAAAAAAAAAAAAAAAAAAAAAAAAAAAAAAAABVAAAA&#10;/wAAAPEAAAA3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JAAAAGgAAAAAAAAAAAAAA&#10;AAAAAAAAAAAAAAAAAAAAABoAAADJAAAAGgAAAAAAAAAAAAAAAAAAAAAAAAAAAAAAGgAAAMk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QAAADgA&#10;AAArAAAAKwAAACsAAAArAAAAKwAAACsAAAA4AAAAyQAAADgAAAArAAAAKwAAACsAAAArAAAAKwAA&#10;AIwAAADkAAAAGgAAAAA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P8AAAD/AAAA/wAAAP8AAAD/AAAA/wAAAP8AAAD/AAAA/wAA&#10;AP8AAAD/AAAA/wAAAP8AAAD/AAAA/wAAAOQ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nAAAAFUAAAAN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CPAAAAqgAAAKoAAACP&#10;AAAADQAAAAAAAACcAAAA/wAAAP8AAAD/AAAA1AAAABo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NcAAABiAAAAAAAAAAAAAABVAAAA/wAAAP8AAADGAAAAYgAAANQAAAB/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MYAAABiAAAAAAAAAGIAAAD/AAAA&#10;/wAAAH8AAAAAAAAAAAAAAAAAAACqAAAAfw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8QAAAP8A&#10;AAD/AAAA/wAAAMYAAAANAAAAAAAAAA0AAACMAAAA5AAAABo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NcAAAA3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1AAAADg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wAAAFUAAAB/AAAA1AAAAH8AAAAN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I8AAAANAAAAAAAAAAAAAAA4&#10;AAAAxgAAAMYAAABV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AAAAnAAAAOQAAACcAAAAHQ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JAAAAGgAAAAAAAAANAAAAYgAAAOEAAAD/AAAA/wAAAOEA&#10;AABiAAAADQ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KkAAACpAAAA8QAAAP8AAAD/AAAA&#10;xgAAADg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wAAAPEA&#10;AAB/AAAADQ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1AAAAEU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wAAADc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I8AAAAN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&#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oAAACMAAAA&#10;1AAAAP8AAAD/AAAA/wAAAP8AAADUAAAAnAAAADg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gAAAOEA&#10;AAD/AAAA/wAAAP8AAAD/AAAA/wAAAP8AAAD/AAAA/wAAAP8AAAD/AAAA8QAAAGI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&#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QAAABoAAAAA&#10;AAAAAAAAAAAAAAAAAAAAAAAAAAAAAAAAAAAAAAAAAAAAAAAAAAAAAA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AAAAAAAAAAAAAAAAAAAAAAAAAAAP8A&#10;AAD/AAAA/wAAAAD/AAD//wAA//8AAP//AAD//wAA//8MAP//DAD//wwA//8MAP//DAD//wwA//8M&#10;AP//DAD//wwA//8MAP//D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B/AAAAAAAAAAAAAAAAAAAAAAAAAAAAAAAAAAAAAAAAAAAAAAAAAAAAAAAAAAA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AAAAAAAAAAAAAAAA&#10;AAAAAAAAAAD/AAAA/wAAAP8AAAAA/wAA//8AAP//AAD//wAA//8AAP//DAD//wwA//8MAP//DAD/&#10;/wwA//8MAP//DAD//wwA//8MAP//DAD//ww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JwAAAANAAAAAAAAAAAAAAAAAAAAAAAAAAAAAAAAAAAAAAAAAAAA&#10;AAAA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AAA&#10;AAAAAAAAAAAAAAAAAAAAAAAA/wAAAP8AAAD/AAAAAP8AAP//AAD//wAA//8AAP//AAD//wwA//8M&#10;AP//DAD//wwA//8MAP//DAD//wwA//8MAP//DAD//wwA//8M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NQAAACqAAAA1AAAAMYAAAA4AAAAAAAAAAAAAAAAAAAA&#10;AAAAAAAAAAAA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AAAAAAAAAAAAAAAAAAAAAAAAAAAP8AAAD/AAAA/wAAAAD/eQD//3kA//95AP//eQD/&#10;/3kA//9FAP//RQD//0UA//9FAP//RQD//0UA//9FAP//RQD//0UA//9FAP//RQ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NcAAAA3AAAAAAAAAAAAAAAdAAAAnAAAANQA&#10;AACcAAAAHQ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AAAAAAAAAAAAAAAAAAAAAAAAAAD/AAAA/wAAAP8AAAAA/3kA//95&#10;AP//eQD//3kA//95AP//RQD//0UA//9FAP//RQD//0UA//9FAP//RQD//0UA//9FAP//RQD//0U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A6AAAADQAAAAAAAAAAAAAA&#10;AAAAAAAAAAAAAAAAVQAAANQAAADUAAAAVQAAAA0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AAAAAAAAAAAAAAAAAAAAAAAAAAA/wAAAP8AAAD/&#10;AAAAAP95AP//eQD//3kA//95AP//eQD//0UA//9FAP//RQD//0UA//9FAP//RQD//0UA//9FAP//&#10;RQD//0UA//9F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H8AAADxAAAAqQAAADg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AAAAAAAAAA&#10;AP8AAAD/AAAA/wAAAAD/AAD//wAA//8AAP//AAD//wAA//8wAP//MAD//zAA//8wAP//MAD//zAA&#10;//8wAP//MAD//zAA//8wAP//M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gAAADG&#10;AAAA8QAAAH8AAAAd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AAAAAAAAAAAA&#10;AAAAAAAAAAAAAAD/AAAA/wAAAP8AAAAA/wAA//8AAP//AAD//wAA//8AAP//MAD//zAA//8wAP//&#10;MAD//zAA//8wAP//MAD//zAA//8wAP//MAD//z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AAAAAAAAAAAAAAAAAAAAAAAAAAAP8AAAD/AAAA/wAAAADx/AD/&#10;8fwA//H8AP/x/AD/8fwA//9FAP//RQD//0UA//9FAP//RQD//0UA//9FAP//RQD//0UA//9FAP//&#10;RQ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AAAAAAAAAAAAAAAAAAAAAAAAAAD/AAAA/wAA&#10;AP8AAAAA/zAA//8wAP//MAD//zAA//8wAP//ggD//4IA//+CAP//ggD//4IA//+CAP//ggD//4IA&#10;//+CAP//ggD//4IA//++AP//vgD//74A//++AP//vgD//74A//++AP//vgD//74A//++AP//vg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AAAAAAAAAAAAAAAAAAAAAAA&#10;AAAA/wAAAP8AAAD/AAAAAP8wAP//MAD//zAA//8wAP//MAD//4IA//+CAP//ggD//4IA//+CAP//&#10;ggD//4IA//+CAP//ggD//4IA//+CAP//vgD//74A//++AP//vgD//74A//++AP//vgD//74A//++&#10;AP//vgD//74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AAAAAAAAAA&#10;AAAAAAAAAAAAAAAAAP8AAAD/AAAA/wAAAAD/MAD//zAA//8wAP//MAD//zAA//+CAP//ggD//4IA&#10;//+CAP//ggD//4IA//+CAP//ggD//4IA//+CAP//ggD//74A//++AP//vgD//74A//++AP//vgD/&#10;/74A//++AP//vgD//74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wAAAP8AAAD/AAAA/wAAAP8AAAD/AAAA&#10;/wAAAP8AAAD/AAAA/wAAAP8AAAD/AAAA/wAAAP8AAAD/AAAA/wAAAOQ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HAAAANw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wAAADcAAAAAAAAAAAAAAH8A&#10;AAB/AAAAAAAAAAAAAAAAAAAAAAAAAHIAAABV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&#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MkAAAAaAAAA&#10;AAAAAAAAAAA3AAAA1wAAABoAAAAAAAAAAAAAAAAAAAAaAAAAjw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5AAAANwAAAAAAAAAAAAAAAAAAAKoAAACqAAAAAAAAAAAAAAAAAAAANwAAANc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OQAAAAaAAAAAAAAAKoAAAD/AAAA/wAA&#10;AP8AAAD/AAAAqg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oAAAAqAAAAAAAAAAAAAAAAAAAAAAAA&#10;AAAAAAAdAAAAKwAAACsAAAArAAAAKwAAACsAAAArAAAAKwAAACsAAAArAAAAnAAAAOQ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Og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QAAABoAAAAAAAAAAAAAAAAAAAAAAAAAAAAAAAAAAAAAAAAAAAAA&#10;AHIAAABVAAAAAAAAAAA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EcAAABVAAAAVQAAAGIAAADkAAAAYgAAAFUAAABVAAAAVQAA&#10;AFUAAABVAAAAVQAAAFUAAABVAAAAqQAAAOQ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P8AAAD/AAAA/wAAAP8AAAD/AAAA/wAAAP8AAAD/AAAA/wAAAP8AAADGAAAAKg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IAAADkAAAAGg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wAAABo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OgAAAA0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Nc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0A&#10;AABxAAAAqgAAAKoAAACqAAAAqgAAAKoAAACqAAAAtwAAAPEAAADkAAAAGgAAAAA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xAAAA/wAAAP8AAAD/AAAA/wAAAP8AAAD/AAAA/wAAAP8AAAD/AAAA5AAAABoAAAAA&#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yAAAANwAAAAAAAAAA&#10;AAAAAAAAAAAAAAAA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&#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A0A&#10;AAAAAAAAAAAAAAAAAAAAAAAAAAAAAAAAAAAAAAAAGgAAALk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B0AAAAAAAAAAAAAAB0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AuQAAAP8AAADkAAAAGgAAAAAAAABVAAAAxgAAAJwAAAAN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JAAAAGgAA&#10;AAAAAAAaAAAAyQAAABoAAAAAAAAAAAAAAAAAAAAaAAAA5AAAAOQ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oAAABVAAAAAAAAABoAAADJAAAAGgAAAAAAAAAAAAAAKgAAAOQAAAD/AAAA&#10;qg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UAAADxAAAA/wAAAP8AAAD/AAAA&#10;/wAAAP8AAAD/AAAA8QAAAFU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QAAAJwA&#10;AADhAAAA/wAAAP8AAADxAAAAqQAAACo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Do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MkAAAAaAAAAAAAAAAAAAAAAAAAAAAAAAAAAAAAAAAAAAAAAAAAAAABy&#10;AAAAVQ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P8AAAD/&#10;AAAA/wAAAP8AAAD/AAAA/wAAAP8AAAD/AAAA/wAAAP8AAAD/AAAAxgAAACo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&#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AAAA/wAAAP8AAAD/AAAA/wAAAP8AAACcAAAAAAAAAAA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wAAAP8AAAD/AAAA/wAAAP8AAAD/AAAA/wAAAFUAAAAAAAAAAA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wAAANQAAAA4AAAAAAAAAAAAAAAdAAAAqQAAAP8AAACqAAAAAAAA&#10;AAAAAAAA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KoAAAAAAAAAAAAAAAAAAAAAAAAAAAAAAAAAAACq&#10;AAAA5AAAABoAAAAAAAAAAA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NcAAAA3AAAAAAAAAAAAAAAAAAAAAAAA&#10;AAAAAAAAAAAANwAAANc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JAAAAGgAAAAAAAAAA&#10;AAAAAAAAAAAAAAAAAAAAAAAAABoAAADJAAAAGgAAAAAAAAAAAAAAAAAAAAAAAAAAAAAAGgAAAMk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NcAAAB/AAAAVQAAAFUAAABVAAAAVQAAAFUAAABVAAAAfwAAAKkAAABVAAAAVQAAAFUA&#10;AABVAAAAVQAAAGIAAADUAAAA5AAAABo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P8AAAD/AAAA/wAAAP8AAAD/AAAA/wAAAP8AAAD/AAAA&#10;/wAAAP8AAAD/AAAA/wAAAP8AAAD/AAAA/wAAAOQ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P8AAAD/AAAA/wAAAP8AAAD/AAAA/wAAAP8A&#10;AAD/AAAA/wAAAP8AAAD/AAAA/wAAAP8AAAD/AAAA/wAAAP8AAADkAAAAGgAAAAA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B/AAAAKwAAACsAAAArAAAA&#10;KwAAACsAAAArAAAAKwAAACsAAAArAAAAKwAAACsAAAArAAAAKwAAACsAAAB/AAAA5AAAABoAAAAA&#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&#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&#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9uQOv8AAAD/AABm&#10;/7b///////////////////////////+2/2YAAP8AAAD/Zrb/////////////////////////////&#10;////////////////////////////tmb/AAAA/wAAAP86Omb/kJC2/9v/////////////////////&#10;//////////////////////////+2Zv8AAAD/AAAA/zo6Zv+QkLb/2///////////////////////&#10;////////////////////////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7ZmAP8AAAD/&#10;ADqQ/9v///////////////////////////+2/2YAAP8AAAD/OpDb////////////////////////&#10;/////////////////////////////////////////////////////////////////////7Zm/wAA&#10;AP8AZrb/////////////////////////////////////////////////////////////tmb/AAAA&#10;/wBmtv//////////////////////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bkDr/AAAA/wAAZv+2////////////////////////////tv9mAAD/AAAA/2a2////////////&#10;////////////////////////////////////////////////////////////////////////////&#10;////////tv9mAAD/OpDb////////////////////////////////////////////////////////&#10;//////+2/2YAAP86kNv//////////////////////w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9uQ/zoAAP8AADr/kNv/////////////////////////25D/OgAA/wAAZv+2&#10;////////////////////////////////////////////////////////////////////////////&#10;////////////////////25D/OgAA/2a2////////////////////////////////////////////&#10;///////////////////bkP86AAD/Zrb///////////////////////8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2ZgD/AAAA/zqQ2///////////////////////25A6&#10;/wAAAP8AZrb/////////////////////////////////////////////////////////////////&#10;/////////////////////////////////7Zm/wA6kP/b////////////////////////////////&#10;////////////////////////////////tmb/ADqQ/9v/////////////////////////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9uQ/zoAAP8AOpD/2///////////&#10;///////b/5A6AP8AAGb/tv//////////////////////////////////////////////////////&#10;/////9v/tra2/9v///////////////////////////+2/2Y6Ov+Q2///////////////////////&#10;////2/+2trb/2////////////////////////////7b/Zjo6/5Db////////////////////////&#10;/////w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tmb/AAAA&#10;/zqQtv/b///////b/5A6AP8AADr/kNv//////////////////////////9v/tmY6/wAAAP8AOpD/&#10;2///////////////25A6/wAAAP8AADr/ZpC2/9v/////////27aQ/2Y6Zv+22///////////////&#10;///////////////bkDr/AAAA/wAAOv9mkLb/2//////////btpD/Zjpm/7bb////////////////&#10;//////////////////8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bkP9mOgD/AAAA/wAAAP86ZpD/ttv//////////////////////////////////7Zm&#10;Ov8AAAD/ADqQ/9v/////////////////2/+QZjr/AAAA/wAAAP8AAAD/Ojpm/5C22///////////&#10;///////////////////////////////b/5BmOv8AAAD/AAAA/wAAAP86Omb/kLbb////////////&#10;////////////////////////////////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gAAABxAAAAxgAAAPEAAABVAAAAAAAAAAAAAAAAAAAAAAAAAAAAAAAA&#10;AAAAAAAAAAAAAAANAAAAfwAAAPEAAAD/AAAA/wAAAMYAAABVAAAAAAAAAAAAAAAAAAAAAAAAAAAA&#10;AAAAAAAAAAAAAAAAAAANAAAAxgAAAP8AAAD/AAAA/wAAAP8AAAD/AAAAqgAAAAAAAAAAAAAAAAAA&#10;AAAAAAAAAAAAAAAAACoAAADGAAAA/wAAAP8AAADGAAAAK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xgAAAP8AAAD/AAAA8QAAAKkAAAAqAAAAAAAAAAAAAAAAAAAAAAAAAAAAAAAAAAAAAAAAAAAAAAAq&#10;AAAAxgAAAP8AAAD/AAAAxgAAACoAAAAAAAAAAAAAAAAAAAAAAAAAAAAAAAAAAAAAAAAAAAAAACoA&#10;AADGAAAA/wAAAP8AAADGAAAAKgAAAAAAAAAAAAAAAAAAAAAAAAAAAAAAAAAAAAAAAAAAAAAAKgAA&#10;AMYAAAD/AAAA/wAAAMYAAA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oAAADGAAAA/wAAAP8AAADxAAAA&#10;qQAAACoAAAAAAAAAAAAAAAAAAAAAAAAAAAAAAAAAAAAAAAAAAAAAACoAAADGAAAA/wAAAP8AAADG&#10;AAAAKgAAAAAAAAAAAAAAAAAAAAAAAAAAAAAAAAAAAAAAAAAAAAAADQAAAMYAAAD/AAAA/wAAAP8A&#10;AAD/AAAA/wAAAKoAAAAAAAAAAAAAAAAAAAAAAAAAAAAAAAAAAAAqAAAAxgAAAP8AAAD/AAAAxgAA&#10;AC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AAAMYAAAD/AAAA/wAAAPEAAACpAAAAKgAAAAAAAAAAAAAA&#10;AAAAAAAAAAAAAAAAAAAAAAAAAAAAAAAAOAAAAHEAAADGAAAA8QAAAFUAAAAAAAAAAAAAAAAAAAAA&#10;AAAAAAAAAAAAAAAAAAAAAAAAAAAAAAAqAAAAxgAAAP8AAAD/AAAAxgAAACoAAAAAAAAAAAAAAAAA&#10;AAAAAAAAAAAAAAAAAAAAAAAAAAAAACoAAADGAAAA/wAAAP8AAADGAAAAK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xgAAAP8AAAD/AAAA8QAAAKkAAAAqAAAAAAAAAAAAAAAAAAAAAAAAAAAAAAAAAAAA&#10;AAAAAAAAAAA4AAAAcQAAAMYAAADxAAAAVQAAAAAAAAAAAAAAAAAAAAAAAAAAAAAAAAAAAAAAAAAA&#10;AAAAAAAAAA0AAADGAAAA/wAAAP8AAAD/AAAA/wAAAP8AAACqAAAAAAAAAAAAAAAAAAAAAAAAAAAA&#10;AAAAAAAAKgAAAMYAAAD/AAAA/wAAAMYAAA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wAAAC3AAAA1AAAAP8AAAD/AAAAVQAAAAAAAAAAAAAAAAAA&#10;AAAAAAAAAAAAAAAAAAAAAAAaAAAA1AAAANQAAAAqAAAAAAAAAA0AAACcAAAA/wAAAH8AAAAAAAAA&#10;AAAAAAAAAAAAAAAAAAAAAAAAAAAAAAAAVQAAAP8AAAD/AAAA/wAAAP8AAAD/AAAA8QAAADcAAAAA&#10;AAAAAAAAAAAAAAAAAAAAAAAAAFUAAADxAAAAqgAAAA0AAAANAAAAnAAAAPEAAAA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P8AAAD/AAAA/wAAAP8AAAD/AAAA8QAAAFUAAAAAAAAAAAAAAAAAAAAAAAAAAAAA&#10;AAAAAABVAAAA8QAAAKoAAAANAAAADQAAAJwAAADxAAAANwAAAAAAAAAAAAAAAAAAAAAAAAAAAAAA&#10;AAAAAFUAAADxAAAAqgAAAA0AAAANAAAAnAAAAPEAAAA3AAAAAAAAAAAAAAAAAAAAAAAAAAAAAAAA&#10;AAAAVQAAAPEAAACqAAAADQAAAA0AAACcAAAA8QAAAD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wAAAP8A&#10;AAD/AAAA/wAAAP8AAADxAAAAVQAAAAAAAAAAAAAAAAAAAAAAAAAAAAAAAAAAAFUAAADxAAAAqgAA&#10;AA0AAAANAAAAnAAAAPEAAAA3AAAAAAAAAAAAAAAAAAAAAAAAAAAAAAAAAAAAAAAAAFUAAAD/AAAA&#10;/wAAAP8AAAD/AAAA/wAAAPEAAAA3AAAAAAAAAAAAAAAAAAAAAAAAAAAAAABVAAAA8QAAAKoAAAAN&#10;AAAADQAAAJwAAADxAAAAN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P8AAAD/AAAA/wAAAP8AAAD/AAAA/wAAAPEA&#10;AABVAAAAAAAAAAAAAAAAAAAAAAAAAAAAAAAAAAAAnAAAALcAAADUAAAA/wAAAP8AAABVAAAAAAAA&#10;AAAAAAAAAAAAAAAAAAAAAAAAAAAAAAAAAAAAAABVAAAA8QAAAKoAAAANAAAADQAAAJwAAADxAAAA&#10;NwAAAAAAAAAAAAAAAAAAAAAAAAAAAAAAAAAAAFUAAADxAAAAqgAAAA0AAAANAAAAnAAAAPEAAAA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wAAAP8AAAD/AAAA/wAAAP8AAAD/AAAA8QAAAFUAAAAAAAAAAAAAAAAA&#10;AAAAAAAAAAAAAAAAAACcAAAAtwAAANQAAAD/AAAA/wAAAFUAAAAAAAAAAAAAAAAAAAAAAAAAAAAA&#10;AAAAAAAAAAAAAAAAAAAAAABVAAAA/wAAAP8AAAD/AAAA/wAAAP8AAADxAAAANwAAAAAAAAAAAAAA&#10;AAAAAAAAAAAAAAAAVQAAAPEAAACqAAAADQAAAA0AAACcAAAA8Q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FUAAAAA&#10;AAAAAAAAAAAAAAAAAAAAAAAAAAAAAAANAAAAxgAAAOQAAAAaAAAAAAAAAAAAAAAAAAAAAAAAAKoA&#10;AAD/AAAAVQAAAAAAAAAAAAAAAAAAAAAAAAAAAAAADQAAALkAAAA3AAAAAAAAAAAAAAAAAAAAAAAA&#10;AAAAAAAAAAAAAAAAAAAAAAAAAAAAAAAAADcAAADxAAAAxgAAAA0AAAAAAAAAAAAAAA0AAADG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IwAAAANAAAAAAAAAA0AAACMAAAA/wAAAP8AAADkAAAAGgAAAAAAAAAA&#10;AAAAAAAAAAAAAAA3AAAA8QAAAMYAAAANAAAAAAAAAAAAAAANAAAAxgAAAOQAAAAaAAAAAAAAAAAA&#10;AAAAAAAAAAAAADcAAADxAAAAxgAAAA0AAAAAAAAAAAAAAA0AAADGAAAA5AAAABoAAAAAAAAAAAAA&#10;AAAAAAAAAAAANwAAAPEAAADGAAAADQAAAAAAAAAAAAAADQAAAMY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jAAAAA0AAAAAAAAADQAAAIwAAAD/AAAA/wAAAOQAAAAaAAAAAAAAAAAAAAAAAAAAAAAAADcAAADx&#10;AAAAxgAAAA0AAAAAAAAAAAAAAA0AAADGAAAA5AAAABoAAAAAAAAAAAAAAAAAAAAAAAAAAAAAAA0A&#10;AAC5AAAANwAAAAAAAAAAAAAAAAAAAAAAAAAAAAAAAAAAAAAAAAAAAAAAAAAAAAAAAAA3AAAA8QAA&#10;AMYAAAANAAAAAAAAAAAAAAANAAAAxg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CMAAAADQAAAAAAAAANAAAA&#10;jAAAAP8AAAD/AAAA5AAAABoAAAAAAAAAAAAAAAAAAAAAAAAAAAAAAAAAAAAAAAAAGgAAAOQAAAD/&#10;AAAAVQAAAAAAAAAAAAAAAAAAAAAAAAAAAAAAAAAAAAAAAAA3AAAA8QAAAMYAAAANAAAAAAAAAAAA&#10;AAANAAAAxgAAAOQAAAAaAAAAAAAAAAAAAAAAAAAAAAAAADcAAADxAAAAxgAAAA0AAAAAAAAAAAAA&#10;AA0AAADG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8QAAAIwAAAANAAAAAAAAAA0AAACMAAAA/wAAAP8AAADkAAAA&#10;GgAAAAAAAAAAAAAAAAAAAAAAAAAAAAAAAAAAAAAAAAAaAAAA5AAAAP8AAABVAAAAAAAAAAAAAAAA&#10;AAAAAAAAAAAAAAAAAAAAAAAAAAAAAAANAAAAuQAAADcAAAAAAAAAAAAAAAAAAAAAAAAAAAAAAAAA&#10;AAAAAAAAAAAAAAAAAAAAAAAANwAAAPEAAADGAAAADQAAAAAAAAAAAAAADQAAAMY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P8AAABVAAAAAAAAAAAAAAAAAAAAAAAAAAAAAAAAAAAAVQAAAP8AAACqAAAAAAAAAAAAAAAAAAAA&#10;AAAAAAAAAAA3AAAA8QAAAOQAAAAaAAAAAAAAAAAAAAAAAAAAAAAAAFUAAACcAAAAAAAAAAAAAAAA&#10;AAAAAAAAAAAAAAAAAAAAAAAAAAAAAAAAAAAAAAAAAAAAAACqAAAA/wAAAH8AAAAAAAAAAAAAAAAA&#10;AAAAAAAAfwAAAP8AAAC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AAAAFUAAAAAAAAAAAAAAAAAAAAAAAAAAAAAAFUAAAD/AAAA/wAA&#10;AH8AAAAAAAAAAAAAAAAAAAAAAAAAqgAAAP8AAAB/AAAAAAAAAAAAAAAAAAAAAAAAAH8AAAD/AAAA&#10;qgAAAAAAAAAAAAAAAAAAAAAAAACqAAAA/wAAAH8AAAAAAAAAAAAAAAAAAAAAAAAAfwAAAP8AAACq&#10;AAAAAAAAAAAAAAAAAAAAAAAAAKoAAAD/AAAAfwAAAAAAAAAAAAAAAAAAAAAAAAB/AAAA/wAAA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cAAAAVQAAAAAAAAAAAAAAAAAAAAAAAAAAAAAAVQAAAP8AAAD/AAAAfwAAAAAAAAAAAAAAAAAA&#10;AAAAAACqAAAA/wAAAH8AAAAAAAAAAAAAAAAAAAAAAAAAfwAAAP8AAACqAAAAAAAAAAAAAAAAAAAA&#10;AAAAAAAAAABVAAAAnAAAAAAAAAAAAAAAAAAAAAAAAAAAAAAAAAAAAAAAAAAAAAAAAAAAAAAAAAAA&#10;AAAAqgAAAP8AAAB/AAAAAAAAAAAAAAAAAAAAAAAAAH8AAAD/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wAAABVAAAAAAAAAAAA&#10;AAAAAAAAAAAAAAAAAABVAAAA/wAAAP8AAAB/AAAAAAAAAAAAAAAAAAAAAAAAAAAAAAAAAAAAAAAA&#10;ABoAAADkAAAA/wAAAFUAAAAAAAAAAAAAAAAAAAAAAAAAAAAAAAAAAAAAAAAAqgAAAP8AAAB/AAAA&#10;AAAAAAAAAAAAAAAAAAAAAH8AAAD/AAAAqgAAAAAAAAAAAAAAAAAAAAAAAACqAAAA/wAAAH8AAAAA&#10;AAAAAAAAAAAAAAAAAAAAfwAAAP8AAAC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AAAAFUAAAAAAAAAAAAAAAAAAAAAAAAAAAAAAFUA&#10;AAD/AAAA/wAAAH8AAAAAAAAAAAAAAAAAAAAAAAAAAAAAAAAAAAAAAAAAGgAAAOQAAAD/AAAAVQAA&#10;AAAAAAAAAAAAAAAAAAAAAAAAAAAAAAAAAAAAAAAAAAAAVQAAAJwAAAAAAAAAAAAAAAAAAAAAAAAA&#10;AAAAAAAAAAAAAAAAAAAAAAAAAAAAAAAAAAAAAKoAAAD/AAAAfwAAAAAAAAAAAAAAAAAAAAAAAAB/&#10;AAAA/wAAAK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AAAAVQAAAAAAAAAAAAAAAAAAAAAAAAAAAAAAAAAAAKoAAAD/AAAAfwAAAAAA&#10;AAAAAAAAAAAAAAAAAAAAAAAADQAAAMYAAAD/AAAAVQAAAAAAAAAAAAAAAAAAAA0AAAC5AAAANwAA&#10;AAAAAAAAAAAAAAAAAAAAAAAAAAAAAAAAAAAAAAAAAAAAAAAAAAAAAAA3AAAA8QAAAPEAAAA3AAAA&#10;AAAAAAAAAAAAAAAAAAAAADcAAADx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IIAAAAAAAAAAAAAAAAAAAAAAAAAAAAAAAAAAAAN&#10;AAAAxgAAAP8AAACqAAAAAAAAAAAAAAAAAAAANwAAAPEAAADxAAAANwAAAAAAAAAAAAAAAAAAAAAA&#10;AAA3AAAA8QAAAOQAAAAaAAAAAAAAAAAAAAA3AAAA8QAAAPEAAAA3AAAAAAAAAAAAAAAAAAAAAAAA&#10;ADcAAADxAAAA5AAAABoAAAAAAAAAAAAAADcAAADxAAAA8QAAADcAAAAAAAAAAAAAAAAAAAAAAAAA&#10;NwAAAPE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ggAAAAAAAAAAAAAAAAAAAAAAAAAAAAAAAAAAAA0AAADGAAAA/wAAAKoAAAAA&#10;AAAAAAAAAAAAAAA3AAAA8QAAAPEAAAA3AAAAAAAAAAAAAAAAAAAAAAAAADcAAADxAAAA5AAAABoA&#10;AAAAAAAAAAAAAAAAAAANAAAAuQAAADcAAAAAAAAAAAAAAAAAAAAAAAAAAAAAAAAAAAAAAAAAAAAA&#10;AAAAAAAAAAAANwAAAPEAAADxAAAANwAAAAAAAAAAAAAAAAAAAAAAAAA3AAAA8Q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CCAAAA&#10;AAAAAAAAAAAAAAAAAAAAAAAAAAAAAAAADQAAAMYAAAD/AAAAqgAAAAAAAAAAAAAAAAAAAAAAAAAA&#10;AAAAAAAAAAAAAAAaAAAA5AAAAP8AAABVAAAAAAAAAAAAAAAAAAAAAAAAAAAAAAAAAAAANwAAAPEA&#10;AADxAAAANwAAAAAAAAAAAAAAAAAAAAAAAAA3AAAA8QAAAOQAAAAaAAAAAAAAAAAAAAA3AAAA8QAA&#10;APEAAAA3AAAAAAAAAAAAAAAAAAAAAAAAADcAAADx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IIAAAAAAAAAAAAAAAAAAAAAAAAA&#10;AAAAAAAAAAANAAAAxgAAAP8AAACqAAAAAAAAAAAAAAAAAAAAAAAAAAAAAAAAAAAAAAAAABoAAADk&#10;AAAA/wAAAFUAAAAAAAAAAAAAAAAAAAAAAAAAAAAAAAAAAAAAAAAADQAAALkAAAA3AAAAAAAAAAAA&#10;AAAAAAAAAAAAAAAAAAAAAAAAAAAAAAAAAAAAAAAAAAAAADcAAADxAAAA8QAAADcAAAAAAAAAAAAA&#10;AAAAAAAAAAAANwAAAPE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FUAAAAAAAAAAAAAAAAAAAAAAAAAAAAAAA0AAADGAAAA&#10;/wAAAH8AAAAAAAAAAAAAAAAAAAAAAAAAAAAAAAAAAACqAAAA/wAAAH8AAAAAAAAAAAAAAAAAAABV&#10;AAAA/wAAAP8AAADGAAAAcQAAAA0AAAAAAAAAAAAAAAAAAAAAAAAAAAAAAAAAAAAAAAAAfwAAAP8A&#10;AADkAAAAGgAAAAAAAAAAAAAAAAAAAAAAAAAaAAAA5AAAAP8AAAB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oAAAD/AAAAfwAAAAAAAAAAAAAAAAAAAH8AAAD/AAAA5AAAABoAAAAAAAAA&#10;AAAAAAAAAAAAAAAAGgAAAOQAAAD/AAAAVQAAAAAAAAAAAAAAfwAAAP8AAADkAAAAGgAAAAAAAAAA&#10;AAAAAAAAAAAAAAAaAAAA5AAAAP8AAABVAAAAAAAAAAAAAAB/AAAA/wAAAOQAAAAaAAAAAAAAAAAA&#10;AAAAAAAAAAAAABoAAADkAAAA/wAAAF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8AAAB/AAAAAAAAAAAAAAAAAAAAfwAAAP8AAADkAAAAGgAAAAAAAAAAAAAAAAAAAAAAAAAaAAAA&#10;5AAAAP8AAABVAAAAAAAAAAAAAAAAAAAAVQAAAP8AAAD/AAAAxgAAAHEAAAANAAAAAAAAAAAAAAAA&#10;AAAAAAAAAAAAAAAAAAAAAAAAAH8AAAD/AAAA5AAAABoAAAAAAAAAAAAAAAAAAAAAAAAAGgAAAOQA&#10;AAD/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AAAA/wAAAH8AAAAAAAAAAAAA&#10;AAAAAAAAAAAAAAAAAAAAAAAAAAAAGgAAAOQAAAD/AAAAVQAAAAAAAAAAAAAAAAAAAAAAAAAAAAAA&#10;AAAAAH8AAAD/AAAA5AAAABoAAAAAAAAAAAAAAAAAAAAAAAAAGgAAAOQAAAD/AAAAVQAAAAAAAAAA&#10;AAAAfwAAAP8AAADkAAAAGgAAAAAAAAAAAAAAAAAAAAAAAAAaAAAA5AAAAP8AAAB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oAAAD/AAAAfwAAAAAAAAAAAAAAAAAAAAAAAAAAAAAAAAAA&#10;AAAAAAAaAAAA5AAAAP8AAABVAAAAAAAAAAAAAAAAAAAAAAAAAAAAAAAAAAAAAAAAAFUAAAD/AAAA&#10;/wAAAMYAAABxAAAADQAAAAAAAAAAAAAAAAAAAAAAAAAAAAAAAAAAAAAAAAB/AAAA/wAAAOQAAAAa&#10;AAAAAAAAAAAAAAAAAAAAAAAAABoAAADkAAAA/wAAAF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P8AAABVAAAAAAAAAAAAAAAAAAAAAAAAAAAA&#10;AAANAAAAxgAAAP8AAACqAAAAAAAAAAAAAAAAAAAAAAAAAAAAAAAAAAAAqgAAAP8AAACqAAAAAAAA&#10;AAAAAAANAAAAxgAAAP8AAAD/AAAA/wAAAP8AAADxAAAAfwAAAA0AAAAAAAAAAAAAAAAAAAAAAAAA&#10;AAAAAKoAAAD/AAAA5AAAABoAAAAAAAAAAAAAAAAAAAAAAAAADQAAAMYAAAD/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FUAAAAAAAAAAAAAAAAAAACqAAAA/wAAAOQA&#10;AAAaAAAAAAAAAAAAAAAAAAAAAAAAAA0AAADGAAAA/wAAAH8AAAAAAAAAAAAAAKoAAAD/AAAA5AAA&#10;ABoAAAAAAAAAAAAAAAAAAAAAAAAADQAAAMYAAAD/AAAAfwAAAAAAAAAAAAAAqgAAAP8AAADkAAAA&#10;GgAAAAAAAAAAAAAAAAAAAAAAAAANAAAAxgAAAP8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AAAAVQAAAAAAAAAAAAAAAAAAAKoAAAD/AAAA5AAAABoAAAAAAAAAAAAAAAAA&#10;AAAAAAAADQAAAMYAAAD/AAAAfwAAAAAAAAAAAAAADQAAAMYAAAD/AAAA/wAAAP8AAAD/AAAA8QAA&#10;AH8AAAANAAAAAAAAAAAAAAAAAAAAAAAAAAAAAACqAAAA/wAAAOQAAAAaAAAAAAAAAAAAAAAAAAAA&#10;AAAAAA0AAADGAAAA/w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BV&#10;AAAAAAAAAAAAAAAAAAAAAAAAAAAAAAAAAAAAAAAAABoAAADkAAAA/wAAAFUAAAAAAAAAAAAAAAAA&#10;AAAAAAAAAAAAAAAAAACqAAAA/wAAAOQAAAAaAAAAAAAAAAAAAAAAAAAAAAAAAA0AAADGAAAA/wAA&#10;AH8AAAAAAAAAAAAAAKoAAAD/AAAA5AAAABoAAAAAAAAAAAAAAAAAAAAAAAAADQAAAMYAAAD/AAAA&#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FUAAAAAAAAAAAAAAAAAAAAA&#10;AAAAAAAAAAAAAAAAAAAAGgAAAOQAAAD/AAAAVQAAAAAAAAAAAAAAAAAAAAAAAAAAAAAAAAAAAA0A&#10;AADGAAAA/wAAAP8AAAD/AAAA/wAAAPEAAAB/AAAADQAAAAAAAAAAAAAAAAAAAAAAAAAAAAAAqgAA&#10;AP8AAADkAAAAGgAAAAAAAAAAAAAAAAAAAAAAAAANAAAAxgAAAP8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D/AAAAVQAAAAAAAAAAAAAA&#10;AAAAAAAAAAAAAAAAAAAAAKoAAAD/AAAAxgAAAA0AAAAAAAAAAAAAAAAAAAAAAAAAAAAAAKoAAAD/&#10;AAAAqgAAAAAAAAAAAAAAAAAAAAAAAAANAAAAOAAAAIwAAADxAAAA/wAAAP8AAADGAAAADQAAAAAA&#10;AAAAAAAAAAAAAA0AAADGAAAA/wAAAMYAAAANAAAAAAAAAAAAAAAAAAAAAAAAAA0AAADGAAAA/w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MYAAAANAAAAAAAAAAAAAAANAAAA&#10;xgAAAP8AAADGAAAADQAAAAAAAAAAAAAAAAAAAAAAAAANAAAAxgAAAP8AAACqAAAAAAAAAA0AAADG&#10;AAAA/wAAAMYAAAANAAAAAAAAAAAAAAAAAAAAAAAAAA0AAADGAAAA/wAAAKoAAAAAAAAADQAAAMYA&#10;AAD/AAAAxgAAAA0AAAAAAAAAAAAAAAAAAAAAAAAADQAAAMYAAAD/AAAA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xgAAAA0AAAAAAAAAAAAAAA0AAADGAAAA/wAAAMYAAAANAAAA&#10;AAAAAAAAAAAAAAAAAAAAAA0AAADGAAAA/wAAAKoAAAAAAAAAAAAAAAAAAAAAAAAADQAAADgAAACM&#10;AAAA8QAAAP8AAAD/AAAAxgAAAA0AAAAAAAAAAAAAAAAAAAANAAAAxgAAAP8AAADGAAAADQAAAAAA&#10;AAAAAAAAAAAAAAAAAAANAAAAxgAAAP8AAAC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GAAAADQAAAAAAAAAAAAAAAAAAAAAAAAAAAAAAAAAAAAAAAAAaAAAA5AAAAP8AAABVAAAA&#10;AAAAAAAAAAAAAAAAAAAAAAAAAAANAAAAxgAAAP8AAADGAAAADQAAAAAAAAAAAAAAAAAAAAAAAAAN&#10;AAAAxgAAAP8AAACqAAAAAAAAAA0AAADGAAAA/wAAAMYAAAANAAAAAAAAAAAAAAAAAAAAAAAAAA0A&#10;AADGAAAA/wAAAK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MYAAAANAAAAAAAA&#10;AAAAAAAAAAAAAAAAAAAAAAAAAAAAAAAAABoAAADkAAAA/wAAAFUAAAAAAAAAAAAAAAAAAAAAAAAA&#10;AAAAAAAAAAAAAAAAAAAAAA0AAAA4AAAAjAAAAPEAAAD/AAAA/wAAAMYAAAANAAAAAAAAAAAAAAAA&#10;AAAADQAAAMYAAAD/AAAAxgAAAA0AAAAAAAAAAAAAAAAAAAAAAAAADQAAAMYAAAD/AAAAq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FUA&#10;AAAAAAAAAAAAAAAAAAAAAAAAAAAAAAAAAABVAAAA/wAAAP8AAABVAAAAAAAAAAAAAAAAAAAAAAAA&#10;AA0AAADGAAAA/wAAAKoAAAAAAAAAAAAAAAAAAAAAAAAAAAAAAAAAAAAAAAAADQAAAJwAAAD/AAAA&#10;/wAAAKoAAAAAAAAAAAAAAAAAAAANAAAAxgAAAP8AAADGAAAADQAAAAAAAAAAAAAAAAAAAAAAAAAN&#10;AAAAxgAAAP8AAAC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PEAAAA3AAAAAAAAAAAA&#10;AAAAAAAADQAAAMYAAAD/AAAAxgAAAA0AAAAAAAAAAAAAAAAAAAAAAAAADQAAAMYAAAD/AAAAqgAA&#10;AAAAAAANAAAAxgAAAP8AAADGAAAADQAAAAAAAAAAAAAAAAAAAAAAAAANAAAAxgAAAP8AAACqAAAA&#10;AAAAAA0AAADGAAAA/wAAAMYAAAANAAAAAAAAAAAAAAAAAAAAAAAAAA0AAADGAAAA/wAAAK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8QAAADcAAAAAAAAAAAAAAAAAAAANAAAAxgAAAP8A&#10;AADGAAAADQAAAAAAAAAAAAAAAAAAAAAAAAANAAAAxgAAAP8AAACqAAAAAAAAAAAAAAAAAAAAAAAA&#10;AAAAAAAAAAAAAAAAAA0AAACcAAAA/wAAAP8AAACqAAAAAAAAAAAAAAAAAAAADQAAAMYAAAD/AAAA&#10;xgAAAA0AAAAAAAAAAAAAAAAAAAAAAAAADQAAAMYAAAD/AAAAq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xAAAANwAAAAAAAAAAAAAAAAAAAAAAAAAAAAAAAAAAAAAAAAAAAAAAGgAAAOQA&#10;AAD/AAAAVQAAAAAAAAAAAAAAAAAAAAAAAAAAAAAADQAAAMYAAAD/AAAAxgAAAA0AAAAAAAAAAAAA&#10;AAAAAAAAAAAADQAAAMYAAAD/AAAAqgAAAAAAAAANAAAAxgAAAP8AAADGAAAADQAAAAAAAAAAAAAA&#10;AAAAAAAAAAANAAAAxgAAAP8A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EAAAA3&#10;AAAAAAAAAAAAAAAAAAAAAAAAAAAAAAAAAAAAAAAAAAAAAAAaAAAA5AAAAP8AAABVAAAAAAAAAAAA&#10;AAAAAAAAAAAAAAAAAAAAAAAAAAAAAAAAAAAAAAAAAAAAAAAAAAANAAAAnAAAAP8AAAD/AAAAqgAA&#10;AAAAAAAAAAAAAAAAAA0AAADGAAAA/wAAAMYAAAANAAAAAAAAAAAAAAAAAAAAAAAAAA0AAADGAAAA&#10;/wAAAK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P8AAABVAAAAAAAAAAAAAAAAAAAAAAAAAAAAAAAAAAAAAAAAAH8AAAD/AAAA8QAAAGIAAAAA&#10;AAAAAAAAADgAAACpAAAA/wAAAP8AAAB/AAAAAAAAAAAAAAAAAAAAAAAAAAAAAAAAAAAAAAAAAAAA&#10;AAAAAAAAfwAAAP8AAAD/AAAAVQAAAAAAAAAAAAAADQAAAMYAAAD/AAAAxgAAAA0AAAAAAAAAAAAA&#10;AAAAAAAAAAAADQAAAMY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B/AAAA&#10;AAAAAAAAAAAAAAAAAAAAAA0AAADGAAAA/wAAAMYAAAANAAAAAAAAAAAAAAAAAAAAAAAAAA0AAADG&#10;AAAA/wAAAKoAAAAAAAAADQAAAMYAAAD/AAAAxgAAAA0AAAAAAAAAAAAAAAAAAAAAAAAADQAAAMYA&#10;AAD/AAAAqgAAAAAAAAANAAAAxgAAAP8AAADGAAAADQAAAAAAAAAAAAAAAAAAAAAAAAANAAAAxgAA&#10;AP8AAAC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H8AAAAAAAAAAAAAAAAAAAAAAAAA&#10;DQAAAMYAAAD/AAAAxgAAAA0AAAAAAAAAAAAAAAAAAAAAAAAADQAAAMYAAAD/AAAAqgAAAAAAAAAA&#10;AAAAAAAAAAAAAAAAAAAAAAAAAAAAAAAAAAAAAAAAAH8AAAD/AAAA/wAAAFUAAAAAAAAAAAAAAA0A&#10;AADGAAAA/wAAAMYAAAANAAAAAAAAAAAAAAAAAAAAAAAAAA0AAADGAAAA/wAAAK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fwAAAAAAAAAAAAAAAAAAAAAAAAAAAAAAAAAAAAAAAAAAAAAA&#10;AAAAABoAAADkAAAA/wAAAFUAAAAAAAAAAAAAAAAAAAAAAAAAAAAAAA0AAADGAAAA/wAAAMYAAAAN&#10;AAAAAAAAAAAAAAAAAAAAAAAAAA0AAADGAAAA/wAAAKoAAAAAAAAADQAAAMYAAAD/AAAAxgAAAA0A&#10;AAAAAAAAAAAAAAAAAAAAAAAADQAAAMYAAAD/AAAAq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B/AAAAAAAAAAAAAAAAAAAAAAAAAAAAAAAAAAAAAAAAAAAAAAAAAAAAGgAAAOQAAAD/AAAA&#10;VQAAAAAAAAAAAAAAAAAAAAAAAAAAAAAAAAAAAAAAAAAAAAAAAAAAAAAAAAAAAAAAAAAAAAAAAAB/&#10;AAAA/wAAAP8AAABVAAAAAAAAAAAAAAANAAAAxgAAAP8AAADGAAAADQAAAAAAAAAAAAAAAAAAAAAA&#10;AAANAAAAxgAAAP8AAAC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D/AAAAVQAAAAAAAAAAAAAAAAAAAAAAAAAAAAAAAAAAAAAAAAAAAAAAVQAA&#10;ANQAAAD/AAAA/wAAAOEAAAB/AAAAYgAAAP8AAADxAAAANwAAAAAAAAAAAAAAAAAAAAAAAAAAAAAA&#10;AAAAAAAAAAAAAAAAAAAAAA0AAADGAAAA/wAAAH8AAAAAAAAAAAAAAA0AAADGAAAA/wAAAMYAAAAN&#10;AAAAAAAAAAAAAAAAAAAAAAAAAA0AAADG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CqAAAAAAAAAAAAAAAAAAAAAAAAAAAAAAANAAAAxgAAAP8AAADGAAAADQAAAAAAAAAAAAAAAAAA&#10;AAAAAAANAAAAxgAAAP8AAACqAAAAAAAAAA0AAADGAAAA/wAAAMYAAAANAAAAAAAAAAAAAAAAAAAA&#10;AAAAAA0AAADGAAAA/wAAAKoAAAAAAAAADQAAAMYAAAD/AAAAxgAAAA0AAAAAAAAAAAAAAAAAAAAA&#10;AAAADQAAAMYAAAD/AAAAq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KoAAAAAAAAAAAAAAAAA&#10;AAAAAAAAAAAAAA0AAADGAAAA/wAAAMYAAAANAAAAAAAAAAAAAAAAAAAAAAAAAA0AAADGAAAA/wAA&#10;AKoAAAAAAAAAAAAAAAAAAAAAAAAAAAAAAAAAAAAAAAAAAAAAAAAAAAANAAAAxgAAAP8AAAB/AAAA&#10;AAAAAAAAAAANAAAAxgAAAP8AAADGAAAADQAAAAAAAAAAAAAAAAAAAAAAAAANAAAAxgAAAP8AAAC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qgAAAAAAAAAAAAAAAAAAAAAAAAAAAAAAAAAAAAAA&#10;AAAAAAAAAAAAAAAAAAAaAAAA5AAAAP8AAABVAAAAAAAAAAAAAAAAAAAAAAAAAAAAAAANAAAAxgAA&#10;AP8AAADGAAAADQAAAAAAAAAAAAAAAAAAAAAAAAANAAAAxgAAAP8AAACqAAAAAAAAAA0AAADGAAAA&#10;/wAAAMYAAAANAAAAAAAAAAAAAAAAAAAAAAAAAA0AAADGAAAA/wAAAK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CqAAAAAAAAAAAAAAAAAAAAAAAAAAAAAAAAAAAAAAAAAAAAAAAAAAAAAAAAABoA&#10;AADkAAAA/wAAAFUAAAAAAAAAAAAAAAAAAAAAAAAAAAAAAAAAAAAAAAAAAAAAAAAAAAAAAAAAAAAA&#10;AAAAAAAAAAAADQAAAMYAAAD/AAAAfwAAAAAAAAAAAAAADQAAAMYAAAD/AAAAxgAAAA0AAAAAAAAA&#10;AAAAAAAAAAAAAAAADQAAAMYAAAD/AAAAq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FUAAAAAAAAAAAAAAAAAAAAAAAAAAAAAAAAAAAAA&#10;AAAAAAAAAAAAAAAAAAAAAAAAAAAAAAAAAAAAAAAAAKoAAAD/AAAAxgAAAA0AAAAAAAAAAAAAAAAA&#10;AAAAAAAAAAAAAAAAAAAAAAAAAAAAAAAAAAAAAAAAVQAAAP8AAACqAAAAAAAAAAAAAAAAAAAAqgAA&#10;AP8AAADGAAAADQAAAAAAAAAAAAAAAAAAAAAAAAAaAAAA5AAAAP8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C5AAAADQAAAAAAAAAAAAAAAAAAAAAAAAAAAAAAAAAAAKoAAAD/AAAAxgAAAA0AAAAA&#10;AAAAAAAAAAAAAAAAAAAAGgAAAOQAAAD/AAAAfwAAAAAAAAAAAAAAqgAAAP8AAADGAAAADQAAAAAA&#10;AAAAAAAAAAAAAAAAAAAaAAAA5AAAAP8AAAB/AAAAAAAAAAAAAACqAAAA/wAAAMYAAAANAAAAAAAA&#10;AAAAAAAAAAAAAAAAABoAAADkAAAA/wAAA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LkAAAANAAAA&#10;AAAAAAAAAAAAAAAAAAAAAAAAAAAAAAAAqgAAAP8AAADGAAAADQAAAAAAAAAAAAAAAAAAAAAAAAAa&#10;AAAA5AAAAP8AAAB/AAAAAAAAAAAAAAAAAAAAAAAAAAAAAAAAAAAAAAAAAAAAAAAAAAAAAAAAAFUA&#10;AAD/AAAAqgAAAAAAAAAAAAAAAAAAAKoAAAD/AAAAxgAAAA0AAAAAAAAAAAAAAAAAAAAAAAAAGgAA&#10;AOQAAAD/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uQAAAA0AAAAAAAAAAAAAAAAAAAAAAAAA&#10;AAAAAAAAAAAAAAAAAAAAAAAAAAAAAAAAGgAAAOQAAAD/AAAAVQAAAAAAAAAAAAAAAAAAAAAAAAAA&#10;AAAAAAAAAKoAAAD/AAAAxgAAAA0AAAAAAAAAAAAAAAAAAAAAAAAAGgAAAOQAAAD/AAAAfwAAAAAA&#10;AAAAAAAAqgAAAP8AAADGAAAADQAAAAAAAAAAAAAAAAAAAAAAAAAaAAAA5AAAAP8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C5AAAADQAAAAAAAAAAAAAAAAAAAAAAAAAAAAAAAAAAAAAAAAAAAAAA&#10;AAAAAAAAAAAaAAAA5AAAAP8AAABVAAAAAAAAAAAAAAAAAAAAAAAAAAAAAAAAAAAAAAAAAAAAAAAA&#10;AAAAAAAAAAAAAAAAAAAAAAAAAAAAAABVAAAA/wAAAKoAAAAAAAAAAAAAAAAAAACqAAAA/wAAAMYA&#10;AAANAAAAAAAAAAAAAAAAAAAAAAAAABoAAADkAAAA/w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P8AAABVAAAAAAAAAAAAAAAAAAAAAAAA&#10;AAAAAAAAAAAAAAAAAAAAAAAAAAAAAAAAAAAAAAAAAAAAAAAAADcAAADxAAAA8QAAADcAAAAAAAAA&#10;AAAAAAAAAAAAAAAAAAAAAAAAAAAAAAAAAAAAAAAAAAAAAAAAAAAAABoAAADkAAAAfwAAAAAAAAAA&#10;AAAAAAAAAH8AAAD/AAAA5AAAABoAAAAAAAAAAAAAAAAAAAAAAAAAGgAAAOQAAAD/AAAAV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C5AAAADQAAAAAAAAAAAAAAAAAAAAAAAAAAAAAAAAAAAAAAAAB/AAAA/wAA&#10;AOQAAAAaAAAAAAAAAAAAAAAAAAAAAAAAABoAAADkAAAA/wAAAFUAAAAAAAAAAAAAAH8AAAD/AAAA&#10;5AAAABoAAAAAAAAAAAAAAAAAAAAAAAAAGgAAAOQAAAD/AAAAVQAAAAAAAAAAAAAAfwAAAP8AAADk&#10;AAAAGgAAAAAAAAAAAAAAAAAAAAAAAAAaAAAA5AAAAP8AAAB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LkA&#10;AAANAAAAAAAAAAAAAAAAAAAAAAAAAAAAAAAAAAAAAAAAAH8AAAD/AAAA5AAAABoAAAAAAAAAAAAA&#10;AAAAAAAAAAAAGgAAAOQAAAD/AAAAVQAAAAAAAAAAAAAAAAAAAAAAAAAAAAAAAAAAAAAAAAAAAAAA&#10;AAAAAAAAAAAaAAAA5AAAAH8AAAAAAAAAAAAAAAAAAAB/AAAA/wAAAOQAAAAaAAAAAAAAAAAAAAAA&#10;AAAAAAAAABoAAADkAAAA/wAAAF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uQAAAA0AAAAAAAAAAAAAAAAA&#10;AAAAAAAAAAAAAAAAAAAAAAAAAAAAAAAAAAAAAAAAAAAAABoAAADkAAAA/wAAAFUAAAAAAAAAAAAA&#10;AAAAAAAAAAAAAAAAAAAAAAB/AAAA/wAAAOQAAAAaAAAAAAAAAAAAAAAAAAAAAAAAABoAAADkAAAA&#10;/wAAAFUAAAAAAAAAAAAAAH8AAAD/AAAA5AAAABoAAAAAAAAAAAAAAAAAAAAAAAAAGgAAAOQAAAD/&#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C5AAAADQAAAAAAAAAAAAAAAAAAAAAAAAAAAAAAAAAAAAAA&#10;AAAAAAAAAAAAAAAAAAAAAAAAGgAAAOQAAAD/AAAAVQAAAAAAAAAAAAAAAAAAAAAAAAAAAAAAAAAA&#10;AAAAAAAAAAAAAAAAAAAAAAAAAAAAAAAAAAAAAAAAAAAAGgAAAOQAAAB/AAAAAAAAAAAAAAAAAAAA&#10;fwAAAP8AAADkAAAAGgAAAAAAAAAAAAAAAAAAAAAAAAAaAAAA5AAAAP8AAAB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VQAAAAAAAAAA&#10;AAAAAAAAAAAAAAAAAAAAAAAAAAAAAAAAAAAAAAAAAAAAAAAAAAAAAAAAAA0AAADGAAAA/wAAAH8A&#10;AAAAAAAAAAAAAAAAAAAAAAAAAAAAAAAAAAAAAAAAAAAAAAAAAAAAAAAAAAAAAAAAAAA3AAAA8QAA&#10;AFUAAAAAAAAAAAAAAAAAAAA3AAAA8QAAAPEAAAA3AAAAAAAAAAAAAAAAAAAAAAAAADcAAADx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GAAAAGgAAAAAAAAAAAAAAAAAAAAAAAAAAAAAAAAAAAAAAAAAA&#10;AAAANwAAAPEAAADxAAAANwAAAAAAAAAAAAAAAAAAAAAAAAA3AAAA8QAAAOQAAAAaAAAAAAAAAAAA&#10;AAA3AAAA8QAAAPEAAAA3AAAAAAAAAAAAAAAAAAAAAAAAADcAAADxAAAA5AAAABoAAAAAAAAAAAAA&#10;ADcAAADxAAAA8QAAADcAAAAAAAAAAAAAAAAAAAAAAAAANwAAAPE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MYAAAAaAAAAAAAAAAAAAAAAAAAAAAAAAAAAAAAAAAAAAAAAAAAAAAA3AAAA8QAAAPEAAAA3&#10;AAAAAAAAAAAAAAAAAAAAAAAAADcAAADxAAAA5AAAABoAAAAAAAAAAAAAAAAAAAAAAAAAAAAAAAAA&#10;AAAAAAAAAAAAAAAAAAAAAAAANwAAAPEAAABVAAAAAAAAAAAAAAAAAAAANwAAAPEAAADxAAAANwAA&#10;AAAAAAAAAAAAAAAAAAAAAAA3AAAA8Q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xgAAABoAAAAAAAAA&#10;AAAAAAAAAAAAAAAAAAAAAAAAAAAAAAAAAAAAAAAAAAAAAAAAAAAAAAAAAAAaAAAA5AAAAP8AAABV&#10;AAAAAAAAAAAAAAAAAAAAAAAAAAAAAAAAAAAANwAAAPEAAADxAAAANwAAAAAAAAAAAAAAAAAAAAAA&#10;AAA3AAAA8QAAAOQAAAAaAAAAAAAAAAAAAAA3AAAA8QAAAPEAAAA3AAAAAAAAAAAAAAAAAAAAAAAA&#10;ADcAAADx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GAAAAGgAAAAAAAAAAAAAAAAAAAAAAAAAAAAAA&#10;AAAAAAAAAAAAAAAAAAAAAAAAAAAAAAAAAAAAABoAAADkAAAA/wAAAFUAAAAAAAAAAAAAAAAAAAAA&#10;AAAAAAAAAAAAAAAAAAAAAAAAAAAAAAAAAAAAAAAAAAAAAAAAAAAAAAAAADcAAADxAAAAVQAAAAAA&#10;AAAAAAAAAAAAADcAAADxAAAA8QAAADcAAAAAAAAAAAAAAAAAAAAAAAAANwAAAPE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wAA&#10;AFUAAAAAAAAAAAAAAAAAAAAAAAAAAAAAAAAAAAAAAAAAAAAAAAAAAAAAAAAAAAAAAA0AAADGAAAA&#10;/wAAAKoAAAAAAAAAAAAAAAAAAAAAAAAAAAAAAAAAAAAAAAAAAAAAAAAAAAAAAAAAAAAAAAAAAAAA&#10;AAAAVQAAAMYAAAANAAAAAAAAAAAAAAAAAAAAAAAAAKoAAAD/AAAAfwAAAAAAAAAAAAAAAAAAAAAA&#10;AAB/AAAA/wAAAK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GAAAAGgAAAAAAAAAAAAAAAAAAAAAAAAAAAAAAAAAA&#10;ACsAAAAAAAAAAAAAAAAAAACqAAAA/wAAAH8AAAAAAAAAAAAAAAAAAAAAAAAAfwAAAP8AAACqAAAA&#10;AAAAAAAAAAAAAAAAAAAAAKoAAAD/AAAAfwAAAAAAAAAAAAAAAAAAAAAAAAB/AAAA/wAAAKoAAAAA&#10;AAAAAAAAAAAAAAAAAAAAqgAAAP8AAAB/AAAAAAAAAAAAAAAAAAAAAAAAAH8AAAD/AAAAq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MYAAAAaAAAAAAAAAAAAAAAAAAAAAAAAAAAAAAAAAAAAKwAAAAAAAAAAAAAAAAAA&#10;AKoAAAD/AAAAfwAAAAAAAAAAAAAAAAAAAAAAAAB/AAAA/wAAAKoAAAAAAAAAAAAAAAAAAAAAAAAA&#10;AAAAAAAAAAAAAAAAAAAAAAAAAAAAAAAAAAAAAFUAAADGAAAADQAAAAAAAAAAAAAAAAAAAAAAAACq&#10;AAAA/wAAAH8AAAAAAAAAAAAAAAAAAAAAAAAAfwAAAP8AAAC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xgAAABoA&#10;AAAAAAAAAAAAAAAAAAAAAAAAAAAAAAAAAAArAAAAAAAAAAAAAAAAAAAAAAAAAAAAAAAAAAAAGgAA&#10;AOQAAAD/AAAAVQAAAAAAAAAAAAAAAAAAAAAAAAAAAAAAAAAAAAAAAACqAAAA/wAAAH8AAAAAAAAA&#10;AAAAAAAAAAAAAAAAfwAAAP8AAACqAAAAAAAAAAAAAAAAAAAAAAAAAKoAAAD/AAAAfwAAAAAAAAAA&#10;AAAAAAAAAAAAAAB/AAAA/wAAAK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GAAAAGgAAAAAAAAAAAAAAAAAAAAAA&#10;AAAAAAAAAAAAACsAAAAAAAAAAAAAAAAAAAAAAAAAAAAAAAAAAAAaAAAA5AAAAP8AAABVAAAAAAAA&#10;AAAAAAAAAAAAAAAAAAAAAAAAAAAAAAAAAAAAAAAAAAAAAAAAAAAAAAAAAAAAAAAAAAAAAABVAAAA&#10;xgAAAA0AAAAAAAAAAAAAAAAAAAAAAAAAqgAAAP8AAAB/AAAAAAAAAAAAAAAAAAAAAAAAAH8AAAD/&#10;AAAAq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P8AAABVAAAAAAAAAAAAAAAAAAAAAAAAAAAAAAAAAAAAAAAAAAAAAAAAAAAAAAAAACoA&#10;AADGAAAA/wAAAJwAAAANAAAAAAAAAAAAAAAAAAAAAAAAAAAAAAANAAAAVQAAAA0AAAAAAAAAAAAA&#10;AAAAAAAAAAAAGgAAAMYAAAA3AAAAAAAAAAAAAAAAAAAAAAAAAAAAAAA3AAAA8QAAAMYAAAANAAAA&#10;AAAAAAAAAAANAAAAxg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cAAADGAAAAGgAAAAAAAAAAAAAAAAAAAAAAAAAA&#10;AAAADQAAAJwAAABVAAAAAAAAAAAAAAAAAAAANwAAAPEAAADGAAAADQAAAAAAAAAAAAAADQAAAMYA&#10;AADkAAAAGgAAAAAAAAAAAAAAAAAAAAAAAAA3AAAA8QAAAMYAAAANAAAAAAAAAAAAAAANAAAAxgAA&#10;AOQAAAAaAAAAAAAAAAAAAAAAAAAAAAAAADcAAADxAAAAxgAAAA0AAAAAAAAAAAAAAA0AAADG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MYAAAAaAAAAAAAAAAAAAAAAAAAAAAAAAAAAAAANAAAAnAAAAFUAAAAA&#10;AAAAAAAAAAAAAAA3AAAA8QAAAMYAAAANAAAAAAAAAAAAAAANAAAAxgAAAOQAAAAaAAAAAAAAAAAA&#10;AAAAAAAADQAAAFUAAAANAAAAAAAAAAAAAAAAAAAAAAAAABoAAADGAAAANwAAAAAAAAAAAAAAAAAA&#10;AAAAAAAAAAAANwAAAPEAAADGAAAADQAAAAAAAAAAAAAADQAAAMY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xgAAABoAAAAAAAAAAAAAAAAAAAAAAAAAAAAAAA0AAACcAAAAVQAAAAAAAAAAAAAAAAAAAAAAAAAA&#10;AAAAAAAAABoAAADkAAAA/wAAAFUAAAAAAAAAAAAAAAAAAAAAAAAAAAAAAAAAAAAAAAAANwAAAPEA&#10;AADGAAAADQAAAAAAAAAAAAAADQAAAMYAAADkAAAAGgAAAAAAAAAAAAAAAAAAAAAAAAA3AAAA8QAA&#10;AMYAAAANAAAAAAAAAAAAAAANAAAAxg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DGAAAAGgAAAAAAAAAAAAAA&#10;AAAAAAAAAAAAAAAADQAAAJwAAABVAAAAAAAAAAAAAAAAAAAAAAAAAAAAAAAAAAAAGgAAAOQAAAD/&#10;AAAAVQAAAAAAAAAAAAAAAAAAAAAAAAAAAAAAAAAAAA0AAABVAAAADQAAAAAAAAAAAAAAAAAAAAAA&#10;AAAaAAAAxgAAADcAAAAAAAAAAAAAAAAAAAAAAAAAAAAAADcAAADxAAAAxgAAAA0AAAAAAAAAAAAA&#10;AA0AAADG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EAAAD/AAAAnAAAAA0AAAAAAAAAAAAAAAAAAAAAAAAAAAAAAAAAAAAAAAAA&#10;OAAAAKkAAADxAAAA8QAAAGIAAAAAAAAAAAAAAAAAAAAAAAAAAAAAAAAAAAAAAAAAfwAAAP8AAADx&#10;AAAAfwAAAA0AAAAAAAAAVQAAALkAAAAqAAAAAAAAAAAAAAAAAAAAAAAAAAAAAAAAAAAAAAAAAFUA&#10;AAD/AAAAjAAAAA0AAAANAAAAxgAAAPEA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xAAAA/wAAAP8AAAD/AAAA/wAA&#10;AP8AAAD/AAAA/wAAAP8AAADkAAAAGgAAAAAAAAAAAAAAAAAAAAAAAABVAAAA/wAAAIwAAAANAAAA&#10;DQAAAMYAAADxAAAANwAAAAAAAAAAAAAAAAAAAAAAAAAAAAAAAAAAAFUAAAD/AAAAjAAAAA0AAAAN&#10;AAAAxgAAAPEAAAA3AAAAAAAAAAAAAAAAAAAAAAAAAAAAAAAAAAAAVQAAAP8AAACMAAAADQAAAA0A&#10;AADGAAAA8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PEAAAD/AAAA/wAAAP8AAAD/AAAA/wAAAP8AAAD/AAAA/wAA&#10;AOQAAAAaAAAAAAAAAAAAAAAAAAAAAAAAAFUAAAD/AAAAjAAAAA0AAAANAAAAxgAAAPEAAAA3AAAA&#10;AAAAAAAAAAAAAAAAAAAAAH8AAAD/AAAA8QAAAH8AAAANAAAAAAAAAFUAAAC5AAAAKgAAAAAAAAAA&#10;AAAAAAAAAAAAAAAAAAAAAAAAAAAAAABVAAAA/wAAAIwAAAANAAAADQAAAMYAAADxAAAAN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8QAAAP8AAAD/AAAA/wAAAP8AAAD/AAAA/wAAAP8AAAD/AAAA5AAAABoAAAAAAAAAAAAA&#10;AAAAAAAAAAAAAAAAAAAAAAA3AAAA8QAAAP8AAACcAAAADQAAAAAAAAAAAAAAAAAAAAAAAAAAAAAA&#10;AAAAAAAAAABVAAAA/wAAAIwAAAANAAAADQAAAMYAAADxAAAANwAAAAAAAAAAAAAAAAAAAAAAAAAA&#10;AAAAAAAAAFUAAAD/AAAAjAAAAA0AAAANAAAAxgAAAPEAAAA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wAAAP8A&#10;AAD/AAAA/wAAAP8AAAD/AAAA/wAAAP8AAADkAAAAGgAAAAAAAAAAAAAAAAAAAAAAAAAAAAAAAAAA&#10;ADcAAADxAAAA/wAAAJwAAAANAAAAAAAAAAAAAAAAAAAAAAAAAAAAAAB/AAAA/wAAAPEAAAB/AAAA&#10;DQAAAAAAAABVAAAAuQAAACoAAAAAAAAAAAAAAAAAAAAAAAAAAAAAAAAAAAAAAAAAVQAAAP8AAACM&#10;AAAADQAAAA0AAADGAAAA8QAAAD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wAAAP8AAAD/AAAA/wAAAP8AAAD/AAAAxgAAAAAAAAAAAAAAAAAAAAAA&#10;AAB/AAAA/wAAAP8AAADGAAAAVQAAAA0AAAAAAAAAAAAAAAAAAAAAAAAAAAAAAAAAAAAAAAAAAAAA&#10;AA0AAACpAAAA/wAAAP8AAAD/AAAAxgAAAFUAAAAAAAAAAAAAAAAAAAAAAAAAAAAAAAAAAAAAAAAA&#10;AAAAAAAAAAAAAAAANwAAANQAAAD/AAAA/wAAAKkAAAA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cAAADxAAAA/wAAAP8AAAD/&#10;AAAA/wAAAP8AAAD/AAAA/wAAAP8AAAD/AAAAqgAAAAAAAAAAAAAAAAAAAAAAAAAAAAAAAAAAADcA&#10;AADUAAAA/wAAAP8AAACpAAAAKgAAAAAAAAAAAAAAAAAAAAAAAAAAAAAAAAAAAAAAAAAAAAAANwAA&#10;ANQAAAD/AAAA/wAAAKkAAAAqAAAAAAAAAAAAAAAAAAAAAAAAAAAAAAAAAAAAAAAAAAAAAAA3AAAA&#10;1AAAAP8AAAD/AAAAqQAAAC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wAAAPEAAAD/AAAA/wAAAP8AAAD/AAAA/wAAAP8AAAD/&#10;AAAA/wAAAP8AAACqAAAAAAAAAAAAAAAAAAAAAAAAAAAAAAAAAAAANwAAANQAAAD/AAAA/wAAAKkA&#10;AAAqAAAAAAAAAAAAAAAAAAAAAAAAAAAAAAANAAAAqQAAAP8AAAD/AAAA/wAAAMYAAABVAAAAAAAA&#10;AAAAAAAAAAAAAAAAAAAAAAAAAAAAAAAAAAAAAAAAAAAAAAAAADcAAADUAAAA/wAAAP8AAACpAAAA&#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HAAAA8QAAAP8AAAD/AAAA/wAAAP8AAAD/AAAA/wAAAP8AAAD/AAAA/wAAAKoAAAAA&#10;AAAAAAAAAAAAAAAAAAAAAAAAAFUAAAD/AAAA/wAAAP8AAAD/AAAA/wAAAP8AAADGAAAAAAAAAAAA&#10;AAAAAAAAAAAAAAAAAAAAAAAAAAAAADcAAADUAAAA/wAAAP8AAACpAAAAKgAAAAAAAAAAAAAAAAAA&#10;AAAAAAAAAAAAAAAAAAAAAAAAAAAANwAAANQAAAD/AAAA/wAAAKkAAAA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cAAADxAAAA&#10;/wAAAP8AAAD/AAAA/wAAAP8AAAD/AAAA/wAAAP8AAAD/AAAAqgAAAAAAAAAAAAAAAAAAAAAAAAAA&#10;AAAAVQAAAP8AAAD/AAAA/wAAAP8AAAD/AAAA/wAAAMYAAAAAAAAAAAAAAAAAAAAAAAAADQAAAKkA&#10;AAD/AAAA/wAAAP8AAADGAAAAVQAAAAAAAAAAAAAAAAAAAAAAAAAAAAAAAAAAAAAAAAAAAAAAAAAA&#10;AAAAAAA3AAAA1AAAAP8AAAD/AAAAqQAAAC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fwAAAOE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uQAAAPEAAAD/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H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E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8QAAAH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P8AAAD/AAAA/wAAAP8AAABVAAAAAAAAAAAAAAAAAAAANwAAAPE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AAAA/wAAAP8AAAD/AAAAVQAAAAAAAAAAAAAAAAAAADcAAADx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8QA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oAAAD/AAAA/wAAAP8AAADk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P8AAAD/&#10;AAAA/wAAAP8AAAD/AAAA5AAAABoAAABVAAAA/wAAAP8AAAD/AAAA/wAAAP8AAAD/AAAAfwAAAAAA&#10;AAAAAAAAAAAAABoAAADkAAAA/wAAAP8AAAD/AAAA8QAAAD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xgAAAP8AAAD/AAAAfwAAAAAAAAAAAAAAAAAAAA0AAACqAAAA/wAAAP8AAAC3AAAA&#10;DQAAAAAAAAAAAAAAAAAAAAAAAAAAAAAAAAAAAGIAAAD/AAAAqg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H8AAAAAAAAAAAAA&#10;AAAAAAAAAAAAAAAAAAAAAAAAAAAAAAAAAAAAAAAAAAAAAAAAAAAAAAAAAAAAAAAAAAAAAAAAAAAA&#10;AAAAAAAAAAAAAAAAAAAAAAAAAAAAAAAAAAAAAAAAAAAAAAAAAAAAAAAAAAAAAAAAAAAAAAAAAAAA&#10;AAAAAAAAAAAAAAAAAAAAAAAAAAAAAAAAAAAAAAAAAAAAAAAAAAAAAAAAAFUAAADxAAAAV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xAAAAV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UAAAD/AAAA/wAAAFUAAAAAAAAAAAAAAAAAAAAAAAAAGgAAAOQA&#10;AAD/AAAAqgAAAAAAAAAAAAAAAAAAAAAAAAAAAAAAAAAAAAAAAAA3AAAA1w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B/&#10;AAAAAAAAAAAAAAAAAAAAAAAAAAAAAAAAAAAAAAAAAAAAAAAAAAAAAAAAAAAAAAAAAAAAAAAAAAAA&#10;AAAAAAAAAAAAAAAAAAAAAAAAAAAAAAAAAAAAAAAAAAAAAAAAAAAAAAAAAAAAAAAAAAAAAAAAAAAA&#10;AAAAAAAAAAAAAAAAAAAAAAAAAAAAAAAAAAAAAAAAAAAAAAAAAAAAAAAAAAAAAAAAADcAAADxAAAA&#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APEA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P8AAACqAAAAAAAAAAAAAAAAAAAA&#10;AAAAAAAAAACqAAAA/wAAAOQAAAAaAAAAAAAAAAAAAAAAAAAAAAAAAAAAAAAAAAAAfwAAAK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MYAAAD/AAAAfwAAAAAAAAAAAAAAAAAAAAAAAAAAAAAAAAAAAAAAAAAAAAAAAAAAAAAAAAAAAAAA&#10;AAAAAAAAAAAAAAAAAAAAAAAAAAAAAAAAAAAAAAAAAAAAAAAAAAAAAAAAAAAAAAAAAAAAAAAAAAAA&#10;AAAAAAAAAAAAAAAAAAAAAAAAAAAAAAAAAAAAAAAAAAAAAAAAAAAAAAAAAAAAAAAAAAAAAAAAAA0A&#10;AADG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5AAAABoA&#10;AAAAAAAAAAAAAAAAAAAAAAAANwAAAPEAAAD/AAAAVQAAAAAAAAAAAAAAAAAAAAAAAAAAAAAADQAA&#10;AMY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wAAAH8AAAAAAAAAAAAAAAAAAAAAAAAAAAAAAAAAAAAAAAAAAAAAAAAA&#10;AAAAAAAAAAAAAAAAAAAAAAAAAAAAAAAAAAAAAAAAAAAAAAAAAAAAAAAAAAAAAAAAAAAAAAAAAAAA&#10;AAAAAAAAAAAAAAAAAAAAAAAAAAAAAAAAAAAAAAAAAAAAAAAAAAAAAAAAAAAAAAAAAAAAAAAAAAAA&#10;AAAAAAAAAAB/AAAA/w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8QAAAP8AAABVAAAAAAAAAAAAAAAAAAAAAAAAAA0AAADGAAAA/wAAAKoAAAAAAAAAAAAAAAAAAAAA&#10;AAAAAAAAADcAAADX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8AAAB/AAAAAAAAAAAAAAAAAAAAAAAAAAAAAAAAAAAA&#10;AAAAAAAAAAAAAAAAAAAAAAAAAAAAAAAAAAAAAAAAAAAAAAAAAAAAAAAAAAAAAAAAAAAAAAAAAAAA&#10;AAAAAAAAAAAAAAAAAAAAAAAAAAAAAAAAAAAAAAAAAAAAAAAAAAAAAAAAAAAAAAAAAAAAAAAAAAAA&#10;AAAAAAAAAAAAAAAAAAANAAAAxgAAAPEA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xAAAAxg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xg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C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8QAAAD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H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8QAA&#10;AF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JwAAABVAAAAAAAAAAAAAAAAAAAA&#10;AAAAAAAAAAAAAAAAAAAAAAAAAAAAAAAAAAAAAAAAAAAAAAAAAAAAAAAAAAAAAAAAAAAAAAAAAAAA&#10;AAAAAAAAAAAAAAAAAAAAAAAAAAAAAAAAAAAAAAAAAAAAAAAAAAAAAAAAAAAAAAAAAAAAAAAAAAAA&#10;AAAAAAAAAAAAAAAAAAAAAAAAAAAAAAAAAAAAAAAAAAAAAAAAAAAAAAAAAAAAAAAAAAAAAAAAAAAA&#10;AAAAAABVAAAAnA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gAAAMYAAAD/AAAA/wAAAMYAAAAqAAAAAAAAAAAAAAAAAAAAAAAAAAAAAAAAAAAAAAAAAAAA&#10;AAAAAAAAAAAAAAAAAAAAAAAAAAAAAAAAAAAqAAAAqQAAAP8AAAD/AAAA8QAAAJw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PEAAACqAAAADQAAAA0AAACcAAAA8QAAADcAAAAAAAAAAAAAAAAAAAAAAAAA&#10;AAAAAAAAAAAAAAAAAAAAAAAAAAAAAAAAAAAAAAAAAAA3AAAA8QAAAP8AAAD/AAAA/wAAAP8AAAD/&#10;AAAA1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GAAAADQAAAAAAAAAAAAAADQAAAMYAAADkAAAAGgAAAAAA&#10;AAAAAAAAAAAAAAAAAAAAAAAAAAAAAAAAAAAAAAAAAAAAAAAAAAAaAAAA5AAAAIwAAAANAAAAAAAA&#10;AA0AAACMAAAA/wAAAP8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oAAAD/AAAAfwAAAAAAAAAAAAAAAAAAAAAAAAB/AAAA&#10;/wAAAKoAAAAAAAAAAAAAAAAAAAAAAAAAAAAAAAAAAAAAAAAAAAAAAAAAAAAAAAAAcgAAAFUAAAAA&#10;AAAAAAAAAAAAAAAAAAAAAAAAAH8AAAD/AAAAqgAAAAAAAAAAAAAAAAAAAAAAAAAAAAAAAAAAAAAA&#10;AAAAAAAAAAAAAAAAAAAAAAAAAAAAAAAAAAAAAAAAAAAAAAAAAAAAAAAAAA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xAAAA8QAAADcAAAAAAAAAAAAAAAAA&#10;AAAAAAAANwAAAPEAAADkAAAAGgAAAAAAAAAAAAAAAAAAAAAAAAAAAAAAAAAAAAAAAAAAAAAAAAAA&#10;AAAAAAAAAAAAAAAAAAAAAAAAAAAAAAAAAAAAAABVAAAA/wAAAH8AAAAAAAAAAAAAAAAAAAAAAAAA&#10;AAAAAAAAAAAAAAAAAAAAAAAAAAAAAAAAAAAAAAAAAAAAAAAAAAAAAAAAAAAAAAAAAAAAAAA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OQAAAAaAAAA&#10;AAAAAAAAAAAAAAAAAAAAABoAAADkAAAA/wAAAFUAAAAAAAAAAAAAAAAAAAAAAAAAAAAAAAAAAAAA&#10;AAAAAAAAAAAAAAAAAAAAAAAAAAAAAAAAAAAAAAAAAAAAAAAAAAAAfwAAAOQAAAAaAAAAAAAAAAAA&#10;AAAAAAAAAAAAAAAAAAAAAAAAAAAAAAAAAAAAAAAAAAAAAAAAAAAAAAAAAAAAAAAAAAAAAAAAAAAA&#10;AAAAAAAA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P8A&#10;AADkAAAAGgAAAAAAAAAAAAAAAAAAAAAAAAANAAAAxgAAAP8AAAB/AAAAAAAAAAAAAAAAAAAAAAAA&#10;AAAAAAAAAAAAAAAAAAAAAAAAAAAAAAAAAAAAAAAAAAAAAAAAAAAAAAAAAAAANwAAAOQAAAA3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AAAAxgAAAA0AAAAAAAAAAAAAAAAAAAAAAAAADQAAAMYAAAD/AAAAqgAAAAAAAAAA&#10;AAAAAAAAAAAAAAAAAAAAAAAAAAAAAAAAAAAAAAAAAAAAAAAAAAAAAAAAAAAAAAA4AAAAqQAAAP8A&#10;AAB/AAAADQ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MYAAAANAAAAAAAAAAAAAAAAAAAAAAAAAA0AAADGAAAA/wAA&#10;AKoAAAAAAAAAAAAAAAAAAAAAAAAAAAAAAAAAAAAAAAAAAAAAAAAAAAAAAAAAAAAAAA0AAADGAAAA&#10;/wAAAP8AAAD/AAAA/wAAANQAAAAqAAAAAAAAAAAAAAAAAAAAAAAAAAAAAAAAAAAAAAAAAAAAAAD/&#10;AAAA/wAAAP8AAAD/AAAA/wAAAP8AAAD/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P8AAADGAAAADQAAAAAAAAAAAAAAAAAAAAAAAAAN&#10;AAAAxgAAAP8AAACqAAAAAAAAAAAAAAAAAAAAAAAAAAAAAAAAAAAAAAAAAAAAAAAAAAAAAAAAAAAA&#10;AAAAAAAAAAAAAA0AAABVAAAA1AAAAP8AAAD/AAAAxgAAAA0AAAAAAAAAAAAAAAAAAAAAAAAAAAAA&#10;AAAAAAAAAAAA/wAAAP8AAAD/AAAA/wAAAP8AAAD/AAAA/wAAAP8AAAD/AAAA/wAAAP8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MYAAAD/AAAAxgAAAA0AAAAAAAAAAAAA&#10;AAAAAAAAAAAADQAAAMYAAAD/AAAAqgAAAAAAAAAAAAAAAAAAAAAAAAAAAAAAAAAAAAAAAAAAAAAA&#10;AAAAAAAAAAAAAAAAAAAAAAAAAAAAAAAAAAAAAA0AAACqAAAA/wAAAP8AAABVAAAAAAAAAAAAAAAA&#10;AAAAAAAAAAAAAAAAAAAAAAAAAP8AAAD/AAAA/wAAAP8AAAD/AAAA/wAAAP8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wAAAMYAAAAN&#10;AAAAAAAAAAAAAAAAAAAAAAAAABoAAADkAAAA/wAAAH8AAAAAAAAAAAAAAAAAAAAAAAAAAAAAAAAA&#10;AAAAAAAAAAAAAAAAAAAAAAAAAAAAAAAAAAAAAAAAAAAAAAAAAAAAAAAAGgAAAOQAAAD/AAAAfw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kAAAAGgAAAAAAAAAAAAAAAAAAAAAAAAAaAAAA5AAAAP8AAABVAAAAAAAAAAAAAAAAAAAA&#10;AAAAAAAAAAAAAAAAAAAAAAAAAAAAAAAAAAAAAAAAAAAAAAAAAAAAAAAAAAAAAAAAAAAAAAAAAACq&#10;AAAA/wAAAH8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8QAAADcAAAAAAAAAAAAAAAAAAAAAAAAANwAAAPEAAADkAAAAGgAAAAAA&#10;AAAAAAAAAAAAAAAAAAAAAAAAAAAAAAAAAAAAAAAAAAAAAAAAAAAAAAAAAAAAAAAAAAAAAAAAAAAA&#10;AAAAAAAAAAAAfwAAAP8AAABV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gAAAP8AAAB/AAAAAAAAAAAAAAAAAAAAAAAAAH8AAAD/AAAA&#10;qgAAAAAAAAAAAAAAAAAAAAAAAAAAAAAAAAAAAAAAAAAAAAAAAAAAAAAAAAAAAAAAAAAAAAAAAAAA&#10;AAAAAAAAAAAAAAAAAAAAAAAAAKoAAADkAAAAGg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xAAAAxgAAAA0AAAAAAAAAAAAAAA0A&#10;AADGAAAA5AAAABoAAAAAAAAAAAAAAAAAAAAAAAAAAAAAAAAAAAAAAAAAAAAAAAAAAAAAAAAAAAAA&#10;AAAAAAAAAAAAAAAAAAAAAAAAAAAAAAAAADcAAADxAAAAVQ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8AAACMAAAA&#10;DQAAAA0AAADGAAAA8QAAADcAAAAAAAAAAAAAAAAAAAAAAAAADQAAAJwAAAD/AAAAxgAAAA0AAAAA&#10;AAAADQAAAMYAAAD/AAAAxgAAADgAAAAAAAAAAAAAAFUAAADUAAAAYg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1AAAAP8AAAD/AAAAqQAAACoAAAAAAAAAAAAAAAAAAAAAAAAAAAAAAAAAAACcAAAA/wAA&#10;AMYAAAANAAAAAAAAAAAAAAByAAAA8QAAAP8AAAD/AAAA/wAAANQAAAB/AAAADQ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hIQAAHh4AABkZAAAUFAAADg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ZGQAA//8AAP//AAD/&#10;/wAA//8AAP//AAAREQAAAAAAAAAAAAAAAAAAAAAAAAAAAAAAAAAAAAAAAAAAAAAAAAAAAAAAABkZ&#10;AAAUF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XV0A&#10;AP//AAD//wAA//8AAP//AAD//wAASEgAAAAAAAAAAAAAAAAAAAAAAAAAAAAAAAAAAAAAAAAAAAAA&#10;AAAAACUlAADk5AAA//8AANDQAACOjgAASE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GhAAD//wAA//8AAP//AAD//wAA//8AAIGBAAAAAAAAAAAAAAAAAAAAAAAAAAAAAAAA&#10;AAAAAAAAAAAAACUlAADk5AAA//8AAP//AAD//wAA//8AAP//AAAbG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AADl5QAA//8AAP//AAD//wAA//8AAP//AAC6ugAAAAAAAAAAAAAAAAAA&#10;AAAAAAAAAAAAAAAAAAAAACUlAADk5AAA//8AAP//AAD//wAA//8AAP//AAD//wAAY2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pKQAA//8AAP//AAD//wAA//8AAP//AAD//wAA8fEAAAIC&#10;AAAAAAAAAAAAAAAAAAAAAAAAAAAAACIiAADk5AAA//8AAP//AAD//wAA//8AAP//AAD//wAA//8A&#10;AK2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m4AAP//AAD//wAA//8AAP//AAD//wAA&#10;//8AAP//AAAsLAAAAAAAAAAAAAAAAAAAAAAAAAEBAADDwwAA//8AAP//AAD//wAA//8AAP//AAD/&#10;/wAA//8AAP//AADx8QAABQ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KyAAD//wAA//8AAP//&#10;AAD//wAA//8AAP//AAD//wAAZGQAAAAAAAAAAAAAAAAAAAAAAAA8PAAA//8AAP//AAD//wAA//8A&#10;AP//AAD//wAA//8AAP//AAD//wAA//8AAD8/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UFAADy8gAA&#10;//8AAP//AAD//wAA//8AAP//AAD//wAA//8AAJ2dAAAAAAAAAAAAAAAAAAAAAAAArq4AAP//AAD/&#10;/wAA//8AAP//AAD//wAA0tIAAP//AAD//wAA//8AAP//AACIi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6OgAA//8AAP//AAD//wAA//8AAP//AAD//wAA//8AAP//AADW1gAAAAAAAAAAAAAAAAAAIyMA&#10;AP7+AAD//wAA//8AAP//AAD//wAAamoAAGRkAAD//wAA//8AAP//AAD//wAA0d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38AAP//AAD//wAA//8AAP//AAD//wAA//8AAP//AAD//wAA//8AABERAAAA&#10;AAAAAAAAAJGRAAD//wAA//8AAP//AAD//wAA4uIAAAUFAAAcHAAA//8AAP//AAD//wAA//8AAP//&#10;AAAbG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PDAAD//wAA//8AAP//AAD//wAA//8AAP//AAD//wAA//8A&#10;AP//AABISAAAAAAAABAQAAD09AAA//8AAP//AAD//wAA//8AAHR0AAAAAAAAAAAAANLSAAD//wAA&#10;//8AAP//AAD//wAAY2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NAAD7+wAA//8AAP//AAD//wAA//8AAMbGAAD/&#10;/wAA//8AAP//AAD//wAAgYEAAAAAAAB1dQAA//8AAP//AAD//wAA//8AAPPzAAAQEAAAAAAAAAAA&#10;AACJiQAA//8AAP//AAD//wAA//8AAK2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MTAAA//8AAP//AAD//wAA//8A&#10;AOTkAABlZQAA//8AAP//AAD//wAA//8AALq6AAAFBQAA4+MAAP//AAD//wAA//8AAP//AACRkQAA&#10;AAAAAAAAAAAAAAAAQEAAAP//AAD//wAA//8AAP//AADx8QAABQ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JAAAP//AAD/&#10;/wAA//8AAP//AACgoAAALCwAAP//AAD//wAA//8AAP//AADx8QAAhoYAAP//AAD//wAA//8AAP//&#10;AAD+/gAAIiIAAAAAAAAAAAAAAAAAAAUFAADy8gAA//8AAP//AAD//wAA//8AAD8/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TUAAD//wAA//8AAP//AAD//wAAXFwAAAMDAADy8gAA//8AAP//AAD//wAA//8AAP//AAD//wAA&#10;//8AAP//AAD//wAAra0AAAAAAAAAAAAAAAAAAAAAAAAAAAAAra0AAP//AAD//wAA//8AAP//AACK&#10;i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8PAAD//wAA//8AAP//AAD//wAA//8AABgYAAAAAAAAu7sAAP//AAD//wAA//8AAP//&#10;AAD//wAA//8AAP//AAD//wAA//8AADs7AAAAAAAAAAAAAAAAAAAAAAAAAAAAAGRkAAD//wAA//8A&#10;AP//AAD//wAA//8AABI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BQQAA//8AAP//AAD//wAA//8AAOTkAAAAAAAAAAAAAIKCAAD//wAA&#10;//8AAP//AAD//wAA//8AAP//AAD//wAA//8AAL+/AAABAQAAAAAAAAAAAAAAAAAAAAAAAAAAAAAc&#10;HAAA//8AAP//AAD//wAA//8AAP//AAC8vAAABQ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HQAAP//AAD//wAA//8AAP//AACmpgAAAAAAAAAA&#10;AABJSQAA//8AAP//AAD//wAA//8AAP//AAD//wAA//8AANbWAAAaGgAAAAAAAAAAAAAAAAAAAAAA&#10;AAAAAAAAAAAAAAAAAL29AAD//wAA//8AAP//AAD//wAA//8AAJW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enAAD//wAA//8AAP//AAD//wAA&#10;c3MAAAAAAAAAAAAAEREAAP//AAD//wAA//8AAP//AAD//wAA//8AAKCgAAALCwAAAAAAAAAAAAAA&#10;AAAAAAAAAAAAAAAAAAAAAAAAAAAAAAAmJgAA7+8AAP//AAD//wAA//8AAP//AAD//wAAa2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2gAA//8AAP//&#10;AAD//wAA//8AAEBAAAAAAAAAAAAAAAAAAAA1NQAAlJQAAO3tAAD//wAA9vYAAGBgAAAAAAAAAAAA&#10;AAAAAAAAAAAAAAAAAAAAAAAAAAAAAAAAAAAAAAAAAAAAAAAAAEVFAAD8/AAA//8AAP//AAD//wAA&#10;//8AAPz8AABF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PDwAA&#10;//8AAP//AAD//wAA//8AAP//AAAPDwAAAAAAAAAAAAAAAAAAAAAAAAAAAAAGBgAAUVEAACsrAAAA&#10;AAAAAAAAAAAAAAAAAAAAAAAAAAAAAAAAAAAAAAAAAAAAAAAAAAAAAAAAAAAAAAAAAAAAa2sAAP//&#10;AAD//wAA//8AAP//AAD//wAA7+8AACc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UEAAP//AAD//wAA//8AAP//AADa2gAAAAAAAAAAAAAAAAAAAAAAAAAAAAAAAAAAAAAA&#10;AAAAAAAAAAAAAAAAAAAAAAAAAAAAAAAAAAAAAAAAAAAAAAAAAAAAAAAAAAAAAAAAAAAAAAAAAAAA&#10;AAAAAAAAAACWlgAA//8AAP//AAD//wAA//8AAP//AACvr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R0AAD//wAA//8AAP//AAD//wAApqYAAAAAAAAAAAAAAAAAAAAAAAAA&#10;AAAAAAAAAAAAAAAAAAAAAAAAAAAAAAAAAAAAAAAAAAAAAAAAAAAAAAAAAAAAAAAAAAAAAAAAAAAA&#10;AAAAAAAAAAAAAAAAAAAAAAAABQUAALy8AAD//wAA//8AAP//AAD//wAA/f0AAAg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npwAA//8AAP//AAD//wAA//8AAHNzAAAAAAAAAAAA&#10;AAAAAAAAAAAAAAAAAAAAAAAAAAAAAAAAAAAAAAAAAAAAAAAAAAAAAAAAAAAAAAAAAAAAAAAAAAAA&#10;AAAAAAAAAAAAAAAAAAAAAAAAAAAAAAAAAAAAAAAAAAASEgAA//8AAP//AAD//wAA//8AAP//AAAq&#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2toAAP//AAD//wAA//8AAP//AABA&#10;QAAAAAAAAAAAAAAAAAAAAAAAAAAAAAAAAAAAAAAAAAAAAAAAAAAAAAAAAAAAAAAAAAAAAAAAAAAA&#10;AAAAAAAAAAAAAAAAAAAAAAAAAAAAAAAAAAAAAAAAAAAAAAAAAAAAAAAAAAAAAL+/AAD//wAA//8A&#10;AP//AAD//wAATk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Q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w8AAP//AAD//wAA//8A&#10;AP//AAD//wAADw8AAAAAAAAAAAAAAAAAAAAAAAAAAAAAAAAAAAAAAAAAAAAAAAAAAAAAAAAAAAAA&#10;AAAAAAAAAAAAAAAAAAAAAAAAAAAAAAAAAAAAAAAAAAAAAAAAAAAAAAAAAAAAAAAAAAAAAAAAAACY&#10;mAAA//8AAP//AAD//wAA//8AAHN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GAAAAK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FBAAD/&#10;/wAA//8AAP//AAD//wAA2toAAAAAAAAAAAAAAAAAAAAAAAAAAAAAAAAAAAAAAAAAAAAAAAAAAAAA&#10;AAAAAAAAAAAAAAAAAAAAAAAAAAAAAAAAAAAAAAAAAAAAAAAAAAAAAAAAAAAAAAAAAAAAAAAAAAAA&#10;AAAAAAAAAAAAdHQAAP//AAD//wAA//8AAP//AACXl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twAAAOEAAADUAAAAVQ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0dAAA//8AAP//AAD//wAA//8AAKamAAAAAAAAAAAAAAAAAAAAAAAAAAAAAAAAAAAAAAAA&#10;AAAAAAAAAAAAAAAAAAAAAAAAAAAAAAAAAAAAAAAAAAAAAAAAAAAAAAAAAAAAAAAAAAAAAAAAAAAA&#10;AAAAAAAAAAAAAAAAAAAAAAAAAE9PAAD//wAA//8AAP//AAD//wAAvL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QAAABoAAAAA&#10;AAAAHQAAAJwAAADxAAAAqQAAAD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6cAAP//AAD//wAA//8AAP//AABzcwAAAAAAAAAAAAAAAAAAAAAAAAAA&#10;AAAAAAAAAAAAAAAAAAAAAAAAAAAAAAAAAAAAAAAAAAAAAAAAAAAAAAAAAAAAAAAAAAAAAAAAAAAA&#10;AAAAAAAAAAAAAAAAAAAAAAAAAAAAAAAAAAAAAAAqKgAA//8AAP//AAD//wAA//8AAOD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gAAADGAAAA8QAAAH8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raAAD//wAA//8AAP//AAD//wAAQEAAAAAAAAAAAAAA&#10;AAAAAAAAAAAAAAAAAAAAAAAAAAAAAAAAAAAAAAAAAAAAAAAAAAAAAAAAAAAAAAAAAAAAAAAAAAAA&#10;AAAAAAAAAAAAAAAAAAAAAAAAAAAAAAAAAAAAAAAAAAAAAAAAAAAACAgAAP7+AAD//wAA//8AAP//&#10;AAD+/gAACA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kAAAA/wAAANQA&#10;AAB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8PAAD//wAA//8AAP//AAD//wAA//8AAA8P&#10;AAAAAAAAAAAAAAAAAAAAAAAAAAAAAAAAAAAAAAAAAAAAAAAAAAAAAAAAAAAAAAAAAAAAAAAAAAAA&#10;AAAAAAAAAAAAAAAAAAAAAAAAAAAAAAAAAAAAAAAAAAAAAAAAAAAAAAAAAAAAAAAAAAAAAADh4QAA&#10;//8AAP//AAD//wAA//8AACo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gAAAMYAAAD/AAAA&#10;/wAAAP8AAACpAAAAqQAAAP8AAACpAAAAK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BQQAA//8AAP//AAD//wAA&#10;//8AANraAAAAAAAAAAAAAAAAAAAAAAAAAAAAAAAAAAAAAAAAAAAAAAAAAAAAAAAAAAAAAAAAAAAA&#10;AAAAAAAAAAAAAAAAAAAAAAAAAAAAAAAAAAAAAAAAAAAAAAAAAAAAAAAAAAAAAAAAAAAAAAAAAAAA&#10;AAAAAAAAvb0AAP//AAD//wAA//8AAP//AABOT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I8AAAANAAAAAAAAAAAAAABVAAAA1AAAAP8A&#10;AAD/AAAA8QAAAH8AAAANAAAAAAAAAAAAAAAAAAAAYgAAAPE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HQAAP//&#10;AAD//wAA//8AAP//AACmpgAAAAAAAAAAAAAAAAAAAAAAAAAAAAAAAAAAAAAAAAAAAAAAAAAAAAAA&#10;AAAAAAAAAAAAAAAAAAAAAAAAAAAAAAAAAAAAAAAAAAAAAAAAAAAAAAAAAAAAAAAAAAAAAAAAAAAA&#10;AAAAAAAAAAAAAAAAAAAAAJiYAAD//wAA//8AAP//AAD//wAAc3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XAAAAVQAAAGIAAADhAAAA&#10;/wAAAP8AAADhAAAAYgAAAA0AAAAAAAAAAAAAAAAAAAAAAAAAAAAAAAAAAAA3AAAA8QAAAF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ioAAD//wAA//8AAP//AAD//wAAc3MAAAAAAAAAAAAAAAAAAAAAAAAAAAAAAAAAAAAAAAAA&#10;AAAAAAAAAAAAAAAAAAAAAAAAAAAAAAAAAAAAAAAAAAAAAAAAAAAAAAAAAAAAAAAAAAAAAAAAAAAA&#10;AAAAAAAAAAAAAAAAAAAAAAAAAAAAAAAAAAB0dAAA//8AAP//AAD//wAA//8AAJe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P8A&#10;AAD/AAAA/wAAANQAAABVAAAAAAAAAAAAAAAAAAAAAAAAAAAAAAAAAAAAAAAAAAAAAAAAAAAAGgAA&#10;AOQAAADG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8PAAD//wAA//8AAP//AAD//wAA//8AAEBAAAAAAAAAAAAAAAAAAAAAAAAAAAAA&#10;AAAAAAAAAAAAAAAAAAAAAAAAAAAAAAAAAAAAAAAAAAAAAAAAAAAAAAAAAAAAAAAAAAAAAAAAAAAA&#10;AAAAAAAAAAAAAAAAAAAAAAAAAAAAAAAAAAAAAAAAAAAAAAAAT08AAP//AAD//wAA//8AAP//AAC8&#10;v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D/AAAA1AAAACoAAAAAAAAAAAAAAAAAAAAAAAAAAAAAAAAAAAAAAAAAAAAAAAAAAAAA&#10;AAAAAAAAABoAAADk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CAACzswAA//8AAP//AAD//wAA//8AAP//AAAPDwAAAAAAAAAAAAAA&#10;AAAAAAAAAAAAAAAAAAAAAAAAAAAAAAAAAAAAAAAAAAAAAAAAAAAAAAAAAAAAAAAAAAAAAAAAAAAA&#10;AAAAAAAAAAAAAAAAAAAAAAAAAAAAAAAAAAAAAAAAAAAAAAAAAAAAAAAAAAAAACoqAAD//wAA//8A&#10;AP//AAD//wAA4O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fwAAAAAAAAAAAAAAAAAAAAAAAAAAAAAAAAAAAAAAAAAAAAAAAAAA&#10;AAAAAAAAAAAAAAAAAAAAAAAaAAAA5AAAAMY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CggAA//8AAP//AAD//wAA//8AAP//AAC3twAAAAAA&#10;AAAAAAAAAAAAAAAAAAAAAAAAAAAAAAAAAAAAAAAAAAAAAAAAAAAAAAAAAAAAAAAAAAAAAAAAAAAA&#10;AAAAAAAAAAAAAAAAAAAAAAAAAAAAAAAAAAAAAAAAAAAAAAAAAAAAAAAAAAAAAAAAAAAAAAAAAAAI&#10;CAAA/v4AAP//AAD//wAA//8AAP7+AAAIC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uQAAABoAAAAAAAAAAAAAAAAAAAAAAAAAAAAAAAAAAAAA&#10;AAAAAAAAAAAAAAAAAAAAAAAAAAAAAAAAAAAAAAAAACoAAAA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QUAAA//8AAP//AAD//wAA//8AAP//AADy&#10;8gAAKSkAAAAAAAAAAAAAAAAAAAAAAAAAAAAAAAAAAAAAAAAAAAAAAAAAAAAAAAAAAAAAAAAAAAAA&#10;AAAAAAAAAAAAAAAAAAAAAAAAAAAAAAAAAAAAAAAAAAAAAAAAAAAAAAAAAAAAAAAAAAAAAAAAAAAA&#10;AAAAAAAAAAAAAAAAAOHhAAD//wAA//8AAP//AAD//wAAKi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A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pKQAA8vIAAP//AAD//wAA//8A&#10;AP//AAD//wAAT08AAAAAAAAAAAAAAAAAAAAAAAAAAAAAAAAAAAAAAAAAAAAAAAAAAAAAAAAAAAAA&#10;AAAAAAAAAAAAAAAAAAAAAAAAAAAAAAAAAAAAAAAAAAAAAAAAAAAAAAAAAAAAAAAAAAAAAAAAAAAA&#10;AAAAAAAAAAAAAAAAAAAAAAAAAAAAAAC9vQAA//8AAP//AAD//wAA//8AAE5O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JAAAAGgAAAAAAAAAA&#10;AAAAAAAAAAAAAAAAAAAAAAAAAAAAAAAAAAAAcgAAAF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r4AAP//AAD/&#10;/wAA//8AAP//AAD//wAAgYEAAAAAAAAAAAAAAAAAAAAAAAAAAAAAAAAAAAAAAAAAAAAAAAAAAAAA&#10;AAAAAAAAAAAAAAAAAAAAAAAAAAAAAAAAAAAAAAAAAAAAAAAAAAAAAAAAAAAAAAAAAAAAAAAAAAAA&#10;AAAAAAAAAAAAAAAAAAAAAAAAAAAAAAAAAAAAAAAAAAAAmJgAAP//AAD//wAA//8AAP//AABz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QAA&#10;ABoAAAAAAAAAAAAAAAAAAAAAAAAAAAAAAAAAAAAAAAAAAAAAABoAAACs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RkA&#10;AP//AAD//wAA//8AAP//AAD//wAAsrIAAAICAAAAAAAAAAAAAAAAAAAAAAAAAAAAAAAAAAAAAAAA&#10;AAAAAAAAAAAAAAAAAAAAAAAAAAAAAAAAAAAAAAAAAAAAAAAAAAAAAAAAAAAAAAAAAAAAAAAAAAAA&#10;AAAAAAAAAAAAAAAAAAAAAAAAAAAAAAAAAAAAAAAAAAAAAAAAAAAAAAAAAHR0AAD//wAA//8AAP//&#10;AAD//wAAl5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RwAAAFUAAABV&#10;AAAAYgAAAOQAAABiAAAAVQAAAFUAAABVAAAAVQAAAFUAAABVAAAAVQAAAFUAAACp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1dAAD//wAA//8AAP//AAD//wAA//8AAA8PAAAAAAAAAAAAAAAAAAAAAAAAAAAAAAAA&#10;AAAAAAAAAAAAAAAAAAAAAAAAAAAAAAAAAAAAAAAAAAAAAAAAAAAAAAAAAAAAAAAAAAAAAAAAAAAA&#10;AAAAAAAAAAAAAAAAAAAAAAAAAAAAAAAAAAAAAAAAAAAAAAAAAAAAAAAAAAAAAAAAAAAAAABPTwAA&#10;//8AAP//AAD//wAA//8AALy8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UAAADUAAAA/wAAAP8AAAD/AAAA/wAAAP8AAAD/AAAA/wAAAP8AAAD/AAAA/wAAAP8AAAD/AAAA&#10;/wAAAMY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hoQAA//8AAP//AAD//wAA//8AAJCQAAAAAAAAAAAAAAAAAAAAAAAA&#10;AAAAAAAAAAAAAAAAAAAAAAAAAAAAAAAAAAAAAAAAAAAAAAAAAAAAAAAAAAAAAAAAAAAAAAAAAAAA&#10;AAAAAAAAAAAAAAAAAAAAAAAAAAAAAAAAAAAAAAAAAAAAAAAAAAAAAAAAAAAAAAAAAAAAAAAAAAAA&#10;AAAAAAAAKioAAP//AAD//wAA//8AAP//AADg4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wAAAP8AAAD/AAAA/wAAAP8AAAD/AAAA/wAAAP8A&#10;AAD/AAAA/wAAAMYAAAA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AA5eUAAP//AAD//wAA//8AAP//AABLSwAAAAAAAAAA&#10;AAAAAAAAAAAAAAAAAAAAAAAAAAAAAAAAAAAAAAAAAAAAAAAAAAAAAAAAAAAAAAAAAAAAAAAAAAAA&#10;AAAAAAAAAAAAAAAAAAAAAAAAAAAAAAAAAAAAAAAAAAAAAAAAAAAAAAAAAAAAAAAAAAAAAAAAAAAA&#10;AAAAAAAAAAAAAAAAAAAAAAgIAAD+/gAA//8AAP//AAD//wAA/v4AAAg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g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KSkAAP//AAD//wAA//8AAP//AAD7+wAA&#10;DAwAAAAAAAAAAAAAAAAAAAAAAAAAAAAAAAAAAAAAAAAAAAAAAAAAAAAAAAAAAAAAAAAAAAAAAAAA&#10;AAAAAAAAAAAAAAAAAAAAAAAAAAAAAAAAAAAAAAAAAAAAAAAAAAAAAAAAAAAAAAAAAAAAAAAAAAAA&#10;AAAAAAAAAAAAAAAAAAAAAAAAAAAAAAAAAAAAAAAA4eEAAP//AAD//wAA//8AAP//AAAqK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5uAAD//wAA//8AAP//&#10;AAD//wAAwsIAAAAAAAAAAAAAAAAAAAAAAAAAAAAAAAAAAAAAAAAAAAAAAAAAAAAAAAAAAAAAAAAA&#10;AAAAAAAAAAAAAAAAAAAAAAAAAAAAAAAAAAAAAAAAAAAAAAAAAAAAAAAAAAAAAAAAAAAAAAAAAAAA&#10;AAAAAAAAAAAAAAAAAAAAAAAAAAAAAAAAAAAAAAAAAAAAAAAAAAAAAL29AAD//wAA//8AAP//AAD/&#10;/wAATk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J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ysgAA&#10;//8AAP//AAD//wAA//8AAH5+AAAAAAAAAAAAAAAAAAAAAAAAAAAAAAAAAAAAAAAAAAAAAAAAAAAA&#10;AAAAAAAAAAAAAAAAAAAAAAAAAAAAAAAAAAAAAAAAAAAAAAAAAAAAAAAAAAAAAAAAAAAAAAAAAAAA&#10;AAAAAAAAAAAAAAAAAAAAAAAAAAAAAAAAAAAAAAAAAAAAAAAAAAAAAAAAAAAAAAAAAACYmAAA//8A&#10;AP//AAD//wAA//8AAHN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gAAACoAAAAAAAAAAAAAAAAA&#10;AAAAAAAAAAAAAB0AAAArAAAAKwAAACsAAAArAAAAKwAAACsAAAArAAAAKwAAACsAAACc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BQAA8vIAAP//AAD//wAA//8AAP//AAA6OgAAAAAAAAAAAAAAAAAAAAAAAAAAAAAAAAAAAAAA&#10;AAAAAAAAAAAAAAAAAAAAAAAAAAAAAAAAAAAAAAAAAAAAAAAAAAAAAAAAAAAAAAAAAAAAAAAAAAAA&#10;AAAAAAAAAAAAAAAAAAAAAAAAAAAAAAAAAAAAAAAAAAAAAAAAAAAAAAAAAAAAAAAAAAAAAAAAAAAA&#10;AAAAdHQAAP//AAD//wAA//8AAP//AACXl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kAAAA&#10;GgAAAAAAAAAAAAAAAAAAABoAAADkAAAA/wAAAP8AAAD/AAAA/wAAAP8AAAD/AAAA/wAAAP8AAAD/&#10;AAAA/w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joAAP//AAD//wAA//8AAP//AADy8gAABAQAAAAAAAAAAAAAAAAAAAAAAAAA&#10;AAAAAAAAAAAAAAAAAAAAAAAAAAAAAAAAAAAAAAAAAAAAAAAAAAAAAAAAAAAAAAAAAAAAAAAAAAAA&#10;AAAAAAAAAAAAAAAAAAAAAAAAAAAAAAAAAAAAAAAAAAAAAAAAAAAAAAAAAAAAAAAAAAAAAAAAAAAA&#10;AAAAAAAAAAAAAAAAAE9PAAD//wAA//8AAP//AAD//wAAvL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5AAAABoAAAAAAAAAAAAAAAAAAAAAAAAAqgAAAP8AAAD/AAAA/wAAAP8AAAD/AAAA/wAA&#10;AP8AAAD/AAAA/wAAAP8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9/AAD//wAA//8AAP//AAD//wAAsbEAAAAAAAAAAAAAAAAA&#10;AAAAAAAAAAAAAAAAAAAAAAAAAAAAAAAAAAAAAAAAAAAAAAAAAAAAAAAAAAAAAAAAAAAAAAAAAAAA&#10;AAAAAAAAAAAAAAAAAAAAAAAAAAAAAAAAAAAAAAAAAAAAAAAAAAAAAAAAAAAAAAAAAAAAAAAAAAAA&#10;AAAAAAAAAAAAAAAAAAAAAAAAAAAAAAAqKgAA//8AAP//AAD//wAA//8AAP//AAAB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QAAAB0AAAAAAAAAAAAAAAAAAAAAAAAAAAAAAH8AAADkAAAARQAAACsAAAAr&#10;AAAAKwAAACsAAAArAAAAKwAAACsAAACc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DwwAA//8AAP//AAD//wAA//8AAG1tAAAA&#10;AAAAAAAAAAAAAAAAAAAAAAAAAAAAAAAAAAAAAAAAAAAAAAAAAAAAAAAAAAAAAAAAAAAAAAAAAAAA&#10;AAAAAAAAAAAAAAAAAAAAAAAAAAAAAAAAAAAAAAAAAAAAAAAAAAAAAAAAAAAAAAAAAAAAAAAAAAAA&#10;AAAAAAAAAAAAAAAAAAAAAAAAAAAAAAAAAAAAAAAAAAAACAgAAP7+AAD//wAA//8AAP//AAD//wAA&#10;Oz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uQAA&#10;AA0AAAAAAAAAAAAAAAAAAAAAAAAAAAAAAAAAAAAAAAAAGgAAAM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DQAA+/sAAP//AAD//wAA//8A&#10;AP//AAAoKAAAAAAAAAAAAAAAAAAAAAAAAAAAAAAAAAAAAAAAAAAAAAAAAAAAAAAAAAAAAAAAAAAA&#10;AAAAAAAAAAAAAAAAAAAAAAAAAAAAAAAAAAAAAAAAAAAAAAAAAAAAAAAAAAAAAAAAAAAAAAAAAAAA&#10;AAAAAAAAAAAAAAAAAAAAAAAAAAAAAAAAAAAAAAAAAAAAAAAAAAAAAAAAAAAAAADFxQAA//8AAP//&#10;AAD//wAA//8AAK2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TEwAAP//AAD/&#10;/wAA//8AAP//AADk5AAAAQEAAAAAAAAAAAAAAAAAAAAAAAAAAAAAAAAAAAAAAAAAAAAAAAAAAAAA&#10;AAAAAAAAAAAAAAAAAAAAAAAAAAAAAAAAAAAAAAAAAAAAAAAAAAAAAAAAAAAAAAAAAAAAAAAAAAAA&#10;AAAAAAAAAAAAAAAAAAAAAAAAAAAAAAAAAAAAAAAAAAAAAAAAAAAAAAAAAAAAAAAAAAAAAAAAAAAA&#10;WVkAAP//AAD//wAA//8AAP//AAD+/gAAIy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nAAAAFU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0tAADk5AAA//8A&#10;AP//AAD//wAA//8AAP//AAD//wAAoKAAAAAAAAAAAAAAAAAAAAAAAAAAAAAAAAAAAAAAAAAAAAAA&#10;AAAAAAAAAAAAAAAAAAAAAAAAAAAAAAAAAAAAAAAAAAAAAAAAAAAAAAAAAAAAAAAAAAAAAAAAAAAA&#10;AAAAAAAAAAAAAAAAAAAAAAAAAAAAAAAAAAAAAAAAAAAAAAAAAAAAAAAAAAAAAAAAAAAAAAAAAAAA&#10;AAAAAAAAAAAAAAUFAADj4wAA//8AAP//AAD//wAA//8AAJG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CPAAAAqgAAAKoAAACPAAAADQAAAAAAAACcAAAA/wAAAP8A&#10;AAD/AAAA1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JCAADx&#10;8QAA//8AAP//AAD//wAA//8AAP//AAD//wAA//8AAFxcAAAAAAAAAAAAAAAAAAAAAAAAAAAAAAAA&#10;AAAAAAAAAAAAAAAAAAAAAAAAAAAAAAAAAAAAAAAAAAAAAAAAAAAAAAAAAAAAAAAAAAAAAAAAAAAA&#10;AAAAAAAAAAAAAAAAAAAAAAAAAAAAAAAAAAAAAAAAAAAAAAAAAAAAAAAAAAAAAAAAAAAAAAAAAAAA&#10;AAAAAAAAAAAAAAAAAAAAAAAAAAAAAAAAdXUAAP//AAD//wAA//8AAP//AADz8wAAEB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NcAAABiAAAAAAAAAAAAAABVAAAA&#10;/wAAAP8AAADGAAAAYgAAANQ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BVAAAAAAAAAAAA&#10;AAANAAAAxgAAAP8AAADGAAAADQAAAAAAAAA3AAAAuQ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JAAAA&#10;GgAAAAAAAAAAAAAANwAAAPEAAAD/AAAAVQAAAAAAAAAAAAAAGgAAAM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QAAABoAAAAAAAAAAAAAAKoAAAD/AAAA5AAAABoAAAAAAAAAAAAAADcAAAC5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NjAAD//wAA//8AAP//AAD//wAAqKgAAAAA&#10;AAAAAAAAAAAAAAAAAAAAAAAAAAAAAAAAAAAAAAAAAAAAAAAAAAAAAAAAAAAAAAAAAAAAAAAAAAAA&#10;AAAAAAAAAAAAAAAAAAAAAAAAAAAAAAAAAAAAAAAAAAAAAAAAAAAAAAAAAAAAAAAAAAAAAAAAAAAA&#10;AAAAAAAAAAAAAAAAAAAAAAAAAAAAAAAAAAAAAAAAAAAAAAAAAAAAAAAAAAAAAAAAAAAAAAAAAAAA&#10;AAAAAAAAAAAAAAAAAAAArq4AAP//AAD//wAA//8AAP//AADGx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BiAAAAAAAAAGIAAAD/AAAA/wAAAH8AAAAAAAAAAAAAAAAAAACq&#10;AAA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CggAA//8AAP//AAD//wAA&#10;//8AAImJAAAAAAAAAAAAAAAAAAAAAAAAAAAAAAAAAAAAAAAAAAAAAAAAAAAAAAAAAAAAAAAAAAAA&#10;AAAAAAAAAAAAAAAAAAAAAAAAAAAAAAAAAAAAAAAAAAAAAAAAAAAAAAAAAAAAAAAAAAAAAAAAAAAA&#10;AAAAAAAAAAAAAAAAAAAAAAAAAAAAAAAAAAAAAAAAAAAAAAAAAAAAAAAAAAAAAAAAAAAAAAAAAAAA&#10;AAAAAAAAAAAAAAAAAAAAAAAAAAAAAAAAADw8AAD//wAA//8AAP//AAD//wAA//8AABE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P8AAAD/AAAA/wAAAMYAAAANAAAAAAAA&#10;AA0AAACM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oAAACcAAAAqgAAAH8AAAAN&#10;AAAAAAAAAA0AAACPAAAAqgAAAKoAAACP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Do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R0AAP//AAD//wAA//8AAP//AADu7gAAAAAA&#10;AAAAAAAAAAAAAAAAAAAAAAAAAAAAAAAAAAAAAAAAAAAAAAAAAAAAAAAAAAAAAAAAAAAAAAAAAAAA&#10;AAAAAAAAAAAAAAAAAAAAAAAAAAAAAAAAAAAAAAAAAAAAAAAAAAAAAAAAAAAAAAAAAAAAAAAAAAAA&#10;AAAAAAAAAAAAAAAAAAAAAAAAAAAAAAAAAAAAAAAAAAAAAAAAAAAAAAAAAAAAAAAAAAAAAAAAAAAA&#10;AAAAAAAAAAAAAAAAAAAAAAAAAAAAAAMDAADy8gAA//8AAP//AAD//wAA//8AACws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AAAAcQAAAKoAAACqAAAAqgAAAKoAAACqAAAAqgAAALcA&#10;AADx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8QAAAP8AAAD/AAAA/wAAAP8AAAD/AAAA&#10;/wAAAP8AAAD/AAAA/w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DxAAAA1AAAANQA&#10;AADUAAAA1AAAANQAAADUAAAA4QAAAP8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BiAAAA&#10;AAAAAAAAAAAAAAAAAAAAAAAAAAAAAAAAAAAAAAAAAAA3AAAA1w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sAAAAGgAAAAAAAAAAAAAAAAAAAAAAAAAAAAAAAAAAAAAAAAAAAAAADQAAAI8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5uQAA//8AAP//AAD//wAA//8AAFN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X1wAA//8AAP//AAD//wAA//8AAEh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g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2NgAAP//AAD//wAA//8AAP//AAA0N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p4AAP//AAD//wAA//8AAP//AACBg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CPAAAAAAAAAAAAAAAAAAAAAAAAAAAAAAAAAAAAAAAA&#10;AAAAAAAaAAAAyQ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EAAPb2AAD//wAA//8AAP//&#10;AAD//wAAFR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VlAAD//wAA//8AAP//&#10;AAD//wAAur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BHAAAAfwAAAKkAAABVAAAAVQAAAFUAAABV&#10;AAAAVQAAAFUAAABiAAAA1A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YWAAD//wAA&#10;//8AAP//AAD//wAA9vYAAAE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sLAAA&#10;//8AAP//AAD//wAA//8AAPHxAAAC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P8AAAD/AAAA/wAA&#10;AP8AAAD/AAAA/wAAAP8AAAD/AAAA/wAAAP8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1NQAA//8AAP//AAD//wAA//8AANfX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MAAPLyAAD//wAA//8AAP//AAD//wAALC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oAAAD/&#10;AAAA/wAAAP8AAAD/AAAA/wAAAP8AAAD/AAAA/wAAAP8AAAD/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FQAAP//AAD//wAA//8AAP//AAC4u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7uwAA//8AAP//AAD//wAA//8AAGRk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1AAAABoAAAAAAAAAAAAAAAAAAAAAAAAAAAAAAAAAAAAAAAAAYg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NzAAD//wAA//8AAP//AAD//wAAmZ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oIAAP//AAD//wAA//8AAP//AACdn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IIAAAANAAAAAAAAAAAAAAAAAAAAAAAAAAAAAAAAAAAAAAAAABoA&#10;AAC5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SkgAA//8AAP//AAD//wAA//8AAHp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lJAAD//wAA//8AAP//AAD/&#10;/wAA+/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AdAAAAAAAAAAAA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bEAAP//AAD//wAA//8A&#10;AP//AABbW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REQAA//8A&#10;AP//AAD//wAA//8AAP//AAAkJ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gAAALkAAAD/AAAA5AAAABoA&#10;AAAAAAAAVQAAAMYAAACc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wAAAOQAAAAaAAAAAAAAAAAAAAAAAAAAfwAAAMY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oA&#10;AAD/AAAA1AAAALcAAADXAAAAGgAAAAAAAAAAAAAAAAAAADcAAADxAA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fwAAAAAAAAAaAAAAyQAAABoAAAAAAAAAAAAAAAAAAAAaAAAA5AAAAMY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QAAABoAAAAAAAAAGgAAAMkAAAAaAAAAAAAAAAAAAAAAAAAAGgAA&#10;AOQ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KwAAAAaAAAAAAAAABoAAADJAAAAGgAAAAAAAAAA&#10;AAAAAAAAAFUAAAD/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AAAAVQAAAAAAAAAaAAAAyQAA&#10;ABoAAAAAAAAAAAAAACoAAADkAAAA/wAAAK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OQAAABi&#10;AAAAGgAAAMkAAAAaAAAADQAAAGIAAADxAAAA/wAAAPEAAAA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8QAAAP8AAAD/AAAA/wAAAP8AAAD/AAAA/wAAAPE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0AAACcAAAA4QAAAP8AAAD/AAAA8QAAAKkAAAA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A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JAAAAGgAAAAAAAAAAAAAA&#10;AAAAAAAAAAAAAAAAAAAAAAAAAAAAAAAAcgAAAF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QAAABoA&#10;AAAAAAAAAAAAAAAAAAAAAAAAAAAAAAAAAAAAAAAAAAAAABoAAACs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RwAAAFUAAABVAAAA&#10;YgAAAOQAAABiAAAAVQAAAFUAAABVAAAAVQAAAFUAAABVAAAAVQAAAFUAAACp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UAAAA/wAAAP8AAAD/AAAA/wAAAP8AAAD/AAAA/wAAAP8AAAD/AAAA/wAAAP8AAAD/AAAA/wAA&#10;AMY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AAAA/wAAAP8AAAD/AAAA/wAAAP8AAAD/AAAA/wAAAP8AAAD/&#10;AAAA/wAAAMYAAA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g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A6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BiAAAA&#10;AAAAAAAAAAAAAAAAAAAAAAAAAAAAAAAAAAAAAAAAAAAAAAAAAAAAAAAAAAAAAAAAAAAAAAAAAABi&#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JAAAAGgAAAAAAAAAAAAAAAAAAAAAAAAAAAAAAAAAAAAAAAAAAAAAAAAAAAAAAAAAAAAAAAAAA&#10;AAAAAAAAAAAAGgAAAM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jwAAAA0AAAAAAAAAAAAAAAAAAAAAAAAAAAAAAAAAAAAAAAAAAAAAAAAAAAAA&#10;AAAAAAAAAAAAAAAAAAAAAAAAAA0AAACP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M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jAAAACsAAAArAAAAKwAAACsAAAArAAAAKw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JwA&#10;AAC3AAAA1AAAANQAAADUAAAAqQAAAA0AAAAaAAAA5AAAAP8AAAD/AAAA/wAAAP8AAAD/AAAA/wAA&#10;AP8AAADG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P8AAACcAAAADQAAAAAAAAAAAAAAGgAAAOQAAAD/AAAA/wAAAP8AAAD/&#10;AAAA/wAAAP8AAAD/AAAA8QAAAD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PEAAAB/AAAAAAAAAAAAAAAAAAAAAAAAABoAAADkAAAAxgAA&#10;AFUAAABVAAAAVQAAAFUAAABVAAAAYgAAANQ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CqAAAAAAAAAAAAAAAAAAAAAAAAAAAAAAAa&#10;AAAA1wAAADcAAAAAAAAAAAAAAAAAAAAAAAAAAAAAAAAAAAB/AAAAxg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VQAAAAAAAAAAAAAAAAAA&#10;AAAAAAAAAAAAGgAAAMkAAAAaAAAAAAAAAAAAAAAAAAAAAAAAAAAAAAAAAAAANwAAAN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QAAABoAAAAA&#10;AAAAAAAAAAAAAAAAAAAAAAAAAAAAAAAAAAAAAAAAAAAAAAAAAAAAAAAAAAAAAAAAAAAAAAAAABoA&#10;AADJ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MkAAAAaAAAAAAAAAAAAAAAAAAAAAAAAAAAAAAAAAAAAAAAAAAAAAAAAAAAAAAAAAAAAAAAAAAAA&#10;AAAAAAAAAAAaAAAAyQ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XAAAANwAAAAAAAAAAAAAAAAAAAAAAAAAAAAAAAAAAAAAAAAAAAAAAAAAAAAAA&#10;AAAAAAAAAAAAAAAAAAAAAAAANwAAAN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FUAAAAAAAAAAAAAAAAAAAAAAAAAAAAAAAAAAAAAAAAA&#10;AAAAAAAAAAAAAAAAAAAAAAAAAAAAAAAAAAAAAH8AAADG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AAACqAAAAAAAAAAAAAAAAAAAAAAAAAAAA&#10;AAAAAAAAAAAAAAAAAAAAAAAAAAAAAAAAAAAAAAAAAAAAABoAAADkAAAA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8QAAAH8AAAAAAAAA&#10;AAAAAAAAAAAAAAAAAAAAAAAAAAAAAAAAAAAAAAAAAAAAAAAAAAAAAA0AAADGAAAA/wAAAF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oA&#10;AAD/AAAAnAAAAA0AAAAAAAAAAAAAAAAAAAAAAAAAAAAAAAAAAAAAAAAAAAAAACoAAADUAAAA/wAA&#10;AMY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P8AAADxAAAAqQAAADgAAAAdAAAAAAAAAAAAAAArAAAAcQAAANQAAAD/&#10;AAAA/wAAAPEAAAA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oAAADUAAAA/wAAAP8AAAD/AAAA/wAAAP8AAAD/AAAA/wAA&#10;AP8AAAD/AAAA/wAAAPEAAAB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JwAAAD/AAAA/wAAAP8AAAD/&#10;AAAA/wAAAP8AAAD/AAAA/wAAANQAAAA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QAA&#10;AH8AAADhAAAA/wAAAP8AAAD/AAAAxgAAAF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JwAAAC3AAAA1AAAAL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5AAAAC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FUAAAAAAAAAAAAAAA0AAABHAAAAVQAAAFUA&#10;AABVAAAAVQAAAFUAAABH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MkAAAAaAAAAAAAAAAAAAAAAAAAA&#10;DQAAADgAAADGAAAA/wAAAMYAAAA4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HBwAA//8AAP//AAD//wAA//8AAP7+AAAGBgAAAAAAAAAA&#10;AAAAAAAAAAAAAAAAAAAAAAAAAAAAAAAAAAAAAAAAAAAAAAAAAAAAAAAAAAAAAAAAAAAAAAAAAAAA&#10;AAAAAAAAAAAAAAAAAAAAAAAAAAAAAAANAAAN8wAA8/8AAP//AAD//wAA//8AAP+xAACx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pwAAp/8AAP//AAD//wAA//8AAP9zAABzAAAAAAAA&#10;AAAAAAAAAAAAAAAAAAAAAAAAAAAAAAAAAAAAAAAAAAAAAAAAAAAAAAAAAAAAAAAABAQAAP7+AAD/&#10;/wAA//8AAP//AAD+/gAABA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JAAAAGgAAAAAA&#10;AAAAAAAAAAAAAAAAAAAAAAAANwAAAOQA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SEAAP//AAD//wAA//8AAP//AADn5wAA&#10;AAAAAAAAAAAAAAAAAAAAAAAAAAAAAAAAAAAAAAAAAAAAAAAAAAAAAAAAAAAAAAAAAAAAAAAAAAAA&#10;AAAAAAAAAAAAAAAAAAAAAAAAAAAAAAAAAAAAAAAAAAAAZgAAZv8AAP//AAD//wAA//8AAP/zAADz&#10;DQ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HQAAHT/AAD//wAA//8AAP//AAD/&#10;pgAApgAAAAAAAAAAAAAAAAAAAAAAAAAAAAAAAAAAAAAAAAAAAAAAAAAAAAAAAAAAAAAAAAAAAAAA&#10;AAAAAADr6wAA//8AAP//AAD//wAA//8AABg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QAAABoAAAAAAAAAAAAAAAAAAAAAAAAAAAAAABoAAADJ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4+AAD//wAA//8AAP//&#10;AAD//wAAy8sAAAAAAAAAAAAAAAAAAAAAAAAAAAAAAAAAAAAAAAAAAAAAAAAAAAAAAAAAAAAAAAAA&#10;AAAAAAAAAAAAAAAAAAAAAAAAAAAAAAAAAAAAAAAAAAAAAAAAAAAAAAAAAM0AAM3/AAD//wAA//8A&#10;AP//AAD/mQAAm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BAABB/wAA//8A&#10;AP//AAD//wAA//8AAP8BAAABAAAAAAAAAAAAAAAAAAAAAAAAAAAAAAAAAAAAAAAAAAAAAAAAAAAA&#10;AAAAAAAAAAAAAAAAAAAA09MAAP//AAD//wAA//8AAP//AAAwM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MkAAAAaAAAAAAAAAAAAAAAAAAAAAAAAAAAAAAAaAAAAyQAAABoAAAAAAAAAAAAA&#10;AAAAAAAAAAAAAAAAAAAAAAAaAAAAyQ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WgAA&#10;//8AAP//AAD//wAA//8AAK6uAAAAAAAAAAAAAAAAAAAAAAAAAAAAAAAAAAAAAAAAAAAAAAAAAAAA&#10;AAAAAAAAAAAAAAAAAAAAAAAAAAAAAAAAAAAAAAAAAAAAAAAAAAAAAAAAAAAAAAAAADMAADP/AAD/&#10;/wAA//8AAP//AAD//wAA/zIAAD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wAAD/8AAP//AAD//wAA//8AAP//AAD/OwAAOwAAAAAAAAAAAAAAAAAAAAAAAAAAAAAAAAAAAAAA&#10;AAAAAAAAAAAAAAAAAAAAAAAAAAAAAAAAALy8AAD//wAA//8AAP//AAD//wAAR0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JAAAAGgAAAAAAAAAAAAAAAAAAAAAAAAAAAAAAGgAAAMkAAAAa&#10;AAAAAAAAAAAAAAAAAAAAAAAAAAAAAAAAAAAANwAAAN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nYAAP//AAD//wAA//8AAP//AACSkgAAAAAAAAAAAAAAAAAAAAAAAAAAAAAAAAAAAAAA&#10;AAAAAAAAAAAAAAAAAAAAAAAAAAAAAAAAAAAAAAAAAAAAAAAAAAAAAAAAAAAAAAAAAAAAAAAAAAAA&#10;AACZAACZ/wAA//8AAP//AAD//wAA/8wAAM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GAADG/wAA//8AAP//AAD//wAA/60AAK0AAAAAAAAAAAAAAAAAAAAAAAAA&#10;AAAAAAAAAAAAAAAAAAAAAAAAAAAAAAAAAAAAAAAAAAAAAAClpQAA//8AAP//AAD//wAA//8AAF5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wAAAGIAAABVAAAAVQAAAFUAAABVAAAAVQAA&#10;AGIAAADkAAAAYgAAAFUAAABVAAAAVQAAAFUAAABVAAAAYgAAANQ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OTAAD//wAA//8AAP//AAD//wAAdnYAAAAAAAAAAAAAAAAAAAAAAAAA&#10;AAAAAAAAAAAAAAAAAAAAAAAAAAAAAAAAAAAAAAAAAAAAAAAAAAAAAAAAAAAAAAAAAAAAAAAAAAAA&#10;AAAAAAAAAAANAAAN8wAA8/8AAP//AAD//wAA//8AAP9lAAB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QAAWf8AAP//AAD//wAA//8AAP/+AAD+IwAAIwAAAAAA&#10;AAAAAAAAAAAAAAAAAAAAAAAAAAAAAAAAAAAAAAAAAAAAAAAAAAAAAAAAAAAAjo4AAP//AAD//wAA&#10;//8AAP//AAB1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wAAAP8AAAD/&#10;AAAA/wAAAP8AAAD/AAAA/wAAAP8AAAD/AAAA/wAAAP8AAAD/AAAA/wAAAP8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rwAA//8AAP//AAD//wAA//8AAFlZAAAAAAAAAAAA&#10;AAAAAAAAAAAAAAAAAAAAAAAAAAAAAAAAAAAAAAAAAAAAAAAAAAAAAAAAAAAAAAAAAAAAAAAAAAAA&#10;AAAAAAAAAAAAAAAAAAAAAAAAZgAAZv8AAP//AAD//wAA//8AAP/zAADzDQ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UAAAXjAADj/wAA//8AAP//AAD//wAA&#10;/5EAAJEAAAAAAAAAAAAAAAAAAAAAAAAAAAAAAAAAAAAAAAAAAAAAAAAAAAAAAAAAAAAAAAAAAHZ2&#10;AAD//wAA//8AAP//AAD//wAAjY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wAA&#10;AP8AAAD/AAAA/wAAAP8AAAD/AAAA/wAAAP8AAAD/AAAA/wAAAP8AAAD/AAAA/wAAAP8AAAD/AAAA&#10;/w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zMwAAP//AAD//wAA//8AAP//AAA9&#10;PQAAAAAAAAAAAAAAAAAAAAAAAAAAAAAAAAAAAAAAAAAAAAAAAAAAAAAAAAAAAAAAAAAAAAAAAAAA&#10;AAAAAAAAAAAAAAAAAAAAAAAAAAAAAAAAAAAAAMsAAMv/AAD//wAA//8AAP//AAD/mQAAm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df8AAP//&#10;AAD//wAA//8AAP/zAADzEAAAEAAAAAAAAAAAAAAAAAAAAAAAAAAAAAAAAAAAAAAAAAAAAAAAAAAA&#10;AAAAAAAAAABfXwAA//8AAP//AAD//wAA//8AAKS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H8AAAArAAAAKwAAACsAAAArAAAAKwAAACsAAAArAAAAKwAAACsAAAArAAAAKwAAACsA&#10;AAArAAAAKwAAAH8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joAAD//wAA//8A&#10;AP//AAD//wAAICAAAAAAAAAAAAAAAAAAAAAAAAAAAAAAAAAAAAAAAAAAAAAAAAAAAAAAAAAAAAAA&#10;AAAAAAAAAAAAAAAAAAAAAAAAAAAAAAAAAAAAAAAAAAAAABkAABn/AAD//wAA//8AAP//AAD//wAA&#10;/zIAAD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AAABD0AAD0/wAA//8AAP//AAD//wAA/3QAAHQAAAAAAAAAAAAAAAAAAAAAAAAAAAAAAAAAAAAA&#10;AAAAAAAAAAAAAAAAAAAAAAAASEgAAP//AAD//wAA//8AAP//AAC7u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MkAAAAaAAAAAAAAAAAAAAAAAAAAAAAAAAAAAAAAAAAAAAAAAAAAAAAAAAAA&#10;AAAAAAAAAAAAAAAAAAAAAAAAAAAaAAAAyQ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HAAD/&#10;/wAA//8AAP//AAD//wAA/v4AAAYGAAAAAAAAAAAAAAAAAAAAAAAAAAAAAAAAAAAAAAAAAAAAAAAA&#10;AAAAAAAAAAAAAAAAAAAAAAAAAAAAAAAAAAAAAAAAAAAAAAAAAAAAAAAAAABbAABb/wAA//8AAP//&#10;AAD//wAA//8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QAAkf8AAP//AAD//wAA//8AAP/iAADiBQAABQAAAAAAAAAAAAAAAAAA&#10;AAAAAAAAAAAAAAAAAAAAAAAAAAAAAAAAAAAAADAwAAD//wAA//8AAP//AAD//wAA5e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CPAAAADQAAAAAAAAAAAAAAAAAAAAAAAAAAAAAAAAAAAAAA&#10;AAAAAAAAAAAAAAAAAAAAAAAAAAAAAAAAAAAAAAAADQAAAI8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hIQAA//8AAP//AAD//wAA//8AAOfnAAAAAAAAAAAAAAAAAAAAAAAAAAAAAAAAAAAAAAAA&#10;AAAAAAAAAAAAAAAAAAAAAAAAAAAAAAAAAAAAAAAAAAAAAAAAAAAAAAAAAAAAAAAAAAAAAAAAnwAA&#10;n/8AAP//AAD//wAA//8AAP+Q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MAACP+AAD+/wAA//8AAP//AAD//wAA/1gAAFgAAAAA&#10;AAAAAAAAAAAAAAAAAAAAAAAAAAAAAAAAAAAAAAAAAAAAAAAAAAAZGQAA//8AAP//AAD//wAA//8A&#10;AP//AAAlJ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j4AAP//AAD//wAA//8AAP//AADLywAAAAAAAAAAAAAAAAAAAAAAAAAA&#10;AAAAAAAAAAAAAAAAAAAAAAAAAAAAAAAAAAAAAAAAAAAAAAAAAAAAAAAAAAAAAAAAAAAAAAAAAAAA&#10;AAAAAQAAAeIAAOL/AAD//wAA//8AAP//AAD/TQAAT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gAArv8AAP//AAD//wAA//8A&#10;AP/GAADGAAAAAAAAAAAAAAAAAAAAAAAAAAAAAAAAAAAAAAAAAAAAAAAAAAAAAAAABAQAAPr6AAD/&#10;/wAA//8AAP//AAD//wAA5OQAACU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EcAAABVAAAAK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paAAD//wAA//8AAP//AAD//wAArq4AAAAAAAAAAAAA&#10;AAAAAAAAAAAAAAAAAAAAAAAAAAAAAAAAAAAAAAAAAAAAAAAAAAAAAAAAAAAAAAAAAAAAAAAAAAAA&#10;AAAAAAAAAAAAAAAAACUAACX/AAD//wAA//8AAP//AAD//AAA/A4AAA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wAADz/AAD/&#10;/wAA//8AAP//AAD//wAA/w0AAA0AAAAAAAAAAAAAAAAAAAAAAAAAAAAAAAAAAAAAAAAAAAAAAAAA&#10;AAAAAACgoAAA//8AAP//AAD//wAA//8AAP//AADk5AAAJS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AAAA&#10;KwAAACsAAAArAAAAKwAAAB0AAAAAAAAAAAAAAAAAAAAAAAAAcgAAAPEAAAD/AAAA/wAAAP8AAADG&#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2dgAA//8AAP//AAD//wAA//8AAJKS&#10;AAAAAAAAAAAAAAAAAAAAAAAAAAAAAAAAAAAAAAAAAAAAAAAAAAAAAAAAAAAAAAAAAAAAAAAAAAAA&#10;AAAAAAAAAAAAAAAAAAAAAAAAAAAAAABpAABp/wAA//8AAP//AAD//wAA/8YAAM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wAA//8AAP//AAD//wAA//8AAP83AAA3AAAAAAAAAAAAAAAAAAAAAAAAAAAAAAAAAAAA&#10;AAAAAAAAAAAAAAAAAAAAICAAAOTkAAD//wAA//8AAP//AAD//wAA//8AAOTkAAAlJ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gAAAP8AAAD/AAAA8QAAAIwAAABHAAAAAAAAAAAAAAAAAAAAfwAAAP8AAAD/AAAA/wAA&#10;AP8AAAD/AAAA/wAAAMY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5MAAP//AAD//wAA&#10;//8AAP//AAB2dgAAAAAAAAAAAAAAAAAAAAAAAAAAAAAAAAAAAAAAAAAAAAAAAAAAAAAAAAAAAAAA&#10;AAAAAAAAAAAAAAAAAAAAAAAAAAAAAAAAAAAAAAAAAAAArAAArP8AAP//AAD//wAA//8AAP+DAAC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IAALL/AAD//wAA//8AAP//AAD/ZAAAZAAAAAAAAAAAAAAAAAAAAAAA&#10;AAAAAAAAAAAAAAAAAAAAAAAAAAAAAAAAAAAAAAAlJQAA5OQAAP//AAD//wAA//8AAP//AAD//wAA&#10;5OQAACU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nAAAAA0AAAAAAAAAAAAAAAAAAAAAAAAANwAAAPEAAAD/&#10;AAAA/wAAAIwAAAANAAAAAAAAADcAAADx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v&#10;AAD//wAA//8AAP//AAD//wAAWVkAAAAAAAAAAAAAAAAAAAAAAAAAAAAAAAAAAAAAAAAAAAAAAAAA&#10;AAAAAAAAAAAAAAAAAAAAAAAAAAAAAAAAAAAAAAAAAAAAAAAAAAAAAwAAA+4AAO7/AAD//wAA//8A&#10;AP//AAD/PwAA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GAACG/wAA//8AAP//AAD//wAA/5AAAJAAAAAAAAAA&#10;AAAAAAAAAAAAAAAAAAAAAAAAAAAAAAAAAAAAAAAAAAAAAAAAAAAAAAAAACUlAADk5AAA//8AAP//&#10;AAD//wAA//8AAP//AADk5AAAJS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qgAAAAAAAAAAAAAAAAAAAAAAAAAAAAAAAAAA&#10;AKoAAAD/AAAA/wAAAKoAAAAAAAAAAAAAAAAAAAAAAAAAVQAAAMY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iIAADU1AABGRgAA&#10;V1cAAF5eAADMzAAA//8AAP//AAD//wAA//8AAD09AAAAAAAAAAAAAAAAAAAAAAAAAAAAAAAAAAAA&#10;AAAAAAAAAAAAAAAAAAAAAAAAAAAAAAAAAAAAAAAAAAAAAAAAAAAAAAAAAAAAAAAAADMAADP/AAD/&#10;/wAA//8AAP//AAD/9gAA9gc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QAAWf8AAP//AAD//wAA//8AAP+9&#10;AAC9AAAAAAAAAAAAAAAAAAAAAAAAAAAAAAAAAAAAAAAAAAAAAAAAAAAAAAAAAAAAAAAAAAAAAAAA&#10;JSUAAOTkAAD//wAA//8AAP//AAD//wAA//8AAOTkAAAlJ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xgAAAFUAAAAAAAAAAAAAAAAAAAAA&#10;AAAAAAAAAFUAAAD/AAAA/wAAAOQAAAAaAAAAAAAAAAAAAAAAAAAAAAAAABoAAADJ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RUAAP//&#10;AAD//wAA//8AAP//AAD//wAA//8AAP//AAD//wAA//8AAP//AAAgIAAAAAAAAAAAAAAAAAAAAAAA&#10;AAAAAAAAAAAAAAAAAAAAAAAAAAAAAAAAAAAAAAAAAAAAAAAAAAAAAAAAAAAAAAAAAAAAAAAAAAAA&#10;AAB2AAB2/wAA//8AAP//AAD//wAA/7kAAL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0AAC3/AAD//wAA&#10;//8AAP//AAD/6QAA6QAAAAAAAAAAAAAAAAAAAAAAAAAAAAAAAAAAAAAAAAAAAAAAAAAAAAAAAAAA&#10;AAAAAAAAAAAAAAAAAAAlJQAA5OQAAP//AAD//wAA//8AAP//AAD//wAA5OQAACE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MkAAAAaAAAAAAAA&#10;AAAAAAAAAAAAAAAAAA0AAADGAAAA/wAAAP8AAAB/AAAAAAAAAAAAAAAAAAAAAAAAAAAAAAAaAAAA&#10;yQ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NTAAD//wAA//8AAP//AAD//wAA//8AAP//AAD//wAA//8AAP//AAD+/gAABgYAAAAAAAAA&#10;AAAAAAAAAAAAAAAAAAAAAAAAAAAAAAAAAAAAAAAAAAAAAAAAAAAAAAAAAAAAAAAAAAAAAAAAAAAA&#10;AAAAAAAAAAAAAAAAugAAuv8AAP//AAD//wAA//8AAP91AAB1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G&#10;AAAG+wAA+/8AAP//AAD//wAA//8AAP8WAAAWAAAAAAAAAAAAAAAAAAAAAAAAAAAAAAAAAAAAAAAA&#10;AAAAAAAAAAAAAAAAAAAAAAAAAAAAAAAAAAAAACUlAADk5AAA//8AAP//AAD//wAA//8AAP//AAC5&#10;u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AAAAGgAAAAAAAAAAAAAAAAAAAAAAAABVAAAA/wAAAP8AAADGAAAADQAAAAAAAAAAAAAAAAAAAAAA&#10;AAAAAAAANwAAALk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TkwAA//8AAP//AAD//wAA//8AAP//AAD//wAA//8AAP//AAD//wAA5+cA&#10;AAAAAAAAAAAAAAAAAAAAAAAAAAAAAAAAAAAAAAAAAAAAAAAAAAAAAAAAAAAAAAAAAAAAAAAAAAAA&#10;AAAAAAAAAAAAAAAAAAAAAAAABwAAB/YAAPb/AAD//wAA//8AAP//AAD/MgAA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QAANT/AAD//wAA//8AAP//AAD/QgAAQgAAAAAAAAAAAAAAAAAAAAAAAAAA&#10;AAAAAAAAAAAAAAAAAAAAAAAAAAAAAAAAAAAAAAAAAAAAAAAAAAAAAAAAJSUAAOTkAAD//wAA//8A&#10;AP//AAD//wAA//8AAB8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FUAAAAAAAAAAAAAAAAAAAAaAAAA5AAAAP8AAAD/AAAAVQAAAAAAAAAAAAAA&#10;AAAAAAAAAAAAAAAAAAAAAFUA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9MAAP//AAD//wAA//8AAP//AAD//wAA//8AAP//AAD/&#10;/wAA//8AAMvLAAAAAAAAAAAAAAAAAAAAAAAAAAAAAAAAAAAAAAAAAAAAAAAAAAAAAAAAAAAAAAAA&#10;AAAAAAAAAAAAAAAAAAAAAAAAAAAAAAAAAAAAAEAAAED/AAD//wAA//8AAP//AAD/7QAA7QI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nAACn/wAA//8AAP//AAD//wAA/28AAG8AAAAAAAAAAAAA&#10;AAAAAAAAAAAAAAAAAAAAAAAAAAAAAAAAAAAAAAAAAAAAAAAAAAAAAAAAAAAAAAAAAAAAAAAAAAAl&#10;JQAA//8AAP//AAD//wAA//8AAP//AABtb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xAAAAVQAAAAAAAAAqAAAA1AAAAP8AAAD/AAAAqgAAAAAA&#10;AAAAAAAAAAAAAAAAAAAAAAAAAAAAABoAAADk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RUAAP//AAD//wAA//8AAP//AAD//wAA//8A&#10;AP//AAD//wAA//8AAP//AACurgAAAAAAAAAAAAAAAAAAAAAAAAAAAAAAAAAAAAAAAAAAAAAAAAAA&#10;AAAAAAAAAAAAAAAAAAAAAAAAAAAAAAAAAAAAAAAAAAAAAAAAAACEAACE/wAA//8AAP//AAD//wAA&#10;/6sAAK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wAAe/8AAP//AAD//wAA//8AAP+bAACb&#10;AAAAAAAAAAAAAAAAAAAAAAAAAAAAAAAAAAAAAAAAAAAAAAAAAAAAAAAAAAAAAAAAAAAAAAAAAAAA&#10;AAAAAAAAAAAAAAAAAJOTAAD//wAA//8AAP//AAD//wAAu7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P8AAAD/AAAA/wAAAP8AAAD/AAAA&#10;5AAAABoAAAAAAAAAAAAAAAAAAAAAAAAAAAAAACoAAADG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NTAAD//wAA//8AAP//AAD/&#10;/wAA//8AAP//AAD//wAA//8AAP//AAD//wAAkpIAAAAAAAAAAAAAAAAAAAAAAAAAAAAAAAAAAAAA&#10;AAAAAAAAAAAAAAAAAAAAAAAAAAAAAAAAAAAAAAAAAAAAAAAAAAAAAAAAAAAAAAAAxwAAx/8AAP//&#10;AAD//wAA//8AAP9oAABo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4AAE7/AAD//wAA//8A&#10;AP//AAD/yAAAyAAAAAAAAAAAAAAAAAAAAAAAAAAAAAAAAAAAAAAAAAAAAAAAAAAAAAAAAAAAAAAA&#10;AAAAAAAAAAAAAAAAAAAAAAAAAAAAAAAyMgAA//8AAP//AAD//wAA//8AAPv7AAAQE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UAAAA/wAAAP8A&#10;AAD/AAAA1AAAACoAAAAAAAAAAAAAAAAAAAANAAAAZAAAANQAAAD/AAAA/wAAAP8AAACM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TkwAA//8A&#10;AP//AAD//wAA//8AAP//AAD//wAA//8AAP//AAD//wAA//8AAHZ2AAAAAAAAAAAAAAAAAAAAAAAA&#10;AAAAAAAAAAAAAAAAAAAAAAAAAAAAAAAAAAAAAAAAAAAAAAAAAAAAAAAAAAAAAAAAAAAAAAAADwAA&#10;D/wAAPz/AAD//wAA//8AAP//AAD/JAAAJ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iAAAi&#10;/wAA//8AAP//AAD//wAA//MAAPMCAAACAAAAAAAAAAAAAAAAAAAAAAAAAAAAAAAAAAAAAAAAAAAA&#10;AAAAAAAAAAAAAAAAAAAAAAAAAAAAAAAAAAAAAAAAAAAAAQEAAOPjAAD//wAA//8AAP//AAD//wAA&#10;WV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0AAAA6AAAAHQAAAAAAAAAAAAAAAAAAAAAAAAAAAAAAAAAAAB0AAAArAAAAKwAAACsAAAAr&#10;AAAAH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09MAAP//AAD//wAA//8AAP//AAD//wAA//8AAP//AAD//wAA//8AAP//AABZWQAAAAAAAAAA&#10;AAAAAAAAAAAAAAAAAAAAAAAAAAAAAAAAAAAAAAAAAAAAAAAAAAAAAAAAAAAAAAAAAAAAAAAAAAAA&#10;AAAAAAAAAE4AAE7/AAD//wAA//8AAP//AAD/4QAA4Q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vQAAPT/AAD//wAA//8AAP//AAD/IQAAIQAAAAAAAAAAAAAAAAAAAAAAAAAAAAAA&#10;AAAAAAAAAAAAAAAAAAAAAAAAAAAAAAAAAAAAAAAAAAAAAAAAAAAAAAAAAAAAAACVlQAA//8AAP//&#10;AAD//wAA//8AAKio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RUAAP//AAD//wAA//8AAP//AAD//wAA//8AAP//AAD//wAA//8AAP//AAD//wAA&#10;PT0AAAAAAAAAAAAAAAAAAAAAAAAAAAAAAAAAAAAAAAAAAAAAAAAAAAAAAAAAAAAAAAAAAAAAAAAA&#10;AAAAAAAAAAAAAAAAAAAAAACRAACR/wAA//8AAP//AAD//wAA/54AAJ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JAADJ/wAA//8AAP//AAD//wAA/00AAE0AAAAAAAAAAAAAAAAA&#10;AAAAAAAAAAAAAAAAAAAAAAAAAAAAAAAAAAAAAAAAAAAAAAAAAAAAAAAAAAAAAAAAAAAAAAAAAAAA&#10;RkYAAP//AAD//wAA//8AAP//AADx8QAABg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NTAAD//wAA//8AAP//AAD//wAA09MAAJmZAAD//wAA//8AAP//&#10;AAD//wAA//8AACAgAAAAAAAAAAAAAAAAAAAAAAAAAAAAAAAAAAAAAAAAAAAAAAAAAAAAAAAAAAAA&#10;AAAAAAAAAAAAAAAAAAAAAAAAAAAAAAAAAAAA1QAA1f8AAP//AAD//wAA//8AAP9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AAAnP8AAP//AAD//wAA//8AAP96AAB6AAAA&#10;AAAAAAAAAAAAAAAAAAAAAAAAAAAAAAAAAAAAAAAAAAAAAAAAAAAAAAAAAAAAAAAAAAAAAAAAAAAA&#10;AAAAAAAAAAAAAAYGAADy8gAA//8AAP//AAD//wAA//8AAEV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TkwAA//8AAP//AAD//wAA//8AAJOTAAAzMwAA&#10;//8AAP//AAD//wAA//8AANjYAAAGBgAAAAAAAAAAAAAAAAAAAAAAAAAAAAAAAAAAAAAAAAAAAAAA&#10;AAAAAAAAAAAAAAAAAAAAAAAAAAAAAAAAAAAAAAAAAAAACQAACf8AAP//AAD//wAA//8AAP//AAD/&#10;G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AAAHD/AAD//wAA//8AAP//&#10;AAD/pgAApgAAAAAAAAAAAAAAAAAAAAAAAAAAAAAAAAAAAAAAAAAAAAAAAAAAAAAAAAAAAAAAAAAA&#10;AAAAAAAAAAAAAAAAAAAAAAAAAAAAAAAAqakAAP//AAD//wAA//8AAP//AACUl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09MAAP//AAD//wAA//8AAP//&#10;AABTUwAAAAAAAFdXAAA+PgAAHBwAAAICAAAAAAAAAAAAAAAAAAAAAAAAAAAAAAAAAAAAAAAAAAAA&#10;AAAAAAAAAAAAAAAAAAAAAAAAAAAAAAAAAAAAAAAAAAAAAAAAAAAAAAAAACoAACr/AAD//wAA//8A&#10;AP//AAD/8AAA8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DAABD/wAA&#10;//8AAP//AAD//wAA/9MAANMAAAAAAAAAAAAAAAAAAAAAAAAAAAAAAAAAAAAAAAAAAAAAAAAAAAAA&#10;AAAAAAAAAAAAAAAAAAAAAAAAAAAAAAAAAAAAAAAAAAAAAFpaAAD//wAA//8AAP//AAD//wAA4uIA&#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RUAAP//AAD//wAA&#10;//8AAP//AAD//wAAFRUAAAAAAAAAAAAAAAAAAAAAAAAAAAAAAAAAAAAAAAAAAAAAAAAAAAAAAAAA&#10;AAAAAAAAAAAAAAAAAAAAAAAAAAAAAAAAAAAAAAAAAAAAAAAAAAAAAAAAAAAAAAAAAAAAAABMAABM&#10;/wAA//8AAP//AAD//wAA/8MAAM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wAAF/8AAP//AAD//wAA//8AAP/7AAD7BgAABgAAAAAAAAAAAAAAAAAAAAAAAAAAAAAAAAAA&#10;AAAAAAAAAAAAAAAAAAAAAAAAAAAAAAAAAAAAAAAAAAAAAAAAAAAAAAAAAAAQEAAA+/sAAP//AAD/&#10;/wAA//8AAP//AAAxM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NT&#10;AAD//wAA//8AAP//AAD//wAA09MAAAAAAAAAAAAAAAAAAAAAAAAAAAAAAAAAAAAAAAAAAAAAAAAA&#10;AAAAAAAAAAAAAAAAAAAAAAAAAAAAAAAAAAAAAAAAAAAAAAAAAAAAAAAAAAAAAAAAAAAAAAAAAAAA&#10;AAAAAAAAbgAAbv8AAP//AAD//wAA//8AAP+gAAC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qAADq/wAA//8AAP//AAD//wAA/ywAACwAAAAAAAAAAAAAAAAAAAAA&#10;AAAAAAAAAAAAAAAAAAAAAAAAAAAAAAAAAAAAAAAAAAAAAAAAAAAAAAAAAAAAAAAAAAAAAAAAAAAA&#10;ALy8AAD//wAA//8AAP//AAD//wAAg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TkwAA//8AAP//AAD//wAA//8AAJOTAAAAAAAAAAAAAAAAAAAAAAAAAAAAAAAAAAAA&#10;AAAAAAAAAAAAAAAAAAAAAAAAAAAAAAAAAAAAAAAAAAAAAAAAAAAAAAAAAAAAAAAAAAAAAAAAAAAA&#10;AAAAAAAAAAAAAAAAAAAAAJAAAJD/AAD//wAA//8AAP//AAD/fgAAf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gAAvv8AAP//AAD//wAA//8AAP9YAABYAAAAAAAA&#10;AAAAAAAAAAAAAAAAAAAAAAAAAAAAAAAAAAAAAAAAAAAAAAAAAAAAAAAAAAAAAAAAAAAAAAAAAAAA&#10;AAAAAAAAAAAAAABtbQAA//8AAP//AAD//wAA//8AAM/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9MAAP//AAD//wAA//8AAP//AABTUwAAAAAAAAAAAAAAAAAAAAAA&#10;AAAAAAAAAAAAAAAAAAAAAAAAAAAAAAAAAAAAAAAAAAAAAAAAAAAAAAAAAAAAAAAAAAAAAAAAAAAA&#10;AAAAAAAAAAAAAAAAAAAAAAAAAAAAAAAAAACyAACy/wAA//8AAP//AAD//wAA/1wAAF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EAAJH/AAD//wAA//8AAP//AAD/&#10;hQAAhQAAAAAAAAAAAAAAAAAAAAAAAAAAAAAAAAAAAAAAAAAAAAAAAAAAAAAAAAAAAAAAAAAAAAAA&#10;AAAAAAAAAAAAAAAAAAAAAAAAAAAAHx8AAP//AAD//wAA//8AAP//AAD//wAACQ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6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cAAP7+AAD//wAA//8AAP//AAD//wAAFRUAAAAAAAAA&#10;AAAAAAAAAAAAAAAAAAAAAAAAAAAAAAAAAAAAAAAAAAAAAAAAAAAAAAAAAAAAAAAAAAAAAAAAAAAA&#10;AAAAAAAAAAAAAAAAAAAAAAAAAAAAAAAAAAAAAAAAAAAAAAAA1QAA1f8AAP//AAD//wAA//8AAP86&#10;AAA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lAABl/wAA//8A&#10;AP//AAD//wAA/7IAALIAAAAAAAAAAAAAAAAAAAAAAAAAAAAAAAAAAAAAAAAAAAAAAAAAAAAAAAAA&#10;AAAAAAAAAAAAAAAAAAAAAAAAAAAAAAAAAAAAAAAAAAAAAAD//wAA//8AAP//AAD//wAA//8AACgo&#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u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IiAAD//wAA//8AAP//AAD//wAA7u4A&#10;AAAAAAAAAAAAAAAAAAAAAAAAAAAAAAAAAAAAAAAAAAAAAAAAAAAAAAAAAAAAAAAAAAAAAAAAAAAA&#10;AAAAAAAAAAAAAAAAAAAAAAAAAAAAAAAAAAAAAAAAAAAAAAAAAAAAAAAAAQAAAfcAAPf/AAD//wAA&#10;//8AAP//AAD/G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AAAOP8AAP//AAD//wAA//8AAP/eAADeAAAAAAAAAAAAAAAAAAAAAAAAAAAAAAAAAAAAAAAAAAAA&#10;AAAAAAAAAAAAAAAAAAAAAAAAAAAAAAAAAAAAAAAAAAAAAAAAAAAAAAAAAAAAxMQAAP//AAD//wAA&#10;//8AAP//AABKS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CcAAAAqgAAAKoAAACqAAAA&#10;qgAAAKoAAACqAAAAqgAAAKoAAACqAAAAqgAAAKoAAACqAAAAqgAAAKoAAACqAAAAtwAAAP8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QAAA//8AAP//AAD/&#10;/wAA//8AAMrKAAAAAAAAAAAAAAAAAAAAAAAAAAAAAAAAAAAAAAAAAAAAAAAAAAAAAAAAAAAAAAAA&#10;AAAAAAAAAAAAAAAAAAAAAAAAAAAAAAAAAAAAAAAAAAAAAAAAAAAAAAAAAAAAAAAAAAAAABkAABn/&#10;AAD//wAA//8AAP//AAD/9gAA9gE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3/AAD//wAA//8AAP//AAD//wAA/wwAAAwAAAAAAAAAAAAAAAAAAAAAAAAA&#10;AAAAAAAAAAAAAAAAAAAAAAAAAAAAAAAAAAAAAAAAAAAAAAAAAAAAAAAAAAAAAAAAAAAAAAAAAKOj&#10;AAD//wAA//8AAP//AAD//wAAbG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xgAAAP8A&#10;AAD/AAAA/wAAAP8AAAD/AAAA/wAAAP8AAAD/AAAA/wAAAP8AAAD/AAAA/wAAAP8AAAD/AAAA/wAA&#10;AP8AAAD/AAAAxg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XV0A&#10;AP//AAD//wAA//8AAP//AACsrAAAAAAAAAAAAAAAAAAAAAAAAAAAAAAAAAAAAAAAAAAAAAAAAAAA&#10;AAAAAAAAAAAAAAAAAAAAAAAAAAAAAAAAAAAAAAAAAAAAAAAAAAAAAAAAAAAAAAAAAAAAAAAAAAAA&#10;AAAAAAA7AAA7/wAA//8AAP//AAD//wAA/9QAAN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2wAA2/8AAP//AAD//wAA//8AAP83AAA3AAAAAAAAAAAA&#10;AAAAAAAAAAAAAAAAAAAAAAAAAAAAAAAAAAAAAAAAAAAAAAAAAAAAAAAAAAAAAAAAAAAAAAAAAAAA&#10;AAAAAAAAAACBgQAA//8AAP//AAD//wAA//8AAI2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D/AAAA8QAAANQAAADUAAAA1AAAANQAAADUAAAA8QAAAP8AAADxAAAA1AAAANQAAADU&#10;AAAA1AAAANQAAADxAAAA8QAAAM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p6AAD//wAA//8AAP//AAD//wAAj48AAAAAAAAAAAAAAAAAAAAAAAAAAAAAAAAAAAAA&#10;AAAAAAAAAAAAAAAAAAAAAAAAAAAAAAAAAAAAAAAAAAAAAAAAAAAAAAAAAAAAAAAAAAAAAAAAAAAA&#10;AAAAAAAAAAAAAAAAAAAAXQAAXf8AAP//AAD//wAA//8AAP+xAAC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0AAK3/AAD//wAA//8AAP//AAD/ZgAA&#10;ZgAAAAAAAAAAAAAAAAAAAAAAAAAAAAAAAAAAAAAAAAAAAAAAAAAAAAAAAAAAAAAAAAAAAAAAAAAA&#10;AAAAAAAAAAAAAAAAAAAAAAAAX18AAP//AAD//wAA//8AAP//AACvr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xgAAAA0AAAAAAAAAAAAAAAAAAAAAAAAAVQAAAMYAAAAqAAAAAAAA&#10;AAAAAAAAAAAAAAAAAAAAAAAAAAAADQAAAI8AAAA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XlwAA//8AAP//AAD//wAA//8AAHJyAAAAAAAAAAAAAAAAAAAAAAAA&#10;AAAAAAAAAAAAAAAAAAAAAAAAAAAAAAAAAAAAAAAAAAAAAAAAAAAAAAAAAAAAAAAAAAAAAAAAAAAA&#10;AAAAAAAAAAAAAAAAAAAAAAAAAAAAAAAAAH8AAH//AAD//wAA//8AAP//AAD/jwAAj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B+/wAA//8AAP//&#10;AAD//wAA/5UAAJUAAAAAAAAAAAAAAAAAAAAAAAAAAAAAAAAAAAAAAAAAAAAAAAAAAAAAAAAAAAAA&#10;AAAAAAAAAAAAAAAAAAAAAAAAAAAAAAAAAAAAAD4+AAD//wAA//8AAP//AAD//wAA0d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FcAAAANAAAAAAAAAAAAAAAAAAAADQAAALkAAAA3&#10;AAAAAAAAAAAAAAAAAAAAAAAAAAAAAAAAAAAAAAAAAAAAAAAaAAAAj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bUAAP//AAD//wAA//8AAP//AABVVQAAAAAAAAAA&#10;AAAAAAAAAAAAAAAAAAAAAAAAAAAAAAAAAAAAAAAAAAAAAAAAAAAAAAAAAAAAAAAAAAAAAAAAAAAA&#10;AAAAAAAAAAAAAAAAAAAAAAAAAAAAAAAAAAAAAAAAAAAAAAChAACh/wAA//8AAP//AAD//wAA/20A&#10;AG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AAA&#10;UP8AAP//AAD//wAA//8AAP/DAADDAAAAAAAAAAAAAAAAAAAAAAAAAAAAAAAAAAAAAAAAAAAAAAAA&#10;AAAAAAAAAAAAAAAAAAAAAAAAAAAAAAAAAAAAAAAAAAAAAAAAAAAcHAAA//8AAP//AAD//wAA//8A&#10;APPzAA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JAAAAGgAAAAAAAAAAAAAAAAAAAAAAAAAAAAAAAAAAAAAAAAAAAAAAGgAAAM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LSAAD//wAA//8AAP//AAD//wAA&#10;NzcAAAAAAAAAAAAAAAAAAAAAAAAAAAAAAAAAAAAAAAAAAAAAAAAAAAAAAAAAAAAAAAAAAAAAAAAA&#10;AAAAAAAAAAAAAAAAAAAAAAAAAAAAAAAAAAAAAAAAAAAAAAAAAAAAAAAAAAAAwwAAw/8AAP//AAD/&#10;/wAA//8AAP9LAAB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EAACH/AAD//wAA//8AAP//AAD/8QAA8QEAAAEAAAAAAAAAAAAAAAAAAAAAAAAAAAAA&#10;AAAAAAAAAAAAAAAAAAAAAAAAAAAAAAAAAAAAAAAAAAAAAAAAAAAAAAAAAAAAAAAAAgIAAPn5AAD/&#10;/wAA//8AAP//AAD//wAAFB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uQAAADcAAAAAAAAAAAAAAAAAAAAAAAAAAAAAAAAAAAAAAAAAAAAAAH8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v7wAA//8AAP//&#10;AAD//wAA//8AABoaAAAAAAAAAAAAAAAAAAAAAAAAAAAAAAAAAAAAAAAAAAAAAAAAAAAAAAAAAAAA&#10;AAAAAAAAAAAAAAAAAAAAAAAAAAAAAAAAAAAAAAAAAAAAAAAAAAAAAAAAAAAAAAAAAAAAAAAAAOYA&#10;AOb/AAD//wAA//8AAP//AAD/KQAAK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C8gAA8v8AAP//AAD//wAA//8AAP8gAAAgAAAAAAAAAAAAAAAA&#10;AAAAAAAAAAAAAAAAAAAAAAAAAAAAAAAAAAAAAAAAAAAAAAAAAAAAAAAAAAAAAAAAAAAAAAAAAAAA&#10;AAAAAADZ2QAA//8AAP//AAD//wAA//8AADY2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kAAAAKgAAAAAAAAAAAAAAAAAAAAAAAAAAAAAA&#10;AAAAAGIAAADx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DQAA&#10;//8AAP//AAD//wAA//8AAPv7AAADAwAAAAAAAAAAAAAAAAAAAAAAAAAAAAAAAAAAAAAAAAAAAAAA&#10;AAAAAAAAAAAAAAAAAAAAAAAAAAAAAAAAAAAAAAAAAAAAAAAAAAAAAAAAAAAAAAAAAAAAAAAAAAAA&#10;AAAAAAoAAAr/AAD//wAA//8AAP//AAD//wAA/wkAAA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QAAMT/AAD//wAA//8AAP//AAD/TwAATwAA&#10;AAAAAAAAAAAAAAAAAAAAAAAAAAAAAAAAAAAAAAAAAAAAAAAAAAAAAAAAAAAAAAAAAAAAAAAAAAAA&#10;AAAAAAAAAAAAAAAAAAAAt7cAAP//AAD//wAA//8AAP//AABYW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CpAAAAYgAAAFUA&#10;AABVAAAAcQAAANQAAAD/AAAA/wAAAF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ioAAP//AAD//wAA//8AAP//AADg4AAAAAAAAAAAAAAAAAAAAAAAAAAAAAAAAAAAAAAA&#10;AAAAAAAAAAAAAAAAAAAAAAAAAAAAAAAAAAAAAAAAAAAAAAAAAAAAAAAAAAAAAAAAAAAAAAAAAAAA&#10;AAAAAAAAAAAAAAAAAAAqAAAq/wAA//8AAP//AAD//wAA/+UAAO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VAACV/wAA//8AAP//AAD/&#10;/wAA/30AAH0AAAAAAAAAAAAAAAAAAAAAAAAAAAAAAAAAAAAAAAAAAAAAAAAAAAAAAAAAAAAAAAAA&#10;AAAAAAAAAAAAAAAAAAAAAAAAAAAAAAAAAJWVAAD//wAA//8AAP//AAD//wAAeX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P8AAAD/AAAA/wAAAP8AAAD/AAAA/wAAA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dHAAD//wAA//8AAP//AAD//wAAwsIAAAAAAAAAAAAAAAAAAAAAAAAA&#10;AAAAAAAAAAAAAAAAAAAAAAAAAAAAAAAAAAAAAAAAAAAAAAAAAAAAAAAAAAAAAAAAAAAAAAAAAAAA&#10;AAAAAAAAAAAAAAAAAAAAAAAAAAAAAAAATAAATP8AAP//AAD//wAA//8AAP/DAAD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wAAZ/8A&#10;AP//AAD//wAA//8AAP+sAACsAAAAAAAAAAAAAAAAAAAAAAAAAAAAAAAAAAAAAAAAAAAAAAAAAAAA&#10;AAAAAAAAAAAAAAAAAAAAAAAAAAAAAAAAAAAAAAAAAAAAAABzcwAA//8AAP//AAD//wAA//8AAJu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GAAAA/wAAAP8AAAD/AAAAxgAAAD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kZAAA//8AAP//AAD//wAA//8AAKWlAAAAAAAAAAAA&#10;AAAAAAAAAAAAAAAAAAAAAAAAAAAAAAAAAAAAAAAAAAAAAAAAAAAAAAAAAAAAAAAAAAAAAAAAAAAA&#10;AAAAAAAAAAAAAAAAAAAAAAAAAAAAAAAAAAAAAAAAAAAAAG4AAG7/AAD//wAA//8AAP//AAD/oAAA&#10;o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gAADj/AAD//wAA//8AAP//AAD/2gAA2gAAAAAAAAAAAAAAAAAAAAAAAAAAAAAAAAAAAAAA&#10;AAAAAAAAAAAAAAAAAAAAAAAAAAAAAAAAAAAAAAAAAAAAAAAAAAAAAAAAAAAAUlIAAP//AAD//wAA&#10;//8AAP//AAC9v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YEAAP//AAD//wAA//8AAP//AACI&#10;iAAAAAAAAAAAAAAAAAAAAAAAAAAAAAAAAAAAAAAAAAAAAAAAAAAAAAAAAAAAAAAAAAAAAAAAAAAA&#10;AAAAAAAAAAAAAAAAAAAAAAAAAAAAAAAAAAAAAAAAAAAAAAAAAAAAAAAAAACQAACQ/wAA//8AAP//&#10;AAD//wAA/34AAH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MAAAM/gAA/v8AAP//AAD//wAA//4AAP4LAAALAAAAAAAAAAAAAAAAAAAA&#10;AAAAAAAAAAAAAAAAAAAAAAAAAAAAAAAAAAAAAAAAAAAAAAAAAAAAAAAAAAAAAAAAAAAAAAAAADAw&#10;AAD//wAA//8AAP//AAD//wAA3t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B0AAAAAAAAAAAAAAB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fAAD//wAA//8A&#10;AP//AAD//wAAa2sAAAAAAAAAAAAAAAAAAAAAAAAAAAAAAAAAAAAAAAAAAAAAAAAAAAAAAAAAAAAA&#10;AAAAAAAAAAAAAAAAAAAAAAAAAAAAAAAAAAAAAAAAAAAAAAAAAAAAAAAAAAAAAAAAAAAAAAAAsgAA&#10;sv8AAP//AAD//wAA//8AAP9cAAB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sAANv/AAD//wAA//8AAP//AAD/NwAANwAAAAAA&#10;AAAAAAAAAAAAAAAAAAAAAAAAAAAAAAAAAAAAAAAAAAAAAAAAAAAAAAAAAAAAAAAAAAAAAAAAAAAA&#10;AAAAAAAAAAAPDwAA//8AAP//AAD//wAA//8AAPz8AAAFB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AAAuQAAAP8AAADkAAAAGgAAAAAAAABV&#10;AAAAxgAAAJw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8&#10;vAAA//8AAP//AAD//wAA//8AAE1NAAAAAAAAAAAAAAAAAAAAAAAAAAAAAAAAAAAAAAAAAAAAAAAA&#10;AAAAAAAAAAAAAAAAAAAAAAAAAAAAAAAAAAAAAAAAAAAAAAAAAAAAAAAAAAAAAAAAAAAAAAAAAAAA&#10;AAAAAAAAANUAANX/AAD//wAA//8AAP//AAD/OgAA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tAACt/wAA//8AAP//AAD//wAA&#10;/2YAAGYAAAAAAAAAAAAAAAAAAAAAAAAAAAAAAAAAAAAAAAAAAAAAAAAAAAAAAAAAAAAAAAAAAAAA&#10;AAAAAAAAAAAAAAAAAAAAAAAAAAAAAO3tAAD//wAA//8AAP//AAD//wAAIi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P8AAAD/AAAA5AAA&#10;ABoAAAAAAAAAAAAAAAAAAAB/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2dkAAP//AAD//wAA//8AAP//AAAwMAAAAAAAAAAAAAAAAAAAAAAAAAAAAAAAAAAA&#10;AAAAAAAAAAAAAAAAAAAAAAAAAAAAAAAAAAAAAAAAAAAAAAAAAAAAAAAAAAAAAAAAAAAAAAAAAAAA&#10;AAAAAAAAAAAAAAAAAAEAAAH3AAD3/wAA//8AAP//AAD//wAA/xgAAB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gAAfv8AAP//&#10;AAD//wAA//8AAP+VAACVAAAAAAAAAAAAAAAAAAAAAAAAAAAAAAAAAAAAAAAAAAAAAAAAAAAAAAAA&#10;AAAAAAAAAAAAAAAAAAAAAAAAAAAAAAAAAAAAAAAAAADLywAA//8AAP//AAD//wAA//8AAEN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gAAAP8AAADU&#10;AAAAtwAAANcAAAAaAAAAAAAAAAAAAAAAAAAANwAAAPE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EAAPb2AAD//wAA//8AAP//AAD//wAAExMAAAAAAAAAAAAAAAAAAAAA&#10;AAAAAAAAAAAAAAAAAAAAAAAAAAAAAAAAAAAAAAAAAAAAAAAAAAAAAAAAAAAAAAAAAAAAAAAAAAAA&#10;AAAAAAAAAAAAAAAAAAAAAAAAAAAAAAAZAAAZ/wAA//8AAP//AAD//wAA//YAAPY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AAAFD/AAD//wAA//8AAP//AAD/wwAAwwAAAAAAAAAAAAAAAAAAAAAAAAAAAAAAAAAAAAAAAAAA&#10;AAAAAAAAAAAAAAAAAAAAAAAAAAAAAAAAAAAAAAAAAAAAAAAAAAAAAAAAqakAAP//AAD//wAA//8A&#10;AP//AABlZ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B/AAAAAAAAABoAAADJAAAAGgAAAAAAAAAAAAAAAAAAABoAAADkAAAAxgA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QUAAD//wAA//8AAP//AAD//wAA9fUAAAEBAAAAAAAA&#10;AAAAAAAAAAAAAAAAAAAAAAAAAAAAAAAAAAAAAAAAAAAAAAAAAAAAAAAAAAAAAAAAAAAAAAAAAAAA&#10;AAAAAAAAAAAAAAAAAAAAAAAAAAAAAAAAAAAAAAAAAAAAOwAAO/8AAP//AAD//wAA//8AAP/UAAD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hAAAh/wAA//8AAP//AAD//wAA//EAAPEBAAABAAAAAAAAAAAAAAAAAAAAAAAA&#10;AAAAAAAAAAAAAAAAAAAAAAAAAAAAAAAAAAAAAAAAAAAAAAAAAAAAAAAAAAAAAAAAAAAAAIiIAAD/&#10;/wAA//8AAP//AAD//wAAh4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JAAAAGgAAAAAAAAAaAAAAyQAAABoAAAAAAAAAAAAAAAAAAAAaAAAA5A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xMQAA//8AAP//AAD//wAA//8AANjY&#10;AAAAAAAAAAAAAAAAAAAAAAAAAAAAAAAAAAAAAAAAAAAAAAAAAAAAAAAAAAAAAAAAAAAAAAAAAAAA&#10;AAAAAAAAAAAAAAAAAAAAAAAAAAAAAAAAAAAAAAAAAAAAAAAAAAAAAAAAAF0AAF3/AAD//wAA//8A&#10;AP//AAD/sQAAs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vIAAPL/AAD//wAA//8AAP//AAD/IAAAIAAAAAAAAAAA&#10;AAAAAAAAAAAAAAAAAAAAAAAAAAAAAAAAAAAAAAAAAAAAAAAAAAAAAAAAAAAAAAAAAAAAAAAAAAAA&#10;AAAAAABmZgAA//8AAP//AAD//wAA//8AAKio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rAAAABoAAAAAAAAAGgAAAMkAAAAaAAAAAAAAAAAAAAAAAAAA&#10;VQAAAP8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k4AAP//AAD//wAA&#10;//8AAP//AAC7uwAAAAAAAAAAAAAAAAAAAAAAAAAAAAAAAAAAAAAAAAAAAAAAAAAAAAAAAAAAAAAA&#10;AAAAAAAAAAAAAAAAAAAAAAAAAAAAAAAAAAAAAAAAAAAAAAAAAAAAAAAAAAAAAAAAAAAAAAB/AAB/&#10;/wAA//8AAP//AAD//wAA/48AAI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EAADE/wAA//8AAP//AAD//wAA/08A&#10;AE8AAAAAAAAAAAAAAAAAAAAAAAAAAAAAAAAAAAAAAAAAAAAAAAAAAAAAAAAAAAAAAAAAAAAAAAAA&#10;AAAAAAAAAAAAAAAAAAAAREQAAP//AAD//wAA//8AAP//AADKy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AAABVAAAAAAAAABoAAADJAAAAGgAAAAAA&#10;AAAAAAAAKgAAAOQAAAD/AAAAq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tr&#10;AAD//wAA//8AAP//AAD//wAAnp4AAAAAAAAAAAAAAAAAAAAAAAAAAAAAAAAAAAAAAAAAAAAAAAAA&#10;AAAAAAAAAAAAAAAAAAAAAAAAAAAAAAAAAAAAAAAAAAAAAAAAAAAAAAAAAAAAAAAAAAAAAAAAAAAA&#10;AAAAAAAAoQAAof8AAP//AAD//wAA//8AAP9tAAB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QAAlf8AAP//AAD/&#10;/wAA//8AAP99AAB9AAAAAAAAAAAAAAAAAAAAAAAAAAAAAAAAAAAAAAAAAAAAAAAAAAAAAAAAAAAA&#10;AAAAAAAAAAAAAAAAAAAAAAAAAAAAAAAAACMjAAD//wAA//8AAP//AAD//wAA7O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5AAAAGIAAAAaAAAA&#10;yQAAABoAAAANAAAAYgAAAPEAAAD/AAAA8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JiQAA//8AAP//AAD//wAA//8AAICAAAAAAAAAAAAAAAAAAAAAAAAAAAAAAAAAAAAA&#10;AAAAAAAAAAAAAAAAAAAAAAAAAAAAAAAAAAAAAAAAAAAAAAAAAAAAAAAAAAAAAAAAAAAAAAAAAAAA&#10;AAAAAAAAAAAAAAAAAQAAAf8AAP//AAD//wAA//8AAP//AAD/SwAAS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cA&#10;AGf/AAD//wAA//8AAP//AAD/rAAArAAAAAAAAAAAAAAAAAAAAAAAAAAAAAAAAAAAAAAAAAAAAAAA&#10;AAAAAAAAAAAAAAAAAAAAAAAAAAAAAAAAAAAAAAAAAAAAAAAFBQAA/f0AAP//AAD//wAA//8AAP//&#10;AAAOD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xAAAA/wAAAP8AAAD/AAAA/wAAAP8AAAD/AAAA8QAAAF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qYAAP//AAD//wAA//8AAP//AABjYwAAAAAAAAAAAAAAAAAAAAAA&#10;AAAAAAAAAAAAAAAAAAAAAAAAAAAAAAAAAAAAAAAAAAAAAAAAAAAAAAAAAAAAAAAAAAAAAAAAAAAA&#10;AAAAAAAAAAAAAAAAAAABAAABTAAATMwAAMz/AAD//wAA//8AAP//AAD//wAA/ykAAC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4AAA4/wAA//8AAP//AAD//wAA//8AAP8AAAAAAAAAAAAAAAAAAAAAAAAAAAAAAAAA&#10;AAAAAAAAAAAAAAAAAAAAAAAAAAAAAAAAAAAAAAAAAAAAAAAAAAAAAAAAAAAAAAAAAN/fAAD//wAA&#10;//8AAP//AAD//wAALy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QAAAJwAAADhAAAA/wAAAP8AAADxAAAAqQAAAC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PDAAD//wAA//8AAP//AAD//wAARkYAAAAAAAAA&#10;AAAAAAAAAAAAAAAAAAAAAAAAAAAAAAAAAAAAAAAAAAAAAAAAAAAAAAAAAAAAAAAAAAAAAAAAAAAA&#10;AAAAAAAAAAAAAAAAAAAAAAAAAAANAAANwQAAwf8AAP//AAD//wAA//8AAP//AAD//wAA//0AAP0J&#10;AAA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AAADP4AAP7/AAD//wAA//8AAP//AAD/JAAAJAAAAAAAAAAAAAAA&#10;AAAAAAAAAAAAAAAAAAAAAAAAAAAAAAAAAAAAAAAAAAAAAAAAAAAAAAAAAAAAAAAAAAAAAAAAAAAA&#10;AAC+vgAA//8AAP//AAD//wAA//8AAFF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h4QAA//8AAP//AAD//wAA//8A&#10;ACkpAAAAAAAAAAAAAAAAAAAAAAAAAAAAAAAAAAAAAAAAAAAAAAAAAAAAAAAAAAAAAAAAAAAAAAAA&#10;AAAAAAAAAAAAAAAAAAAAAAAAAAAAAAAAAAAAAAAAtwAAt/8AAP//AAD//wAA//8AAP//AAD//wAA&#10;//8AAP+BAAC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OAADO/wAA//8AAP//AAD//wAA/3kAAHkA&#10;AAAAAAAAAAAAAAAAAAAAAAAAAAAAAAAAAAAAAAAAAAAAAAAAAAAAAAAAAAAAAAAAAAAAAAAAAAAA&#10;AAAAAAAAAAAAAAAAnJwAAP//AAD//wAA//8AAP//AABz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cQAAAA0AAAAAAAAAAAAAAAAAAAAAAAAAAAAAAAAAAAAN&#10;AAAARwAAAFUAAABH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AwAA/PwAAP//AAD/&#10;/wAA//8AAP//AAAMDAAAAAAAAAAAAAAAAAAAAAAAAAAAAAAAAAAAAAAAAAAAAAAAAAAAAAAAAAAA&#10;AAAAAAAAAAAAAAAAAAAAAAAAAAAAAAAAAAAAAAAAAAAAAAAAMwAAM/8AAP//AAD//wAA//8AAP//&#10;AAD//wAA//8AAP+8AAC8B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gAAev8AAP//AAD//wAA&#10;//8AAP/PAADPAAAAAAAAAAAAAAAAAAAAAAAAAAAAAAAAAAAAAAAAAAAAAAAAAAAAAAAAAAAAAAAA&#10;AAAAAAAAAAAAAAAAAAAAAAAAAAAAAHp6AAD//wAA//8AAP//AAD//wAAlJ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UAAAAKgAAAAAAAAAAAAAAAAAA&#10;AAAAAAAAAAAAAAAAAA0AAACM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xsA&#10;AP//AAD//wAA//8AAP//AADu7gAAAAAAAAAAAAAAAAAAAAAAAAAAAAAAAAAAAAAAAAAAAAAAAAAA&#10;AAAAAAAAAAAAAAAAAAAAAAAAAAAAAAAAAAAAAAAAAAAAAAAAAAAAAAAAAAAAAJkAAJn/AAD//wAA&#10;//8AAP//AAD//wAA/8wAAMxMAABMAQ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UAACX/&#10;AAD//wAA//8AAP//AAD//wAA/yQAACQAAAAAAAAAAAAAAAAAAAAAAAAAAAAAAAAAAAAAAAAAAAAA&#10;AAAAAAAAAAAAAAAAAAAAAAAAAAAAAAAAAAAAAAAAAABZWQAA//8AAP//AAD//wAA//8AALa2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PEAAABV&#10;AAAAAAAAAAAAAAAAAAAAAAAAAAAAAAAAAAAANwAAAN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g4AAD//wAA//8AAP//AAD//wAA0dEAAAAAAAAAAAAAAAAAAAAAAAAAAAAAAAAAAAAA&#10;AAAAAAAAAAAAAAAAAAAAAAAAAAAAAAAAAAAAAAAAAAAAAAAAAAAAAAAAAAAAAAAAAAAAAA0AAA3z&#10;AADz/wAA//8AAP//AAD//wAA/7EAALE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wAAz/8AAP//AAD//wAA//8AAP95AAB5AAAAAAAAAAAAAAAAAAAAAAAAAAAAAAAA&#10;AAAAAAAAAAAAAAAAAAAAAAAAAAAAAAAAAAAAAAAAAAAAAAAAAAAAAAAANzcAAP//AAD//wAA//8A&#10;AP//AADY2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wAA&#10;AOEAAAD/AAAA/wAAAIwAAAANAAAAAAAAAAAAAAAAAAAAAAAAABoAAADJ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WVgAA//8AAP//AAD//wAA//8AALS0AAAAAAAAAAAAAAAAAAAAAAAA&#10;AAAAAAAAAAAAAAAAAAAAAAAAAAAAAAAAAAAAAAAAAAAAAAAAAAAAAAAAAAAAAAAAAAAAAAAAAAAA&#10;AAAAAABmAABm/wAA//8AAP//AAD//wAA//MAAPMN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oAAHr/AAD//wAA//8AAP//AAD/zwAAzwAAAAAAAAAAAAAAAAAA&#10;AAAAAAAAAAAAAAAAAAAAAAAAAAAAAAAAAAAAAAAAAAAAAAAAAAAAAAAAAAAAAAAAAAAAABUVAAD/&#10;/wAA//8AAP//AAD//wAA+PgAAAI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MkAAAAoAAAAnAAAAP8AAAD/AAAAxgAAAA0AAAAAAAAAAAAAAAAAAAAaAAAAyQ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3MAAP//AAD//wAA//8AAP//AACWlgAAAAAAAAAA&#10;AAAAAAAAAAAAAAAAAAAAAAAAAAAAAAAAAAAAAAAAAAAAAAAAAAAAAAAAAAAAAAAAAAAAAAAAAAAA&#10;AAAAAAAAAAAAAAAAAAAAzQAAzf8AAP//AAD//wAA//8AAP+ZAAC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AAAl/wAA//8AAP//AAD//wAA//8AAP8kAAAk&#10;AAAAAAAAAAAAAAAAAAAAAAAAAAAAAAAAAAAAAAAAAAAAAAAAAAAAAAAAAAAAAAAAAAAAAAAAAAAA&#10;AAAAAAABAQAA8/MAAP//AAD//wAA//8AAP//AAAb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JAAAAGgAAAAAAAABiAAAA8QAAAP8AAADxAAAANwAAAAAAAAAAAAAA&#10;GgAAAM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CQAAD//wAA//8AAP//AAD//wAA&#10;eXkAAAAAAAAAAAAAAAAAAAAAAAAAAAAAAAAAAAAAAAAAAAAAAAAAAAAAAAAAAAAAAAAAAAAAAAAA&#10;AAAAAAAAAAAAAAAAAAAAAAAAAAAAMwAAM/8AAP//AAD//wAA//8AAP//AAD/MgAA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8AAM//AAD//wAA//8A&#10;AP//AAD/eQAAeQAAAAAAAAAAAAAAAAAAAAAAAAAAAAAAAAAAAAAAAAAAAAAAAAAAAAAAAAAAAAAA&#10;AAAAAAAAAAAAAAAAAAAAAAAAANLSAAD//wAA//8AAP//AAD//wAAPT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QAAABoAAAAAAAAAAAAAACoAAADUAAAA/wAAAP8A&#10;AAB/AAAAAAAAABoAAADJ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trQAA//8AAP//&#10;AAD//wAA//8AAFxcAAAAAAAAAAAAAAAAAAAAAAAAAAAAAAAAAAAAAAAAAAAAAAAAAAAAAAAAAAAA&#10;AAAAAAAAAAAAAAAAAAAAAAAAAAAAAAAAAAAAAAAAAJkAAJn/AAD//wAA//8AAP//AAD/zAAAz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6AAB6&#10;/wAA//8AAP//AAD//wAA/88AAM8AAAAAAAAAAAAAAAAAAAAAAAAAAAAAAAAAAAAAAAAAAAAAAAAA&#10;AAAAAAAAAAAAAAAAAAAAAAAAAAAAAAAAAAAAAACwsAAA//8AAP//AAD//wAA//8AAF5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MkAAAAaAAAAAAAAAAAAAAAAAAAA&#10;DQAAAJwAAAD/AAAA/wAAAMYAAAAoAAAAyQ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QAA&#10;//8AAP//AAD//wAA//8AAP//AAA/PwAAAAAAAAAAAAAAAAAAAAAAAAAAAAAAAAAAAAAAAAAAAAAA&#10;AAAAAAAAAAAAAAAAAAAAAAAAAAAAAAAAAAAAAAAAAAAAAAAAAA0AAA3zAADz/wAA//8AAP//AAD/&#10;/wAA/2UAAG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QAAJf8AAP//AAD//wAA//8AAP//AAD/JAAAJAAAAAAAAAAAAAAAAAAAAAAAAAAAAAAA&#10;AAAAAAAAAAAAAAAAAAAAAAAAAAAAAAAAAAAAAAAAAAAAAAAAAAAAjo4AAP//AAD//wAA//8AAP//&#10;AAC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JAAAAGgAAAAAA&#10;AAAAAAAAAAAAAAAAAAAAAAAAYgAAAPEAAAD/AAAA/w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ABMTAAAzMwAAP//AAD//wAA//8AAP//AAD//wAAISEAAAAAAAAAAAAAAAAAAAAAAAAAAAAAAAAA&#10;AAAAAAAAAAAAAAAAAAAAAAAAAAAAAAAAAAAAAAAAAAAAAAAAAAAAFQAAFVMAAFP5AAD5/wAA//8A&#10;AP//AAD//wAA//MAAPMN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PAADP/wAA//8AAP//AAD//wAA/3kAAHkAAAAAAAAAAAAAAAAA&#10;AAAAAAAAAAAAAAAAAAAAAAAAAAAAAAAAAAAAAAAAAAAAAAAAAAAAAAAAAAAAAAAAAG1tAAD//wAA&#10;//8AAP//AAD//wAAoq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IwAAAANAAAAAAAAAAAAAAAAAAAAAAAAAAAAAAAqAAAA1AAAAP8AAADk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HAAC+vgAA//8AAP//AAD//wAA//8AAP//AAD//wAA+/sAAAYGAAAAAAAAAAAAAAAAAAAA&#10;AAAAAAAAAAAAAAAAAAAAAAAAAAAAAAAAAAAAAAAAAAAAAAAAAAAAAAAEAAAElQAAlf8AAP//AAD/&#10;/wAA//8AAP//AAD//wAA//8AAP+ZAAC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gAAev8AAP//AAD//wAA//8AAP/PAADPAAAA&#10;AAAAAAAAAAAAAAAAAAAAAAAAAAAAAAAAAAAAAAAAAAAAAAAAAAAAAAAAAAAAAAAAAAAAAAAAAAAA&#10;AABLSwAA//8AAP//AAD//wAA//8AAP//AAD//wAA6ekAAEpK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EcAAABVAAAARwAAAA0AAAAAAAAAAAAAAAAAAAAAAAAAAAAAAA0AAACp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mgAA//8AAP//AAD//wAA//8AAP//AAD//wAA//8AAHx8AAAAAAAAAAAA&#10;AAAAAAAAAAAAAAAAAAAAAAAAAAAAAAAAAAAAAAAAAAAAAAAAAAAAAAAAAAAAAAAAAAAArQAArf8A&#10;AP//AAD//wAA//8AAP//AAD//wAA//8AAP//AAD/MgAAM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UAACX/AAD//wAA//8AAP//&#10;AAD//wAA/yQAACQAAAAAAAAAAAAAAAAAAAAAAAAAAAAAAAAAAAAAAAAAAAAAAAAAAAAAAAAAAAAA&#10;AAAAAAAAAAAAAAAAKSkAAP//AAD//wAA//8AAP//AAD//wAA//8AAP//AAD//wAAjY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VFQAA//8AAP//AAD//wAA//8AAP//AAD//wAA//8AALu7AAAE&#10;BAAAAAAAAAAAAAAAAAAAAAAAAAAAAAAAAAAAAAAAAAAAAAAAAAAAAAAAAAAAAAAAAAAAAAAAAAAA&#10;MwAAM/8AAP//AAD//wAA//8AAP//AAD//wAA//8AAP//AAD/rAAAr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wAA&#10;z/8AAP//AAD//wAA//8AAP95AAB5AAAAAAAAAAAAAAAAAAAAAAAAAAAAAAAAAAAAAAAAAAAAAAAA&#10;AAAAAAAAAAAAAAAAAAAAAAAAAAAAAAkJAAD7+wAA//8AAP//AAD//wAA//8AAP//AAD//wAA//8A&#10;AP//AAAkJ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FAAAP//AAD//wAA//8AAP//AAD//wAAzMwA&#10;AExMAAABAQAAAAAAAAAAAAAAAAAAAAAAAAAAAAAAAAAAAAAAAAAAAAAAAAAAAAAAAAAAAAAAAAAA&#10;AAAAAAAAAAAAAJkAAJn/AAD//wAA//8AAP//AAD//wAA//8AAP//AAD/lAAAlAMAAA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oAAHr/AAD//wAA//8AAP//AAD/zwAAzwAAAAAAAAAAAAAAAAAAAAAAAAAAAAAAAAAA&#10;AAAAAAAAAAAAAAAAAAAAAAAAAAAAAAAAAAAAAAAAAAAAAAAARkYAAPLyAAD//wAA//8AAP//AAD/&#10;/wAA//8AAP//AAD//wAAeX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yMAAD//wAA//8AAP//AAD/&#10;/wAA5uYAAAEBAAAAAAAAAAAAAAAAAAAAAAAAAAAAAAAAAAAAAAAAAAAAAAAAAAAAAAAAAAAAAAAA&#10;AAAAAAAAAAAAAAAAAAAAAA0AAA3zAADz/wAA//8AAP//AAD//wAA//gAAPhTAABTFQAAF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lAAAl/wAA//8AAP//AAD//wAA//8AAP8kAAAkAAAAAAAAAAAAAAAA&#10;AAAAAAAAAAAAAAAAAAAAAAAAAAAAAAAAAAAAAAAAAAAAAAAAAAAAAAAAAAAAAAAAAAAvLwAA5OQA&#10;AP//AAD//wAA//8AAP//AAD//wAA//8AAM/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IyAAA//8A&#10;AP//AAD//wAA//8AAF5eAAAAAAAAAAAAAAAAAAAAAAAAAAAAAAAAAAAAAAAAAAAAAAAAAAAAAAAA&#10;AAAAAAAAAAAAAAAAAAAAAAAAAAAAAAAAAABmAABm/wAA//8AAP//AAD//wAA//MAAPMN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8AAM//AAD//wAA//8AAP//AAD/eQAAeQAA&#10;AAAAAAAAAAAAAAAAAAAAAAAAAAAAAAAAAAAAAAAAAAAAAAAAAAAAAAAAAAAAAAAAAAAAAAAAAAAA&#10;AAAAAAAAAAAAAAAAAAAAJSUAAP//AAD//wAA//8AAP//AAD//wAAJC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K&#10;CgAA+/sAAP//AAD//wAA//8AAP//AAAiIgAAAAAAAAAAAAAAAAAAAAAAAAAAAAAAAAAAAAAAAAAA&#10;AAAAAAAAAAAAAAAAAAAAAAAAAAAAAAAAAAAAAAAAAAAAAAAAzQAAzf8AAP//AAD//wAA//8AAP+Z&#10;AAC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6AAB6/wAA//8AAP//AAD/&#10;/wAA/88AAM8AAAAAAAAAAAAAAAAAAAAAAAAAAAAAAAAAAAAAAAAAAAAAAAAAAAAAAAAAAAAAAAAA&#10;AAAAAAAAAAAAAAAAAAAAAAAAAAAAAAAAAAAAAADPzwAA//8AAP//AAD//wAA//8AAHl5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UEAAP//AAD//wAA//8AAP//AADl5QAAAQEAAAAAAAAAAAAAAAAAAAAAAAAAAAAA&#10;AAAAAAAAAAAAAAAAAAAAAAAAAAAAAAAAAAAAAAAAAAAAAAAAAAAAAAAAMwAAM/8AAP//AAD//wAA&#10;//8AAP//AAD/MgAAM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QAAJf8A&#10;AP//AAD//wAA//8AAP//AAD/JAAAJAAAAAAAAAAAAAAAAAAAAAAAAAAAAAAAAAAAAAAAAAAAAAAA&#10;AAAAAAAAAAAAAAAAAAAAAAAAAAAAAAAAAAAAAAAAAAAAAAAAAAAAenoAAP//AAD//wAA//8AAP//&#10;AADPz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19AAD//wAA//8AAP//AAD//wAAqakAAAAAAAAAAAAAAAAAAAAA&#10;AAAAAAAAAAAAAAAAAAAAAAAAAAAAAAAAAAAAAAAAAAAAAAAAAAAAAAAAAAAAAAAAAAAAAJkAAJn/&#10;AAD//wAA//8AAP//AAD/zAAAz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PAADP/wAA//8AAP//AAD//wAA/3kAAHkAAAAAAAAAAAAAAAAAAAAAAAAAAAAAAAAA&#10;AAAAAAAAAAAAAAAAAAAAAAAAAAAAAAAAAAAAAAAAAAAAAAAAAAAAAAAAAAAAAAAAACUlAAD//wAA&#10;//8AAP//AAD//wAA//8AACQ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xgAAAP8AAADGAAAADQAAAAAAAAAAAAAAAAAA&#10;AAAAAAANAAAAxgAAAP8AAACqAAAAAAAAAAAAAAAAAAAAAAAAAAAAAAAAAAAAAAAAAAAAAAAAAAAA&#10;AAAAAAAAAAAAAAAAAAAAABoAAADkAAAA/wAAAFU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5uQAA//8AAP//AAD//wAA//8AAG1tAAAAAAAA&#10;AAAAAAAAAAAAAAAAAAAAAAAAAAAAAAAAAAAAAAAAAAAAAAAAAAAAAAAAAAAAAAAAAAAAAAAAAAAA&#10;AA0AAA3zAADz/wAA//8AAP//AAD//wAA/2UAAG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gAAev8AAP//AAD//wAA//8AAP/PAADPAAAAAAAAAAAAAAAAAAAA&#10;AAAAAAAAAAAAAAAAAAAAAAAAAAAAAAAAAAAAAAAAAAAAAAAAAAAAAAAAAAAAAAAAAAAAAAAAAAAA&#10;AAAAAAAAz88AAP//AAD//wAA//8AAP//AAB5e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AAAAxgAAAA0AAAAA&#10;AAAAAAAAAAAAAAAAAAAADQAAAMYAAAD/AAAAqgAAAAAAAAAAAAAAAAAAAAAAAAAAAAAAAAAAAAAA&#10;AAAAAAAAAAAAAAAAAAAAAAAAAAAAAAAAAAAaAAAA5AAAAP8AAABVAAAAAAAAAAAAAAAAAAAAAAAA&#10;AAAAAAAAAAAAAAAAAAAAAAAAAAAAAAAAAP8AAAD/AAAA/wAAAP8AAAD/AAAA/wAAAP8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BAAA8/MAAP//AAD//wAA//8AAP//&#10;AAAxMQAAAAAAAAAAAAAAAAAAAAAAAAAAAAAAAAAAAAAAAAAAAAAAAAAAAAAAAAAAAAAAAAAAAAAA&#10;AAAAAAAAAAAAAABmAABm/wAA//8AAP//AAD//wAA//MAAPMN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UAACX/AAD//wAA//8AAP//AAD//wAA/yQAACQA&#10;AAAAAAAAAAAAAAAAAAAAAAAAAAAAAAAAAAAAAAAAAAAAAAAAAAAAAAAAAAAAAAAAAAAAAAAAAAAA&#10;AAAAAAAAAAAAAAAAAAAAAHp6AAD//wAA//8AAP//AAD//wAAz8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jIAAP//AAD//wAA&#10;//8AAP//AADy8gAAAwMAAAAAAAAAAAAAAAAAAAAAAAAAAAAAAAAAAAAAAAAAAAAAAAAAAAAAAAAA&#10;AAAAAAAAAAAAAAAAAAAAAAAAAAAAygAAyv8AAP//AAD//wAA//8AAP+ZAAC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wAAz/8AAP//AAD//wAA&#10;//8AAP95AAB5AAAAAAAAAAAAAAAAAAAAAAAAAAAAAAAAAAAAAAAAAAAAAAAAAAAAAAAAAAAAAAAA&#10;AAAAAAAAAAAAAAAAAAAAAAAAAAAAAAAAAAAlJQAA//8AAP//AAD//wAA//8AAP//AAAkJ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5u&#10;AAD//wAA//8AAP//AAD//wAAuLgAAAAAAAAAAAAAAAAAAAAAAAAAAAAAAAAAAAAAAAAAAAAAAAAA&#10;AAAAAAAAAAAAAAAAAAAAAAAAAAAAAAAAAAAAFQAAFf8AAP//AAD//wAA//8AAP//AAD/MgAA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oAAHr/&#10;AAD//wAA//8AAP//AAD/zwAAzwAAAAAAAAAAAAAAAAAAAAAAAAAAAAAAAAAAAAAAAAAAAAAAAAAA&#10;AAAAAAAAAAAAAAAAAAAAAAAAAAAAAAAAAAAAAAAAAAAAAAAAAAAAAM/PAAD//wAA//8AAP//AAD/&#10;/wAAeX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qqgAA//8AAP//AAD//wAA//8AAHx8AAAAAAAAAAAAAAAAAAAAAAAAAAAAAAAAAAAA&#10;AAAAAAAAAAAAAAAAAAAAAAAAAAAAAAAAAAAAAAAAAAAAAAAAAFMAAFP/AAD//wAA//8AAP//AAD/&#10;/w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lAAAl/wAA//8AAP//AAD//wAA//8AAP8kAAAkAAAAAAAAAAAAAAAAAAAAAAAAAAAAAAAA&#10;AAAAAAAAAAAAAAAAAAAAAAAAAAAAAAAAAAAAAAAAAAAAAAAAAAAAAAAAAAAAAAAAAAB6egAA//8A&#10;AP//AAD//wAA//8AAP//AAAC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QAA5uYAAP//AAD//wAA//8AAP//AABAQAAAAAAAAAAAAAAAAAAAAAAA&#10;AAAAAAAAAAAAAAAAAAAAAAAAAAAAAAAAAAAAAAAAAAAAAAAAAAAAAAAAAAAAAACTAACT/wAA//8A&#10;AP//AAD//wAA/5MAAJ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8AAM//AAD//wAA//8AAP//AAD/eQAAeQAAAAAAAAAAAAAAAAAA&#10;AAAAAAAAAAAAAAAAAAAAAAAAAAAAAAAAAAAAAAAAAAAAAAAAAAAAAAAAAAAAAAAAAAAAAAAAAAAA&#10;AAAAJSUAAP//AAD//wAA//8AAP//AAD//wAAY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iIAAP//AAD//wAA//8AAP//AAD6+gAACgoAAAAAAAAA&#10;AAAAAAAAAAAAAAAAAAAAAAAAAAAAAAAAAAAAAAAAAAAAAAAAAAAAAAAAAAAAAAAAAAAAAAAAAAAA&#10;0wAA0/8AAP//AAD//wAA//8AAP9TAAB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6AAB6/wAA//8AAP//AAD//wAA/88AAM8AAAAA&#10;AAAAAAAAAAAAAAAAAAAAAAAAAAAAAAAAAAAAAAAAAAAAAAAAAAAAAAAAAAAAAAAAAAAAAAAAAAAA&#10;AAAAAAAAAAAAAAAAAAAAAADGxgAA//8AAP//AAD//wAA//8AAOfnAAAN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9fAAD//wAA//8AAP//AAD//wAAx8cA&#10;AAAAAAAAAAAAAAAAAAAAAAAAAAAAAAAAAAAAAAAAAAAAAAAAAAAAAAAAAAAAAAAAAAAAAAAAAAAA&#10;AAAAAAAAFQAAFf8AAP//AAD//wAA//8AAP//AAD/FQAAF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QAAJf8AAP//AAD//wAA//8A&#10;AP//AAD/JAAAJAAAAAAAAAAAAAAAAAAAAAAAAAAAAAAAAAAAAAAAAAAAAAAAAAAAAAAAAAAAAAAA&#10;AAAAAAAAAAAAAAAAAAAAAAAAAAAAAAAAAAAAPT0AAP//AAD//wAA//8AAP//AAD//wAAhY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EAAADGAAAADQAAAAAAAAAAAAAADQAAAMYAAADkAAAAGgAAAAAAAAAAAAAAAAAAAAAAAAAA&#10;AAAAAAAAAAAAAAAAAAAAAAAAAAAAAAAAAAAAAAAAAAAAAAAAAAAAGgAAAOQAAAD/AAAAVQ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bmwAA//8AAP//AAD/&#10;/wAA//8AAIuLAAAAAAAAAAAAAAAAAAAAAAAAAAAAAAAAAAAAAAAAAAAAAAAAAAAAAAAAAAAAAAAA&#10;AAAAAAAAAAAAAAAAAAAAAFMAAFP/AAD//wAA//8AAP//AAD/0wAA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PAADP&#10;/wAA//8AAP//AAD//wAA/3kAAHkAAAAAAAAAAAAAAAAAAAAAAAAAAAAAAAAAAAAAAAAAAAAAAAAA&#10;AAAAAAAAAAAAAAAAAAAAAAAAAAAAAAAAAAAAAAAAAAAAAAAAAAAAAACqqgAA//8AAP//AAD//wAA&#10;//8AAPj4AAAgI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9cA&#10;AP//AAD//wAA//8AAP//AABPTwAAAAAAAAAAAAAAAAAAAAAAAAAAAAAAAAAAAAAAAAAAAAAAAAAA&#10;AAAAAAAAAAAAAAAAAAAAAAAAAAAAAAAAAACTAACT/wAA//8AAP//AAD//wAA/5MAAJ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gAAev8AAP//AAD//wAA//8AAP/PAADPAAAAAAAAAAAAAAAAAAAAAAAAAAAAAAAAAAAA&#10;AAAAAAAAAAAAAAAAAAAAAAAAAAAAAAAAAAAAAAAAAAAAAAAAAAAAAAAAAAAAAAAAAAAAISEAAPj4&#10;AAD//wAA//8AAP//AAD//wAAqa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hIAAP//AAD//wAA//8AAP//AAD//wAAFBQAAAAAAAAAAAAAAAAAAAAAAAAAAAAAAAAAAAAA&#10;AAAAAAAAAAAAAAAAAAAAAAAAAAAAAAAAAAAAAAAAAAAAAAAA0wAA0/8AAP//AAD//wAA//8AAP9T&#10;AAB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UAACX/AAD//wAA//8AAP//AAD//wAA/yQAACQAAAAAAAAAAAAAAAAA&#10;AAAAAAAAAAAAAAAAAAAAAAAAAAAAAAAAAAAAAAAAAAAAAAAAAAAAAAAAAAAAAAAAAAAAAAAAAAAA&#10;AAAAAAAAAACGhgAA//8AAP//AAD//wAA//8AAP//AAA9P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qQAAAP8AAAD/AAAA/wAAAP8AAAD/AAAA&#10;/wAAAP8AAAD/AAAA/w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ZGAAD//wAA//8AAP//AAD//wAA3t4AAAAAAAAAAAAAAAAAAAAAAAAAAAAA&#10;AAAAAAAAAAAAAAAAAAAAAAAAAAAAAAAAAAAAAAAAAAAAAAAAAAAAAAAAFQAAFf8AAP//AAD//wAA&#10;//8AAP//AAD/FQAAF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wAAz/8AAP//AAD//wAA//8AAP95AAB5AAAA&#10;AAAAAAAAAAAAAAAAAAAAAAAAAAAAAAAAAAAAAAAAAAAAAAAAAAAAAAAAAAAAAAAAAAAAAAAAAAAA&#10;AAAAAAAAAAAAAAAAAAAAAAAADQ0AAOfnAAD//wAA//8AAP//AAD//wAAwM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P8AAAD/AAAA/wAAAP8A&#10;AAD/AAAA/wAAAP8AAAD/AAAA/wAAAP8AAADG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7ewAA//8AAP//AAD//wAA//8AAKWlAAAAAAAAAAAAAAAA&#10;AAAAAAAAAAAAAAAAAAAAAAAAAAAAAAAAAAAAAAAAAAAAAAAAAAAAAAAAAAAAAAAAAAAAAFMAAFP/&#10;AAD//wAA//8AAP//AAD/0wAA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oAAHr/AAD//wAA//8AAP//&#10;AAD/zwAAzwAAAAAAAAAAAAAAAAAAAAAAAAAAAAAAAAAAAAAAAAAAAAAAAAAAAAAAAAAAAAAAAAAA&#10;AAAAAAAAAAAAAAAAAAAAAAAAAAAAAAAAAAAAAAAAAABhYQAA//8AAP//AAD//wAA//8AAP7+AAAK&#10;C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MYAAADUAAAA&#10;OAAAADgAAAC5AAAARQAAACsAAAArAAAAKwAAAEUAAAC5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LAAAP//AAD//wAA//8AAP//AABvbwAA&#10;AAAAAAAAAAAAAAAAAAAAAAAAAAAAAAAAAAAAAAAAAAAAAAAAAAAAAAAAAAAAAAAAAAAAAAAAAAAA&#10;AAAAAACTAACT/wAA//8AAP//AAD//wAA/5MAAJ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AAAl/wAA&#10;//8AAP//AAD//wAA//8AAP8kAAAkAAAAAAAAAAAAAAAAAAAAAAAAAAAAAAAAAAAAAAAAAAAAAAAA&#10;AAAAAAAAAAAAAAAAAAAAAAAAAAAAAAAAAAAAAAAAAAAAAAAAAAAAAAAAAgIAAP//AAD//wAA//8A&#10;AP//AAD//wAAMT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XAAAANwAAAAAAAAAAAAAAfwAAAH8AAAAAAAAAAAAAAAAAAAAAAAAAcgAAAF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bmAAD//wAA//8AAP//&#10;AAD//wAAOjoAAAAAAAAAAAAAAAAAAAAAAAAAAAAAAAAAAAAAAAAAAAAAAAAAAAAAAAAAAAAAAAAA&#10;AAAAAAAAAAAAAAAAAAAA0wAA0/8AAP//AAD//wAA//8AAP9TAAB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8AAM//AAD//wAA//8AAP//AAD/eQAAeQAAAAAAAAAAAAAAAAAAAAAAAAAAAAAAAAAA&#10;AAAAAAAAAAAAAAAAAAAAAAAAAAAAAAAAAAAAAAAAAAAAAAAAAAAAAAAAAAAAAAAAAAAAAAAAAAC3&#10;twAA//8AAP//AAD//wAA//8AAFp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QAAABoAAAAAAAAAAAAAADcAAADXAAAAGgAAAAAAAAAAAAAAAAAAABoAAAC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sbAAD//wAA&#10;//8AAP//AAD//wAA/PwAAAoKAAAAAAAAAAAAAAAAAAAAAAAAAAAAAAAAAAAAAAAAAAAAAAAAAAAA&#10;AAAAAAAAAAAAAAAAAAAAAAAAAAAAFQAAFf8AAP//AAD//wAA//8AAP//AAD/FQAAF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6AAB6/wAA//8AAP//AAD//wAA/84AAM4AAAAAAAAAAAAAAAAAAAAA&#10;AAAAAAAAAAAAAAAAAAAAAAAAAAAAAAAAAAAAAAAAAAAAAAAAAAAAAAAAAAAAAAAAAAAAAAAAAAAA&#10;AAAAAAAAAAAAjo4AAP//AAD//wAA//8AAP//AACD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LkAAAA3AAAAAAAAAAAAAAAAAAAAqgAAAKoAAAAAAAAAAAAA&#10;AAAAAAA3AAAA1w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QUAAA//8AAP//AAD//wAA//8AAM/PAAAAAAAAAAAAAAAAAAAAAAAAAAAAAAAAAAAAAAAAAAAA&#10;AAAAAAAAAAAAAAAAAAAAAAAAAAAAAAAAAAAAAAAAAFMAAFP/AAD//wAA//8AAP//AAD/0wAA0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QAAJf8AAP//AAD//wAA//8AAP//AAD/EQAAEQAA&#10;AAAAAAAAAAAAAAAAAAAAAAAAAAAAAAAAAAAAAAAAAAAAAAAAAAAAAAAAAAAAAAAAAAAAAAAAAAAA&#10;AAAAAAAAAAAAAAAAAAAAAAAAAGVlAAD//wAA//8AAP//AAD//wAArK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NQAAACcAAAAAAAAADcAAADx&#10;AAAAqQAAAFUAAABiAAAA8Q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oYAAP//AAD//wAA//8AAP//AACamgAAAAAAAAAAAAAAAAAAAAAAAAAAAAAA&#10;AAAAAAAAAAAAAAAAAAAAAAAAAAAAAAAAAAAAAAAAAAAAAAAAAAAAAACTAACT/wAA//8AAP//AAD/&#10;/wAA/5MAAJ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7AAD7/wAA//8AAP//AAD/&#10;/wAA/0gAAEgAAAAAAAAAAAAAAAAAAAAAAAAAAAAAAAAAAAAAAAAAAAAAAAAAAAAAAAAAAAAAAAAA&#10;AAAAAAAAAAAAAAAAAAAAAAAAAAAAAAAAAAAAAAA8PAAA//8AAP//AAD//wAA//8AANX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AAAA5AAA&#10;ABoAAAAAAAAAqgAAAP8AAAD/AAAA/wAAAP8A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u7AAD//wAA//8AAP//AAD//wAAZWUAAAAAAAAAAAAAAAAA&#10;AAAAAAAAAAAAAAAAAAAAAAAAAAAAAAAAAAAAAAAAAAAAAAAAAAAAAAAAAAAAAAAAAAAA1AAA1P8A&#10;AP//AAD//wAA//8AAP9TAAB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gAAnv8A&#10;AP//AAD//wAA//8AAP+BAACBAAAAAAAAAAAAAAAAAAAAAAAAAAAAAAAAAAAAAAAAAAAAAAAAAAAA&#10;AAAAAAAAAAAAAAAAAAAAAAAAAAAAAAAAAAAAAAAAAAAAAAAAAAAAExMAAP//AAD//wAA//8AAP//&#10;AAD6+gAAB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VQAAADgAAAAAAAAAAAAAAA0AAACcAAAA/wAAAP8AAACpAA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CAADv7wAA//8AAP//AAD//wAA//8AAC8vAAAA&#10;AAAAAAAAAAAAAAAAAAAAAAAAAAAAAAAAAAAAAAAAAAAAAAAAAAAAAAAAAAAAAAAAAAAAAAAAAAAA&#10;FQAAFf8AAP//AAD//wAA//8AAP//AAD/FQAAF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UAAGX/AAD//wAA//8AAP//AAD/ugAAugAAAAAAAAAAAAAAAAAAAAAAAAAAAAAAAAAAAAAA&#10;AAAAAAAAAAAAAAAAAAAAAAAAAAAAAAAAAAAAAAAAAAAAAAAAAAAAAAAAAAAAAAAAAAAAAADq6gAA&#10;//8AAP//AAD//wAA//8AACc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I8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mJgAA//8AAP//AAD//wAA//8A&#10;APb2AAAEBAAAAAAAAAAAAAAAAAAAAAAAAAAAAAAAAAAAAAAAAAAAAAAAAAAAAAAAAAAAAAAAAAAA&#10;AAAAAAAAAAAAAFAAAFD/AAD//wAA//8AAP//AAD/2gAA2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sAAAs/wAA//8AAP//AAD//wAA//EAAPECAAACAAAAAAAAAAAAAAAAAAAA&#10;AAAAAAAAAAAAAAAAAAAAAAAAAAAAAAAAAAAAAAAAAAAAAAAAAAAAAAAAAAAAAAAAAAAAAAAAAAAA&#10;AAAAAAAAwcEAAP//AAD//wAA//8AAP//AABQU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1sAAP//AAD/&#10;/wAA//8AAP//AADFxQAAAAAAAAAAAAAAAAAAAAAAAAAAAAAAAAAAAAAAAAAAAAAAAAAAAAAAAAAA&#10;AAAAAAAAAAAAAAAAAAAAAAAAAACMAACM/wAA//8AAP//AAD//wAA/5oAAJ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AAA/IAAPL/AAD//wAA//8AAP//AAD/LAAALAAAAAAA&#10;AAAAAAAAAAAAAAAAAAAAAAAAAAAAAAAAAAAAAAAAAAAAAAAAAAAAAAAAAAAAAAAAAAAAAAAAAAAA&#10;AAAAAAAAAAAAAAAAAAAAAJiYAAD//wAA//8AAP//AAD//wAAeX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twAAANQAAADUAAAA1AAAANQAAADUAAAA&#10;1AAAAOEAAAD/AAAA5A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CQAAD//wAA//8AAP//AAD//wAAj48AAAAAAAAAAAAAAAAAAAAAAAAAAAAAAAAAAAAAAAAAAAAA&#10;AAAAAAAAAAAAAAAAAAAAAAAAAAAAAAAAAAAAAAAAyAAAyP8AAP//AAD//wAA//8AAP9eAAB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7AAC7/wAA//8AAP//AAD//wAA&#10;/2QAAGQAAAAAAAAAAAAAAAAAAAAAAAAAAAAAAAAAAAAAAAAAAAAAAAAAAAAAAAAAAAAAAAAAAAAA&#10;AAAAAAAAAAAAAAAAAAAAAAAAAAAAAAAAAABvbwAA//8AAP//AAD//wAA//8AAKK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wAAAP8AAAD/AAAA/wAAAP8A&#10;AAD/AAAA/wAAAP8AAAD/AAAA/wAAA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GxgAA//8AAP//AAD//wAA//8AAFpaAAAAAAAAAAAAAAAAAAAAAAAAAAAAAAAA&#10;AAAAAAAAAAAAAAAAAAAAAAAAAAAAAAAAAAAAAAAAAAAAAAAACgAACvsAAPv/AAD//wAA//8AAP//&#10;AAD/IgAAI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gv8AAP//&#10;AAD//wAA//8AAP+dAACdAAAAAAAAAAAAAAAAAAAAAAAAAAAAAAAAAAAAAAAAAAAAAAAAAAAAAAAA&#10;AAAAAAAAAAAAAAAAAAAAAAAAAAAAAAAAAAAAAAAAAAAAAAAARkYAAP//AAD//wAA//8AAP//AADL&#10;y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EAAAC3AAAA&#10;qgAAAKoAAACqAAAAqgAAAKoAAACqAAAAqgAAAPEAAADk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FBQAA9/cAAP//AAD//wAA//8AAP//AAAlJQAAAAAAAAAAAAAAAAAA&#10;AAAAAAAAAAAAAAAAAAAAAAAAAAAAAAAAAAAAAAAAAAAAAAAAAAAAAAAAAAAAAEEAAEH/AAD//wAA&#10;//8AAP//AAD/5QAA5QE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kAAEn/AAD//wAA//8AAP//AAD/1gAA1gAAAAAAAAAAAAAAAAAAAAAAAAAAAAAAAAAAAAAAAAAA&#10;AAAAAAAAAAAAAAAAAAAAAAAAAAAAAAAAAAAAAAAAAAAAAAAAAAAAAAAAAAAAAB0dAAD//wAA//8A&#10;AP//AAD//wAA8/MA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NcA&#10;AAA3AAAAAAAAAAAAAAAAAAAAAAAAAAAAAAAAAAAAAAAAAAAAAAA3AAAA1w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DAAAP//AAD//wAA//8AAP//AADv7wAAAQEAAAAA&#10;AAAAAAAAAAAAAAAAAAAAAAAAAAAAAAAAAAAAAAAAAAAAAAAAAAAAAAAAAAAAAAAAAAAAAAAAAAB9&#10;AAB9/wAA//8AAP//AAD//wAA/6kAAK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R/wAA//8AAP//AAD//wAA//8AAP8RAAARAAAAAAAAAAAAAAAAAAAAAAAA&#10;AAAAAAAAAAAAAAAAAAAAAAAAAAAAAAAAAAAAAAAAAAAAAAAAAAAAAAAAAAAAAAAAAAAAAAAAAAAB&#10;AQAA9PQAAP//AAD//wAA//8AAP//AAAcH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sAAAAGgAAAAAAAAAAAAAAAAAAAAAAAAAAAAAAAAAAAAAAAAAAAAAADQAAAI8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ZmAAD//wAA//8AAP//AAD//wAA&#10;uroAAAAAAAAAAAAAAAAAAAAAAAAAAAAAAAAAAAAAAAAAAAAAAAAAAAAAAAAAAAAAAAAAAAAAAAAA&#10;AAAAAAAAAAAAuQAAuf8AAP//AAD//wAA//8AAP9tAAB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cAANf/AAD//wAA//8AAP//AAD/SAAASAAAAAAAAAAA&#10;AAAAAAAAAAAAAAAAAAAAAAAAAAAAAAAAAAAAAAAAAAAAAAAAAAAAAAAAAAAAAAAAAAAAAAAAAAAA&#10;AAAAAAAAAAAAAAAAAMzMAAD//wAA//8AAP//AAD//wAARU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DcAAAAAAAAAAAAAAAAAAAAAAAAAAAAAAAAAAAAAAAAAAAAA&#10;AA0AAAA6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bmwAA//8AAP//&#10;AAD//wAA//8AAIWFAAAAAAAAAAAAAAAAAAAAAAAAAAAAAAAAAAAAAAAAAAAAAAAAAAAAAAAAAAAA&#10;AAAAAAAAAAAAAAAAAAAABAAABPMAAPP/AAD//wAA//8AAP//AAD/MQAAM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eAACe/wAA//8AAP//AAD//wAA/4EA&#10;AIEAAAAAAAAAAAAAAAAAAAAAAAAAAAAAAAAAAAAAAAAAAAAAAAAAAAAAAAAAAAAAAAAAAAAAAAAA&#10;AAAAAAAAAAAAAAAAAAAAAAAAAAAAAACjowAA//8AAP//AAD//wAA//8AAG5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CPAAAADQAAAAAAAAAAAAAAAAAAAAAAAAAA&#10;AAAAAAAAAAAAAAA3AAAA1w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NAAAP//AAD//wAA//8AAP//AABPTwAAAAAAAAAAAAAAAAAAAAAAAAAAAAAAAAAAAAAAAAAAAAAA&#10;AAAAAAAAAAAAAAAAAAAAAAAAAAAAAAAAADIAADL/AAD//wAA//8AAP//AAD/8gAA8gMAAA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ZQAAZf8AAP//AAD/&#10;/wAA//8AAP+6AAC6AAAAAAAAAAAAAAAAAAAAAAAAAAAAAAAAAAAAAAAAAAAAAAAAAAAAAAAAAAAA&#10;AAAAAAAAAAAAAAAAAAAAAAAAAAAAAAAAAAAAAAAAAAAAenoAAP//AAD//wAA//8AAP//AACXl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wAAAMYAAACqAAAAqgAA&#10;AKoAAACqAAAAqgAAAKoAAACqAAAA4Q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goAAPz8AAD//wAA//8AAP//AAD//wAAGhoAAAAAAAAAAAAAAAAAAAAAAAAAAAAAAAAA&#10;AAAAAAAAAAAAAAAAAAAAAAAAAAAAAAAAAAAAAAAAAAAAAABuAABu/wAA//8AAP//AAD//wAA/7gA&#10;AL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wA&#10;ACz/AAD//wAA//8AAP//AAD/8QAA8QIAAAIAAAAAAAAAAAAAAAAAAAAAAAAAAAAAAAAAAAAAAAAA&#10;AAAAAAAAAAAAAAAAAAAAAAAAAAAAAAAAAAAAAAAAAAAAAAAAAAAAAAAAAFFRAAD//wAA//8AAP//&#10;AAD//wAAwM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8AAAD/&#10;AAAA/wAAAP8AAAD/AAAA/wAAAP8AAAD/AAAA/wAAAP8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s7AAD//wAA//8AAP//AAD//wAA5eUAAAAAAAAAAAAAAAAAAAAAAAAA&#10;AAAAAAAAAAAAAAAAAAAAAAAAAAAAAAAAAAAAAAAAAAAAAAAAAAAAAAAAAAAAqgAAqv8AAP//AAD/&#10;/wAA//8AAP98AAB8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AAAD8gAA8v8AAP//AAD//wAA//8AAP8sAAAsAAAAAAAAAAAAAAAAAAAAAAAAAAAA&#10;AAAAAAAAAAAAAAAAAAAAAAAAAAAAAAAAAAAAAAAAAAAAAAAAAAAAAAAAAAAAAAAAAAAAAAAoKAAA&#10;//8AAP//AAD//wAA//8AAOn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MYAAAD/AAAA8QAAANQAAADUAAAA1AAAANQAAADUAAAA1AAAAOEAAAD/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wcAAA//8AAP//AAD//wAA//8AAK+vAAAAAAAAAAAA&#10;AAAAAAAAAAAAAAAAAAAAAAAAAAAAAAAAAAAAAAAAAAAAAAAAAAAAAAAAAAAAAAAAAAAAAQAAAeYA&#10;AOb/AAD//wAA//8AAP//AAD/QAAA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sAALv/AAD//wAA//8AAP//AAD/ZAAAZAAAAAAAAAAAAAAA&#10;AAAAAAAAAAAAAAAAAAAAAAAAAAAAAAAAAAAAAAAAAAAAAAAAAAAAAAAAAAAAAAAAAAAAAAAAAAAA&#10;AAAAAAAABQUAAPv7AAD//wAA//8AAP//AAD//wAAEh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fwAAAAAAAAAAAAAAAAAAAAAAAAAAAAAAAAAAAAAAAAAAAAAANwAAAN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UVAABTUwAA//8AAP//AAD//wAA//8AAP//AAB6&#10;egAAAAAAAAAAAAAAAAAAAAAAAAAAAAAAAAAAAAAAAAAAAAAAAAAAAAAAAAAAAAAAAAAAAAAAAAAA&#10;AAAAACIAACL/AAD//wAA//8AAP//AAD/+gAA+goAAA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CAACC/wAA//8AAP//AAD//wAA/54AAJ4A&#10;AAAAAAAAAAAAAAAAAAAAAAAAAAAAAAAAAAAAAAAAAAAAAAAAAAAAAAAAAAAAAAAAAAAAAAAAAAAA&#10;AAAAAAAAAAAAAAAAAAAAAAAAAADW1gAA//8AAP//AAD//wAA//8AADs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rAAAABoAAAAAAAAAAAAAAAAAAAAAAAAAAAAAAAAAAAAAAAAA&#10;AAAAAA0AAACP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GBAAD//wAA//8AAP//AAD//wAA//8A&#10;AP//AAD//wAARUUAAAAAAAAAAAAAAAAAAAAAAAAAAAAAAAAAAAAAAAAAAAAAAAAAAAAAAAAAAAAA&#10;AAAAAAAAAAAAAAAAAABfAABf/wAA//8AAP//AAD//wAA/8cAAM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QAASf8AAP//AAD//wAA&#10;//8AAP//AAD/DwAADwAAAAAAAAAAAAAAAAAAAAAAAAAAAAAAAAAAAAAAAAAAAAAAAAAAAAAAAAAA&#10;AAAAAAAAAAAAAAAAAAAAAAAAAAAAAAAAAAAAAAAAra0AAP//AAD//wAA//8AAP//AABkZ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IAAAA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JyAAD//wAA//8AAP//AAD/&#10;/wAA//8AAP//AAD//wAA//8AABERAAAAAAAAAAAAAAAAAAAAAAAAAAAAAAAAAAAAAAAAAAAAAAAA&#10;AAAAAAAAAAAAAAAAAAAAAAAAAAAAAAAAmwAAm/8AAP//AAD//wAA//8AAP+LAAC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EAABH/&#10;AAD//wAA//8AAP//AAD//wAA/7MAALMCAAACAAAAAAAAAAAAAAAAAAAAAAAAAAAAAAAAAAAAAAAA&#10;AAAAAAAAAAAAAAAAAAAAAAAAAAAAAAAAAAAAAAAAAAAAAAAAAAAAAISEAAD//wAA//8AAP//AAD/&#10;/wAAjY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cQAAAAAAAAAAAAAA&#10;AAAAAAAAAAAAAAAAAAAAAAAAAAAAAAAAGgAAAM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wMAAD+/gAA//8A&#10;AP//AAD//wAA//8AAP//AAD//wAA//8AAHx8AAAAAAAAAAAAAAAAAAAAAAAAAAAAAAAAAAAAAAAA&#10;AAAAAAAAAAAAAAAAAAAAAAAAAAAAAAAAAAAAAAAAAgAAAv8AAP//AAD//wAA//8AAP//AAD/TwAA&#10;T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uQAAuf8AAP//AAD//wAA//8AAP//AAD/gQAAgQAAAAAAAAAAAAAAAAAAAAAAAAAA&#10;AAAAAAAAAAAAAAAAAAAAAAAAAAAAAAAAAAAAAAAAAAAAAAAAAAAAAAAAAAAAAAAAAABbWwAA//8A&#10;AP//AAD//wAA//8AALa2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RwAAAH8A&#10;AACcAAAAVQAAAFUAAABVAAAAVQAAAFUAAABVAAAAYgAAANQAAADk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4&#10;OAAA//8AAP//AAD//wAA//8AAP//AAD//wAA//8AAISEAAAAAAAAAAAAAAAAAAAAAAAAAAAAAAAA&#10;AAAAAAAAAAAAAAAAAAAAAAAAAAAAAAAAAAAAAAAAAAAAAAAAAAAAAGEAAGH/AAD//wAA//8AAP//&#10;AAD//wAA/xQAAB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kAACnyAADy/wAA//8AAP//AAD//wAA//8AAP9QAABQAAAAAAAA&#10;AAAAAAAAAAAAAAAAAAAAAAAAAAAAAAAAAAAAAAAAAAAAAAAAAAAAAAAAAAAAAAAAAAAAAAAAAAAA&#10;AAAAMjIAAP//AAD//wAA//8AAP//AADf3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AAAA/wAAAP8AAAD/AAAA/wAAAP8AAAD/AAAA/wAAAP8AAAD/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2cAAP//AAD//wAA//8AAP//AAD//wAAU1MAABUVAAAAAAAAAAAAAAAAAAAAAAAA&#10;AAAAAAAAAAAAAAAAAAAAAAAAAAAAAAAAAAAAAAAAAAAAAAAAAAAAAAAAAAAAAA0AAA3nAADn/wAA&#10;//8AAP//AAD//wAA/8MAAM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AAAUP8AAP//AAD//wAA//8AAP//AAD/&#10;8gAA8ikAACkAAAAAAAAAAAAAAAAAAAAAAAAAAAAAAAAAAAAAAAAAAAAAAAAAAAAAAAAAAAAAAAAA&#10;AAAAAAAAAAAAAAAAAAsLAAD//wAA//8AAP//AAD//wAA//8AAA8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qAAAA/wAAAP8AAAD/AAAA/wAAAP8AAAD/AAAA/wAAAP8AAAD/AAAA/w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WVAAD//wAA//8AAP//AAD//wAAfX0AAAAAAAAAAAAAAAAAAAAA&#10;AAAAAAAAAAAAAAAAAAAAAAAAAAAAAAAAAAAAAAAAAAAAAAAAAAAAAAAAAAAAAAAAAAAAAAAAAACG&#10;AACG/wAA//8AAP//AAD//wAA//8AAP89AAA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CAACC/wAA//8A&#10;AP//AAD//wAA//8AAP/GAADGAQAAAQAAAAAAAAAAAAAAAAAAAAAAAAAAAAAAAAAAAAAAAAAAAAAA&#10;AAAAAAAAAAAAAAAAAAAAAAAAAAAAAAAAAAAA2toAAP//AAD//wAA//8AAP//AAB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NQAAAAaAAAAAAAAAAAAAAAAAAAAAAAAAAAAAAAA&#10;AAAAAAAAAGI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ExAAA//8AAP//AAD//wAA//8AAE9PAAAAAAAA&#10;AAAAAAAAAAAAAAAAAAAAAAAAAAAAAAAAAAAAAAAAAAAAAAAAAAAAAAAAAAAAAAAAAAAAAAAAAAAA&#10;AAAAAAAhAAAh+AAA+P8AAP//AAD//wAA//8AAP+pAAC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rMAALP/AAD//wAA//8AAP//AAD//wAA/zcAADcAAAAAAAAAAAAAAAAAAAAAAAAAAAAAAAAA&#10;AAAAAAAAAAAAAAAAAAAAAAAAAAAAAAAAAAAAAAAAAAAAAAAAAKenAAD//wAA//8AAP//AAD//wAA&#10;c3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CCAAAADQAAAAAAAAAAAAAAAAAA&#10;AAAAAAAAAAAAAAAAAAAAAAAaAAAAuQ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gAA8vIAAP//AAD//wAA//8AAP//&#10;AAAgIAAAAAAAAAAAAAAAAAAAAAAAAAAAAAAAAAAAAAAAAAAAAAAAAAAAAAAAAAAAAAAAAAAAAAAA&#10;AAAAAAAAAAAAAAAAAAAAqgAAqv8AAP//AAD//wAA//8AAP/4AAD4IAAAI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PAAAP/wAA//8AAP//AAD//wAA//8AAP+iAACiAAAAAAAAAAAAAAAAAAAA&#10;AAAAAAAAAAAAAAAAAAAAAAAAAAAAAAAAAAAAAAAAAAAAAAAAAAAAAAAAAAAAAAB0dAAA//8AAP//&#10;AAD//wAA//8AAKa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xg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SEAAP//AAD//wAA&#10;//8AAP//AADx8QAAAQEAAAAAAAAAAAAAAAAAAAAAAAAAAAAAAAAAAAAAAAAAAAAAAAAAAAAAAAAA&#10;AAAAAAAAAAAAAAAAAAAAAAAAAAAAPgAAPv8AAP//AAD//wAA//8AAP//AAD/hQAAh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QAAGT/AAD//wAA//8AAP//AAD/+QAA+RUAABUA&#10;AAAAAAAAAAAAAAAAAAAAAAAAAAAAAAAAAAAAAAAAAAAAAAAAAAAAAAAAAAAAAAAAAAAAAAAAAAAA&#10;QUEAAP//AAD//wAA//8AAP//AADa2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MY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BQ&#10;AAD//wAA//8AAP//AAD//wAAw8MAAAAAAAAAAAAAAAAAAAAAAAAAAAAAAAAAAAAAAAAAAAAAAAAA&#10;AAAAAAAAAAAAAAAAAAAAAAAAAAAAAAAAAAAAAgAAAs0AAM3/AAD//wAA//8AAP//AAD/5wAA5w0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KAAAK7gAA7v8AAP//AAD//wAA&#10;//8AAP93AAB3AAAAAAAAAAAAAAAAAAAAAAAAAAAAAAAAAAAAAAAAAAAAAAAAAAAAAAAAAAAAAAAA&#10;AAAAAAAAAAAAAA8PAAD//wAA//8AAP//AAD//wAA//8AAA8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LkAAAA3AAAAAAAAAAAAAAAAAAAAAAAAAAAAAAAAAAAAAAAAAAAAAAANAAAAjwA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fgAA//8AAP//AAD//wAA//8AAJWVAAAAAAAAAAAAAAAAAAAAAAAAAAAAAAAAAAAA&#10;AAAAAAAAAAAAAAAAAAAAAAAAAAAAAAAAAAAAAAAAAAAAAAAAAGEAAGH/AAD//wAA//8AAP//AAD/&#10;/wAA/2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0AAI3/&#10;AAD//wAA//8AAP//AAD/4AAA4AMAAAMAAAAAAAAAAAAAAAAAAAAAAAAAAAAAAAAAAAAAAAAAAAAA&#10;AAAAAAAAAAAAAAAAAAAAAAAAAAAAAAAA2toAAP//AAD//wAA//8AAP//AABAQ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VQAAAAAAAAAAAAAAAAAAAAAAAAAAAAAAAAAAAAAAAAAAAAAA&#10;GgAAAM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a0AAP//AAD//wAA//8AAP//AABmZgAAAAAAAAAAAAAAAAAAAAAA&#10;AAAAAAAAAAAAAAAAAAAAAAAAAAAAAAAAAAAAAAAAAAAAAAAAAAAAAAAAAA0AAA3nAADn/wAA//8A&#10;AP//AAD//wAA/80AAM0C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lAAAl/wAA//8AAP//AAD//wAA//8AAP9NAABNAAAAAAAAAAAAAAAAAAAAAAAAAAAAAAAA&#10;AAAAAAAAAAAAAAAAAAAAAAAAAAAAAAAAAAAAAAAAAAAAAKenAAD//wAA//8AAP//AAD//wAAc3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RwAAAIwAAACpAAAAVQAAAFUAAABVAAAAVQAAAFUA&#10;AABVAAAAYgAAALc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vbAAD//wAA//8AAP//AAD//wAANzcAAAAAAAAA&#10;AAAAAAAAAAAAAAAAAAAAAAAAAAAAAAAAAAAAAAAAAAAAAAAAAAAAAAAAAAAAAAAAAAAAAACGAACG&#10;/wAA//8AAP//AAD//wAA//8AAP89AAA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gAALj/AAD//wAA//8AAP//AAD/twAAtwAAAAAAAAAAAAAAAAAA&#10;AAAAAAAAAAAAAAAAAAAAAAAAAAAAAAAAAAAAAAAAAAAAAAAAAAAAAAAAAAB0dAAA//8AAP//AAD/&#10;/wAA//8AAKa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MYAAAD/AAAA/wAAAP8AAAD/AAAA&#10;/wAAAP8AAAD/AAAA/wAAAP8AAAD/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wMAAD+/gAA//8AAP//AAD//wAA/v4A&#10;AAsLAAAAAAAAAAAAAAAAAAAAAAAAAAAAAAAAAAAAAAAAAAAAAAAAAAAAAAAAAAAAAAAAAAAAAAAA&#10;AAAhAAAh+AAA+P8AAP//AAD//wAA//8AAP+pAAC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NAABN/wAA//8AAP//AAD//wAA//8AAP8kAAAk&#10;AAAAAAAAAAAAAAAAAAAAAAAAAAAAAAAAAAAAAAAAAAAAAAAAAAAAAAAAAAAAAAAAAAAAAAAAQUEA&#10;AP//AAD//wAA//8AAP//AADa2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AA/wAAAP8A&#10;AAD/AAAA/wAAAP8AAAD/AAAA/wAAAP8AAAD/AAAA/w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4OAAA//8AAP//AAD/&#10;/wAA//8AANraAAAAAAAAAAAAAAAAAAAAAAAAAAAAAAAAAAAAAAAAAAAAAAAAAAAAAAAAAAAAAAAA&#10;AAAAAAAAAAAAAAAAqgAAqv8AAP//AAD//wAA//8AAP/4AAD4I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AAA+AAAOD/AAD//wAA//8A&#10;AP//AAD/jQAAjQAAAAAAAAAAAAAAAAAAAAAAAAAAAAAAAAAAAAAAAAAAAAAAAAAAAAAAAAAAAAAA&#10;AAAAAAAAAA8PAAD//wAA//8AAP//AAD//wAA//8AAA8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NQAAAAaAAAAAAAAAAAAAAAAAAAAAAAAAAAAAAAAAAAAAAAAAGIAAADk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2cA&#10;AP//AAD//wAA//8AAP//AACsrAAAAAAAAAAAAAAAAAAAAAAAAAAAAAAAAAAAAAAAAAAAAAAAAAAA&#10;AAAAAAAAAAAAAAAAAAAAAAAAPgAAPv8AAP//AAD//wAA//8AAP//AAD/hQAAh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4AAB4&#10;/wAA//8AAP//AAD//wAA/+4AAO4KAAAKAAAAAAAAAAAAAAAAAAAAAAAAAAAAAAAAAAAAAAAAAAAA&#10;AAAAAAAAAAAAAAAAAAAAAAAAAAAA2toAAP//AAD//wAA//8AAP//AABAQ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CCAAAADQAAAAAAAAAAAAAAAAAAAAAAAAAAAAAAAAAAAAAAAAAaAAAAuQ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WVAAD//wAA//8AAP//AAD//wAAfX0AAAAAAAAAAAAAAAAAAAAAAAAAAAAAAAAAAAAA&#10;AAAAAAAAAAAAAAAAAAAAAAAAAAAAAAAAAQAAAcgAAMj/AAD//wAA//8AAP//AAD/5wAA5w0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QAAFfkAAPn/AAD//wAA//8AAP//AAD/YgAAYgAAAAAAAAAAAAAAAAAAAAAAAAAAAAAA&#10;AAAAAAAAAAAAAAAAAAAAAAAAAAAAAAAAAAAAAAAAAKenAAD//wAA//8AAP//AAD//wAAc3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ExAAA//8AAP//AAD//wAA//8AAE9PAAAAAAAAAAAAAAAAAAAAAAAA&#10;AAAAAAAAAAAAAAAAAAAAAAAAAAAAAAAAAAAAAAAAAAAAADwAADz/AAD//wAA//8AAP//AAD//wAA&#10;/2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jAACj/wAA//8AAP//AAD//wAA/8wAAMwAAAAAAAAAAAAAAAAA&#10;AAAAAAAAAAAAAAAAAAAAAAAAAAAAAAAAAAAAAAAAAAAAAAAAAAAAAAB0dAAA//8AAP//AAD//wAA&#10;//8AAKa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gAAAIwAAACqAAAAqgAA&#10;AHE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gAA8vIAAP//AAD//wAA//8AAP//AAAgIAAAAAAAAAAA&#10;AAAAAAAAAAAAAAAAAAAAAAAAAAAAAAAAAAAAAAAAAAAAAAAAAAAAAAAAAACuAACu/wAA//8AAP//&#10;AAD//wAA//kAAPkC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OAAAOP8AAP//AAD//wAA//8AAP//AAD/MwAA&#10;MwAAAAAAAAAAAAAAAAAAAAAAAAAAAAAAAAAAAAAAAAAAAAAAAAAAAAAAAAAAAAAAAAAAQUEAAP//&#10;AAD//wAA//8AAP//AADa2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qQAAAP8AAAD/&#10;AAAA/wAAAP8AAAD/AAAA8QAAAH8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SEAAP//AAD//wAA//8AAP//AADx8QAA&#10;AQEAAAAAAAAAAAAAAAAAAAAAAAAAAAAAAAAAAAAAAAAAAAAAAAAAAAAAAAAAAAAAAAAjAAAj/gAA&#10;/v8AAP//AAD//wAA//8AAP9YAAB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HXAADX/wAA//8AAP//&#10;AAD//wAA/5kAAJkAAAAAAAAAAAAAAAAAAAAAAAAAAAAAAAAAAAAAAAAAAAAAAAAAAAAAAAAAAAAA&#10;AAAAAA8PAAD//wAA//8AAP//AAD//wAA//8AAA8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xgAA&#10;AP8AAAD/AAAA/wAAAOEAAADUAAAA1AAAAP8AAAD/AAAAq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BQAAD//wAA//8AAP//&#10;AAD//wAAw8MAAAAAAAAAAAAAAAAAAAAAAAAAAAAAAAAAAAAAAAAAAAAAAAAAAAAAAAAAAAAAAAAA&#10;AAAAkQAAkf8AAP//AAD//wAA//8AAP/iAADiBQ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gAA&#10;Zv8AAP//AAD//wAA//8AAP/zAADzDQAADQAAAAAAAAAAAAAAAAAAAAAAAAAAAAAAAAAAAAAAAAAA&#10;AAAAAAAAAAAAAAAAAAAAAAAA2toAAP//AAD//wAA//8AAP//AAB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wAAAP8AAADUAAAAVQAAAAAAAAAAAAAAAAAAAAAAAAAAAAAAKgAAAOQAAAB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fgAA&#10;//8AAP//AAD//wAA//8AAJWVAAAAAAAAAAAAAAAAAAAAAAAAAAAAAAAAAAAAAAAAAAAAAAAAAAAA&#10;AAAAAAAAAAAAEAAAEPQAAPT/AAD//wAA//8AAP//AAD/dAAAd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3zAADz/wAA//8AAP//AAD//wAA/2UAAGUAAAAAAAAAAAAAAAAAAAAAAAAAAAAA&#10;AAAAAAAAAAAAAAAAAAAAAAAAAAAAAAAAAAAAAKenAAD//wAA//8AAP//AAD//wAAc3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DGAAAADQAAAAAAAAAAAAAAAAAAAAAAAAAAAAAAAAAAAAAAAABVAAAA&#10;xg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a0AAP//AAD//wAA//8AAP//AABmZgAAAAAAAAAAAAAAAAAAAAAAAAAAAAAAAAAAAAAA&#10;AAAAAAAAAAAAAAAAAAAAAAAAAHUAAHX/AAD//wAA//8AAP//AAD/8wAA8xAAAB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QAAmf8AAP//AAD//wAA//8AAP/MAADMAAAAAAAAAAAAAAAA&#10;AAAAAAAAAAAAAAAAAAAAAAAAAAAAAAAAAAAAAAAAAAAAAAAAAAB0dAAA//8AAP//AAD//wAA//8A&#10;AKa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XAAAANwAAAAAAAAAAAAAAAAAAAAAAAAAAAAAAAAAAAAAA&#10;AAAAAAAAGgAAAM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gYAAP//AAD//wAA//8AAP//AAD//wAANzcAAAAAAAAAAAAAAAAAAAAAAAAA&#10;AAAAAAAAAAAAAAAAAAAAAAAAAAAAAAAAAAUAAAXjAADj/wAA//8AAP//AAD//wAA/5EAAJ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MAADP/AAD//wAA//8AAP//AAD//wAA/zMA&#10;ADMAAAAAAAAAAAAAAAAAAAAAAAAAAAAAAAAAAAAAAAAAAAAAAAAAAAAAAAAAAAAAQUEAAP//AAD/&#10;/wAA//8AAP//AADz8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QAAABoAAAAAAAAAAAAAAAAAAAAAAAAA&#10;AAAAAAAAAAAAAAAAAAAAADcAAADX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KCAAD//wAA//8AAP//AAD//wAA/v4AAAwMAAAAAAAAAAAA&#10;AAAAAAAAAAAAAAAAAAAAAAAAAAAAAAAAAAAAAAAAAAAAAABZAABZ/wAA//8AAP//AAD//wAA//4A&#10;AP4iAAA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zQAAzf8AAP//AAD/&#10;/wAA//8AAP+ZAACZAAAAAAAAAAAAAAAAAAAAAAAAAAAAAAAAAAAAAAAAAAAAAAAAAAAAAAAAAAAA&#10;AA8PAAD//wAA//8AAP//AAD//wAA//8AAB8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LkAAAA3AAAAAAAAAAAA&#10;AAAAAAAAAAAAAAAAAAAAAAAAAAAAAAAAAACqAAAAxg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IyAAD8/AAA//8AAP//AAD//wAA//8AALy8AAAA&#10;AAAAAAAAAAAAAAAAAAAAAAAAAAAAAAAAAAAAAAAAAAAAAAAAAAAAAAAAAAAAyAAAyP8AAP//AAD/&#10;/wAA//8AAP+tAAC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YA&#10;AGb/AAD//wAA//8AAP//AAD/8wAA8w0AAA0AAAAAAAAAAAAAAAAAAAAAAAAAAAAAAAAAAAAAAAAA&#10;AAAAAAAAAAAAAAAAAAAAz88AAP//AAD//wAA//8AAP//AABtb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xgAAAA0AAAAAAAAAAAAAAAAAAAAAAAAAAAAAAB0AAACpAAAA/wAAAK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YGAADS0gAA//8AAP//AAD//wAA//8A&#10;APv7AAAxMQAAAAAAAAAAAAAAAAAAAAAAAAAAAAAAAAAAAAAAAAAAAAAAAAAAAAAAAAAAIAAAIP8A&#10;AP//AAD//wAA//8AAP//AAD/OwAAO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N8wAA8/8AAP//AAD//wAA//8AAP9lAABlAAAAAAAAAAAAAAAAAAAAAAAAAAAA&#10;AAAAAAAAAAAAAAAAAAAAAAAAAAAAAAAAAIGBAAD//wAA//8AAP//AAD//wAAu7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DxAAAAtwAAAGIAAABVAAAAnAAAANQAAAD/AAAA/w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CggAA//8AAP//AAD/&#10;/wAA//8AAP//AACBgQAAAAAAAAAAAAAAAAAAAAAAAAAAAAAAAAAAAAAAAAAAAAAAAAAAAAAAAAAA&#10;AAAAAG0AAG3/AAD//wAA//8AAP//AAD//wAA/wE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kAAJn/AAD//wAA//8AAP//AAD/ywAAywAAAAAAAAAAAAAA&#10;AAAAAAAAAAAAAAAAAAAAAAAAAAAAAAAAAAAAAAAAAAAAAAAyMgAA//8AAP//AAD//wAA//8AAPv7&#10;AAAQE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1AAAAP8AAAD/AAAA/wAAAP8AAAD/AAAA/wAAAPEAAAA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yMgAA/PwA&#10;AP//AAD//wAA//8AAP//AADR0QAABgYAAAAAAAAAAAAAAAAAAAAAAAAAAAAAAAAAAAAAAAAAAAAA&#10;AAAAAAAAAAAAAAAAAAC8AAC8/wAA//8AAP//AAD//wAA/4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zAAAz/wAA//8AAP//AAD//wAA//8AAP8o&#10;AAAoAAAAAAAAAAAAAAAAAAAAAAAAAAAAAAAAAAAAAAAAAAAAAAAAAAAAAAAAAQEAAOPjAAD//wAA&#10;//8AAP//AAD//wAAWV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iAAAA4QAAAP8AAAD/AAAA4QAA&#10;AH8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sIAAP//AAD//wAA//8AAP//AAD7+wAAMTEAAAAAAAAAAAAAAAAAAAAAAAAAAAAAAAAAAAAA&#10;AAAAAAAAAAAAAAAAAAAAAAAAAAAQAAAQ+wAA+/8AAP//AAD//wAA//8AAP8xAAA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kAANn/AAD//wAA&#10;//8AAP//AAD/hQAAhQAAAAAAAAAAAAAAAAAAAAAAAAAAAAAAAAAAAAAAAAAAAAAAAAAAAAAAAAAA&#10;AACVlQAA//8AAP//AAD//wAA//8AAKio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RkAAP//AAD//wAA//8AAP//AAD//wAAgYEAAAAAAAAAAAAAAAAAAAAAAAAAAAAA&#10;AAAAAAAAAAAAAAAAAAAAAAAAAAAAAAAAAAAAAAAAWgAAWv8AAP//AAD//wAA//8AAP/iAADiAQ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Bv/wAA//8AAP//AAD//wAA/+EAAOECAAACAAAAAAAAAAAAAAAAAAAAAAAAAAAAAAAAAAAAAAAA&#10;AAAAAAAAAAAAAAAARkYAAP//AAD//wAA//8AAP//AADx8QAABg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M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1dAAD//wAA//8AAP//AAD//wAA//8AAAYGAAAAAAAAAAAAAAAA&#10;AAAAAAAAAAAAAAAAAAAAAAAAAAAAAAAAAAAAAAAAAAAAAAAAAAAAAKkAAKn/AAD//wAA//8AAP//&#10;AAD/lAAAl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gAAFvwAAPz/AAD//wAA//8AAP//AAD/PwAAPwAAAAAAAAAAAAAAAAAAAAAAAAAA&#10;AAAAAAAAAAAAAAAAAAAAAAAAAAAAAAYGAADy8gAA//8AAP//AAD//wAA//8AAEV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XAAAAN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hoQAA//8AAP//AAD//wAA//8AAI+PAAAAAAAA&#10;AAAAAAAAAAAAAAAAAAAAAAAAAAAAAAAAAAAAAAAAAAAAAAAAAAAAAAAAAAAAAAYAAAbyAADy/wAA&#10;//8AAP//AAD//wAA/0UAAE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1AAC1/wAA//8AAP//AAD//wAA/5wAAJwAAAAAAAAAAAAA&#10;AAAAAAAAAAAAAAAAAAAAAAAAAAAAAAAAAAAAAAAAAAAAAAAAqakAAP//AAD//wAA//8AAP//AACU&#10;l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PEAAACqAAAAqgAA&#10;AKoAAACqAAAAqgAAAKoAAACqAAAAqgAAAKoAAACqAAAAqgAAAKoAAACqAAAAqgAAAKoAAACqAAAA&#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QAA5eUAAP//AAD//wAA//8AAP//&#10;AABLSwAAAAAAAAAAAAAAAAAAAAAAAAAAAAAAAAAAAAAAAAAAAAAAAAAAAAAAAAAAAAAAAAAAAABG&#10;AABG/wAA//8AAP//AAD//wAA//EAAPEGAAA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wAAV/8AAP//AAD//wAA//8AAP/xAADx&#10;CQAACQAAAAAAAAAAAAAAAAAAAAAAAAAAAAAAAAAAAAAAAAAAAAAAAAAAAAAAAFpaAAD//wAA//8A&#10;AP//AAD//wAA4uIA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h&#10;AAAAqgAAAKoAAACqAAAAqgAAAKoAAACqAAAAqgAAAKoAAACqAAAAqgAAAKoAAADxAAAA/wAAAP8A&#10;AAD/AAAA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SkAAP//AAD//wAA&#10;//8AAP//AAD7+wAADAwAAAAAAAAAAAAAAAAAAAAAAAAAAAAAAAAAAAAAAAAAAAAAAAAAAAAAAAAA&#10;AAAAAAAAAAAAlQAAlf8AAP//AAD//wAA//8AAP+oAAC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kAAAnxAADx/wAA//8A&#10;AP//AAD//wAA/1cAAFcAAAAAAAAAAAAAAAAAAAAAAAAAAAAAAAAAAAAAAAAAAAAAAAAAAAAAAAAQ&#10;EAAA+/sAAP//AAD//wAA//8AAP//AAAxM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XAAAANwAAAAAAAAAAAAAAAAAAAAAAAAAAAAAAAAAAAAAAAAAAAAAAAAAAAA0AAADGAAAA&#10;/wAAAP8AAADxAAAAY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5u&#10;AAD//wAA//8AAP//AAD//wAAwsIAAAAAAAAAAAAAAAAAAAAAAAAAAAAAAAAAAAAAAAAAAAAAAAAA&#10;AAAAAAAAAAAAAAAAAAAAAQAAAeMAAOP/AAD//wAA//8AAP//AAD/WQAAW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QAAnf8AAP//AAD//wAA//8AAP+0AAC0AAAAAAAAAAAAAAAAAAAAAAAAAAAAAAAAAAAAAAAAAAAA&#10;AAAAAAAAAAAAAAAAALy8AAD//wAA//8AAP//AAD//wAA//8AAP//AADp6QAASk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QAAABoAAAAAAAAAAAAAAAAAAAAAAAAAAAAAAAAAAAAAAAAAAAAAACoA&#10;AADUAAAA/wAAAP8AAADUAAAAK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ysgAA//8AAP//AAD//wAA//8AAH5+AAAAAAAAAAAAAAAAAAAAAAAAAAAAAAAAAAAA&#10;AAAAAAAAAAAAAAAAAAAAAAAAAAAAAAAAADIAADL/AAD//wAA//8AAP//AAD/+wAA+xAAAB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AAAED/AAD//wAA//8AAP//AAD//AAA/BYAABYAAAAAAAAAAAAAAAAAAAAAAAAA&#10;AAAAAAAAAAAAAAAAAAAAAAAAAAAAAABtbQAA//8AAP//AAD//wAA//8AAP//AAD//wAA//8AAP//&#10;AACNj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xAAAA/wAAAP8AAADG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BQAA8vIAAP//AAD//wAA//8AAP//AAA6OgAAAAAAAAAAAAAAAAAAAAAA&#10;AAAAAAAAAAAAAAAAAAAAAAAAAAAAAAAAAAAAAAAAAAAAAACBAACB/wAA//8AAP//AAD//wAA/7sA&#10;AL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C4QAA4f8AAP//AAD//wAA//8AAP//AAD/UwAAUxUAABUA&#10;AAAAAAAAAAAAAAAAAAAAAAAAAAAAAAAAAAAAAAAAAAAAHx8AAP//AAD//wAA//8AAP//AAD//wAA&#10;//8AAP//AAD//wAA//8AACQ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wAAAP8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OjoAAP//AAD//wAA//8AAP//AADy8gAABAQAAAAAAAAA&#10;AAAAAAAAAAAAAAAAAAAAAAAAAAAAAAAAAAAAAAAAAAAAAAAAAAAAAAACAAAC/wAA//8AAP//AAD/&#10;/wAA//8AAP9tAAB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YAAIb/AAD//wAA//8AAP//AAD//wAA&#10;//8AAP//AAD/kQAAkQIAAAIAAAAAAAAAAAAAAAAAAAAAAAAAAAAAAAAAAAAAAACDgwAA/v4AAP//&#10;AAD//wAA//8AAP//AAD//wAA//8AAP//AAB5e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JwAAAD/AAAA/wAAAPEAAAB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ODgAAGRkAAH9/AAD//wAA//8AAP//AAD//wAAsbEA&#10;AAAAAAAAAAAAAAAAAAAAAAAAAAAAAAAAAAAAAAAAAAAAAAAAAAAAAAAAAAAAAAAAAAAAXgAAXv8A&#10;AP//AAD//wAA//8AAP//AAD/HwAAH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pAAAp/wAA//8AAP//&#10;AAD//wAA//8AAP//AAD//wAA//8AAP+kAACkAAAAAAAAAAAAAAAAAAAAAAAAAAAAAAAAAAAAAAAA&#10;AAAAAEVFAADp6QAA//8AAP//AAD//wAA//8AAP//AAD//wAAz8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AAANQAAAD/AAAA/wAAANQAAAA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hYAAGRkAAC2tgAA+fkAAOTkAADo6AAA//8AAP//AAD/&#10;/wAA//8AAG1tAAAAAAAAAAAAAAAAAAAAAAAAAAAAAAAAAAAAAAAAAAAAAAAAAAAAAAAAAAAAAAAA&#10;CgAACuMAAOP/AAD//wAA//8AAP//AAD/xgAAx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QAAKT/AAD//wAA//8AAP//AAD//wAA//8AAP//AAD//wAA/ygAACgAAAAAAAAAAAAAAAAAAAAA&#10;AAAAAAAAAAAAAAAAAAAAAAAAAAAAAAAAAAAlJQAA//8AAP//AAD//wAA//8AAP//AAAkJ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PEAAAD/AAAA/wAAAMY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0AAP39AAD//wAA//8AAP//AAD//wAA//8A&#10;AP//AAD//wAA//8AAP//AAAoKAAAAAAAAAAAAAAAAAAAAAAAAAAAAAAAAAAAAAAAAAAAAAAAAAAA&#10;AAAAAAAAAAAAAHoAAHr/AAD//wAA//8AAP//AAD//wAA/0EAAE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CkQAAkf8AAP//AAD//wAA//8AAP//AAD//wAA//8AAP+FAACFAAAAAAAA&#10;AAAAAAAAAAAAAAAAAAAAAAAAAAAAAAAAAAAAAAAAAAAAAAAAAAAAAM/PAAD//wAA//8AAP//AAD/&#10;/wAAeX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gAAAPEAAAD/AAAA/wAAAH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g4AAD//wAA//8AAP//AAD/&#10;/wAA//8AAP//AAD//wAA//8AAP//AADk5AAAAQEAAAAAAAAAAAAAAAAAAAAAAAAAAAAAAAAAAAAA&#10;AAAAAAAAAAAAAAAAAAAAABcAABfzAADz/wAA//8AAP//AAD//wAA/7IAAL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VAAAVUwAAU/8AAP//AAD//wAA//8AAP//AAD/&#10;4QAA4QIAAAIAAAAAAAAAAAAAAAAAAAAAAAAAAAAAAAAAAAAAAAAAAAAAAAAAAAAAAAB6egAA//8A&#10;AP//AAD//wAA//8AAM/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nAAAAP8AAAD/AAAA8QAAAGIAAAAA&#10;AAAAAAAAAAAAAAAAAAAAAAAAAAAAAAAAAAAAAAAAAAAAAAAaAAAAuQ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lZQAA//8A&#10;AP//AAD//wAA//8AAP//AAD//wAA//8AAP//AAD//wAAoKAAAAAAAAAAAAAAAAAAAAAAAAAAAAAA&#10;AAAAAAAAAAAAAAAAAAAAAAAAAAAAAAAAAACXAACX/wAA//8AAP//AAD//wAA//wAAPwpAAA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AAAW/AAA/P8A&#10;AP//AAD//wAA//8AAP8/AAA/AAAAAAAAAAAAAAAAAAAAAAAAAAAAAAAAAAAAAAAAAAAAAAAAAAAA&#10;AAAAJSUAAP//AAD//wAA//8AAP//AAD//wAAJC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P8AAAD/AAAA8QAA&#10;ADcAAAAAAAAAAAAAAAAAAAAAAAAAAAAAAAAAAAAAAAAAAAAAAAAAAAAAAAAAGgAAAM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ZEAAP//AAD//wAA//8AAP//AAD//wAA//8AAP//AAD//wAA//8AAFxcAAAAAAAAAAAAAAAA&#10;AAAAAAAAAAAAAAAAAAAAAAAAAAAAAAAAAAAAAAAAAAAqAAAq/AAA/P8AAP//AAD//wAA//8AAP+W&#10;AACW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UAALX/AAD//wAA//8AAP//AAD/nAAAnAAAAAAAAAAAAAAAAAAAAAAAAAAAAAAAAAAAAAAA&#10;AAAAAAAAAAAAAAAAAAAAAADPzwAA//8AAP//AAD//wAA//8AAHl5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P8AAAD/&#10;AAAA1AAAADgAAAArAAAAKwAAACsAAAArAAAAKwAAACsAAAArAAAAKwAAACsAAAArAAAAKwAAAIw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6+AAD//wAA//8AAP//AAD//wAA//8AAP//AAD//wAA//8AAP//AAAYGAAA&#10;AAAAAAAAAAAAAAAAAAAAAAAAAAAAAAAAAAAAAAAAAAAAAAAAAAAAAAAAswAAs/8AAP//AAD//wAA&#10;//8AAP/yAADyFgAAF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XAABX/wAA//8AAP//AAD//wAA//EAAPEJAAAJAAAAAAAAAAAAAAAAAAAA&#10;AAAAAAAAAAAAAAAAAAAAAAAAAAAAAAAAAAAAenoAAP//AAD//wAA//8AAP//AADPz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wAAAP8AAAD/AAAA/wAAAP8AAAD/AAAA/wAAAP8AAAD/AAAA/wAAAP8AAAD/AAAA&#10;/wAAAP8AAAD/AAAA5A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q6gAA//8AAP//AAD//wAA//8AAP//AAD+/gAAysoAAIaG&#10;AAA/PwAAAAAAAAAAAAAAAAAAAAAAAAAAAAAAAAAAAAAAAAAAAAAAAAAAAAAAAAAAQgAAQv8AAP//&#10;AAD//wAA//8AAP//AAD/eQAAe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QAACfEAAPH/AAD//wAA//8AAP//AAD/VwAAVwAAAAAA&#10;AAAAAAAAAAAAAAAAAAAAAAAAAAAAAAAAAAAAAAAAAAAAAAAAACUlAAD//wAA//8AAP//AAD//wAA&#10;//8AACQ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qgAAAAAAAAAAAAAAAAAAAAAAAAAAAAAAAAAAAAAAAAAAAAAAAAAAAAAA&#10;AAAAAAAAAAAAAAAAAAAAAAAAYgAAA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XFwAA//8AAP//AAD//wAA//8AAPr6AAAeHgAA&#10;EhIAAAAAAAAAAAAAAAAAAAAAAAAAAAAAAAAAAAAAAAAAAAAAAAAAAAAAAAAAAAAAAAAAAAAAAAAA&#10;AMkAAMn/AAD//wAA//8AAP//AAD/4wAA4wkAAA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dAACd/wAA//8AAP//AAD//wAA&#10;/7QAALQAAAAAAAAAAAAAAAAAAAAAAAAAAAAAAAAAAAAAAAAAAAAAAAAAAAAAAAAAAAAAz88AAP//&#10;AAD//wAA//8AAP//AAB5e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FUAAAAAAAAAAAAAAAAAAAAAAAAAAAAAAAAAAAAAAAAA&#10;AAAAAAAAAAAAAAAAAAAAAAAAAAAAAAAAAAAAABoAAADJ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0MAAP//AAD//wAA//8AAP//&#10;AADT0wAAAAAAAAAAAAAAAAAAAAAAAAAAAAAAAAAAAAAAAAAAAAAAAAAAAAAAAAAAAAAAAAAAAAAA&#10;AAAAAAAAADMAADP/AAD//wAA//8AAP//AAD//wAA/10AAF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AAAQP8AAP//&#10;AAD//wAA//8AAP/8AAD8FgAAFgAAAAAAAAAAAAAAAAAAAAAAAAAAAAAAAAAAAAAAAAAAAAAAAAAA&#10;AAAAAHp6AAD//wAA//8AAP//AAD//wAA//8AAAI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MkAAAAaAAAAAAAAAAAAAAAAAAAAAAAAAAAA&#10;AAAAAAAAAAAAAAAAAAAAAAAAAAAAAAAAAAAAAAAAAAAAAAAAAAANAAAAjw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BwAAD//wAA&#10;//8AAP//AAD//wAApqYAAAAAAAAAAAAAAAAAAAAAAAAAAAAAAAAAAAAAAAAAAAAAAAAAAAAAAAAA&#10;AAAAAAAAAAAAAAAAAAAAAACZAACZ/wAA//8AAP//AAD//wAA//8AAP8C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LhAADh/wAA//8AAP//AAD//wAA/24AAG4AAAAAAAAAAAAAAAAAAAAAAAAAAAAAAAAAAAAA&#10;AAAAAAAAAAAAAAAAAAAlJQAA//8AAP//AAD//wAA//8AAP//AABgY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CP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cnAAA//8AAP//AAD//wAA//8AAHp6AAAAAAAAAAAAAAAAAAAAAAAAAAAAAAAAAAAAAAAAAAAA&#10;AAAAAAAAAAAAAAAAAAAAAAAAAAAAAAANAAAN8wAA8/8AAP//AAD//wAA//8AAP9lAABl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gAAhv8AAP//AAD//wAA//8AAP/tAADtAQAAAQAAAAAAAAAAAAAAAAAA&#10;AAAAAAAAAAAAAAAAAAAAAAAAAAAAAAAAAAAAAMbGAAD//wAA//8AAP//AAD//wAA5+cAAA0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ckAAP//AAD//wAA//8AAP//AABNTQAAAAAAAAAAAAAAAAAAAAAAAAAAAAAA&#10;AAAAAAAAAAAAAAAAAAAAAAAAAAAAAAAAAAAAAAAAAAAAZgAAZv8AAP//AAD//wAA//8AAP/zAADz&#10;DQ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kAACn/AAD//wAA//8AAP//AAD//wAA/zsAADsAAAAA&#10;AAAAAAAAAAAAAAAAAAAAAAAAAAAAAAAAAAAAAAAAAAAAAAAAAAA9PQAA//8AAP//AAD//wAA//8A&#10;AP//AACFh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IAAPT0AAD//wAA//8AAP//AAD//wAAISEAAAAAAAAAAAAAAAAA&#10;AAAAAAAAAAAAAAAAAAAAAAAAAAAAAAAAAAAAAAAAAAAAAAAAAAAAAAAAAM0AAM3/AAD//wAA//8A&#10;AP//AAD/mQAAm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AAyP8AAP//AAD//wAA//8A&#10;AP+tAACtAAAAAAAAAAAAAAAAAAAAAAAAAAAAAAAAAAAAAAAAAAAAAAAAAAAAAAAAAAAAAKqqAAD/&#10;/wAA//8AAP//AAD//wAA+PgAACA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IiAAD//wAA//8AAP//AAD//wAA8/MAAAICAAAA&#10;AAAAAAAAAAAAAAAAAAAAAAAAAAAAAAAAAAAAAAAAAAAAAAAAAAAAAAAAAAAAAAAAADMAADP/AAD/&#10;/wAA//8AAP//AAD//wAA/zIAAD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kAAFn/AAD/&#10;/wAA//8AAP//AAD//gAA/iMAACMAAAAAAAAAAAAAAAAAAAAAAAAAAAAAAAAAAAAAAAAAAAAAAAAA&#10;AAAAAAAhIQAA+PgAAP//AAD//wAA//8AAP//AACpq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ysAAFdXAAAN&#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OTgAA//8AAP//AAD//wAA//8A&#10;AMjIAAAAAAAAAAAAAAAAAAAAAAAAAAAAAAAAAAAAAAAAAAAAAAAAAAAAAAAAAAAAAAAAAAAAAAAA&#10;AACZAACZ/wAA//8AAP//AAD//wAA/8wAAM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F4wAA4/8AAP//AAD//wAA//8AAP+RAACRAAAAAAAAAAAAAAAAAAAAAAAAAAAAAAAAAAAA&#10;AAAAAAAAAAAAAAAAAAAAAAAAAIaGAAD//wAA//8AAP//AAD//wAA//8AAImJAAAB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WEA&#10;APb2AAD//wAA+PgAALGxAABZW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3sAAP//AAD/&#10;/wAA//8AAP//AACbmwAAAAAAAAAAAAAAAAAAAAAAAAAAAAAAAAAAAAAAAAAAAAAAAAAAAAAAAAAA&#10;AAAAAAAAAAANAAAN8wAA8/8AAP//AAD//wAA//8AAP9lAAB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UAAHX/AAD//wAA//8AAP//AAD/8wAA8xAAABAAAAAAAAAAAAAAAAAA&#10;AAAAAAAAAAAAAAAAAAAAAAAAAAAAAAAAAAAAAAANDQAA5+cAAP//AAD//wAA//8AAP//AAD//wAA&#10;zMwAAExMAAAB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BAABMTAAAoKAAAEtLAAAD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L&#10;CwAAoaEAAP//AAD//wAA//8AAP//AAD//wAA//8AAB8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enAAD//wAA//8AAP//AAD//wAAb28AAAAAAAAAAAAAAAAAAAAAAAAAAAAAAAAAAAAAAAAAAAAA&#10;AAAAAAAAAAAAAAAAAAAAAAAAZgAAZv8AAP//AAD//wAA//8AAP/zAADzDQ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AAQ9AAA9P8AAP//AAD//wAA//8AAP90AAB0AAAA&#10;AAAAAAAAAAAAAAAAAAAAAAAAAAAAAAAAAAAAAAAAAAAAAAAAAAAAAAAAAGFhAAD//wAA//8AAP//&#10;AAD//wAA//8AAP//AAD//wAAw8MAABE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ABMTAAA//8AAP//AAD//wAA//8AAP//AAD//wAA//8AAP//AABtb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gAAY2MAAO3tAAD//wAA//8AAP//AADx&#10;8QAAhoYAABUVAADU1AAA//8AAP//AAD//wAA//8AAEJCAAAAAAAAAAAAAAAAAAAAAAAAAAAAAAAA&#10;AAAAAAAAAAAAAAAAAAAAAAAAAAAAAAAAAgAAAv8AAP//AAD//wAA//8AAP//AAD/mQAAm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EAAJH/AAD//wAA//8AAP//&#10;AAD/4gAA4gUAAAUAAAAAAAAAAAAAAAAAAAAAAAAAAAAAAAAAAAAAAAAAAAAAAAAAAAAAAAACAgAA&#10;yckAAP//AAD//wAA//8AAP//AAD//wAA//8AAP//AADDwwAAAQ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BQAAMTEAAD//wAA//8AAP//AAD//wAA//8AAP//&#10;AAD//wAAKCgAAAAAAAAAAAAAAAAAAAAAAAAAAAAAAAAAAAAAAAAAAAAAAAAAAAAAAAAAAAAAAAAA&#10;AAAAAAAAAAAAAAAAAAAAAAAAAAAAAAAAAAAAAAAAAAAAAAAAAAAAAAAAAAAAAAAAAAAAAAAAAAAA&#10;AAAAAAAAAAAAAAAAAAAAAAAAAAAAAAAAAAAAAAAAAAAGBgAAwMAAANTUAADExAAAtLQAAJOTAAAB&#10;AQAAAAAAADw8AAD//wAA//8AAP//AAD//wAA//8AAExM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LCwAAAAAAAAAA&#10;AAAAAAAAAAAAAAAAAAAAAAAAAAAAAAEBAAAuLgAAcXEAAKamAABMTAAAAQEAAAAAAAAAAAAAAAAA&#10;AAAAAAAAAAAAAAAAAAAAAAAAAAAAAAAAAAAAAAAAAAAAAAAAAAAAAAAAAAAAAAAAAAAAAAAAAAAA&#10;AAAAAAAAAAAAAAAAAAAAAAAAAAAAAAAAAAAAAAAAAAAAAAAAAAAAAAAAAAAAAAAAAAAAAAAAAAAA&#10;AAAAAQEAAExMAADMzAAA//8AAP//AAD//wAA//8AAP//AAD//wAA//8AAP//AAD//wAAu7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QAAuLgAAP//AAD//wAA//8A&#10;AP//AAD//wAA//8AAP//AADe3gAA//8AAP//AAD//wAA//8AAP//AAAWFgAAAAAAAAAAAAAAAAAA&#10;AAAAAAAAAAAAAAAAAAAAAAAAAAAAAAAAAAAAAAAAAAAAAGEAAGH/AAD//wAA//8AAP//AAD//wAA&#10;/zIAAD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jAAAj/gAA&#10;/v8AAP//AAD//wAA//8AAP9qAABqAAAAAAAAAAAAAAAAAAAAAAAAAAAAAAAAAAAAAAAAAAAAAAAA&#10;AAAAAAAAAAAAABMTAADExAAA//8AAP//AAD//wAA//8AAP//AAD//wAA//8AAEx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TEwAAP//AAD/&#10;/wAA//8AAP//AAD//wAA//8AAP//AAD//wAA//8AAP//AAD//wAA//8AAP//AADp6QAAAAAAAAAA&#10;AAAAAAAAAAAAAAAAAAAAAAAAAAAAAAAAAAAAAAAAAAAAAAAAAAAAAA0AAA3nAADn/wAA//8AAP//&#10;AAD//wAA/8gAAM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4AAK7/AAD//wAA//8AAP//AAD//wAA/yUAACUAAAAAAAAAAAAAAAAAAAAAAAAAAAAA&#10;AAAAAAAAAAAAAAAAAAAAAAAAAAAAAAAAAQEAAExMAADMzAAA//8AAP//AAD//wAA//8AAP//AADM&#10;zAAAAQ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&#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EA&#10;AMzMAAD//wAA//8AAP//AAD//wAA//8AAP//AAD//wAA//8AAP//AAD//wAA//8AAP//AAD//wAA&#10;vb0AAAAAAAAAAAAAAAAAAAAAAAAAAAAAAAAAAAAAAAAAAAAAAAAAAAAAAAAAAAAAAACGAACG/wAA&#10;//8AAP//AAD//wAA//8AAP89AAA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8AAA8/wAA//8AAP//AAD//wAA//8AAP/kAADkJQAAJQAAAAAAAAAA&#10;AAAAAAAAAAAAAAAAAAAAAAAAAAAAAAAAAAAAAAAAAAAAAAAAAAAAAAAAAQEAAJiYAAD//wAA//8A&#10;AP//AAD//wAA//8AAEx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xMAAD//wAA//8AAP//AAD//wAA//8AAP//AAD//wAA//8AAP//AAD//wAA//8AAP//&#10;AAD//wAA//8AAJCQAAAAAAAAAAAAAAAAAAAAAAAAAAAAAAAAAAAAAAAAAAAAAAAAAAAAAAAAAAAh&#10;AAAh+AAA+P8AAP//AAD//wAA//8AAP+pAAC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gAAMvwAAPz/AAD//wAA//8AAP//AAD//wAA//8AAP//AAD//wAA//8A&#10;AP//AAD/5AAA5CUAACUBAAABTAAATL8AAL/5AAD5/wAA//8AAP//AAD//AAA/NMAANOTAACTVAAA&#10;VGEAAGHMAADM/wAA//8AAP//AAD//wAA//8AAP//AAD//wAA//8AAP//AAD//wAA//8AAP//AAD/&#10;/wAA//8AAP/5AAD5vwAAv0wAAEwB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CAACC/wAA//8AAP//AAD//wAA//8AAP//AAD/&#10;/wAA//8AAP//AAD//wAA//8AAP//AAD/8AAA8P8AAP//AAD//wAA//8AAP//AAD//wAA//8AAP//&#10;AAD//wAA//8AAP//AAD//wAA//8AAP//AAD//wAA//8AAP//AAD//wAA//8AAP//AAD//wAA/8wA&#10;AMxMAABMAQ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DQAA5+cAAP//CwD0/6AAX///AAD/&#10;/wAA//8AAP//AAD//wAA//8AAP//AAD//wAA//8AAP//AAD//wAA/9EAANEHAAAHTAAATLIAALKx&#10;AACxpAAApDgAADgAAAAAAAAAAAAAAAAAAAAAAAAAAAAAAAAAAAAAAAAAAAAAAAB1AAB1/wAA//8A&#10;AP//AAD//wAA//MAAPMQAAAQKwAAK70AAL3/AAD//wAA//8AAP//AAD//wAA//8AAP/kAADkJQAA&#10;J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gAABs0AAM3/AAD//wAA//8A&#10;AP//AAD/8AAA8P8AAP//AAD//wAA//8AAP//AAD//wAA//8AAP//AAD//wAA//8AAP//AAD//wAA&#10;//8AAP//AAD//wAA//8AAP//AAD//wAA//8AAP//AAD//wAA//8AAP//AAD//wAA//8AAP//AAD/&#10;xgAAxkwAAEwB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FhAAD//wAA&#10;//8AAP//YACf//YACf//AAD//wAA//8AAP//AAD//wAA//8AAP//AAD//wAA//8AAP//AAD//wAA&#10;//8AAP//AAD//wAA//8AAP//AAD/nQAAnRUAABUAAAAAAQAAAUwAAEy5AAC53AAA3NMAANOYAACY&#10;/wAA//8AAP//AAD//wAA//8AAP+RAACRAAAAAAAAAAAAAAAAFQAAFVMAAFOTAACT0wAA08EAAMF6&#10;AAB6HgAAH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LQAALXAAAHCmAACmTAAATAEAAAElAAAl5AAA5P8AAP//AAD//wAA//8AAP//AAD//wAA//8AAP//&#10;AAD//wAA//8AAP//AAD//wAA//8AAP//AAD//wAA//8AAP//AAD//wAA//8AAP//AAD//wAA/5MA&#10;AJNTAABTFQAAF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gAArKwAAOTkAAD//wAA//8rAL7piwARnKIAAKKvAACvTAAeagcAZ27SAAvd/wAA//8AAP//&#10;AAD//wAA//8AAP//AAD//wAA//8AAP//AAD//wAA//8AAP/vAADvtQAAtc4AAM7/AAD//wAA//8A&#10;AP//AAD//wAA//8AAP//AAD//wAA//8AAP/+AAD+IgAAI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UAACXkAADk/wAA//8AAP//AAD//wAA&#10;//8AAP//AAD//wAA//8AAP//AAD//wAA//8AAP//AAD//wAA//8AAP//AAD//wAA//8AAP/MAADM&#10;TAAATAE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QkAACkpAAAaGgAAAAAAAAAAAAAAAAAAAAAAAAAAMgAA&#10;MvwAAPz/AAD//wAA//8AAP//AAD//wAA//8AAP//AAD//wAA//8AAP//AAD//wAA//8AAP//AAD/&#10;/wAA//8AAP//AAD//wAA//8AAP//AAD//wAA//8AAP//AAD/rQAAr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QAAJeQAAOT/&#10;AAD//wAA//8AAP//AAD/zAAAzEwAAEwBAAABAAAAAAAAAAAVAAAVUwAAU5MAAJPTAADT2wAA27kA&#10;ALlMAABMAQ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gAAAMYAAAD/AAAA/wAA&#10;AMYAAAAqAAAAAAAAAAAAAAAAAAAAAAAAAAAAAAAAAAAAAAAAAAAAAAAAAAAAAAAAAAAAAAAAAAAA&#10;AAAAAAAAAAAAAAAAKgAAAMYAAAD/AAAA/wAAAMYAAAAq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CAACC/wAA//8AAP//AAD//wAA//8AAP//AAD//wAA//8AAP//AAD//wAA//8A&#10;AP//AAD//wAA//8AAP//AAD//wAA//8AAP//AAD//wAA//8AAP//AAD//wAA/zsAAD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AAAdZAAAZI0AAI2rAACrTAAATAE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EAAACq&#10;AAAADQAAAA0AAACcAAAA8QAAADcAAAAAAAAAAAAAAAAAAAAAAAAAAAAAAAAAAAAAAAAAAAAAAAAA&#10;AAAAAAAAAAAAAAAAAAAAAAAAVQAAAPEAAACqAAAADQAAAA0AAACcAAAA8QAAADc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gAABs0AAM3/AAD//wAA//8AAP//AAD/zwAAz7UAALXvAADv&#10;/wAA//8AAP//AAD//wAA//8AAP//AAD//wAA//8AAP//AAD//wAA//8AAP//AAD//gAA/pwAAJw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PEAAADGAAAADQAAAAAAAAAAAAAADQAAAMYAAADkAAAAGgAAAAAAAAAAAAAAAAAAAAAAAAAAAAAA&#10;AAAAAAAAAAAAAAAAAAAAAAAAAAAAAAAANwAAAPEAAADGAAAADQAAAAAAAAAAAAAADQAAAMYAAADk&#10;AAAAGg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LQAALXAAAHCmAACmTAAATAEA&#10;AAEAAAAAFQAAFZwAAJz/AAD//wAA//8AAP//AAD//wAA/8wAAMxhAABhVAAAVJMAAJPSAADSoAAA&#10;oCcAAC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D/AAAAfwAAAAAAAAAAAAAAAAAAAAAAAAB/AAAA/wAAAKoAAAAAAAAAAAAAAAAA&#10;AAAAAAAAAAAAAAAAAAAAAAAAAAAAAAAAAAAAAAAAAAAAAKoAAAD/AAAAfwAAAAAAAAAAAAAAAAAA&#10;AAAAAAB/AAAA/wAAAKo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OAAAOKQAAKSwAACwsQAAsUwAAEwB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8QAAADcAAAAAAAAAAAAAAAAAAAAAAAAANwAAAPEAAADkAAAA&#10;GgAAAAAAAAAAAAAAAAAAAAAAAAAAAAAAAAAAAAAAAAAAAAAAAAAAADcAAADxAAAA8QAAADcAAAAA&#10;AAAAAAAAAAAAAAAAAAAANwAAAPEAAADkAAAAGg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wAAAOQAAAAaAAAAAAAAAAAAAAAAAAAAAAAAABoA&#10;AADkAAAA/wAAAFUAAAAAAAAAAAAAAAAAAAAAAAAAAAAAAAAAAAAAAAAAAAAAAAAAAAB/AAAA/wAA&#10;AOQAAAAaAAAAAAAAAAAAAAAAAAAAAAAAABoAAADkAAAA/wAAAFU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gAAAP8AAADkAAAAGgAAAAAAAAAAAAAA&#10;AAAAAAAAAAANAAAAxgAAAP8AAAB/AAAAAAAAAAAAAAAAAAAAAAAAAAAAAAAAAAAAAAAAAAAAAAAA&#10;AAAAqgAAAP8AAADkAAAAGgAAAAAAAAAAAAAAAAAAAAAAAAANAAAAxgAAAP8AAAB/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MYAAAD/AAAAxgAAAA0A&#10;AAAAAAAAAAAAAAAAAAAAAAAADQAAAMYAAAD/AAAAqgAAAAAAAAAAAAAAAAAAAAAAAAAAAAAAAAAA&#10;AAAAAAAAAAAADQAAAMYAAAD/AAAAxgAAAA0AAAAAAAAAAAAAAAAAAAAAAAAADQAAAMYAAAD/AAAA&#10;qg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MYAAAANAAAAAAAAAAAAAAAAAAAAAAAAAA0AAADGAAAA/wAAAKoAAAAAAAAAAAAAAAAAAAAA&#10;AAAAAAAAAAAAAAAAAAAAAAAAAA0AAADGAAAA/wAAAMYAAAANAAAAAAAAAAAAAAAAAAAAAAAAAA0A&#10;AADGAAAA/wAAAKoAAAAAAAAAAAAAAAAAAAAAAAAAAAAAAAAAAAD/AAAA/wAAAP8AAAD/AAAA/wAA&#10;AP8AAAD/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xgAAAP8AAADGAAAADQAAAAAAAAAAAAAAAAAAAAAAAAANAAAAxgAAAP8AAACqAAAAAAAA&#10;AAAAAAAAAAAAAAAAAAAAAAAAAAAAAAAAAAAAAAANAAAAxgAAAP8AAADGAAAADQAAAAAAAAAAAAAA&#10;AAAAAAAAAAANAAAAxgAAAP8AAACqAAAAAAAAAAAAAAAAAAAAAAAAAAAAAAAAAAAA/wAAAP8AAAD/&#10;AAAA/wAAAP8AAAD/AAAA/wAAAP8AAAD/AAAA/wAAAP8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xgAAAA0AAAAAAAAAAAAAAAAAAAAAAAAADQAAAMYAAAD/&#10;AAAAqgAAAAAAAAAAAAAAAAAAAAAAAAAAAAAAAAAAAAAAAAAAAAAADQAAAMYAAAD/AAAAxgAAAA0A&#10;AAAAAAAAAAAAAAAAAAAAAAAADQAAAMYAAAD/AAAAqgAAAAAAAAAAAAAAAAAAAAAAAAAAAAAAAAAA&#10;AP8AAAD/AAAA/wAAAP8AAAD/AAAA/wAAAP8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AAAA/wAAAMYAAAANAAAAAAAAAAAAAAAAAAAAAAAA&#10;ABoAAADkAAAA/wAAAH8AAAAAAAAAAAAAAAAAAAAAAAAAAAAAAAAAAAAAAAAAAAAAAAAAAACqAAAA&#10;/wAAAMYAAAANAAAAAAAAAAAAAAAAAAAAAAAAABoAAADkAAAA/wAAAH8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wAAAP8AAADkAAAAGgAAAAAAAAAA&#10;AAAAAAAAAAAAAAAaAAAA5AAAAP8AAABVAAAAAAAAAAAAAAAAAAAAAAAAAAAAAAAAAAAAAAAAAAAA&#10;AAAAAAAAfwAAAP8AAADkAAAAGgAAAAAAAAAAAAAAAAAAAAAAAAAaAAAA5AAAAP8AAABVAAAAAAAA&#10;AAAAAAAAAAAAAAAAAAAAAAAAAAAAAAAAAAAAAAAAAAAAAAAAAAAAAAAAAAAAAAAAAAAAAAAAAAAA&#10;AA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8QAA&#10;ADcAAAAAAAAAAAAAAAAAAAAAAAAANwAAAPEAAADkAAAAGgAAAAAAAAAAAAAAAAAAAAAAAAAAAAAA&#10;AAAAAAAAAAAAAAAAAAAAADcAAADxAAAA8QAAADcAAAAAAAAAAAAAAAAAAAAAAAAANwAAAPEAAADk&#10;AAAAGgAAAAAAAAAAAAAAAAAAAAAAAAAAAAAAAAAAAAAAAAAAAAAAAAAAAAAAAAAAAAAAAAAAAAAA&#10;AAAAAAAAAAAAAAA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gAAAP8AAAB/AAAAAAAAAAAAAAAAAAAAAAAAAH8AAAD/AAAAqgAAAAAAAAAAAAAAAAAAAAAA&#10;AAAAAAAAAAAAAAAAAAAAAAAAAAAAAAAAAAAAAAAAqgAAAP8AAAB/AAAAAAAAAAAAAAAAAAAAAAAA&#10;AH8AAAD/AAAAqgAAAAAAAAAAAAAAAAAAAAAAAAAAAAAAAAAAAAAAAAAAAAAAAAAAAAAAAAAAAAAA&#10;AAAAAAAAAAAAAAAAAAAAAAAAAAAA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xgAAAA0AAAAAAAAAAAAAAA0AAADGAAAA5AAAABoAAAAAAAAA&#10;AAAAAAAAAAAAAAAAAAAAAAAAAAAAAAAAAAAAAAAAAAAAAAAAAAAAADcAAADxAAAAxgAAAA0AAAAA&#10;AAAAAAAAAA0AAADGAAAA5AAAABo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P8AAACMAAAADQAAAA0AAADGAAAA8QAAADcA&#10;AAAAAAAAAAAAAAAAAAAAAAAADQAAAJwAAAD/AAAAxgAAAA0AAAAAAAAAAAAAAAAAAAAAAAAAVQAA&#10;AP8AAACMAAAADQAAAA0AAADGAAAA8QAAADc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1AAAAP8AAAD/AAAA&#10;qQAAACoAAAAAAAAAAAAAAAAAAAAAAAAAAAAAAAAAAACcAAAA/wAAAMYAAAANAAAAAAAAAAAAAAAA&#10;AAAAAAAAAAAAAAA3AAAA1AAAAP8AAAD/AAAAqQAAACo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10;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10;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&#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10;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&#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10;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&#1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10;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&#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10;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&#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&#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&#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&#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&#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&#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&#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10;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&#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10;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&#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10;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&#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10;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&#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10;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&#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10;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&#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10;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&#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oA&#10;AAD/AAAA/wAAAP8AAAD/AAAA/wAAAP8AAAD/AAAA/wAAANQAAAB/AAAAH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AAAA/wAAAH8AAAAAAAAAAAAAACoAAADGAAAA/wAAAPEAAAB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kAAAAGgAAAAAAAAAA&#10;AAAAAAAAAAAAAAAAAAAAAAAAAAAAAAAAAAAAAAAAAAAAAAAAAAAAAAAAAAAAAAAAAAAAAAAAAAAA&#10;AAAAAAAAAAAAAAAAAAAAAAAAAAAAAAAAAAAAAAAAAAAAAAAAAAANAAAAxgAAAMY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KoAAAAAAAAAAAAAAAAAAAAAAAAAAAAAAAAAAAAAAAAAAAAAAAAAAAAAAAAAAAAAAAAAAAAAAAAA&#10;AAAAAAAAAAAAAAAAAAAAAAAAAAAAAAAAAAAAAAAAAAAAAAAAAAAAAAAAAAAAAAAAfwAAAPEAAAA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fwAAAAAAAAAAAAAAAAAAAAAAAAAAAAAAAAAAAAAAAAAAAAAAAAAAAAAA&#10;AAAAAAAAAAAAAAAAAAAAAAAAAAAAAAAAAAAAAAAAAAAAAAAAAAAAAAAAAAAAAAAAAAAAAAAAVQAA&#10;APE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NQAAACcAAAADQAAAAAAAAAAAAAAAAAAAAAAAAAAAAAA&#10;AAAAAAAAAAAAAAAAAAAAAAAAAAAAAAAAAAAAAAAAAAAAAAAAAAAAAAAAAAAAAAAAAAAAAAAAAAAN&#10;AAAAjAAAAPEAAAA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nAAAAFUAAAAAAAAAAAAAAAAA&#10;AAAAAAAAAAAAAAAAAAAAAAAAAAAAAAAAAAAAAAAAAAAAAAAAAAAAAAAAAAAAAAAAAAAAAAAAAAAA&#10;AAAAAAAAAAAAVQAAAJw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btv9mOjr/&#10;AAAA/wAAAP86Omb/ttv/////////////////////////////////////////////////////////&#10;////////////////////////////2/+QOgD/AAAA/wAAAP8AAAD/AAAA/wAAAP8AZrb/////////&#10;///////////////////////////b/5A6AP8AAAD/AAAA/wAAAP8AAAD/AAAA/wBmtv//////////&#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2&#10;Zv86AAD/AGa2/9v//////9v/tmY6/wAAOv+Q2///////////////////////////////////////&#10;////////////////////////////////////////tmb/AAAA/wAAAP8AAAD/AAAA/wAAAP8AADr/&#10;kNv///////////////////////////////////+2Zv8AAAD/AAAA/wAAAP8AAAD/AAAA/wAAOv+Q&#10;2////////////////////////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bkP86AAD/ADqQ/9v/////////////////2/+QOgD/AABm/7b/////////////////////&#10;/////////////////////////////////////////////////9v/kDo6/5Db////////////////&#10;////////////////////////////////////////////////2/+QOjr/kNv/////////////////&#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2ZgD/AAAA/zqQ2///////////////////////25A6/wAAAP8AZrb/////&#10;/////////////////////////////////////////////////////////////7Zm/zpmtv//////&#10;////////////////////////////////////////////////////////////tmb/Oma2////////&#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&#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CcAAAAVQAAAA0AAAAA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BHAAAA&#10;VQAAAFUAAABHAAAADQAAAAAAAAAAAAAAAAAAAAAAAAAAAAAAAAAAAAAAAAAAAAAADQAAAGIAAADx&#10;AAAA4QAAAH8AAAAN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EAAAB/AAAAHQAAAAAAAAAAAAAAAAAAAAAAAAAAAAAAAAAAAAAAAAAAAAAAAAAA&#10;AAAAAAAAAAAAKgAAAOQAAADkAAAAGg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BVAAAAAAAAAAAAAAANAAAAfwAAAKoAAACqAAAAqgAAAKoAAACq&#10;AAAAfwAAAA0AAAAAAAAAAAAAAAAAAABVAAAA5AAAABo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JAAAAGgAAAAAAAAAAAAAAAAAAAAAAAAANAAAAnAAA&#10;AP8AAACqAAAADQAAAAAAAAAAAAAAAAAAAAAAAAAAAAAAGgAAAMk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QAAABoAAAAAAAAAAAAAAAAAAAAA&#10;AAAAAAAAABoAAADXAAAANwAAAAAAAAAAAAAAAAAAAAAAAAAAAAAAAAAAABoAAADJAAAAGg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MkAAAAaAAAAAAAA&#10;AAAAAAAAAAAAAAAAAAAAAAAaAAAAyQAAABoAAAAAAAAAAAAAAAAAAAAAAAAAAAAAAAAAAAAaAAAA&#10;yQAAABo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AAAAGgAAAAAAAAAAAAAAAAAAAAAAAAAAAAAAGgAAAMkAAAAaAAAAAAAAAAAAAAAAAAAAAAAAAAAA&#10;AAAAAAAAGgAAAMk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QAAABoAAAAAAAAAAAAAAAAAAAAAAAAAAAAAABoAAADJAAAAGgAAAAAAAAAAAAAA&#10;AAAAAAAAAAAAAAAAAAAAABoAAADJAAAAGg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MkAAAAaAAAAAAAAAAAAAAAAAAAAAAAAAAAAAAAaAAAAyQAAABoA&#10;AAAAAAAAAAAAAAAAAAAAAAAAAAAAAAAAAAAaAAAAyQAAABo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XAAAAtwAAAKoAAACqAAAAqgAAAKoAAACqAAAA&#10;twAAAOQAAAC3AAAAqgAAAKoAAACqAAAAqgAAAKoAAAC3AAAA8QAAAOQ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P8AAAD/AAAA/wAAAP8A&#10;AAD/AAAA/wAAAP8AAAD/AAAA/wAAAP8AAAD/AAAA/wAAAP8AAAD/AAAA/wAAAP8AAADkAAAAGg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8QAAANQAAADUAAAA1AAAANQAAADUAAAA1AAAANQAAADUAAAA1AAAANQAAADUAAAA1AAAAPEAAAD/&#10;AAAA5AAAABo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XAAAANwAAAAAAAAAAAAAAAAAAAAAAAAAAAAAAAAAAAAAAAAAAAAAAAAAAAAAAAAAAAAAAAAAA&#10;AAAAAAAAAAAAVQAAAOQ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QAAABoAAAAAAAAAAAAAAAAAAAAAAAAAAAAAAAAAAAAAAAAAAAAAAAAAAAAA&#10;AAAAAAAAAAAAAAAAAAAAAAAAABoAAADJAAAAGg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DoAAAANAAAAAAAAAAAAAAAAAAAAAAAAAAAAAAAAAAAAAAAA&#10;AAAAAAAAAAAAAAAAAAAAAAAAAAAAAAAAAAAAAAANAAAAOgAAAA0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JAAAAGgAAAAAAAAAAAAAAAAAAAAAAAAAA&#10;AAAAAAAAAAAAAAAAAAAAAAAAAAAAAAAAAAAAAAAAAAAAAAAAAAAAGgAAAMk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&#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XAAAAGg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5AAAABo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OQ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RwAAAFUAAABVAAAAHQAAAAAAAAAA&#10;AAAAAAAAAAAAAAAAAAAAAAAAAAAAAAANAAAAqgAAAP8AAADkAAAAGg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qAAAA1AAAAP8AAAD/AAAA/wAA&#10;AP8AAACcAAAAAAAAAAAAAAAAAAAAAAAAAAAAAAANAAAAxgAAAP8AAAD/AAAAxgAAAA0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P8AAAD/&#10;AAAA/wAAAP8AAAD/AAAA/wAAAH8AAAAAAAAAAAAAAAAAAAA3AAAA8QAAAP8AAAD/AAAAnAAAAA0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AAAAxgAAAHEAAAB/AAAA1AAAAP8AAADkAAAAGgAAAAAAAAB/AAAA/wAAAP8AAADxAAAA&#10;VQ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DxAAAANwAAAAAAAAAAAAAAAAAAAAAAAAB/AAAA/wAAAH8AAACpAAAA/wAAAP8A&#10;AADGAAAAKg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fwAAAAAAAAAAAAAAAAAAAAAAAAAAAAAAAAAAAKoAAAD/AAAA&#10;/wAAAP8AAACMAAAADQ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wAAADcAAAAAAAAAAAAAAAAAAAAAAAAAAAAAAAAA&#10;AABVAAAA/wAAAPEAAAA3AAAAAAAAAAA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MkAAAAaAAAAAAAAAAAAAAAAAAAA&#10;AAAAAAAAAAAAAAAANwAAANcAAAAaAAAAAAAAAAAAAAAAAAAAAAAAAAAAAAAaAAAAuQAAABo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JAAAAGgAAAAAA&#10;AAAAAAAAAAAAAAAAAAAAAAAAAAAAABoAAADJAAAAGgAAAAAAAAAAAAAAAAAAAAAAAAAAAAAAGgAA&#10;AMk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QAAADgAAAArAAAAKwAAACsAAAArAAAAKwAAACsAAAA4AAAAyQAAADgAAAArAAAAKwAAACsAAAAr&#10;AAAAKwAAAIwAAADkAAAAGg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D/AAAA/wAAAP8AAAD/AAAA/wAAAP8AAAD/AAAA/wAAAP8AAAD/AAAA/wAA&#10;AP8AAAD/AAAA/wAAAP8AAAD/AAAA5AAAABo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P8AAAD/AAAA/wAAAP8AAAD/AAAA/wAAAP8AAAD/&#10;AAAA/wAAAP8AAAD/AAAA/wAAAP8AAAD/AAAA/wAAAOQAAAAa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H8AAAArAAAAKwAAACsAAAArAAAAKwAA&#10;ACsAAAArAAAAKwAAACsAAAArAAAAKwAAACsAAAArAAAAKwAAAH8AAADkAAAAGg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MkAAAAaAAAAAAAAAAAAAAAA&#10;AAAAAAAAAAAAAAAAAAAAAAAAAAAAAAAAAAAAAAAAAAAAAAAAAAAAAAAAAAAAAAAaAAAAyQAAABo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CPAAAADQAA&#10;AAAAAAAAAAAAAAAAAAAAAAAAAAAAAAAAAAAAAAAAAAAAAAAAAAAAAAAAAAAAAAAAAAAAAAAAAAAA&#10;DQAAAI8AAAAN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nAAAAFUAAAANAAAAAAAAAAA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CPAAAAqgAA&#10;AKoAAACPAAAADQAAAAAAAACcAAAA/wAAAP8AAAD/AAAA1AAAABo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NcAAABiAAAAAAAAAAAAAABVAAAA/wAAAP8AAADGAAAAYgAAANQAAAB/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BVAAAAAAAAAAAAAAANAAAAxgAAAP8AAADGAAAADQAAAAAAAAA3AAAA&#10;uQAAAA0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JAAAAGgAAAAAAAAAAAAAANwAAAPEAAAD/AAAAVQAAAAAA&#10;AAAAAAAAGgAAAMk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QAAABoAAAAAAAAAAAAAAKoAAAD/AAAA&#10;5AAAABoAAAAAAAAAAAAAADcAAAC5AAAADQ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MYAAABiAAAAAAAAAGIA&#10;AAD/AAAA/wAAAH8AAAAAAAAAAAAAAAAAAACqAAAAfw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8QAAAP8AAAD/AAAA/wAAAMYAAAANAAAAAAAAAA0AAACMAAAA5AAAABo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oAAACcAAAAqgAAAH8AAAANAAAAAAAAAA0AAACPAAAAqgAAAKoAAACPAAAADQ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NcAAAA3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1AAAADg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wAAAFUAAAB/AAAA1AAAAH8AAAAN&#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I8AAAANAAAAAAAA&#10;AAAAAAA4AAAAxgAAAMYAAABV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AAAAnAAAAOQAAACcAAAAHQ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AAAA1AAAAP8AAADGAAAA&#10;DQ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gAAADUAAAA/wAAAP8A&#10;AAD/AAAAnAAAAA0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JAAAAGgAAAAAAAAANAAAAYgAAAOEAAAD/AAAA&#10;/wAAAOEAAABiAAAADQAAAAA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KkAAACpAAAA8QAAAP8A&#10;AAD/AAAAxgAAADgAAAAAAAAAAAAAAAAAAAAAAAAAAA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&#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wAAAPEAAAB/AAAADQAAAAAAAAAAAAAAAAAAAAAAAAAAAAAAAAAAAAA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1AAAAEUAAAAAAAAAAAAAAAAAAAAAAAAAAAAAAAAAAAAAAAAAAAAAAAA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wAAADcAAAAAAAAAAAAAAAAAAAAAAAAAAAAAAAAAAAAAAAAAAAAAAAAAAAAA&#10;AAAAAA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I8AAAANAAAAAAAAAAAAAAAAAAAAAAAAAAAAAAAAAAAAAAAA&#10;AAAAAAAAAAAAAA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oA&#10;AACMAAAA1AAAAP8AAAD/AAAA/wAAAP8AAADUAAAAnAAAADg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D/AAAA/wAAAP8AAAAA/0EA//9B&#10;AP//QQD//0EA//9BAP//IAD//yAA//8gAP//IAD//yAA//8gAP//IAD//yAA//8gAP//IAD//yAA&#10;//84AP//OAD//zgA//84AP//OAD//zgA//84AP//OAD//zgA//84AP//O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gAAAOEAAAD/AAAA/wAAAP8AAAD/AAAA/wAAAP8AAAD/AAAA/wAAAP8AAAD/AAAA8QAAAGI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wAAAP8AAAD/&#10;AAAAAP9BAP//QQD//0EA//9BAP//QQD//yAA//8gAP//IAD//yAA//8gAP//IAD//yAA//8gAP//&#10;IAD//yAA//8gAP//OAD//zgA//84AP//OAD//zgA//84AP//OAD//zgA//84AP//OAD//zg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qAAAA1AAAAP8AAAD/AAAA/wAAAOEAAADGAAAAqgAAAKoAAACqAAAAqgAAALcAAADUAAAA/wAA&#10;AP8AAAD/AAAA1AAAACo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P8AAAD/AAAA/wAAAAD/QQD//0EA//9BAP//QQD//0EA//8gAP//IAD//yAA//8gAP//IAD//yAA&#10;//8gAP//IAD//yAA//8gAP//IAD//zgA//84AP//OAD//zgA//84AP//OAD//zgA//84AP//OAD/&#10;/zgA//84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PEAAAB/AAAAHQAAAAAAAAAAAAAAAAAAAAAAAAAAAAAAAAAAAAAAAAAA&#10;AAAAAAAAAAAAAAAdAAAAfwAAAPEAAADxAAAAVQ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D/AAAA/wAAAP8AAAAA/0EA//9BAP//QQD//0EA//9BAP//IAD//yAA//8gAP//&#10;IAD//yAA//8gAP//IAD//yAA//8gAP//IAD//yAA//84AP//OAD//zgA//84AP//OAD//zgA//84&#10;AP//OAD//zgA//84AP//O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JwAAAANAAAAAAAAAAAAAAAAAAAAAAAAAAAAAAAAAAAAAAAA&#10;AAAAAAAAAAAAAAAAAAAAAAAAAAAAAAAAAAAAAAANAAAAjAAAAPEAAAA3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wAAAP8AAAD/AAAAAP+WAP//lgD//5YA//+WAP//lgD//2UA&#10;//9lAP//ZQD//2UA//9lAP//ZQD//2UA//9lAP//ZQD//2UA//9l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H8AAAAAAAAAAAAAAAAAAAAAAAAAAAAAAAAAAAAA&#10;AAAAAAAAAAAAAAAAAAAAAAAAAAAAAAAAAAAAAAAAAAAAAAAAAAAAAAAAAAAAAABVAAAA5AAAABo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P8AAAD/AAAA/wAAAAD/lgD//5YA//+WAP//&#10;lgD//5YA//9lAP//ZQD//2UA//9lAP//ZQD//2UA//9lAP//ZQD//2UA//9lAP//ZQ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Q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P8AAAD/AAAA/wAAAAD/pgD//6YA//+mAP//pgD//6YA//8AAP//AAD//wAA//8AAP//AAD/&#10;/wAA//8AAP//AAD//wAA//8AAP//AAD//wAA//8AAP//AAD//wAA//8AAP//AAD//wAA//8AAP//&#10;AAD//wAA//8AAP//CAD//wgA//8IAP//CAD//wgA//8IAP//CAD//wgA//8IAP//CAD//wgA//8I&#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D/AAAA/wAAAP8AAAAA/6YA//+mAP//pgD//6YA//+mAP//AAD//wAA//8A&#10;AP//AAD//wAA//8AAP//AAD//wAA//8AAP//AAD//wAA//8AAP//AAD//wAA//8AAP//AAD//wAA&#10;//8AAP//AAD//wAA//8AAP//AAD//wgA//8IAP//CAD//wgA//8IAP//CAD//wgA//8IAP//CAD/&#10;/wgA//8IAP//C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JwAAAAN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wAAAP8AAAD/AAAAAP+mAP//pgD//6YA//+mAP//pgD/&#10;/wAA//8AAP//AAD//wAA//8AAP//AAD//wAA//8AAP//AAD//wAA//8AAP//AAD//wAA//8AAP//&#10;AAD//wAA//8AAP//AAD//wAA//8AAP//AAD//wAA//8IAP//CAD//wgA//8IAP//CAD//wgA//8I&#10;AP//CAD//wgA//8IAP//CAD//wg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NQAAACqAAAA1AAAAMYAAAA4AAAAAAAAAAAA&#10;AAAAAAAAAAAAAAAAAAAAAAAAAAAAAAA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P8AAAD/AAAA/wAAAAD/pgD//6YA//+m&#10;AP//pgD//6YA//8AAP//AAD//wAA//8AAP//AAD//wAA//8AAP//AAD//wAA//8AAP//AAD//wAA&#10;//8AAP//AAD//wAA//8AAP//AAD//wAA//8AAP//AAD//wAA//8AAP//CAD//wgA//8IAP//CAD/&#10;/wgA//8IAP//CAD//wgA//8IAP//CAD//wgA//8I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NcAAAA3AAAAAAAAAAAAAAAdAAAA&#10;nAAAANQAAACcAAAAHQAAAAAAAAAAAAAAAAAAAAAAAAAAAAAAAAAAAAAAAAAAAAAAAA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D/AAAA/wAAAP8AAAAA&#10;/ywA//8sAP//LAD//ywA//8s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A6AAAADQAAAAAA&#10;AAAAAAAAAAAAAAAAAAAAAAAAVQAAANQAAADUAAAAVQAAAA0AAAAAAAAAAAAAAAAAAAAAAAAAAAAA&#10;AAA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wAA&#10;AP8AAAD/AAAAAP8sAP//LAD//ywA//8sAP//L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H8AAADxAAAAqQAAADgAAAAA&#10;AAAAAAAAAAAAAAAA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P8AAAD/AAAA/wAAAAD/LAD//ywA//8sAP//LAD//yw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gAAADGAAAA8QAAAH8AAAAdAAAAAAAAAAA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D/AAAA/wAAAP8AAAAA/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NQAAAD/AAAA/wAAAMYAAAAN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wAAAP8AAAD/AAAAAP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B/AAAA8QAAAP8AAAD/AAAA/wAAAP8AAACcAAAADQ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P8AAAD/AAAA/wAAAAD/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QAAAJwAAAD/AAAA/wAAAP8AAAD/AAAA8QAAAH8AAAANAAAAAAAAAAA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D/AAAA/wAAAP8A&#10;AAAA/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CPAAAADQAA&#10;AAAAAAAAAAAAAAAAAAAAAAA4AAAAxgAAAP8AAAD/AAAA/wAAAP8AAADUAAAAVQAAAAAAAAAA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wAAAP8AAAD/AAAAAP9pAP//aQD//2kA//9pAP//aQ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XAAAA&#10;Nw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jw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P8AAAD/AAAA/wAAAAD/8wD///MA///zAP//8wD///MA//8cAP//&#10;HAD//xwA//8cAP//HAD//xwA//8cAP//HAD//xwA//8cAP//HAD//wAA//8AAP//AAD//wAA//8A&#10;AP//AAD//wAA//8AAP//AAD//wAA//8AAP//HAD//xwA//8cAP//HAD//xwA//8cAP//HAD//xwA&#10;//8cAP//HAD//xwA//8c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D/AAAA/wAAAP8AAAAA//MA///zAP//8wD///MA&#10;///zAP//HAD//xwA//8cAP//HAD//xwA//8cAP//HAD//xwA//8cAP//HAD//xwA//8AAP//AAD/&#10;/wAA//8AAP//AAD//wAA//8AAP//AAD//wAA//8AAP//AAD//xwA//8cAP//HAD//xwA//8cAP//&#10;HAD//xwA//8cAP//HAD//xwA//8cAP//H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wAAAP8AAAD/AAAAAP/zAP//&#10;8wD///MA///zAP//8wD//xwA//8cAP//HAD//xwA//8cAP//HAD//xwA//8cAP//HAD//xwA//8c&#10;AP//AAD//wAA//8AAP//AAD//wAA//8AAP//AAD//wAA//8AAP//AAD//wAA//8cAP//HAD//xwA&#10;//8cAP//HAD//xwA//8cAP//HAD//xwA//8cAP//HAD//xw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P8AAAD/AAAA&#10;/wAAAAD/8wD///MA///zAP//8wD///MA//8cAP//HAD//xwA//8cAP//HAD//xwA//8cAP//HAD/&#10;/xwA//8cAP//HAD//wAA//8AAP//AAD//wAA//8AAP//AAD//wAA//8AAP//AAD//wAA//8AAP//&#10;HAD//xwA//8cAP//HAD//xwA//8cAP//HAD//xwA//8cAP//HAD//xwA//8c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D/AAAA/wAAAP8AAAAA/6IA//+iAP//ogD//6IA//+iAP//UQD//1EA//9RAP//UQD//1EA//9R&#10;AP//UQD//1EA//9RAP//UQD//1EA//88AP//PAD//zwA//88AP//PAD//zwA//88AP//PAD//zwA&#10;//88AP//PAD//wgA//8IAP//CAD//wgA//8IAP//CAD//wgA//8IAP//CAD//wgA//8IAP//C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wAAAP8AAAD/AAAAAP+iAP//ogD//6IA//+iAP//ogD//1EA//9RAP//UQD/&#10;/1EA//9RAP//UQD//1EA//9RAP//UQD//1EA//9RAP//PAD//zwA//88AP//PAD//zwA//88AP//&#10;PAD//zwA//88AP//PAD//zwA//8IAP//CAD//wgA//8IAP//CAD//wgA//8IAP//CAD//wgA//8I&#10;AP//CAD//wg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JAAAAGg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P8AAAD/AAAA/wAAAAD/ogD//6IA//+iAP//ogD//6IA//9R&#10;AP//UQD//1EA//9RAP//UQD//1EA//9RAP//UQD//1EA//9RAP//UQD//zwA//88AP//PAD//zwA&#10;//88AP//PAD//zwA//88AP//PAD//zwA//88AP//CAD//wgA//8IAP//CAD//wgA//8IAP//CAD/&#10;/wgA//8IAP//CAD//wgA//8I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&#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QAAACsAAAArAAAAKwAAACsAAAArAAAAKwAAACsAAAArAAAA&#10;KwAAACsAAAArAAAAKwAAACsAAAArAAAAKwAAACsAAACcAAAA5AAAABo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D/AAAA/wAAAP8AAAAA/6IA//+iAP//ogD/&#10;/6IA//+iAP//UQD//1EA//9RAP//UQD//1EA//9RAP//UQD//1EA//9RAP//UQD//1EA//88AP//&#10;PAD//zwA//88AP//PAD//zwA//88AP//PAD//zwA//88AP//PAD//wgA//8IAP//CAD//wgA//8I&#10;AP//CAD//wgA//8IAP//CAD//wgA//8IAP//C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AAAA/wAAAP8AAAD/AAAA/wAAAP8A&#10;AAD/AAAA/wAAAP8AAAD/AAAA/wAAAP8AAAD/AAAA/wAAAP8AAAD/AAAA/wAAAOQ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P8AAAD/AAAA&#10;/wAAAP8AAAD/AAAA/wAAAP8AAAD/AAAA/wAAAP8AAAD/AAAA/wAAAP8AAAD/AAAA/wAAAP8AAADk&#10;AAAAGg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OQA&#10;AABFAAAAKwAAACsAAAArAAAAKwAAACsAAAArAAAAKwAAACsAAAArAAAAKwAAACsAAAArAAAAKwAA&#10;ACsAAACcAAAA5AAAABo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C5AAAADQAAAAAAAAAAAAAAAAAAAAAAAAAAAAAAAAAAAAAAAAAAAAAAAAAAAAAAAAAA&#10;AAAAAAAAAAAAAAAAAAAAGgAAAMk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HAAAANw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AAAAKwAAACsAAAArAAAAKwAAACsAAAArAAAARQAAALkAAAAN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KkAAAD/AAAA/wAAAP8AAAD/AAAA/wAAAP8AAAD/AAAA/wAAAP8A&#10;AADkAAAAGg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wAAAP8AAAD/AAAA/wAAAP8AAAD/AAAA&#10;/wAAAP8AAAD/AAAAxgAAAA0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1AAAADgAAAA4AAAAuQAAAEUA&#10;AAArAAAAKwAAACsAAABFAAAAuQAAAA0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wAAADcAAAAAAAAA&#10;AAAAAH8AAAB/AAAAAAAAAAAAAAAAAAAAAAAAAHIAAABV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MkA&#10;AAAaAAAAAAAAAAAAAAA3AAAA1wAAABoAAAAAAAAAAAAAAAAAAAAaAAAAjw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5AAAANwAAAAAAAAAAAAAAAAAAAKoAAACqAAAAAAAAAAAAAAAAAAAANwAAANc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P8AAADUAAAAnAAAAAAAAAA3AAAA8QAAAKkAAABVAAAAYgAA&#10;APEAAADkAAAAGg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wAAAOQAAAAaAAAAAAAAAKoAAAD/&#10;AAAA/wAAAP8AAAD/AAAAqg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FUAAAA4AAAAAAAA&#10;AAAAAAANAAAAnAAAAP8AAAD/AAAAqQAAAA0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QAAABo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oAAAAqAAAAAAAAAAAAAAAA&#10;AAAAAAAAAAAAAAAdAAAAKwAAACsAAAArAAAAKwAAACsAAAArAAAAKwAAACsAAAArAAAAnAAAAOQ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5AAA&#10;ABoAAAAAAAAAAAAAAAAAAAAaAAAA5AAAAP8AAAD/AAAA/wAAAP8AAAD/AAAA/wAAAP8AAAD/AAAA&#10;/wAAAP8AAADkAAAAGg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OQAAAAaAAAAAAAAAAAAAAAAAAAAAAAAAKoAAAD/AAAA/wAAAP8AAAD/AAAA/wAAAP8A&#10;AAD/AAAA/wAAAP8AAAD/AAAA5AAAABo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0AAAAdAAAAAAAAAAAAAAAAAAAAAAAAAAAAAAB/AAAA5AAAAEUAAAArAAAA&#10;KwAAACsAAAArAAAAKwAAACsAAAArAAAAnAAAAOQ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LkA&#10;AAANAAAAAAAAAAAAAAAAAAAAAAAAAAAAAAAAAAAAAAAAABoAAADJAAAAGg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OgAA&#10;AAA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QAAABoAAAAAAAAAAAAAAAAAAAAAAAAAAAAAAAAAAAAA&#10;AAAAAAAAAHIAAABV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MkAAAAaAAAAAAAAAAAAAAAAAAAAAAAA&#10;AAAAAAAAAAAAAAAAAAAAAAAaAAAArAAAAA0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EcAAABVAAAAVQAAAGIAAADkAAAAYgAAAFUAAABV&#10;AAAAVQAAAFUAAABVAAAAVQAAAFUAAABVAAAAqQAAAOQAAAAa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AA1AAAAP8AAAD/AAAA/wAA&#10;AP8AAAD/AAAA/wAAAP8AAAD/AAAA/wAAAP8AAAD/AAAA/wAAAP8AAADGAAAADQ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P8AAAD/AAAA/wAAAP8AAAD/AAAA/wAAAP8AAAD/AAAA/wAAAP8AAADGAAAAKgAAAAA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IAAADkAAAAGgAAAAAAAAAAAAAAAAAAAAAAAAAAAAAAAAAAAAAAAAAA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wAAABoAAAAAAAAAAAAAAAAAAAAAAAAAAAAAAAAA&#10;AAAA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OgAAAA0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Nc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0AAABxAAAAqgAAAKoAAACqAAAAqgAAAKoAAACqAAAAtwAAAPEAAADkAAAAGg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xAAAA/wAAAP8AAAD/AAAA/wAAAP8AAAD/AAAA/wAAAP8AAAD/AAAA5AAA&#10;ABo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PEAAADUAAAA1AAAANQAAADUAAAA1AAAANQAAADh&#10;AAAA/wAAAOQ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GIAAAAAAAAAAAAAAAAAAAAAAAAAAAAA&#10;AAAAAAAAAAAAAAAAADcAAADXAAAAGg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KwAAAAaAAAAAAAAAAAAAAAA&#10;AAAAAAAAAAAAAAAAAAAAAAAAAAAAAAANAAAAjwAAAA0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yAAAANwAA&#10;AAAAAAAAAAAAAAAAAAAAAAAAAAAAAAAAAAAAAAAAAAAAAAAAAAA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I8AAAAAAAAAAAAAAAAAAAAAAAAAAAAAAAAAAAAAAAAAAAAAABoAAADJAAAAGg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EcAAAB/AAAAqQAAAFUAAABVAAAAVQAAAFUAAABVAAAAVQAAAGIAAADUAAAA&#10;5AAAABo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P8AAAD/AAAA/wAAAP8AAAD/AAAA/wAAAP8A&#10;AAD/AAAA/wAAAOQ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gAAAP8AAAD/AAAA/wAAAP8AAAD/AAAA&#10;/wAAAP8AAAD/AAAA/wAAAP8AAADkAAAAGg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DUAAAAGgAAAAAA&#10;AAAAAAAAAAAAAAAAAAAAAAAAAAAAAAAAAABiAAAA5AAAABo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A0AAAAAAAAAAAAAAAAAAAAAAAAAAAAAAAAAAAAAAAAAGgAAALk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B0AAAAAAAAAAAAAAB0AAAAAAAAAAA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uQAAAP8AAADkAAAAGgAAAAAAAABVAAAAxgAAAJwAAAAN&#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P8AAAD/AAAA5AAAABoAAAAAAAAAAAAA&#10;AAAAAAB/AAAAxgAAAA0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P8AAADUAAAAtwAAANcAAAAa&#10;AAAAAAAAAAAAAAAAAAAANwAAAPEAAAB/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B/AAAAAAAA&#10;ABoAAADJAAAAGgAAAAAAAAAAAAAAAAAAABoAAADkAAAAxgAAAA0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AAAAGgAAAAAAAAAaAAAAyQAAABoAAAAAAAAAAAAAAAAAAAAaAAAA5AAAAOQ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rAAAABoAAAAAAAAAGgAAAMkAAAAaAAAAAAAAAAAAAAAAAAAAVQAAAP8AAADkAAAA&#10;Gg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ABVAAAAAAAAABoAAADJAAAAGgAAAAAAAAAAAAAAKgAAAOQA&#10;AAD/AAAAqg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5AAAAGIAAAAaAAAAyQAAABoAAAANAAAA&#10;YgAAAPEAAAD/AAAA8QAAADc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DxAAAA/wAAAP8A&#10;AAD/AAAA/wAAAP8AAAD/AAAA8QAAAFUAAAAAAAAAAA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&#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QAAAJwAAADhAAAA/wAAAP8AAADxAAAAqQAAACoAAAAAAAAAAAAAAAA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DoAAAAA&#10;AAAAAA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MkAAAAaAAAAAAAAAAAAAAAAAAAAAAAAAAAAAAAAAAAAAAAA&#10;AAAAAAByAAAAVQ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JAAAAGgAAAAAAAAAAAAAAAAAAAAAAAAAA&#10;AAAAAAAAAAAAAAAAAAAAGgAAAKwAAAAN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BHAAAAVQAAAFUAAABiAAAA5AAAAGIAAABVAAAAVQAA&#10;AFUAAABVAAAAVQAAAFUAAABVAAAAVQAAAKkAAADkAAAAGg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NQAAAD/AAAA/wAAAP8AAAD/&#10;AAAA/wAAAP8AAAD/AAAA/wAAAP8AAAD/AAAA/wAAAP8AAAD/AAAAxgAAAA0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AAAA/wAAAP8AAAD/AAAA/wAAAP8AAAD/AAAA/wAAAP8AAAD/AAAAxgAAACo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iAAAA5AAAABoAAAAAAAAAAAAAAAAAAAAAAAAAAAAAAAAAAAAAAAAAAAAAAAAA&#10;AAAA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8AAAAaAAAAAAAAAAAAAAAAAAAAAAAAAAAAAAAAAAAA&#10;AAAAAAAAAAAA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xgAAAKoAAAAAAAAAAAAAAAAAAAAAAAAAAAAA&#10;AAAAAACqAAAA5AAAABoAAAAAAAAAAAAAAAAAAAAAAAAAAAAAAAAAAAAAAAAAAA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NcAAAA3AAAAAAAAAAAAAAAA&#10;AAAAAAAAAAAAAAAAAAAANwAAANcAAAAaAAAAAAAAAAAAAAAAAAAAAAAAAAAAAAAAAAAAAAAAAAA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JAAAAGgAA&#10;AAAAAAAAAAAAAAAAAAAAAAAAAAAAAAAAABoAAADJAAAAGgAAAAAAAAAAAAAAAAAAAAAAAAAAAAAA&#10;GgAAAMk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QAAABoAAAAAAAAAAAAAAAAAAAAAAAAAAAAAAAAAAAA3AAAAuQAAAA0AAAAAAAAAAAAAAAAA&#10;AAAAAAAAAAAAADcAAADXAAAAGg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NcAAAB/AAAAVQAAAFUAAABVAAAAVQAAAFUAAABVAAAAfwAAAKkAAABVAAAA&#10;VQAAAFUAAABVAAAAVQAAAGIAAADUAAAA5AAAABo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P8AAAD/AAAA/wAAAP8AAAD/AAAA/wAAAP8A&#10;AAD/AAAA/wAAAP8AAAD/AAAA/wAAAP8AAAD/AAAA/wAAAOQ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P8AAAD/AAAA/wAAAP8AAAD/AAAA&#10;/wAAAP8AAAD/AAAA/wAAAP8AAAD/AAAA/wAAAP8AAAD/AAAA/wAAAP8AAADkAAAAGg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B/AAAAKwAAACsA&#10;AAArAAAAKwAAACsAAAArAAAAKwAAACsAAAArAAAAKwAAACsAAAArAAAAKwAAACsAAAB/AAAA5AAA&#10;ABo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JAAAA&#10;GgAAAAAAAAAAAAAAAAAAAAAAAAAAAAAAAAAAAAAAAAAAAAAAAAAAAAAAAAAAAAAAAAAAAAAAAAAA&#10;AAAAGgAAAMk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jwAAAA0AAAAAAAAAAAAAAAAAAAAAAAAAAAAAAAAAAAAAAAAAAAAAAAAAAAAAAAAAAAAA&#10;AAAAAAAAAAAAAAAAAA0AAACPAAAADQ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&#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btv9mOjr/AAAA/wAAAP86Omb/ttv/////////////////////////////////////&#10;////////////////////////////////////////////////2/+QOgD/AAAA/wAAAP8AAAD/AAAA&#10;/wAAAP8AZrb////////////////////////////////////b/5A6AP8AAAD/AAAA/wAAAP8AAAD/&#10;AAAA/wBmtv//////////////////////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2ZgD/AAAA/zqQ2///////////////////////&#10;25A6/wAAAP8AZrb/////////////////////////////////////////////////////////////&#10;/////7Zm/zpmtv//////////////////////////////////////////////////////////////&#10;////tmb/Oma2////////////////////////////////////////////////////////////AAAA&#10;AAAAAAAAAAAAAAAAAAAAAAAAAAAAAAAAAAAAAAA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7Zm&#10;AP8AAAD/AABm/7b////////////////////////////b/5A6AP8AAAD/OpDb////////////////&#10;////////////////////////////////////2/+QOgD/AAAA/wAAAP8AAAD/AAAA/wAAOv9mkLb/&#10;2//////////////////////////////////b/5A6AP8AAAD/AAAA/wAAAP8AAAD/AAA6/2aQtv/b&#10;////////////////////////////////////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2/+QOgD/AAAA/wA6kP/b////////////////////////////2/+QOgD/AAAA/wBmtv//&#10;////////////////////////////////////////////////////////////2//b27b/kJBm/zoA&#10;AP8AAAD/AAAA/wA6kP/b///////////////////////////////////////b/9vbtv+QkGb/OgAA&#10;/wAAAP8AAAD/ADqQ/9v//////////////////////////////w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9v/kDoA/wAAAP8AOpD/2////////////////////////////9v/kDoA&#10;/wAAAP8AZrb/////////////////////////////////////////////////////////////////&#10;/////////////9v/tmY6/wAAAP8AAAD/AGa2////////////////////////////////////////&#10;////////////2/+2Zjr/AAAA/wAAAP8AZrb///////////////////////////8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b/5A6AP8AAAD/ADqQ/9v/////////////////////&#10;///////b/5A6AP8AAAD/AGa2////////////////////////////////////////////////////&#10;///////////////////////////////////bkDr/AAAA/wAAAP9mtv//////////////////////&#10;/////////////////////////////////9uQOv8AAAD/AAAA/2a2////////////////////////&#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2/+QOgD/AAAA/wA6kP/b////////&#10;////////////////////2/+QOgD/AAAA/wBmtv//////////////////////////////////////&#10;///////////////////////////////////////////////////b/5A6AP8AAAD/OpDb////////&#10;/////////////////////////////////////////////////9v/kDoA/wAAAP86kNv/////////&#10;/////////////w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tmYA/wAAAP8A&#10;OpD/2////////////////////////////7b/ZgAA/wAAAP86kNv/////////////////////////&#10;////////////////////////////////////////////////////////////////////tmb/AAAA&#10;/wBmtv////////////////////////////////////////////////////////////+2Zv8AAAD/&#10;AGa2//////////////////////8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9uQOv8AAAD/AABm/7b///////////////////////////+2/2YAAP8AAAD/Zrb/////////////&#10;////////////////////////////////////////////////////////////////////////////&#10;//////+2/2YAAP86kNv/////////////////////////////////////////////////////////&#10;/////7b/ZgAA/zqQ2///////////////////////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25D/OgAA/wAAOv+Q2//////////////////////////bkP86AAD/AABm/7b/&#10;////////////////////////////////////////////////////////////////////////////&#10;///////////////////bkP86AAD/Zrb/////////////////////////////////////////////&#10;/////////////////9uQ/zoAAP9mtv///////////////////////w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7ZmAP8AAAD/OpDb///////////////////////bkDr/&#10;AAAA/wBmtv//////////////////////////////////////////////////////////////////&#10;////////////////////////////////tmb/ADqQ/9v/////////////////////////////////&#10;//////////////////////////////+2Zv8AOpD/2/////////////////////////8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25D/OgAA/wA6kP/b////////////&#10;/////9v/kDoA/wAAZv+2////////////////////////////////////////////////////////&#10;////2/+2trb/2////////////////////////////7b/Zjo6/5Db////////////////////////&#10;///b/7a2tv/b////////////////////////////tv9mOjr/kNv/////////////////////////&#10;////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2Zv8AAAD/&#10;OpC2/9v//////9v/kDoA/wAAOv+Q2///////////////////////////2/+2Zjr/AAAA/wA6kP/b&#10;///////////////bkDr/AAAA/wAAOv9mkLb/2//////////btpD/Zjpm/7bb////////////////&#10;/////////////9uQOv8AAAD/AAA6/2aQtv/b/////////9u2kP9mOmb/ttv/////////////////&#10;/////////////////w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9uQ/2Y6AP8AAAD/AAAA/zpmkP+22///////////////////////////////////tmY6&#10;/wAAAP8AOpD/2//////////////////b/5BmOv8AAAD/AAAA/wAAAP86Omb/kLbb////////////&#10;/////////////////////////////9v/kGY6/wAAAP8AAAD/AAAA/zo6Zv+Qttv/////////////&#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4AAAAcQAAAMYAAADxAAAAVQAAAAAAAAAAAAAAAAAAAAAAAAAAAAAAAAAAAAAAAAAAAAAADQAA&#10;AH8AAADxAAAA/wAAAP8AAADGAAAAVQAAAAAAAAAAAAAAAAAAAAAAAAAAAAAAAAAAAAAAAAAAAAAA&#10;DQAAAMYAAAD/AAAA/wAAAP8AAAD/AAAA/wAAAKoAAAAAAAAAAAAAAAAAAAAAAAAAAAAAAAAAAAAq&#10;AAAAxgAAAP8AAAD/AAAAxgAAAC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gAAAMYAAAD/AAAA/wAAAPEA&#10;AACpAAAAKgAAAAAAAAAAAAAAAAAAAAAAAAAAAAAAAAAAAAAAAAAAAAAAKgAAAMYAAAD/AAAA/wAA&#10;AMYAAAAqAAAAAAAAAAAAAAAAAAAAAAAAAAAAAAAAAAAAAAAAAAAAAAAqAAAAxgAAAP8AAAD/AAAA&#10;xgAAACoAAAAAAAAAAAAAAAAAAAAAAAAAAAAAAAAAAAAAAAAAAAAAACoAAADGAAAA/wAAAP8AAADG&#10;AAAAK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AAAxgAAAP8AAAD/AAAA8QAAAKkAAAAqAAAAAAAAAAAA&#10;AAAAAAAAAAAAAAAAAAAAAAAAAAAAAAAAAAAqAAAAxgAAAP8AAAD/AAAAxgAAACoAAAAAAAAAAAAA&#10;AAAAAAAAAAAAAAAAAAAAAAAAAAAAAAAAAA0AAADGAAAA/wAAAP8AAAD/AAAA/wAAAP8AAACqAAAA&#10;AAAAAAAAAAAAAAAAAAAAAAAAAAAAAAAAKgAAAMYAAAD/AAAA/wAAAMYAAAA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oAAADGAAAA/wAAAP8AAADxAAAAqQAAACoAAAAAAAAAAAAAAAAAAAAAAAAAAAAAAAAA&#10;AAAAAAAAAAAAADgAAABxAAAAxgAAAPEAAABVAAAAAAAAAAAAAAAAAAAAAAAAAAAAAAAAAAAAAAAA&#10;AAAAAAAAAAAAKgAAAMYAAAD/AAAA/wAAAMYAAAAqAAAAAAAAAAAAAAAAAAAAAAAAAAAAAAAAAAAA&#10;AAAAAAAAAAAqAAAAxgAAAP8AAAD/AAAAxgAAAC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gAAAMYAAAD/&#10;AAAA/wAAAPEAAACpAAAAKgAAAAAAAAAAAAAAAAAAAAAAAAAAAAAAAAAAAAAAAAAAAAAAOAAAAHEA&#10;AADGAAAA8QAAAFUAAAAAAAAAAAAAAAAAAAAAAAAAAAAAAAAAAAAAAAAAAAAAAAAAAAANAAAAxgAA&#10;AP8AAAD/AAAA/wAAAP8AAAD/AAAAqgAAAAAAAAAAAAAAAAAAAAAAAAAAAAAAAAAAACoAAADGAAAA&#10;/wAAAP8AAADGAAAAK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AAAAtwAAANQAAAD/AAAA/wAAAFUAAAAAAAAAAAAAAAAAAAAAAAAAAAAAAAAAAAAA&#10;AAAAGgAAANQAAADUAAAAKgAAAAAAAAANAAAAnAAAAP8AAAB/AAAAAAAAAAAAAAAAAAAAAAAAAAAA&#10;AAAAAAAAAAAAAFUAAAD/AAAA/wAAAP8AAAD/AAAA/wAAAPEAAAA3AAAAAAAAAAAAAAAAAAAAAAAA&#10;AAAAAABVAAAA8QAAAKoAAAANAAAADQAAAJwAAADx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P8AAAD/AAAA&#10;/wAAAP8AAAD/AAAA/wAAAPEAAABVAAAAAAAAAAAAAAAAAAAAAAAAAAAAAAAAAAAAVQAAAPEAAACq&#10;AAAADQAAAA0AAACcAAAA8QAAADcAAAAAAAAAAAAAAAAAAAAAAAAAAAAAAAAAAABVAAAA8QAAAKoA&#10;AAANAAAADQAAAJwAAADxAAAANwAAAAAAAAAAAAAAAAAAAAAAAAAAAAAAAAAAAFUAAADxAAAAqgAA&#10;AA0AAAANAAAAnAAAAPE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P8AAAD/AAAA/wAAAP8AAAD/AAAA&#10;8QAAAFUAAAAAAAAAAAAAAAAAAAAAAAAAAAAAAAAAAABVAAAA8QAAAKoAAAANAAAADQAAAJwAAADx&#10;AAAANwAAAAAAAAAAAAAAAAAAAAAAAAAAAAAAAAAAAAAAAABVAAAA/wAAAP8AAAD/AAAA/wAAAP8A&#10;AADxAAAANwAAAAAAAAAAAAAAAAAAAAAAAAAAAAAAVQAAAPEAAACqAAAADQAAAA0AAACcAAAA8QAA&#10;AD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D/AAAA/wAAAP8AAAD/AAAA/wAAAP8AAADxAAAAVQAAAAAAAAAAAAAA&#10;AAAAAAAAAAAAAAAAAAAAAJwAAAC3AAAA1AAAAP8AAAD/AAAAVQAAAAAAAAAAAAAAAAAAAAAAAAAA&#10;AAAAAAAAAAAAAAAAAAAAVQAAAPEAAACqAAAADQAAAA0AAACcAAAA8QAAADcAAAAAAAAAAAAAAAAA&#10;AAAAAAAAAAAAAAAAAABVAAAA8QAAAKoAAAANAAAADQAAAJwAAADx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AAAA/wAAAP8AAAD/AAAA/wAAAPEAAABVAAAAAAAAAAAAAAAAAAAAAAAAAAAAAAAAAAAA&#10;nAAAALcAAADUAAAA/wAAAP8AAABVAAAAAAAAAAAAAAAAAAAAAAAAAAAAAAAAAAAAAAAAAAAAAAAA&#10;AAAAVQAAAP8AAAD/AAAA/wAAAP8AAAD/AAAA8QAAADcAAAAAAAAAAAAAAAAAAAAAAAAAAAAAAFUA&#10;AADxAAAAqgAAAA0AAAANAAAAnAAAAPEA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P8AAABVAAAAAAAAAAAAAAAAAAAAAAAA&#10;AAAAAAAAAAAADQAAAMYAAADkAAAAGgAAAAAAAAAAAAAAAAAAAAAAAACqAAAA/wAAAFUAAAAAAAAA&#10;AAAAAAAAAAAAAAAAAAAAAA0AAAC5AAAANwAAAAAAAAAAAAAAAAAAAAAAAAAAAAAAAAAAAAAAAAAA&#10;AAAAAAAAAAAAAAA3AAAA8QAAAMYAAAANAAAAAAAAAAAAAAANAAAAxg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CMAAAADQAAAAAAAAANAAAAjAAAAP8AAAD/AAAA5AAAABoAAAAAAAAAAAAAAAAAAAAAAAAANwAA&#10;APEAAADGAAAADQAAAAAAAAAAAAAADQAAAMYAAADkAAAAGgAAAAAAAAAAAAAAAAAAAAAAAAA3AAAA&#10;8QAAAMYAAAANAAAAAAAAAAAAAAANAAAAxgAAAOQAAAAaAAAAAAAAAAAAAAAAAAAAAAAAADcAAADx&#10;AAAAxgAAAA0AAAAAAAAAAAAAAA0AAADG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8QAAAIwAAAANAAAAAAAAAA0A&#10;AACMAAAA/wAAAP8AAADkAAAAGgAAAAAAAAAAAAAAAAAAAAAAAAA3AAAA8QAAAMYAAAANAAAAAAAA&#10;AAAAAAANAAAAxgAAAOQAAAAaAAAAAAAAAAAAAAAAAAAAAAAAAAAAAAANAAAAuQAAADcAAAAAAAAA&#10;AAAAAAAAAAAAAAAAAAAAAAAAAAAAAAAAAAAAAAAAAAAAAAAANwAAAPEAAADGAAAADQAAAAAAAAAA&#10;AAAADQAAAMY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jAAAAA0AAAAAAAAADQAAAIwAAAD/AAAA/wAAAOQA&#10;AAAaAAAAAAAAAAAAAAAAAAAAAAAAAAAAAAAAAAAAAAAAABoAAADkAAAA/wAAAFUAAAAAAAAAAAAA&#10;AAAAAAAAAAAAAAAAAAAAAAAAAAAANwAAAPEAAADGAAAADQAAAAAAAAAAAAAADQAAAMYAAADkAAAA&#10;GgAAAAAAAAAAAAAAAAAAAAAAAAA3AAAA8QAAAMYAAAANAAAAAAAAAAAAAAANAAAAxg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EAAACMAAAADQAAAAAAAAANAAAAjAAAAP8AAAD/AAAA5AAAABoAAAAAAAAAAAAAAAAA&#10;AAAAAAAAAAAAAAAAAAAAAAAAGgAAAOQAAAD/AAAAVQAAAAAAAAAAAAAAAAAAAAAAAAAAAAAAAAAA&#10;AAAAAAAAAAAADQAAALkAAAA3AAAAAAAAAAAAAAAAAAAAAAAAAAAAAAAAAAAAAAAAAAAAAAAAAAAA&#10;AAAAADcAAADxAAAAxgAAAA0AAAAAAAAAAAAAAA0AAADG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VQAAAAAAAAAA&#10;AAAAAAAAAAAAAAAAAAAAAAAAAFUAAAD/AAAAqgAAAAAAAAAAAAAAAAAAAAAAAAAAAAAANwAAAPEA&#10;AADkAAAAGgAAAAAAAAAAAAAAAAAAAAAAAABVAAAAnAAAAAAAAAAAAAAAAAAAAAAAAAAAAAAAAAAA&#10;AAAAAAAAAAAAAAAAAAAAAAAAAAAAqgAAAP8AAAB/AAAAAAAAAAAAAAAAAAAAAAAAAH8AAAD/AAAA&#10;q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wAAABVAAAAAAAAAAAAAAAAAAAAAAAAAAAAAABVAAAA/wAAAP8AAAB/AAAAAAAAAAAAAAAA&#10;AAAAAAAAAKoAAAD/AAAAfwAAAAAAAAAAAAAAAAAAAAAAAAB/AAAA/wAAAKoAAAAAAAAAAAAAAAAA&#10;AAAAAAAAqgAAAP8AAAB/AAAAAAAAAAAAAAAAAAAAAAAAAH8AAAD/AAAAqgAAAAAAAAAAAAAAAAAA&#10;AAAAAACqAAAA/wAAAH8AAAAAAAAAAAAAAAAAAAAAAAAAfwAAAP8AAAC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AAAAFUAAAAAAAAA&#10;AAAAAAAAAAAAAAAAAAAAAFUAAAD/AAAA/wAAAH8AAAAAAAAAAAAAAAAAAAAAAAAAqgAAAP8AAAB/&#10;AAAAAAAAAAAAAAAAAAAAAAAAAH8AAAD/AAAAqgAAAAAAAAAAAAAAAAAAAAAAAAAAAAAAVQAAAJwA&#10;AAAAAAAAAAAAAAAAAAAAAAAAAAAAAAAAAAAAAAAAAAAAAAAAAAAAAAAAAAAAAKoAAAD/AAAAfwAA&#10;AAAAAAAAAAAAAAAAAAAAAAB/AAAA/wAAAK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cAAAAVQAAAAAAAAAAAAAAAAAAAAAAAAAAAAAA&#10;VQAAAP8AAAD/AAAAfwAAAAAAAAAAAAAAAAAAAAAAAAAAAAAAAAAAAAAAAAAaAAAA5AAAAP8AAABV&#10;AAAAAAAAAAAAAAAAAAAAAAAAAAAAAAAAAAAAAAAAAKoAAAD/AAAAfwAAAAAAAAAAAAAAAAAAAAAA&#10;AAB/AAAA/wAAAKoAAAAAAAAAAAAAAAAAAAAAAAAAqgAAAP8AAAB/AAAAAAAAAAAAAAAAAAAAAAAA&#10;AH8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wAAABVAAAAAAAAAAAAAAAAAAAAAAAAAAAAAABVAAAA/wAAAP8AAAB/AAAA&#10;AAAAAAAAAAAAAAAAAAAAAAAAAAAAAAAAAAAAABoAAADkAAAA/wAAAFUAAAAAAAAAAAAAAAAAAAAA&#10;AAAAAAAAAAAAAAAAAAAAAAAAAFUAAACcAAAAAAAAAAAAAAAAAAAAAAAAAAAAAAAAAAAAAAAAAAAA&#10;AAAAAAAAAAAAAAAAAACqAAAA/wAAAH8AAAAAAAAAAAAAAAAAAAAAAAAAfwAAAP8AAAC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wAA&#10;AFUAAAAAAAAAAAAAAAAAAAAAAAAAAAAAAAAAAACqAAAA/wAAAH8AAAAAAAAAAAAAAAAAAAAAAAAA&#10;AAAAAA0AAADGAAAA/wAAAFUAAAAAAAAAAAAAAAAAAAANAAAAuQAAADcAAAAAAAAAAAAAAAAAAAAA&#10;AAAAAAAAAAAAAAAAAAAAAAAAAAAAAAAAAAAANwAAAPEAAADxAAAANwAAAAAAAAAAAAAAAAAAAAAA&#10;AAA3AAAA8Q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CCAAAAAAAAAAAAAAAAAAAAAAAAAAAAAAAAAAAADQAAAMYAAAD/AAAAqgAA&#10;AAAAAAAAAAAAAAAAADcAAADxAAAA8QAAADcAAAAAAAAAAAAAAAAAAAAAAAAANwAAAPEAAADkAAAA&#10;GgAAAAAAAAAAAAAANwAAAPEAAADxAAAANwAAAAAAAAAAAAAAAAAAAAAAAAA3AAAA8QAAAOQAAAAa&#10;AAAAAAAAAAAAAAA3AAAA8QAAAPEAAAA3AAAAAAAAAAAAAAAAAAAAAAAAADcAAADx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IIA&#10;AAAAAAAAAAAAAAAAAAAAAAAAAAAAAAAAAAANAAAAxgAAAP8AAACqAAAAAAAAAAAAAAAAAAAANwAA&#10;APEAAADxAAAANwAAAAAAAAAAAAAAAAAAAAAAAAA3AAAA8QAAAOQAAAAaAAAAAAAAAAAAAAAAAAAA&#10;DQAAALkAAAA3AAAAAAAAAAAAAAAAAAAAAAAAAAAAAAAAAAAAAAAAAAAAAAAAAAAAAAAAADcAAADx&#10;AAAA8QAAADcAAAAAAAAAAAAAAAAAAAAAAAAANwAAAPE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ggAAAAAAAAAAAAAAAAAAAAAA&#10;AAAAAAAAAAAAAA0AAADGAAAA/wAAAKoAAAAAAAAAAAAAAAAAAAAAAAAAAAAAAAAAAAAAAAAAGgAA&#10;AOQAAAD/AAAAVQAAAAAAAAAAAAAAAAAAAAAAAAAAAAAAAAAAADcAAADxAAAA8QAAADcAAAAAAAAA&#10;AAAAAAAAAAAAAAAANwAAAPEAAADkAAAAGgAAAAAAAAAAAAAANwAAAPEAAADxAAAANwAAAAAAAAAA&#10;AAAAAAAAAAAAAAA3AAAA8Q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CCAAAAAAAAAAAAAAAAAAAAAAAAAAAAAAAAAAAADQAAAMYA&#10;AAD/AAAAqgAAAAAAAAAAAAAAAAAAAAAAAAAAAAAAAAAAAAAAAAAaAAAA5AAAAP8AAABVAAAAAAAA&#10;AAAAAAAAAAAAAAAAAAAAAAAAAAAAAAAAAA0AAAC5AAAANwAAAAAAAAAAAAAAAAAAAAAAAAAAAAAA&#10;AAAAAAAAAAAAAAAAAAAAAAAAAAA3AAAA8QAAAPEAAAA3AAAAAAAAAAAAAAAAAAAAAAAAADcAAADx&#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P8AAABVAAAAAAAAAAAAAAAAAAAAAAAAAAAAAAANAAAAxgAAAP8AAAB/AAAAAAAAAAAA&#10;AAAAAAAAAAAAAAAAAAAAAAAAqgAAAP8AAAB/AAAAAAAAAAAAAAAAAAAAVQAAAP8AAAD/AAAAxgAA&#10;AHEAAAANAAAAAAAAAAAAAAAAAAAAAAAAAAAAAAAAAAAAAAAAAH8AAAD/AAAA5AAAABoAAAAAAAAA&#10;AAAAAAAAAAAAAAAAGgAAAOQ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q&#10;AAAA/wAAAH8AAAAAAAAAAAAAAAAAAAB/AAAA/wAAAOQAAAAaAAAAAAAAAAAAAAAAAAAAAAAAABoA&#10;AADkAAAA/wAAAFUAAAAAAAAAAAAAAH8AAAD/AAAA5AAAABoAAAAAAAAAAAAAAAAAAAAAAAAAGgAA&#10;AOQAAAD/AAAAVQAAAAAAAAAAAAAAfwAAAP8AAADkAAAAGgAAAAAAAAAAAAAAAAAAAAAAAAAaAAAA&#10;5AAAAP8AAAB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oAAAD/AAAAfwAAAAAAAAAA&#10;AAAAAAAAAH8AAAD/AAAA5AAAABoAAAAAAAAAAAAAAAAAAAAAAAAAGgAAAOQAAAD/AAAAVQAAAAAA&#10;AAAAAAAAAAAAAFUAAAD/AAAA/wAAAMYAAABxAAAADQAAAAAAAAAAAAAAAAAAAAAAAAAAAAAAAAAA&#10;AAAAAAB/AAAA/wAAAOQAAAAaAAAAAAAAAAAAAAAAAAAAAAAAABoAAADkAAAA/wAAAF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B/AAAAAAAAAAAAAAAAAAAAAAAAAAAAAAAA&#10;AAAAAAAAABoAAADkAAAA/wAAAFUAAAAAAAAAAAAAAAAAAAAAAAAAAAAAAAAAAAB/AAAA/wAAAOQA&#10;AAAaAAAAAAAAAAAAAAAAAAAAAAAAABoAAADkAAAA/wAAAFUAAAAAAAAAAAAAAH8AAAD/AAAA5AAA&#10;ABoAAAAAAAAAAAAAAAAAAAAAAAAAGgAAAOQ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qAAAA/wAAAH8AAAAAAAAAAAAAAAAAAAAAAAAAAAAAAAAAAAAAAAAAGgAAAOQAAAD/&#10;AAAAVQAAAAAAAAAAAAAAAAAAAAAAAAAAAAAAAAAAAAAAAABVAAAA/wAAAP8AAADGAAAAcQAAAA0A&#10;AAAAAAAAAAAAAAAAAAAAAAAAAAAAAAAAAAAAAAAAfwAAAP8AAADkAAAAGgAAAAAAAAAAAAAAAAAA&#10;AAAAAAAaAAAA5AAAAP8AAAB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VQAAAAAAAAAAAAAAAAAAAAAAAAAAAAAADQAAAMYAAAD/AAAA&#10;qgAAAAAAAAAAAAAAAAAAAAAAAAAAAAAAAAAAAKoAAAD/AAAAqgAAAAAAAAAAAAAADQAAAMYAAAD/&#10;AAAA/wAAAP8AAAD/AAAA8QAAAH8AAAANAAAAAAAAAAAAAAAAAAAAAAAAAAAAAACqAAAA/wAAAOQA&#10;AAAaAAAAAAAAAAAAAAAAAAAAAAAAAA0AAADGAAAA/w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P8AAABVAAAAAAAAAAAAAAAAAAAAqgAAAP8AAADkAAAAGgAAAAAAAAAAAAAA&#10;AAAAAAAAAAANAAAAxgAAAP8AAAB/AAAAAAAAAAAAAACqAAAA/wAAAOQAAAAaAAAAAAAAAAAAAAAA&#10;AAAAAAAAAA0AAADGAAAA/wAAAH8AAAAAAAAAAAAAAKoAAAD/AAAA5AAAABoAAAAAAAAAAAAAAAAA&#10;AAAAAAAADQAAAMYAAAD/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wAA&#10;AFUAAAAAAAAAAAAAAAAAAACqAAAA/wAAAOQAAAAaAAAAAAAAAAAAAAAAAAAAAAAAAA0AAADGAAAA&#10;/wAAAH8AAAAAAAAAAAAAAA0AAADGAAAA/wAAAP8AAAD/AAAA/wAAAPEAAAB/AAAADQAAAAAAAAAA&#10;AAAAAAAAAAAAAAAAAAAAqgAAAP8AAADkAAAAGgAAAAAAAAAAAAAAAAAAAAAAAAANAAAAxgAAAP8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MYAAAD/AAAAVQAAAAAAAAAAAAAAAAAA&#10;AAAAAAAAAAAAAAAAAAAAAAAaAAAA5AAAAP8AAABVAAAAAAAAAAAAAAAAAAAAAAAAAAAAAAAAAAAA&#10;qgAAAP8AAADkAAAAGgAAAAAAAAAAAAAAAAAAAAAAAAANAAAAxgAAAP8AAAB/AAAAAAAAAAAAAACq&#10;AAAA/wAAAOQAAAAaAAAAAAAAAAAAAAAAAAAAAAAAAA0AAADGAAAA/wAAA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BVAAAAAAAAAAAAAAAAAAAAAAAAAAAAAAAAAAAAAAAA&#10;ABoAAADkAAAA/wAAAFUAAAAAAAAAAAAAAAAAAAAAAAAAAAAAAAAAAAANAAAAxgAAAP8AAAD/AAAA&#10;/wAAAP8AAADxAAAAfwAAAA0AAAAAAAAAAAAAAAAAAAAAAAAAAAAAAKoAAAD/AAAA5AAAABoAAAAA&#10;AAAAAAAAAAAAAAAAAAAADQAAAMYAAAD/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FUAAAAAAAAAAAAAAAAAAAAAAAAAAAAAAAAA&#10;AACqAAAA/wAAAMYAAAANAAAAAAAAAAAAAAAAAAAAAAAAAAAAAACqAAAA/wAAAKoAAAAAAAAAAAAA&#10;AAAAAAAAAAAADQAAADgAAACMAAAA8QAAAP8AAAD/AAAAxgAAAA0AAAAAAAAAAAAAAAAAAAANAAAA&#10;xgAAAP8AAADGAAAADQAAAAAAAAAAAAAAAAAAAAAAAAANAAAAxgAAAP8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GAAAADQAAAAAAAAAAAAAADQAAAMYAAAD/AAAAxgAAAA0A&#10;AAAAAAAAAAAAAAAAAAAAAAAADQAAAMYAAAD/AAAAqgAAAAAAAAANAAAAxgAAAP8AAADGAAAADQAA&#10;AAAAAAAAAAAAAAAAAAAAAAANAAAAxgAAAP8AAACqAAAAAAAAAA0AAADGAAAA/wAAAMYAAAANAAAA&#10;AAAAAAAAAAAAAAAAAAAAAA0AAADGAAAA/wAAAK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MYAAAANAAAAAAAAAAAAAAANAAAAxgAAAP8AAADGAAAADQAAAAAAAAAAAAAAAAAAAAAA&#10;AAANAAAAxgAAAP8AAACqAAAAAAAAAAAAAAAAAAAAAAAAAA0AAAA4AAAAjAAAAPEAAAD/AAAA/wAA&#10;AMYAAAANAAAAAAAAAAAAAAAAAAAADQAAAMYAAAD/AAAAxgAAAA0AAAAAAAAAAAAAAAAAAAAAAAAA&#10;DQAAAMYAAAD/AAAAq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xgAAAA0AAAAA&#10;AAAAAAAAAAAAAAAAAAAAAAAAAAAAAAAAAAAAGgAAAOQAAAD/AAAAVQAAAAAAAAAAAAAAAAAAAAAA&#10;AAAAAAAADQAAAMYAAAD/AAAAxgAAAA0AAAAAAAAAAAAAAAAAAAAAAAAADQAAAMYAAAD/AAAAqgAA&#10;AAAAAAANAAAAxgAAAP8AAADGAAAADQAAAAAAAAAAAAAAAAAAAAAAAAANAAAAxg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GAAAADQAAAAAAAAAAAAAAAAAAAAAAAAAA&#10;AAAAAAAAAAAAAAAaAAAA5AAAAP8AAABVAAAAAAAAAAAAAAAAAAAAAAAAAAAAAAAAAAAAAAAAAAAA&#10;AAANAAAAOAAAAIwAAADxAAAA/wAAAP8AAADGAAAADQAAAAAAAAAAAAAAAAAAAA0AAADGAAAA/wAA&#10;AMYAAAANAAAAAAAAAAAAAAAAAAAAAAAAAA0AAADGAAAA/w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P8AAABVAAAAAAAAAAAAAAAAAAAA&#10;AAAAAAAAAAAAAAAAVQAAAP8AAAD/AAAAVQAAAAAAAAAAAAAAAAAAAAAAAAANAAAAxgAAAP8AAACq&#10;AAAAAAAAAAAAAAAAAAAAAAAAAAAAAAAAAAAAAAAAAA0AAACcAAAA/wAAAP8AAACqAAAAAAAAAAAA&#10;AAAAAAAADQAAAMYAAAD/AAAAxgAAAA0AAAAAAAAAAAAAAAAAAAAAAAAADQAAAMY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xAAAANwAAAAAAAAAAAAAAAAAAAA0AAADGAAAA&#10;/wAAAMYAAAANAAAAAAAAAAAAAAAAAAAAAAAAAA0AAADGAAAA/wAAAKoAAAAAAAAADQAAAMYAAAD/&#10;AAAAxgAAAA0AAAAAAAAAAAAAAAAAAAAAAAAADQAAAMYAAAD/AAAAqgAAAAAAAAANAAAAxgAAAP8A&#10;AADGAAAADQAAAAAAAAAAAAAAAAAAAAAAAAANAAAAxgAAAP8AAAC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PEAAAA3AAAAAAAAAAAAAAAAAAAADQAAAMYAAAD/AAAAxgAAAA0AAAAAAAAA&#10;AAAAAAAAAAAAAAAADQAAAMYAAAD/AAAAqgAAAAAAAAAAAAAAAAAAAAAAAAAAAAAAAAAAAAAAAAAN&#10;AAAAnAAAAP8AAAD/AAAAqgAAAAAAAAAAAAAAAAAAAA0AAADGAAAA/wAAAMYAAAANAAAAAAAAAAAA&#10;AAAAAAAAAAAAAA0AAADG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8QAA&#10;ADcAAAAAAAAAAAAAAAAAAAAAAAAAAAAAAAAAAAAAAAAAAAAAABoAAADkAAAA/wAAAFUAAAAAAAAA&#10;AAAAAAAAAAAAAAAAAAAAAA0AAADGAAAA/wAAAMYAAAANAAAAAAAAAAAAAAAAAAAAAAAAAA0AAADG&#10;AAAA/wAAAKoAAAAAAAAADQAAAMYAAAD/AAAAxgAAAA0AAAAAAAAAAAAAAAAAAAAAAAAADQAAAMYA&#10;AAD/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xAAAANwAAAAAAAAAAAAAAAAAA&#10;AAAAAAAAAAAAAAAAAAAAAAAAAAAAGgAAAOQAAAD/AAAAVQAAAAAAAAAAAAAAAAAAAAAAAAAAAAAA&#10;AAAAAAAAAAAAAAAAAAAAAAAAAAAAAAAADQAAAJwAAAD/AAAA/wAAAKoAAAAAAAAAAAAAAAAAAAAN&#10;AAAAxgAAAP8AAADGAAAADQAAAAAAAAAAAAAAAAAAAAAAAAANAAAAxgAAAP8AAAC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VQAAAAAA&#10;AAAAAAAAAAAAAAAAAAAAAAAAAAAAAAAAAAB/AAAA/wAAAPEAAABiAAAAAAAAAAAAAAA4AAAAqQAA&#10;AP8AAAD/AAAAfwAAAAAAAAAAAAAAAAAAAAAAAAAAAAAAAAAAAAAAAAAAAAAAAAAAAH8AAAD/AAAA&#10;/wAAAFUAAAAAAAAAAAAAAA0AAADGAAAA/wAAAMYAAAANAAAAAAAAAAAAAAAAAAAAAAAAAA0AAADG&#10;AAAA/wAAAK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fwAAAAAAAAAAAAAAAAAAAAAA&#10;AAANAAAAxgAAAP8AAADGAAAADQAAAAAAAAAAAAAAAAAAAAAAAAANAAAAxgAAAP8AAACqAAAAAAAA&#10;AA0AAADGAAAA/wAAAMYAAAANAAAAAAAAAAAAAAAAAAAAAAAAAA0AAADGAAAA/wAAAKoAAAAAAAAA&#10;DQAAAMYAAAD/AAAAxgAAAA0AAAAAAAAAAAAAAAAAAAAAAAAADQAAAMYAAAD/AAAAq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B/AAAAAAAAAAAAAAAAAAAAAAAAAA0AAADGAAAA/wAAAMYA&#10;AAANAAAAAAAAAAAAAAAAAAAAAAAAAA0AAADGAAAA/wAAAKoAAAAAAAAAAAAAAAAAAAAAAAAAAAAA&#10;AAAAAAAAAAAAAAAAAAAAAAB/AAAA/wAAAP8AAABVAAAAAAAAAAAAAAANAAAAxgAAAP8AAADGAAAA&#10;DQAAAAAAAAAAAAAAAAAAAAAAAAANAAAAxgAAAP8AAA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H8AAAAAAAAAAAAAAAAAAAAAAAAAAAAAAAAAAAAAAAAAAAAAAAAAAAAaAAAA5AAAAP8A&#10;AABVAAAAAAAAAAAAAAAAAAAAAAAAAAAAAAANAAAAxgAAAP8AAADGAAAADQAAAAAAAAAAAAAAAAAA&#10;AAAAAAANAAAAxgAAAP8AAACqAAAAAAAAAA0AAADGAAAA/wAAAMYAAAANAAAAAAAAAAAAAAAAAAAA&#10;AAAAAA0AAADGAAAA/wAAAK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fwAAAAAAAAAA&#10;AAAAAAAAAAAAAAAAAAAAAAAAAAAAAAAAAAAAAAAAABoAAADkAAAA/wAAAFUAAAAAAAAAAAAAAAAA&#10;AAAAAAAAAAAAAAAAAAAAAAAAAAAAAAAAAAAAAAAAAAAAAAAAAAAAAAAAfwAAAP8AAAD/AAAAVQAA&#10;AAAAAAAAAAAADQAAAMYAAAD/AAAAxgAAAA0AAAAAAAAAAAAAAAAAAAAAAAAADQAAAMYAAAD/AAAA&#10;q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wAAAFUAAAAAAAAAAAAAAAAAAAAAAAAAAAAAAAAAAAAAAAAAAAAAAFUAAADUAAAA/wAAAP8AAADh&#10;AAAAfwAAAGIAAAD/AAAA8QAAADcAAAAAAAAAAAAAAAAAAAAAAAAAAAAAAAAAAAAAAAAAAAAAAAAA&#10;AAANAAAAxgAAAP8AAAB/AAAAAAAAAAAAAAANAAAAxgAAAP8AAADGAAAADQAAAAAAAAAAAAAAAAAA&#10;AAAAAAANAAAAxgAAAP8AAAC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qgAAAAAAAAAAAAAA&#10;AAAAAAAAAAAAAAAADQAAAMYAAAD/AAAAxgAAAA0AAAAAAAAAAAAAAAAAAAAAAAAADQAAAMYAAAD/&#10;AAAAqgAAAAAAAAANAAAAxgAAAP8AAADGAAAADQAAAAAAAAAAAAAAAAAAAAAAAAANAAAAxgAAAP8A&#10;AACqAAAAAAAAAA0AAADGAAAA/wAAAMYAAAANAAAAAAAAAAAAAAAAAAAAAAAAAA0AAADGAAAA/w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CqAAAAAAAAAAAAAAAAAAAAAAAAAAAAAAANAAAA&#10;xgAAAP8AAADGAAAADQAAAAAAAAAAAAAAAAAAAAAAAAANAAAAxgAAAP8AAACqAAAAAAAAAAAAAAAA&#10;AAAAAAAAAAAAAAAAAAAAAAAAAAAAAAAAAAAADQAAAMYAAAD/AAAAfwAAAAAAAAAAAAAADQAAAMYA&#10;AAD/AAAAxgAAAA0AAAAAAAAAAAAAAAAAAAAAAAAADQAAAMYAAAD/AAAA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KoAAAAAAAAAAAAAAAAAAAAAAAAAAAAAAAAAAAAAAAAAAAAAAAAAAAAAAAAA&#10;GgAAAOQAAAD/AAAAVQAAAAAAAAAAAAAAAAAAAAAAAAAAAAAADQAAAMYAAAD/AAAAxgAAAA0AAAAA&#10;AAAAAAAAAAAAAAAAAAAADQAAAMYAAAD/AAAAqgAAAAAAAAANAAAAxgAAAP8AAADGAAAADQAAAAAA&#10;AAAAAAAAAAAAAAAAAAANAAAAxgAAAP8AAAC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qgAA&#10;AAAAAAAAAAAAAAAAAAAAAAAAAAAAAAAAAAAAAAAAAAAAAAAAAAAAAAAaAAAA5AAAAP8AAABVAAAA&#10;AAAAAAAAAAAAAAAAAAAAAAAAAAAAAAAAAAAAAAAAAAAAAAAAAAAAAAAAAAAAAAAAAAAAAA0AAADG&#10;AAAA/wAAAH8AAAAAAAAAAAAAAA0AAADGAAAA/wAAAMYAAAANAAAAAAAAAAAAAAAAAAAAAAAAAA0A&#10;AADGAAAA/wAAAK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8AAABVAAAAAAAAAAAAAAAAAAAAAAAAAAAAAAAAAAAAAAAAAAAAAAAAAAAAAAAA&#10;AAAAAAAAAAAAAAAAAAAAAACqAAAA/wAAAMYAAAANAAAAAAAAAAAAAAAAAAAAAAAAAAAAAAAAAAAA&#10;AAAAAAAAAAAAAAAAAAAAAFUAAAD/AAAAqgAAAAAAAAAAAAAAAAAAAKoAAAD/AAAAxgAAAA0AAAAA&#10;AAAAAAAAAAAAAAAAAAAAGgAAAOQAAAD/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VAAAAuQAAAA0A&#10;AAAAAAAAAAAAAAAAAAAAAAAAAAAAAAAAAACqAAAA/wAAAMYAAAANAAAAAAAAAAAAAAAAAAAAAAAA&#10;ABoAAADkAAAA/wAAAH8AAAAAAAAAAAAAAKoAAAD/AAAAxgAAAA0AAAAAAAAAAAAAAAAAAAAAAAAA&#10;GgAAAOQAAAD/AAAAfwAAAAAAAAAAAAAAqgAAAP8AAADGAAAADQAAAAAAAAAAAAAAAAAAAAAAAAAa&#10;AAAA5AAAAP8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C5AAAADQAAAAAAAAAAAAAAAAAAAAAA&#10;AAAAAAAAAAAAAKoAAAD/AAAAxgAAAA0AAAAAAAAAAAAAAAAAAAAAAAAAGgAAAOQAAAD/AAAAfwAA&#10;AAAAAAAAAAAAAAAAAAAAAAAAAAAAAAAAAAAAAAAAAAAAAAAAAAAAAABVAAAA/wAAAKoAAAAAAAAA&#10;AAAAAAAAAACqAAAA/wAAAMYAAAANAAAAAAAAAAAAAAAAAAAAAAAAABoAAADkAAAA/wAAAH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LkAAAANAAAAAAAAAAAAAAAAAAAAAAAAAAAAAAAAAAAAAAAAAAAA&#10;AAAAAAAAAAAAABoAAADkAAAA/wAAAFUAAAAAAAAAAAAAAAAAAAAAAAAAAAAAAAAAAACqAAAA/wAA&#10;AMYAAAANAAAAAAAAAAAAAAAAAAAAAAAAABoAAADkAAAA/wAAAH8AAAAAAAAAAAAAAKoAAAD/AAAA&#10;xgAAAA0AAAAAAAAAAAAAAAAAAAAAAAAAGgAAAOQAAAD/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uQAAAA0AAAAAAAAAAAAAAAAAAAAAAAAAAAAAAAAAAAAAAAAAAAAAAAAAAAAAAAAAGgAAAOQA&#10;AAD/AAAAVQAAAAAAAAAAAAAAAAAAAAAAAAAAAAAAAAAAAAAAAAAAAAAAAAAAAAAAAAAAAAAAAAAA&#10;AAAAAAAAAAAAVQAAAP8AAACqAAAAAAAAAAAAAAAAAAAAqgAAAP8AAADGAAAADQAAAAAAAAAAAAAA&#10;AAAAAAAAAAAaAAAA5AAAAP8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VQAAAAAAAAAAAAAAAAAAAAAAAAAAAAAAAAAAAAAAAAAA&#10;AAAAAAAAAAAAAAAAAAAAAAAAAAAAAAA3AAAA8QAAAPEAAAA3AAAAAAAAAAAAAAAAAAAAAAAAAAAA&#10;AAAAAAAAAAAAAAAAAAAAAAAAAAAAAAAAAAAaAAAA5AAAAH8AAAAAAAAAAAAAAAAAAAB/AAAA/wAA&#10;AOQAAAAaAAAAAAAAAAAAAAAAAAAAAAAAABoAAADkAAAA/w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uQAAAA0AAAAAAAAAAAAAAAAAAAAAAAAAAAAAAAAAAAAAAAAAfwAAAP8AAADkAAAAGgAAAAAAAAAA&#10;AAAAAAAAAAAAAAAaAAAA5AAAAP8AAABVAAAAAAAAAAAAAAB/AAAA/wAAAOQAAAAaAAAAAAAAAAAA&#10;AAAAAAAAAAAAABoAAADkAAAA/wAAAFUAAAAAAAAAAAAAAH8AAAD/AAAA5AAAABoAAAAAAAAAAAAA&#10;AAAAAAAAAAAAGgAAAOQAAAD/AAAAV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C5AAAADQAAAAAAAAAAAAAA&#10;AAAAAAAAAAAAAAAAAAAAAAAAAAB/AAAA/wAAAOQAAAAaAAAAAAAAAAAAAAAAAAAAAAAAABoAAADk&#10;AAAA/wAAAFUAAAAAAAAAAAAAAAAAAAAAAAAAAAAAAAAAAAAAAAAAAAAAAAAAAAAAAAAAGgAAAOQA&#10;AAB/AAAAAAAAAAAAAAAAAAAAfwAAAP8AAADkAAAAGgAAAAAAAAAAAAAAAAAAAAAAAAAaAAAA5AAA&#10;AP8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LkAAAANAAAAAAAAAAAAAAAAAAAAAAAAAAAAAAAAAAAA&#10;AAAAAAAAAAAAAAAAAAAAAAAAAAAaAAAA5AAAAP8AAABVAAAAAAAAAAAAAAAAAAAAAAAAAAAAAAAA&#10;AAAAfwAAAP8AAADkAAAAGgAAAAAAAAAAAAAAAAAAAAAAAAAaAAAA5AAAAP8AAABVAAAAAAAAAAAA&#10;AAB/AAAA/wAAAOQAAAAaAAAAAAAAAAAAAAAAAAAAAAAAABoAAADkAAAA/wAAAF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uQAAAA0AAAAAAAAAAAAAAAAAAAAAAAAAAAAAAAAAAAAAAAAAAAAAAAAAAAAAAAAA&#10;AAAAABoAAADkAAAA/wAAAFUAAAAAAAAAAAAAAAAAAAAAAAAAAAAAAAAAAAAAAAAAAAAAAAAAAAAA&#10;AAAAAAAAAAAAAAAAAAAAAAAAABoAAADkAAAAfwAAAAAAAAAAAAAAAAAAAH8AAAD/AAAA5AAAABoA&#10;AAAAAAAAAAAAAAAAAAAAAAAAGgAAAOQ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FUAAAAAAAAAAAAAAAAAAAAAAAAAAAAA&#10;AAAAAAAAAAAAAAAAAAAAAAAAAAAAAAAAAAAAAAANAAAAxgAAAP8AAAB/AAAAAAAAAAAAAAAAAAAA&#10;AAAAAAAAAAAAAAAAAAAAAAAAAAAAAAAAAAAAAAAAAAAAAAAANwAAAPEAAABVAAAAAAAAAAAAAAAA&#10;AAAANwAAAPEAAADxAAAANwAAAAAAAAAAAAAAAAAAAAAAAAA3AAAA8Q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xgAAABoAAAAAAAAAAAAAAAAAAAAAAAAAAAAAAAAAAAAAAAAAAAAAADcAAADxAAAA8QAA&#10;ADcAAAAAAAAAAAAAAAAAAAAAAAAANwAAAPEAAADkAAAAGgAAAAAAAAAAAAAANwAAAPEAAADxAAAA&#10;NwAAAAAAAAAAAAAAAAAAAAAAAAA3AAAA8QAAAOQAAAAaAAAAAAAAAAAAAAA3AAAA8QAAAPEAAAA3&#10;AAAAAAAAAAAAAAAAAAAAAAAAADcAAADx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GAAAAGgAAAAAA&#10;AAAAAAAAAAAAAAAAAAAAAAAAAAAAAAAAAAAAAAAANwAAAPEAAADxAAAANwAAAAAAAAAAAAAAAAAA&#10;AAAAAAA3AAAA8QAAAOQAAAAaAAAAAAAAAAAAAAAAAAAAAAAAAAAAAAAAAAAAAAAAAAAAAAAAAAAA&#10;AAAAADcAAADxAAAAVQAAAAAAAAAAAAAAAAAAADcAAADxAAAA8QAAADcAAAAAAAAAAAAAAAAAAAAA&#10;AAAANwAAAPE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MYAAAAaAAAAAAAAAAAAAAAAAAAAAAAAAAAA&#10;AAAAAAAAAAAAAAAAAAAAAAAAAAAAAAAAAAAAAAAAGgAAAOQAAAD/AAAAVQAAAAAAAAAAAAAAAAAA&#10;AAAAAAAAAAAAAAAAADcAAADxAAAA8QAAADcAAAAAAAAAAAAAAAAAAAAAAAAANwAAAPEAAADkAAAA&#10;GgAAAAAAAAAAAAAANwAAAPEAAADxAAAANwAAAAAAAAAAAAAAAAAAAAAAAAA3AAAA8Q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xgAAABoAAAAAAAAAAAAAAAAAAAAAAAAAAAAAAAAAAAAAAAAAAAAAAAAA&#10;AAAAAAAAAAAAAAAAAAAaAAAA5AAAAP8AAABVAAAAAAAAAAAAAAAAAAAAAAAAAAAAAAAAAAAAAAAA&#10;AAAAAAAAAAAAAAAAAAAAAAAAAAAAAAAAAAAAAAA3AAAA8QAAAFUAAAAAAAAAAAAAAAAAAAA3AAAA&#10;8QAAAPEAAAA3AAAAAAAAAAAAAAAAAAAAAAAAADcAAADx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P8AAABVAAAAAAAAAAAAAAAA&#10;AAAAAAAAAAAAAAAAAAAAAAAAAAAAAAAAAAAAAAAAAAAAAAANAAAAxgAAAP8AAACqAAAAAAAAAAAA&#10;AAAAAAAAAAAAAAAAAAAAAAAAAAAAAAAAAAAAAAAAAAAAAAAAAAAAAAAAAAAAAFUAAADGAAAADQAA&#10;AAAAAAAAAAAAAAAAAAAAAACqAAAA/wAAAH8AAAAAAAAAAAAAAAAAAAAAAAAAfw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xgAAABoAAAAAAAAAAAAAAAAAAAAAAAAAAAAAAAAAAAArAAAAAAAAAAAAAAAA&#10;AAAAqgAAAP8AAAB/AAAAAAAAAAAAAAAAAAAAAAAAAH8AAAD/AAAAqgAAAAAAAAAAAAAAAAAAAAAA&#10;AACqAAAA/wAAAH8AAAAAAAAAAAAAAAAAAAAAAAAAfwAAAP8AAACqAAAAAAAAAAAAAAAAAAAAAAAA&#10;AKoAAAD/AAAAfwAAAAAAAAAAAAAAAAAAAAAAAAB/AAAA/w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GAAAA&#10;GgAAAAAAAAAAAAAAAAAAAAAAAAAAAAAAAAAAACsAAAAAAAAAAAAAAAAAAACqAAAA/wAAAH8AAAAA&#10;AAAAAAAAAAAAAAAAAAAAfwAAAP8AAACqAAAAAAAAAAAAAAAAAAAAAAAAAAAAAAAAAAAAAAAAAAAA&#10;AAAAAAAAAAAAAAAAAABVAAAAxgAAAA0AAAAAAAAAAAAAAAAAAAAAAAAAqgAAAP8AAAB/AAAAAAAA&#10;AAAAAAAAAAAAAAAAAH8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MYAAAAaAAAAAAAAAAAAAAAAAAAA&#10;AAAAAAAAAAAAAAAAKwAAAAAAAAAAAAAAAAAAAAAAAAAAAAAAAAAAABoAAADkAAAA/wAAAFUAAAAA&#10;AAAAAAAAAAAAAAAAAAAAAAAAAAAAAAAAAAAAqgAAAP8AAAB/AAAAAAAAAAAAAAAAAAAAAAAAAH8A&#10;AAD/AAAAqgAAAAAAAAAAAAAAAAAAAAAAAACqAAAA/wAAAH8AAAAAAAAAAAAAAAAAAAAAAAAAfwAA&#10;AP8AAAC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xgAAABoAAAAAAAAAAAAAAAAAAAAAAAAAAAAAAAAAAAArAAAA&#10;AAAAAAAAAAAAAAAAAAAAAAAAAAAAAAAAGgAAAOQAAAD/AAAAVQAAAAAAAAAAAAAAAAAAAAAAAAAA&#10;AAAAAAAAAAAAAAAAAAAAAAAAAAAAAAAAAAAAAAAAAAAAAAAAAAAAVQAAAMYAAAANAAAAAAAAAAAA&#10;AAAAAAAAAAAAAKoAAAD/AAAAfwAAAAAAAAAAAAAAAAAAAAAAAAB/AAAA/wAAAK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AAAAVQAA&#10;AAAAAAAAAAAAAAAAAAAAAAAAAAAAAAAAAAAAAAAAAAAAAAAAAAAAAAAqAAAAxgAAAP8AAACcAAAA&#10;DQAAAAAAAAAAAAAAAAAAAAAAAAAAAAAADQAAAFUAAAANAAAAAAAAAAAAAAAAAAAAAAAAABoAAADG&#10;AAAANwAAAAAAAAAAAAAAAAAAAAAAAAAAAAAANwAAAPEAAADGAAAADQAAAAAAAAAAAAAADQAAAMY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xgAAABoAAAAAAAAAAAAAAAAAAAAAAAAAAAAAAA0AAACcAAAAVQAA&#10;AAAAAAAAAAAAAAAAADcAAADxAAAAxgAAAA0AAAAAAAAAAAAAAA0AAADGAAAA5AAAABoAAAAAAAAA&#10;AAAAAAAAAAAAAAAANwAAAPEAAADGAAAADQAAAAAAAAAAAAAADQAAAMYAAADkAAAAGgAAAAAAAAAA&#10;AAAAAAAAAAAAAAA3AAAA8QAAAMYAAAANAAAAAAAAAAAAAAANAAAAxg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GAAAAGgAAAAAAAAAAAAAAAAAAAAAAAAAAAAAADQAAAJwAAABVAAAAAAAAAAAAAAAAAAAANwAA&#10;APEAAADGAAAADQAAAAAAAAAAAAAADQAAAMYAAADkAAAAGgAAAAAAAAAAAAAAAAAAAA0AAABVAAAA&#10;DQAAAAAAAAAAAAAAAAAAAAAAAAAaAAAAxgAAADcAAAAAAAAAAAAAAAAAAAAAAAAAAAAAADcAAADx&#10;AAAAxgAAAA0AAAAAAAAAAAAAAA0AAADG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MYAAAAaAAAAAAAAAAAA&#10;AAAAAAAAAAAAAAAAAAANAAAAnAAAAFUAAAAAAAAAAAAAAAAAAAAAAAAAAAAAAAAAAAAaAAAA5AAA&#10;AP8AAABVAAAAAAAAAAAAAAAAAAAAAAAAAAAAAAAAAAAAAAAAADcAAADxAAAAxgAAAA0AAAAAAAAA&#10;AAAAAA0AAADGAAAA5AAAABoAAAAAAAAAAAAAAAAAAAAAAAAANwAAAPEAAADGAAAADQAAAAAAAAAA&#10;AAAADQAAAMY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xgAAABoAAAAAAAAAAAAAAAAAAAAAAAAAAAAAAA0A&#10;AACcAAAAVQAAAAAAAAAAAAAAAAAAAAAAAAAAAAAAAAAAABoAAADkAAAA/wAAAFUAAAAAAAAAAAAA&#10;AAAAAAAAAAAAAAAAAAAAAAANAAAAVQAAAA0AAAAAAAAAAAAAAAAAAAAAAAAAGgAAAMYAAAA3AAAA&#10;AAAAAAAAAAAAAAAAAAAAAAAAAAA3AAAA8QAAAMYAAAANAAAAAAAAAAAAAAANAAAAxg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wAAAJwAAAANAAAAAAAAAAAAAAAAAAAAAAAAAAAAAAAAAAAAAAAAADgAAACpAAAA8QAAAPEA&#10;AABiAAAAAAAAAAAAAAAAAAAAAAAAAAAAAAAAAAAAAAAAAH8AAAD/AAAA8QAAAH8AAAANAAAAAAAA&#10;AFUAAAC5AAAAKgAAAAAAAAAAAAAAAAAAAAAAAAAAAAAAAAAAAAAAAABVAAAA/wAAAIwAAAANAAAA&#10;DQAAAMYAAADxAAAAN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P8AAAD/AAAA/wAAAP8AAAD/AAAA/wAAAP8AAAD/&#10;AAAA5AAAABoAAAAAAAAAAAAAAAAAAAAAAAAAVQAAAP8AAACMAAAADQAAAA0AAADGAAAA8QAAADcA&#10;AAAAAAAAAAAAAAAAAAAAAAAAAAAAAAAAAABVAAAA/wAAAIwAAAANAAAADQAAAMYAAADxAAAANwAA&#10;AAAAAAAAAAAAAAAAAAAAAAAAAAAAAAAAAFUAAAD/AAAAjAAAAA0AAAANAAAAxgAAAPEA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wAAAP8AAAD/AAAA/wAAAP8AAAD/AAAA/wAAAP8AAADkAAAAGgAAAAAAAAAA&#10;AAAAAAAAAAAAAABVAAAA/wAAAIwAAAANAAAADQAAAMYAAADxAAAANwAAAAAAAAAAAAAAAAAAAAAA&#10;AAB/AAAA/wAAAPEAAAB/AAAADQAAAAAAAABVAAAAuQAAACoAAAAAAAAAAAAAAAAAAAAAAAAAAAAA&#10;AAAAAAAAAAAAVQAAAP8AAACMAAAADQAAAA0AAADGAAAA8QAAAD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AAAA&#10;/wAAAP8AAAD/AAAA/wAAAP8AAAD/AAAA/wAAAOQAAAAaAAAAAAAAAAAAAAAAAAAAAAAAAAAAAAAA&#10;AAAANwAAAPEAAAD/AAAAnAAAAA0AAAAAAAAAAAAAAAAAAAAAAAAAAAAAAAAAAAAAAAAAVQAAAP8A&#10;AACMAAAADQAAAA0AAADGAAAA8QAAADcAAAAAAAAAAAAAAAAAAAAAAAAAAAAAAAAAAABVAAAA/wAA&#10;AIwAAAANAAAADQAAAMYAAADx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P8AAAD/AAAA/wAAAP8AAAD/AAAA&#10;/wAAAP8AAAD/AAAA5AAAABoAAAAAAAAAAAAAAAAAAAAAAAAAAAAAAAAAAAA3AAAA8QAAAP8AAACc&#10;AAAADQAAAAAAAAAAAAAAAAAAAAAAAAAAAAAAfwAAAP8AAADxAAAAfwAAAA0AAAAAAAAAVQAAALkA&#10;AAAqAAAAAAAAAAAAAAAAAAAAAAAAAAAAAAAAAAAAAAAAAFUAAAD/AAAAjAAAAA0AAAANAAAAxg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P8AAAD/AAAA/wAAAP8AAAD/AAAA/wAAAMYAAAAAAAAAAAAAAAAAAAAAAAAAfwAAAP8AAAD/AAAA&#10;xgAAAFUAAAANAAAAAAAAAAAAAAAAAAAAAAAAAAAAAAAAAAAAAAAAAAAAAAANAAAAqQAAAP8AAAD/&#10;AAAA/wAAAMYAAABVAAAAAAAAAAAAAAAAAAAAAAAAAAAAAAAAAAAAAAAAAAAAAAAAAAAAAAAAADcA&#10;AADUAAAA/wAAAP8AAACpAAAAK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cAAADxAAAA/wAAAP8AAAD/AAAA/wAAAP8AAAD/AAAA/wAAAP8AAAD/AAAAqgAA&#10;AAAAAAAAAAAAAAAAAAAAAAAAAAAAAAAAADcAAADUAAAA/wAAAP8AAACpAAAAKgAAAAAAAAAAAAAA&#10;AAAAAAAAAAAAAAAADQAAAKkAAAD/AAAA/wAAAP8AAADGAAAAVQAAAAAAAAAAAAAAAAAAAAAAAAAA&#10;AAAAAAAAAAAAAAAAAAAAAAAAAAAAAAA3AAAA1AAAAP8AAAD/AAAAqQAAAC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wAAAPEA&#10;AAD/AAAA/wAAAP8AAAD/AAAA/wAAAP8AAAD/AAAA/wAAAP8AAACqAAAAAAAAAAAAAAAAAAAAAAAA&#10;AAAAAABVAAAA/wAAAP8AAAD/AAAA/wAAAP8AAAD/AAAAxgAAAAAAAAAAAAAAAAAAAAAAAAAAAAAA&#10;AAAAAAAAAAA3AAAA1AAAAP8AAAD/AAAAqQAAACoAAAAAAAAAAAAAAAAAAAAAAAAAAAAAAAAAAAAA&#10;AAAAAAAAADcAAADUAAAA/wAAAP8AAACpAAAAK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HAAAA8QAAAP8AAAD/AAAA/wAAAP8A&#10;AAD/AAAA/wAAAP8AAAD/AAAA/wAAAKoAAAAAAAAAAAAAAAAAAAAAAAAAAAAAAFUAAAD/AAAA/wAA&#10;AP8AAAD/AAAA/wAAAP8AAADGAAAAAAAAAAAAAAAAAAAAAAAAAA0AAACpAAAA/wAAAP8AAAD/AAAA&#10;xgAAAFUAAAAAAAAAAAAAAAAAAAAAAAAAAAAAAAAAAAAAAAAAAAAAAAAAAAAAAAAANwAAANQAAAD/&#10;AAAA/wAAAKkAAA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H8AAADh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LkAAADxAAAA/w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E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AAAA/wAAAP8AAAD/&#10;AAAAVQAAAAAAAAAAAAAAAAAAADcAAADx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wAA&#10;AP8AAAD/AAAA/wAAAFUAAAAAAAAAAAAAAAAAAAA3AAAA8Q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8QAAA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qAAAA/wAAAP8AAAD/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wAAAP8AAAD/AAAA/wAA&#10;AOQAAAAaAAAAVQAAAP8AAAD/AAAA/wAAAP8AAAD/AAAA/wAAAH8AAAAAAAAAAAAAAAAAAAAaAAAA&#10;5AAAAP8AAAD/AAAA/wAAAPEAAAA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gAAAMYAAAD/&#10;AAAA/wAAAH8AAAAAAAAAAAAAAAAAAAANAAAAqgAAAP8AAAD/AAAAtwAAAA0AAAAAAAAAAAAAAAAA&#10;AAAAAAAAAAAAAAAAAABiAAAA/wAAAKo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P8AAAB/AAAAAAAAAAAAAAAAAAAAAAAAAAAAAAAA&#10;AAAAAAAAAAAAAAAAAAAAAAAAAAAAAAAAAAAAAAAAAAAAAAAAAAAAAAAAAAAAAAAAAAAAAAAAAAAA&#10;AAAAAAAAAAAAAAAAAAAAAAAAAAAAAAAAAAAAAAAAAAAAAAAAAAAAAAAAAAAAAAAAAAAAAAAAAAAA&#10;AAAAAAAAAAAAAAAAAAAAAAAAAAAAAAAAAAAAAABVAAAA8Q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8QAAAF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wAAAP8AAABVAAAAAAAAAAAAAAAAAAAAAAAAABoAAADkAAAA/wAAAKoAAAAAAAAA&#10;AAAAAAAAAAAAAAAAAAAAAAAAAAAAAAAANwAAAN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MYAAAD/AAAAfwAAAAAAAAAAAAAAAAAA&#10;AAAAAAAAAAAAAAAAAAAAAAAAAAAAAAAAAAAAAAAAAAAAAAAAAAAAAAAAAAAAAAAAAAAAAAAAAAAA&#10;AAAAAAAAAAAAAAAAAAAAAAAAAAAAAAAAAAAAAAAAAAAAAAAAAAAAAAAAAAAAAAAAAAAAAAAAAAAA&#10;AAAAAAAAAAAAAAAAAAAAAAAAAAAAAAAAAAAAAAAAAAAAAAA3AAAA8QAAA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AAADx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D/AAAAqgAAAAAAAAAAAAAAAAAAAAAAAAAAAAAAqgAAAP8A&#10;AADkAAAAGgAAAAAAAAAAAAAAAAAAAAAAAAAAAAAAAAAAAH8AAAC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H8AAAAA&#10;AAAAAAAAAAAAAAAAAAAAAAAAAAAAAAAAAAAAAAAAAAAAAAAAAAAAAAAAAAAAAAAAAAAAAAAAAAAA&#10;AAAAAAAAAAAAAAAAAAAAAAAAAAAAAAAAAAAAAAAAAAAAAAAAAAAAAAAAAAAAAAAAAAAAAAAAAAAA&#10;AAAAAAAAAAAAAAAAAAAAAAAAAAAAAAAAAAAAAAAAAAAAAAAAAAAAAAANAAAAxg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MY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OQAAAAaAAAAAAAAAAAAAAAAAAAA&#10;AAAAADcAAADxAAAA/wAAAFUAAAAAAAAAAAAAAAAAAAAAAAAAAAAAAA0AAADG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xgAA&#10;AP8AAAB/AAAAAAAAAAAAAAAAAAAAAAAAAAAAAAAAAAAAAAAAAAAAAAAAAAAAAAAAAAAAAAAAAAAA&#10;AAAAAAAAAAAAAAAAAAAAAAAAAAAAAAAAAAAAAAAAAAAAAAAAAAAAAAAAAAAAAAAAAAAAAAAAAAAA&#10;AAAAAAAAAAAAAAAAAAAAAAAAAAAAAAAAAAAAAAAAAAAAAAAAAAAAAAAAAAAAAAAAAAAAfwAAAP8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AAAA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D/AAAAVQAAAAAA&#10;AAAAAAAAAAAAAAAAAAANAAAAxgAAAP8AAACqAAAAAAAAAAAAAAAAAAAAAAAAAAAAAAA3AAAA1w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AAAAfwAAAAAAAAAAAAAAAAAAAAAAAAAAAAAAAAAAAAAAAAAAAAAAAAAAAAAA&#10;AAAAAAAAAAAAAAAAAAAAAAAAAAAAAAAAAAAAAAAAAAAAAAAAAAAAAAAAAAAAAAAAAAAAAAAAAAAA&#10;AAAAAAAAAAAAAAAAAAAAAAAAAAAAAAAAAAAAAAAAAAAAAAAAAAAAAAAAAAAAAAAAAAAAAAAAAAAA&#10;DQAAAMYAAADxAAAAN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MY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&#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MY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xAAAA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PEA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PEAAAB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1AAAAJwAAAANAAAAAAAAAAAAAAAAAAAAAAAAAAAAAAAAAAAAAAAAAAAAAAAAAAAA&#10;AAAAAAAAAAAAAAAAAAAAAAAAAAAAAAAAAAAAAAAAAAAAAAAAAAAAAAAAAAAAAAAAAAAAAAAAAAAA&#10;AAAAAAAAAAAAAAAAAAAAAAAAAAAAAAAAAAAAAAAAAAAAAAAAAAAAAAAAAAAAAAAAAAAAAAAAAAAA&#10;AAAAAAAAAAAAAAAAAAAAAAAAAAAAAAAAAAAAAAAAAAAAAAAAAAANAAAAjAAAAPEAAAA3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CcAAAAVQAAAAAAAAAAAAAAAAAAAAAAAAAAAAAAAAAAAAAA&#10;AAAAAAAAAAAAAAAAAAAAAAAAAAAAAAAAAAAAAAAAAAAAAAAAAAAAAAAAAAAAAAAAAAAAAAAAAAAA&#10;AAAAAAAAAAAAAAAAAAAAAAAAAAAAAAAAAAAAAAAAAAAAAAAAAAAAAAAAAAAAAAAAAAAAAAAAAAAA&#10;AAAAAAAAAAAAAAAAAAAAAAAAAAAAAAAAAAAAAAAAAAAAAAAAAAAAAAAAAAAAAAAAVQAAAJw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gD+AAMAAQAAAAAAAAAAAQQAAQAAAJICAAABAQQA&#10;AQAAAOEBAAACAQMABAAAAP5REwADAQMAAQAAAAEAAAAGAQMAAQAAAAIAAAARAQQAAQAAAAgAAAAV&#10;AQMAAQAAAAQAAAAWAQQAAQAAAOEBAAAXAQQAAQAAAEhREwAaAQUAAQAAAAZSEwAbAQUAAQAAAA5S&#10;EwAoAQMAAQAAAAIAAABSAQMAAQAAAAEAAAAAAAAACAAIAAgACAB4AAAAAQAAAHgAAAABAAAAUEsD&#10;BAoAAAAAAAAAIQBUb5nPzkcTAM5HEwAUAAAAZHJzL21lZGlhL2ltYWdlNi50aWZJSSoACEc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oAAADGAAAA/wAA&#10;AP8AAADGAAAAKgAAAAAAAAAAAAAAAAAAAAAAAAAAAAAAAAAAAAAAAAAAAAAAAAAAAAAAAAAAAAAA&#10;AAAAAAAAAAAAAAAAKgAAAKkAAAD/AAAA/wAAAPEAAACc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UAAADx&#10;AAAAqgAAAA0AAAANAAAAnAAAAPEAAAA3AAAAAAAAAAAAAAAAAAAAAAAAAAAAAAAAAAAAAAAAAAAA&#10;AAAAAAAAAAAAAAAAAAAAAAAANwAAAPEAAAD/AAAA/wAAAP8AAAD/AAAA/wAAAN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xAAAAxgAAAA0AAAAAAAAAAAAAAA0AAADGAAAA5AAAABoAAAAAAAAAAAAAAAAAAAAAAAAA&#10;AAAAAAAAAAAAAAAAAAAAAAAAAAAAAAAAGgAAAOQAAACMAAAADQAAAAAAAAANAAAAjAAAAP8AAAD/&#10;AAA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AA/wAAAH8AAAAAAAAAAAAAAAAAAAAAAAAAfwAAAP8AAACqAAAAAAAAAAAA&#10;AAAAAAAAAAAAAAAAAAAAAAAAAAAAAAAAAAAAAAAAAAAAAHIAAABVAAAAAAAAAAAAAAAAAAAAAAAA&#10;AAAAAAB/AAAA/wAAAKoAAAAAAAAAAAAAAAAAAAAAAAAAAAAAAAAAAAAAAAAAAAAAAAAAAAAAAAAA&#10;AAAAAAAAAAAAAAAAAAAAAAAAAAAAAAAAAAAAAAA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8QAAAPEAAAA3AAAAAAAAAAAAAAAAAAAAAAAAADcAAADxAAAA&#10;5AAAABoAAAAAAAAAAAAAAAAAAAAAAAAAAAAAAAAAAAAAAAAAAAAAAAAAAAAAAAAAAAAAAAAAAAAA&#10;AAAAAAAAAAAAAAAAAAAAVQAAAP8AAAB/AAAAAAAAAAAAAAAAAAAAAAAAAAAAAAAAAAAAAAAAAAAA&#10;AAAAAAAAAAAAAAAAAAAAAAAAAAAAAAAAAAAAAAAAAAAAAAAAAAAA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P8AAADkAAAAGgAAAAAAAAAAAAAAAAAAAAAA&#10;AAAaAAAA5AAAAP8AAABVAAAAAAAAAAAAAAAAAAAAAAAAAAAAAAAAAAAAAAAAAAAAAAAAAAAAAAAA&#10;AAAAAAAAAAAAAAAAAAAAAAAAAAAAAAAAAH8AAADkAAAAGgAAAAAAAAAAAAAAAAAAAAAAAAAAAAAA&#10;AAAAAAAAAAAAAAAAAAAAAAAAAAAAAAAAAAAAAAAAAAAAAAAAAAAAAAAAAAAAAAAAAA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oAAAD/AAAA5AAAABoAAAAAAAAA&#10;AAAAAAAAAAAAAAAADQAAAMYAAAD/AAAAfwAAAAAAAAAAAAAAAAAAAAAAAAAAAAAAAAAAAAAAAAAA&#10;AAAAAAAAAAAAAAAAAAAAAAAAAAAAAAAAAAAAAAAAADcAAADkAAAANw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DGAAAA/wAAAMYA&#10;AAANAAAAAAAAAAAAAAAAAAAAAAAAAA0AAADGAAAA/wAAAKoAAAAAAAAAAAAAAAAAAAAAAAAAAAAA&#10;AAAAAAAAAAAAAAAAAAAAAAAAAAAAAAAAAAAAAAAAAAAAOAAAAKkAAAD/AAAAfwAAAA0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xgAAAP8AAADGAAAADQAAAAAAAAAAAAAAAAAAAAAAAAANAAAAxgAAAP8AAACqAAAAAAAAAAAAAAAA&#10;AAAAAAAAAAAAAAAAAAAAAAAAAAAAAAAAAAAAAAAAAAAAAAANAAAAxgAAAP8AAAD/AAAA/wAAAP8A&#10;AADUAAAAKgAAAAAAAAAAAAAAAAAAAAAAAAAAAAAAAAAAAAAAAAAAAAAA/wAAAP8AAAD/AAAA/wAA&#10;AP8AAAD/AAAA/wAAAP8AAAD/AAAA/wAAAP8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D/AAAAxgAAAA0AAAAAAAAAAAAAAAAAAAAAAAAADQAAAMYAAAD/AAAAqgAA&#10;AAAAAAAAAAAAAAAAAAAAAAAAAAAAAAAAAAAAAAAAAAAAAAAAAAAAAAAAAAAAAAAAAAAAAAANAAAA&#10;VQAAANQAAAD/AAAA/wAAAMYAAAANAAAAAAAAAAAAAAAAAAAAAAAAAAAAAAAAAAAAAAAAAP8AAAD/&#10;AAAA/wAAAP8AAAD/AAAA/wAAAP8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MYAAAANAAAAAAAAAAAAAAAAAAAAAAAAAA0AAADG&#10;AAAA/wAAAKoAAAAAAAAAAAAAAAAAAAAAAAAAAAAAAAAAAAAAAAAAAAAAAAAAAAAAAAAAAAAAAAAA&#10;AAAAAAAAAAAAAAAAAAANAAAAqgAAAP8AAAD/AAAAVQAAAAAAAAAAAAAAAAAAAAAAAAAAAAAAAAAA&#10;AAAAAAD/AAAA/wAAAP8AAAD/AAAA/wAAAP8AAAD/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AP8AAADGAAAADQAAAAAAAAAAAAAAAAAA&#10;AAAAAAAaAAAA5AAAAP8AAAB/AAAAAAAAAAAAAAAAAAAAAAAAAAAAAAAAAAAAAAAAAAAAAAAAAAAA&#10;AAAAAAAAAAAAAAAAAAAAAAAAAAAAAAAAAAAAABoAAADkAAAA/wAAAH8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D/AAAA5AAAABoAAAAA&#10;AAAAAAAAAAAAAAAAAAAAGgAAAOQAAAD/AAAAVQAAAAAAAAAAAAAAAAAAAAAAAAAAAAAAAAAAAAAA&#10;AAAAAAAAAAAAAAAAAAAAAAAAAAAAAAAAAAAAAAAAAAAAAAAAAAAAAAAAqgAAAP8AAAB/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PEAAAA3AAAAAAAAAAAAAAAAAAAAAAAAADcAAADxAAAA5AAAABoAAAAAAAAAAAAAAAAAAAAAAAAA&#10;AAAAAAAAAAAAAAAAAAAAAAAAAAAAAAAAAAAAAAAAAAAAAAAAAAAAAAAAAAAAAAAAAAAAAH8AAAD/&#10;AAAAVQ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D/AAAAfwAAAAAAAAAAAAAAAAAAAAAAAAB/AAAA/wAAAKoAAAAAAAAAAAAAAAAA&#10;AAAAAAAAAAAAAAAAAAAAAAAAAAAAAAAAAAAAAAAAAAAAAAAAAAAAAAAAAAAAAAAAAAAAAAAAAAAA&#10;AAAAAACqAAAA5AAAABo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8QAAAMYAAAANAAAAAAAAAAAAAAANAAAAxgAAAOQAAAAaAAAA&#10;AAAAAAAAAAAAAAAAAAAAAAAAAAAAAAAAAAAAAAAAAAAAAAAAAAAAAAAAAAAAAAAAAAAAAAAAAAAA&#10;AAAAAAAAAAAAAAA3AAAA8QAAAFU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AAAAjAAAAA0AAAANAAAAxgAAAPEA&#10;AAA3AAAAAAAAAAAAAAAAAAAAAAAAAA0AAACcAAAA/wAAAMYAAAANAAAAAAAAAA0AAADGAAAA/wAA&#10;AMYAAAA4AAAAAAAAAAAAAABVAAAA1AAAAGI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NQAAAD/AAAA&#10;/wAAAKkAAAAqAAAAAAAAAAAAAAAAAAAAAAAAAAAAAAAAAAAAnAAAAP8AAADGAAAADQAAAAAAAAAA&#10;AAAAcgAAAPEAAAD/AAAA/wAAAP8AAADUAAAAfwAAAA0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QUAABtbQAAyMgA&#10;ANraAACnpwAAdHQAAEFBAAAeHgAAQUEAAHR0AACnpwAA2toAAL+/AABRUQAAAw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ISAADa&#10;2gAA//8AAP//AAD//wAA//8AAP//AAD//wAA//8AAP//AAD//wAA//8AAP//AAD//wAA//8AAMrK&#10;AAAFB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UFAAC9vQAA//8AAP//AAD//wAA//8AAP//AAD//wAA//8AAP//AAD//wAA//8AAP//AAD//wAA&#10;//8AAP//AAD//wAAdH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M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WlgAA//8AAP//AAD//wAA//8AAP//AAD//wAA//8AAP//AAD//wAA//8AAP//&#10;AAD//wAA//8AAP//AAD//wAA//8AAPX1AAAg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xgAAAC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rawAA//8AAP//AAD//wAA//8AAP//AAD//wAA//8AAP//AAD//wAA&#10;//8AAP//AAD//wAA//8AAP//AAD//wAA//8AAP//AAD//wAAtbUAAAE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LcAAADhAAAA1AAAAFU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FRQAA/PwAAP//AAD//wAA//8AAP//AAD//wAAhIQAAHNz&#10;AACmpgAA2toAAPT0AADa2gAApqYAAHNzAADV1QAA//8AAP//AAD//wAA//8AAP//AABU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LkAAAAaAAAAAAAAAB0AAACcAAAA8QAA&#10;AKkAAAA4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MTAAA/v4AAP//AAD//wAA//8AAP//AAD//wAA&#10;a2sAAAAAAAAAAAAAAAAAAAAAAAAAAAAAAAAAAAAAAAAAAAAADw8AAOfnAAD//wAA//8AAP//AAD/&#10;/wAA5uYAAA8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4AAAAxgAAAPEAAAB/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QUAAA/f0AAP//AAD//wAA//8AAP//&#10;AAD//wAAlZUAAAAAAAAAAAAAAAAAAAAAAAAAAAAAAAAAAAAAAAAAAAAAAAAAAAAAAABVVQAA//8A&#10;AP//AAD//wAA//8AAP//AACUl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5AAAAP8AAADUAAAAV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CAACCggAA//8AAP//AAD//wAA&#10;//8AAP//AAD//wAAvLwAAAUFAAAAAAAAAAAAAAAAAAAAAAAAAAAAAAAAAAAAAAAAAAAAAAAAAAAA&#10;AAAAAQEAALW1AAD//wAA//8AAP//AAD//wAA/v4AADc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oAAADGAAAA/wAAAP8AAAD/AAAAqQAAAKkA&#10;AAD/AAAAqQAAAC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8PAACzswAA//8AAP//&#10;AAD//wAA//8AAP//AAD//wAA2toAABERAAAAAAAAAAAAAAAAAAAAAAAAAAAAAAAAAAAAAAAAAAAA&#10;AAAAAAAAAAAAAAAAAAAAAAAgIAAA9vYAAP//AAD//wAA//8AAP//AADHx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CPAAAADQAAAAAAAAAAAAAAVQAAANQAAAD/AAAA/wAAAPEAAAB/AAAA&#10;DQAAAAAAAAAAAAAAAAAAAGIAAADx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8fAADZ2QAA&#10;//8AAP//AAD//wAA//8AAP//AAD//wAA2dkAACIiAAAAAAAAAAAAAAAAAAAAAAAAAAAAAAAAAAAA&#10;AAAAAAAAAAAAAAAAAAAAAAAAAAAAAAAAAAAAAAAAAHV1AAD//wAA//8AAP//AAD//wAA//8AAC0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wAAAFUAAABiAAAA4QAAAP8AAAD/AAAA4QAAAGIA&#10;AAANAAAAAAAAAAAAAAAAAAAAAAAAAAAAAAAAAAAANwAAAPEAAAB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C&#10;AADLywAA//8AAP//AAD//wAA//8AAP//AAD//wAAs7MAAA8PAAAAAAAAAAAAAAAAAAAAAAAAAAAA&#10;AAAAAAAAAAAAAAAAAAAAAAAAAAAAAAAAAAAAAAAAAAAAAAAAAAAAAAAFBQAA//8AAP//AAD//wAA&#10;//8AAP//AACMj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D/AAAA/wAAAP8AAADUAAAA&#10;VQAAAAAAAAAAAAAAAAAAAAAAAAAAAAAAAAAAAAAAAAAAAAAAAAAAABoAAADkAAAAxg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DQAAPDwAAG1tAACengAArq4AAAUFAAAAAAAA&#10;AAAAAAAAAABeXgAA//8AAP//AAD//wAA//8AAP//AAD//wAAgYEAAAICAAAAAAAAAAAAAAAAAAAA&#10;AAAAAAAAAAAAAAAAAAAAAAAAAAAAAAAAAAAAAAAAAAAAAAAAAAAAAAAAAAAAAAAAAAAAAAAAAGxs&#10;AAD//wAA//8AAP//AAD//wAA6OgAAAU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NQA&#10;AAAqAAAAAAAAAAAAAAAAAAAAAAAAAAAAAAAAAAAAAAAAAAAAAAAAAAAAAAAAAAAAAAAaAAAA5A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DQAA/f0AAP//AAD//wAA//8AAP//&#10;AAB0dAAAAAAAAAAAAAAKCgAA4+MAAP//AAD//wAA//8AAP//AAD//wAAUFAAAAAAAAAAAAAAAAAA&#10;AAAAAAAAAAAAAAAAAAAAAAAAAAAAAAAAAAAAAAAAAAAAAAAAAAAAAAAAAAAAAAAAAAAAAAAAAAAA&#10;AAAAAAAAAAATEwAA+voAAP//AAD//wAA//8AAP//AABMT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H8AAAAAAAAAAAAAAAAAAAAAAAAAAAAAAAAAAAAAAAAAAAAAAAAAAAAAAAAAAAAAAAAAAAAA&#10;AAAAGgAAAOQAAADG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OjoAAP//AAD//wAA&#10;//8AAP//AAD//wAA9fUAACAgAAAAAAAAenoAAP//AAD//wAA//8AAP//AAD//wAAaWkAAAAAAAAA&#10;AAAAAAAAAAAAAAAAAAAAAAAAAAAAAAAAAAAAAAAAAAAAAAAAAAAAAAAAAAAAAAAAAAAAAAAAAAAA&#10;AAAAAAAAAAAAAAAAAAAAAAAAAAAAAKysAAD//wAA//8AAP//AAD//wAArK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LkAAAAaAAAAAAAAAAAAAAAAAAAAAAAAAAAAAAAAAAAAAAAAAAAAAAAAAAAAAAAA&#10;AAAAAAAAAAAAAAAAAAAAAAAqAAAAK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lp&#10;AAD//wAA//8AAP//AAD//wAA//8AAP//AAC1tQAAFxcAAPPzAAD//wAA//8AAP//AAD//wAAsrIA&#10;AAAAAAAAAAAAAAAAAAAAAAAAAAAAAAAAAAAAAAAAAAAAAAAAAAAAAAAAAAAAAAAAAAAAAAAAAAAA&#10;AAAAAAAAAAAAAAAAAAAAAAAAAAAAAAAAAAAAAAAAAABMTAAA//8AAP//AAD//wAA//8AAPr6AAAT&#10;E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YmAAA//8AAP//AAD//wAA//8AAP//AAD//wAA//8AAOvrAAD//wAA//8AAP//AAD/&#10;/wAA/PwAACkpAAAAAAAAAAAAAAAAAAAAAAAAAAAAAAAAAAAAAAAAAAAAAAAAAAAAAAAAAAAAAAAA&#10;AAAAAAAAAAAAAAAAAAAAAAAAAAAAAAAAAAAAAAAAAAAAAAAAAAAAAAAABQUAAOjoAAD//wAA//8A&#10;AP//AAD//wAAbG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QAAABoAAAAAAAAAAAAAAAAAAAAAAAAAAAAA&#10;AAAAAAAAAAAAAAAAAHIAAAB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MgAAP//AAD//wAA//8AAP//AAD//wAA//8AAP//AAD//wAA//8A&#10;AP//AAD//wAA//8AAJaWAAAAAAAAAAAAAAAAAAAAAAAAAAAAAAAAAAAAAAAAAAAAAAAAAAAAAAAA&#10;AAAAAAAAAAAAAAAAAAAAAAAAAAAAAAAAAAAAAAAAAAAAAAAAAAAAAAAAAAAAAAAAAAAAAAAAAACM&#10;jAAA//8AAP//AAD//wAA//8AAMz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MkAAAAaAAAAAAAAAAAAAAAA&#10;AAAAAAAAAAAAAAAAAAAAAAAAAAAAAAAaAAAArAAA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MAAPX1AAD//wAA//8AAP//AAD//wAA//8AAP//AAD/&#10;/wAA//8AAP//AAD//wAA//8AAPLyAAAWFgAAAAAAAAAAAAAAAAAAAAAAAAAAAAAAAAAAAAAAAAAA&#10;AAAAAAAAAAAAAAAAAAAAAAAAAAAAAAAAAAAAAAAAAAAAAAAAAAAAAAAAAAAAAAAAAAAAAAAAAAAA&#10;AAAAAAAAAAAALS0AAP//AAD//wAA//8AAP//AAD//wAALS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EcAAABVAAAAVQAAAGIAAADkAAAAYgAA&#10;AFUAAABVAAAAVQAAAFUAAABVAAAAVQAAAFUAAABVAAAAqQ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cnAAD//wAA//8AAP//AAD//wAA//8A&#10;AP//AAD//wAA//8AAP//AAD//wAA//8AAP//AAB5eQAAAAAAAAAAAAAAAAAAAAAAAAAAAAAAAAAA&#10;AAAAAAAAAAAAAAAAAAAAAAAAAAAAAAAAAAAAAAAAAAAAAAAAAAAAAAAAAAAAAAAAAAAAAAAAAAAA&#10;AAAAAAAAAAAAAAAAAAAAAAAAAAAAAADMzAAA//8AAP//AAD//wAA//8AAIy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AA1AAAAP8AAAD/&#10;AAAA/wAAAP8AAAD/AAAA/wAAAP8AAAD/AAAA/wAAAP8AAAD/AAAA/wAAAP8AAADGAA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WVgAA//8AAP//AAD/&#10;/wAA//8AAN3dAAD29gAA//8AAP//AAD//wAA//8AAP//AADj4wAACQkAAAAAAAAAAAAAAAAAAAAA&#10;AAAAAAAAAAAAAAAAAAAAAAAAAAAAAAAAAAAAAAAAAAAAAAAAAAAAAAAAAAAAAAAAAAAAAAAAAAAA&#10;AAAAAAAAAAAAAAAAAAAAAAAAAAAAAAAAAAAAAAAAAAAAbGwAAP//AAD//wAA//8AAP//AADo6AAA&#10;BQ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wAAAP8AAAD/AAAA/wAAAP8AAAD/AAAA/wAAAP8AAAD/AAAA/wAAAP8AAADGAAAA&#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oYA&#10;AP//AAD//wAA//8AAP//AACOjgAAdXUAAP//AAD//wAA//8AAP//AAD//wAAXV0AAAAAAAAAAAAA&#10;AAAAAAAAAAAAAAAAAAAAAAAAAAAAAAAAAAAAAAAAAAAAAAAAAAAAAAAAAAAAAAAAAAAAAAAAAAAA&#10;AAAAAAAAAAAAAAAAAAAAAAAAAAAAAAAAAAAAAAAAAAAAAAAAAAAAAAAAABMTAAD6+gAA//8AAP//&#10;AAD//wAA//8AAEx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IAAADk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W1AAD//wAA//8AAP//AAD//wAAX18AAAUFAAC2tgAAzMwAAMbGAAC/vwAAo6MAAAIC&#10;AAAAAAAAAAAAAAAAAAAAAAAAAAAAAAAAAAAAAAAAAAAAAAAAAAAAAAAAAAAAAAAAAAAAAAAAAAAA&#10;AAAAAAAAAAAAAAAAAAAAAAAAAAAAAAAAAAAAAAAAAAAAAAAAAAAAAAAAAAAAAAAAAAAAAAAAAAAA&#10;rKwAAP//AAD//wAA//8AAP//AACsr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w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k5AAA//8AAP//AAD//wAA//8AAC8vAAAAAAAAAAAAAAAAAAAAAAAA&#10;AAAAAAAAAAAAAAAAAAAAAAAAAAAAAAAAAAAAAAAAAAAAAAAAAAAAAAAAAAAAAAAAAAAAAAAAAAAA&#10;AAAAAAAAAAAAAAAAAAAAAAAAAAAAAAAAAAAAAAAAAAAAAAAAAAAAAAAAAAAAAAAAAAAAAAAAAAAA&#10;AAAAAAAAAAAAAExMAAD//wAA//8AAP//AAD//wAA+voAABM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Q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UFAAA//8AAP//AAD//wAA//8AAPr6AAAGBgAAAAAAAAAA&#10;AAAAAAAAAAAAAAAAAAAAAAAAAAAAAAAAAAAAAAAAAAAAAAAAAAAAAAAAAAAAAAAAAAAAAAAAAAAA&#10;AAAAAAAAAAAAAAAAAAAAAAAAAAAAAAAAAAAAAAAAAAAAAAAAAAAAAAAAAAAAAAAAAAAAAAAAAAAA&#10;AAAAAAAAAAAAAAAAAAAAAAAAAAAFBQAA6OgAAP//AAD//wAA//8AAP//AABs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oAAAAqAAAAAAAAAAAAAAAAAAAAAAAAAAAAAAAdAAAA&#10;KwAAACsAAAArAAAAKwAAACsAAAArAAAAKwAAACsAAAArAAAAnA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0MAAP//AAD//wAA//8AAP//AADQ0AAA&#10;AAAAAAAAAAAAAAAAAAAAAAAAAAAAAAAAAAAAAAAAAAAAAAAAAAAAAAAAAAAAAAAAAAAAAAAAAAAA&#10;AAAAAAAAAAAAAAAAAAAAAAAAAAAAAAAAAAAAAAAAAAAAAAAAAAAAAAAAAAAAAAAAAAAAAAAAAAAA&#10;AAAAAAAAAAAAAAAAAAAAAAAAAAAAAAAAAAAAAAAAAAAAAIyMAAD//wAA//8AAP//AAD//wAAy8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5AAAABoAAAAAAAAAAAAAAAAA&#10;AAAaAAAA5AAAAP8AAAD/AAAA/wAAAP8AAAD/AAAA/wAAAP8AAAD/AAAA/wAAAP8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NzAAD//wAA//8AAP//&#10;AAD//wAAoaEAAAAAAAAAAAAAAAAAAAAAAAAAAAAAAAAAAAAAAAAAAAAAAAAAAAAAAAAAAAAAAAAA&#10;AAAAAAAAAAAAAAAAAAAAAAAAAAAAAAAAAAAAAAAAAAAAAAAAAAAAAAAAAAAAAAAAAAAAAAAAAAAA&#10;AAAAAAAAAAAAAAAAAAAAAAAAAAAAAAAAAAAAAAAAAAAAAAAAAAAAAAAAAAAtLQAA//8AAP//AAD/&#10;/wAA//8AAP//AAARE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OQAAAAaAAAA&#10;AAAAAAAAAAAAAAAAAAAAAKoAAAD/AAAA/wAAAP8AAAD/AAAA/wAAAP8AAAD/AAAA/wAAAP8AAAD/&#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iogAA&#10;//8AAP//AAD//wAA//8AAHJyAAAAAAAAAAAAAAAAAAAAAAAAAAAAAAAAAAAAAAAAAAAAAAAAAAAA&#10;AAAAAAAAAAAAAAAAAAAAAAAAAAAAAAAAAAAAAAAAAAAAAAAAAAAAAAAAAAAAAAAAAAAAAAAAAAAA&#10;AAAAAAAAAAAAAAAAAAAAAAAAAAAAAAAAAAAAAAAAAAAAAAAAAAAAAAAAAAAAAAAAAAAAAAAAAAAA&#10;AP//AAD//wAA//8AAP//AAD//wAARU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0A&#10;AAAdAAAAAAAAAAAAAAAAAAAAAAAAAAAAAAB/AAAA5AAAAEUAAAArAAAAKwAAACsAAAArAAAAKwAA&#10;ACsAAAArAAAAnA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dEAAP//AAD//wAA//8AAP//AABCQgAAAAAAAAAAAAAAAAAAAAAAAAAAAAAAAAAAAAAA&#10;AAAAAAAAAAAAAAAAAAAAAAAAAAAAAAAAAAAAAAAAAAAAAAAAAAAAAAAAAAAAAAAAAAAAAAAAAAAA&#10;AAAAAAAAAAAAAAAAAAAAAAAAAAAAAAAAAAAAAAAAAAAAAAAAAAAAAAAAAAAAAAAAAAAAAAAAAAAA&#10;AAAAAAAAAAAAAACmpgAA//8AAP//AAD//wAA//8AAHp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LkAAAANAAAAAAAAAAAAAAAA&#10;AAAAAAAAAAAAAAAAAAAAAAAAABoAAADJ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wcAAPv7AAD//wAA//8AAP//AAD//wAAExMAAAAAAAAAAAAAAAAAAAAAAAAA&#10;AAAAAAAAAAAAAAAAAAAAAAAAAAAAAAAAAAAAAAAAAAAAAAAAAAAAAAAAAAAAAAAAAAAAAAAAAAAA&#10;AAAAAAAAAAAAAAAAAAAAAAAAAAAAAAAAAAAAAAAAAAAAAAAAAAAAAAAAAAAAAAAAAAAAAAAAAAAA&#10;AAAAAAAAAAAAAAAAAAAAAAAAAAAAcHAAAP//AAD//wAA//8AAP//AACvr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wAAD//wAA//8AAP//AAD//wAA4+MAAAAAAAAAAAAAAAAA&#10;AAAAAAAAAAAAAAAAAAAAAAAAAAAAAAAAAAAAAAAAAAAAAAAAAAAAAAAAAAAAAAAAAAAAAAAAAAAA&#10;AAAAAAAAAAAAAAAAAAAAAAAAAAAAAAAAAAAAAAAAAAAAAAAAAAAAAAAAAAAAAAAAAAAAAAAAAAAA&#10;AAAAAAAAAAAAAAAAAAAAAAAAAAAAAAAAAAAAAAAAADs7AAD//wAA//8AAP//AAD//wAA5e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JwAAABVAA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YAAA//8AAP//AAD//wAA//8AALS0AAAA&#10;AAAAAAAAAAAAAAAAAAAAAAAAAAAAAAAAAAAAAAAAAAAAAAAAAAAAAAAAAAAAAAAAAAAAAAAAAAAA&#10;AAAAAAAAAAAAAAAAAAAAAAAAAAAAAAAAAAAAAAAAAAAAAAAAAAAAAAAAAAAAAAAAAAAAAAAAAAAA&#10;AAAAAAAAAAAAAAAAAAAAAAAAAAAAAAAAAAAAAAAAAAAAAAAAAAAAAAAKCgAA/PwAAP//AAD//wAA&#10;//8AAP//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jwAAAKoAAACqAAAAjwAAAA0AAAAAAAAAnAAAAP8AAAD/AAAA/wAAAN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48AAP//AAD//wAA//8A&#10;AP//AACFhQAAAAAAAAAAAAAAAAAAAAAAAAAAAAAAAAAAAAAAAAAAAAAAAAAAAAAAAAAAAAAAAAAA&#10;AAAAAAAAAAAAAAAAAAAAAAAAAAAAAAAAAAAAAAAAAAAAAAAAAAAAAAAAAAAAAAAAAAAAAAAAAAAA&#10;AAAAAAAAAAAAAAAAAAAAAAAAAAAAAAAAAAAAAAAAAAAAAAAAAAAAAAAAAAAAAAAAAAAAAAAAANDQ&#10;AAD//wAA//8AAP//AAD//wAAT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XAAAAYgAAAAAAAAAAAAAAVQAAAP8AAAD/AAAAxgAAAGIA&#10;AADUAAAA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6+AAD/&#10;/wAA//8AAP//AAD//wAAVVUAAAAAAAAAAAAAAAAAAAAAAAAAAAAAAAAAAAAAAAAAAAAAAAAAAAAA&#10;AAAAAAAAAAAAAAAAAAAAAAAAAAAAAAAAAAAAAAAAAAAAAAAAAAAAAAAAAAAAAAAAAAAAAAAAAAAA&#10;AAAAAAAAAAAAAAAAAAAAAAAAAAAAAAAAAAAAAAAAAAAAAAAAAAAAAAAAAAAAAAAAAAAAAAAAAAAA&#10;AAAAAAAAAACbmwAA//8AAP//AAD//wAA//8AAIW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VQAAAAAAAAAAAAAADQAAAMYAAAD/AAAA&#10;xgAAAA0AAAAAAAAANwAAALk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ADu7gAA//8AAP//AAD//wAA//8AACYmAAAAAAAAAAAAAAAAAAAAAAAAAAAAAAAAAAAAAAAA&#10;AAAAAAAAAAAAAAAAAAAAAAAAAAAAAAAAAAAAAAAAAAAAAAAAAAAAAAAAAAAAAAAAAAAAAAAAAAAA&#10;AAAAAAAAAAAAAAAAAAAAAAAAAAAAAAAAAAAAAAAAAAAAAAAAAAAAAAAAAAAAAAAAAAAAAAAAAAAA&#10;AAAAAAAAAAAAAAAAAAAAAAAAZmYAAP//AAD//wAA//8AAP//AAC6u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QAAABoAAAAAAAAAAAAAADcA&#10;AADxAAAA/wAAAFUAAAAAAAAAAAAAABoAAADJ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HQAA//8AAP//AAD//wAA//8AAPT0AAADAwAAAAAAAAAAAAAAAAAAAAAAAAAA&#10;AAAAAAAAAAAAAAAAAAAAAAAAAAAAAAAAAAAAAAAAAAAAAAAAAAAAAAAAAAAAAAAAAAAAAAAAAAAA&#10;AAAAAAAAAAAAAAAAAAAAAAAAAAAAAAAAAAAAAAAAAAAAAAAAAAAAAAAAAAAAAAAAAAAAAAAAAAAA&#10;AAAAAAAAAAAAAAAAAAAAAAAAAAAAAAAAAAAAADAwAAD//wAA//8AAP//AAD//wAA7+8AAAE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MkAAAAaAAAA&#10;AAAAAAAAAACqAAAA/wAAAOQAAAAaAAAAAAAAAAAAAAA3AAAAuQ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YgAAAAAAAABiAAAA/wAAAP8AAAB/AAAAAAAAAAAAAAAAAAAAqgAAAH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x8AAD//wAA//8AAP//AAD//wAAmJgAAAAA&#10;AAAAAAAAAAAAAAAAAAAAAAAAAAAAAAAAAAAAAAAAAAAAAAAAAAAAAAAAAAAAAAAAAAAAAAAAAAAA&#10;AAAAAAAAAAAAAAAAAAAAAAAAAAAAAAAAAAAAAAAAAAAAAAAAAAAAAAAAAAAAAAAAAAAAAAAAAAAA&#10;AAAAAAAAAAAAAAAAAAAAAAAAAAAAAAAAAAAAAAAAAAAAAAAAAAAAAAAAAAAAAAAAAAAAAMbGAAD/&#10;/wAA//8AAP//AAD//wAAWl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D/AAAA/wAAAP8AAADGAAAADQAAAAAAAAANAAAAjA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AAAnAAAAKoAAAB/AAAADQAAAAAAAAANAAAAjwAA&#10;AKoAAACqAAAAjw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EAAHt7AAD+/gAA//8AAP//AAD//wAA//8AAP//&#10;AAD//wAA//8AAP//AAA5OQAAAAAAAAAAAAAAAAAAAAAAAAAAAAAAAAAAAAAAAAAAAAAAAAAAAAAA&#10;AAAAAAAAAAAAAAAAAAAAAAAAAAAAAAAAAAAAAAAAAAAAAAAAAAAAAAAAAAAAAAAAAAAAAAAAAAAA&#10;AAAAAAAAAAAAAAAAAAAAAAAAAAAAAAAAAAAAAAAAAAAAAAAAAAAAAAAAAAAAAAAAAAAAAAAAAAAA&#10;AAAAAAAAAAAAAAAAAAAAW1sAAP//AAD//wAA//8AAP//AADFx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CgAAD//wAA//8AAP//AAD//wAA&#10;//8AAP//AAD//wAA//8AAP//AAD+/gAADAwAAAAAAAAAAAAAAAAAAAAAAAAAAAAAAAAAAAAAAAAA&#10;AAAAAAAAAAAAAAAAAAAAAAAAAAAAAAAAAAAAAAAAAAAAAAAAAAAAAAAAAAAAAAAAAAAAAAAAAAAA&#10;AAAAAAAAAAAAAAAAAAAAAAAAAAAAAAAAAAAAAAAAAAAAAAAAAAAAAAAAAAAAAAAAAAAAAAAAAAAA&#10;AAAAAAAAAAAAAAAAAAAAAAAAAAAAAAAAACYmAAD//wAA//8AAP//AAD//wAA9vYAAAQ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A6AAAAD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1w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QAAAHEAAACqAAAAqgAAAKoAAACqAAAAqgAAAKoAAAC3AAAA8Q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PEAAAD/AAAA/wAAAP8AAAD/AAAA/wAAAP8AAAD/AAAA/wAAAP8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AAAA8QAAANQAAADUAAAA1AAAANQAAADUAAAA&#10;1AAAAOEAAAD/AAAA5A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iYAAD//wAA//8AAP//AAD//wAAu7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sbAAD//wAA//8AAP//AAD//wAA/PwAAAoK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YgAAAAAAAAAAAAAAAAAAAAAA&#10;AAAAAAAAAAAAAAAAAAAAAAAANwAAAN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YGAADt7QAA//8AAP//AAD//wAA//8AAGB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uYAAP//AAD//wAA//8AAP//AAA6&#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rAAAABoAAAAAAAAA&#10;AAAAAAAAAAAAAAAAAAAAAAAAAAAAAAAAAAAAAA0AAACP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OTgAA//8AAP//AAD//wAA//8A&#10;APf3AAAOD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CwAAD//wAA//8A&#10;AP//AAD//wAAb2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IA&#10;AAA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qoAAP//AAD/&#10;/wAA//8AAP//AACpq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7&#10;ewAA//8AAP//AAD//wAA//8AAKW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wAAAAAAAAAAAAAAAAAAAAAAAAAAAAAAAAAAAAAAAAAAAAAAGgAAAM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w8A&#10;APf3AAD//wAA//8AAP//AAD//wAATk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kYAAP//AAD//wAA//8AAP//AADh4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RwAAAH8AAACpAAAAVQAAAFUAAABVAAAAVQAAAFUAAABVAAAAYgAA&#10;ANQ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FhAAD//wAA//8AAP//AAD//wAA7e0AAAY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ISAAD//wAA//8AAP//AAD//wAA//8AABU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AAAA/wAAAP8AAAD/AAAA/wAAAP8AAAD/&#10;AAAA/wAAAP8AAAD/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8vAAA//8AAP//AAD//wAA//8AAJe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NQAAP//AAD//wAA//8AAP//AABTU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AAAA/wAAAP8AAAD/AAAA/wAA&#10;AP8AAAD/AAAA/wAAAP8AAAD/AAAA/w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GwAA/v4AAP//AAD//wAA//8AAP//AAA7O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OTAAD//wAA//8AAP//&#10;AAD//wAAk5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NQAAAAa&#10;AAAAAAAAAAAAAAAAAAAAAAAAAAAAAAAAAAAAAAAAAGI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3MAAP//AAD//wAA//8AAP//AADf3wAA&#10;AQ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TUwAA&#10;//8AAP//AAD//wAA//8AANP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CCAAAADQAAAAAAAAAAAAAAAAAAAAAAAAAAAAAAAAAAAAAAAAAaAAAAuQ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7OAAD//wAA//8AAP//&#10;AAD//wAAhI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RUAAP//AAD//wAA//8AAP//AAD//wAAFR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HQAAAAAAAAAAAAAAH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oqAAD//wAA&#10;//8AAP//AAD//wAA//8AACk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T0wAA//8AAP//AAD//wAA//8AAFN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oAAAC5AAAA/wAAAOQAAAAaAAAAAAAAAFUAAADGAAAA&#10;nA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FhQAA//8AAP//AAD//wAA//8AAM7O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5MAAP//AAD//wAA//8AAP//AACTk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P8AAADkAAAAGgAAAAAA&#10;AAAAAAAAAAAAAH8AAADG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gAA4OAAAP//AAD//wAA//8AAP//AAByc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NTAAD//wAA//8AAP//AAD/&#10;/wAA09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NQAAAC3AAAA&#10;1wAAABoAAAAAAAAAAAAAAAAAAAA3AAAA8QAAA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DwAAP//AAD//wAA//8AAP//AAD+/gAAGh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VFQAA//8A&#10;AP//AAD//wAA//8AAP//AAAVF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H8A&#10;AAAAAAAAGgAAAMkAAAAaAAAAAAAAAAAAAAAAAAAAGgAAAOQAAADG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iYAAD//wAA//8AAP//AAD//wAAu7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PTAAD//wAA//8AAP//AAD//wAAU1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MkAAAAaAAAAAAAAABoAAADJAAAAGgAAAAAAAAAAAAAAAAAAABoAAADk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YGAADt7QAA//8AAP//AAD//wAA//8A&#10;AGB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TkwAA//8AAP//AAD//wAA//8AAJO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CsAAAAGgAAAAAAAAAaAAAAyQAAABoAAAAAAAAAAAAAAAAAAABVAAAA/w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OTgAA//8AAP//AAD/&#10;/wAA//8AAPf3AAAOD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1MAAP//AAD//wAA//8AAP//AADT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FUAAAAAAAAAGgAAAMkAAAAaAAAAAAAAAAAAAAAq&#10;AAAA5AAAAP8AAAC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qoA&#10;AP//AAD//wAA//8AAP//AACpq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UVAAD//wAA//8AAP//AAD//wAA&#10;//8AABU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kAAAAYgAAABoAAADJAAAAGgAA&#10;AA0AAABiAAAA8QAAAP8AAADx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EAAAD/&#10;AAAA/wAAAP8AAAD/AAAA/wAAAP8AAADxAAAAV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AAAAnAAAAOEAAAD/AAAA/wAAAPEAAACpAAAAK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QAAABoAAAAAAAAAAAAAAAAAAAAAAAAAAAAAAAAA&#10;AAAAAAAAAAAAAHIAAAB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MkAAAAaAAAAAAAAAAAAAAAAAAAA&#10;AAAAAAAAAAAAAAAAAAAAAAAAAAAaAAAArA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EcAAABVAAAAVQAAAGIAAADkAAAAYgAAAFUA&#10;AABVAAAAVQAAAFUAAABVAAAAVQAAAFUAAABVAAAAqQ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1AAAAP8AAAD/AAAA&#10;/wAAAP8AAAD/AAAA/wAAAP8AAAD/AAAA/wAAAP8AAAD/AAAA/wAAAP8AAADG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P8AAAD/AAAA/wAAAP8AAAD/AAAA/wAAAP8AAAD/AAAA/wAAAP8AAADGAAAAK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IAAADk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w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OgAA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NcAAAAaAAAAAAAAAAAAAAAAAAAA&#10;AAAAAAAAAAAAAAAAAAAAAAAAAAAAAAAAAAAAAAAAAAAAAAAAAAAAAAAAAAAAAAAAAAAAAAAAAAAA&#10;AAAAAAAAAAAAAAAAAAAAAAAAAAAAAAAAAAAAAAAAAAAAAAAAAAAAAAAAAAAAAAAAAAAAAAAAAAAA&#10;AAAqAAAAxgAAAP8AAAD/AAAAxgAAACoAAAAAAAAAAAAAAAAAAAAAAAAAAAAAAAAAAAAAAAAAAAAA&#10;AAAAAAAAAAAAAAAAAAAAAAAAAAAAAAAAACoAAADGAAAA/wAAAP8AAADxAAAAqQAAACo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&#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&#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YgAAAAAAAAAAAAAAAAAAAAAA&#10;AAAAAAAAAAAAAAAAAAAAAAAAAAAAAAAAAAAAAAAAAAAAAAAAAAAAAAAAYg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QAAABoAAAAAAAAA&#10;AAAAAAAAAAAAAAAAAAAAAAAAAAAAAAAAAAAAAAAAAAAAAAAAAAAAAAAAAAAAAAAAAAAAABoAAADJ&#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I8A&#10;AAANAAAAAAAAAAAAAAAAAAAAAAAAAAAAAAAAAAAAAAAAAAAAAAAAAAAAAAAAAAAAAAAAAAAAAAAA&#10;AAAAAAANAAAAjw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J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IwAAAArAAAAKwAAACsAAAArAAAAKwAAACs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CcAAAAtwAAANQAAADUAAAA&#10;1AAAAKkAAAANAAAAGgAAAOQAAAD/AAAA/wAAAP8AAAD/AAAA/wAAAP8AAAD/AAAAxg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nAAAAA0AAAAAAAAAAAAAABoAAADkAAAA/wAAAP8AAAD/AAAA/wAAAP8AAAD/AAAA/w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fwAAAAAAAAAAAAAAAAAAAAAAAAAaAAAA5AAAAMYAAABVAAAAVQAAAFUAAABV&#10;AAAAVQAAAGIAAADU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qgAAAAAAAAAAAAAAAAAAAAAAAAAAAAAAGgAAANcAAAA3AAAAAAAA&#10;AAAAAAAAAAAAAAAAAAAAAAAAAAAAfwAAAMY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FUAAAAAAAAAAAAAAAAAAAAAAAAAAAAAABoAAADJ&#10;AAAAGgAAAAAAAAAAAAAAAAAAAAAAAAAAAAAAAAAAADcAAADX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MkAAAAaAAAAAAAAAAAAAAAAAAAAAAAA&#10;AAAAAAAAAAAAAAAAAAAAAAAAAAAAAAAAAAAAAAAAAAAAAAAAAAAAAAAaAAAAyQ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JAAAAGgAAAAAAAAAA&#10;AAAAAAAAAAAAAAAAAAAAAAAAAAAAAAAAAAAAAAAAAAAAAAAAAAAAAAAAAAAAAAAAAAAAGgAAAM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wAA&#10;ADcAAAAAAAAAAAAAAAAAAAAAAAAAAAAAAAAAAAAAAAAAAAAAAAAAAAAAAAAAAAAAAAAAAAAAAAAA&#10;AAAAADcAAADX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BVAAAAAAAAAAAAAAAAAAAAAAAAAAAAAAAAAAAAAAAAAAAAAAAAAAAAAAAAAAAA&#10;AAAAAAAAAAAAAAAAAAB/AAAAxgAAAA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AAAAqgAAAAAAAAAAAAAAAAAAAAAAAAAAAAAAAAAAAAAAAAAAAAAA&#10;AAAAAAAAAAAAAAAAAAAAAAAAAAAaAAAA5AAAAK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EAAAB/AAAAAAAAAAAAAAAAAAAAAAAAAAAA&#10;AAAAAAAAAAAAAAAAAAAAAAAAAAAAAAAAAAANAAAAxgAAAP8AAAB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JwAAAANAAAA&#10;AAAAAAAAAAAAAAAAAAAAAAAAAAAAAAAAAAAAAAAAAAAqAAAA1AAAAP8AAADG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8QAAAKkAAAA4AAAAHQAAAAAAAAAAAAAAKwAAAHEAAADUAAAA/wAAAP8AAADx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AAA1AAAAP8AAAD/AAAA/wAAAP8AAAD/AAAA/wAAAP8AAAD/AAAA/wAAAP8AAADx&#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CcAAAA/wAAAP8AAAD/AAAA/wAAAP8AAAD/AAAA/wAA&#10;AP8AAADU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0AAAB/AAAA4QAAAP8AAAD/&#10;AAAA/wAAAMYAAAB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Ul&#10;AAD//wAA//8AAP//AAD//wAA//8AACQkAAAAAAAAAAAAAAAAAAAAAAAAAAAAAAAAAAAAAAAAAAAA&#10;AAAAAAAAAAAAAAAAAAAAAAAAAAAAAAAAAAAAAAAAAAAAAAAAAAAAAAAAAAAAAAAAAAAAAAAAAAAA&#10;AAC2AAC2/wAA//8AAP//AAD//wAA/6IAAK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wAAk/8AAP//AAD//wAA//8AAP+TAACTAAAAAAAAAAAAAAAAAAAAAAAAAAAAAAAAAAAA&#10;AAAAAAAAAAAAAAAAAAAAAAAAAAAAAAAAAAAAAAAAAAAAAAD//wAA//8AAP//AAD//wAA//8AAEV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CcAAAAtwAA&#10;ANQAAAC5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6egAA//8AAP//AAD//wAA//8AAM/PAAAAAAAAAAAAAAAAAAAAAAAAAAAAAAAAAAAA&#10;AAAAAAAAAAAAAAAAAAAAAAAAAAAAAAAAAAAAAAAAAAAAAAAAAAAAAAAAAAAAAAAAAAAAAAAAAAAA&#10;AAAAAAAAAAAcAAAc/QAA/f8AAP//AAD//wAA//8AAP8/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MAAFP/AAD//wAA//8AAP//AAD/0wAA0wAAAAAAAAAAAAAAAAAAAAAA&#10;AAAAAAAAAAAAAAAAAAAAAAAAAAAAAAAAAAAAAAAAAAAAAAAAAAAAAAAAAAAApqYAAP//AAD//wAA&#10;//8AAP//AAB6e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OQAAA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88AAP//AAD//wAA//8AAP//AAB5eQAAAAAAAAAAAAAAAAAAAAAA&#10;AAAAAAAAAAAAAAAAAAAAAAAAAAAAAAAAAAAAAAAAAAAAAAAAAAAAAAAAAAAAAAAAAAAAAAAAAAAA&#10;AAAAAAAAAAAAAAAAAAAAAAAAewAAe/8AAP//AAD//wAA//8AAP/cAADcAQ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VAAAV/wAA//8AAP//AAD//wAA//8AAP8NAAANAAAA&#10;AAAAAAAAAAAAAAAAAAAAAAAAAAAAAAAAAAAAAAAAAAAAAAAAAAAAAAAAAAAAAAAAAAAAAAAAAHBw&#10;AAD//wAA//8AAP//AAD//wAAr6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BVAAAAAAAAAAAAAAANAAAARwAAAFUAAABVAAAAVQAAAFUAAABVAAAA&#10;Rw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SUAAP//AAD//wAA//8AAP//AAD//wAAJCQAAAAAAAAA&#10;AAAAAAAAAAAAAAAAAAAAAAAAAAAAAAAAAAAAAAAAAAAAAAAAAAAAAAAAAAAAAAAAAAAAAAAAAAAA&#10;AAAAAAAAAAAAAAAAAAAAAAAAAAAAAAAAAgAAAt0AAN3/AAD//wAA//8AAP//AAD/egAAe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EAAOH/AAD//wAA//8AAP//&#10;AAD/PAAAPAAAAAAAAAAAAAAAAAAAAAAAAAAAAAAAAAAAAAAAAAAAAAAAAAAAAAAAAAAAAAAAAAAA&#10;AAAAAAAAAAA7OwAA//8AAP//AAD//wAA//8AAOX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JAAAAGgAAAAAAAAAAAAAAAAAAAA0AAAA4AAAAxgAAAP8A&#10;AADGAAAAO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p6AAD//wAA//8AAP//AAD//wAAz88A&#10;AAAAAAAAAAAAAAAAAAAAAAAAAAAAAAAAAAAAAAAAAAAAAAAAAAAAAAAAAAAAAAAAAAAAAAAAAAAA&#10;AAAAAAAAAAAAAAAAAAAAAAAAAAAAAAAAAAAAAAAAAAAAAEAAAED/AAD//wAA//8AAP//AAD//QAA&#10;/RsAAB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pAACp/wAA&#10;//8AAP//AAD//wAA/20AAG0AAAAAAAAAAAAAAAAAAAAAAAAAAAAAAAAAAAAAAAAAAAAAAAAAAAAA&#10;AAAAAAAAAAAAAAAAAAAAAAAACgoAAPz8AAD//wAA//8AAP//AAD//wAAGh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QAAABoAAAAAAAAAAAAAAAAAAAAAAAAA&#10;AAAAADcAAADkAAAAN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PzwAA//8AAP//AAD/&#10;/wAA//8AAHl5AAAAAAAAAAAAAAAAAAAAAAAAAAAAAAAAAAAAAAAAAAAAAAAAAAAAAAAAAAAAAAAA&#10;AAAAAAAAAAAAAAAAAAAAAAAAAAAAAAAAAAAAAAAAAAAAAAAAAAAAAAAAAACjAACj/wAA//8AAP//&#10;AAD//wAA/7UAAL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AAAeP8AAP//AAD//wAA//8AAP+fAACfAAAAAAAAAAAAAAAAAAAAAAAAAAAAAAAAAAAAAAAA&#10;AAAAAAAAAAAAAAAAAAAAAAAAAAAAAAAAAAAAAAAAAADQ0AAA//8AAP//AAD//wAA//8AAE9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MkAAAAaAAAAAAAAAAAA&#10;AAAAAAAAAAAAAAAAAAAaAAAAyQ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JQAA//8A&#10;AP//AAD//wAA//8AAP//AAAkJAAAAAAAAAAAAAAAAAAAAAAAAAAAAAAAAAAAAAAAAAAAAAAAAAAA&#10;AAAAAAAAAAAAAAAAAAAAAAAAAAAAAAAAAAAAAAAAAAAAAAAAAAAAAAAAAAAAAAAAAAAPAAAP9wAA&#10;9/8AAP//AAD//wAA//8AAP9TAAB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cAAEf/AAD//wAA//8AAP//AAD/0AAA0AAAAAAAAAAAAAAAAAAAAAAAAAAA&#10;AAAAAAAAAAAAAAAAAAAAAAAAAAAAAAAAAAAAAAAAAAAAAAAAAAAAAAAAm5sAAP//AAD//wAA//8A&#10;AP//AACFh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JAAAA&#10;GgAAAAAAAAAAAAAAAAAAAAAAAAAAAAAAGgAAAMkAAAAaAAAAAAAAAAAAAAAAAAAAAAAAAAAAAAAA&#10;AAAAGgAAAM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noAAP//AAD//wAA//8AAP//AADPzwAAAAAAAAAAAAAAAAAAAAAAAAAAAAAAAAAAAAAAAAAA&#10;AAAAAAAAAAAAAAAAAAAAAAAAAAAAAAAAAAAAAAAAAAAAAAAAAAAAAAAAAAAAAAAAAAAAAAAAAAAA&#10;AAAAZwAAZ/8AAP//AAD//wAA//8AAP/rAADrBgAAB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AAAW/wAA//8AAP//AAD//wAA//sAAPsHAAAHAAAAAAAA&#10;AAAAAAAAAAAAAAAAAAAAAAAAAAAAAAAAAAAAAAAAAAAAAAAAAAAAAAAAAAAAAAAAAAAAAGZmAAD/&#10;/wAA//8AAP//AAD//wAAur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QAAABoAAAAAAAAAAAAAAAAAAAAAAAAAAAAAABoAAADJAAAAGgAAAAAAAAAAAAAAAAAA&#10;AAAAAAAAAAAAAAAAADcAAADX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PAAD//wAA//8AAP//AAD//wAAeXkAAAAAAAAAAAAAAAAAAAAAAAAAAAAA&#10;AAAAAAAAAAAAAAAAAAAAAAAAAAAAAAAAAAAAAAAAAAAAAAAAAAAAAAAAAAAAAAAAAAAAAAAAAAAA&#10;AAAAAAAAAAAAAAAAAMkAAMn/AAD//wAA//8AAP//AAD/jgAAj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UAAOX/AAD//wAA//8AAP//AAD/&#10;MgAAMgAAAAAAAAAAAAAAAAAAAAAAAAAAAAAAAAAAAAAAAAAAAAAAAAAAAAAAAAAAAAAAAAAAAAAA&#10;AAAAAAAwMAAA//8AAP//AAD//wAA//8AAO/vAAAB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NcAAABiAAAAVQAAAFUAAABVAAAAVQAAAFUAAABiAAAA5AAAAGIAAABV&#10;AAAAVQAAAFUAAABVAAAAVQAAAGIAAADU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UlAAD//wAA//8AAP//AAD//wAA//8AACQkAAAAAAAAAAAAAAAA&#10;AAAAAAAAAAAAAAAAAAAAAAAAAAAAAAAAAAAAAAAAAAAAAAAAAAAAAAAAAAAAAAAAAAAAAAAAAAAA&#10;AAAAAAAAAAAAAAAAAAAAAAAAABoAABr/AAD//wAA//8AAP//AAD//wAA/ywAAC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zAACz/wAA//8A&#10;AP//AAD//wAA/2QAAGQAAAAAAAAAAAAAAAAAAAAAAAAAAAAAAAAAAAAAAAAAAAAAAAAAAAAAAAAA&#10;AAAAAAAAAAAAAAAAAAAABQUAAPf3AAD//wAA//8AAP//AAD//wAAJS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P8AAAD/AAAA/wAAAP8AAAD/AAAA/wAA&#10;AP8AAAD/AAAA/wAAAP8AAAD/AAAA/wAAAP8AAAD/AAAA/w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6egAA//8AAP//AAD//wAA//8AAM/PAAAAAAAA&#10;AAAAAAAAAAAAAAAAAAAAAAAAAAAAAAAAAAAAAAAAAAAAAAAAAAAAAAAAAAAAAAAAAAAAAAAAAAAA&#10;AAAAAAAAAAAAAAAAAAAAAAAAAAAAAAAAAAAAAABgAABg/wAA//8AAP//AAD//wAA//sAAP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gv8AAP//AAD//wAA//8AAP+VAACVAAAAAAAAAAAAAAAAAAAAAAAAAAAAAAAAAAAAAAAAAAAA&#10;AAAAAAAAAAAAAAAAAAAAAAAAAAAAAAAAAAAAAADGxgAA//8AAP//AAD//wAA//8AAFp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P8AAAD/AAAA/wAAAP8AAAD/&#10;AAAA/wAAAP8AAAD/AAAA/wAAAP8AAAD/AAAA/wAAAP8AAAD/AAAA/wAAAP8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s4AAP//AAD//wAA//8AAP//&#10;AAB5eQAAAAAAAAAAAAAAAAAAAAAAAAAAAAAAAAAAAAAAAAAAAAAAAAAAAAAAAAAAAAAAAAAAAAAA&#10;AAAAAAAAAAAAAAAAAAAAAAAAAAAAAAAAAAAAAAAAAAAAAAAAAAAApwAAp/8AAP//AAD//wAA//8A&#10;AP+KAAC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EAAFH/AAD//wAA//8AAP//AAD/xgAAxgAAAAAAAAAAAAAAAAAAAAAAAAAAAAAA&#10;AAAAAAAAAAAAAAAAAAAAAAAAAAAAAAAAAAAAAAAAAAAAAAAAAAAAkJAAAP//AAD//wAA//8AAP//&#10;AACPj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B/AAAAKwAA&#10;ACsAAAArAAAAKwAAACsAAAArAAAAKwAAACsAAAArAAAAKwAAACsAAAArAAAAKwAAACsAAAB/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hoAAP//AAD//wAA&#10;//8AAP//AAD//wAAJCQAAAAAAAAAAAAAAAAAAAAAAAAAAAAAAAAAAAAAAAAAAAAAAAAAAAAAAAAA&#10;AAAAAAAAAAAAAAAAAAAAAAAAAAAAAAAAAAAAAAAAAAAAAAAAAAAAAAAAAAAAAwAAA+wAAOz/AAD/&#10;/wAA//8AAP//AAD/QgAAQ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gAAAg/wAA//8AAP//AAD//wAA//UAAPUDAAADAAAAAAAAAAAA&#10;AAAAAAAAAAAAAAAAAAAAAAAAAAAAAAAAAAAAAAAAAAAAAAAAAAAAAAAAAAAAAAAAAFtbAAD//wAA&#10;//8AAP//AAD//wAAxc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AAAAGgAAAAAAAAAAAAAAAAAAAAAAAAAAAAAAAAAAAAAAAAAAAAAAAAAAAAAAAAAAAAAAAAAAAAAA&#10;AAAAAAAAGgAAAM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Bg&#10;AAD//wAA//8AAP//AAD//wAA6OgAAAAAAAAAAAAAAAAAAAAAAAAAAAAAAAAAAAAAAAAAAAAAAAAA&#10;AAAAAAAAAAAAAAAAAAAAAAAAAAAAAAAAAAAAAAAAAAAAAAAAAAAAAAAAAAAAAAAAAAAAAAAAADUA&#10;ADX/AAD//wAA//8AAP//AAD/9QAA9Qc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e4AAO7/AAD//wAA//8AAP//AAD/KQAA&#10;KQAAAAAAAAAAAAAAAAAAAAAAAAAAAAAAAAAAAAAAAAAAAAAAAAAAAAAAAAAAAAAAAAAAAAAAAAAA&#10;AAAmJgAA//8AAP//AAD//wAA//8AAPb2AAAE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jwAAAA0AAAAAAAAAAAAAAAAAAAAAAAAAAAAAAAAAAAAAAAAAAAAAAAAAAAAAAAAA&#10;AAAAAAAAAAAAAAAAAAAAAA0AAACP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npwAA//8AAP//AAD//wAA//8AAIqKAAAAAAAAAAAAAAAAAAAAAAAAAAAAAAAAAAAA&#10;AAAAAAAAAAAAAAAAAAAAAAAAAAAAAAAAAAAAAAAAAAAAAAAAAAAAAAAAAAAAAAAAAAAAAAAAAAAA&#10;AAAAAAAAAAB8AAB8/wAA//8AAP//AAD//wAA/7QAAL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9AAC9/wAA//8AAP//&#10;AAD//wAA/1oAAFoAAAAAAAAAAAAAAAAAAAAAAAAAAAAAAAAAAAAAAAAAAAAAAAAAAAAAAAAAAAAA&#10;AAAAAAAAAAAAAAAAAgIAAO/vAAD//wAA//8AAP//AAD//wAALy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DAwAA7OwAAP//AAD//wAA//8AAP//AABCQgAAAAAAAAAAAAAAAAAAAAAA&#10;AAAAAAAAAAAAAAAAAAAAAAAAAAAAAAAAAAAAAAAAAAAAAAAAAAAAAAAAAAAAAAAAAAAAAAAAAAAA&#10;AAAAAAAAAAAAAAAAAAAAAAAAwwAAw/8AAP//AAD//wAA//8AAP9tAAB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AAA&#10;jP8AAP//AAD//wAA//8AAP+LAACLAAAAAAAAAAAAAAAAAAAAAAAAAAAAAAAAAAAAAAAAAAAAAAAA&#10;AAAAAAAAAAAAAAAAAAAAAAAAAAAAAAAAAAC7uwAA//8AAP//AAD//wAA//8AAGV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BHAAAAVQAAAC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TUAAP//AAD//wAA//8AAP//AAD19QAABwcAAAAAAAAA&#10;AAAAAAAAAAAAAAAAAAAAAAAAAAAAAAAAAAAAAAAAAAAAAAAAAAAAAAAAAAAAAAAAAAAAAAAAAAAA&#10;AAAAAAAAAAAAAAAAAAAAAAAAAAAAAAAADwAAD/wAAPz/AAD//wAA//8AAP//AAD/JgAAJ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sAAFv/AAD//wAA//8AAP//AAD/vAAAvAAAAAAAAAAAAAAAAAAAAAAAAAAAAAAAAAAA&#10;AAAAAAAAAAAAAAAAAAAAAAAAAAAAAAAAAAAAAAAAAAAAAAAAhoYAAP//AAD//wAA//8AAP//AACa&#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QAAACsAAAArAAAAKwAAACsA&#10;AAAdAAAAAAAAAAAAAAAAAAAAAAAAAHIAAADxAAAA/wAAAP8AAAD/AAAAxg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x8AAD//wAA//8AAP//AAD//wAAtLQA&#10;AAAAAAAAAAAAAAAAAAAAAAAAAAAAAAAAAAAAAAAAAAAAAAAAAAAAAAAAAAAAAAAAAAAAAAAAAAAA&#10;AAAAAAAAAAAAAAAAAAAAAAAAAAAAAAAAAAAAAAAAAAAAAFIAAFL/AAD//wAA//8AAP//AAD/3wAA&#10;3w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AAAp/wAA//8AAP//AAD//wAA/+0AAO0BAAABAAAAAAAAAAAAAAAA&#10;AAAAAAAAAAAAAAAAAAAAAAAAAAAAAAAAAAAAAAAAAAAAAAAAAAAAAAAAAAAAAFBQAAD//wAA//8A&#10;AP//AAD//wAAz8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IAAAD/AAAA&#10;/wAAAPEAAACMAAAARwAAAAAAAAAAAAAAAAAAAH8AAAD/AAAA/wAAAP8AAAD/AAAA/wAAAP8AAADG&#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DwwAA//8AAP//AAD/&#10;/wAA//8AAG1tAAAAAAAAAAAAAAAAAAAAAAAAAAAAAAAAAAAAAAAAAAAAAAAAAAAAAAAAAAAAAAAA&#10;AAAAAAAAAAAAAAAAAAAAAAAAAAAAAAAAAAAAAAAAAAAAAAAAAAAAAAAAAACZAACZ/wAA//8AAP//&#10;AAD//wAA/5gAAJ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AAA/UAAPX/AAD//wAA//8AAP//AAD/HwAAHwAA&#10;AAAAAAAAAAAAAAAAAAAAAAAAAAAAAAAAAAAAAAAAAAAAAAAAAAAAAAAAAAAAAAAAAAAAAAAAAAAb&#10;GwAA//8AAP//AAD//wAA//8AAPz8AAAKC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JwAAAANAAAAAAAAAAAAAAAAAAAAAAAAADcAAADxAAAA/wAAAP8AAACMAAAADQAA&#10;AAAAAAA3AAAA8QAAAH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PDwAA/PwA&#10;AP//AAD//wAA//8AAP//AAAmJgAAAAAAAAAAAAAAAAAAAAAAAAAAAAAAAAAAAAAAAAAAAAAAAAAA&#10;AAAAAAAAAAAAAAAAAAAAAAAAAAAAAAAAAAAAAAAAAAAAAAAAAAAAAAAAAAAAAAAAAAABAAAB4AAA&#10;4P8AAP//AAD//wAA//8AAP9RAAB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HAADH/wAA//8AAP//AAD/&#10;/wAA/1AAAFAAAAAAAAAAAAAAAAAAAAAAAAAAAAAAAAAAAAAAAAAAAAAAAAAAAAAAAAAAAAAAAAAA&#10;AAAAAAAAAAAAAAAAAObmAAD//wAA//8AAP//AAD//wAAOj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KoAAAAAAAAAAAAAAAAAAAAAAAAAAAAAAAAAAACqAAAA/wAAAP8AAACq&#10;AAAAAAAAAAAAAAAAAAAAAAAAAFUAAADG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UlIAAP//AAD//wAA//8AAP//AADf3wAAAQEAAAAAAAAAAAAAAAAAAAAAAAAAAAAAAAAAAAAA&#10;AAAAAAAAAAAAAAAAAAAAAAAAAAAAAAAAAAAAAAAAAAAAAAAAAAAAAAAAAAAAAAAAAAAAAAAAAAAA&#10;AAAAJwAAJ/8AAP//AAD//wAA//8AAP/8AAD8DwAAD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gAAlv8A&#10;AP//AAD//wAA//8AAP+BAACBAAAAAAAAAAAAAAAAAAAAAAAAAAAAAAAAAAAAAAAAAAAAAAAAAAAA&#10;AAAAAAAAAAAAAAAAAAAAAAAAAAAAAACwsAAA//8AAP//AAD//wAA//8AAG9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MYAAABVAAAAAAAAAAAAAAAAAAAAAAAAAAAAAABVAAAA/wAA&#10;AP8AAADkAAAAGgAAAAAAAAAAAAAAAAAAAAAAAAAaAAAAyQ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mZAAD//wAA//8AAP//AAD//wAAmJgAAAAAAAAAAAAAAAAAAAAAAAAAAAAA&#10;AAAAAAAAAAAAAAAAAAAAAAAAAAAAAAAAAAAAAAAAAAAAAAAAAAAAAAAAAAAAAAAAAAAAAAAAAAAA&#10;AAAAAAAAAAAAAAAAAG4AAG7/AAD//wAA//8AAP//AAD/wgAAw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UAAGX/AAD//wAA//8AAP//AAD/sgAAsgAAAAAAAAAAAAAAAAAAAAAAAAAAAAAAAAAAAAAA&#10;AAAAAAAAAAAAAAAAAAAAAAAAAAAAAAAAAAAAAAAAAAAAe3sAAP//AAD//wAA//8AAP//AAClp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JAAAAGgAAAAAAAAAAAAAAAAAAAAAAAAAN&#10;AAAAxgAAAP8AAAD/AAAAfwAAAAAAAAAAAAAAAAAAAAAAAAAAAAAAGgAAAM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BAADg4AAA//8AAP//AAD//wAA//8AAFFRAAAAAAAAAAAAAAAA&#10;AAAAAAAAAAAAAAAAAAAAAAAAAAAAAAAAAAAAAAAAAAAAAAAAAAAAAAAAAAAAAAAAAAAAAAAAAAAA&#10;AAAAAAAAAAAAAAAAAAAAAAAAAAAAAAC1AAC1/wAA//8AAP//AAD//wAA/3sAAH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zAAAz/wAA//8AAP//AAD//wAA/+QAAOQAAAAAAAAAAAAAAAAAAAAAAAAA&#10;AAAAAAAAAAAAAAAAAAAAAAAAAAAAAAAAAAAAAAAAAAAAAAAAAAAAAAAAAEZGAAD//wAA//8AAP//&#10;AAD//wAA//8AAAU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QAAABoAAAAAAAAAAAAA&#10;AAAAAAAAAAAAVQAAAP8AAAD/AAAAxgAAAA0AAAAAAAAAAAAAAAAAAAAAAAAAAAAAADcAAAC5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JwAA//8AAP//AAD//wAA//8AAPz8AAAPDwAA&#10;AAAAAAAAAAAAAAAAAAAAAAAAAAAAAAAAAAAAAAAAAAAAAAAAAAAAAAAAAAAAAAAAAAAAAAAAAAAA&#10;AAAAAAAAAAAAAAAAAAAAAAAAAAAAAAAAAAAAAAAHAAAH9QAA9f8AAP//AAD//wAA//8AAP80AAA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B/sAAPv/AAD//wAA//8AAP//AAD/FQAAFQAAAAAA&#10;AAAAAAAAAAAAAAAAAAAAAAAAAAAAAAAAAAAAAAAAAAAAAAAAAAAAAAAAAAAAAAAAAAAAAAASEgAA&#10;//8AAP//AAD//wAA//8AAP//AAB0d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BV&#10;AAAAAAAAAAAAAAAAAAAAGgAAAOQAAAD/AAAA/wAAAFUAAAAAAAAAAAAAAAAAAAAAAAAAAAAAAAAA&#10;AABV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m4AAP//AAD//wAA//8AAP//&#10;AADCwgAAAAAAAAAAAAAAAAAAAAAAAAAAAAAAAAAAAAAAAAAAAAAAAAAAAAAAAAAAAAAAAAAAAAAA&#10;AAAAAAAAAAAAAAAAAAAAAAAAAAAAAAAAAAAAAAAAAAAAAAAAAAAAQwAAQ/8AAP//AAD//wAA//8A&#10;AP/rAADrAg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RAADR/wAA//8AAP//AAD//wAA&#10;/0YAAEYAAAAAAAAAAAAAAAAAAAAAAAAAAAAAAAAAAAAAAAAAAAAAAAAAAAAAAAAAAAAAAAAAAAAA&#10;AAAAAAAAAAAAAMLCAAD//wAA//8AAP//AAD//wAA9fUAACA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8QAAAFUAAAAAAAAAKgAAANQAAAD/AAAA/wAAAKoAAAAAAAAAAAAAAAAAAAAAAAAA&#10;AAAAAAAAAAAaAAAA5AAAAF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W1AAD//wAA&#10;//8AAP//AAD//wAAe3sAAAAAAAAAAAAAAAAAAAAAAAAAAAAAAAAAAAAAAAAAAAAAAAAAAAAAAAAA&#10;AAAAAAAAAAAAAAAAAAAAAAAAAAAAAAAAAAAAAAAAAAAAAAAAAAAAAAAAAAAAAAAAAIoAAIr/AAD/&#10;/wAA//8AAP//AAD/pgAAp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oAAAoP8AAP//&#10;AAD//wAA//8AAP93AAB3AAAAAAAAAAAAAAAAAAAAAAAAAAAAAAAAAAAAAAAAAAAAAAAAAAAAAAAA&#10;AAAAAAAAAAAAAAAAAAAAAAAAAAA4OAAA/v4AAP//AAD//wAA//8AAP//AAC1tQAAAQ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wAAAP8AAAD/AAAA/wAAAOQAAAAaAAAAAAAAAAAA&#10;AAAAAAAAAAAAAAAAAAAqAAAAxgAAA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H&#10;AAD19QAA//8AAP//AAD//wAA//8AADQ0AAAAAAAAAAAAAAAAAAAAAAAAAAAAAAAAAAAAAAAAAAAA&#10;AAAAAAAAAAAAAAAAAAAAAAAAAAAAAAAAAAAAAAAAAAAAAAAAAAAAAAAAAAAAAAAAAAAAAAAAAAAA&#10;AADfAADf/wAA//8AAP//AAD//wAA/18AA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4AAG7/AAD//wAA//8AAP//AAD/qQAAqQAAAAAAAAAAAAAAAAAAAAAAAAAAAAAAAAAAAAAAAAAA&#10;AAAAAAAAAAAAAAAAAAAAAAAAAAAAAAAAAAAAAAAAAAAAAJWVAAD//wAA//8AAP//AAD//wAA//8A&#10;AFR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AAAAP8AAAD/AAAA/wAAANQAAAAqAAAA&#10;AAAAAAAAAAAAAAAADQAAAGQAAADUAAAA/wAAAP8AAAD/AAAAjA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DQwAA//8AAP//AAD//wAA//8AAOvrAAACAgAAAAAAAAAAAAAAAAAAAAAAAAAAAAAA&#10;AAAAAAAAAAAAAAAAAAAAAAAAAAAAAAAAAAAAAAAAAAAAAAAAAAAAAAAAAAAAAAAAAAAAAAAAAAAA&#10;AAAAAAAAAAAhAAAh/wAA//8AAP//AAD//wAA//8AAP8Z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9AAA9/wAA//8AAP//AAD//wAA/9oAANoAAAAAAAAAAAAAAAAAAAAAAAAAAAAA&#10;AAAAAAAAAAAAAAAAAAAAAAAAAAAAAAAAAAAAAAAAAAAAAAAAAAAAAAAAAAAPDwAA5+cAAP//AAD/&#10;/wAA//8AAP//AADm5gAADw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AAAAOgAAAB0A&#10;AAAAAAAAAAAAAAAAAAAAAAAAAAAAAAAAAAAdAAAAKwAAACsAAAArAAAAKwAAAB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ooAAP//AAD//wAA//8AAP//AACmpgAAAAAAAAAAAAAAAAAAAAAA&#10;AAAAAAAAAAAAAAAAAAAAAAAAAAAAAAAAAAAAAAAAAAAAAAAAAAAAAAAAAAAAAAAAAAAAAAAAAAAA&#10;AAAAAAAAAAAAAAAAAAAAAAAAcAAAcP8AAP//AAD//wAA//8AAP/QAAD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gAADv8AAP//AAD//wAA//8AAP//AAD/DwAADwAAAAAAAAAA&#10;AAAAAAAAAAAAAAAAAAAAAAAAAAAAAAAAAAAAAAAAAAAAAAAAAAAAAAAAAAAAAAAAAAAAAAAAAAAA&#10;AFVVAAD//wAA//8AAP//AAD//wAA//8AAJS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IAAP//AAD//wAA//8AAP//AAD//wAAX18AAAAAAAAA&#10;AAAAAAAAAAAAAAAAAAAAAAAAAAAAAAAAAAAAAAAAAAAAAAAAAAAAAAAAAAAAAAAAAAAAAAAAAAAA&#10;AAAAAAAAAAAAAAAAAAAAAAAAAAAAAAAAAAAAAMAAAMD/AAD//wAA//8AAP//AAD/g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Da/wAA//8AAP//AAD//wAA/0AA&#10;AEAAAAAAAAAAAAAAAAAAAAAAAAAAAAAAAAAAAAAAAAAAAAAAAAAAAAAAAAAAAAAAAAAAAAAAAAAA&#10;AAAAAAAAAAAAAAABAQAAtbUAAP//AAD//wAA//8AAP//AAD+/gAANz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5eAAD//wAA//8AAP//AAD//wAA//8A&#10;ABkZAAAAAAAAAAAAAAAAAAAAAAAAAAAAAAAAAAAAAAAAAAAAAAAAAAAAAAAAAAAAAAAAAAAAAAAA&#10;AAAAAAAAAAAAAAAAAAAAAAAAAAAAAAAAAAAAAAAAAAAAABQAABT9AAD9/wAA//8AAP//AAD//wAA&#10;/zAAAD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wAAp/8AAP//AAD/&#10;/wAA//8AAP9zAABzAAAAAAAAAAAAAAAAAAAAAAAAAAAAAAAAAAAAAAAAAAAAAAAAAAAAAAAAAAAA&#10;AAAAAAAAAAAAAAAAAAAAAAAAAAAAAAAAACAgAAD29gAA//8AAP//AAD//wAA//8AAML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oKAADj4wAA//8AAP//AAD/&#10;/wAA//8AAMXFAAAAAAAAAAAAAAAAAAAAAAAAAAAAAAAAAAAAAAAAAAAAAAAAAAAAAAAAAAAAAAAA&#10;AAAAAAAAAAAAAAAAAAAAAAAAAAAAAAAAAAAAAAAAAAAAAAAAAAAAAAAAAABgAABg/wAA//8AAP//&#10;AAD//wAA/+AAAOAB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QA&#10;AHT/AAD//wAA//8AAP//AAD/pgAApgAAAAAAAAAAAAAAAAAAAAAAAAAAAAAAAAAAAAAAAAAAAAAA&#10;AAAAAAAAAAAAAAAAAAAAAAAAAAAAAAAAAAAAAAAAAAAAAAAAAAAAdXUAAP//AAD//wAA//8AAP//&#10;AAD//wAAER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6egAA//8A&#10;AP//AAD//wAA//8AAP//AABBQQAAAAAAAAAAAAAAAAAAAAAAAAAAAAAAAAAAAAAAAAAAAAAAAAAA&#10;AAAAAAAAAAAAAAAAAAAAAAAAAAAAAAAAAAAAAAAAAAAAAAAAAAAAAAAAAAAAAAAAAAAAAAAAsAAA&#10;sP8AAP//AAD//wAA//8AAP+Q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BAABB/wAA//8AAP//AAD//wAA/9oAANoAAAAAAAAAAAAAAAAAAAAAAAAAAAAAAAAA&#10;AAAAAAAAAAAAAAAAAAAAAAAAAAAAAAAAAAAAAAAAAAAAAAAAAAAAAAAAAAAAAAAAAAUFAAD//wAA&#10;//8AAP//AAD//wAA//8AAEV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X&#10;FwAA8/MAAP//AAD//wAA//8AAP//AACysgAAAAAAAAAAAAAAAAAAAAAAAAAAAAAAAAAAAAAAAAAA&#10;AAAAAAAAAAAAAAAAAAAAAAAAAAAAAAAAAAAAAAAAAAAAAAAAAAAAAAAAAAAAAAAAAAAAAAAAAAAA&#10;AAAACgAACvYAAPb/AAD//wAA//8AAP//AAD/QAAAQ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wAAD/8AAP//AAD//wAA//8AAP//AAD/DwAADwAAAAAAAAAAAAAA&#10;AAAAAAAAAAAAAAAAAAAAAAAAAAAAAAAAAAAAAAAAAAAAAAAAAAAAAAAAAAAAAAAAAAAAAAAAAAAA&#10;AAAAAAAApqYAAP//AAD//wAA//8AAP//AAB6e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5cAAP//AAD//wAA//8AAP//AAD8/AAAKSkAAAAAAAAAAAAAAAAAAAAAAAAAAAAA&#10;AAAAAAAAAAAAAAAAAAAAAAAAAAAAAAAAAAAAAAAAAAAAAAAAAAAAAAAAAAAAAAAAAAAAAAAAAAAA&#10;AAAAAAAAAAAAAAAAAFAAAFD/AAD//wAA//8AAP//AAD/7QAA7QQ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Da/wAA//8AAP//AAD//wAA/0AAAEAA&#10;AAAAAAAAAAAAAAAAAAAAAAAAAAAAAAAAAAAAAAAAAAAAAAAAAAAAAAAAAAAAAAAAAAAAAAAAAAAA&#10;AAAAAAAAAAAAAAAAAAAAAHBwAAD//wAA//8AAP//AAD//wAAr6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ioAAPz8AAD//wAA//8AAP//AAD//wAAlpYAAAAAAAAAAAAAAAAAAAAA&#10;AAAAAAAAAAAAAAAAAAAAAAAAAAAAAAAAAAAAAAAAAAAAAAAAAAAAAAAAAAAAAAAAAAAAAAAAAAAA&#10;AAAAAAAAAAAAAAAAAAAAAAAAAAAAAACgAACg/wAA//8AAP//AAD//wAA/6AAAK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pwAAp/8AAP//AAD//wAA&#10;//8AAP9zAABzAAAAAAAAAAAAAAAAAAAAAAAAAAAAAAAAAAAAAAAAAAAAAAAAAAAAAAAAAAAAAAAA&#10;AAAAAAAAAAAAAAAAAAAAAAAAAAAAAAAAAAA7OwAA//8AAP//AAD//wAA//8AAOX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OzAAD//wAA//8AAP//AAD//wAA8vIAABYWAAAAAAAA&#10;AAAAAAAAAAAAAAAAAAAAAAAAAAAAAAAAAAAAAAAAAAAAAAAAAAAAAAAAAAAAAAAAAAAAAAAAAAAA&#10;AAAAAAAAAAAAAAAAAAAAAAAAAAAAAAAAAAAAAAAEAAAE7QAA7f8AAP//AAD//wAA//8AAP9QAAB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QAAHT/&#10;AAD//wAA//8AAP//AAD/pgAApgAAAAAAAAAAAAAAAAAAAAAAAAAAAAAAAAAAAAAAAAAAAAAAAAAA&#10;AAAAAAAAAAAAAAAAAAAAAAAAAAAAAAAAAAAAAAAAAAAAAAAACgoAAPz8AAD//wAA//8AAP//AAD/&#10;/wAAGh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gAAAA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JCAAD//wAA//8AAP//AAD//wAA//8AAHl5&#10;AAAAAAAAAAAAAAAAAAAAAAAAAAAAAAAAAAAAAAAAAAAAAAAAAAAAAAAAAAAAAAAAAAAAAAAAAAAA&#10;AAAAAAAAAAAAAAAAAAAAAAAAAAAAAAAAAAAAAAAAAAAAAAAAAAAAQAAAQP8AAP//AAD//wAA//8A&#10;AP/2AAD2CgAAC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BAABB/wAA//8AAP//AAD//wAA/9oAANoAAAAAAAAAAAAAAAAAAAAAAAAAAAAAAAAAAAAA&#10;AAAAAAAAAAAAAAAAAAAAAAAAAAAAAAAAAAAAAAAAAAAAAAAAAAAAAAAAAAAAAAAAAADQ0AAA//8A&#10;AP//AAD//wAA//8AAE9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Lk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HxwAA//8AAP//AAD//wAA&#10;//8AAOPjAAAJCQAAAAAAAAAAAAAAAAAAAAAAAAAAAAAAAAAAAAAAAAAAAAAAAAAAAAAAAAAAAAAA&#10;AAAAAAAAAAAAAAAAAAAAAAAAAAAAAAAAAAAAAAAAAAAAAAAAAAAAAAAAAAAAAAAAAJAAAJD/AAD/&#10;/wAA//8AAP//AAD/sAAAs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wAAD/8AAP//AAD//wAA//8AAP//AAD/DwAADwAAAAAAAAAAAAAAAAAA&#10;AAAAAAAAAAAAAAAAAAAAAAAAAAAAAAAAAAAAAAAAAAAAAAAAAAAAAAAAAAAAAAAAAAAAAAAAAAAA&#10;AAAAm5sAAP//AAD//wAA//8AAP//AACFh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nAAAAKoAAACqAAAAqgAAAKoAAACqAAAAqgAAAKoA&#10;AACqAAAAqgAAAKoAAACqAAAAqgAAAKoAAACqAAAAqgAAALcAAAD/AA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iIgAA//8AAP//&#10;AAD//wAA//8AAP//AABdXQAAAAAAAAAAAAAAAAAAAAAAAAAAAAAAAAAAAAAAAAAAAAAAAAAAAAAA&#10;AAAAAAAAAAAAAAAAAAAAAAAAAAAAAAAAAAAAAAAAAAAAAAAAAAAAAAAAAAAAAAAAAAAAAAAAAAEA&#10;AAHgAADg/wAA//8AAP//AAD//wAA/2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Da/wAA//8AAP//AAD//wAA/0AAAEAAAAAA&#10;AAAAAAAAAAAAAAAAAAAAAAAAAAAAAAAAAAAAAAAAAAAAAAAAAAAAAAAAAAAAAAAAAAAAAAAAAAAA&#10;AAAAAAAAAAAAAAAAAGZmAAD//wAA//8AAP//AAD//wAAur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MYAAAD/AAAA/wAAAP8AAAD/AAAA&#10;/wAAAP8AAAD/AAAA/wAAAP8AAAD/AAAA/wAAAP8AAAD/AAAA/wAAAP8AAAD/AAAA/wAAAMY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nIAAP//AAD//wAA//8AAP//AAD//wAAAgIAAAAAAAAAAAAAAAAAAAAAAAAAAAAAAAAAAAAAAAAA&#10;AAAAAAAAAAAAAAAAAAAAAAAAAAAAAAAAAAAAAAAAAAAAAAAAAAAAAAAAAAAAAAAAAAAAAAAAAAAA&#10;AAAAAAAAAAAwAAAw/wAA//8AAP//AAD//wAA//0AAP0UAAA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wAAp/8AAP//AAD//wAA//8A&#10;AP9zAABzAAAAAAAAAAAAAAAAAAAAAAAAAAAAAAAAAAAAAAAAAAAAAAAAAAAAAAAAAAAAAAAAAAAA&#10;AAAAAAAAAAAAAAAAAAAAAAAAAAAAAAAwMAAA//8AAP//AAD//wAA//8AAO/vAAAB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wAAAPEA&#10;AADUAAAA1AAAANQAAADUAAAA1AAAAPEAAAD/AAAA8QAAANQAAADUAAAA1AAAANQAAADUAAAA8QAA&#10;APEAAADG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PDAAD//wAA//8AAP//AAD//wAAf38AAAAAAAAAAAAAAAAAAAAAAAAAAAAAAAAA&#10;AAAAAAAAAAAAAAAAAAAAAAAAAAAAAAAAAAAAAAAAAAAAAAAAAAAAAAAAAAAAAAAAAAAAAAAAAAAA&#10;AAAAAAAAAAAAAAAAAAAAAAAAgAAAgP8AAP//AAD//wAA//8AAP/AAAD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QAAHT/AAD/&#10;/wAA//8AAP//AAD/pgAApgAAAAAAAAAAAAAAAAAAAAAAAAAAAAAAAAAAAAAAAAAAAAAAAAAAAAAA&#10;AAAAAAAAAAAAAAAAAAAAAAAAAAAAAAAAAAAAAAAAAAAABQUAAPf3AAD//wAA//8AAP//AAD//wAA&#10;JS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MYAAAANAAAAAAAAAAAAAAAAAAAAAAAAAFUAAADGAAAAKgAAAAAAAAAAAAAAAAAAAAAAAAAA&#10;AAAAAAAAAA0AAACPAAAAN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cXAAD+/gAA//8AAP//AAD//wAA//8AAC4uAAAAAAAAAAAAAAAAAAAA&#10;AAAAAAAAAAAAAAAAAAAAAAAAAAAAAAAAAAAAAAAAAAAAAAAAAAAAAAAAAAAAAAAAAAAAAAAAAAAA&#10;AAAAAAAAAAAAAAAAAAAAAAAAAAAAAAAAAAAAANoAANr/AAD//wAA//8AAP//AAD/c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BAABB/wAA//8AAP//AAD//wAA/9oAANoAAAAAAAAAAAAAAAAAAAAAAAAAAAAAAAAAAAAAAAAA&#10;AAAAAAAAAAAAAAAAAAAAAAAAAAAAAAAAAAAAAAAAAAAAAAAAAAAAAAAAAAAAAADGxgAA//8AAP//&#10;AAD//wAA//8AAFp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BXAAAADQAAAAAAAAAAAAAAAAAAAA0AAAC5AAAANwAAAAAAAAAAAAAAAAAA&#10;AAAAAAAAAAAAAAAAAAAAAAAAAAAAGgAAAI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lZQAA//8AAP//AAD//wAA//8AAN3dAAABAQAAAAAA&#10;AAAAAAAAAAAAAAAAAAAAAAAAAAAAAAAAAAAAAAAAAAAAAAAAAAAAAAAAAAAAAAAAAAAAAAAAAAAA&#10;AAAAAAAAAAAAAAAAAAAAAAAAAAAAAAAAAAAAAAAAAAAAACUAACX/AAD//wAA//8AAP//AAD//wAA&#10;/yEAAC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wAAD/8AAP//AAD//wAA//8AAP//AAD/DwAADwAAAAAAAAAAAAAAAAAAAAAA&#10;AAAAAAAAAAAAAAAAAAAAAAAAAAAAAAAAAAAAAAAAAAAAAAAAAAAAAAAAAAAAAAAAAAAAAAAAAAAA&#10;kJAAAP//AAD//wAA//8AAP//AACPj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QAAABoAAAAA&#10;AAAAAAAAAAAAAAAAAAAAAAAAAAAAAAAAAAAAAAAAABoAAADJ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trYAAP//AAD//wAA//8AAP//AACM&#10;jAAAAAAAAAAAAAAAAAAAAAAAAAAAAAAAAAAAAAAAAAAAAAAAAAAAAAAAAAAAAAAAAAAAAAAAAAAA&#10;AAAAAAAAAAAAAAAAAAAAAAAAAAAAAAAAAAAAAAAAAAAAAAAAAAAAAAAAAAB6AAB6/wAA//8AAP//&#10;AAD//wAA/88AAM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Da/wAA//8AAP//AAD//wAA/0AAAEAAAAAAAAAA&#10;AAAAAAAAAAAAAAAAAAAAAAAAAAAAAAAAAAAAAAAAAAAAAAAAAAAAAAAAAAAAAAAAAAAAAAAAAAAA&#10;AAAAAAAAAAAAAFtbAAD//wAA//8AAP//AAD//wAAxc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LkAAAA3AAAAAAAAAAAAAAAAAAAAAAAAAAAAAAAAAAAAAAAAAAAAAAB/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g4AAPn5AAD//wAA//8A&#10;AP//AAD//wAAPDwAAAAAAAAAAAAAAAAAAAAAAAAAAAAAAAAAAAAAAAAAAAAAAAAAAAAAAAAAAAAA&#10;AAAAAAAAAAAAAAAAAAAAAAAAAAAAAAAAAAAAAAAAAAAAAAAAAAAAAAAAAAAAAAAAAAAAAAAAzwAA&#10;z/8AAP//AAD//wAA//8AAP95AAB5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wAAp/8AAP//AAD//wAA//8AAP9z&#10;AABzAAAAAAAAAAAAAAAAAAAAAAAAAAAAAAAAAAAAAAAAAAAAAAAAAAAAAAAAAAAAAAAAAAAAAAAA&#10;AAAAAAAAAAAAAAAAAAAAAAAAAAAmJgAA//8AAP//AAD//wAA//8AAPb2AAAE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5AAAACoAAAAAAAAAAAAAAAAAAAAAAAAAAAAAAAAAAABiAAAA8QAAAMY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dXAAD/&#10;/wAA//8AAP//AAD//wAA6ekAAAMDAAAAAAAAAAAAAAAAAAAAAAAAAAAAAAAAAAAAAAAAAAAAAAAA&#10;AAAAAAAAAAAAAAAAAAAAAAAAAAAAAAAAAAAAAAAAAAAAAAAAAAAAAAAAAAAAAAAAAAAAAAAAAAAA&#10;AAAAJQAAJf8AAP//AAD//wAA//8AAP//AAD/JAAAJ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QAAHT/AAD//wAA&#10;//8AAP//AAD/pgAApgAAAAAAAAAAAAAAAAAAAAAAAAAAAAAAAAAAAAAAAAAAAAAAAAAAAAAAAAAA&#10;AAAAAAAAAAAAAAAAAAAAAAAAAAAAAAAAAAAAAAAAAgIAAO/vAAD//wAA//8AAP//AAD//wAALy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AAAAqQAAAGIAAABVAAAAVQAAAHEAAADUAAAA&#10;/wAAAP8AAAB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oqAAA//8AAP//AAD//wAA//8AAJqaAAAAAAAAAAAAAAAAAAAAAAAAAAAAAAAAAAAAAAAA&#10;AAAAAAAAAAAAAAAAAAAAAAAAAAAAAAAAAAAAAAAAAAAAAAAAAAAAAAAAAAAAAAAAAAAAAAAAAAAA&#10;AAAAAAAAAAAAAAAAAHoAAHr/AAD//wAA//8AAP//AAD/zwAAz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B&#10;AABB/wAA//8AAP//AAD//wAA/9oAANoAAAAAAAAAAAAAAAAAAAAAAAAAAAAAAAAAAAAAAAAAAAAA&#10;AAAAAAAAAAAAAAAAAAAAAAAAAAAAAAAAAAAAAAAAAAAAAAAAAAAAAAAAAAC7uwAA//8AAP//AAD/&#10;/wAA//8AAGV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D/AAAA/wAAAP8A&#10;AAD/AAAA/wAAAP8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HBwAA8vIAAP//AAD//wAA//8AAP//AABJSQAAAAAAAAAAAAAAAAAAAAAAAAAA&#10;AAAAAAAAAAAAAAAAAAAAAAAAAAAAAAAAAAAAAAAAAAAAAAAAAAAAAAAAAAAAAAAAAAAAAAAAAAAA&#10;AAAAAAAAAAAAAAAAAAAAAAAAAAAAAADPAADP/wAA//8AAP//AAD//wAA/3kAAH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wAAD/8AAP//AAD//wAA//8AAP//AAD/DwAADwAAAAAAAAAAAAAAAAAAAAAAAAAA&#10;AAAAAAAAAAAAAAAAAAAAAAAAAAAAAAAAAAAAAAAAAAAAAAAAAAAAAAAAAAAAAAAAAAAAAAAAhoYA&#10;AP//AAD//wAA//8AAP//AACam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xgAAAP8AAAD/AAAA/wAAAMYAAAA4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SkoAAP//AAD//wAA//8AAP//AADy8gAABwcAAAAAAAAAAAAA&#10;AAAAAAAAAAAAAAAAAAAAAAAAAAAAAAAAAAAAAAAAAAAAAAAAAAAAAAAAAAAAAAAAAAAAAAAAAAAA&#10;AAAAAAAAAAAAAAAAAAAAAAAAAAAAAAAAAAAAAAAlAAAl/wAA//8AAP//AAD//wAA//8AAP8kAAAk&#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Da/wAA//8AAP//AAD//wAA/0AAAEAAAAAAAAAAAAAA&#10;AAAAAAAAAAAAAAAAAAAAAAAAAAAAAAAAAAAAAAAAAAAAAAAAAAAAAAAAAAAAAAAAAAAAAAAAAAAA&#10;AAAAAAAAAFBQAAD//wAA//8AAP//AAD//wAAz8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ubAAD//wAA//8AAP//AAD//wAAp6cAAAAA&#10;AAAAAAAAAAAAAAAAAAAAAAAAAAAAAAAAAAAAAAAAAAAAAAAAAAAAAAAAAAAAAAAAAAAAAAAAAAAA&#10;AAAAAAAAAAAAAAAAAAAAAAAAAAAAAAAAAAAAAAAAAAAAAAAAAAAAegAAev8AAP//AAD//wAA//8A&#10;AP/PAAD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pwAAp/8AAP//AAD//wAA//8AAP9zAABz&#10;AAAAAAAAAAAAAAAAAAAAAAAAAAAAAAAAAAAAAAAAAAAAAAAAAAAAAAAAAAAAAAAAAAAAAAAAAAAA&#10;AAAAAAAAAAAAAAAAAAAAAAAbGwAA//8AAP//AAD//wAA//8AAPz8AAAKC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AdAAAAAAAAAAAA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DAADq6gAA//8AAP//AAD//wAA&#10;//8AAFZWAAAAAAAAAAAAAAAAAAAAAAAAAAAAAAAAAAAAAAAAAAAAAAAAAAAAAAAAAAAAAAAAAAAA&#10;AAAAAAAAAAAAAAAAAAAAAAAAAAAAAAAAAAAAAAAAAAAAAAAAAAAAAAAAAAAAAAAAAM8AAM//AAD/&#10;/wAA//8AAP//AAD/eQAAe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QAAHT/AAD//wAA//8A&#10;AP//AAD/pgAApgAAAAAAAAAAAAAAAAAAAAAAAAAAAAAAAAAAAAAAAAAAAAAAAAAAAAAAAAAAAAAA&#10;AAAAAAAAAAAAAAAAAAAAAAAAAAAAAAAAAAAAAAAAAObmAAD//wAA//8AAP//AAD//wAAOj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AAALkAAAD/AAAA5AAAABoAAAAAAAAAVQAAAMYAAACc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8PAAA//8AAP//&#10;AAD//wAA//8AAPn5AAAODgAAAAAAAAAAAAAAAAAAAAAAAAAAAAAAAAAAAAAAAAAAAAAAAAAAAAAA&#10;AAAAAAAAAAAAAAAAAAAAAAAAAAAAAAAAAAAAAAAAAAAAAAAAAAAAAAAAAAAAAAAAAAAAAAAAACUA&#10;ACX/AAD//wAA//8AAP//AAD//wAA/yQAAC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BAABB&#10;/wAA//8AAP//AAD//wAA/+QAAOQAAAAAAAAAAAAAAAAAAAAAAAAAAAAAAAAAAAAAAAAAAAAAAAAA&#10;AAAAAAAAAAAAAAAAAAAAAAAAAAAAAAAAAAAAAAAAAAAAAAAAAAAAAACwsAAA//8AAP//AAD//wAA&#10;//8AAG9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wAAAOQAAAAaAAAAAAAAAAAAAAAA&#10;AAAAfwAAAMY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Y0AAP//AAD//wAA//8AAP//AAC1tQAAAAAAAAAAAAAAAAAAAAAAAAAAAAAAAAAAAAAAAAAAAAAA&#10;AAAAAAAAAAAAAAAAAAAAAAAAAAAAAAAAAAAAAAAAAAAAAAAAAAAAAAAAAAAAAAAAAAAAAAAAAAAA&#10;AAAAAAAAAAB6AAB6/wAA//8AAP//AAD//wAA/88AAM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wAAD/8AAP//AAD//wAA//8AAP//AAD/GAAAGAAAAAAAAAAAAAAAAAAAAAAAAAAAAAAA&#10;AAAAAAAAAAAAAAAAAAAAAAAAAAAAAAAAAAAAAAAAAAAAAAAAAAAAAAAAAAAAAAAAAAAAe3sAAP//&#10;AAD//wAA//8AAP//AAClp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D/AAAA1AAAALcAAADXAAAAGgAA&#10;AAAAAAAAAAAAAAAAADcAAADxAAAA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EAAN7eAAD//wAA//8AAP//AAD//wAAZGQAAAAAAAAAAAAAAAAAAAAAAAAAAAAAAAAA&#10;AAAAAAAAAAAAAAAAAAAAAAAAAAAAAAAAAAAAAAAAAAAAAAAAAAAAAAAAAAAAAAAAAAAAAAAAAAAA&#10;AAAAAAAAAAAAAAAAAAAAAAAAzwAAz/8AAP//AAD//wAA//8AAP95AAB5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VAADV/wAA//8AAP//AAD//wAA/1oAAFoAAAAAAAAAAAAAAAAA&#10;AAAAAAAAAAAAAAAAAAAAAAAAAAAAAAAAAAAAAAAAAAAAAAAAAAAAAAAAAAAAAAAAAAAAAAAAAAAA&#10;AAAAAEZGAAD//wAA//8AAP//AAD//wAA//8AAAE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fwAAAAAAAAAa&#10;AAAAyQAAABoAAAAAAAAAAAAAAAAAAAAaAAAA5AAAAMY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8vAAD//wAA//8AAP//AAD//wAA/f0AABYWAAAAAAAAAAAAAAAAAAAA&#10;AAAAAAAAAAAAAAAAAAAAAAAAAAAAAAAAAAAAAAAAAAAAAAAAAAAAAAAAAAAAAAAAAAAAAAAAAAAA&#10;AAAAAAAAAAAAAAAAAAAAAAAAAAAAAAAAJQAAJf8AAP//AAD//wAA//8AAP//AAD/JAAAJ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QAAkf8AAP//AAD//wAA//8AAP+eAACeAAAA&#10;AAAAAAAAAAAAAAAAAAAAAAAAAAAAAAAAAAAAAAAAAAAAAAAAAAAAAAAAAAAAAAAAAAAAAAAAAAAA&#10;AAAAAAAAAAAAAAAAAAASEgAA//8AAP//AAD//wAA//8AAP//AAB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QAA&#10;ABoAAAAAAAAAGgAAAMkAAAAaAAAAAAAAAAAAAAAAAAAAGgAAAOQ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gAAA//8AAP//AAD//wAA//8AAMLCAAAAAAAAAAAA&#10;AAAAAAAAAAAAAAAAAAAAAAAAAAAAAAAAAAAAAAAAAAAAAAAAAAAAAAAAAAAAAAAAAAAAAAAAAAAA&#10;AAAAAAAAAAAAAAAAAAAAAAAAAAAAAAAAAAAAAAAAAAAAAHoAAHr/AAD//wAA//8AAP//AAD/zwAA&#10;z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4AAE7/AAD//wAA//8AAP//&#10;AAD/4QAA4QEAAAEAAAAAAAAAAAAAAAAAAAAAAAAAAAAAAAAAAAAAAAAAAAAAAAAAAAAAAAAAAAAA&#10;AAAAAAAAAAAAAAAAAAAAAAAAAAAAAAAAAAAAAMjIAAD//wAA//8AAP//AAD//wAAtL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KwAAAAaAAAAAAAAABoAAADJAAAAGgAAAAAAAAAAAAAAAAAAAFU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0NAAAP//AAD//wAA//8AAP//AABx&#10;cQAAAAAAAAAAAAAAAAAAAAAAAAAAAAAAAAAAAAAAAAAAAAAAAAAAAAAAAAAAAAAAAAAAAAAAAAAA&#10;AAAAAAAAAAAAAAAAAAAAAAAAAAAAAAAAAAAAAAAAAAAAAAAAAAAAAAAAAADOAADO/wAA//8AAP//&#10;AAD//wAA/3kAAH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PAAAP/AAA&#10;/P8AAP//AAD//wAA//8AAP8kAAAkAAAAAAAAAAAAAAAAAAAAAAAAAAAAAAAAAAAAAAAAAAAAAAAA&#10;AAAAAAAAAAAAAAAAAAAAAAAAAAAAAAAAAAAAAAAAAAAAAAAAAABYWAAA//8AAP//AAD//wAA//8A&#10;AP//AAAqK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AAAAVQAAAAAAAAAaAAAAyQAAABoAAAAAAAAAAAAAACoAAADkAAAA&#10;/wAAAK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RkAAP//AAD//wAA//8A&#10;AP//AAD//wAAISEAAAAAAAAAAAAAAAAAAAAAAAAAAAAAAAAAAAAAAAAAAAAAAAAAAAAAAAAAAAAA&#10;AAAAAAAAAAAAAAAAAAAAAAAAAAAAAAAAAAAAAAAAAAAAAAAAAAAAAAAAAAAAAAAAAAAbAAAb/wAA&#10;//8AAP//AAD//wAA//8AAP8kAAAk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cAAMf/AAD//wAA//8AAP//AAD/aAAAaAAAAAAAAAAAAAAAAAAAAAAAAAAAAAAAAAAA&#10;AAAAAAAAAAAAAAAAAAAAAAAAAAAAAAAAAAAAAAAAAAAAAAAAAAAAAAAAAAAAAAAABAQAAODgAAD/&#10;/wAA//8AAP//AAD//wAAnZ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OQAAABiAAAAGgAAAMkAAAAaAAAADQAAAGIA&#10;AADxAAAA/wAAAPEAAAA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tbAAD/&#10;/wAA//8AAP//AAD//wAA5uYAAAAAAAAAAAAAAAAAAAAAAAAAAAAAAAAAAAAAAAAAAAAAAAAAAAAA&#10;AAAAAAAAAAAAAAAAAAAAAAAAAAAAAAAAAAAAAAAAAAAAAAAAAAAAAAAAAAAAAAAAAAAAAAAAAAAA&#10;AAAAZQAAZf8AAP//AAD//wAA//8AAP/gAAD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EAACE/wAA//8AAP//AAD//wAA/6sAAKsAAAAAAAAAAAAAAAAAAAAA&#10;AAAAAAAAAAAAAAAAAAAAAAAAAAAAAAAAAAAAAAAAAAAAAAAAAAAAAAAAAAAAAAAAAAAAAAAAAAAA&#10;AAAAAABvbwAA//8AAP//AAD//wAA//8AAPn5AAAZG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8QAAAP8AAAD/AAAA&#10;/wAAAP8AAAD/AAAA/wAAAPEAAAB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fnwAA//8AAP//AAD//wAA//8AAJCQAAAAAAAAAAAAAAAAAAAAAAAAAAAAAAAAAAAAAAAA&#10;AAAAAAAAAAAAAAAAAAAAAAAAAAAAAAAAAAAAAAAAAAAAAAAAAAAAAAAAAAAAAAAAAAAAAAAAAAAA&#10;AAAAAAAAAAAAAAAAALAAALD/AAD//wAA//8AAP//AAD/gg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AAQP8AAP//AAD//wAA//8AAP/tAADtAgAAAgAA&#10;AAAAAAAAAAAAAAAAAAAAAAAAAAAAAAAAAAAAAAAAAAAAAAAAAAAAAAAAAAAAAAAAAAAAAAAAAAAA&#10;AAAAAAAAAAAAAAAAAAAADAwAAO/vAAD//wAA//8AAP//AAD//wAAho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0A&#10;AACcAAAA4QAAAP8AAAD/AAAA8QAAAKkAAA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QAA4uIAAP//AAD//wAA//8AAP//AABNTQAAAAAAAAAAAAAAAAAAAAAAAAAA&#10;AAAAAAAAAAAAAAAAAAAAAAAAAAAAAAAAAAAAAAAAAAAAAAAAAAAAAAAAAAAAAAAAAAAAAAAAAAAA&#10;AAAAAAAAAAAAAAAAAAAAAAAAAAgAAAj1AAD1/wAA//8AAP//AAD//wAA/zc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f2AAD2/wAA//8AAP//AAD/&#10;/wAA/zIAADIAAAAAAAAAAAAAAAAAAAAAAAAAAAAAAAAAAAAAAAAAAAAAAAAAAAAAAAAAAAAAAAAA&#10;AAAAAAAAAAAAAAAAAAAAAAAAAAAAAAAAAAAAAACGhgAA//8AAP//AAD//wAA//8AAO/vAAAMD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SUAAP//AAD//wAA//8AAP//AAD8/AAADg4AAAAAAAAAAAAA&#10;AAAAAAAAAAAAAAAAAAAAAAAAAAAAAAAAAAAAAAAAAAAAAAAAAAAAAAAAAAAAAAAAAAAAAAAAAAAA&#10;AAAAAAAAAAAAAAAAAAAAAAAAAAAAAAAAAAAAAABHAABH/wAA//8AAP//AAD//wAA/+oAAOoC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ugAAuv8A&#10;AP//AAD//wAA//8AAP91AAB1AAAAAAAAAAAAAAAAAAAAAAAAAAAAAAAAAAAAAAAAAAAAAAAAAAAA&#10;AAAAAAAAAAAAAAAAAAAAAAAAAAAAAAAAAAAAAAAAAAAAAAAAAAAAGRkAAPr6AAD//wAA//8AAP//&#10;AAD//wAAbm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HEAAAANAAAAAAAAAAAAAAAAAAAAAAAAAAAAAAAAAAAADQAAAEcAAABVAAAARw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lpAAD//wAA//8AAP//AAD//wAAxsYAAAAA&#10;AAAAAAAAAAAAAAAAAAAAAAAAAAAAAAAAAAAAAAAAAAAAAAAAAAAAAAAAAAAAAAAAAAAAAAAAAAAA&#10;AAAAAAAAAAAAAAAAAAAAAAAAAAAAAAAAAAAAAAAAAAAAAAAAAAAAkgAAkv8AAP//AAD//wAA//8A&#10;AP+gAAC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YAAHb/AAD//wAA//8AAP//AAD/uQAAuQAAAAAAAAAAAAAAAAAAAAAAAAAAAAAAAAAAAAAA&#10;AAAAAAAAAAAAAAAAAAAAAAAAAAAAAAAAAAAAAAAAAAAAAAAAAAAAAAAAAAAAAAAAAAAAAACengAA&#10;//8AAP//AAD//wAA//8AAN/fAAAE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1AAAACoAAAAAAAAAAAAAAAAAAAAAAAAAAAAAAAAAAAAN&#10;AAAAjA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srAAA//8AAP//AAD//wAA&#10;//8AAIODAAAAAAAAAAAAAAAAAAAAAAAAAAAAAAAAAAAAAAAAAAAAAAAAAAAAAAAAAAAAAAAAAAAA&#10;AAAAAAAAAAAAAAAAAAAAAAAAAAAAAAAAAAAAAAAAAAAAAAAAAAAAAAAAAAAAAQAAAd4AAN7/AAD/&#10;/wAA//8AAP//AAD/VQ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zAAAz/wAA//8AAP//AAD//wAA//YAAPYHAAAHAAAAAAAAAAAAAAAAAAAA&#10;AAAAAAAAAAAAAAAAAAAAAAAAAAAAAAAAAAAAAAAAAAAAAAAAAAAAAAAAAAAAAAAAAAAAAAAAAAAA&#10;AAAAAAAAKysAAP//AAD//wAA//8AAP//AAD//wAAV1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P8AAADxAAAAVQAAAAAAAAAAAAAAAAAA&#10;AAAAAAAAAAAAAAAAADcAAADX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AwAA7u4AAP//&#10;AAD//wAA//8AAP//AAA/PwAAAAAAAAAAAAAAAAAAAAAAAAAAAAAAAAAAAAAAAAAAAAAAAAAAAAAA&#10;AAAAAAAAAAAAAAAAAAAAAAAAAAAAAAAAAAAAAAAAAAAAAAAAAAAAAAAAAAAAAAAAAAAAAAAAACkA&#10;ACn/AAD//wAA//8AAP//AAD/+wAA+w8AAA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AAA+4AAO7/AAD//wAA//8AAP//AAD/PwAAPwAAAAAA&#10;AAAAAAAAAAAAAAAAAAAAAAAAAAAAAAAAAAAAAAAAAAAAAAAAAAAAAAAAAAAAAAAAAAAAAAAAAAAA&#10;AAAAAAAAAAAAAAAAAAAAAAAAAAC1tQAA//8AAP//AAD//wAA//8AAMf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NcAAADhAAAA/wAAAP8AAACM&#10;AAAADQAAAAAAAAAAAAAAAAAAAAAAAAAaAAAAyQ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zMAAP//AAD//wAA//8AAP//AAD29gAABwcAAAAAAAAAAAAAAAAAAAAAAAAAAAAAAAAAAAAAAAAA&#10;AAAAAAAAAAAAAAAAAAAAAAAAAAAAAAAAAAAAAAAAAAAAAAAAAAAAAAAAAAAAAAAAAAAAAAAAAAAA&#10;AAAAAAAAAAB0AAB0/wAA//8AAP//AAD//wAA/74AAL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sAACs/wAA//8AAP//AAD//wAA&#10;/4MAAIMAAAAAAAAAAAAAAAAAAAAAAAAAAAAAAAAAAAAAAAAAAAAAAAAAAAAAAAAAAAAAAAAAAAAA&#10;AAAAAAAAAAAAAAAAAAAAAAAAAAAAAAAAAAAAAAAAQUEAAP//AAD//wAA//8AAP//AAD//wAADw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JAAAAKAAA&#10;AJwAAAD/AAAA/wAAAMYAAAANAAAAAAAAAAAAAAAAAAAAGgAAAM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Z2AAD//wAA//8AAP//AAD//wAAubkAAAAAAAAAAAAAAAAAAAAAAAAAAAAAAAAA&#10;AAAAAAAAAAAAAAAAAAAAAAAAAAAAAAAAAAAAAAAAAAAAAAAAAAAAAAAAAAAAAAAAAAAAAAAAAAAA&#10;AAAAAAAAAAAAAAAAAAAAAAAAvwAAv/8AAP//AAD//wAA//8AAP9zAAB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f8AAP//&#10;AAD//wAA//8AAP/GAADGAAAAAAAAAAAAAAAAAAAAAAAAAAAAAAAAAAAAAAAAAAAAAAAAAAAAAAAA&#10;AAAAAAAAAAAAAAAAAAAAAAAAAAAAAAAAAAAAAAAAAAAAAAAAAAAAAAEBAAD//wAA//8AAP//AAD/&#10;/wAA//8AAE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QAAABoAAAAAAAAAYgAAAPEAAAD/AAAA8QAAADcAAAAAAAAAAAAAABoAAADJ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6ugAA//8AAP//AAD//wAA//8AAHV1AAAAAAAAAAAAAAAAAAAA&#10;AAAAAAAAAAAAAAAAAAAAAAAAAAAAAAAAAAAAAAAAAAAAAAAAAAAAAAAAAAAAAAAAAAAAAAAAAAAA&#10;AAAAAAAAAAAAAAAAAAAAAAAAAAAAAAAAEAAAEPwAAPz/AAD//wAA//8AAP//AAD/KAAAK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UAACX/AAD//wAA//8AAP//AAD//AAA/A4AAA4AAAAAAAAAAAAAAAAAAAAAAAAAAAAAAAAAAAAA&#10;AAAAAAAAAAAAAAAAAAAAAAAAAAAAAAAAAAAAAAAAAAAAAAAAAAAAAAAAAAAAAAAAAAAAAAAAp6cA&#10;AP//AAD//wAA//8AAP//AABz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MkAAAAaAAAAAAAAAAAAAAAqAAAA1AAAAP8AAAD/AAAAfwAAAAAAAAAaAAAA&#10;yQ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HBwAA9vYAAP//AAD//wAA//8AAP//AAAyMgAAAAAA&#10;AAAAAAAAAAAAAAAAAAAAAAAAAAAAAAAAAAAAAAAAAAAAAAAAAAAAAAAAAAAAAAAAAAAAAAAAAAAA&#10;AAAAAAAAAAAAAAAAAAAAAAAAAAAAAAAAAAAAAAAAAAAAAFYAAFb/AAD//wAA//8AAP//AAD/3QAA&#10;3Q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4gAA4v8AAP//AAD//wAA//8AAP9NAABNAAAAAAAAAAAAAAAAAAAAAAAA&#10;AAAAAAAAAAAAAAAAAAAAAAAAAAAAAAAAAAAAAAAAAAAAAAAAAAAAAAAAAAAAAAAAAAAAAAAAAAAA&#10;AAAAAAAAAHR0AAD//wAA//8AAP//AAD//wAApq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JAAAAGgAAAAAAAAAAAAAAAAAAAA0AAACcAAAA/wAAAP8A&#10;AADGAAAAKAAAAM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EAAAP//AAD//wAA//8AAP//AADt&#10;7QAAAgIAAAAAAAAAAAAAAAAAAAAAAAAAAAAAAAAAAAAAAAAAAAAAAAAAAAAAAAAAAAAAAAAAAAAA&#10;AAAAAAAAAAAAAAAAAAAAAAAAAAAAAAAAAAAAAAAAAAAAAAAAAAAAAAAAAAChAACh/wAA//8AAP//&#10;AAD//wAA/5EAAJ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8AAJ//AAD//wAA//8AAP//AAD/kAAAkAAAAAAAAAAA&#10;AAAAAAAAAAAAAAAAAAAAAAAAAAAAAAAAAAAAAAAAAAAAAAAAAAAAAAAAAAAAAAAAAAAAAAAAAAAA&#10;AAAAAAAAAAAAAAAAAAAAAABBQQAA//8AAP//AAD//wAA//8AANr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QAAABoAAAAAAAAAAAAAAAAAAAAAAAAA&#10;AAAAAGIAAADxAAAA/wAAAP8AAADk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SEAAD//wAA//8A&#10;AP//AAD//wAAq6sAAAAAAAAAAAAAAAAAAAAAAAAAAAAAAAAAAAAAAAAAAAAAAAAAAAAAAAAAAAAA&#10;AAAAAAAAAAAAAAAAAAAAAAAAAAAAAAAAAAAAAAAAAAAAAAAAAAAAAAAAAAAAAAAAAAADAAAD6wAA&#10;6/8AAP//AAD//wAA//8AAP9GAAB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bAABb/wAA//8AAP//AAD//wAA//AA&#10;APAAAAAAAAAAAAAAAAAAAAAAAAAAAAAAAAAAAAAAAAAAAAAAAAAAAAAAAAAAAAAAAAAAAAAAAAAA&#10;AAAAAAAAAAAAAAAAAAAAAAAAAAAAAAAAAAAADw8AAP//AAD//wAA//8AAP//AAD//wAADw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CMAAAADQAAAAAA&#10;AAAAAAAAAAAAAAAAAAAAAAAAKgAAANQAAAD/AAAA5A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H&#10;xwAA//8AAP//AAD//wAA//8AAGhoAAAAAAAAAAAAAAAAAAAAAAAAAAAAAAAAAAAAAAAAAAAAAAAA&#10;AAAAAAAAAAAAAAAAAAAAAAAAAAAAAAAAAAAAAAAAAAAAAAAAAAAAAAAAAAAAAAAAAAAAAAAAAAAA&#10;AAAAOAAAOP8AAP//AAD//wAA//8AAP/0AAD0BwAAB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QAAGf8AAP//AAD/&#10;/wAA//8AAP//AAD/JAAAJAAAAAAAAAAAAAAAAAAAAAAAAAAAAAAAAAAAAAAAAAAAAAAAAAAAAAAA&#10;AAAAAAAAAAAAAAAAAAAAAAAAAAAAAAAAAAAAAAAAAAAAAAAAAAAAAADa2gAA//8AAP//AAD//wAA&#10;//8AAE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PDwAA/PwAAP//AAD//wAA//8AAP//AAAkJAAAAAAAAAAAAAAAAAAAAAAAAAAAAAAAAAAA&#10;AAAAAAAAAAAAAAAAAAAAAAAAAAAAAAAAAAAAAAAAAAAAAAAAAAAAAAAAAAAAAAAAAAAAAAAAAAAA&#10;AAAAAAAAAAAAAAAAAIMAAIP/AAD//wAA//8AAP//AAD/rwAAr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PAADP/wAA//8AAP//AAD//wAA/3kAAHkAAAAAAAAAAAAAAAAAAAAAAAAAAAAAAAAAAAAAAAAA&#10;AAAAAAAAAAAAAAAAAAAAAAAAAAAAAAAAAAAAAAAAAAAAAAAAAAAAAAAAAAAAAAAAAAAAp6cAAP//&#10;AAD//wAA//8AAP//AABz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Tk4AAP//AAD//wAA//8AAP//AADh4QAAAQEAAAAAAAAAAAAAAAAAAAAA&#10;AAAAAAAAAAAAAAAAAAAAAAAAAAAAAAAAAAAAAAAAAAAAAAAAAAAAAAAAAAAAAAAAAAAAAAAAAAAA&#10;AAAAAAAAAAAAAAAAAAAAAAAAAAEAAAH/AAD//wAA//8AAP//AAD//wAA/2QAAG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gAAev8AAP//AAD//wAA//8AAP/PAADPAAAAAAAAAAAAAAAAAAAAAAAAAAAA&#10;AAAAAAAAAAAAAAAAAAAAAAAAAAAAAAAAAAAAAAAAAAAAAAAAAAAAAAAAAAAAAAAAAAAAAAAAAAAA&#10;AAAAAHR0AAD//wAA//8AAP//AAD//wAApq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GRAAD//wAA//8AAP//AAD//wAAnp4AAAAAAAAAAAAA&#10;AAAAAAAAAAAAAAAAAAAAAAAAAAAAAAAAAAAAAAAAAAAAAAAAAAAAAAAAAAAAAAAAAAAAAAAAAAAA&#10;AAAAAAAAAAAAAAAAAAAAAAAAAAAAAAAAAAAAAABBAABB/wAA//8AAP//AAD//wAA//8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UAACX/AAD//wAA//8AAP//AAD//wAA/yQAACQAAAAAAAAA&#10;AAAAAAAAAAAAAAAAAAAAAAAAAAAAAAAAAAAAAAAAAAAAAAAAAAAAAAAAAAAAAAAAAAAAAAAAAAAA&#10;AAAAAAAAAAAAAAAAAABBQQAA//8AAP//AAD//wAA//8AANr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U1AAA//8AAP//AAD//wAA//8AAFpa&#10;AAAAAAAAAAAAAAAAAAAAAAAAAAAAAAAAAAAAAAAAAAAAAAAAAAAAAAAAAAAAAAAAAAAAAAAAAAAA&#10;AAAAAAAAAAAAAAAAAAAAAAAAAAAAAAAAAAAAAAAAAAAAAAAAAAAAtQAAtf8AAP//AAD//wAA//8A&#10;AP/HAAD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zwAAz/8AAP//AAD//wAA//8AAP95&#10;AAB5AAAAAAAAAAAAAAAAAAAAAAAAAAAAAAAAAAAAAAAAAAAAAAAAAAAAAAAAAAAAAAAAAAAAAAAA&#10;AAAAAAAAAAAAAAAAAAAAAAAAAAAAAAAADw8AAP//AAD//wAA//8AAP//AAD//wAADw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ODgAA//8AAP//AAD//wAA&#10;//8AAP//AAAYGAAAAAAAAAAAAAAAAAAAAAAAAAAAAAAAAAAAAAAAAAAAAAAAAAAAAAAAAAAAAAAA&#10;AAAAAAAAAAAAAAAAAAAAAAAAAAAAAAAAAAAAAAAAAAAAAAAAAAAAAAAAAAAAKwAAK/8AAP//AAD/&#10;/wAA//8AAP//AAD/VwAA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oAAHr/AAD//wAA&#10;//8AAP//AAD/zwAAzwAAAAAAAAAAAAAAAAAAAAAAAAAAAAAAAAAAAAAAAAAAAAAAAAAAAAAAAAAA&#10;AAAAAAAAAAAAAAAAAAAAAAAAAAAAAAAAAAAAAAAAAAAAAAAAAADa2gAA//8AAP//AAD//wAA//8A&#10;AEB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T0AAP//&#10;AAD//wAA//8AAP//AADk5AAAAAAAAAAAAAAAAAAAAAAAAAAAAAAAAAAAAAAAAAAAAAAAAAAAAAAA&#10;AAAAAAAAAAAAAAAAAAAAAAAAAAAAAAAAAAAAAAAAAAAAAAAAAAAAAAAAAAAAAAAAAAAAAAAAAJ4A&#10;AJ7/AAD//wAA//8AAP//AAD/3wAA3wQ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l&#10;AAAl/wAA//8AAP//AAD//wAA//8AAP8kAAAkAAAAAAAAAAAAAAAAAAAAAAAAAAAAAAAAAAAAAAAA&#10;AAAAAAAAAAAAAAAAAAAAAAAAAAAAAAAAAAAAAAAAAAAAAAAAAAAAAAAAAAAAAAAAp6cAAP//AAD/&#10;/wAA//8AAP//AABz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5uAAD//wAA//8AAP//AAD//wAAqakAAAAAAAAAAAAAAAAAAAAAAAAAAAAAAAAAAAAAAAAA&#10;AAAAAAAAAAAAAAAAAAAAAAAAAAAAAAAAAAAAAAAAAAAAAAAAAAAAAAAAAAAAAAAAAAAAAAAAAAAA&#10;AAAAABkAABn6AAD6/wAA//8AAP//AAD//wAA/24AAG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8AAM//AAD//wAA//8AAP//AAD/eQAAeQAAAAAAAAAAAAAAAAAAAAAAAAAA&#10;AAAAAAAAAAAAAAAAAAAAAAAAAAAAAAAAAAAAAAAAAAAAAAAAAAAAAAAAAAAAAAAAAAAAAAAAAAAA&#10;AHR0AAD//wAA//8AAP//AAD//wAAp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goAAA//8AAP//AAD//wAA//8AAHd3AAAAAAAAAAAAAAAAAAAAAAAAAAAA&#10;AAAAAAAAAAAAAAAAAAAAAAAAAAAAAAAAAAAAAAAAAAAAAAAAAAAAAAAAAAAAAAAAAAAAAAAAAAAA&#10;AAAAAAAAAAAAAAAAAACGAACG/wAA//8AAP//AAD//wAA/+8AAO8MAAA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6AAB6/wAA//8AAP//AAD//wAA/88AAM8AAAAAAAAAAAAA&#10;AAAAAAAAAAAAAAAAAAAAAAAAAAAAAAAAAAAAAAAAAAAAAAAAAAAAAAAAAAAAAAAAAAAAAAAAAAAA&#10;AAAAAAAAAAAAAABBQQAA//8AAP//AAD//wAA//8AANr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xgAAAA0AAAAAAAAAAAAAAAAAAAAAAAAADQAAAMYAAAD/&#10;AAAAqgAAAAAAAAAAAAAAAAAAAAAAAAAAAAAAAAAAAAAAAAAAAAAAAAAAAAAAAAAAAAAAAAAAAAAA&#10;AAAaAAAA5AAAAP8AAABVAAAAAAAAAAAAAAAAAAAAAAAAAAAAAAAAAAAAAAAAAAAAAAAAAAAAAAAA&#10;AP8AAAD/AAAA/wAAAP8AAAD/AAAA/wAAAP8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dEAAP//AAD//wAA//8AAP//AABGRgAAAAAAAAAAAAAA&#10;AAAAAAAAAAAAAAAAAAAAAAAAAAAAAAAAAAAAAAAAAAAAAAAAAAAAAAAAAAAAAAAAAAAAAAAAAAAA&#10;AAAAAAAAAAAAAAAAAAAAAAAAAAANAAAN7wAA7/8AAP//AAD//wAA//8AAP+GAAC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QAAJf8AAP//AAD//wAA//8AAP//AAD/&#10;JAAAJAAAAAAAAAAAAAAAAAAAAAAAAAAAAAAAAAAAAAAAAAAAAAAAAAAAAAAAAAAAAAAAAAAAAAAA&#10;AAAAAAAAAAAAAAAAAAAAAAAAAAAADw8AAP//AAD//wAA//8AAP//AAD//wAADw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DGAAAA/wAAAMYAAAANAAAAAAAAAAAAAAAAAAAAAAAA&#10;AA0AAADGAAAA/wAAAKoAAAAAAAAAAAAAAAAAAAAAAAAAAAAAAAAAAAAAAAAAAAAAAAAAAAAAAAAA&#10;AAAAAAAAAAAAAAAAGgAAAOQAAAD/AAAAVQAAAAAAAAAAAAAAAAAAAAAAAAAAAAAAAAAAAAAAAAAA&#10;AAAAAAAAAAAAAAD/AAAA/wAAAP8AAAD/AAAA/wAAAP8AAAD/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wcAAPv7AAD//wAA//8AAP//AAD//wAAFRUA&#10;AAAAAAAAAAAAAAAAAAAAAAAAAAAAAAAAAAAAAAAAAAAAAAAAAAAAAAAAAAAAAAAAAAAAAAAAAAAA&#10;AAAAAAAAAAAAAAAAAAAAAAAAAAAAAAAAAAAAAAAAbwAAb/8AAP//AAD//wAA//8AAP/5AAD5GQAA&#10;G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PAADP/wAA//8A&#10;AP//AAD//wAA/3kAAHkAAAAAAAAAAAAAAAAAAAAAAAAAAAAAAAAAAAAAAAAAAAAAAAAAAAAAAAAA&#10;AAAAAAAAAAAAAAAAAAAAAAAAAAAAAAAAAAAAAAAAAAAAAADa2gAA//8AAP//AAD//wAA//8AAEB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MzAAD//wAA//8AAP//AAD/&#10;/wAA5OQAAAAAAAAAAAAAAAAAAAAAAAAAAAAAAAAAAAAAAAAAAAAAAAAAAAAAAAAAAAAAAAAAAAAA&#10;AAAAAAAAAAAAAAAAAAAAAAAAAAAAAAAAAAAAAAAAAAAAAAAABAAABOAAAOD/AAD//wAA//8AAP//&#10;AAD/nQAAn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gAAev8AAP//AAD//wAA//8AAP/PAADPAAAAAAAAAAAAAAAAAAAAAAAAAAAAAAAAAAAAAAAAAAAA&#10;AAAAAAAAAAAAAAAAAAAAAAAAAAAAAAAAAAAAAAAAAAAAAAAAAAAAAAAAAAAAp6cAAP//AAD//wAA&#10;//8AAP//AABz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lZQAA//8A&#10;AP//AAD//wAA//8AALKyAAAAAAAAAAAAAAAAAAAAAAAAAAAAAAAAAAAAAAAAAAAAAAAAAAAAAAAA&#10;AAAAAAAAAAAAAAAAAAAAAAAAAAAAAAAAAAAAAAAAAAAAAAAAAAAAAAAAAAAAAFgAAFj/AAD//wAA&#10;//8AAP//AAD//wAA/yoAAC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UAACX/AAD//wAA//8AAP//AAD//wAA/yQAACQAAAAAAAAAAAAAAAAAAAAAAAAA&#10;AAAAAAAAAAAAAAAAAAAAAAAAAAAAAAAAAAAAAAAAAAAAAAAAAAAAAAAAAAAAAAAAAAAAAAAAAHR0&#10;AAD//wAA//8AAP//AAD//wAAp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pYAAP//AAD//wAA//8AAP//AACBgQAAAAAAAAAAAAAAAAAAAAAAAAAAAAAAAAAAAAAAAAAA&#10;AAAAAAAAAAAAAAAAAAAAAAAAAAAAAAAAAAAAAAAAAAAAAAAAAAAAAAAAAAAAAAAAAAAAAAEAAAHg&#10;AADg/wAA//8AAP//AAD//wAA/7QAAL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wAAz/8AAP//AAD//wAA//8AAP95AAB5AAAAAAAAAAAA&#10;AAAAAAAAAAAAAAAAAAAAAAAAAAAAAAAAAAAAAAAAAAAAAAAAAAAAAAAAAAAAAAAAAAAAAAAAAAAA&#10;AAAAAAAAAABBQQAA//8AAP//AAD//wAA//8AANr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fHAAD//wAA//8AAP//AAD//wAAUFAAAAAAAAAAAAAAAAAAAAAAAAAAAAAA&#10;AAAAAAAAAAAAAAAAAAAAAAAAAAAAAAAAAAAAAAAAAAAAAAAAAAAAAAAAAAAAAAAAAAAAAAAAAAAA&#10;AAAAAABMAABM/wAA//8AAP//AAD//wAA//8AAP9AAAB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oAAHr/AAD//wAA//8AAP//AAD/zwAA&#10;zwAAAAAAAAAAAAAAAAAAAAAAAAAAAAAAAAAAAAAAAAAAAAAAAAAAAAAAAAAAAAAAAAAAAAAAAAAA&#10;AAAAAAAAAAAAAAAAAAAAAAAADw8AAP//AAD//wAA//8AAP//AAD//wAADw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MDAAD19QAA//8AAP//AAD//wAA//8AAB8fAAAAAAAAAAAAAAAA&#10;AAAAAAAAAAAAAAAAAAAAAAAAAAAAAAAAAAAAAAAAAAAAAAAAAAAAAAAAAAAAAAAAAAAAAAAAAAAA&#10;AAAAAAAAAAAAAAABAAABzAAAzP8AAP//AAD//wAA//8AAP/LAADL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lAAAl/wAA//8AAP//&#10;AAD//wAA//8AAP8kAAAkAAAAAAAAAAAAAAAAAAAAAAAAAAAAAAAAAAAAAAAAAAAAAAAAAAAAAAAA&#10;AAAAAAAAAAAAAAAAAAAAAAAAAAAAAAAAAAAAAAAAAADa2gAA//8AAP//AAD//wAA//8AAEB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pKQAA//8AAP//AAD//wAA//8AAO3tAAABAQAA&#10;AAAAAAAAAAAAAAAAAAAAAAAAAAAAAAAAAAAAAAAAAAAAAAAAAAAAAAAAAAAAAAAAAAAAAAAAAAAA&#10;AAAAAAAAAAAAAAAAAAAAAAAAAAAATAAATP8AAP//AAD//wAA//8AAP//AAD/TAAAT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8AAM//AAD//wAA//8AAP//AAD/eQAAeQAAAAAAAAAAAAAAAAAAAAAAAAAAAAAAAAAAAAAAAAAA&#10;AAAAAAAAAAAAAAAAAAAAAAAAAAAAAAAAAAAAAAAAAAAAAAAAAAAAAAAAp6cAAP//AAD//wAA//8A&#10;AP//AABz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VAAAA/wAAAIwA&#10;AAANAAAADQAAAMYAAADxAAAANwAAAAAAAAAAAAAAAAAAAAAAAAANAAAAnAAAAP8AAADGAAAADQAA&#10;AAAAAAAAAAAAAAAAAAAAAAAAAAAAAAAAADcAAADxAAAA/wAAAJwAAAAN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1sAAP//AAD//wAA//8AAP//&#10;AAC8vAAAAAAAAAAAAAAAAAAAAAAAAAAAAAAAAAAAAAAAAAAAAAAAAAAAAAAAAAAAAAAAAAAAAAAA&#10;AAAAAAAAAAAAAAAAAAAAAAAAAAAAAAAAAAAAAQAAAcwAAMz/AAD//wAA//8AAP//AAD/zAAAzAE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6AAB6/wAA//8AAP//AAD//wAA/88AAM8AAAAAAAAAAAAAAAAAAAAAAAAAAAAA&#10;AAAAAAAAAAAAAAAAAAAAAAAAAAAAAAAAAAAAAAAAAAAAAAAAAAAAAAAAAAAAAAAAAAAAAHR0AAD/&#10;/wAA//8AAP//AAD//wAAp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HAAAANwAAAAAAAAAAAAAAAAAAAAAA&#10;AAAAAAAAAAAAAAAAAAAAAAAAAAAAAAAAAAAAAAAAAAAAAAAAAAAAAAAAAAAAAAAAAAAAAAAAAAAA&#10;AAAAAAAAAAAAAAAAAAAAAAAAAAAAAAAAAAAAAAAAAAAAAAAAAAAAAAAAAAAAAAAAAAAAAAAAAAAA&#10;AAAAADcAAADUAAAA/wAAAP8AAACpAAAAKgAAAAAAAAAAAAAAAAAAAAAAAAAAAAAAAAAAAJwAAAD/&#10;AAAAxgAAAA0AAAAAAAAAAAAAAAAAAAAAAAAAVQAAAP8AAAD/AAAA/wAAAP8AAAD/AAAA/wAAAMY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yMAAD//wAA&#10;//8AAP//AAD//wAAi4sAAAAAAAAAAAAAAAAAAAAAAAAAAAAAAAAAAAAAAAAAAAAAAAAAAAAAAAAA&#10;AAAAAAAAAAAAAAAAAAAAAAAAAAAAAAAAAAAAAAAAAAAAAAAAAEwAAEz/AAD//wAA//8AAP//AAD/&#10;/wAA/0wAAE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QAAJf8AAP//AAD//wAA//8AAP//AAD/JAAAJAAAAAAAAAAA&#10;AAAAAAAAAAAAAAAAAAAAAAAAAAAAAAAAAAAAAAAAAAAAAAAAAAAAAAAAAAAAAAAAAAAAAAAAAAAA&#10;AAAAAABBQQAA//8AAP//AAD//wAA//8AANr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AAAAKwAAACsAAAArAAAAKwAAACsAAAArAAAARQAAALk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9vQAA//8AAP//AAD//wAA//8AAFpaAAAAAAAAAAAAAAAAAAAAAAAAAAAAAAAAAAAAAAAAAAAA&#10;AAAAAAAAAAAAAAAAAAAAAAAAAAAAAAAAAAAAAAAAAAAAAAAAAAAAAAAAAAEAAAHMAADM/wAA//8A&#10;AP//AAD//wAA/8wAAMw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PAADP/wAA//8AAP//AAD//wAA/3kA&#10;AHkAAAAAAAAAAAAAAAAAAAAAAAAAAAAAAAAAAAAAAAAAAAAAAAAAAAAAAAAAAAAAAAAAAAAAAAAA&#10;AAAAAAAAAAAAAAAAAAAADw8AAP//AAD//wAA//8AAP//AAD//wAADw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KkAAAD/AAAA/wAAAP8AAAD/AAAA/wAAAP8AAAD/AAAA/wAAAP8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QAA7u4AAP//AAD//wAA//8AAP//AAApKQAAAAAAAAAAAAAAAAAAAAAAAAAAAAAA&#10;AAAAAAAAAAAAAAAAAAAAAAAAAAAAAAAAAAAAAAAAAAAAAAAAAAAAAAAAAAAAAAAAAAAAAABMAABM&#10;/wAA//8AAP//AAD//wAA//8AAP9MAAB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gAAev8AAP//AAD/&#10;/wAA//8AAP/PAADPAAAAAAAAAAAAAAAAAAAAAAAAAAAAAAAAAAAAAAAAAAAAAAAAAAAAAAAAAAAA&#10;AAAAAAAAAAAAAAAAAAAAAAAAAAAAAAAAAAAAAADa2gAA//8AAP//AAD//wAA//8AAE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wAAAP8AAAD/AAAA/wAAAP8AAAD/AAAA&#10;/wAAAP8AAAD/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CAAAP//AAD//wAA//8AAP//AAD19QAAAwMAAAAAAAAAAAAAAAAA&#10;AAAAAAAAAAAAAAAAAAAAAAAAAAAAAAAAAAAAAAAAAAAAAAAAAAAAAAAAAAAAAAAAAAAAAAAAAAAA&#10;AAABAAABzAAAzP8AAP//AAD//wAA//8AAP/MAADMAQ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UA&#10;ACX/AAD//wAA//8AAP//AAD//wAA/yQAACQAAAAAAAAAAAAAAAAAAAAAAAAAAAAAAAAAAAAAAAAA&#10;AAAAAAAAAAAAAAAAAAAAAAAAAAAAAAAAAAAAAAAAAAAAAAAAAAAAp6cAAP//AAD//wAA//8AAP//&#10;AABz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1AAAADgAAAA4AAAAuQAAAEUA&#10;AAArAAAAKwAAACsAAABFAAAAuQAAAA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FRAAD//wAA//8AAP//AAD//wAAxsYAAAAAAAAA&#10;AAAAAAAAAAAAAAAAAAAAAAAAAAAAAAAAAAAAAAAAAAAAAAAAAAAAAAAAAAAAAAAAAAAAAAAAAAAA&#10;AAAAAAAAAAAAAAAATAAATP8AAP//AAD//wAA//8AAP//AAD/TAAAT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wAAz/8AAP//AAD//wAA//8AAP95AAB5AAAAAAAAAAAAAAAAAAAAAAAAAAAA&#10;AAAAAAAAAAAAAAAAAAAAAAAAAAAAAAAAAAAAAAAAAAAAAAAAAAAAAAAAAAAAAAAAAHR0AAD//wAA&#10;//8AAP//AAD//wAAp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wAAADcAAAAAAAAA&#10;AAAAAH8AAAB/AAAAAAAAAAAAAAAAAAAAAAAAAHIAAAB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CggAA//8AAP//AAD//wAA//8A&#10;AJWVAAAAAAAAAAAAAAAAAAAAAAAAAAAAAAAAAAAAAAAAAAAAAAAAAAAAAAAAAAAAAAAAAAAAAAAA&#10;AAAAAAAAAAAAAAAAAAAAAAAAAAAAAMcAAMf/AAD//wAA//8AAP//AAD/zAAAzAE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oAAHr/AAD//wAA//8AAP//AAD/zwAAzwAAAAAAAAAAAAAA&#10;AAAAAAAAAAAAAAAAAAAAAAAAAAAAAAAAAAAAAAAAAAAAAAAAAAAAAAAAAAAAAAAAAAAAAAAAAAAA&#10;AABBQQAA//8AAP//AAD//wAA//8AAP//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MkA&#10;AAAaAAAAAAAAAAAAAAA3AAAA1wAAABoAAAAAAAAAAAAAAAAAAAAaAAAAj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s7MAAP//AAD/&#10;/wAA//8AAP//AABkZAAAAAAAAAAAAAAAAAAAAAAAAAAAAAAAAAAAAAAAAAAAAAAAAAAAAAAAAAAA&#10;AAAAAAAAAAAAAAAAAAAAAAAAAAAAAAAAAAAAAC0AAC3/AAD//wAA//8AAP//AAD//wAA/0wAAE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lAAAl/wAA//8AAP//AAD//wAA//8AAP8k&#10;AAAkAAAAAAAAAAAAAAAAAAAAAAAAAAAAAAAAAAAAAAAAAAAAAAAAAAAAAAAAAAAAAAAAAAAAAAAA&#10;AAAAAAAAAAAAAAAADw8AAP//AAD//wAA//8AAP//AAD//wAALC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5AAAANwAAAAAAAAAAAAAAAAAAAKoAAACqAAAAAAAAAAAAAAAAAAAANwAAAN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XlAAD//wAA//8AAP//AAD//wAAMjIAAAAAAAAAAAAAAAAAAAAAAAAAAAAAAAAAAAAAAAAAAAAA&#10;AAAAAAAAAAAAAAAAAAAAAAAAAAAAAAAAAAAAAAAAAAAAAAAAAACPAACP/wAA//8AAP//AAD//wAA&#10;//wAAPwB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8AAM//AAD//wAA&#10;//8AAP//AAD/eQAAeQAAAAAAAAAAAAAAAAAAAAAAAAAAAAAAAAAAAAAAAAAAAAAAAAAAAAAAAAAA&#10;AAAAAAAAAAAAAAAAAAAAAAAAAAAAAAAAAADIyAAA//8AAP//AAD//wAA//8AAI6O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P8AAADUAAAAnAAAAAAAAAA3AAAA8QAAAKkAAABVAAAAYgAA&#10;APE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YWAAD//wAA//8AAP//AAD//wAA+/sAAAcHAAAAAAAAAAAAAAAAAAAAAAAAAAAAAAAA&#10;AAAAAAAAAAAAAAAAAAAAAAAAAAAAAAAAAAAAAAAAAAAAAAAAAAAAAAAAAAAGAAAG7AAA7P8AAP//&#10;AAD//wAA//8AAP9nAAB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6&#10;AAB6/wAA//8AAP//AAD//wAA/88AAM8AAAAAAAAAAAAAAAAAAAAAAAAAAAAAAAAAAAAAAAAAAAAA&#10;AAAAAAAAAAAAAAAAAAAAAAAAAAAAAAAAAAAAAAAAAAAAAAAAZ2cAAP//AAD//wAA//8AAP//AADr&#10;6wAABg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wAAAOQAAAAaAAAAAAAAAKoAAAD/&#10;AAAA/wAAAP8AAAD/AAAAq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HRwAA//8AAP//AAD//wAA//8AANDQAAAAAAAAAAAAAAAAAAAAAAAA&#10;AAAAAAAAAAAAAAAAAAAAAAAAAAAAAAAAAAAAAAAAAAAAAAAAAAAAAAAAAAAAAAAAAAAAAAAAVAAA&#10;VP8AAP//AAD//wAA//8AAP/2AAD2DwAAD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QAAJf8AAP//AAD//wAA//8AAP//AAD/JAAAJAAAAAAAAAAAAAAAAAAAAAAAAAAA&#10;AAAAAAAAAAAAAAAAAAAAAAAAAAAAAAAAAAAAAAAAAAAAAAAAAAAAAAAAAAAAAA8PAAD39wAA//8A&#10;AP//AAD//wAA//8AAFN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FUAAAA4AAAAAAAA&#10;AAAAAAANAAAAnAAAAP8AAAD/AAAAqQ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HgAAP//AAD//wAA//8AAP//AACfnwAAAAAAAAAA&#10;AAAAAAAAAAAAAAAAAAAAAAAAAAAAAAAAAAAAAAAAAAAAAAAAAAAAAAAAAAAAAAAAAAAAAAAAAAAA&#10;AAAAAAAAALYAALb/AAD//wAA//8AAP//AAD/ogAAo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PAADP/wAA//8AAP//AAD//wAA/3kAAHkAAAAAAAAAAAAA&#10;AAAAAAAAAAAAAAAAAAAAAAAAAAAAAAAAAAAAAAAAAAAAAAAAAAAAAAAAAAAAAAAAAAAAAAAAAAAA&#10;AAAAo6MAAP//AAD//wAA//8AAP//AAC1t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CPAA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mpAAD//wAA//8AAP//AAD//wAA&#10;bW0AAAAAAAAAAAAAAAAAAAAAAAAAAAAAAAAAAAAAAAAAAAAAAAAAAAAAAAAAAAAAAAAAAAAAAAAA&#10;AAAAAAAAAAAAAAAAABwAABz9AAD9/wAA//8AAP//AAD//wAA/z8AAD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gAAev8AAP//AAD//wAA//8AAP/iAADi&#10;AAAAAAAAAAAAAAAAAAAAAAAAAAAAAAAAAAAAAAAAAAAAAAAAAAAAAAAAAAAAAAAAAAAAAAAAAAAA&#10;AAAAAAAAAAAAAAAAAEBAAAD//wAA//8AAP//AAD//wAA/f0AABs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1w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h4QAA//8AAP//&#10;AAD//wAA//8AADw8AAAAAAAAAAAAAAAAAAAAAAAAAAAAAAAAAAAAAAAAAAAAAAAAAAAAAAAAAAAA&#10;AAAAAAAAAAAAAAAAAAAAAAAAAAAAAAB7AAB7/wAA//8AAP//AAD//wAA/9wAANw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UAACX/AAD//wAA//8A&#10;AP//AAD//wAA/ywAACwAAAAAAAAAAAAAAAAAAAAAAAAAAAAAAAAAAAAAAAAAAAAAAAAAAAAAAAAA&#10;AAAAAAAAAAAAAAAAAAAAAAAAAAAAAAACAgAA3d0AAP//AAD//wAA//8AAP//AAB6e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LcAAADUAAAA1AAAANQAAADUAAAA1AAAANQAAADhAAAA/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VFQAA&#10;//8AAP//AAD//wAA//8AAP//AAANDQAAAAAAAAAAAAAAAAAAAAAAAAAAAAAAAAAAAAAAAAAAAAAA&#10;AAAAAAAAAAAAAAAAAAAAAAAAAAAAAAAAAAAAAAACAAAC3QAA3f8AAP//AAD//wAA//8AAP96AAB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gAAyv8AAP//AAD//wAA//8AAP+OAACOAAAAAAAAAAAAAAAAAAAAAAAAAAAAAAAAAAAAAAAAAAAA&#10;AAAAAAAAAAAAAAAAAAAAAAAAAAAAAAAAAAAAAAAAAAAAAAAAAHt7AAD//wAA//8AAP//AAD//wAA&#10;3NwAAAI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P8AAAD/AAAA/wAAAP8AAAD/AAAA/wAAAP8AAAD/AAAA&#10;/wAAAP8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1MAAP//AAD//wAA//8AAP//AADT0wAAAAAAAAAAAAAAAAAAAAAAAAAAAAAAAAAAAAAA&#10;AAAAAAAAAAAAAAAAAAAAAAAAAAAAAAAAAAAAAAAAAAAAAAAAAAAAQAAAQP8AAP//AAD//wAA//8A&#10;AP/9AAD9GwAAG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cAAGf/AAD//wAA//8AAP//AAD/6wAA6wYAAAYAAAAAAAAAAAAAAAAAAAAAAAAA&#10;AAAAAAAAAAAAAAAAAAAAAAAAAAAAAAAAAAAAAAAAAAAAAAAAAAAAAAAAAAAAAAAcHAAA/f0AAP//&#10;AAD//wAA//8AAP//AAA/P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MYAAADxAAAAtwAAAKoAAACqAAAAqgAAAKoA&#10;AACqAAAAqgAAAKoAAADx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OTAAD//wAA//8AAP//AAD//wAAk5MAAAAAAAAAAAAAAAAAAAAAAAAA&#10;AAAAAAAAAAAAAAAAAAAAAAAAAAAAAAAAAAAAAAAAAAAAAAAAAAAAAAAAAAAAAAAAAKMAAKP/AAD/&#10;/wAA//8AAP//AAD/tQAAt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PAAAP9wAA9/8AAP//AAD//wAA//8AAP9TAABTAAAAAAAAAAAA&#10;AAAAAAAAAAAAAAAAAAAAAAAAAAAAAAAAAAAAAAAAAAAAAAAAAAAAAAAAAAAAAAAAAAAAAAAAAAAA&#10;AAAAALa2AAD//wAA//8AAP//AAD//wAAoq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XAAAANwAAAAAAAAAAAAAA&#10;AAAAAAAAAAAAAAAAAAAAAAAAAAAAAAAANwAAAN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T0wAA//8AAP//AAD//wAA//8AAFNTAAAAAAAAAAAA&#10;AAAAAAAAAAAAAAAAAAAAAAAAAAAAAAAAAAAAAAAAAAAAAAAAAAAAAAAAAAAAAAAAAAAAAAAAAA8A&#10;AA/3AAD3/wAA//8AAP//AAD//wAA/1MAAF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MAAKP/AAD//wAA//8AAP//AAD/tQAA&#10;tQAAAAAAAAAAAAAAAAAAAAAAAAAAAAAAAAAAAAAAAAAAAAAAAAAAAAAAAAAAAAAAAAAAAAAAAAAA&#10;AAAAAAAAAAAAAAAAAABUVAAA//8AAP//AAD//wAA//8AAPb2AAAPD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rAAAABoA&#10;AAAAAAAAAAAAAAAAAAAAAAAAAAAAAAAAAAAAAAAAAAAAAA0AAACP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VFQAA//8AAP//AAD//wAA//8AAP//AAAV&#10;FQAAAAAAAAAAAAAAAAAAAAAAAAAAAAAAAAAAAAAAAAAAAAAAAAAAAAAAAAAAAAAAAAAAAAAAAAAA&#10;AAAAAAAAAABnAABn/wAA//8AAP//AAD//wAA/+sAAOsGAAA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BA/wAA//8AAP//&#10;AAD//wAA//0AAP0bAAAbAAAAAAAAAAAAAAAAAAAAAAAAAAAAAAAAAAAAAAAAAAAAAAAAAAAAAAAA&#10;AAAAAAAAAAAAAAAAAAAAAAAAAAAAAAAABgYAAOvrAAD//wAA//8AAP//AAD//wAAZ2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A3AAAAAAAAAAAAAAAAAAAAAAAAAAAAAAAAAAAAAAAAAAAAAAANAAAAOg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1MAAP//AAD//wAA//8A&#10;AP//AADT0wAAAAAAAAAAAAAAAAAAAAAAAAAAAAAAAAAAAAAAAAAAAAAAAAAAAAAAAAAAAAAAAAAA&#10;AAAAAAAAAAAAAAAAAAAAAAAAygAAyv8AAP//AAD//wAA//8AAP+OAAC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t0AAN3/AAD//wAA//8AAP//AAD/egAAegAAAAAAAAAAAAAAAAAAAAAAAAAAAAAAAAAAAAAAAAAA&#10;AAAAAAAAAAAAAAAAAAAAAAAAAAAAAAAAAAAAAAAAAAAAAAAAAACPjwAA//8AAP//AAD//wAA//8A&#10;AMn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jwAAAA0AAAAAAAAAAAAAAAAAAAAAAAAAAAAAAAAAAAAAAAAANwAA&#10;AN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OTAAD/&#10;/wAA//8AAP//AAD//wAAk5MAAAAAAAAAAAAAAAAAAAAAAAAAAAAAAAAAAAAAAAAAAAAAAAAAAAAA&#10;AAAAAAAAAAAAAAAAAAAAAAAAAAAAAAAALQAALf8AAP//AAD//wAA//8AAP//AAD/LAAAL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7AAB7/wAA//8AAP//AAD//wAA/9wAANwCAAACAAAAAAAAAAAAAAAAAAAAAAAA&#10;AAAAAAAAAAAAAAAAAAAAAAAAAAAAAAAAAAAAAAAAAAAAAAAAAAAAAAAAAAAAAAAALCwAAP//AAD/&#10;/wAA//8AAP//AAD//wAAGR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cAAADGAAAAqgAAAKoAAACqAAAAqgAAAKoAAACq&#10;AAAAqgAAAOE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T0wAA//8AAP//AAD//wAA//8AAFNTAAAAAAAAAAAAAAAAAAAAAAAAAAAAAAAAAAAAAAAA&#10;AAAAAAAAAAAAAAAAAAAAAAAAAAAAAAAAAAAAAAAAAAAAAI8AAI//AAD//wAA//8AAP//AAD/ygAA&#10;y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AAAHP0AAP3/AAD//wAA//8AAP//AAD/PwAAPwAAAAAAAAAA&#10;AAAAAAAAAAAAAAAAAAAAAAAAAAAAAAAAAAAAAAAAAAAAAAAAAAAAAAAAAAAAAAAAAAAAAAAAAAAA&#10;AAAAAAD7+wAA//8AAP//AAD//wAA//8AAF9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AAAA/wAAAP8AAAD/AAAA/wAA&#10;AP8AAAD/AAAA/wAAAP8AAAD/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VFQAA//8AAP//AAD//wAA//8AAP//AAAVFQAAAAAAAAAAAAAAAAAAAAAAAAAA&#10;AAAAAAAAAAAAAAAAAAAAAAAAAAAAAAAAAAAAAAAAAAAAAAAAAAAAAAYAAAbsAADs/wAA//8AAP//&#10;AAD//wAA/2cAAG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2AAC2/wAA//8AAP//AAD//wAA/6IA&#10;AKIAAAAAAAAAAAAAAAAAAAAAAAAAAAAAAAAAAAAAAAAAAAAAAAAAAAAAAAAAAAAAAAAAAAAAAAAA&#10;AAAAAAAAAAAAAAAAAAAAiooAAP//AAD//wAA//8AAP//AACmp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PEAAADU&#10;AAAA1AAAANQAAADUAAAA1AAAANQAAADhAAAA/w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1MAAP//AAD//wAA//8AAP//AADT0wAAAAAAAAAAAAAAAAAA&#10;AAAAAAAAAAAAAAAAAAAAAAAAAAAAAAAAAAAAAAAAAAAAAAAAAAAAAAAAAAAAAAAAAABUAABU/wAA&#10;//8AAP//AAD//wAA//YAAPYPAAA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AAAVP8AAP//AAD/&#10;/wAA//8AAP/2AAD2DwAADwAAAAAAAAAAAAAAAAAAAAAAAAAAAAAAAAAAAAAAAAAAAAAAAAAAAAAA&#10;AAAAAAAAAAAAAAAAAAAAAAAAAAAAAAAAAENDAAD//wAA//8AAP//AAD//wAA6+sAAAI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H8AAAAAAAAAAAAAAAAAAAAAAAAAAAAAAAAAAAAAAAAAAAAAADcAAADX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OTAAD//wAA//8AAP//AAD//wAAk5MAAAAA&#10;AAAAAAAAAAAAAAAAAAAAAAAAAAAAAAAAAAAAAAAAAAAAAAAAAAAAAAAAAAAAAAAAAAAAAAAAAAAA&#10;AAAAtgAAtv8AAP//AAD//wAA//8AAP+iAAC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YA&#10;AAbrAADr/wAA//8AAP//AAD//wAA/2cAAGcAAAAAAAAAAAAAAAAAAAAAAAAAAAAAAAAAAAAAAAAA&#10;AAAAAAAAAAAAAAAAAAAAAAAAAAAAAAAAAAAAAAAAAAAAAAAHBwAA9fUAAP//AAD//wAA//8AAP//&#10;AAA0N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KwAAAAaAAAAAAAAAAAAAAAAAAAAAAAAAAAAAAAAAAAAAAAAAAAAAAANAAAAjwA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T0wAA//8AAP//AAD//wAA&#10;//8AAFNTAAAAAAAAAAAAAAAAAAAAAAAAAAAAAAAAAAAAAAAAAAAAAAAAAAAAAAAAAAAAAAAAAAAA&#10;AAAAAAAAAAAAHAAAHP0AAP3/AAD//wAA//8AAP//AAD/PwAAP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wAAj/8AAP//AAD//wAA//8AAP/KAADKAAAAAAAAAAAAAAAAAAAAAAAAAAAA&#10;AAAAAAAAAAAAAAAAAAAAAAAAAAAAAAAAAAAAAAAAAAAAAAAAAAAAAAAAAAAAAAAAALW1AAD//wAA&#10;//8AAP//AAD//wAAe3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y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VFQAA//8AAP//&#10;AAD//wAA//8AAP//AAAVFQAAAAAAAAAAAAAAAAAAAAAAAAAAAAAAAAAAAAAAAAAAAAAAAAAAAAAA&#10;AAAAAAAAAAAAAAAAAAAAAAAAAHsAAHv/AAD//wAA//8AAP//AAD/3AAA3AE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wAACz/AAD//wAA//8AAP//AAD//wAA/yQAACQAAAAAAAAA&#10;AAAAAAAAAAAAAAAAAAAAAAAAAAAAAAAAAAAAAAAAAAAAAAAAAAAAAAAAAAAAAAAAAAAAAAAAAAAA&#10;AABubgAA//8AAP//AAD//wAA//8AAML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HEAAAAAAAAAAAAAAAAAAAAAAAAAAAAAAAAA&#10;AAAAAAAAAAAAABoAAADJ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U1MAAP//AAD//wAA//8AAP//AADT0wAAAAAAAAAAAAAAAAAAAAAAAAAAAAAAAAAAAAAAAAAAAAAA&#10;AAAAAAAAAAAAAAAAAAAAAAAAAAAAAAAAAAIAAALdAADd/wAA//8AAP//AAD//wAA/3oAAH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4wAA4/8AAP//AAD//wAA//8AAP95&#10;AAB5AAAAAAAAAAAAAAAAAAAAAAAAAAAAAAAAAAAAAAAAAAAAAAAAAAAAAAAAAAAAAAAAAAAAAAAA&#10;AAAAAAAAAAAAAAAAJycAAP//AAD//wAA//8AAP//AAD8/AAADw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EcAAAB/AAAAnAAAAFUAAABVAAAA&#10;VQAAAFUAAABVAAAAVQAAAGIAAADU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OTAAD//wAA//8AAP//AAD//wAAk5MAAAAAAAAAAAAAAAAAAAAAAAAAAAAAAAAA&#10;AAAAAAAAAAAAAAAAAAAAAAAAAAAAAAAAAAAAAAAAAAAAAABAAABA/wAA//8AAP//AAD//wAA//0A&#10;AP0b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oAAHr/AAD//wAA&#10;//8AAP//AAD/zwAAzwAAAAAAAAAAAAAAAAAAAAAAAAAAAAAAAAAAAAAAAAAAAAAAAAAAAAAAAAAA&#10;AAAAAAAAAAAAAAAAAAAAAAAAAAAAAAEBAADg4AAA//8AAP//AAD//wAA//8AAFF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DGAAAA/wAAAP8A&#10;AAD/AAAA/wAAAP8AAAD/AAAA/wAAAP8AAAD/AAAA/w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T0wAA//8AAP//AAD//wAA//8AAFNTAAAAAAAAAAAAAAAAAAAA&#10;AAAAAAAAAAAAAAAAAAAAAAAAAAAAAAAAAAAAAAAAAAAAAAAAAAAAAAAAAAAAowAAo/8AAP//AAD/&#10;/wAA//8AAP+1AAC1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l&#10;AAAl/wAA//8AAP//AAD//wAA//8AAP8kAAAkAAAAAAAAAAAAAAAAAAAAAAAAAAAAAAAAAAAAAAAA&#10;AAAAAAAAAAAAAAAAAAAAAAAAAAAAAAAAAAAAAAAAAAAAAAAAmZkAAP//AAD//wAA//8AAP//AACY&#10;m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AP8AAAD/AAAA/wAAAP8AAAD/AAAA/wAAAP8AAAD/AAAA/wAAAP8AAADk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VFQAA//8AAP//AAD//wAA//8AAP//AAAVFQAAAAAA&#10;AAAAAAAAAAAAAAAAAAAAAAAAAAAAAAAAAAAAAAAAAAAAAAAAAAAAAAAAAAAAAAAAAAAADwAAD/cA&#10;APf/AAD//wAA//8AAP//AAD/UwAAU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8AAM//AAD//wAA//8AAP//AAD/eQAAeQAAAAAAAAAAAAAAAAAAAAAAAAAA&#10;AAAAAAAAAAAAAAAAAAAAAAAAAAAAAAAAAAAAAAAAAAAAAAAAAAAAAAAAAAAAAFJSAAD//wAA//8A&#10;AP//AAD//wAA398A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UAAAAGgAAAAAAAAAAAAAAAAAAAAAAAAAAAAAAAAAAAAAAAABi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1MAAP//AAD//wAA//8AAP//AADT&#10;0wAAAAAAAAAAAAAAAAAAAAAAAAAAAAAAAAAAAAAAAAAAAAAAAAAAAAAAAAAAAAAAAAAAAAAAAAAA&#10;AAAAAGcAAGf/AAD//wAA//8AAP//AAD/6wAA6wYAAA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6AAB6/wAA//8AAP//AAD//wAA/88AAM8AAAAAAAAAAAAA&#10;AAAAAAAAAAAAAAAAAAAAAAAAAAAAAAAAAAAAAAAAAAAAAAAAAAAAAAAAAAAAAAAAAAAAAAAAAAAP&#10;DwAA/PwAAP//AAD//wAA//8AAP//AAAmJ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A0AAAAAAAAAAAAAAAAAAAAAAAAAAAAAAAAAAAAA&#10;AAAAGgAAAL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OTAAD//wAA//8A&#10;AP//AAD//wAAk5MAAAAAAAAAAAAAAAAAAAAAAAAAAAAAAAAAAAAAAAAAAAAAAAAAAAAAAAAAAAAA&#10;AAAAAAAAAAAAAAEAAAHrAADr/wAA//8AAP//AAD//wAA/44AAI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QAAJf8AAP//AAD//wAA//8AAP//AAD/&#10;JAAAJAAAAAAAAAAAAAAAAAAAAAAAAAAAAAAAAAAAAAAAAAAAAAAAAAAAAAAAAAAAAAAAAAAAAAAA&#10;AAAAAAAAAAAAAAAAAMPDAAD//wAA//8AAP//AAD//wAAbW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AMY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h&#10;4QAA//8AAP//AAD//wAA//8AAFNTAAAAAAAAAAAAAAAAAAAAAAAAAAAAAAAAAAAAAAAAAAAAAAAA&#10;AAAAAAAAAAAAAAAAAAAAAAAAAABAAABA/wAA//8AAP//AAD//wAA//8AAP8sAAAs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PAADP/wAA//8A&#10;AP//AAD//wAA/3kAAHkAAAAAAAAAAAAAAAAAAAAAAAAAAAAAAAAAAAAAAAAAAAAAAAAAAAAAAAAA&#10;AAAAAAAAAAAAAAAAAAAAAAAAAAAAAAB8fAAA//8AAP//AAD//wAA//8AALS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G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GwAA//8AAP//AAD//wAA//8AAP//AAAVFQAAAAAAAAAAAAAAAAAAAAAAAAAAAAAAAAAA&#10;AAAAAAAAAAAAAAAAAAAAAAAAAAAAAAAAAAAAAAAAtgAAtv8AAP//AAD//wAA//8AAP/HAAD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gAAev8AAP//AAD//wAA//8AAP/PAADPAAAAAAAAAAAAAAAAAAAAAAAAAAAAAAAAAAAAAAAAAAAA&#10;AAAAAAAAAAAAAAAAAAAAAAAAAAAAAAAAAAAAAAAAAAAANTUAAP//AAD//wAA//8AAP//AAD19QAA&#10;Bw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C5AAAANwAA&#10;AAAAAAAAAAAAAAAAAAAAAAAAAAAAAAAAAAAAAAAAAAAADQAAAI8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WUAAP//AAD//wAA//8AAP//AADOzgAAAAAAAAAAAAAAAAAAAAAAAAAA&#10;AAAAAAAAAAAAAAAAAAAAAAAAAAAAAAAAAAAAAAAAAAAAAAAALgAALv8AAP//AAD//wAA//8AAP//&#10;AAD/UwAAU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UAACX/AAD//wAA//8AAP//AAD//wAA/yQAACQAAAAAAAAAAAAAAAAAAAAAAAAA&#10;AAAAAAAAAAAAAAAAAAAAAAAAAAAAAAAAAAAAAAAAAAAAAAAAAAAAAAAAAAMDAADs7AAA//8AAP//&#10;AAD//wAA//8AAEJ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FUAAAAAAAAAAAAAAAAAAAAAAAAAAAAAAAAAAAAAAAAAAAAAABoAAADJ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CwAAD//wAA//8AAP//AAD//wAAgoIAAAAAAAAAAAAA&#10;AAAAAAAAAAAAAAAAAAAAAAAAAAAAAAAAAAAAAAAAAAAAAAAAAAAAAAAAAAAAAKMAAKP/AAD//wAA&#10;//8AAP//AAD/2wAA2wMA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wAAz/8AAP//AAD//wAA//8AAP95AAB5AAAAAAAAAAAA&#10;AAAAAAAAAAAAAAAAAAAAAAAAAAAAAAAAAAAAAAAAAAAAAAAAAAAAAAAAAAAAAAAAAAAAAAAAAAAA&#10;p6cAAP//AAD//wAA//8AAP//AACKi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EcAAACMAAAAqQAAAFUAAABVAAAAVQAAAFUAAABVAAAAVQAAAGIAAAC3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IAAD19QAA//8AAP//AAD//wAA//8AADc3&#10;AAAAAAAAAAAAAAAAAAAAAAAAAAAAAAAAAAAAAAAAAAAAAAAAAAAAAAAAAAAAAAAAAAAAAB8AAB/8&#10;AAD8/wAA//8AAP//AAD//wAA/2cAAG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oAAHr/AAD//wAA//8AAP//AAD/zwAA&#10;zwAAAAAAAAAAAAAAAAAAAAAAAAAAAAAAAAAAAAAAAAAAAAAAAAAAAAAAAAAAAAAAAAAAAAAAAAAA&#10;AAAAAAAAAAAAAGBgAAD//wAA//8AAP//AAD//wAA6O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P8AAAD/AAAA/wAAAP8AAAD/AAAA/wAAAP8A&#10;AAD/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HRwAA//8AAP//AAD//wAA&#10;//8AAOrqAAACAgAAAAAAAAAAAAAAAAAAAAAAAAAAAAAAAAAAAAAAAAAAAAAAAAAAAAAAAAAAAAAA&#10;AAAAAACPAACP/wAA//8AAP//AAD//wAA/+kAAOkJAAA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lAAAl/wAA//8AAP//&#10;AAD//wAA//8AAP8kAAAkAAAAAAAAAAAAAAAAAAAAAAAAAAAAAAAAAAAAAAAAAAAAAAAAAAAAAAAA&#10;AAAAAAAAAAAAAAAAAAAAAAAAAAAaGgAA//8AAP//AAD//wAA//8AAP//AAAkJ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gAAAP8AAAD/AAAA/wAAAP8AAAD/AAAA&#10;/wAAAP8AAAD/AAAA/wAAAP8AAADk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pIAAP//&#10;AAD//wAA//8AAP//AACgoAAAAAAAAAAAAAAAAAAAAAAAAAAAAAAAAAAAAAAAAAAAAAAAAAAAAAAA&#10;AAAAAAAAAAAAAAASAAAS9AAA9P8AAP//AAD//wAA//8AAP96AAB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8AAM//AAD//wAA//8AAP//AAD/eQAAeQAAAAAAAAAAAAAAAAAAAAAAAAAAAAAAAAAAAAAAAAAA&#10;AAAAAAAAAAAAAAAAAAAAAAAAAAAAAAAAAAAAAAAAAAAAAM7OAAD//wAA//8AAP//AAD//wAAeX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DUAAAAGgAAAAAA&#10;AAAAAAAAAAAAAAAAAAAAAAAAAAAAAAAAAABiAAAA5A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EAAN7eAAD//wAA//8AAP//AAD//wAAVVUAAAAAAAAAAAAAAAAAAAAAAAAAAAAAAAAAAAAAAAAA&#10;AAAAAAAAAAAAAAAAAAAAAAAAAAAAewAAe/8AAP//AAD//wAA//8AAP/0AAD0EQAAE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6AAB6/wAA//8AAP//AAD//wAA//8AAP8BAAABAAAAAAAAAAAAAAAAAAAAAAAA&#10;AAAAAAAAAAAAAAAAAAAAAAAAAAAAAAAAAAAAAAAAAAAAAAAAAAAAAAAAAAB6egAA//8AAP//AAD/&#10;/wAA//8AAM/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A0AAAAAAAAAAAAAAAAAAAAAAAAAAAAAAAAAAAAAAAAAGgAAAL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kpAAD//wAA//8AAP//AAD//wAA+/sAAA8PAAAAAAAAAAAAAAAAAAAAAAAAAAAA&#10;AAAAAAAAAAAAAAAAAAAAAAAAAAAAAAAAAAAACQAACekAAOn/AAD//wAA//8AAP//AAD/jgAAj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QAAJf8AAP//AAD//wAA//8AAP//AAD/QAAAQAAAAAAAAAAA&#10;AAAAAAAAAAAAAAAAAAAAAAAAAAAAAAAAAAAAAAAAAAAAAAAAAAAAAAAAAAAAAAAAAAAAAAAAJSUA&#10;AP//AAD//wAA//8AAP//AAD//wAAJC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0dAAA//8AAP//AAD//wAA//8AAL6+AAAAAAAAAAAAAAAAAAAA&#10;AAAAAAAAAAAAAAAAAAAAAAAAAAAAAAAAAAAAAAAAAAAAAAAAAGgAAGj/AAD//wAA//8AAP//AAD/&#10;+wAA+x4AAB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KAADK/wAA//8AAP//AAD//wAA/7QA&#10;ALQAAAAAAAAAAAAAAAAAAAAAAAAAAAAAAAAAAAAAAAAAAAAAAAAAAAAAAAAAAAAAAAAAAAAAAAAA&#10;AAAAAAAAAAAAAADPzwAA//8AAP//AAD//wAA//8AAHl5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oAAACMAAAAqgAAAKoAAABx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78AAP//AAD//wAA//8AAP//AABzcwAAAAAA&#10;AAAAAAAAAAAAAAAAAAAAAAAAAAAAAAAAAAAAAAAAAAAAAAAAAAAAAAAAAAMAAAPcAADc/wAA//8A&#10;AP//AAD//wAA/6IAAK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WP8AAP//AAD/&#10;/wAA//8AAP//AAD/KgAAKgAAAAAAAAAAAAAAAAAAAAAAAAAAAAAAAAAAAAAAAAAAAAAAAAAAAAAA&#10;AAAAAAAAAAAAAAAAAAAAAAAAAAAAenoAAP//AAD//wAA//8AAP//AADPz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KkAAAD/AAAA/wAAAP8AAAD/AAAA/wAA&#10;APEAAAB/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BAAAPz8AAD//wAA//8AAP//AAD/&#10;/wAAKCgAAAAAAAAAAAAAAAAAAAAAAAAAAAAAAAAAAAAAAAAAAAAAAAAAAAAAAAAAAAAAAABUAABU&#10;/wAA//8AAP//AAD//wAA//8AAP8tAAA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QA&#10;AATgAADg/wAA//8AAP//AAD//wAA/50AAJ0AAAAAAAAAAAAAAAAAAAAAAAAAAAAAAAAAAAAAAAAA&#10;AAAAAAAAAAAAAAAAAAAAAAAAAAAAAAAAAAAAAAAAACUlAAD//wAA//8AAP//AAD//wAA//8AACQk&#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AAAA/wAAAP8AAADh&#10;AAAA1AAAANQAAAD/AAAA/wAAAK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ZWAAD//wAA//8A&#10;AP//AAD//wAA3d0AAAEBAAAAAAAAAAAAAAAAAAAAAAAAAAAAAAAAAAAAAAAAAAAAAAAAAAAAAAAA&#10;AAAAAAAAyQAAyf8AAP//AAD//wAA//8AAP+1AAC1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wAAb/8AAP//AAD//wAA//8AAP/5AAD5GQAAGQAAAAAAAAAAAAAAAAAAAAAA&#10;AAAAAAAAAAAAAAAAAAAAAAAAAAAAAAAAAAAAAAAAAAAAAAAAAAAAAAAAAAAAz88AAP//AAD//wAA&#10;//8AAP//AAB5e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AAAA1AAA&#10;AFUAAAAAAAAAAAAAAAAAAAAAAAAAAAAAACoAAADk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h&#10;oQAA//8AAP//AAD//wAA//8AAJGRAAAAAAAAAAAAAAAAAAAAAAAAAAAAAAAAAAAAAAAAAAAAAAAA&#10;AAAAAAAAAAAAAAAAKgAAKv8AAP//AAD//wAA//8AAP//AAD/PwAAP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wAAAzvAADv/wAA//8AAP//AAD//wAA/4YAAIYAAAAAAAAA&#10;AAAAAAAAAAAAAAAAAAAAAAAAAAAAAAAAAAAAAAAAAAAAAAAAAAAAAAAAAAAAAAAAAAAAAAAAAHp6&#10;AAD//wAA//8AAP//AAD//wAAz8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xgAAAA0AAAAAAAAAAAAAAAAAAAAAAAAAAAAAAAAAAAAAAAAAVQAAAMY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AwAA6+sAAP//AAD//wAA//8AAP//AABGRgAAAAAAAAAAAAAAAAAAAAAAAAAAAAAAAAAA&#10;AAAAAAAAAAAAAAAAAAAAAAAAAAAAAIUAAIX/AAD//wAA//8AAP//AAD/+QAA+QE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gAAhv8AAP//AAD//wAA//8AAP/v&#10;AADvDAAADAAAAAAAAAAAAAAAAAAAAAAAAAAAAAAAAAAAAAAAAAAAAAAAAAAAAAAAAAAAAAAAAAAA&#10;AAAAAAAAAAAlJQAA//8AAP//AAD//wAA//8AAP//AAAkJ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wAAADcAAAAAAAAAAAAAAAAAAAAAAAAAAAAAAAAAAAAAAAAAAAAAABoAAADJ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ODgAAP//AAD//wAA//8AAP//AAD09AAABwcAAAAAAAAAAAAAAAAAAAAA&#10;AAAAAAAAAAAAAAAAAAAAAAAAAAAAAAAAAAAAAAIAAALgAADg/wAA//8AAP//AAD//wAA/3IAAH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kAABn6AAD6/wAA&#10;//8AAP//AAD//wAA/24AAG4AAAAAAAAAAAAAAAAAAAAAAAAAAAAAAAAAAAAAAAAAAAAAAAAAAAAA&#10;AAAAAAAAAAAAAAAAAAAAAAAAAAAAAM/PAAD//wAA//8AAP//AAD//wAAeX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MkAAAAaAAAAAAAAAAAAAAAAAAAAAAAAAAAAAAAAAAAAAAAAAAAA&#10;AAA3AAAA1w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ODAAD//wAA//8AAP//AAD//wAAr68AAAAAAAAAAAAA&#10;AAAAAAAAAAAAAAAAAAAAAAAAAAAAAAAAAAAAAAAAAAAAAAAAAAA8AAA8/wAA//8AAP//AAD//wAA&#10;//4AAP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gAAnv8AAP//AAD//wAA//8AAP/fAADfBAAABAAAAAAAAAAAAAAAAAAAAAAAAAAAAAAAAAAA&#10;AAAAAAAAAAAAAAAAAAAAAAAAAAAAAAAAAAAAAAAAAAB6egAA//8AAP//AAD//wAA//8AAM/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C5AAAANwAAAAAAAAAAAAAAAAAAAAAAAAAAAAAA&#10;AAAAAAAAAAAAAAAAqgAAAMY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CAAD//wAA//8AAP//AAD//wAA//8AAGRk&#10;AAAAAAAAAAAAAAAAAAAAAAAAAAAAAAAAAAAAAAAAAAAAAAAAAAAAAAAAAAAAAAAAmAAAmP8AAP//&#10;AAD//wAA//8AAP+7AAC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sAACv/AAD//wAA//8AAP//AAD//wAA/1cAAFcAAAAAAAAAAAAAAAAAAAAA&#10;AAAAAAAAAAAAAAAAAAAAAAAAAAAAAAAAAAAAAAAAAAAAAAAAAAAAAAAAJSUAAP//AAD//wAA//8A&#10;AP//AAD//wAAJC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MYAAAANAAAAAAAAAAAA&#10;AAAAAAAAAAAAAAAAAAAdAAAAqQAAAP8AAAC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eXgAA//8AAP//AAD//wAA&#10;//8AAP//AAAaGgAAAAAAAAAAAAAAAAAAAAAAAAAAAAAAAAAAAAAAAAAAAAAAAAAAAAAAAAAABgAA&#10;Bu0AAO3/AAD//wAA//8AAP//AAD/YAAAY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QAAtf8AAP//AAD//wAA//8AAP//AAD/AwAAAwAA&#10;AAAAAAAAAAAAAAAAAAAAAAAAAAAAAAAAAAAAAAAAAAAAAAAAAAAAAAAAAAAAAAAAAAAAAAAAAADP&#10;zwAA//8AAP//AAD//wAA//8AAHl5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8QAAALcAAABiAAAAVQAAAJwAAADUAAAA/wAAAP8AAADk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KCgAA4+MAAP//&#10;AAD//wAA//8AAP//AADExAAAAAAAAAAAAAAAAAAAAAAAAAAAAAAAAAAAAAAAAAAAAAAAAAAAAAAA&#10;AAAAAAAAAE4AAE7/AAD//wAA//8AAP//AAD/9wAA9w4AAA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EAAEH/AAD//wAA//8AAP//AAD/&#10;/wAA/2kAAGkAAAAAAAAAAAAAAAAAAAAAAAAAAAAAAAAAAAAAAAAAAAAAAAAAAAAAAAAAAAAAAAAA&#10;AAAAAAAAAAAAenoAAP//AAD//wAA//8AAP//AADZ2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gAAANQAAAD/AAAA/wAAAP8AAAD/AAAA/wAAAP8AAADx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noAAP//AAD//wAA//8AAP//AAD//wAAQUEAAAAAAAAAAAAAAAAAAAAAAAAAAAAAAAAAAAAAAAAA&#10;AAAAAAAAAAAAAAAAAAAAAACqAACq/wAA//8AAP//AAD//wAA/6kAAK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ByQAAyf8A&#10;AP//AAD//wAA//8AAP/uAADuFQAAFQAAAAAAAAAAAAAAAAAAAAAAAAAAAAAAAAAAAAAAAAAAAAAA&#10;AAAAAAAAAAAAAAAAAAAAAAAAACUlAAD//wAA//8AAP//AAD//wAA//8AACk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gAAAOEAAAD/AAAA/wAAAOEAAAB/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xcAAPPzAAD//wAA//8AAP//AAD//wAAsrIAAAAAAAAAAAAAAAAAAAAAAAAAAAAAAAAA&#10;AAAAAAAAAAAAAAAAAAAAAAAAAAAAAAAPAAAP9wAA9/8AAP//AAD//wAA//8AAP9OAABO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gAADj/AAD//wAA//8AAP//AAD//wAA/5wAAJwAAAAAAAAAAAAAAAAAAAAAAAAAAAAAAAAA&#10;AAAAAAAAAAAAAAAAAAAAAAAAAAAAAAAAAAAAAAAAAAAAzs4AAP//AAD//wAA//8AAP//AACEh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eXAAD//wAA//8AAP//AAD//wAA/PwAACkpAAAAAAAAAAAAAAAAAAAA&#10;AAAAAAAAAAAAAAAAAAAAAAAAAAAAAAAAAAAAAAAAAAAAYQAAYf8AAP//AAD//wAA//8AAP/tAADt&#10;BgAAB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QAAnf8AAP//AAD//wAA//8AAP//AAD/OAAAOAAAAAAAAAAAAAAA&#10;AAAAAAAAAAAAAAAAAAAAAAAAAAAAAAAAAAAAAAAAAAAAAAAAAAAAAAAAAHNzAAD//wAA//8AAP//&#10;AAD//wAA398AAAE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J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oqAAD8/AAA//8AAP//AAD//wAA//8AAJaWAAAAAAAAAAAA&#10;AAAAAAAAAAAAAAAAAAAAAAAAAAAAAAAAAAAAAAAAAAAAAAAAAAAAAAAAALwAALz/AAD//wAA//8A&#10;AP//AAD/lwAAl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UAABXvAADv/wAA//8AAP//AAD//wAA/80AAM0D&#10;AAADAAAAAAAAAAAAAAAAAAAAAAAAAAAAAAAAAAAAAAAAAAAAAAAAAAAAAAAAAAAAAAAAAAAbGwAA&#10;/v4AAP//AAD//wAA//8AAP//AAA7O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w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zswAA//8AAP//AAD//wAA//8AAPLyAAAW&#10;FgAAAAAAAAAAAAAAAAAAAAAAAAAAAAAAAAAAAAAAAAAAAAAAAAAAAAAAAAAAAAAAABsAABv+AAD+&#10;/wAA//8AAP//AAD//wAA/zsAAD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f8AAP//AAD//wAA&#10;//8AAP//AAD/aQAAaQAAAAAAAAAAAAAAAAAAAAAAAAAAAAAAAAAAAAAAAAAAAAAAAAAAAAAAAAAA&#10;AAAAAAAAAAAAALy8AAD//wAA//8AAP//AAD//wAAl5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xAAAAqgAAAKoAAACqAAAAqgAAAKoAAACq&#10;AAAAqgAAAKoAAACqAAAAqgAAAKoAAACqAAAAqgAAAKoAAACqAAAAqgAAAC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UVAAA//8AAP//AAD//wAA//8A&#10;AP//AAB5eQAAAAAAAAAAAAAAAAAAAAAAAAAAAAAAAAAAAAAAAAAAAAAAAAAAAAAAAAAAAAAAAAAA&#10;AABzAABz/wAA//8AAP//AAD//wAA/98AAN8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MAAAPN&#10;AADN/wAA//8AAP//AAD//wAA/+4AAO4VAAAVAAAAAAAAAAAAAAAAAAAAAAAAAAAAAAAAAAAAAAAA&#10;AAAAAAAAAAAAAAAAAAAAAAAAAABhYQAA//8AAP//AAD//wAA//8AAO3tAAAGB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4QAAAKoAAACqAAAAqgAA&#10;AKoAAACqAAAAqgAAAKoAAACqAAAAqgAAAKoAAACqAAAA8QAAAP8AAAD/AAAA/wAAA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lJQAA//8AAP//AAD/&#10;/wAA//8AAP//AADj4wAACQkAAAAAAAAAAAAAAAAAAAAAAAAAAAAAAAAAAAAAAAAAAAAAAAAAAAAA&#10;AAAAAAAAAAAAAAAA2AAA2P8AAP//AAD//wAA//8AAP+EAAC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AAAOP8AAP//AAD//wAA//8AAP//AAD/nAAAnAAAAAAAAAAAAAAAAAAAAAAAAAAA&#10;AAAAAAAAAAAAAAAAAAAAAAAAAAAAAAAAAAAAAAAADw8AAPf3AAD//wAA//8AAP//AAD//wAATk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wAAADcAAAAA&#10;AAAAAAAAAAAAAAAAAAAAAAAAAAAAAAAAAAAAAAAAAAAAAAANAAAAxgAAAP8AAAD/AAAA8QAAA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JQAA5OQA&#10;AP//AAD//wAA//8AAP//AAD//wAAXV0AAAAAAAAAAAAAAAAAAAAAAAAAAAAAAAAAAAAAAAAAAAAA&#10;AAAAAAAAAAAAAAAAAAAAAAAALQAALf8AAP//AAD//wAA//8AAP//AAD/KQAAK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dAACd/wAA//8AAP//AAD//wAA//8AAP84AAA4AAAAAAAA&#10;AAAAAAAAAAAAAAAAAAAAAAAAAAAAAAAAAAAAAAAAAAAAAAAAAAAAAAAAAACqqgAA//8AAP//AAD/&#10;/wAA//8AAKm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MkAAAAaAAAAAAAAAAAAAAAAAAAAAAAAAAAAAAAAAAAAAAAAAAAAAAAqAAAA1AAAAP8AAAD/AAAA&#10;1AAAAC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l&#10;JQAA5OQAAP//AAD//wAA//8AAP//AAD//wAAy8sAAAICAAAAAAAAAAAAAAAAAAAAAAAAAAAAAAAA&#10;AAAAAAAAAAAAAAAAAAAAAAAAAAAAAAAAAAAAAI8AAI//AAD//wAA//8AAP//AAD/ygAAy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QAAFe8AAO//AAD//wAA//8AAP//AAD/&#10;yQAAyQEAAAEAAAAAAAAAAAAAAAAAAAAAAAAAAAAAAAAAAAAAAAAAAAAAAAAAAAAAAAAAAAAATk4A&#10;AP//AAD//wAA//8AAP//AAD39wAADg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VAAAA8QAAAP8A&#10;AAD/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lJQAA5OQAAP//AAD//wAA//8AAP//AAD//wAA5OQAACIiAAAAAAAAAAAAAAAAAAAAAAAA&#10;AAAAAAAAAAAAAAAAAAAAAAAAAAAAAAAAAAAAAAAAAAAAAAYAAAbsAADs/wAA//8AAP//AAD//wAA&#10;/2cAAG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pAABp/wAA//8A&#10;AP//AAD//wAA//8AAP9AAABAAAAAAAAAAAAAAAAAAAAAAAAAAAAAAAAAAAAAAAAAAAAAAAAAAAAA&#10;AAAAAAAAAAYGAADt7QAA//8AAP//AAD//wAA//8AAGB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P8AAAD/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lJQAA5OQAAP//AAD//wAA//8AAP//AAD//wAA5OQAACUlAAAAAAAAAAAAAAAA&#10;AAAAAAAAAAAAAAAAAAAAAAAAAAAAAAAAAAAAAAAAAAAAAAAAAAAAAAAAAABUAABU/wAA//8AAP//&#10;AAD//wAA//YAAPYPAAA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AAA/8AAP//AAD//wAA//8AAP//AAD/tAAAtAAAAAAAAAAAAAAAAAAAAAAAAAAAAAAAAAAAAAAA&#10;AAAAAAAAAAAAAAAAAAAAAAAAAAAAmJgAAP//AAD//wAA//8AAP//AAC7u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cAAAA/wAAAP8AAADxAAAAY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lJQAA5OQAAP//AAD//wAA//8AAP//AAD//wAA5OQAACUlAAAAAAAA&#10;AAAAAAAAAAAAAAAAAAAAAAAAAAAAAAAAAAAAAAAAAAAAAAAAAAAAAAAAAAAAAAAAAAAAAAAAtgAA&#10;tv8AAP//AAD//wAA//8AAP+iAAC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YAABY/wAA//8AAP//AAD//wAA//8AAP8qAAAqAAAAAAAAAAAAAAAAAAAA&#10;AAAAAAAAAAAAAAAAAAAAAAAAAAAAAAAAAAAAAAAAADw8AAD//wAA//8AAP//AAD//wAA/v4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oAAADUAAAA/wAAAP8AAADUAAAAK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lJQAA5OQAAP//AAD//wAA//8AAP//AAD//wAA5OQAACUl&#10;AAAAAAAAAAAAAAAAAAAAAAAAAAAAAAAAAAAAAAAAAAAAAAAAAAAAAAAAAAAAAAAAAAAAAAAAAAAA&#10;AAAAHAAAHP0AAP3/AAD//wAA//8AAP//AAD/PwAAP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AABOAAAOD/AAD//wAA//8AAP//AAD/nQAAnQAAAAAA&#10;AAAAAAAAAAAAAAAAAAAAAAAAAAAAAAAAAAAAAAAAAAAAAAAAAAAAAAACAgAA4OAAAP//AAD//wAA&#10;//8AAP//AACFh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xAAAA/wAAAP8AAADG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JQAA5OQAAP//AAD//wAA//8AAP//AAD//wAA&#10;5OQAACUlAAAAAAAAAAAAAAAAAAAAAAAAAAAAAAAAAAAAAAAAAAAAAAAAAAAAAAAAAAAAAAAAAAAA&#10;AAAAAAAAAAAAAAAAAHsAAHv/AAD//wAA//8AAP//AAD/3AAA3AE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Bv/wAA//8AAP//AAD//wAA&#10;//kAAPkZAAAZAAAAAAAAAAAAAAAAAAAAAAAAAAAAAAAAAAAAAAAAAAAAAAAAAAAAAAAAAAAAAIWF&#10;AAD//wAA//8AAP//AAD//wAA//8AACUl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IAAADxAAAA/wAAAP8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lJQAA5OQAAP//AAD//wAA//8AAP//&#10;AAD//wAA5OQAACUlAAAAAAAAAAAAAAAAAAAAAAAAAAAAAAAAAAAAAAAAAAAAAAAAAAAAAAAAAAAA&#10;AAAAAAAAAAAAAAAAAAAAAAAAAAIAAALdAADd/wAA//8AAP//AAD//wAA/3oAAH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AAADO8AAO//&#10;AAD//wAA//8AAP//AAD/hgAAhgAAAAAAAAAAAAAAAAAAAAAAAAAAAAAAAAAAAAAAAAAAAAAAAAAA&#10;AAAAAAAAAAAqKgAA//8AAP//AAD//wAA//8AAP//AADk5AAAJS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JwAAAD/AAAA/wAAAPEAAABiAAAAAAAAAAAAAAAAAAAAAAAA&#10;AAAAAAAAAAAAAAAAAAAAAAAAAAAAGgAAAL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hIQAA5OQAAP//AAD//wAA&#10;//8AAP//AAD//wAA5OQAACUlAAAAAAAAAAAAAAAAAAAAAAAAAAAAAAAAAAAAAAAAAAAAAAAAAAAA&#10;AAAAAAAAAAAAAAAAAAAAAAAAAAAAAAAAAAAAAABAAABA/wAA//8AAP//AAD//wAA//0AAP0b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GAACG/wAA//8AAP//AAD//wAA/+8AAO8MAAAMAAAAAAAAAAAAAAAAAAAAAAAAAAAAAAAA&#10;AAAAAAAAAAAAAAAAAAAAAAAAAAAAAL+/AAD//wAA//8AAP//AAD//wAA//8AAOTkAAAlJ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AAAA/wAAAPEAAAA3AAAAAAAAAAAAAAAA&#10;AAAAAAAAAAAAAAAAAAAAAAAAAAAAAAAAAAAAAAAAABoAAADJ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b0AAP//&#10;AAD//wAA//8AAP//AAD//wAA5OQAACUlAAAAAAAAAAAAAAAAAAAAAAAAAAAAAAAAAAAAAAAAAAAA&#10;AAAAAAAAAAAAAAAAAAAAAAAAAAAAAAAAAAAAAAAAAAAAAAAAAAAAowAAo/8AAP//AAD//wAA//8A&#10;AP+1AAC1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QAAGfoAAPr/AAD//wAA//8AAP//AAD/bgAAbgAAAAAAAAAAAAAAAAAA&#10;AAAAAAAAAAAAAAAAAAAAAAAAAAAAAAAAAAAAAAAAAAAhIQAA5OQAAP//AAD//wAA//8AAP//AAD/&#10;/wAA5OQAACU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AAAA/wAAANQAAAA4AAAAKwAA&#10;ACsAAAArAAAAKwAAACsAAAArAAAAKwAAACsAAAArAAAAKwAAACsAAACM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SUAAP//AAD//wAA//8AAP//AAD//wAA5OQAACUlAAAAAAAAAAAAAAAAAAAAAAAAAAAAAAAAAAAA&#10;AAAAAAAAAAAAAAAAAAAAAAAAAAAAAAAAAAAAAAAAAAAAAAAAAAAAAAAAAAAADwAAD/cAAPf/AAD/&#10;/wAA//8AAP//AAD/UwAAU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eAACe/wAA//8AAP//AAD//wAA/98AAN8EAAAE&#10;AAAAAAAAAAAAAAAAAAAAAAAAAAAAAAAAAAAAAAAAAAAAAAAAAAAAAAAAAAAAACUlAADk5AAA//8A&#10;AP//AAD//wAA//8AAP//AADk5AAAJS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P8AAAD/&#10;AAAA/wAAAP8AAAD/AAAA/wAAAP8AAAD/AAAA/wAAAP8AAAD/AAAA/wAAAP8AAAD/AAAA/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p6AAD//wAA//8AAP//AAD//wAA//8AACUlAAAAAAAAAAAAAAAAAAAAAAAAAAAA&#10;AAAAAAAAAAAAAAAAAAAAAAAAAAAAAAAAAAAAAAAAAAAAAAAAAAAAAAAAAAAAAAAAAAAAAAAAAGcA&#10;AGf/AAD//wAA//8AAP//AAD/6wAA6wYAAA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wAAK/8AAP//AAD//wAA//8A&#10;AP//AAD/VwAAVwAAAAAAAAAAAAAAAAAAAAAAAAAAAAAAAAAAAAAAAAAAAAAAAAAAAAAAAAAAAAAA&#10;AAAAJSUAAOTkAAD//wAA//8AAP//AAD//wAA//8AAOTkAAAlJ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KoAAAAAAAAAAAAAAAAAAAAAAAAAAAAAAAAAAAAAAAAAAAAAAAAAAAAAAAAAAAAAAAAAAAAAAAAA&#10;AAAAAGI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PzwAA//8AAP//AAD//wAA//8AAIyMAAAAAAAAAAAAAAAAAAAA&#10;AAAAAAAAAAAAAAAAAAAAAAAAAAAAAAAAAAAAAAAAAAAAAAAAAAAAAAAAAAAAAAAAAAAAAAAAAAAA&#10;AAAAAAUAAAX/AAD//wAA//8AAP//AAD//wAA/44AAI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1AAC1&#10;/wAA//8AAP//AAD//wAA//UAAPUCAAACAAAAAAAAAAAAAAAAAAAAAAAAAAAAAAAAAAAAAAAAAAAA&#10;AAAAAAAAAAAAAAAAAAAAAAAlJQAA5OQAAP//AAD//wAA//8AAP//AAD//wAA5OQAACUl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BVAAAAAAAAAAAAAAAAAAAAAAAAAAAAAAAAAAAAAAAAAAAAAAAAAAAAAAAAAAAA&#10;AAAAAAAAAAAAAAAAAAAaAAAAyQ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lJQAA//8AAP//AAD//wAA//8AAP//AAAkJAAAAAAA&#10;AAAAAAAAAAAAAAAAAAAAAAAAAAAAAAAAAAAAAAAAAAAAAAAAAAAAAAAAAAAAAAAAAAAAAAAAAAAA&#10;AAAAAAAAAAAAAAAAAAB1AAB1/wAA//8AAP//AAD//wAA//8AAP8sAAAs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QAAQf8AAP//AAD//wAA//8AAP//AAD/XQAAXQAAAAAAAAAAAAAAAAAAAAAAAAAAAAAA&#10;AAAAAAAAAAAAAAAAAAAAAAAAAAAAAAAAAAAAAAAAACUlAADk5AAA//8AAP//AAD//wAA//8AAP//&#10;AADk5AAAJS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JAAAAGgAAAAAAAAAAAAAAAAAAAAAAAAAAAAAAAAAAAAAAAAAAAAAA&#10;AAAAAAAAAAAAAAAAAAAAAAAAAAAAAAAADQAAAI8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noAAP//AAD//wAA//8AAP//AADP&#10;zwAAAAAAAAAAAAAAAAAAAAAAAAAAAAAAAAAAAAAAAAAAAAAAAAAAAAAAAAAAAAAAAAAAAAAAAAAA&#10;AAAAAAAAAAAAAAAAAAAAAAAAAAAgAAAg9gAA9v8AAP//AAD//wAA//8AAP/FAAD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HKAADK/wAA//8AAP//AAD//wAA/+MAAOMJAAAJAAAAAAAAAAAA&#10;AAAAAAAAAAAAAAAAAAAAAAAAAAAAAAAAAAAAAAAAAAAAAAAAAAAAAAAAAAAAJSUAAOTkAAD//wAA&#10;//8AAP//AAD//wAA//8AAOTkAAAlJ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jwAA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PAAD//wAA//8A&#10;AP//AAD//wAAeXkAAAAAAAAAAAAAAAAAAAAAAAAAAAAAAAAAAAAAAAAAAAAAAAAAAAAAAAAAAAAA&#10;AAAAAAAAAAAAAAAAAAAAAAAAAAAAAAAAAAABAAABtQAAtf8AAP//AAD//wAA//8AAP/+AAD+NwAA&#10;N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Qv8AAP//AAD//wAA//8AAP//AAD/eQAA&#10;eQAAAAAAAAAAAAAAAAAAAAAAAAAAAAAAAAAAAAAAAAAAAAAAAAAAAAAAAAAAAAAAAAAAAAAAAAAA&#10;AAAlJQAA5OQAAP//AAD//wAA//8AAP//AAD//wAA5OQAACU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UlAAD/&#10;/wAA//8AAP//AAD//wAA//8AACQkAAAAAAAAAAAAAAAAAAAAAAAAAAAAAAAAAAAAAAAAAAAAAAAA&#10;AAAAAAAAAAAAAAAAAAAAAAAAAAAAAAAAAAAAAAAAAAAAAAAAVQAAVf8AAP//AAD//wAA//8AAP//&#10;AAD/lAAAl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zAACz/wAA//8AAP//&#10;AAD//wAA//IAAPIWAAAWAAAAAAAAAAAAAAAAAAAAAAAAAAAAAAAAAAAAAAAAAAAAAAAAAAAAAAAA&#10;AAAAAAAAAAAAAAAAAAAAACUlAADk5AAA//8AAP//AAD//wAA//8AAP//AADk5AAAJS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6egAA//8AAP//AAD//wAA//8AAM/PAAAAAAAAAAAAAAAAAAAAAAAAAAAAAAAAAAAAAAAA&#10;AAAAAAAAAAAAAAAAAAAAAAAAAAAAAAAAAAAAAAAAAAAAAAAAAAAAAAAADwAAD+cAAOf/AAD//wAA&#10;//8AAP//AAD/5gAA5g8AAA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QAA&#10;KfwAAPz/AAD//wAA//8AAP//AAD/lgAAlgAAAAAAAAAAAAAAAAAAAAAAAAAAAAAAAAAAAAAAAAAA&#10;AAAAAAAAAAAAAAAAAAAAAAAAAAAAAAAAAAAAAAAAJSUAAOTkAAD//wAA//8AAP//AAD//wAA//8A&#10;AOTkAAAlJ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88AAP//AAD//wAA//8AAP//AAB5eQAAAAAAAAAAAAAAAAAAAAAAAAAA&#10;AAAAAAAAAAAAAAAAAAAAAAAAAAAAAAAAAAAAAAAAAAAAAAAAAAAAAAAAAAAAAAAAAAAAAJUAAJX/&#10;AAD//wAA//8AAP//AAD//wAA/1QAAF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XAACX/wAA//8AAP//AAD//wAA//wAAPwpAAApAAAAAAAAAAAAAAAAAAAAAAAA&#10;AAAAAAAAAAAAAAAAAAAAAAAAAAAAAAAAAAAAAAAAAAAAAAAAAAAAAAAAAAAlJQAA5OQAAP//AAD/&#10;/wAA//8AAP//AAD//wAA5OQAACU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SUAAP//AAD//wAA//8AAP//AAD//wAAJCQAAAAAAAAAAAAA&#10;AAAAAAAAAAAAAAAAAAAAAAAAAAAAAAAAAAAAAAAAAAAAAAAAAAAAAAAAAAAAAAAAAAAAAAAAAAAA&#10;ADgAADj+AAD+/wAA//8AAP//AAD//wAA/7QAALQ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F/MAAPP/AAD//wAA//8AAP//AAD/sgAAsgAAAAAAAAAA&#10;AAAAAAAAAAAAAAAAAAAAAAAAAAAAAAAAAAAAAAAAAAAAAAAAAAAAAAAAAAAAAAAAAAAAAAAAAAAA&#10;ACUlAADk5AAA//8AAP//AAD//wAA//8AAP//AADk5AAAJS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p6AAD//wAA//8AAP//AAD//wAAz88AAAAA&#10;AAAAAAAAAAAAAAAAAAAAAAAAAAAAAAAAAAAAAAAAAAAAAAAAAAAAAAAAAAAAAAAAAAAAAAAAAAAA&#10;AAAAAAAAAAEAAAHLAADL/wAA//8AAP//AAD//wAA//UAAPUgAAA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6AAB6/wAA//8AAP//AAD//wAA//8A&#10;AP9EAABEAAAAAAAAAAAAAAAAAAAAAAAAAAAAAAAAAAAAAAAAAAAAAAAAAAAAAAAAAAAAAAAAAAAA&#10;AAAAAAAAAAAAAAAAAAAAJSUAAOTkAAD//wAA//8AAP//AAD//wAA//8AAPPzAAA6O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UlAAB6egAAy8sAANvbAADExAAAZmYAAA0NAADPzwAA//8AAP//AAD//wAA&#10;//8AAHl5AAAAAAAAAAAAAAAAAAAAAAAAAAAAAAAAAAAAAAAAAAAAAAAAAAAAAAAAAAAAAAAAAAAA&#10;AAAAAAAAAAAAAAAAAAAAAABMAABM/wAA//8AAP//AAD//wAA//8AAP90AAB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gAACuMAAOP/AAD/&#10;/wAA//8AAP//AAD//wAA/xIAABIAAAAAAAAAAAAAAAAAAAAAAAAAAAAAAAAAAAAAAAAAAAAAAAAA&#10;AAAAAAAAAAAAAAAAAAAAAAAAAAAAAAAAAAAAAAAlJQAA5OQAAP//AAD//wAA//8AAP//AAD//wAA&#10;8vIAAFB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BwcAADa2gAAp6cAAHR0AABBQQAADw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eAABe/wAA//8AAP//AAD//wAA//8AAP+8AAC8BQAABQAAAAAAAAAAAAAAAAAAAAAAAAAAAAAA&#10;AAAAAAAAAAAAAAAAAAAAAAAAAAAAAAAAAAAAAAAAAAAAAAAAAAAAAAAAACUlAADk5AAA//8AAP//&#10;AAD//wAA//8AAP//AAD//wAAgoIAAAI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DQAAJCQAAC8vAAA7OwAAGxs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swAAMz/AAD//wAA//8AAP//AAD//wAA/5UAAJUAAAAAAAAAAAAAAAAA&#10;AAAAAAAAAAAAAAAAAAAAAAAAAAAAAAAAAAAAAAAAAAAAAAAAAAAAAAAAAAAAAAAAAAAAAAAAAAAA&#10;JSUAAOTkAAD//wAA//8AAP//AAD//wAA//8AAP//AACzswAADw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SEgAA2toAAP//AAD//wAA//8AAOTkAAAlJQAA&#10;AAAAAAAAAAAAAAAAAAAAAAAAAAAAAAAAAAAAAA8PAABBQQAAdHQAAKenAADa2gAA/f0AAP//AAD/&#10;/wAA//8AAP//AACAg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n7wAA7/8AAP//AAD//wAA//8AAP//AAD/awAA&#10;awAAAAAAAAAAAAAAAAAAAAAAAAAAAAAAAAAAAAAAAAAAAAAAAAAAAAAAAAAAAAAAAAAAAAAAAAAA&#10;AAAAAAAAAAAAAAAAAAAkJAAA2dkAAP//AAD//wAA//8AAP//AAD//wAA//8AAP//AABNTQAAAQ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kpAAB0dAAAdHQAAHR0AAAp&#10;KQAAAAAAAAAAAAAAAAAAAAAAAAAAAAAAAAAAAAAAAAAAAAAFBQAAvb0AAP//AAD//wAA//8AAP//&#10;AAD//wAA5OQAACUlAAAAAAAAAAAAAAAAAAAAAAAAKSkAALi4AAD//wAA//8AAP//AAD//wAA//8A&#10;AP//AAD//wAA//8AAP//AAD//wAAgI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PAAAPQAAAQHMAAHOmAACm2gAA2v8AAP//AAD//wAA//8AAP//AAD//wAA//8AAP//AAD//wAA&#10;//8AAP/CAADCUAAAUHQAAHSnAACn2gAA2v0AAP3/AAD//wAA//8AAP//AAD//wAA//8AAP//AAD/&#10;/wAA//8AAP//AAD//wAA//8AAP//AAD//wAA//8AAP//AAD//wAA//8AAP//AAD//wAA//8AAP//&#10;AAD/pwAAp3MAAHNAAABADwAAD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MAADOZAACZ8wAA8/8AAP//AAD//wAA//8AAP//AAD//wAA//8AAP//&#10;AAD//wAA//8AAP//AAD//wAA//8AAP/fAADftQAAtYoAAIpfAABfNQAANQwAAAwAAAAAAAAAAAAA&#10;AAADAAADagAAau8AAO//AAD//wAA//8AAP//AAD//wAA//8AAP//AAD//wAA//8AAP//AAD//wAA&#10;//8AAP//AAD//wAA//8AAP//AAD//wAA//8AAP/6AAD6xwAAx2UAAGUN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PAAAPQAAAQHMAAHOoAACo/wAA//8AAP//&#10;AAD//wAA//8AAP//AAD//wAA//8AAP//AAD//wAA//8AAP//AAD//wAA//8AAP//AAD//wAA//8A&#10;AP//AAD//wAA//8AAP//AAD//wAA//8AAP//AAD//wAA//8AAP//AAD//wAA//8AAP//AAD//wAA&#10;//8AAP+zAACzDwAAD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1lAABlzAAAzP8AAP//AAD//wAA&#10;//8AAP//AAD//wAA//8AAP//AAD//wAA//8AAP//AAD//wAA//8AAP//AAD//wAA//8AAP//AAD/&#10;/wAA//8AAP//AAD//wAA//8AAP//AAD//wAA//8AAP//AAD//wAA//8AAP//AAD//wAA//8AAP//&#10;AAD//wAA//8AAP/zAADzmQAAmTMAAD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8AAA+zAACz/wAA//8AAP//AAD//wAA//8AAP//AAD//wAA//8AAP//AAD//wAA//8AAP//AAD/&#10;/wAA//8AAP//AAD//wAA//8AAP//AAD//wAA//8AAP//AAD//wAA//8AAP//AAD//wAA//8AAP//&#10;AAD//wAA//8AAP+BAACBAg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z&#10;AAAzmQAAmfMAAPP/AAD//wAA//8AAP//AAD//wAA//8AAP//AAD//wAA//8AAP//AAD//wAA//8A&#10;AP//AAD//wAA//8AAP//AAD//wAA//8AAP//AAD//wAA//8AAP//AAD//wAA//8AAP//AAD//wAA&#10;//8AAP//AAD/+gAA+scAAMdlAABlDQ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oEAAIH/AAD//wAA//8AAP//AAD//wAA//8AAP//AAD//wAA//8A&#10;AP//AAD//wAA//8AAP//AAD//wAA//8AAP//AAD//wAA//8AAP//AAD//wAA//8AAP//AAD//wAA&#10;//8AAP//AAD//wAA//IAAPJQAAB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NZQAAZckAAMn/AAD//wAA//8AAP//AAD//wAA//8AAP//AAD/&#10;/wAA//8AAP//AAD//wAA//8AAP//AAD//wAA//8AAP//AAD//wAA//8AAP//AAD//wAA/+4AAO5o&#10;AABoAw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AAAUPIAAPL/AAD//wAA//8AAP//AAD/&#10;/wAA//8AAP//AAD//wAA//8AAP//AAD//wAA//0AAP3aAADapgAApnMAAHNAAABAGgAAGjQAADRf&#10;AABfiQAAibQAALTfAADf3QAA3ZoAAJopAAA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wAAD0AAAEBzAABzpgAAptoA&#10;ANr/AAD//wAA//8AAP//AAD//wAA//8AAP//AAD//wAA//8AAP//AAD//wAA//8AAP//AAD//wAA&#10;/5wAAJwVAAA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pAAAplwAAl9YA&#10;ANbaAADapgAApnMAAHNAAABADwAAD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wAACzQAADRfAABfiQAAibQAALTfAADf/gAA/v8AAP//AAD//wAA//8AAP/3&#10;AAD3twAAtzgAAD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AAAMYAAAD/AAAA/wAAAMYAAAAqAAAAAAAAAAAAAAAAAAAAAAAA&#10;AAAAAAAAAAAAAAAAAAAAAAAAAAAAAAAAAAAAAAAAAAAAAAAAAAAAAAAAAAAAKgAAAMYAAAD/AAAA&#10;/wAAAMYAAAAq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PEAAACqAAAADQAAAA0AAACcAAAA8QAAADcAAAAA&#10;AAAAAAAAAAAAAAAAAAAAAAAAAAAAAAAAAAAAAAAAAAAAAAAAAAAAAAAAAAAAAAAAAAAAVQAAAPEA&#10;AACqAAAADQAAAA0AAACcAAAA8QAAADc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GAAAADQAAAAAAAAAAAAAADQAA&#10;AMYAAADkAAAAGgAAAAAAAAAAAAAAAAAAAAAAAAAAAAAAAAAAAAAAAAAAAAAAAAAAAAAAAAAAAAAA&#10;NwAAAPEAAADGAAAADQAAAAAAAAAAAAAADQAAAMYAAADkAAAAGg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oAAAD/AAAAfwAAAAAAAAAA&#10;AAAAAAAAAAAAAAB/AAAA/wAAAKoAAAAAAAAAAAAAAAAAAAAAAAAAAAAAAAAAAAAAAAAAAAAAAAAA&#10;AAAAAAAAAAAAAKoAAAD/AAAAfwAAAAAAAAAAAAAAAAAAAAAAAAB/AAAA/wAAAKo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8QAA&#10;ADcAAAAAAAAAAAAAAAAAAAAAAAAANwAAAPEAAADkAAAAGgAAAAAAAAAAAAAAAAAAAAAAAAAAAAAA&#10;AAAAAAAAAAAAAAAAAAAAADcAAADxAAAA8QAAADcAAAAAAAAAAAAAAAAAAAAAAAAANwAAAPEAAADk&#10;AAAAGg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OQAAAAaAAAAAAAAAAAAAAAAAAAAAAAAABoAAADkAAAA/wAAAFUAAAAAAAAAAAAAAAAA&#10;AAAAAAAAAAAAAAAAAAAAAAAAAAAAAAAAAAB/AAAA/wAAAOQAAAAaAAAAAAAAAAAAAAAAAAAAAAAA&#10;ABoAAADkAAAA/wAAAFU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AP8AAADkAAAAGgAAAAAAAAAAAAAAAAAAAAAAAAANAAAAxgAAAP8AAAB/AAAA&#10;AAAAAAAAAAAAAAAAAAAAAAAAAAAAAAAAAAAAAAAAAAAAAAAAqgAAAP8AAADkAAAAGgAAAAAAAAAA&#10;AAAAAAAAAAAAAAANAAAAxgAAAP8AAAB/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D/AAAAxgAAAA0AAAAAAAAAAAAAAAAAAAAAAAAADQAAAMYA&#10;AAD/AAAAqgAAAAAAAAAAAAAAAAAAAAAAAAAAAAAAAAAAAAAAAAAAAAAADQAAAMYAAAD/AAAAxgAA&#10;AA0AAAAAAAAAAAAAAAAAAAAAAAAADQAAAMYAAAD/AAAAqg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DGAAAA/wAAAMYAAAANAAAAAAAAAAAAAAAAAAAA&#10;AAAAAA0AAADGAAAA/wAAAKoAAAAAAAAAAAAAAAAAAAAAAAAAAAAAAAAAAAAAAAAAAAAAAA0AAADG&#10;AAAA/wAAAMYAAAANAAAAAAAAAAAAAAAAAAAAAAAAAA0AAADGAAAA/wAAAKoAAAAAAAAAAAAAAAAA&#10;AAAAAAAAAAAAAAAAAAD/AAAA/wAAAP8AAAD/AAAA/wAAAP8AAAD/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DGAAAADQAAAAAA&#10;AAAAAAAAAAAAAAAAAAANAAAAxgAAAP8AAACqAAAAAAAAAAAAAAAAAAAAAAAAAAAAAAAAAAAAAAAA&#10;AAAAAAANAAAAxgAAAP8AAADGAAAADQAAAAAAAAAAAAAAAAAAAAAAAAANAAAAxgAAAP8AAACqAAAA&#10;AAAAAAAAAAAAAAAAAAAAAAAAAAAAAAAA/wAAAP8AAAD/AAAA/wAAAP8AAAD/AAAA/wAAAP8AAAD/&#10;AAAA/wAAAP8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MYAAAD/AAAA&#10;xgAAAA0AAAAAAAAAAAAAAAAAAAAAAAAADQAAAMYAAAD/AAAAqgAAAAAAAAAAAAAAAAAAAAAAAAAA&#10;AAAAAAAAAAAAAAAAAAAADQAAAMYAAAD/AAAAxgAAAA0AAAAAAAAAAAAAAAAAAAAAAAAADQAAAMYA&#10;AAD/AAAAqgAAAAAAAAAAAAAAAAAAAAAAAAAAAAAAAAAAAP8AAAD/AAAA/wAAAP8AAAD/AAAA/wAA&#10;AP8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AAAA/wAAAMYAAAANAAAAAAAAAAAAAAAAAAAAAAAAABoAAADkAAAA/wAAAH8AAAAAAAAAAAAA&#10;AAAAAAAAAAAAAAAAAAAAAAAAAAAAAAAAAAAAAACqAAAA/wAAAMYAAAANAAAAAAAAAAAAAAAAAAAA&#10;AAAAABoAAADkAAAA/wAAAH8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DkAAAAGgAAAAAAAAAAAAAAAAAAAAAAAAAaAAAA5AAAAP8AAABV&#10;AAAAAAAAAAAAAAAAAAAAAAAAAAAAAAAAAAAAAAAAAAAAAAAAAAAAfwAAAP8AAADkAAAAGgAAAAAA&#10;AAAAAAAAAAAAAAAAAAAaAAAA5AAAAP8AAABVAAAAAAAAAAAAAAAAAAAAAAAAAAAAAAAAAAAAAAAA&#10;AAAAAAAAAAAAAAAAAAAAAAAAAAAAAAAAAAAAAAAAAAAAAA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xAAAA8QAAADcAAAAAAAAAAAAAAAAAAAAAAAAANwAA&#10;APEAAADkAAAAGgAAAAAAAAAAAAAAAAAAAAAAAAAAAAAAAAAAAAAAAAAAAAAAAAAAADcAAADxAAAA&#10;8QAAADcAAAAAAAAAAAAAAAAAAAAAAAAANwAAAPEAAADkAAAAGgAAAAAAAAAAAAAAAAAAAAAAAAAA&#10;AAAAAAAAAAAAAAAAAAAAAAAAAAAAAAAAAAAAAAAAAAAAAAAAAAAAAAAAAAA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P8AAAB/AAAAAAAAAAAAAAAA&#10;AAAAAAAAAH8AAAD/AAAAqgAAAAAAAAAAAAAAAAAAAAAAAAAAAAAAAAAAAAAAAAAAAAAAAAAAAAAA&#10;AAAAAAAAqgAAAP8AAAB/AAAAAAAAAAAAAAAAAAAAAAAAAH8AAAD/AAAAqgAAAAAAAAAAAAAAAAAA&#10;AAAAAAAAAAAAAAAAAAAAAAAAAAAAAAAAAAAAAAAAAAAAAAAAAAAAAAAAAAAAAAAAAAAAAAAA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xgAA&#10;AA0AAAAAAAAAAAAAAA0AAADGAAAA5AAAABoAAAAAAAAAAAAAAAAAAAAAAAAAAAAAAAAAAAAAAAAA&#10;AAAAAAAAAAAAAAAAAAAAADcAAADxAAAAxgAAAA0AAAAAAAAAAAAAAA0AAADGAAAA5AAAABo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P8AAACMAAAADQAAAA0AAADGAAAA8QAAADcAAAAAAAAAAAAAAAAAAAAAAAAADQAAAJwA&#10;AAD/AAAAxgAAAA0AAAAAAAAAAAAAAAAAAAAAAAAAVQAAAP8AAACMAAAADQAAAA0AAADGAAAA8QAA&#10;ADc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1AAAAP8AAAD/AAAAqQAAACoAAAAAAAAAAAAAAAAAAAAAAAAA&#10;AAAAAAAAAACcAAAA/wAAAMYAAAANAAAAAAAAAAAAAAAAAAAAAAAAAAAAAAA3AAAA1AAAAP8AAAD/&#10;AAAAqQAAACo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10;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&#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10;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&#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10;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&#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10;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&#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10;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&#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10;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&#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&#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&#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&#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&#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&#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&#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10;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&#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10;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&#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10;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&#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10;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&#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10;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&#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10;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&#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10;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&#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UAAADxAAAAxgAAAA0AAAAAAAAAAAAAAAAAAAAA&#10;AAAAAAAAAAAAAAAAAAAAAAAAAAAAAAAAAAAAAAAAAAAAAAAAAAAAAAAAAA0AAABVAAAAqQAAAP8A&#10;AABVAAAAAAAAAAAAAAAAAAAAAAAAAAAAAAAAAAAAAAAAAAAAAAAAAAAAAAAAAAAAAAAAAAAAAAAA&#10;AAAAAAAAAAAADQAAAJwAAABVAAAAAAAAAAAAAAAAAAAAAAAAAAAAAAAAAAAAAAAAAAAAAAAAAAAA&#10;AAAAAAAAAAAAAAAAAAAAAAAAAAAAAAAAAAAAAAAAAAAAAAAAAAAAAFUAAACc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AAAD/AAAA/wAAAP8AAAD/AAAA/wAAAP8A&#10;AAD/AAAA/wAAANQAAAB/AAAAH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8AAAD/AAAA&#10;/wAAAH8AAAAAAAAAAAAAACoAAADGAAAA/wAAAPEAAAB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kAAAAGgAAAAAAAAAAAAAAAAAAAAAAAAAAAAAAAAAAAAAAAAAA&#10;AAAAAAAAAAAAAAAAAAAAAAAAAAAAAAAAAAAAAAAAAAAAAAAAAAAAAAAAAAAAAAAAAAAAAAAAAAAA&#10;AAAAAAAAAAAAAAAAAAANAAAAxgAAAMY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KoAAAAAAAAAAAAAAAAAAAAAAAAAAAAA&#10;AAAAAAAAAAAAAAAAAAAAAAAAAAAAAAAAAAAAAAAAAAAAAAAAAAAAAAAAAAAAAAAAAAAAAAAAAAAA&#10;AAAAAAAAAAAAAAAAAAAAAAAAAAAAAAAAfwAAAPE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fwAAAAAAAAAA&#10;AAAAAAAAAAAAAAAAAAAAAAAAAAAAAAAAAAAAAAAAAAAAAAAAAAAAAAAAAAAAAAAAAAAAAAAAAAAA&#10;AAAAAAAAAAAAAAAAAAAAAAAAAAAAAAAAAAAAAAAAVQAAAPEAAAB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NQAAACcAAAADQAAAAAAAAAAAAAAAAAAAAAAAAAAAAAAAAAAAAAAAAAAAAAAAAAAAAAAAAAAAAAA&#10;AAAAAAAAAAAAAAAAAAAAAAAAAAAAAAAAAAAAAAAAAAANAAAAjAAAAPEAAAA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nAAAAFUAAAAAAAAAAAAAAAAAAAAAAAAAAAAAAAAAAAAAAAAAAAAAAAAA&#10;AAAAAAAAAAAAAAAAAAAAAAAAAAAAAAAAAAAAAAAAAAAAAAAAAAAAAAAAVQAAAJw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9u2/2Y6Ov8AAAD/AAAA/zo6Zv+22///////////////////////////&#10;///////////////////////////////////////////////////////////b/5A6AP8AAAD/AAAA&#10;/wAAAP8AAAD/AAAA/wBmtv///////////////////////////////////9v/kDoA/wAAAP8AAAD/&#10;AAAA/wAAAP8AAAD/AGa2//////////////////////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7Zm/zoAAP8AZrb/2///////2/+2Zjr/AAA6/5Db////////&#10;//////////////////////////////////////////////////////////////////////+2Zv8A&#10;AAD/AAAA/wAAAP8AAAD/AAAA/wAAOv+Q2////////////////////////////////////7Zm/wAA&#10;AP8AAAD/AAAA/wAAAP8AAAD/AAA6/5D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9uQ/zoAAP8AOpD/2//////////////////b/5A6&#10;AP8AAGb/tv//////////////////////////////////////////////////////////////////&#10;////2/+QOjr/kNv/////////////////////////////////////////////////////////////&#10;///b/5A6Ov+Q2////////////////////////////////////////////////////////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7ZmAP8AAAD/OpDb////////////&#10;///////////bkDr/AAAA/wBmtv//////////////////////////////////////////////////&#10;////////////////tmb/Oma2////////////////////////////////////////////////////&#10;//////////////+2Zv86Zrb/////////////////////////////////////////////////////&#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bkP86AAD/AAA6/5Db&#10;/////////////////////////9uQ/zoAAP8AAGb/tv//////////////////////////////////&#10;/////////////////////////9v/kDo6/5Db////////////////////////////////////////&#10;////////////////////////2/+QOjr/kNv/////////////////////////////////////////&#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&#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JwAAABVAAAADQ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EcAAABVAAAA&#10;VQAAAEcAAAANAAAAAAAAAAAAAAAAAAAAAAAAAAAAAAAAAAAAAAAAAAAAAAANAAAAYgAAAPEAAADh&#10;AAAAfwAAAA0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8QAAAH8AAAAdAAAAAAAAAAAAAAAAAAAAAAAAAAAAAAAAAAAAAAAAAAAAAAAAAAAAAAAA&#10;AAAAAAAqAAAA5AAAAOQ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FUAAAAAAAAAAAAAAA0AAAB/AAAAqgAAAKoAAACqAAAAqgAAAKoAAAB/&#10;AAAADQAAAAAAAAAAAAAAAAAAAFUAAADkAAAAGg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MkAAAAaAAAAAAAAAAAAAAAAAAAAAAAAAA0AAACcAAAA/wAA&#10;AKoAAAANAAAAAAAAAAAAAAAAAAAAAAAAAAAAAAAaAAAAyQAAABo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JAAAAGgAAAAAAAAAAAAAAAAAAAAAAAAAA&#10;AAAAGgAAANcAAAA3AAAAAAAAAAAAAAAAAAAAAAAAAAAAAAAAAAAAGgAAAMk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QAAABoAAAAAAAAAAAAA&#10;AAAAAAAAAAAAAAAAABoAAADJAAAAGgAAAAAAAAAAAAAAAAAAAAAAAAAAAAAAAAAAABoAAADJAAAA&#10;Gg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MkAAAAa&#10;AAAAAAAAAAAAAAAAAAAAAAAAAAAAAAAaAAAAyQAAABoAAAAAAAAAAAAAAAAAAAAAAAAAAAAAAAAA&#10;AAAaAAAAyQAAABo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JAAAAGgAAAAAAAAAAAAAAAAAAAAAAAAAAAAAAGgAAAMkAAAAaAAAAAAAAAAAAAAAAAAAA&#10;AAAAAAAAAAAAAAAAGgAAAMk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QAAABoAAAAAAAAAAAAAAAAAAAAAAAAAAAAAABoAAADJAAAAGgAAAAAA&#10;AAAAAAAAAAAAAAAAAAAAAAAAAAAAABoAAADJAAAAGg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&#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NcAAAC3AAAAqgAAAKoAAACqAAAAqgAAAKoAAAC3AAAA&#10;5AAAALcAAACqAAAAqgAAAKoAAACqAAAAqgAAALcAAADxAAAA5AAAABo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P8AAAD/AAAA/wAAAP8A&#10;AAD/AAAA/wAAAP8AAAD/AAAA/wAAAP8AAAD/AAAA/wAAAP8AAAD/AAAA/wAAAOQ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P8AAADxAAAA&#10;1AAAANQAAADUAAAA1AAAANQAAADUAAAA1AAAANQAAADUAAAA1AAAANQAAADUAAAA8QAAAP8AAADk&#10;AAAAGg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NcA&#10;AAA3AAAAAAAAAAAAAAAAAAAAAAAAAAAAAAAAAAAAAAAAAAAAAAAAAAAAAAAAAAAAAAAAAAAAAAAA&#10;AAAAAABVAAAA5AAAABo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fwAAACsAAAArAAAAKwAAACsAAAArAAAAKwAAACsAAAArAAAA&#10;KwAAACsAAAArAAAAKwAAACsAAAArAAAAfwAAAOQ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QAAABoAAAAAAAAAAAAAAAAAAAAAAAAAAAAAAAAA&#10;AAAAAAAAAAAAAAAAAAAAAAAAAAAAAAAAAAAAAAAAAAAAABoAAADJAAAAGg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I8AAAANAAAAAAAAAAAAAAAAAAAA&#10;AAAAAAAAAAAAAAAAAAAAAAAAAAAAAAAAAAAAAAAAAAAAAAAAAAAAAAAAAAANAAAAjwAAAA0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Nc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kAAAAGg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5AAAABo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HAAAAVQAAAFUAAAAdAAAAAAAAAAAAAAAA&#10;AAAAAAAAAAAAAAAAAAAAAAAAAA0AAACqAAAA/wAAAOQAAAAa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oAAADUAAAA/wAAAP8AAAD/AAAA/wAA&#10;AJwAAAAAAAAAAAAAAAAAAAAAAAAAAAAAAA0AAADGAAAA/wAAAP8AAADGAAAADQ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P8AAAD/&#10;AAAA/wAAAP8AAAD/AAAAfwAAAAAAAAAAAAAAAAAAADcAAADxAAAA/wAAAP8AAACcAAAADQAAAAA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P8AAADGAAAAcQAAAH8AAADUAAAA/wAAAOQAAAAaAAAAAAAAAH8AAAD/AAAA/wAAAPEAAABV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gAAAPEAAAA3AAAAAAAAAAAAAAAAAAAAAAAAAH8AAAD/AAAAfwAAAKkAAAD/AAAA/wAAAMYA&#10;AAAq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B/AAAAAAAAAAAAAAAAAAAAAAAAAAAAAAAAAAAAqgAAAP8AAAD/AAAA&#10;/wAAAIwAAAANAAAAAAAAAAAAAAAAAAAAAA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XAAAANwAAAAAAAAAAAAAAAAAAAAAAAAAAAAAAAAAAAFUA&#10;AAD/AAAA8QAAADcAAAAA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QAAABoAAAAAAAAAAAAAAAAAAAAAAAAA&#10;AAAAAAAAAAA3AAAA1wAAABoAAAAAAAAAAAAAAAAAAAAAAAAAAAAAABoAAAC5AAAAGg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MkAAAAaAAAAAAAAAAAA&#10;AAAAAAAAAAAAAAAAAAAAAAAAGgAAAMkAAAAaAAAAAAAAAAAAAAAAAAAAAAAAAAAAAAAaAAAAyQAA&#10;ABo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JAAAA&#10;OAAAACsAAAArAAAAKwAAACsAAAArAAAAKwAAADgAAADJAAAAOAAAACsAAAArAAAAKwAAACsAAAAr&#10;AAAAjAAAAOQ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8AAAD/AAAA/wAAAP8AAAD/AAAA/wAAAP8AAAD/AAAA/wAAAP8AAAD/AAAA/wAA&#10;AP8AAAD/AAAA/wAAAP8AAADkAAAAGg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wAAAP8AAAD/AAAA/wAAAP8AAAD/AAAA/wAAAP8AAAD/&#10;AAAA/wAAAP8AAAD/AAAA/wAAAP8AAAD/AAAA5AAAABo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fwAAACsAAAArAAAAKwAAACsAAAArAAAAKwAA&#10;ACsAAAArAAAAKwAAACsAAAArAAAAKwAAACsAAAArAAAAfwAAAOQ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QAAABoAAAAAAAAAAAAAAAAAAAAA&#10;AAAAAAAAAAAAAAAAAAAAAAAAAAAAAAAAAAAAAAAAAAAAAAAAAAAAAAAAABoAAADJAAAAGg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I8AAAANAAAAAAAA&#10;AAAAAAAAAAAAAAAAAAAAAAAAAAAAAAAAAAAAAAAAAAAAAAAAAAAAAAAAAAAAAAAAAAAAAAANAAAA&#10;jwAAAA0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CcAAAAVQAAAA0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I8AAACqAAAAqgAA&#10;AI8AAAANAAAAAAAAAJwAAAD/AAAA/wAAAP8AAADUAAAAGg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wAAAGIAAAAAAAAAAAAAAFUAAAD/AAAA/wAAAMYAAABiAAAA1AAAAH8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FUAAAAAAAAAAAAAAA0AAADGAAAA/wAAAMYAAAANAAAAAAAAADcAAAC5AAAA&#10;DQ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MkAAAAaAAAAAAAAAAAAAAA3AAAA8QAAAP8AAABVAAAAAAAAAAAA&#10;AAAaAAAAyQAAABo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JAAAAGgAAAAAAAAAAAAAAqgAAAP8AAADkAAAA&#10;GgAAAAAAAAAAAAAANwAAALkAAAAN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GIAAAAAAAAAYgAAAP8A&#10;AAD/AAAAfwAAAAAAAAAAAAAAAAAAAKoAAAB/AAAAAA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&#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wAAAP8AAAD/AAAAxgAAAA0AAAAAAAAADQAAAIwAAADkAAAAGgAAAAA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gAAAJwAAACqAAAAfwAAAA0AAAAAAAAADQAAAI8AAACqAAAAqgAAAI8AAAAN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wAAADcAAAAAAAAAAAAAAAAAAAAAAAAAAAAAAAAAAAAAAAAAAAAAAAAAAAAA&#10;AAAAAA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UAAAAOAAAAAAAAAAAAAAAAAAAAAAAAAAAAAAAAAAA&#10;AAAAAAAAAAAAAA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XAAAAVQAAAH8AAADUAAAAfwAAAA0AAAAA&#10;AAAAAAAAAAAAAAAAAAAAAAAAAAA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jwAAAA0AAAAAAAAAAAAA&#10;ADgAAADGAAAAxgAAAFUAAAAAAAAAAAAAAAAAAAAAAAAAAA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0AAACcAAAA5AAAAJwAAAAdAAAAAA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oAAADUAAAA/wAAAMYAAAAN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OAAAANQAAAD/AAAA/wAAAP8A&#10;AACcAAAADQ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MkAAAAaAAAAAAAAAA0AAABiAAAA4QAAAP8AAAD/AAAA&#10;4QAAAGIAAAAN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qQAAAKkAAADxAAAA/wAAAP8A&#10;AADGAAAAOA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P8AAAD/AAAA&#10;8QAAAH8AAAANAAAAAAAAAAAAAAAAAAAAAA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UAAAARQAAAAAAAAAAAAAAAAAAAAAAAAAAAAAAAAAAAAA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XAAAANwAAAAAAAAAAAAAAAAAAAAAAAAAAAAAAAAAAAAAAAAAAAAAAAA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jwAAAA0AAAAAAAAAAAAAAAAAAAAAAAAAAAAAAAAAAAAAAAAAAAAA&#10;AAAAAAAA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D/AAAA/wAAAP8AAAAA/3EA//9xAP//cQD//3EA//9xAP//XQD//10A//9d&#10;AP//XQD//10A//9dAP//XQD//10A//9dAP//XQD//10A//8wAP//MAD//zAA//8wAP//MAD//zAA&#10;//8wAP//MAD//zAA//8wAP//MAD//zAA//8wAP//MAD//zAA//8wAP//MAD//zAA//8wAP//MAD/&#10;/zAA//8wAP//M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wAAAP8AAAD/AAAAAP9xAP//cQD//3EA//9xAP//cQD/&#10;/10A//9dAP//XQD//10A//9dAP//XQD//10A//9dAP//XQD//10A//9dAP//MAD//zAA//8wAP//&#10;MAD//zAA//8wAP//MAD//zAA//8wAP//MAD//zAA//8wAP//MAD//zAA//8wAP//MAD//zAA//8w&#10;AP//MAD//zAA//8wAP//MAD//z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gAAAIwA&#10;AADUAAAA/wAAAP8AAAD/AAAA/wAAANQAAACcAAAAO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P8AAAD/AAAA/wAAAAD/cQD//3EA//9x&#10;AP//cQD//3EA//9dAP//XQD//10A//9dAP//XQD//10A//9dAP//XQD//10A//9dAP//XQD//zAA&#10;//8wAP//MAD//zAA//8wAP//MAD//zAA//8wAP//MAD//zAA//8wAP//MAD//zAA//8wAP//MAD/&#10;/zAA//8wAP//MAD//zAA//8wAP//MAD//zAA//8w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iAAAA&#10;4QAAAP8AAAD/AAAA/wAAAP8AAAD/AAAA/wAAAP8AAAD/AAAA/wAAAP8AAADxAAAAYg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D/AAAA/wAAAP8AAAAA&#10;/3EA//9xAP//cQD//3EA//9xAP//XQD//10A//9dAP//XQD//10A//9dAP//XQD//10A//9dAP//&#10;XQD//10A//8wAP//MAD//zAA//8wAP//MAD//zAA//8wAP//MAD//zAA//8wAP//MAD//zAA//8w&#10;AP//MAD//zAA//8wAP//MAD//zAA//8wAP//MAD//zAA//8wAP//M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oA&#10;AADUAAAA/wAAAP8AAAD/AAAA4QAAAMYAAACqAAAAqgAAAKoAAACqAAAAtwAAANQAAAD/AAAA/wAA&#10;AP8AAADUAAAAKg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wAA&#10;AP8AAAD/AAAAAP9xAP//cQD//3EA//9xAP//cQD//10A//9dAP//XQD//10A//9dAP//XQD//10A&#10;//9dAP//XQD//10A//9dAP//MAD//zAA//8wAP//MAD//zAA//8wAP//MAD//zAA//8wAP//MAD/&#10;/zAA//8wAP//MAD//zAA//8wAP//MAD//zAA//8wAP//MAD//zAA//8wAP//MAD//z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8QAAAH8AAAAdAAAAAAAAAAAAAAAAAAAAAAAAAAAAAAAAAAAAAAAAAAAAAAAA&#10;AAAAAAAAAB0AAAB/AAAA8QAAAPEAAABV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P8AAAD/AAAA/wAAAAD/cQD//3EA//9xAP//cQD//3EA//9dAP//XQD//10A//9dAP//&#10;XQD//10A//9dAP//XQD//10A//9dAP//XQD//zAA//8wAP//MAD//zAA//8wAP//MAD//zAA//8w&#10;AP//MAD//zAA//8wAP//MAD//zAA//8wAP//MAD//zAA//8wAP//MAD//zAA//8wAP//MAD//zAA&#10;//8w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xAAAAnAAAAA0AAAAAAAAAAAAAAAAAAAAAAAAAAAAAAAAAAAAAAAAAAAAA&#10;AAAAAAAAAAAAAAAAAAAAAAAAAAAAAAAAAA0AAACMAAAA8QAAADc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D/AAAA/wAAAP8AAAAA/3EA//9xAP//cQD//3EA//9xAP//XQD//10A&#10;//9dAP//XQD//10A//9dAP//XQD//10A//9dAP//XQD//10A//8wAP//MAD//zAA//8wAP//MAD/&#10;/zAA//8wAP//MAD//zAA//8wAP//MAD//zAA//8wAP//MAD//zAA//8wAP//MAD//zAA//8wAP//&#10;MAD//zAA//8wAP//M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fwAAAAAAAAAAAAAAAAAAAAAAAAAAAAAAAAAAAAAAAAAA&#10;AAAAAAAAAAAAAAAAAAAAAAAAAAAAAAAAAAAAAAAAAAAAAAAAAAAAAAAAAFUAAADkAAAAGg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wAAAP8AAAD/AAAAAP9xAP//cQD//3EA//9xAP//&#10;cQD//10A//9dAP//XQD//10A//9dAP//XQD//10A//9dAP//XQD//10A//9dAP//MAD//zAA//8w&#10;AP//MAD//zAA//8wAP//MAD//zAA//8wAP//MAD//zAA//8wAP//MAD//zAA//8wAP//MAD//zAA&#10;//8wAP//MAD//zAA//8wAP//MAD//z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C5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wAAAP8AAAD/AAAAAP9xAP//cQD//3EA//9xAP//cQD//xgA//8YAP//GAD//xgA//8YAP//GAD/&#10;/xgA//8YAP//GAD//xgA//8Y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P8AAAD/AAAA/wAAAAD/cQD//3EA//9xAP//cQD//3EA//8YAP//GAD//xgA//8Y&#10;AP//GAD//xgA//8YAP//GAD//xgA//8YAP//G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nAAAAA0AAAAAAAAAAAAAAAAAAAAAAAAAAAAAAAAAAAAAAAAA&#10;AAAAAAAAAAAAAAAAAAAAAAAAAAAAAAAAAA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D/AAAA/wAAAP8AAAAA/3EA//9xAP//cQD//3EA//9xAP//GAD/&#10;/xgA//8YAP//GAD//xgA//8YAP//GAD//xgA//8YAP//GAD//xg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1AAAAKoAAADUAAAAxgAAADgAAAAAAAAAAAAAAAAA&#10;AAAAAAAAAAAAAAAAAAAA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wAAAP8AAAD/AAAAAP9xAP//cQD//3EA//9x&#10;AP//cQD//xgA//8YAP//GAD//xgA//8YAP//GAD//xgA//8YAP//GAD//xgA//8Y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wAAADcAAAAAAAAAAAAAAB0AAACcAAAA&#10;1AAAAJwAAAAd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P8AAAD/AAAA/wAAAAD/cQD/&#10;/3EA//9xAP//cQD//3EA//8YAP//GAD//xgA//8YAP//GAD//xgA//8YAP//GAD//xgA//8YAP//&#10;G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DoAAAANAAAAAAAAAAAA&#10;AAAAAAAAAAAAAAAAAABVAAAA1AAAANQAAABVAAAADQAAAAAAAAAAAAAAAAAAAAAAAAAA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D/AAAA/wAA&#10;AP8AAAAA/1EA//9RAP//UQD//1EA//9R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fwAAAPEAAACpAAAAOAAAAAAAAAAA&#10;AAAAAAAAAAA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wAAAP8AAAD/AAAAAP9RAP//UQD//1EA//9RAP//UQ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OAAA&#10;AMYAAADxAAAAfwAAAB0AAAAAAAAAAA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P8AAAD/AAAA/wAAAAD/UQD//1EA//9RAP//UQD//1E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1AAAAP8AAAD/AAAAxgAAAA0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D/AAAA/wAAAP8AAAAA/1EA//9RAP//UQD//1EA//9R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&#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NcA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P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&#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&#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wAAAP8AAAD/AAAAAP9l&#10;AP//ZQD//2UA//9lAP//ZQD//xwA//8cAP//HAD//xwA//8cAP//HAD//xwA//8cAP//HAD//xwA&#10;//8c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P8AAAD/&#10;AAAA/wAAAAD/ZQD//2UA//9lAP//ZQD//2UA//8cAP//HAD//xwA//8cAP//HAD//xwA//8cAP//&#10;HAD//xwA//8cAP//H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D/AAAA/wAAAP8AAAAA/2UA//9lAP//ZQD//2UA//9lAP//CAD//wgA//8IAP//CAD//wgA&#10;//8IAP//CAD//wgA//8IAP//CAD//wgA//8EAP//BAD//wQA//8EAP//BAD//wQA//8EAP//BAD/&#10;/wQA//8EAP//B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wAAAP8AAAD/AAAAAP9lAP//ZQD//2UA//9lAP//ZQD//wgA//8IAP//&#10;CAD//wgA//8IAP//CAD//wgA//8IAP//CAD//wgA//8IAP//BAD//wQA//8EAP//BAD//wQA//8E&#10;AP//BAD//wQA//8EAP//BAD//wQ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P8AAAD/AAAA/wAAAAD/ZQD//2UA//9lAP//ZQD//2UA&#10;//8IAP//CAD//wgA//8IAP//CAD//wgA//8IAP//CAD//wgA//8IAP//CAD//wQA//8EAP//BAD/&#10;/wQA//8EAP//BAD//wQA//8EAP//BAD//wQA//8E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D/AAAA/wAAAP8AAAAA/2UA//9lAP//&#10;ZQD//2UA//9lAP//CAD//wgA//8IAP//CAD//wgA//8IAP//CAD//wgA//8IAP//CAD//wgA//8E&#10;AP//BAD//wQA//8EAP//BAD//wQA//8EAP//BAD//wQA//8EAP//B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wAAAP8AAAD/AAAA&#10;AP9lAP//ZQD//2UA//9lAP//ZQD//wgA//8IAP//CAD//wgA//8IAP//CAD//wgA//8IAP//CAD/&#10;/wgA//8IAP//BAD//wQA//8EAP//BAD//wQA//8EAP//BAD//wQA//8EAP//BAD//wQ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P8A&#10;AAD/AAAA/wAAAAD/ZQD//2UA//9lAP//ZQD//2UA//8IAP//CAD//wgA//8IAP//CAD//wgA//8I&#10;AP//CAD//wgA//8IAP//CAD//wQA//8EAP//BAD//wQA//8EAP//BAD//wQA//8EAP//BAD//wQA&#10;//8E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D/AAAA/wAAAP8AAAAA/2UA//9lAP//ZQD//2UA//9lAP//CAD//wgA//8IAP//CAD/&#10;/wgA//8IAP//CAD//wgA//8IAP//CAD//wgA//8EAP//BAD//wQA//8EAP//BAD//wQA//8EAP//&#10;BAD//wQA//8EAP//B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Mk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AAAAKwAAACsAAAArAAAAKwAAACsAAAArAAAAKwAAACsAAAArAAAA&#10;KwAAACsAAAArAAAAKwAAACsAAAArAAAAKwAAAJwAAADkAAAAGg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P8AAAD/AAAA/wAAAP8AAAD/AAAA/wAAAP8A&#10;AAD/AAAA/wAAAP8AAAD/AAAA/wAAAP8AAAD/AAAA/wAAAP8AAAD/AAAA5AAAABo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oAAAD/AAAA/wAAAP8AAAD/AAAA&#10;/wAAAP8AAAD/AAAA/wAAAP8AAAD/AAAA/wAAAP8AAAD/AAAA/wAAAP8AAAD/AAAA/wAAAOQ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5AAAAEUA&#10;AAArAAAAKwAAACsAAAArAAAAKwAAACsAAAArAAAAKwAAACsAAAArAAAAKwAAACsAAAArAAAAKwAA&#10;AJwAAADkAAAAGg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LkAAAANAAAAAAAAAAAAAAAAAAAAAAAAAAAAAAAAAAAAAAAAAAAAAAAAAAAAAAAAAAAAAAAA&#10;AAAAAAAAAAAAAAAaAAAAyQAAABo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cAAAA3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0AAAArAAAAKwAAACsAAAArAAAAKwAAACsAAABFAAAAuQAAAA0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qQAAAP8AAAD/AAAA/wAAAP8AAAD/AAAA/wAAAP8AAAD/AAAA/wAAAOQ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P8AAAD/AAAA/wAAAP8AAAD/AAAA/wAAAP8AAAD/AAAA&#10;/wAAAP8AAADGAAAADQ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MYAAADUAAAAOAAAADgAAAC5AAAARQAAACsA&#10;AAArAAAAKwAAAEUAAAC5AAAADQ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XAAAANwAAAAAAAAAAAAAA&#10;fwAAAH8AAAAAAAAAAAAAAAAAAAAAAAAAcgAAAFU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QAAABoA&#10;AAAAAAAAAAAAADcAAADXAAAAGgAAAAAAAAAAAAAAAAAAABoAAACP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LkAAAA3AAAAAAAAAAAAAAAAAAAAqgAAAKoAAAAAAAAAAAAAAAAAAAA3AAAA1wAAABo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wAAANQAAACcAAAAAAAAADcAAADxAAAAqQAAAFUAAABiAAAA8QAA&#10;AOQ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5AAAABoAAAAAAAAAqgAAAP8AAAD/&#10;AAAA/wAAAP8AAACq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VQAAADgAAAAAAAAAAAAA&#10;AA0AAACcAAAA/wAAAP8AAACpAAAADQAAAAA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JAAAAGg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gAAACoAAAAAAAAAAAAAAAAAAAAA&#10;AAAAAAAAAB0AAAArAAAAKwAAACsAAAArAAAAKwAAACsAAAArAAAAKwAAACsAAACcAAAA5AAAABo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kAAAAGgAA&#10;AAAAAAAAAAAAAAAAABoAAADkAAAA/wAAAP8AAAD/AAAA/wAAAP8AAAD/AAAA/wAAAP8AAAD/AAAA&#10;/wAAAOQ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5AAAABoAAAAAAAAAAAAAAAAAAAAAAAAAqgAAAP8AAAD/AAAA/wAAAP8AAAD/AAAA/wAAAP8A&#10;AAD/AAAA/wAAAP8AAADkAAAAGg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QAAAB0AAAAAAAAAAAAAAAAAAAAAAAAAAAAAAH8AAADkAAAARQAAACsAAAArAAAA&#10;KwAAACsAAAArAAAAKwAAACsAAACcAAAA5AAAABo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uQAAAA0A&#10;AAAAAAAAAAAAAAAAAAAAAAAAAAAAAAAAAAAAAAAAGgAAAMk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A6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JAAAAGgAAAAAAAAAAAAAAAAAAAAAAAAAAAAAAAAAAAAAAAAAA&#10;AAAAcgAAAFU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QAAABoAAAAAAAAAAAAAAAAAAAAAAAAAAAAA&#10;AAAAAAAAAAAAAAAAABoAAACsAAAADQ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RwAAAFUAAABVAAAAYgAAAOQAAABiAAAAVQAAAFUAAABV&#10;AAAAVQAAAFUAAABVAAAAVQAAAFUAAACpAAAA5AAAABo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UAAAA/wAAAP8AAAD/AAAA/wAA&#10;AP8AAAD/AAAA/wAAAP8AAAD/AAAA/wAAAP8AAAD/AAAA/wAAAMYAAAAN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8AAAD/&#10;AAAA/wAAAP8AAAD/AAAA/wAAAP8AAAD/AAAA/wAAAP8AAAD/AAAA/wAAAMYAAAAq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gAAAOQAAAAaAAAAAAAAAAAAAAAAAAAAAAAAAAAAAAAAAAAAAAAAAAAAAAAAAAAA&#10;AAAAAAA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AAAAGgAAAAAAAAAAAAAAAAAAAAAAAAAAAAAAAAAAAAAA&#10;AAAAAAAAAA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A6AAAADQ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1wAAABo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QAAAHEAAACqAAAAqgAAAKoAAACqAAAAqgAAAKoAAAC3AAAA8QAAAOQ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QAAAPEAAAD/AAAA/wAAAP8AAAD/AAAA/wAAAP8AAAD/AAAA/wAAAP8AAADkAAAAGg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8QAAANQAAADUAAAA1AAAANQAAADUAAAA1AAAAOEAAAD/&#10;AAAA5AAAABo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YgAAAAAAAAAAAAAAAAAAAAAAAAAAAAAAAAAA&#10;AAAAAAAAAAAANwAAANc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rAAAABoAAAAAAAAAAAAAAAAAAAAA&#10;AAAAAAAAAAAAAAAAAAAAAAAAAA0AAACPAAAADQ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IAAAA3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wAAAAAAAAAAAAAAAAAAAAAAAAAAAAAAAAAAAAAAAAAAAAAAGgAAAMk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RwAAAH8AAACpAAAAVQAAAFUAAABVAAAAVQAAAFUAAABVAAAAYgAAANQAAADkAAAA&#10;Gg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D/AAAA/wAAAP8AAAD/AAAA/wAAAP8AAAD/AAAA/wAAAP8A&#10;AAD/AAAA5AAAABo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wAAAP8AAAD/AAAA/wAAAP8AAAD/AAAA&#10;/wAAAP8AAAD/AAAA/wAAAOQ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NQAAAAaAAAAAAAAAAAA&#10;AAAAAAAAAAAAAAAAAAAAAAAAAAAAAGIAAADkAAAAGg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&#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CCAAAA&#10;DQAAAAAAAAAAAAAAAAAAAAAAAAAAAAAAAAAAAAAAAAAaAAAAuQAAABo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HQAAAAAAAAAAAAAAHQAAAAAAAAAAAAAAAAAAAAA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oAAAC5AAAA/wAAAOQAAAAaAAAAAAAAAFUAAADGAAAAnAAAAA0AAAAA&#10;AAAAAA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P8AAADkAAAAGgAAAAAAAAAAAAAAAAAA&#10;AH8AAADGAAAADQ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NQAAAC3AAAA1wAAABoAAAAA&#10;AAAAAAAAAAAAAAA3AAAA8QAAAH8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H8AAAAAAAAAGgAA&#10;AMkAAAAaAAAAAAAAAAAAAAAAAAAAGgAAAOQAAADGAAAADQ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MkAAAAa&#10;AAAAAAAAABoAAADJAAAAGgAAAAAAAAAAAAAAAAAAABoAAADkAAAA5AAAABo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CsAAAAGgAAAAAAAAAaAAAAyQAAABoAAAAAAAAAAAAAAAAAAABVAAAA/wAAAOQ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gAAAFUAAAAAAAAAGgAAAMkAAAAaAAAAAAAAAAAAAAAqAAAA5AAAAP8A&#10;AACq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kAAAAYgAAABoAAADJAAAAGgAAAA0AAABiAAAA&#10;8QAAAP8AAADxAAAANw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PEAAAD/AAAA/wAAAP8A&#10;AAD/AAAA/wAAAP8AAADxAAAAVQ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AAAA&#10;nAAAAOEAAAD/AAAA/wAAAPEAAACpAAAAKg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Og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QAAABoAAAAAAAAAAAAAAAAAAAAAAAAAAAAAAAAAAAAAAAAAAAAA&#10;AHIAAABV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MkAAAAaAAAAAAAAAAAAAAAAAAAAAAAAAAAAAAAA&#10;AAAAAAAAAAAAAAAaAAAArAAAAA0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EcAAABVAAAAVQAAAGIAAADkAAAAYgAAAFUAAABVAAAAVQAA&#10;AFUAAABVAAAAVQAAAFUAAABVAAAAqQAAAOQ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1AAAAP8AAAD/AAAA/wAAAP8AAAD/&#10;AAAA/wAAAP8AAAD/AAAA/wAAAP8AAAD/AAAA/wAAAP8AAADGAAAADQ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P8AAAD/AAAA/wAAAP8AAAD/AAAA/wAAAP8AAAD/AAAA/wAAAP8AAADGAAAAKg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8AAAD/AAAA/wAAAP8AAAD/AAAA/wAAAJwAAAAAAAAAAAAAAAAAAAAAAAAAAAAAAAAAAAAA&#10;AAAAAAAAAAA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AAAA/wAAAP8AAAD/AAAA/wAAAP8AAAD/AAAAVQAAAAAAAAAAAAAAAAAA&#10;AAAAAAAAAAAAAAAAAAAAAAAAAAAAAA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AAAA1AAAADgAAAAAAAAAAAAAAB0AAACpAAAA/wAAAKoAAAAA&#10;AAAAAAAAAAAAAAAAAAAAAAAAAAAAAAAAAAAAAAAAAAA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DGAAAAqgAAAAAAAAAAAAAAAAAAAAAAAAAAAAAAAAAA&#10;AKoAAADkAAAAGgAAAAAAAAAAAAAAAAAAAAAAAAAAAAAAAAAAAAA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wAAADcAAAAAAAAAAAAAAAAAAAAA&#10;AAAAAAAAAAAAAAA3AAAA1wAAABoAAAAAAAAAAAAAAAAAAAAAAAAAAAAAAAAAAAAA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MkAAAAaAAAAAAAA&#10;AAAAAAAAAAAAAAAAAAAAAAAAAAAAGgAAAMkAAAAaAAAAAAAAAAAAAAAAAAAAAAAAAAAAAAAaAAAA&#10;yQAAABo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AAAAGgAAAAAAAAAAAAAAAAAAAAAAAAAAAAAAAAAAADcAAAC5AAAADQAAAAAAAAAAAAAAAAAAAAAA&#10;AAAAAAAANwAAANc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wAAAH8AAABVAAAAVQAAAFUAAABVAAAAVQAAAFUAAAB/AAAAqQAAAFUAAABVAAAA&#10;VQAAAFUAAABVAAAAYgAAANQAAADkAAAAGg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wAAAP8AAAD/AAAA/wAAAP8AAAD/AAAA/wAAAP8A&#10;AAD/AAAA/wAAAP8AAAD/AAAA/wAAAP8AAAD/AAAA5AAAABo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wAAAP8AAAD/AAAA/wAAAP8AAAD/AAAA&#10;/wAAAP8AAAD/AAAA/wAAAP8AAAD/AAAA/wAAAP8AAAD/AAAA/wAAAOQ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H8AAAArAAAAKwAAACsA&#10;AAArAAAAKwAAACsAAAArAAAAKwAAACsAAAArAAAAKwAAACsAAAArAAAAKwAAAH8AAADkAAAAGg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MkAAAAaAAAA&#10;AAAAAAAAAAAAAAAAAAAAAAAAAAAAAAAAAAAAAAAAAAAAAAAAAAAAAAAAAAAAAAAAAAAAAAAAAAAa&#10;AAAAyQAAABo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PAAAADQAAAAAAAAAAAAAAAAAAAAAAAAAAAAAAAAAAAAAAAAAAAAAAAAAAAAAAAAAAAAAAAAAA&#10;AAAAAAAAAAAADQAAAI8AAAAN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&#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10;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10;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0;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10;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10;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10;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&#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10;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10;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10;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2/+QOgD/AAAA/wA6kP/b////&#10;////////////////////////2/+QOgD/AAAA/wBmtv//////////////////////////////////&#10;////////////////////////////////////////////2/+2Zjr/AAAA/wAAAP8AZrb/////////&#10;///////////////////////////////////////////b/7ZmOv8AAAD/AAAA/wBmtv//////////&#10;/////////////////wAAAAAAAAAAAAAAAAAAAAAAAAAAAAAAAAAAAAAAAAAA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2ZgD/AAAA/wA6kP/b////////////////////////////tv9mAAD/AAAA&#10;/zqQ2///////////////////////////////////////////////////////////////////////&#10;//////////////////////+2Zv8AAAD/AGa2////////////////////////////////////////&#10;/////////////////////7Zm/wAAAP8AZrb//////////////////////w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25A6/wAAAP8AAGb/tv//////////////////////////&#10;/7b/ZgAA/wAAAP9mtv//////////////////////////////////////////////////////////&#10;/////////////////////////////////////7b/ZgAA/zqQ2///////////////////////////&#10;////////////////////////////////////tv9mAAD/OpDb//////////////////////8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bkP86AAD/AAA6/5Db////////////&#10;/////////////9uQ/zoAAP8AAGb/tv//////////////////////////////////////////////&#10;/////////////////////////////////////////////////9uQ/zoAAP9mtv//////////////&#10;////////////////////////////////////////////////25D/OgAA/2a2////////////////&#10;////////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mYA/wAAAP86&#10;kNv//////////////////////9uQOv8AAAD/AGa2////////////////////////////////////&#10;//////////////////////////////////////////////////////////////+2Zv8AOpD/2///&#10;/////////////////////////////////////////////////////////////7Zm/wA6kP/b////&#10;/////////////////////w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bkP86AAD/ADqQ/9v/////////////////2/+QOgD/AABm/7b/////////////////////////&#10;///////////////////////////////////b/7a2tv/b////////////////////////////tv9m&#10;Ojr/kNv//////////////////////////9v/tra2/9v///////////////////////////+2/2Y6&#10;Ov+Q2/////////////////////////////8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7Zm/wAAAP86kLb/2///////2/+QOgD/AAA6/5Db////////////////&#10;///////////b/7ZmOv8AAAD/ADqQ/9v//////////////9uQOv8AAAD/AAA6/2aQtv/b////////&#10;/9u2kP9mOmb/ttv/////////////////////////////25A6/wAAAP8AADr/ZpC2/9v/////////&#10;27aQ/2Y6Zv+22///////////////////////////////////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25D/ZjoA/wAAAP8AAAD/OmaQ/7bb////////&#10;//////////////////////////+2Zjr/AAAA/wA6kP/b/////////////////9v/kGY6/wAAAP8A&#10;AAD/AAAA/zo6Zv+Qttv/////////////////////////////////////////2/+QZjr/AAAA/wAA&#10;AP8AAAD/Ojpm/5C22////////////////////////////////////////////w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8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w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8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AAAAHEAAADGAAAA8QAAAFUAAAAAAAAAAAAAAAAAAAAAAAAAAAAA&#10;AAAAAAAAAAAAAAAAAA0AAAB/AAAA8QAAAP8AAAD/AAAAxgAAAFUAAAAAAAAAAAAAAAAAAAAAAAAA&#10;AAAAAAAAAAAAAAAAAAAAAA0AAADGAAAA/wAAAP8AAAD/AAAA/wAAAP8AAACqAAAAAAAAAAAAAAAA&#10;AAAAAAAAAAAAAAAAAAAAKgAAAMYAAAD/AAAA/wAAAMYAAAA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oA&#10;AADGAAAA/wAAAP8AAADxAAAAqQAAACoAAAAAAAAAAAAAAAAAAAAAAAAAAAAAAAAAAAAAAAAAAAAA&#10;ACoAAADGAAAA/wAAAP8AAADGAAAAKgAAAAAAAAAAAAAAAAAAAAAAAAAAAAAAAAAAAAAAAAAAAAAA&#10;KgAAAMYAAAD/AAAA/wAAAMYAAAAqAAAAAAAAAAAAAAAAAAAAAAAAAAAAAAAAAAAAAAAAAAAAAAAq&#10;AAAAxgAAAP8AAAD/AAAAxgAAAC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gAAAMYAAAD/AAAA/wAAAPEA&#10;AACpAAAAKgAAAAAAAAAAAAAAAAAAAAAAAAAAAAAAAAAAAAAAAAAAAAAAKgAAAMYAAAD/AAAA/wAA&#10;AMYAAAAqAAAAAAAAAAAAAAAAAAAAAAAAAAAAAAAAAAAAAAAAAAAAAAANAAAAxgAAAP8AAAD/AAAA&#10;/wAAAP8AAAD/AAAAqgAAAAAAAAAAAAAAAAAAAAAAAAAAAAAAAAAAACoAAADGAAAA/wAAAP8AAADG&#10;AAAAK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AAAxgAAAP8AAAD/AAAA8QAAAKkAAAAqAAAAAAAAAAAA&#10;AAAAAAAAAAAAAAAAAAAAAAAAAAAAAAAAAAA4AAAAcQAAAMYAAADxAAAAVQAAAAAAAAAAAAAAAAAA&#10;AAAAAAAAAAAAAAAAAAAAAAAAAAAAAAAAACoAAADGAAAA/wAAAP8AAADGAAAAKgAAAAAAAAAAAAAA&#10;AAAAAAAAAAAAAAAAAAAAAAAAAAAAAAAAKgAAAMYAAAD/AAAA/wAAAMYAAAA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oAAADGAAAA/wAAAP8AAADxAAAAqQAAACoAAAAAAAAAAAAAAAAAAAAAAAAAAAAAAAAA&#10;AAAAAAAAAAAAADgAAABxAAAAxgAAAPEAAABVAAAAAAAAAAAAAAAAAAAAAAAAAAAAAAAAAAAAAAAA&#10;AAAAAAAAAAAADQAAAMYAAAD/AAAA/wAAAP8AAAD/AAAA/wAAAKoAAAAAAAAAAAAAAAAAAAAAAAAA&#10;AAAAAAAAAAAqAAAAxgAAAP8AAAD/AAAAxgAAAC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AAAALcAAADUAAAA/wAAAP8AAABVAAAAAAAAAAAAAAAA&#10;AAAAAAAAAAAAAAAAAAAAAAAAABoAAADUAAAA1AAAACoAAAAAAAAADQAAAJwAAAD/AAAAfwAAAAAA&#10;AAAAAAAAAAAAAAAAAAAAAAAAAAAAAAAAAABVAAAA/wAAAP8AAAD/AAAA/wAAAP8AAADxAAAANwAA&#10;AAAAAAAAAAAAAAAAAAAAAAAAAAAAVQAAAPEAAACqAAAADQAAAA0AAACcAAAA8QAAAD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D/AAAA/wAAAP8AAAD/AAAA/wAAAP8AAADxAAAAVQAAAAAAAAAAAAAAAAAAAAAAAAAA&#10;AAAAAAAAAFUAAADxAAAAqgAAAA0AAAANAAAAnAAAAPEAAAA3AAAAAAAAAAAAAAAAAAAAAAAAAAAA&#10;AAAAAAAAVQAAAPEAAACqAAAADQAAAA0AAACcAAAA8QAAADcAAAAAAAAAAAAAAAAAAAAAAAAAAAAA&#10;AAAAAABVAAAA8QAAAKoAAAANAAAADQAAAJwAAADx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P8AAAD/AAAA&#10;/wAAAP8AAAD/AAAA/wAAAPEAAABVAAAAAAAAAAAAAAAAAAAAAAAAAAAAAAAAAAAAVQAAAPEAAACq&#10;AAAADQAAAA0AAACcAAAA8QAAADcAAAAAAAAAAAAAAAAAAAAAAAAAAAAAAAAAAAAAAAAAVQAAAP8A&#10;AAD/AAAA/wAAAP8AAAD/AAAA8QAAADcAAAAAAAAAAAAAAAAAAAAAAAAAAAAAAFUAAADxAAAAqgAA&#10;AA0AAAANAAAAnAAAAPE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P8AAAD/AAAA/wAAAP8AAAD/AAAA&#10;8QAAAFUAAAAAAAAAAAAAAAAAAAAAAAAAAAAAAAAAAACcAAAAtwAAANQAAAD/AAAA/wAAAFUAAAAA&#10;AAAAAAAAAAAAAAAAAAAAAAAAAAAAAAAAAAAAAAAAAFUAAADxAAAAqgAAAA0AAAANAAAAnAAAAPEA&#10;AAA3AAAAAAAAAAAAAAAAAAAAAAAAAAAAAAAAAAAAVQAAAPEAAACqAAAADQAAAA0AAACcAAAA8QAA&#10;AD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D/AAAA/wAAAP8AAAD/AAAA/wAAAP8AAADxAAAAVQAAAAAAAAAAAAAA&#10;AAAAAAAAAAAAAAAAAAAAAJwAAAC3AAAA1AAAAP8AAAD/AAAAVQAAAAAAAAAAAAAAAAAAAAAAAAAA&#10;AAAAAAAAAAAAAAAAAAAAAAAAAFUAAAD/AAAA/wAAAP8AAAD/AAAA/wAAAPEAAAA3AAAAAAAAAAAA&#10;AAAAAAAAAAAAAAAAAABVAAAA8QAAAKoAAAANAAAADQAAAJwAAADx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AAAAVQAA&#10;AAAAAAAAAAAAAAAAAAAAAAAAAAAAAAAAAA0AAADGAAAA5AAAABoAAAAAAAAAAAAAAAAAAAAAAAAA&#10;qgAAAP8AAABVAAAAAAAAAAAAAAAAAAAAAAAAAAAAAAANAAAAuQAAADcAAAAAAAAAAAAAAAAAAAAA&#10;AAAAAAAAAAAAAAAAAAAAAAAAAAAAAAAAAAAANwAAAPEAAADGAAAADQAAAAAAAAAAAAAADQAAAMY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xAAAAjAAAAA0AAAAAAAAADQAAAIwAAAD/AAAA/wAAAOQAAAAaAAAAAAAA&#10;AAAAAAAAAAAAAAAAADcAAADxAAAAxgAAAA0AAAAAAAAAAAAAAA0AAADGAAAA5AAAABoAAAAAAAAA&#10;AAAAAAAAAAAAAAAANwAAAPEAAADGAAAADQAAAAAAAAAAAAAADQAAAMYAAADkAAAAGgAAAAAAAAAA&#10;AAAAAAAAAAAAAAA3AAAA8QAAAMYAAAANAAAAAAAAAAAAAAANAAAAxg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CMAAAADQAAAAAAAAANAAAAjAAAAP8AAAD/AAAA5AAAABoAAAAAAAAAAAAAAAAAAAAAAAAANwAA&#10;APEAAADGAAAADQAAAAAAAAAAAAAADQAAAMYAAADkAAAAGgAAAAAAAAAAAAAAAAAAAAAAAAAAAAAA&#10;DQAAALkAAAA3AAAAAAAAAAAAAAAAAAAAAAAAAAAAAAAAAAAAAAAAAAAAAAAAAAAAAAAAADcAAADx&#10;AAAAxgAAAA0AAAAAAAAAAAAAAA0AAADG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8QAAAIwAAAANAAAAAAAAAA0A&#10;AACMAAAA/wAAAP8AAADkAAAAGgAAAAAAAAAAAAAAAAAAAAAAAAAAAAAAAAAAAAAAAAAaAAAA5AAA&#10;AP8AAABVAAAAAAAAAAAAAAAAAAAAAAAAAAAAAAAAAAAAAAAAADcAAADxAAAAxgAAAA0AAAAAAAAA&#10;AAAAAA0AAADGAAAA5AAAABoAAAAAAAAAAAAAAAAAAAAAAAAANwAAAPEAAADGAAAADQAAAAAAAAAA&#10;AAAADQAAAMY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jAAAAA0AAAAAAAAADQAAAIwAAAD/AAAA/wAAAOQA&#10;AAAaAAAAAAAAAAAAAAAAAAAAAAAAAAAAAAAAAAAAAAAAABoAAADkAAAA/wAAAFUAAAAAAAAAAAAA&#10;AAAAAAAAAAAAAAAAAAAAAAAAAAAAAAAAAA0AAAC5AAAANwAAAAAAAAAAAAAAAAAAAAAAAAAAAAAA&#10;AAAAAAAAAAAAAAAAAAAAAAAAAAA3AAAA8QAAAMYAAAANAAAAAAAAAAAAAAANAAAAxg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wAAAFUAAAAAAAAAAAAAAAAAAAAAAAAAAAAAAAAAAABVAAAA/wAAAKoAAAAAAAAAAAAAAAAA&#10;AAAAAAAAAAAAADcAAADxAAAA5AAAABoAAAAAAAAAAAAAAAAAAAAAAAAAVQAAAJwAAAAAAAAAAAAA&#10;AAAAAAAAAAAAAAAAAAAAAAAAAAAAAAAAAAAAAAAAAAAAAAAAAKoAAAD/AAAAfwAAAAAAAAAAAAAA&#10;AAAAAAAAAAB/AAAA/wAAAK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wAAABVAAAAAAAAAAAAAAAAAAAAAAAAAAAAAABVAAAA/wAAAP8AAAB/AAAAAAAAAAAAAAAA&#10;AAAAAAAAAKoAAAD/AAAAfwAAAAAAAAAAAAAAAAAAAAAAAAB/AAAA/wAAAKoAAAAAAAAAAAAAAAAA&#10;AAAAAAAAAAAAAFUAAACcAAAAAAAAAAAAAAAAAAAAAAAAAAAAAAAAAAAAAAAAAAAAAAAAAAAAAAAA&#10;AAAAAACqAAAA/wAAAH8AAAAAAAAAAAAAAAAAAAAAAAAAfwAAAP8AAAC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AAAAFUAAAAAAAAA&#10;AAAAAAAAAAAAAAAAAAAAAFUAAAD/AAAA/wAAAH8AAAAAAAAAAAAAAAAAAAAAAAAAAAAAAAAAAAAA&#10;AAAAGgAAAOQAAAD/AAAAVQAAAAAAAAAAAAAAAAAAAAAAAAAAAAAAAAAAAAAAAACqAAAA/wAAAH8A&#10;AAAAAAAAAAAAAAAAAAAAAAAAfwAAAP8AAACqAAAAAAAAAAAAAAAAAAAAAAAAAKoAAAD/AAAAfwAA&#10;AAAAAAAAAAAAAAAAAAAAAAB/AAAA/wAAAK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cAAAAVQAAAAAAAAAAAAAAAAAAAAAAAAAAAAAA&#10;VQAAAP8AAAD/AAAAfwAAAAAAAAAAAAAAAAAAAAAAAAAAAAAAAAAAAAAAAAAaAAAA5AAAAP8AAABV&#10;AAAAAAAAAAAAAAAAAAAAAAAAAAAAAAAAAAAAAAAAAAAAAABVAAAAnAAAAAAAAAAAAAAAAAAAAAAA&#10;AAAAAAAAAAAAAAAAAAAAAAAAAAAAAAAAAAAAAAAAqgAAAP8AAAB/AAAAAAAAAAAAAAAAAAAAAAAA&#10;AH8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P8AAABVAAAAAAAAAAAAAAAAAAAAAAAAAAAAAAAAAAAAqgAAAP8AAAB/AAAA&#10;AAAAAAAAAAAAAAAAAAAAAAAAAAANAAAAxgAAAP8AAABVAAAAAAAAAAAAAAAAAAAADQAAALkAAAA3&#10;AAAAAAAAAAAAAAAAAAAAAAAAAAAAAAAAAAAAAAAAAAAAAAAAAAAAAAAAADcAAADxAAAA8QAAADcA&#10;AAAAAAAAAAAAAAAAAAAAAAAANwAAAPE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ggAAAAAAAAAAAAAAAAAAAAAAAAAAAAAAAAAA&#10;AA0AAADGAAAA/wAAAKoAAAAAAAAAAAAAAAAAAAA3AAAA8QAAAPEAAAA3AAAAAAAAAAAAAAAAAAAA&#10;AAAAADcAAADxAAAA5AAAABoAAAAAAAAAAAAAADcAAADxAAAA8QAAADcAAAAAAAAAAAAAAAAAAAAA&#10;AAAANwAAAPEAAADkAAAAGgAAAAAAAAAAAAAANwAAAPEAAADxAAAANwAAAAAAAAAAAAAAAAAAAAAA&#10;AAA3AAAA8Q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CCAAAAAAAAAAAAAAAAAAAAAAAAAAAAAAAAAAAADQAAAMYAAAD/AAAAqgAA&#10;AAAAAAAAAAAAAAAAADcAAADxAAAA8QAAADcAAAAAAAAAAAAAAAAAAAAAAAAANwAAAPEAAADkAAAA&#10;GgAAAAAAAAAAAAAAAAAAAA0AAAC5AAAANwAAAAAAAAAAAAAAAAAAAAAAAAAAAAAAAAAAAAAAAAAA&#10;AAAAAAAAAAAAAAA3AAAA8QAAAPEAAAA3AAAAAAAAAAAAAAAAAAAAAAAAADcAAADx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IIA&#10;AAAAAAAAAAAAAAAAAAAAAAAAAAAAAAAAAAANAAAAxgAAAP8AAACqAAAAAAAAAAAAAAAAAAAAAAAA&#10;AAAAAAAAAAAAAAAAABoAAADkAAAA/wAAAFUAAAAAAAAAAAAAAAAAAAAAAAAAAAAAAAAAAAA3AAAA&#10;8QAAAPEAAAA3AAAAAAAAAAAAAAAAAAAAAAAAADcAAADxAAAA5AAAABoAAAAAAAAAAAAAADcAAADx&#10;AAAA8QAAADcAAAAAAAAAAAAAAAAAAAAAAAAANwAAAPE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ggAAAAAAAAAAAAAAAAAAAAAA&#10;AAAAAAAAAAAAAA0AAADGAAAA/wAAAKoAAAAAAAAAAAAAAAAAAAAAAAAAAAAAAAAAAAAAAAAAGgAA&#10;AOQAAAD/AAAAVQAAAAAAAAAAAAAAAAAAAAAAAAAAAAAAAAAAAAAAAAANAAAAuQAAADcAAAAAAAAA&#10;AAAAAAAAAAAAAAAAAAAAAAAAAAAAAAAAAAAAAAAAAAAAAAAANwAAAPEAAADxAAAANwAAAAAAAAAA&#10;AAAAAAAAAAAAAAA3AAAA8Q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VQAAAAAAAAAAAAAAAAAAAAAAAAAAAAAADQAAAMYA&#10;AAD/AAAAfwAAAAAAAAAAAAAAAAAAAAAAAAAAAAAAAAAAAKoAAAD/AAAAfwAAAAAAAAAAAAAAAAAA&#10;AFUAAAD/AAAA/wAAAMYAAABxAAAADQAAAAAAAAAAAAAAAAAAAAAAAAAAAAAAAAAAAAAAAAB/AAAA&#10;/wAAAOQAAAAaAAAAAAAAAAAAAAAAAAAAAAAAABoAAADkAAAA/wAAAF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gAAAP8AAAB/AAAAAAAAAAAAAAAAAAAAfwAAAP8AAADkAAAAGgAAAAAA&#10;AAAAAAAAAAAAAAAAAAAaAAAA5AAAAP8AAABVAAAAAAAAAAAAAAB/AAAA/wAAAOQAAAAaAAAAAAAA&#10;AAAAAAAAAAAAAAAAABoAAADkAAAA/wAAAFUAAAAAAAAAAAAAAH8AAAD/AAAA5AAAABoAAAAAAAAA&#10;AAAAAAAAAAAAAAAAGgAAAOQ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q&#10;AAAA/wAAAH8AAAAAAAAAAAAAAAAAAAB/AAAA/wAAAOQAAAAaAAAAAAAAAAAAAAAAAAAAAAAAABoA&#10;AADkAAAA/wAAAFUAAAAAAAAAAAAAAAAAAABVAAAA/wAAAP8AAADGAAAAcQAAAA0AAAAAAAAAAAAA&#10;AAAAAAAAAAAAAAAAAAAAAAAAAAAAfwAAAP8AAADkAAAAGgAAAAAAAAAAAAAAAAAAAAAAAAAaAAAA&#10;5AAAAP8AAAB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oAAAD/AAAAfwAAAAAAAAAA&#10;AAAAAAAAAAAAAAAAAAAAAAAAAAAAAAAaAAAA5AAAAP8AAABVAAAAAAAAAAAAAAAAAAAAAAAAAAAA&#10;AAAAAAAAfwAAAP8AAADkAAAAGgAAAAAAAAAAAAAAAAAAAAAAAAAaAAAA5AAAAP8AAABVAAAAAAAA&#10;AAAAAAB/AAAA/wAAAOQAAAAaAAAAAAAAAAAAAAAAAAAAAAAAABoAAADkAAAA/wAAAF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B/AAAAAAAAAAAAAAAAAAAAAAAAAAAAAAAA&#10;AAAAAAAAABoAAADkAAAA/wAAAFUAAAAAAAAAAAAAAAAAAAAAAAAAAAAAAAAAAAAAAAAAVQAAAP8A&#10;AAD/AAAAxgAAAHEAAAANAAAAAAAAAAAAAAAAAAAAAAAAAAAAAAAAAAAAAAAAAH8AAAD/AAAA5AAA&#10;ABoAAAAAAAAAAAAAAAAAAAAAAAAAGgAAAOQ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wAAAFUAAAAAAAAAAAAAAAAAAAAAAAAA&#10;AAAAAA0AAADGAAAA/wAAAKoAAAAAAAAAAAAAAAAAAAAAAAAAAAAAAAAAAACqAAAA/wAAAKoAAAAA&#10;AAAAAAAAAA0AAADGAAAA/wAAAP8AAAD/AAAA/wAAAPEAAAB/AAAADQAAAAAAAAAAAAAAAAAAAAAA&#10;AAAAAAAAqgAAAP8AAADkAAAAGgAAAAAAAAAAAAAAAAAAAAAAAAANAAAAxgAAAP8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AAAAVQAAAAAAAAAAAAAAAAAAAKoAAAD/AAAA&#10;5AAAABoAAAAAAAAAAAAAAAAAAAAAAAAADQAAAMYAAAD/AAAAfwAAAAAAAAAAAAAAqgAAAP8AAADk&#10;AAAAGgAAAAAAAAAAAAAAAAAAAAAAAAANAAAAxgAAAP8AAAB/AAAAAAAAAAAAAACqAAAA/wAAAOQA&#10;AAAaAAAAAAAAAAAAAAAAAAAAAAAAAA0AAADGAAAA/w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P8AAABVAAAAAAAAAAAAAAAAAAAAqgAAAP8AAADkAAAAGgAAAAAAAAAAAAAA&#10;AAAAAAAAAAANAAAAxgAAAP8AAAB/AAAAAAAAAAAAAAANAAAAxgAAAP8AAAD/AAAA/wAAAP8AAADx&#10;AAAAfwAAAA0AAAAAAAAAAAAAAAAAAAAAAAAAAAAAAKoAAAD/AAAA5AAAABoAAAAAAAAAAAAAAAAA&#10;AAAAAAAADQAAAMYAAAD/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wAA&#10;AFUAAAAAAAAAAAAAAAAAAAAAAAAAAAAAAAAAAAAAAAAAGgAAAOQAAAD/AAAAVQAAAAAAAAAAAAAA&#10;AAAAAAAAAAAAAAAAAAAAAKoAAAD/AAAA5AAAABoAAAAAAAAAAAAAAAAAAAAAAAAADQAAAMYAAAD/&#10;AAAAfwAAAAAAAAAAAAAAqgAAAP8AAADkAAAAGgAAAAAAAAAAAAAAAAAAAAAAAAANAAAAxgAAAP8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MYAAAD/AAAAVQAAAAAAAAAAAAAAAAAA&#10;AAAAAAAAAAAAAAAAAAAAAAAaAAAA5AAAAP8AAABVAAAAAAAAAAAAAAAAAAAAAAAAAAAAAAAAAAAA&#10;DQAAAMYAAAD/AAAA/wAAAP8AAAD/AAAA8QAAAH8AAAANAAAAAAAAAAAAAAAAAAAAAAAAAAAAAACq&#10;AAAA/wAAAOQAAAAaAAAAAAAAAAAAAAAAAAAAAAAAAA0AAADGAAAA/wAAA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P8AAABVAAAAAAAAAAAA&#10;AAAAAAAAAAAAAAAAAAAAAAAAqgAAAP8AAADGAAAADQAAAAAAAAAAAAAAAAAAAAAAAAAAAAAAqgAA&#10;AP8AAACqAAAAAAAAAAAAAAAAAAAAAAAAAA0AAAA4AAAAjAAAAPEAAAD/AAAA/wAAAMYAAAANAAAA&#10;AAAAAAAAAAAAAAAADQAAAMYAAAD/AAAAxgAAAA0AAAAAAAAAAAAAAAAAAAAAAAAADQAAAMYAAAD/&#10;AAAAq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xgAAAA0AAAAAAAAAAAAAAA0A&#10;AADGAAAA/wAAAMYAAAANAAAAAAAAAAAAAAAAAAAAAAAAAA0AAADGAAAA/wAAAKoAAAAAAAAADQAA&#10;AMYAAAD/AAAAxgAAAA0AAAAAAAAAAAAAAAAAAAAAAAAADQAAAMYAAAD/AAAAqgAAAAAAAAANAAAA&#10;xgAAAP8AAADGAAAADQAAAAAAAAAAAAAAAAAAAAAAAAANAAAAxgAAAP8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GAAAADQAAAAAAAAAAAAAADQAAAMYAAAD/AAAAxgAAAA0A&#10;AAAAAAAAAAAAAAAAAAAAAAAADQAAAMYAAAD/AAAAqgAAAAAAAAAAAAAAAAAAAAAAAAANAAAAOAAA&#10;AIwAAADxAAAA/wAAAP8AAADGAAAADQAAAAAAAAAAAAAAAAAAAA0AAADGAAAA/wAAAMYAAAANAAAA&#10;AAAAAAAAAAAAAAAAAAAAAA0AAADGAAAA/wAAAK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MYAAAANAAAAAAAAAAAAAAAAAAAAAAAAAAAAAAAAAAAAAAAAABoAAADkAAAA/wAAAFUA&#10;AAAAAAAAAAAAAAAAAAAAAAAAAAAAAA0AAADGAAAA/wAAAMYAAAANAAAAAAAAAAAAAAAAAAAAAAAA&#10;AA0AAADGAAAA/wAAAKoAAAAAAAAADQAAAMYAAAD/AAAAxgAAAA0AAAAAAAAAAAAAAAAAAAAAAAAA&#10;DQAAAMYAAAD/AAAAq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xgAAAA0AAAAA&#10;AAAAAAAAAAAAAAAAAAAAAAAAAAAAAAAAAAAAGgAAAOQAAAD/AAAAVQAAAAAAAAAAAAAAAAAAAAAA&#10;AAAAAAAAAAAAAAAAAAAAAAAADQAAADgAAACMAAAA8QAAAP8AAAD/AAAAxgAAAA0AAAAAAAAAAAAA&#10;AAAAAAANAAAAxgAAAP8AAADGAAAADQAAAAAAAAAAAAAAAAAAAAAAAAANAAAAxg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VQAAAAAAAAAAAAAAAAAAAAAAAAAAAAAAAAAAAFUAAAD/AAAA/wAAAFUAAAAAAAAAAAAAAAAAAAAA&#10;AAAADQAAAMYAAAD/AAAAqgAAAAAAAAAAAAAAAAAAAAAAAAAAAAAAAAAAAAAAAAANAAAAnAAAAP8A&#10;AAD/AAAAqgAAAAAAAAAAAAAAAAAAAA0AAADGAAAA/wAAAMYAAAANAAAAAAAAAAAAAAAAAAAAAAAA&#10;AA0AAADGAAAA/wAAAK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8QAAADcAAAAAAAAA&#10;AAAAAAAAAAANAAAAxgAAAP8AAADGAAAADQAAAAAAAAAAAAAAAAAAAAAAAAANAAAAxgAAAP8AAACq&#10;AAAAAAAAAA0AAADGAAAA/wAAAMYAAAANAAAAAAAAAAAAAAAAAAAAAAAAAA0AAADGAAAA/wAAAKoA&#10;AAAAAAAADQAAAMYAAAD/AAAAxgAAAA0AAAAAAAAAAAAAAAAAAAAAAAAADQAAAMY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xAAAANwAAAAAAAAAAAAAAAAAAAA0AAADGAAAA&#10;/wAAAMYAAAANAAAAAAAAAAAAAAAAAAAAAAAAAA0AAADGAAAA/wAAAKoAAAAAAAAAAAAAAAAAAAAA&#10;AAAAAAAAAAAAAAAAAAAADQAAAJwAAAD/AAAA/wAAAKoAAAAAAAAAAAAAAAAAAAANAAAAxgAAAP8A&#10;AADGAAAADQAAAAAAAAAAAAAAAAAAAAAAAAANAAAAxgAAAP8AAAC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PEAAAA3AAAAAAAAAAAAAAAAAAAAAAAAAAAAAAAAAAAAAAAAAAAAAAAaAAAA&#10;5AAAAP8AAABVAAAAAAAAAAAAAAAAAAAAAAAAAAAAAAANAAAAxgAAAP8AAADGAAAADQAAAAAAAAAA&#10;AAAAAAAAAAAAAAANAAAAxgAAAP8AAACqAAAAAAAAAA0AAADGAAAA/wAAAMYAAAANAAAAAAAAAAAA&#10;AAAAAAAAAAAAAA0AAADG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8QAA&#10;ADcAAAAAAAAAAAAAAAAAAAAAAAAAAAAAAAAAAAAAAAAAAAAAABoAAADkAAAA/wAAAFUAAAAAAAAA&#10;AAAAAAAAAAAAAAAAAAAAAAAAAAAAAAAAAAAAAAAAAAAAAAAAAAAAAA0AAACcAAAA/wAAAP8AAACq&#10;AAAAAAAAAAAAAAAAAAAADQAAAMYAAAD/AAAAxgAAAA0AAAAAAAAAAAAAAAAAAAAAAAAADQAAAMYA&#10;AAD/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wAAAFUAAAAAAAAAAAAAAAAAAAAAAAAAAAAAAAAAAAAAAAAAfwAAAP8AAADxAAAAYgAA&#10;AAAAAAAAAAAAOAAAAKkAAAD/AAAA/wAAAH8AAAAAAAAAAAAAAAAAAAAAAAAAAAAAAAAAAAAAAAAA&#10;AAAAAAAAAAB/AAAA/wAAAP8AAABVAAAAAAAAAAAAAAANAAAAxgAAAP8AAADGAAAADQAAAAAAAAAA&#10;AAAAAAAAAAAAAAANAAAAxgAAAP8AAAC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H8A&#10;AAAAAAAAAAAAAAAAAAAAAAAADQAAAMYAAAD/AAAAxgAAAA0AAAAAAAAAAAAAAAAAAAAAAAAADQAA&#10;AMYAAAD/AAAAqgAAAAAAAAANAAAAxgAAAP8AAADGAAAADQAAAAAAAAAAAAAAAAAAAAAAAAANAAAA&#10;xgAAAP8AAACqAAAAAAAAAA0AAADGAAAA/wAAAMYAAAANAAAAAAAAAAAAAAAAAAAAAAAAAA0AAADG&#10;AAAA/wAAAK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fwAAAAAAAAAAAAAAAAAAAAAA&#10;AAANAAAAxgAAAP8AAADGAAAADQAAAAAAAAAAAAAAAAAAAAAAAAANAAAAxgAAAP8AAACqAAAAAAAA&#10;AAAAAAAAAAAAAAAAAAAAAAAAAAAAAAAAAAAAAAAAAAAAfwAAAP8AAAD/AAAAVQAAAAAAAAAAAAAA&#10;DQAAAMYAAAD/AAAAxgAAAA0AAAAAAAAAAAAAAAAAAAAAAAAADQAAAMYAAAD/AAAAq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B/AAAAAAAAAAAAAAAAAAAAAAAAAAAAAAAAAAAAAAAAAAAA&#10;AAAAAAAAGgAAAOQAAAD/AAAAVQAAAAAAAAAAAAAAAAAAAAAAAAAAAAAADQAAAMYAAAD/AAAAxgAA&#10;AA0AAAAAAAAAAAAAAAAAAAAAAAAADQAAAMYAAAD/AAAAqgAAAAAAAAANAAAAxgAAAP8AAADGAAAA&#10;DQAAAAAAAAAAAAAAAAAAAAAAAAANAAAAxgAAAP8AAA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H8AAAAAAAAAAAAAAAAAAAAAAAAAAAAAAAAAAAAAAAAAAAAAAAAAAAAaAAAA5AAAAP8A&#10;AABVAAAAAAAAAAAAAAAAAAAAAAAAAAAAAAAAAAAAAAAAAAAAAAAAAAAAAAAAAAAAAAAAAAAAAAAA&#10;AH8AAAD/AAAA/wAAAFUAAAAAAAAAAAAAAA0AAADGAAAA/wAAAMYAAAANAAAAAAAAAAAAAAAAAAAA&#10;AAAAAA0AAADGAAAA/wAAAK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P8AAABVAAAAAAAAAAAAAAAAAAAAAAAAAAAAAAAAAAAAAAAAAAAAAABV&#10;AAAA1AAAAP8AAAD/AAAA4QAAAH8AAABiAAAA/wAAAPEAAAA3AAAAAAAAAAAAAAAAAAAAAAAAAAAA&#10;AAAAAAAAAAAAAAAAAAAAAAAADQAAAMYAAAD/AAAAfwAAAAAAAAAAAAAADQAAAMYAAAD/AAAAxgAA&#10;AA0AAAAAAAAAAAAAAAAAAAAAAAAADQAAAMYAAAD/AAAAq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wAAAKoAAAAAAAAAAAAAAAAAAAAAAAAAAAAAAA0AAADGAAAA/wAAAMYAAAANAAAAAAAAAAAAAAAA&#10;AAAAAAAAAA0AAADGAAAA/wAAAKoAAAAAAAAADQAAAMYAAAD/AAAAxgAAAA0AAAAAAAAAAAAAAAAA&#10;AAAAAAAADQAAAMYAAAD/AAAAqgAAAAAAAAANAAAAxgAAAP8AAADGAAAADQAAAAAAAAAAAAAAAAAA&#10;AAAAAAANAAAAxgAAAP8AAAC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qgAAAAAAAAAAAAAA&#10;AAAAAAAAAAAAAAAADQAAAMYAAAD/AAAAxgAAAA0AAAAAAAAAAAAAAAAAAAAAAAAADQAAAMYAAAD/&#10;AAAAqgAAAAAAAAAAAAAAAAAAAAAAAAAAAAAAAAAAAAAAAAAAAAAAAAAAAA0AAADGAAAA/wAAAH8A&#10;AAAAAAAAAAAAAA0AAADGAAAA/wAAAMYAAAANAAAAAAAAAAAAAAAAAAAAAAAAAA0AAADGAAAA/w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CqAAAAAAAAAAAAAAAAAAAAAAAAAAAAAAAAAAAA&#10;AAAAAAAAAAAAAAAAAAAAABoAAADkAAAA/wAAAFUAAAAAAAAAAAAAAAAAAAAAAAAAAAAAAA0AAADG&#10;AAAA/wAAAMYAAAANAAAAAAAAAAAAAAAAAAAAAAAAAA0AAADGAAAA/wAAAKoAAAAAAAAADQAAAMYA&#10;AAD/AAAAxgAAAA0AAAAAAAAAAAAAAAAAAAAAAAAADQAAAMYAAAD/AAAA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KoAAAAAAAAAAAAAAAAAAAAAAAAAAAAAAAAAAAAAAAAAAAAAAAAAAAAAAAAA&#10;GgAAAOQAAAD/AAAAVQAAAAAAAAAAAAAAAAAAAAAAAAAAAAAAAAAAAAAAAAAAAAAAAAAAAAAAAAAA&#10;AAAAAAAAAAAAAAANAAAAxgAAAP8AAAB/AAAAAAAAAAAAAAANAAAAxgAAAP8AAADGAAAADQAAAAAA&#10;AAAAAAAAAAAAAAAAAAANAAAAxgAAAP8AAAC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VQAAAAAAAAAAAAAAAAAAAAAAAAAAAAAAAAAA&#10;AAAAAAAAAAAAAAAAAAAAAAAAAAAAAAAAAAAAAAAAAAAAqgAAAP8AAADGAAAADQAAAAAAAAAAAAAA&#10;AAAAAAAAAAAAAAAAAAAAAAAAAAAAAAAAAAAAAAAAAABVAAAA/wAAAKoAAAAAAAAAAAAAAAAAAACq&#10;AAAA/wAAAMYAAAANAAAAAAAAAAAAAAAAAAAAAAAAABoAAADkAAAA/wAAA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QAAALkAAAANAAAAAAAAAAAAAAAAAAAAAAAAAAAAAAAAAAAAqgAAAP8AAADGAAAADQAA&#10;AAAAAAAAAAAAAAAAAAAAAAAaAAAA5AAAAP8AAAB/AAAAAAAAAAAAAACqAAAA/wAAAMYAAAANAAAA&#10;AAAAAAAAAAAAAAAAAAAAABoAAADkAAAA/wAAAH8AAAAAAAAAAAAAAKoAAAD/AAAAxgAAAA0AAAAA&#10;AAAAAAAAAAAAAAAAAAAAGgAAAOQAAAD/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VAAAAuQAAAA0A&#10;AAAAAAAAAAAAAAAAAAAAAAAAAAAAAAAAAACqAAAA/wAAAMYAAAANAAAAAAAAAAAAAAAAAAAAAAAA&#10;ABoAAADkAAAA/wAAAH8AAAAAAAAAAAAAAAAAAAAAAAAAAAAAAAAAAAAAAAAAAAAAAAAAAAAAAAAA&#10;VQAAAP8AAACqAAAAAAAAAAAAAAAAAAAAqgAAAP8AAADGAAAADQAAAAAAAAAAAAAAAAAAAAAAAAAa&#10;AAAA5AAAAP8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C5AAAADQAAAAAAAAAAAAAAAAAAAAAA&#10;AAAAAAAAAAAAAAAAAAAAAAAAAAAAAAAAAAAaAAAA5AAAAP8AAABVAAAAAAAAAAAAAAAAAAAAAAAA&#10;AAAAAAAAAAAAqgAAAP8AAADGAAAADQAAAAAAAAAAAAAAAAAAAAAAAAAaAAAA5AAAAP8AAAB/AAAA&#10;AAAAAAAAAACqAAAA/wAAAMYAAAANAAAAAAAAAAAAAAAAAAAAAAAAABoAAADkAAAA/wAAAH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LkAAAANAAAAAAAAAAAAAAAAAAAAAAAAAAAAAAAAAAAAAAAAAAAA&#10;AAAAAAAAAAAAABoAAADkAAAA/wAAAFUAAAAAAAAAAAAAAAAAAAAAAAAAAAAAAAAAAAAAAAAAAAAA&#10;AAAAAAAAAAAAAAAAAAAAAAAAAAAAAAAAAFUAAAD/AAAAqgAAAAAAAAAAAAAAAAAAAKoAAAD/AAAA&#10;xgAAAA0AAAAAAAAAAAAAAAAAAAAAAAAAGgAAAOQAAAD/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wAAAFUAAAAAAAAAAAAAAAAAAAAA&#10;AAAAAAAAAAAAAAAAAAAAAAAAAAAAAAAAAAAAAAAAAAAAAAAAAAAANwAAAPEAAADxAAAANwAAAAAA&#10;AAAAAAAAAAAAAAAAAAAAAAAAAAAAAAAAAAAAAAAAAAAAAAAAAAAAAAAAGgAAAOQAAAB/AAAAAAAA&#10;AAAAAAAAAAAAfwAAAP8AAADkAAAAGgAAAAAAAAAAAAAAAAAAAAAAAAAaAAAA5AAAAP8AAAB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LkAAAANAAAAAAAAAAAAAAAAAAAAAAAAAAAAAAAAAAAAAAAAAH8AAAD/&#10;AAAA5AAAABoAAAAAAAAAAAAAAAAAAAAAAAAAGgAAAOQAAAD/AAAAVQAAAAAAAAAAAAAAfwAAAP8A&#10;AADkAAAAGgAAAAAAAAAAAAAAAAAAAAAAAAAaAAAA5AAAAP8AAABVAAAAAAAAAAAAAAB/AAAA/wAA&#10;AOQAAAAaAAAAAAAAAAAAAAAAAAAAAAAAABoAAADkAAAA/w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uQAAAA0AAAAAAAAAAAAAAAAAAAAAAAAAAAAAAAAAAAAAAAAAfwAAAP8AAADkAAAAGgAAAAAAAAAA&#10;AAAAAAAAAAAAAAAaAAAA5AAAAP8AAABVAAAAAAAAAAAAAAAAAAAAAAAAAAAAAAAAAAAAAAAAAAAA&#10;AAAAAAAAAAAAABoAAADkAAAAfwAAAAAAAAAAAAAAAAAAAH8AAAD/AAAA5AAAABoAAAAAAAAAAAAA&#10;AAAAAAAAAAAAGgAAAOQAAAD/AAAAV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C5AAAADQAAAAAAAAAAAAAA&#10;AAAAAAAAAAAAAAAAAAAAAAAAAAAAAAAAAAAAAAAAAAAAAAAAGgAAAOQAAAD/AAAAVQAAAAAAAAAA&#10;AAAAAAAAAAAAAAAAAAAAAAAAAH8AAAD/AAAA5AAAABoAAAAAAAAAAAAAAAAAAAAAAAAAGgAAAOQA&#10;AAD/AAAAVQAAAAAAAAAAAAAAfwAAAP8AAADkAAAAGgAAAAAAAAAAAAAAAAAAAAAAAAAaAAAA5AAA&#10;AP8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LkAAAANAAAAAAAAAAAAAAAAAAAAAAAAAAAAAAAAAAAA&#10;AAAAAAAAAAAAAAAAAAAAAAAAAAAaAAAA5AAAAP8AAABVAAAAAAAAAAAAAAAAAAAAAAAAAAAAAAAA&#10;AAAAAAAAAAAAAAAAAAAAAAAAAAAAAAAAAAAAAAAAAAAAAAAaAAAA5AAAAH8AAAAAAAAAAAAAAAAA&#10;AAB/AAAA/wAAAOQAAAAaAAAAAAAAAAAAAAAAAAAAAAAAABoAAADkAAAA/wAAAF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P8AAABVAAAAAAAA&#10;AAAAAAAAAAAAAAAAAAAAAAAAAAAAAAAAAAAAAAAAAAAAAAAAAAAAAAAAAAAADQAAAMYAAAD/AAAA&#10;fwAAAAAAAAAAAAAAAAAAAAAAAAAAAAAAAAAAAAAAAAAAAAAAAAAAAAAAAAAAAAAAAAAAADcAAADx&#10;AAAAVQAAAAAAAAAAAAAAAAAAADcAAADxAAAA8QAAADcAAAAAAAAAAAAAAAAAAAAAAAAANwAAAPE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MYAAAAaAAAAAAAAAAAAAAAAAAAAAAAAAAAAAAAAAAAAAAAA&#10;AAAAAAA3AAAA8QAAAPEAAAA3AAAAAAAAAAAAAAAAAAAAAAAAADcAAADxAAAA5AAAABoAAAAAAAAA&#10;AAAAADcAAADxAAAA8QAAADcAAAAAAAAAAAAAAAAAAAAAAAAANwAAAPEAAADkAAAAGgAAAAAAAAAA&#10;AAAANwAAAPEAAADxAAAANwAAAAAAAAAAAAAAAAAAAAAAAAA3AAAA8Q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xgAAABoAAAAAAAAAAAAAAAAAAAAAAAAAAAAAAAAAAAAAAAAAAAAAADcAAADxAAAA8QAA&#10;ADcAAAAAAAAAAAAAAAAAAAAAAAAANwAAAPEAAADkAAAAGgAAAAAAAAAAAAAAAAAAAAAAAAAAAAAA&#10;AAAAAAAAAAAAAAAAAAAAAAAAAAA3AAAA8QAAAFUAAAAAAAAAAAAAAAAAAAA3AAAA8QAAAPEAAAA3&#10;AAAAAAAAAAAAAAAAAAAAAAAAADcAAADx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GAAAAGgAAAAAA&#10;AAAAAAAAAAAAAAAAAAAAAAAAAAAAAAAAAAAAAAAAAAAAAAAAAAAAAAAAAAAAABoAAADkAAAA/wAA&#10;AFUAAAAAAAAAAAAAAAAAAAAAAAAAAAAAAAAAAAA3AAAA8QAAAPEAAAA3AAAAAAAAAAAAAAAAAAAA&#10;AAAAADcAAADxAAAA5AAAABoAAAAAAAAAAAAAADcAAADxAAAA8QAAADcAAAAAAAAAAAAAAAAAAAAA&#10;AAAANwAAAPE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MYAAAAaAAAAAAAAAAAAAAAAAAAAAAAAAAAA&#10;AAAAAAAAAAAAAAAAAAAAAAAAAAAAAAAAAAAAAAAAGgAAAOQAAAD/AAAAVQAAAAAAAAAAAAAAAAAA&#10;AAAAAAAAAAAAAAAAAAAAAAAAAAAAAAAAAAAAAAAAAAAAAAAAAAAAAAAAAAAANwAAAPEAAABVAAAA&#10;AAAAAAAAAAAAAAAANwAAAPEAAADxAAAANwAAAAAAAAAAAAAAAAAAAAAAAAA3AAAA8Q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VQAAAAAAAAAAAAAAAAAAAAAAAAAAAAAAAAAAAAAAAAAAAAAAAAAAAAAAAAAAAAAADQAAAMYA&#10;AAD/AAAAqgAAAAAAAAAAAAAAAAAAAAAAAAAAAAAAAAAAAAAAAAAAAAAAAAAAAAAAAAAAAAAAAAAA&#10;AAAAAABVAAAAxgAAAA0AAAAAAAAAAAAAAAAAAAAAAAAAqgAAAP8AAAB/AAAAAAAAAAAAAAAAAAAA&#10;AAAAAH8AAAD/AAAAq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MYAAAAaAAAAAAAAAAAAAAAAAAAAAAAAAAAAAAAA&#10;AAAAKwAAAAAAAAAAAAAAAAAAAKoAAAD/AAAAfwAAAAAAAAAAAAAAAAAAAAAAAAB/AAAA/wAAAKoA&#10;AAAAAAAAAAAAAAAAAAAAAAAAqgAAAP8AAAB/AAAAAAAAAAAAAAAAAAAAAAAAAH8AAAD/AAAAqgAA&#10;AAAAAAAAAAAAAAAAAAAAAACqAAAA/wAAAH8AAAAAAAAAAAAAAAAAAAAAAAAAfw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xgAAABoAAAAAAAAAAAAAAAAAAAAAAAAAAAAAAAAAAAArAAAAAAAAAAAAAAAA&#10;AAAAqgAAAP8AAAB/AAAAAAAAAAAAAAAAAAAAAAAAAH8AAAD/AAAAqgAAAAAAAAAAAAAAAAAAAAAA&#10;AAAAAAAAAAAAAAAAAAAAAAAAAAAAAAAAAAAAAAAAVQAAAMYAAAANAAAAAAAAAAAAAAAAAAAAAAAA&#10;AKoAAAD/AAAAfwAAAAAAAAAAAAAAAAAAAAAAAAB/AAAA/w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GAAAA&#10;GgAAAAAAAAAAAAAAAAAAAAAAAAAAAAAAAAAAACsAAAAAAAAAAAAAAAAAAAAAAAAAAAAAAAAAAAAa&#10;AAAA5AAAAP8AAABVAAAAAAAAAAAAAAAAAAAAAAAAAAAAAAAAAAAAAAAAAKoAAAD/AAAAfwAAAAAA&#10;AAAAAAAAAAAAAAAAAAB/AAAA/wAAAKoAAAAAAAAAAAAAAAAAAAAAAAAAqgAAAP8AAAB/AAAAAAAA&#10;AAAAAAAAAAAAAAAAAH8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MYAAAAaAAAAAAAAAAAAAAAAAAAA&#10;AAAAAAAAAAAAAAAAKwAAAAAAAAAAAAAAAAAAAAAAAAAAAAAAAAAAABoAAADkAAAA/wAAAFUAAAAA&#10;AAAAAAAAAAAAAAAAAAAAAAAAAAAAAAAAAAAAAAAAAAAAAAAAAAAAAAAAAAAAAAAAAAAAAAAAAFUA&#10;AADGAAAADQAAAAAAAAAAAAAAAAAAAAAAAACqAAAA/wAAAH8AAAAAAAAAAAAAAAAAAAAAAAAAfwAA&#10;AP8AAAC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FUAAAAAAAAAAAAAAAAAAAAAAAAAAAAAAAAAAAAAAAAAAAAAAAAAAAAAAAAA&#10;KgAAAMYAAAD/AAAAnAAAAA0AAAAAAAAAAAAAAAAAAAAAAAAAAAAAAA0AAABVAAAADQAAAAAAAAAA&#10;AAAAAAAAAAAAAAAaAAAAxgAAADcAAAAAAAAAAAAAAAAAAAAAAAAAAAAAADcAAADxAAAAxgAAAA0A&#10;AAAAAAAAAAAAAA0AAADG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MYAAAAaAAAAAAAAAAAAAAAAAAAAAAAA&#10;AAAAAAANAAAAnAAAAFUAAAAAAAAAAAAAAAAAAAA3AAAA8QAAAMYAAAANAAAAAAAAAAAAAAANAAAA&#10;xgAAAOQAAAAaAAAAAAAAAAAAAAAAAAAAAAAAADcAAADxAAAAxgAAAA0AAAAAAAAAAAAAAA0AAADG&#10;AAAA5AAAABoAAAAAAAAAAAAAAAAAAAAAAAAANwAAAPEAAADGAAAADQAAAAAAAAAAAAAADQAAAMY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xgAAABoAAAAAAAAAAAAAAAAAAAAAAAAAAAAAAA0AAACcAAAAVQAA&#10;AAAAAAAAAAAAAAAAADcAAADxAAAAxgAAAA0AAAAAAAAAAAAAAA0AAADGAAAA5AAAABoAAAAAAAAA&#10;AAAAAAAAAAANAAAAVQAAAA0AAAAAAAAAAAAAAAAAAAAAAAAAGgAAAMYAAAA3AAAAAAAAAAAAAAAA&#10;AAAAAAAAAAAAAAA3AAAA8QAAAMYAAAANAAAAAAAAAAAAAAANAAAAxg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GAAAAGgAAAAAAAAAAAAAAAAAAAAAAAAAAAAAADQAAAJwAAABVAAAAAAAAAAAAAAAAAAAAAAAA&#10;AAAAAAAAAAAAGgAAAOQAAAD/AAAAVQAAAAAAAAAAAAAAAAAAAAAAAAAAAAAAAAAAAAAAAAA3AAAA&#10;8QAAAMYAAAANAAAAAAAAAAAAAAANAAAAxgAAAOQAAAAaAAAAAAAAAAAAAAAAAAAAAAAAADcAAADx&#10;AAAAxgAAAA0AAAAAAAAAAAAAAA0AAADG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MYAAAAaAAAAAAAAAAAA&#10;AAAAAAAAAAAAAAAAAAANAAAAnAAAAFUAAAAAAAAAAAAAAAAAAAAAAAAAAAAAAAAAAAAaAAAA5AAA&#10;AP8AAABVAAAAAAAAAAAAAAAAAAAAAAAAAAAAAAAAAAAADQAAAFUAAAANAAAAAAAAAAAAAAAAAAAA&#10;AAAAABoAAADGAAAANwAAAAAAAAAAAAAAAAAAAAAAAAAAAAAANwAAAPEAAADGAAAADQAAAAAAAAAA&#10;AAAADQAAAMY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8QAAAP8AAACcAAAADQAAAAAAAAAAAAAAAAAAAAAAAAAAAAAAAAAAAAAA&#10;AAA4AAAAqQAAAPEAAADxAAAAYgAAAAAAAAAAAAAAAAAAAAAAAAAAAAAAAAAAAAAAAAB/AAAA/wAA&#10;APEAAAB/AAAADQAAAAAAAABVAAAAuQAAACoAAAAAAAAAAAAAAAAAAAAAAAAAAAAAAAAAAAAAAAAA&#10;VQAAAP8AAACMAAAADQAAAA0AAADGAAAA8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AAAA/wAAAP8AAAD/&#10;AAAA/wAAAP8AAAD/AAAA/wAAAOQAAAAaAAAAAAAAAAAAAAAAAAAAAAAAAFUAAAD/AAAAjAAAAA0A&#10;AAANAAAAxgAAAPEAAAA3AAAAAAAAAAAAAAAAAAAAAAAAAAAAAAAAAAAAVQAAAP8AAACMAAAADQAA&#10;AA0AAADGAAAA8QAAADcAAAAAAAAAAAAAAAAAAAAAAAAAAAAAAAAAAABVAAAA/wAAAIwAAAANAAAA&#10;DQAAAMYAAADxAAAAN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P8AAAD/AAAA/wAAAP8AAAD/AAAA/wAAAP8AAAD/&#10;AAAA5AAAABoAAAAAAAAAAAAAAAAAAAAAAAAAVQAAAP8AAACMAAAADQAAAA0AAADGAAAA8QAAADcA&#10;AAAAAAAAAAAAAAAAAAAAAAAAfwAAAP8AAADxAAAAfwAAAA0AAAAAAAAAVQAAALkAAAAqAAAAAAAA&#10;AAAAAAAAAAAAAAAAAAAAAAAAAAAAAAAAAFUAAAD/AAAAjAAAAA0AAAANAAAAxgAAAPEA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wAAAP8AAAD/AAAA/wAAAP8AAAD/AAAA/wAAAP8AAADkAAAAGgAAAAAAAAAA&#10;AAAAAAAAAAAAAAAAAAAAAAAAADcAAADxAAAA/wAAAJwAAAANAAAAAAAAAAAAAAAAAAAAAAAAAAAA&#10;AAAAAAAAAAAAAFUAAAD/AAAAjAAAAA0AAAANAAAAxgAAAPEAAAA3AAAAAAAAAAAAAAAAAAAAAAAA&#10;AAAAAAAAAAAAVQAAAP8AAACMAAAADQAAAA0AAADGAAAA8QAAAD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AAAA&#10;/wAAAP8AAAD/AAAA/wAAAP8AAAD/AAAA/wAAAOQAAAAaAAAAAAAAAAAAAAAAAAAAAAAAAAAAAAAA&#10;AAAANwAAAPEAAAD/AAAAnAAAAA0AAAAAAAAAAAAAAAAAAAAAAAAAAAAAAH8AAAD/AAAA8QAAAH8A&#10;AAANAAAAAAAAAFUAAAC5AAAAKgAAAAAAAAAAAAAAAAAAAAAAAAAAAAAAAAAAAAAAAABVAAAA/wAA&#10;AIwAAAANAAAADQAAAMYAAADx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AAAA/wAAAP8AAAD/AAAA/wAAAP8AAADGAAAAAAAAAAAAAAAAAAAA&#10;AAAAAH8AAAD/AAAA/wAAAMYAAABVAAAADQAAAAAAAAAAAAAAAAAAAAAAAAAAAAAAAAAAAAAAAAAA&#10;AAAADQAAAKkAAAD/AAAA/wAAAP8AAADGAAAAVQAAAAAAAAAAAAAAAAAAAAAAAAAAAAAAAAAAAAAA&#10;AAAAAAAAAAAAAAAAAAA3AAAA1AAAAP8AAAD/AAAAqQAAAC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wAAAPEAAAD/AAAA/wAA&#10;AP8AAAD/AAAA/wAAAP8AAAD/AAAA/wAAAP8AAACqAAAAAAAAAAAAAAAAAAAAAAAAAAAAAAAAAAAA&#10;NwAAANQAAAD/AAAA/wAAAKkAAAAqAAAAAAAAAAAAAAAAAAAAAAAAAAAAAAAAAAAAAAAAAAAAAAA3&#10;AAAA1AAAAP8AAAD/AAAAqQAAACoAAAAAAAAAAAAAAAAAAAAAAAAAAAAAAAAAAAAAAAAAAAAAADcA&#10;AADUAAAA/wAAAP8AAACpAAAAK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cAAADxAAAA/wAAAP8AAAD/AAAA/wAAAP8AAAD/AAAA/wAAAP8AAAD/AAAAqgAA&#10;AAAAAAAAAAAAAAAAAAAAAAAAAAAAVQAAAP8AAAD/AAAA/wAAAP8AAAD/AAAA/wAAAMYAAAAAAAAA&#10;AAAAAAAAAAAAAAAAAAAAAAAAAAAAAAAANwAAANQAAAD/AAAA/wAAAKkAAAAqAAAAAAAAAAAAAAAA&#10;AAAAAAAAAAAAAAAAAAAAAAAAAAAAAAA3AAAA1AAAAP8AAAD/AAAAqQAAAC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wAAAPEA&#10;AAD/AAAA/wAAAP8AAAD/AAAA/wAAAP8AAAD/AAAA/wAAAP8AAACqAAAAAAAAAAAAAAAAAAAAAAAA&#10;AAAAAABVAAAA/wAAAP8AAAD/AAAA/wAAAP8AAAD/AAAAxgAAAAAAAAAAAAAAAAAAAAAAAAANAAAA&#10;qQAAAP8AAAD/AAAA/wAAAMYAAABVAAAAAAAAAAAAAAAAAAAAAAAAAAAAAAAAAAAAAAAAAAAAAAAA&#10;AAAAAAAAADcAAADUAAAA/wAAAP8AAACpAAAAK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B/AAAA4Q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C5AAAA8QAAAP8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H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wAAAP8AAAD/AAAA/wAAAFUAAAAAAAAAAAAAAAAAAAA3AAAA8QAAA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P8AAAD/AAAA/wAAAP8AAABVAAAAAAAAAAAAAAAAAAAANwAAAPE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PE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D/AAAA/w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P8AAAD/AAAA/wAAAP8AAADkAAAAGgAAAFUAAAD/AAAA/wAAAP8AAAD/AAAA/wAAAP8AAAB/AAAA&#10;AAAAAAAAAAAAAAAAGgAAAOQAAAD/AAAA/wAAAP8AAADxAAAAN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oAAADGAAAA/wAAAP8AAAB/AAAAAAAAAAAAAAAAAAAADQAAAKoAAAD/AAAA/wAAALcA&#10;AAANAAAAAAAAAAAAAAAAAAAAAAAAAAAAAAAAAAAAYgAAAP8AAACq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fwAAAAAAAAAA&#10;AAAAAAAAAAAAAAAAAAAAAAAAAAAAAAAAAAAAAAAAAAAAAAAAAAAAAAAAAAAAAAAAAAAAAAAAAAAA&#10;AAAAAAAAAAAAAAAAAAAAAAAAAAAAAAAAAAAAAAAAAAAAAAAAAAAAAAAAAAAAAAAAAAAAAAAAAAAA&#10;AAAAAAAAAAAAAAAAAAAAAAAAAAAAAAAAAAAAAAAAAAAAAAAAAAAAAAAAAAAAVQAAAPEAAAB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E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P8AAAD/AAAAVQAAAAAAAAAAAAAAAAAAAAAAAAAaAAAA&#10;5AAAAP8AAACqAAAAAAAAAAAAAAAAAAAAAAAAAAAAAAAAAAAAAAAAADcAAADX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wAA&#10;AH8AAAAAAAAAAAAAAAAAAAAAAAAAAAAAAAAAAAAAAAAAAAAAAAAAAAAAAAAAAAAAAAAAAAAAAAAA&#10;AAAAAAAAAAAAAAAAAAAAAAAAAAAAAAAAAAAAAAAAAAAAAAAAAAAAAAAAAAAAAAAAAAAAAAAAAAAA&#10;AAAAAAAAAAAAAAAAAAAAAAAAAAAAAAAAAAAAAAAAAAAAAAAAAAAAAAAAAAAAAAAAAAAANwAAAPE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AA8Q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wAAAKoAAAAAAAAAAAAAAAAA&#10;AAAAAAAAAAAAAKoAAAD/AAAA5AAAABoAAAAAAAAAAAAAAAAAAAAAAAAAAAAAAAAAAAB/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P8AAAB/AAAAAAAAAAAAAAAAAAAAAAAAAAAAAAAAAAAAAAAAAAAAAAAAAAAAAAAAAAAA&#10;AAAAAAAAAAAAAAAAAAAAAAAAAAAAAAAAAAAAAAAAAAAAAAAAAAAAAAAAAAAAAAAAAAAAAAAAAAAA&#10;AAAAAAAAAAAAAAAAAAAAAAAAAAAAAAAAAAAAAAAAAAAAAAAAAAAAAAAAAAAAAAAAAAAAAAAAAAAA&#10;DQAAAMY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DG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P8AAADkAAAA&#10;GgAAAAAAAAAAAAAAAAAAAAAAAAA3AAAA8QAAAP8AAABVAAAAAAAAAAAAAAAAAAAAAAAAAAAAAAAN&#10;AAAAxgAAAF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D/AAAAfwAAAAAAAAAAAAAAAAAAAAAAAAAAAAAAAAAAAAAAAAAAAAAA&#10;AAAAAAAAAAAAAAAAAAAAAAAAAAAAAAAAAAAAAAAAAAAAAAAAAAAAAAAAAAAAAAAAAAAAAAAAAAAA&#10;AAAAAAAAAAAAAAAAAAAAAAAAAAAAAAAAAAAAAAAAAAAAAAAAAAAAAAAAAAAAAAAAAAAAAAAAAAAA&#10;AAAAAAAAAAAAAH8AAAD/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wAAAH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wAAAFUAAAAAAAAAAAAAAAAAAAAAAAAADQAAAMYAAAD/AAAAqgAAAAAAAAAAAAAAAAAA&#10;AAAAAAAAAAAANwAAAN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H8AAAAAAAAAAAAAAAAAAAAAAAAAAAAAAAAA&#10;AAAAAAAAAAAAAAAAAAAAAAAAAAAAAAAAAAAAAAAAAAAAAAAAAAAAAAAAAAAAAAAAAAAAAAAAAAAA&#10;AAAAAAAAAAAAAAAAAAAAAAAAAAAAAAAAAAAAAAAAAAAAAAAAAAAAAAAAAAAAAAAAAAAAAAAAAAAA&#10;AAAAAAAAAAAAAAAAAAAAAA0AAADGAAAA8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PEAAADG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k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G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x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UAAADx&#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nAAAAFUAAAAAAAAAAAAAAAAA&#10;AAAAAAAAAAAAAAAAAAAAAAAAAAAAAAAAAAAAAAAAAAAAAAAAAAAAAAAAAAAAAAAAAAAAAAAAAAAA&#10;AAAAAAAAAAAAAAAAAAAAAAAAAAAAAAAAAAAAAAAAAAAAAAAAAAAAAAAAAAAAAAAAAAAAAAAAAAAA&#10;AAAAAAAAAAAAAAAAAAAAAAAAAAAAAAAAAAAAAAAAAAAAAAAAAAAAAAAAAAAAAAAAAAAAAAAAAAAA&#10;AAAAAAAAAFUAAACc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xgAAAP8AAAD/AAAAxgAAACoAAAAAAAAAAAAAAAAAAAAAAAAAAAAAAAAAAAAAAAAA&#10;AAAAAAAAAAAAAAAAAAAAAAAAAAAAAAAAAAAAACoAAACpAAAA/wAAAP8AAADxAAAAnA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8QAAAKoAAAANAAAADQAAAJwAAADxAAAANwAAAAAAAAAAAAAAAAAAAAAA&#10;AAAAAAAAAAAAAAAAAAAAAAAAAAAAAAAAAAAAAAAAAAAAADcAAADxAAAA/wAAAP8AAAD/AAAA/wAA&#10;AP8AAADU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8QAAAMYAAAANAAAAAAAAAAAAAAANAAAAxgAAAOQAAAAaAAAA&#10;AAAAAAAAAAAAAAAAAAAAAAAAAAAAAAAAAAAAAAAAAAAAAAAAAAAAABoAAADkAAAAjAAAAA0AAAAA&#10;AAAADQAAAIwAAAD/AAAA/wAAAH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gAAAP8AAAB/AAAAAAAAAAAAAAAAAAAAAAAAAH8A&#10;AAD/AAAAqgAAAAAAAAAAAAAAAAAAAAAAAAAAAAAAAAAAAAAAAAAAAAAAAAAAAAAAAAByAAAAVQAA&#10;AAAAAAAAAAAAAAAAAAAAAAAAAAAAfwAAAP8AAACqAAAAAAAAAAAAAAAAAAAAAAAAAAAAAAAAAAAA&#10;AAAAAAAAAAAAAAAAAAAAAAAAAAAAAAAAAAAAAAAAAAAAAAAAAAAAAAAAAAAA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xAAAANwAAAAAAAAAAAAAA&#10;AAAAAAAAAAA3AAAA8QAAAOQAAAAaAAAAAAAAAAAAAAAAAAAAAAAAAAAAAAAAAAAAAAAAAAAAAAAA&#10;AAAAAAAAAAAAAAAAAAAAAAAAAAAAAAAAAAAAAAAAAFUAAAD/AAAAfwAAAAAAAAAAAAAAAAAAAAAA&#10;AAAAAAAAAAAAAAAAAAAAAAAAAAAAAAAAAAAAAAAAAAAAAAAAAAAAAAAAAAAAAAAAAAAAAAAAAA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5AAAABoA&#10;AAAAAAAAAAAAAAAAAAAAAAAAGgAAAOQAAAD/AAAAVQAAAAAAAAAAAAAAAAAAAAAAAAAAAAAAAAAA&#10;AAAAAAAAAAAAAAAAAAAAAAAAAAAAAAAAAAAAAAAAAAAAAAAAAAAAAAB/AAAA5AAAABoAAAAAAAAA&#10;AAAAAAAAAAAAAAAAAAAAAAAAAAAAAAAAAAAAAAAAAAAAAAAAAAAAAAAAAAAAAAAAAAAAAAAAAAAA&#10;AAAAAAAAAAA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wAAAOQAAAAaAAAAAAAAAAAAAAAAAAAAAAAAAA0AAADGAAAA/wAAAH8AAAAAAAAAAAAAAAAAAAAA&#10;AAAAAAAAAAAAAAAAAAAAAAAAAAAAAAAAAAAAAAAAAAAAAAAAAAAAAAAAAAAAAAA3AAAA5AAAADc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xgAAAP8AAADGAAAADQAAAAAAAAAAAAAAAAAAAAAAAAANAAAAxgAAAP8AAACqAAAAAAAA&#10;AAAAAAAAAAAAAAAAAAAAAAAAAAAAAAAAAAAAAAAAAAAAAAAAAAAAAAAAAAAAAAAAADgAAACpAAAA&#10;/wAAAH8AAAAN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xgAAAA0AAAAAAAAAAAAAAAAAAAAAAAAADQAAAMYAAAD/&#10;AAAAqgAAAAAAAAAAAAAAAAAAAAAAAAAAAAAAAAAAAAAAAAAAAAAAAAAAAAAAAAAAAAAADQAAAMYA&#10;AAD/AAAA/wAAAP8AAAD/AAAA1AAAACoAAAAAAAAAAAAAAAAAAAAAAAAAAAAAAAAAAAAAAAAAAAAA&#10;AP8AAAD/AAAA/wAAAP8AAAD/AAAA/wAAAP8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DGAAAA/wAAAMYAAAANAAAAAAAAAAAAAAAAAAAAAAAA&#10;AA0AAADGAAAA/wAAAKoAAAAAAAAAAAAAAAAAAAAAAAAAAAAAAAAAAAAAAAAAAAAAAAAAAAAAAAAA&#10;AAAAAAAAAAAAAAAADQAAAFUAAADUAAAA/wAAAP8AAADGAAAADQAAAAAAAAAAAAAAAAAAAAAAAAAA&#10;AAAAAAAAAAAAAAD/AAAA/wAAAP8AAAD/AAAA/wAAAP8AAAD/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xgAAAP8AAADGAAAADQAAAAAAAAAA&#10;AAAAAAAAAAAAAAANAAAAxgAAAP8AAACqAAAAAAAAAAAAAAAAAAAAAAAAAAAAAAAAAAAAAAAAAAAA&#10;AAAAAAAAAAAAAAAAAAAAAAAAAAAAAAAAAAAAAAAADQAAAKoAAAD/AAAA/wAAAFUAAAAAAAAAAAAA&#10;AAAAAAAAAAAAAAAAAAAAAAAAAAAA/wAAAP8AAAD/AAAA/wAAAP8AAAD/AAAA/wAAAP8AAAD/AAAA&#10;/wAAAP8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AAAD/AAAAxgAA&#10;AA0AAAAAAAAAAAAAAAAAAAAAAAAAGgAAAOQAAAD/AAAAfwAAAAAAAAAAAAAAAAAAAAAAAAAAAAAA&#10;AAAAAAAAAAAAAAAAAAAAAAAAAAAAAAAAAAAAAAAAAAAAAAAAAAAAAAAAAAAaAAAA5AAAAP8AAAB/&#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OQAAAAaAAAAAAAAAAAAAAAAAAAAAAAAABoAAADkAAAA/wAAAFUAAAAAAAAAAAAAAAAA&#10;AAAAAAAAAAAAAAAAAAAAAAAAAAAAAAAAAAAAAAAAAAAAAAAAAAAAAAAAAAAAAAAAAAAAAAAAAAAA&#10;AKoAAAD/AAAAfw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EAAADxAAAANwAAAAAAAAAAAAAAAAAAAAAAAAA3AAAA8QAAAOQAAAAaAAAA&#10;AAAAAAAAAAAAAAAAAAAAAAAAAAAAAAAAAAAAAAAAAAAAAAAAAAAAAAAAAAAAAAAAAAAAAAAAAAAA&#10;AAAAAAAAAAAAAAB/AAAA/wAAAFU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wAAAH8AAAAAAAAAAAAAAAAAAAAAAAAAfwAAAP8A&#10;AACqAAAAAAAAAAAAAAAAAAAAAAAAAAAAAAAAAAAAAAAAAAAAAAAAAAAAAAAAAAAAAAAAAAAAAAAA&#10;AAAAAAAAAAAAAAAAAAAAAAAAAAAAqgAAAOQ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GAAAADQAAAAAAAAAAAAAA&#10;DQAAAMYAAADkAAAAGgAAAAAAAAAAAAAAAAAAAAAAAAAAAAAAAAAAAAAAAAAAAAAAAAAAAAAAAAAA&#10;AAAAAAAAAAAAAAAAAAAAAAAAAAAAAAAAAAAANwAAAPEAAABV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VAAAA/wAAAIwA&#10;AAANAAAADQAAAMYAAADxAAAANwAAAAAAAAAAAAAAAAAAAAAAAAANAAAAnAAAAP8AAADGAAAADQAA&#10;AAAAAAANAAAAxgAAAP8AAADGAAAAOAAAAAAAAAAAAAAAVQAAANQAAABi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UAAAA/wAAAP8AAACpAAAAKgAAAAAAAAAAAAAAAAAAAAAAAAAAAAAAAAAAAJwAAAD/&#10;AAAAxgAAAA0AAAAAAAAAAAAAAHIAAADxAAAA/wAAAP8AAAD/AAAA1AAAAH8AAAAN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J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AAGZm&#10;AADBwQAAubkAAJqaAAAvL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MYAAAA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zMwAA&#10;mZkAAPPzAAD//wAA//8AAP//AAD//wAA+fkAAHR0AAAC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C3AAAA4QAAANQAAABV&#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0AAGZm&#10;AADNzQAA//8AAP//AAD//wAA//8AAP//AAD//wAA//8AAP//AAD//wAAv78AAB4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C5AAAAGgAA&#10;AAAAAAAdAAAAnAAAAPEAAACpAAAAO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zMwAA&#10;mZkAAPPzAAD//wAA//8AAP//AAD//wAA//8AAP//AAD//wAA//8AAP//AAD//wAA//8AAP//AADw&#10;8AAAW1sAAAE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AAAAMYAAADxAAAAfw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wc&#10;AAC/vwAA//8AAP//AAD//wAA//8AAP//AAD//wAA//8AAP//AAD//wAA//8AAP//AAD//wAA//8A&#10;AP//AAD//wAA//8AAP//AACoqAAAER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OQAAAD/AAAA&#10;1AAAAF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ISAADa2gAA//8AAP//AAD//wAA//8AAP//AAD//wAA//8AAP//AAD//wAA8/MAAKGhAADA&#10;wAAA//8AAP//AAD//wAA//8AAP//AAD//wAA//8AAOPjAABDQ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AAAAxgAAAP8A&#10;AAD/AAAA/wAAAKkAAACpAAAA/wAAAKkAAA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UFAAC9vQAA//8AAP//AAD//wAA//8AAP//AAD//wAA//8AAP//AADMzAAAZWUA&#10;AA0NAAAAAAAAAAAAAENDAADk5AAA//8AAP//AAD//wAA//8AAP//AAD//wAA//8AAI6OAAAIC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jwAAAA0AAAAAAAAAAAAAAFUAAADUAAAA&#10;/wAAAP8AAADxAAAAfwAAAA0AAAAAAAAAAAAAAAAAAABiAAAA8Q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WlgAA//8AAP//AAD//wAA//8AAP//AAD//wAA8/MAAJmZAAAz&#10;MwAAAAAAAAAAAAAAAAAAAAAAAAAAAAAAAAAAEREAAKioAAD//wAA//8AAP//AAD//wAA//8AAP//&#10;AAD//wAA09MAABU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NcAAABVAAAAYgAAAOEA&#10;AAD/AAAA/wAAAOEAAABiAAAADQAAAAAAAAAAAAAAAAAAAAAAAAAAAAAAAAAAADcAAADx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rawAA//8AAP//AAD//wAA//8AAP//AAD//wAAiYkA&#10;AA0NAAAAAAAAAAAAAAAAAAAAAAAAAAAAAAAAAAAAAAAAAAAAAAAAAAABAQAAW1sAAPDwAAD//wAA&#10;//8AAP//AAD//wAA//8AAP//AACzs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wAAAP8AAAD/AAAA1AAAAFUAAAAAAAAAAAAAAAAAAAAAAAAAAAAAAAAAAAAAAAAAAAAAAAAAAAAa&#10;AAAA5AAAAMY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FRQAA/PwAAP//AAD//wAA//8AAP//AAD8&#10;/AAAREQAAAAAAAAAAAAAAAAAAAAAAAAAAAAAAAAAAAAAAAAAAAAAAAAAAAAAAAAAAAAAAAAAAAAA&#10;AAAeHgAAv78AAP//AAD//wAA//8AAP//AAD//wAA//8AACQk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8AAADUAAAAKgAAAAAAAAAAAAAAAAAAAAAAAAAAAAAAAAAAAAAAAAAAAAAAAAAA&#10;AAAAAAAAAAAAGgAAAOQ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JwAA8PAAAP//AAD//wAA//8A&#10;AP//AAD//wAAa2sAAAAAAAAAAAAAAAAAAAAAAAAAAAAAAAAAAAAAAAAAAAAAAAAAAAAAAAAAAAAA&#10;AAAAAAAAAAAAAAAAAAAAAAICAAB0dAAA//8AAP//AAD//wAA//8AAP//AAB7e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B/AAAAAAAAAAAAAAAAAAAAAAAAAAAAAAAAAAAAAAAAAAAAAAAA&#10;AAAAAAAAAAAAAAAAAAAAAAAAABoAAADkAAAAxgAA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SEgAA2toAAP//AAD/&#10;/wAA//8AAP//AAD//wAAlZUAAAAAAAAAAAAAAAAAAAAAAAAAAAAAAAAAAAAAAAAAAAAAAAAAAAAA&#10;AAAAAAAAAAAAAAAAAAAAAAAAAAAAAAAAAAAAAAAAAAAAAKKiAAD//wAA//8AAP//AAD//wAA09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C5AAAAGgAAAAAAAAAAAAAAAAAAAAAAAAAAAAAAAAAA&#10;AAAAAAAAAAAAAAAAAAAAAAAAAAAAAAAAAAAAAAAAAAAAKgAAAC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BQAAvb0A&#10;AP//AAD//wAA//8AAP//AAD//wAAvLwAAAUFAAAAAAAAAAAAAAAAAAAAAAAAAAAAAAAAAAAAAAAA&#10;AAAAAAAAAAAAAAAAAAAAAAAAAAAAAAAAAAAAAAAAAAAAAAAAAAAAAAAAAAAeHgAA//8AAP//AAD/&#10;/wAA//8AAP//AAAsL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D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pYAAP//AAD//wAA//8AAP//AAD//wAA2toAABERAAAAAAAAAAAAAAAAAAAAAAAAAAAAAAAA&#10;AAAAAAAAAAAAAAAAAAAAAAAAAAAAAAAAAAAAAAAAAAAAAAAAAAAAAAAAAAAAAAAAAAAAAAAAAAAA&#10;AMTEAAD//wAA//8AAP//AAD//wAAg4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MkAAAAaAAAAAAAA&#10;AAAAAAAAAAAAAAAAAAAAAAAAAAAAAAAAAAAAAABy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2sAAP//AAD//wAA//8AAP//AAD//wAA7+8AACcnAAAAAAAAAAAAAAAAAAAAAAAA&#10;AAAAAAAAAAAAAAAAAAAAAAAAAAAAAAAAAAAAAAAAAAAAAAAAAAAAAAAAAAAAAAAAAAAAAAAAAAAA&#10;AAAAAAAAAAAAAABsbAAA//8AAP//AAD//wAA//8AANvbAAAB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AAAAGgAAAAAAAAAAAAAAAAAAAAAAAAAAAAAAAAAAAAAAAAAAAAAAGgAAAKw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UUAAPz8AAD//wAA//8AAP//AAD//wAA/PwAAEREAAAAAAAAAAAAAAAA&#10;AAAAAAAAAAAAAAAAAAAAAAAAAAAAAAAAAAAAAAAAAAAAAAAAAAAAAAAAAAAAAAAAAAAAAAAAAAAA&#10;AAAAAAAAAAAAAAAAAAAAAAAAAAAAGBgAAP39AAD//wAA//8AAP//AAD//wAAMz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BHAAAAVQAA&#10;AFUAAABiAAAA5AAAAGIAAABVAAAAVQAAAFUAAABVAAAAVQAAAFUAAABVAAAAVQAAAKk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TEwAAP7+AAD//wAA//8AAP//AAD//wAA//8AAGtrAAAAAAAA&#10;AAAAAAAAAAAAAAAAAAAAAAAAAAAAAAAAAAAAAAAAAAAAAAAAAAAAAAAAAAAAAAAAAAAAAAAAAAAA&#10;AAAAAAAAAAAAAAAAAAAAAAAAAAAAAAAAAAAAAAAAAAAAAAC8vAAA//8AAP//AAD//wAA//8AAIu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NQAAAD/AAAA/wAAAP8AAAD/AAAA/wAAAP8AAAD/AAAA/wAAAP8AAAD/AAAA/wAAAP8A&#10;AAD/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FAAAP39AAD//wAA//8AAP//AAD//wAA//8AAJWV&#10;AAAAAAAAAAAAAAAAAAAAAAAAAAAAAAAAAAAAAAAAAAAAAAAAAAAAAAAAAAAAAAAAAAAAAAAAAAAA&#10;AAAAAAAAAAAAAAAAAAAAAAAAAAAAAAAAAAAAAAAAAAAAAAAAAAAAAAAAAAAAZGQAAP//AAD//wAA&#10;//8AAP//AADi4gAAAg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P8AAAD/AAAA/wAAAP8AAAD/AAAA/wAAAP8AAAD/AAAA&#10;/wAAAP8AAAD/AAAAxgAAAC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gAAgoIAAP//AAD//wAA//8AAP//AAD//wAA&#10;//8AALy8AAAFBQAAAAAAAAAAAAAAAAAAAAAAAAAAAAAAAAAAAAAAAAAAAAAAAAAAAAAAAAAAAAAA&#10;AAAAAAAAAAAAAAAAAAAAAAAAAAAAAAAAAAAAAAAAAAAAAAAAAAAAAAAAAAAAAAAAAAAAAAAAABIS&#10;AAD7+wAA//8AAP//AAD//wAA//8AADs7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i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PDwAAs7MAAP//AAD//wAA//8AAP//&#10;AAD//wAA//8AANraAAAREQAAAAAAAAAAAAAAAAAAAAAAAAAAAAAAAAAAAAAAAAAAAAAAAAAAAAAA&#10;AAAAAAAAAAAAAAAAAAAAAAAAAAAAAAAAAAAAAAAAAAAAAAAAAAAAAAAAAAAAAAAAAAAAAAAAAAAA&#10;AAAAAAAAAAAAAAAAtLQAAP//AAD//wAA//8AAP//AACT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pKQAA2dkAAP//AAD//wAA&#10;//8AAP//AAD//wAA//8AANnZAAAiIgAAAAAAAAAAAAAAAAAAAAAAAAAAAAAAAAAAAAAAAAAAAAAA&#10;AAAAAAAAAAAAAAAAAAAAAAAAAAAAAAAAAAAAAAAAAAAAAAAAAAAAAAAAAAAAAAAAAAAAAAAAAAAA&#10;AAAAAAAAAAAAAAAAAAAAAAAAAAAAAFxcAAD//wAA//8AAP//AAD//wAA6ekAAAQ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M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QUAAA8vIAAP//&#10;AAD//wAA//8AAP//AAD//wAA//8AALOzAAAPDwAAAAAAAAAAAAAAAAAAAAAAAAAAAAAAAAAAAAAA&#10;AAAAAAAAAAAAAAAAAAAAAAAAAAAAAAAAAAAAAAAAAAAAAAAAAAAAAAAAAAAAAAAAAAAAAAAAAAAA&#10;AAAAAAAAAAAAAAAAAAAAAAAAAAAAAAAAAAAAAAAAAAAODgAA9/cAAP//AAD//wAA//8AAP//AABD&#10;Q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AAAAKgAAAAAAAAAAAAAA&#10;AAAAAAAAAAAAAAAAHQAAACsAAAArAAAAKwAAACsAAAArAAAAKwAAACsAAAArAAAAKwAAAJwAAADk&#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CAACCggAA&#10;//8AAP//AAD//wAA//8AAP//AAD//wAA//8AAIGBAAACAgAAAAAAAAAAAAAAAAAAAAAAAAAAAAAA&#10;AAAAAAAAAAAAAAAAAAAAAAAAAAAAAAAAAAAAAAAAAAAAAAAAAAAAAAAAAAAAAAAAAAAAAAAAAAAA&#10;AAAAAAAAAAAAAAAAAAAAAAAAAAAAAAAAAAAAAAAAAAAAAAAAAAAAAAAAAAAAAKysAAD//wAA//8A&#10;AP//AAD//wAAm5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OQA&#10;AAAaAAAAAAAAAAAAAAAAAAAAGgAAAOQAAAD/AAAA/wAAAP8AAAD/AAAA/wAAAP8AAAD/AAAA/wAA&#10;AP8AAAD/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8P&#10;AACzswAA//8AAP//AAD//wAA//8AAP//AAD//wAA8vIAAFBQAAAAAAAAAAAAAAAAAAAAAAAAAAAA&#10;AAAAAAAAAAAAAAAAAAAAAAAAAAAAAAAAAAAAAAAAAAAAAAAAAAAAAAAAAAAAAAAAAAAAAAAAAAAA&#10;AAAAAAAAAAAAAAAAAAAAAAAAAAAAAAAAAAAAAAAAAAAAAAAAAAAAAAAAAAAAAAAAAAAAAAAAAABU&#10;VAAA//8AAP//AAD//wAA//8AAO7uAAAGB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DkAAAAGgAAAAAAAAAAAAAAAAAAAAAAAACqAAAA/wAAAP8AAAD/AAAA/wAAAP8AAAD/&#10;AAAA/wAAAP8AAAD/AAAA/w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0dAADZ2QAA//8AAP//AAD//wAA//8AAP//AAD//wAA2dkAACkpAAAAAAAAAAAAAAAAAAAA&#10;AAAAAAAAAAAAAAAAAAAAAAAAAAAAAAAAAAAAAAAAAAAAAAAAAAAAAAAAAAAAAAAAAAAAAAAAAAAA&#10;AAAAAAAAAAAAAAAAAAAAAAAAAAAAAAAAAAAAAAAAAAAAAAAAAAAAAAAAAAAAAAAAAAAAAAAAAAAA&#10;AAAAAAAAAAAACgoAAPPzAAD//wAA//8AAP//AAD//wAAS0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dAAAAHQAAAAAAAAAAAAAAAAAAAAAAAAAAAAAAfwAAAOQAAABFAAAAKwAA&#10;ACsAAAArAAAAKwAAACsAAAArAAAAKwAAAJw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BAADDwwAA//8AAP//AAD//wAA//8AAP//AAD//wAAs7MAAA8PAAAAAAAAAAAA&#10;AAAAAAAAAAAAAAAAAAAAAAAAAAAAAAAAAAAAAAAAAAAAAAAAAAAAAAAAAAAAAAAAAAAAAAAAAAAA&#10;AAAAAAAAAAAAAAAAAAAAAAAAAAAAAAAAAAAAAAAAAAAAAAAAAAAAAAAAAAAAAAAAAAAAAAAAAAAA&#10;AAAAAAAAAAAAAAAAAAAAAAAAAAAAAACkpAAA//8AAP//AAD//wAA//8AAKO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C5&#10;AAAADQAAAAAAAAAAAAAAAAAAAAAAAAAAAAAAAAAAAAAAAAAaAAAAyQ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78AAP//AAD//wAA//8AAP//AAD//wAAUFAA&#10;AAAAAAAAAAAAAAAAAAAAAAAAAAAAAAAAAAAAAAAAAAAAAAAAAAAAAAAAAAAAAAAAAAAAAAAAAAAA&#10;AAAAAAAAAAAAAAAAAAAAAAAAAAAAAAAAAAAAAAAAAAAAAAAAAAAAAAAAAAAAAAAAAAAAAAAAAAAA&#10;AAAAAAAAAAAAAAAAAAAAAAAAAAAAAAAAAAAAAAAAAAAAAAAAAAAAAAAAAAYGAADv7wAA//8AAP//&#10;AAD//wAA//8AAFN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CcAAAAVQA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OjoAAP//AAD//wAA//8AAP//AAD/&#10;/wAAdnYAAAAAAAAAAAAAAAAAAAAAAAAAAAAAAAAAAAAAAAAAAAAAAAAAAAAAAAAAAAAAAAAAAAAA&#10;AAAAAAAAAAAAAAAAAAAAAAAAAAAAAAAAAAAAAAAAAAAAAAAAAAAAAAAAAAAAAAAAAAAAAAAAAAAA&#10;AAAAAAAAAAAAAAAAAAAAAAAAAAAAAAAAAAAAAAAAAAAAAAAAAAAAAAAAAAAAAAAAAAAAAAAAAAAA&#10;nJwAAP//AAD//wAA//8AAP//AACrq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I8AAACqAAAAqgAAAI8AAAANAAAAAAAAAJwAAAD/AAAA&#10;/wAAAP8AAADU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S0AAD//wAA//8A&#10;AP//AAD//wAA09MAAAICAAAAAAAAAAAAAAAAAAAAAAAAAAAAAAAAAAAAAAAAAAAAAAAAAAAAAAAA&#10;AAAAAAAAAAAAAAAAAAAAAAAAAAAAAAAAAAAAAAAAAAAAAAAAAAAAAAAAAAAAAAAAAAAAAAAAAAAA&#10;AAAAAAAAAAAAAAAAAAAAAAAAAAAAAAAAAAAAAAAAAAAAAAAAAAAAAAAAAAAAAAAAAAAAAAAAAAAA&#10;AAAAAAAAAAAAAEREAAD//wAA//8AAP//AAD//wAA9/cAAA0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wAAAGIAAAAAAAAAAAAAAFUA&#10;AAD/AAAA/wAAAMYAAABiAAAA1AAAAH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wAAD/&#10;/wAA//8AAP//AAD//wAA//8AAFpaAAAAAAAAAAAAAAAAAAAAAAAAAAAAAAAAAAAAAAAAAAAAAAAA&#10;AAAAAAAAAAAAAAAAAAAAAAAAAAAAAAAAAAAAAAAAAAAAAAAAAAAAAAAAAAAAAAAAAAAAAAAAAAAA&#10;AAAAAAAAAAAAAAAAAAAAAAAAAAAAAAAAAAAAAAAAAAAAAAAAAAAAAAAAAAAAAAAAAAAAAAAAAAAA&#10;AAAAAAAAAAAAAAAAAAAAAAAAAAAEBAAA6ekAAP//AAD//wAA//8AAP//AABbW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FUAAAAAAAAA&#10;AAAAAA0AAADGAAAA/wAAAMYAAAANAAAAAAAAADcAAAC5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qQAA//8AAP//AAD//wAA//8AAN3dAAAEBAAAAAAAAAAAAAAAAAAAAAAAAAAAAAAAAAAA&#10;AAAAAAAAAAAAAAAAAAAAAAAAAAAAAAAAAAAAAAAAAAAAAAAAAAAAAAAAAAAAAAAAAAAAAAAAAAAA&#10;AAAAAAAAAAAAAAAAAAAAAAAAAAAAAAAAAAAAAAAAAAAAAAAAAAAAAAAAAAAAAAAAAAAAAAAAAAAA&#10;AAAAAAAAAAAAAAAAAAAAAAAAAAAAAAAAAAAAAAAAAAAAAJSUAAD//wAA//8AAP//AAD//wAAs7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MkA&#10;AAAaAAAAAAAAAAAAAAA3AAAA8QAAAP8AAABVAAAAAAAAAAAAAAAaAAAAyQ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JAAAAGgAAAAAAAAAAAAAAqgAAAP8AAADkAAAAGgAAAAAAAAAAAAAANwAAALk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GIAAAAAAAAAYgAAAP8AAAD/AAAAfwAAAAAAAAAAAAAAAAAA&#10;AKo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h4AAPv7AAD//wAA//8AAP//AAD//wAAcHAAAAAA&#10;AAAAAAAAAAAAAAAAAAAAAAAAAAAAAAAAAAAAAAAAAAAAAAAAAAAAAAAAAAAAAAAAAAAAAAAAAAAA&#10;AAAAAAAAAAAAAAAAAAAAAAAAAAAAAAAAAAAAAAAAAAAAAAAAAAAAAAAAAAAAAAAAAAAAAAAAAAAA&#10;AAAAAAAAAAAAAAAAAAAAAAAAAAAAAAAAAAAAAAAAAAAAAAAAAAAAAAAAAAAAAAAAAAAAAAAAAAAA&#10;AAAAAAAAAAAAAACMjAAA//8AAP//AAD//wAA//8AALu7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cAAADxAAAA/wAAAP8AAAD/AAAAxgAAAA0AAAAA&#10;AAAADQAAAIw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OTAAD//wAA//8AAP//AAD//wAA&#10;6+sAAAsLAAAAAAAAAAAAAAAAAAAAAAAAAAAAAAAAAAAAAAAAAAAAAAAAAAAAAAAAAAAAAAAAAAAA&#10;AAAAAAAAAAAAAAAAAAAAAAAAAAAAAAAAAAAAAAAAAAAAAAAAAAAAAAAAAAAAAAAAAAAAAAAAAAAA&#10;AAAAAAAAAAAAAAAAAAAAAAAAAAAAAAAAAAAAAAAAAAAAAAAAAAAAAAAAAAAAAAAAAAAAAAAAAAAA&#10;AAAAAAAAAAAAAAAAAAAAAAAAAAAANDQAAP//AAD//wAA//8AAP//AAD9/QAAFx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gAAAJwAAACqAAAAfwAA&#10;AA0AAAAAAAAADQAAAI8AAACqAAAAqgAAAI8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cXAAD39wAA//8AAP//&#10;AAD//wAA//8AAHt7AAAAAAAAAAAAAAAAAAAAAAAAAAAAAAAAAAAAAAAAAAAAAAAAAAAAAAAAAAAA&#10;AAAAAAAAAAAAAAAAAAAAAAAAAAAAAAAAAAAAAAAAAAAAAAAAAAAAAAAAAAAAAAAAAAAAAAAAAAAA&#10;AAAAAAAAAAAAAAAAAAAAAAAAAAAAAAAAAAAAAAAAAAAAAAAAAAAAAAAAAAAAAAAAAAAAAAAAAAAA&#10;AAAAAAAAAAAAAAAAAAAAAAAAAAAAAAAAAAAAAAAAAAEBAADc3AAA//8AAP//AAD//wAA//8AAGt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OgA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N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0AAABxAAAAqgAAAKoAAACqAAAAqgAAAKoAAACqAAAA&#10;twAAAPE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AwAAOzsAAD//wAA//8AAP//AAD//wAAkp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x8AAD//wAA//8AAP//AAD//wAAy8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xAAAA/wAAAP8AAAD/AAAA/wAAAP8A&#10;AAD/AAAA/wAAAP8AAAD/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FxAAD//wAA//8AAP//AAD//wAA+/sAAB0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lJQAA//8AAP//AAD//wAA//8AAP//AAAQ&#10;E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PEAAADUAAAA&#10;1AAAANQAAADUAAAA1AAAANQAAADhAAAA/w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HAADl5QAA//8AAP//AAD//wAA//8A&#10;AJ2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AAD//wAA//8A&#10;AP//AAD//wAARU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GIA&#10;AAAAAAAAAAAAAAAAAAAAAAAAAAAAAAAAAAAAAAAAAAAAADcAAADX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mZgAA//8AAP//AAD/&#10;/wAA//8AAP39AAAlJ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f&#10;nwAA//8AAP//AAD//wAA//8AAH1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KwAAAAaAAAAAAAAAAAAAAAAAAAAAAAAAAAAAAAAAAAAAAAAAAAAAAANAAAAjw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BAAA3d0A&#10;AP//AAD//wAA//8AAP//AACoq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2cAAP//AAD//wAA//8AAP//AAC0t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yAAAAN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1sAAP//AAD//wAA//8AAP//AAD//wAALi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AwAAD//wAA//8AAP//AAD//wAA7OwAAAE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I8AAAAAAAAAAAAAAAAAAAAAAAAAAAAAAAAAAAAA&#10;AAAAAAAAABoAAADJ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IAANTUAAD//wAA//8AAP//AAD//wAAs7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BAAA9fUAAP//AAD//wAA//8AAP//AAAkJ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EcAAAB/AAAAqQAAAFUAAABVAAAAVQAA&#10;AFUAAABVAAAAVQAAAGIAAADU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BQAAD//wAA//8AAP//AAD//wAA//8AADk5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DAAAD//wAA//8AAP//&#10;AAD//wAAW1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P8AAAD/&#10;AAAA/wAAAP8AAAD/AAAA/wAAAP8AAAD/AAAA/w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BAADLywAA//8AAP//AAD//wAA//8AAL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JiQAA&#10;//8AAP//AAD//wAA//8AAJO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8AAAD/AAAA/wAAAP8AAAD/AAAA/wAAAP8AAAD/AAAA/wAAAP8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BQQAA//8AAP//AAD//wAA//8AAP//&#10;AABER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VEAAP//AAD//wAA//8AAP//AADKy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UAAAAGgAAAAAAAAAAAAAAAAAAAAAAAAAAAAAAAAAAAAAAAABi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bUAAP//AAD//wAA&#10;//8AAP//AADV1QAAAQ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wAA//8AAP//AAD//wAA+/sAAAk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A0AAAAAAAAAAAAAAAAAAAAAAAAAAAAAAAAAAAAAAAAA&#10;GgAAAL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ysAAP//&#10;AAD//wAA//8AAP//AAD//wAAV1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4uIAAP//AAD//wAA//8AAP//AAA6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B0AAAAAAAAAAAAAAB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6eAAD//wAA//8AAP//AAD//wAA398AAAQ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qqAAD//wAA//8AAP//AAD/&#10;/wAAcX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AAAAuQAAAP8AAADkAAAA&#10;GgAAAAAAAABVAAAAxgAAAJw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ZAAD6+gAA//8AAP//AAD//wAA//8AAG5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ycgAA//8A&#10;AP//AAD//wAA//8AAKm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P8A&#10;AAD/AAAA5AAAABoAAAAAAAAAAAAAAAAAAAB/AAAAxg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GhgAA//8AAP//AAD//wAA//8AAO/vAAAMD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OzsAAP//AAD//wAA//8AAP//AADh4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AP8AAADUAAAAtwAAANcAAAAaAAAAAAAAAAAAAAAAAAAANwAAAPE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DQAA7+8AAP//AAD//wAA//8AAP//AACGh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kJAAD7+wAA//8AAP//AAD//wAA//8AABk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B/AAAAAAAAABoAAADJAAAAGgAAAAAAAAAAAAAAAAAAABoAAADkAAAAxg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28AAP//AAD//wAA//8AAP//AAD5&#10;+QAAGR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8sAAP//AAD//wAA//8AAP//AABQU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JAAAAGgAAAAAAAAAaAAAAyQAAABoAAAAAAAAAAAAAAAAAAAAa&#10;AAAA5A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QAAODgAAD//wAA//8A&#10;AP//AAD//wAAnZ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SUAAD//wAA//8AAP//AAD//wAA&#10;iI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rAAAABoAAAAAAAAAGgAAAMkAAAAaAAAAAAAA&#10;AAAAAAAAAAAAVQAAAP8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hYAAD/&#10;/wAA//8AAP//AAD//wAA//8AACo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cXAAA//8AAP//&#10;AAD//wAA//8AA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oAAABVAAAAAAAAABoAAADJ&#10;AAAAGgAAAAAAAAAAAAAAKgAAAOQAAAD/AAAAq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BAADNzQAA//8AAP//AAD//wAA//8AALS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CQAAP//AAD//wAA//8AAP//AAD09AAAB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5AAA&#10;AGIAAAAaAAAAyQAAABoAAAANAAAAYgAAAPEAAAD/AAAA8QAAAD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BQQAA//8AAP//AAD//wAA//8AAP//AABA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BAADs7AAA//8AAP//AAD//wAA//8AAC8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xAAAA/wAAAP8AAAD/AAAA/wAAAP8AAAD/AAAA8QAAAF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tbUAAP//AAD//wAA//8AAP//AADLywAAAQ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tbUAAP//AAD//wAA//8AAP//AABmZ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QAAAJwAAADhAAAA/wAAAP8AAADxAAAAqQAAAC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ysAAP//AAD//wAA//8AAP//AAD//wAAV1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5+AAD//wAA//8AAP//AAD//wAAnp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6eAAD//wAA//8AAP//AAD//wAA&#10;398AAAQ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RgAA//8AAP//AAD/&#10;/wAA//8AANb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D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kZAAD6+gAA//8AAP//&#10;AAD//wAA//8AAG5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BAA&#10;AP//AAD//wAA//8AAP//AAD//wAAEB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MkAAAAaAAAAAAAAAAAA&#10;AAAAAAAAAAAAAAAAAAAAAAAAAAAAAAAAAABy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GhgAA&#10;//8AAP//AAD//wAA//8AAO/vAAAMD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X1wAA//8AAP//AAD//wAA//8AAEV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JAAAA&#10;GgAAAAAAAAAAAAAAAAAAAAAAAAAAAAAAAAAAAAAAAAAAAAAAGgAAAKw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DQAA7+8AAP//AAD//wAA//8AAP//AACGh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58AAP//AAD//wAA//8AAP//AAB9f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BHAAAAVQAAAFUA&#10;AABiAAAA5AAAAGIAAABVAAAAVQAAAFUAAABVAAAAVQAAAFUAAABVAAAAVQAAAKk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28AAP//AAD//wAA//8AAP//AAD5+QAAGR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dnAAD//wAA//8AAP//AAD//wAAtL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NQAAAD/AAAA/wAAAP8AAAD/AAAA/wAAAP8AAAD/AAAA/wAAAP8AAAD/AAAA/wAAAP8AAAD/&#10;AAAAxg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AQAAODgAAD//wAA//8AAP//AAD//wAAnZ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wMAAA//8AAP//AAD//wAA&#10;//8AAOzsAAAB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P8AAAD/AAAA/wAAAP8AAAD/AAAA/wAAAP8AAAD/AAAA/wAA&#10;AP8AAAD/AAAAxgAAAC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hYAAD//wAA//8AAP//AAD//wAA//8AACo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QAAPX1&#10;AAD//wAA//8AAP//AAD//wAAJC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i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JyQAA//8AAP//AAD//wAA//8A&#10;ALS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wAAA//8AAP//AAD//wAA//8AAFt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tLQAA//8AAP//AAD/&#10;/wAA//8AAP//AABA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YkAAP//AAD//wAA//8AAP//AACTk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Do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48A&#10;AP//AAD//wAA//8AAP//AADo6AAAAQ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FRAAD//wAA//8AAP//AAD//wAAys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gYAAOzsAAD//wAA//8AAP//AAD//wAAZ2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8AAP//AAD//wAA//8A&#10;APv7AAAJC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RUAAD//wAA//8AAP//AAD//wAA9vYAAA8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LiAAD/&#10;/wAA//8AAP//AAD//wAAOj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2tgAA//8AAP//AAD//wAA//8AAKK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qgAA//8AAP//AAD//wAA//8AAHF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HAAA/f0AAP//AAD//wAA//8AAP//AAA/P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nIAAP//AAD//wAA//8AAP//AACpq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&#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3sAAP//AAD//wAA//8AAP//&#10;AADc3AAAAQ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s7AAD//wAA//8AAP//AAD//wAA4e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IAAN3dAAD//wAA&#10;//8AAP//AAD//wAAen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JCQAA+/sAAP//AAD//wAA//8AAP//&#10;AAAZG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BA&#10;AAD//wAA//8AAP//AAD//wAA/f0AABs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vLAAD//wAA&#10;//8AAP//AAD//wAAUF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jowAA//8AAP//AAD//wAA//8AALW1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UlAAA//8AAP//AAD//wAA//8AAIi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PDwAA9/cAAP//AAD//wAA//8AAP//AABTU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XFwAAP//AAD//wAA//8AAP//AAC/v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2cAAP//AAD//wAA//8AAP//AADr6wAABg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QkAAD//wAA//8AAP//AAD//wAA9PQAAAQ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rKAAD//wAA//8AAP//AAD//wAAjo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AA7OwAAP//AAD//wAA//8AAP//AAAv&#10;L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&#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GIA&#10;AAAAAAAAAAAAAAAAAAAAAAAAAAAAAAAAAAAAAAAAAAAAAAAAAAAAAAAAAAAAAAAAAAAAAAAAAAAA&#10;AGI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MkAAAAaAAAAAAAAAAAAAAAAAAAAAAAAAAAAAAAAAAAAAAAAAAAAAAAAAAAAAAAAAAAAAAAA&#10;AAAAAAAAAAAAAAAaAAAAyQ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CPAAAADQAAAAAAAAAAAAAAAAAAAAAAAAAAAAAAAAAAAAAAAAAAAAAAAAAA&#10;AAAAAAAAAAAAAAAAAAAAAAAAAAAADQAAAI8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Q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CMAAAAKwAAACsAAAArAAAAKwAAACsAAAAr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nAAAALcAAADUAAAA1AAAANQAAACpAAAADQAAABoAAADkAAAA/wAAAP8AAAD/AAAA/wAAAP8AAAD/&#10;AAAA/wAAAMY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JwAAAANAAAAAAAAAAAAAAAaAAAA5AAAAP8AAAD/AAAA/wAA&#10;AP8AAAD/AAAA/wAAAP8AAADx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H8AAAAAAAAAAAAAAAAAAAAAAAAAGgAAAOQAAADG&#10;AAAAVQAAAFUAAABVAAAAVQAAAFUAAABiAAAA1AAAAH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KoAAAAAAAAAAAAAAAAAAAAAAAAAAAAA&#10;ABoAAADXAAAANwAAAAAAAAAAAAAAAAAAAAAAAAAAAAAAAAAAAH8AAADG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BVAAAAAAAAAAAAAAAA&#10;AAAAAAAAAAAAAAAaAAAAyQAAABoAAAAAAAAAAAAAAAAAAAAAAAAAAAAAAAAAAAA3AAAA1w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JAAAAGgAA&#10;AAAAAAAAAAAAAAAAAAAAAAAAAAAAAAAAAAAAAAAAAAAAAAAAAAAAAAAAAAAAAAAAAAAAAAAAAAAA&#10;GgAAAM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QAAABoAAAAAAAAAAAAAAAAAAAAAAAAAAAAAAAAAAAAAAAAAAAAAAAAAAAAAAAAAAAAAAAAA&#10;AAAAAAAAAAAAABoAAADJ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NcAAAA3AAAAAAAAAAAAAAAAAAAAAAAAAAAAAAAAAAAAAAAAAAAAAAAAAAAA&#10;AAAAAAAAAAAAAAAAAAAAAAAAAAA3AAAA1w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VQAAAAAAAAAAAAAAAAAAAAAAAAAAAAAAAAAAAAAA&#10;AAAAAAAAAAAAAAAAAAAAAAAAAAAAAAAAAAAAAAAAfwAAAMY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gAAAKoAAAAAAAAAAAAAAAAAAAAAAAAA&#10;AAAAAAAAAAAAAAAAAAAAAAAAAAAAAAAAAAAAAAAAAAAAAAAAGgAAAOQ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fwAAAAAA&#10;AAAAAAAAAAAAAAAAAAAAAAAAAAAAAAAAAAAAAAAAAAAAAAAAAAAAAAAADQAAAMYAAAD/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AP8AAACcAAAADQAAAAAAAAAAAAAAAAAAAAAAAAAAAAAAAAAAAAAAAAAAAAAAKgAAANQAAAD/&#10;AAAAxg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PEAAACpAAAAOAAAAB0AAAAAAAAAAAAAACsAAABxAAAA1AAA&#10;AP8AAAD/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gAAANQAAAD/AAAA/wAAAP8AAAD/AAAA/wAAAP8AAAD/&#10;AAAA/wAAAP8AAAD/AAAA8QAAAF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nAAAAP8AAAD/AAAA/wAA&#10;AP8AAAD/AAAA/wAAAP8AAAD/AAAA1AAAAD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AAAAfwAAAOEAAAD/AAAA/wAAAP8AAADGAAAAV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nAAAALcAAADUAAAAuQ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kAAAAK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VQAAAAAAAAAAAAAADQAAAEcAAABVAAAA&#10;VQAAAFUAAABVAAAAVQAAAEc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QAAABoAAAAAAAAAAAAAAAAA&#10;AAANAAAAOAAAAMYAAAD/AAAAxgAAAD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MkAAAAaAAAA&#10;AAAAAAAAAAAAAAAAAAAAAAAAAAA3AAAA5A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JAAAAGgAAAAAAAAAAAAAAAAAAAAAAAAAAAAAAGgAAAM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QAAABoAAAAAAAAAAAAAAAAAAAAAAAAAAAAAABoAAADJAAAAGgAAAAAAAAAA&#10;AAAAAAAAAAAAAAAAAAAAAAAAABoAAADJ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MkAAAAaAAAAAAAAAAAAAAAAAAAAAAAAAAAAAAAaAAAAyQAA&#10;ABoAAAAAAAAAAAAAAAAAAAAAAAAAAAAAAAAAAAA3AAAA1w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XAAAAYgAAAFUAAABVAAAAVQAAAFUAAABV&#10;AAAAYgAAAOQAAABiAAAAVQAAAFUAAABVAAAAVQAAAFUAAABiAAAA1A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P8AAAD/AAAA/wAA&#10;AP8AAAD/AAAA/wAAAP8AAAD/AAAA/wAAAP8AAAD/AAAA/wAAAP8AAAD/AAAA/wAAAP8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wAAAP8AAAD/AAAA/wAAAP8AAAD/AAAA/wAAAP8AAAD/AAAA/wAAAP8AAAD/AAAA/wAAAP8A&#10;AAD/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fwAAACsAAAArAAAAKwAAACsAAAArAAAAKwAAACsAAAArAAAAKwAAACsAAAArAAAA&#10;KwAAACsAAAArAAAAfw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QAAABoAAAAAAAAAAAAAAAAAAAAAAAAAAAAAAAAAAAAAAAAAAAAAAAAA&#10;AAAAAAAAAAAAAAAAAAAAAAAAAAAAABoAAADJ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FAAAP//AAD//wAA//8AAP//AADt7QAABAQAAAAAAAAAAAAAAAAAAAAAAAAAAAAAAAAA&#10;AAAAAAAAAAAAAAAAAAAAAAAAAAAAAAAAAAAAAAAAAAAAAAAAAAAAAAAAAAAAAAAAAAAAAAAAAAAA&#10;AAAAAAAAAAAAAAAAAAAAAAAAAAAAAAAAAAAAAAAAAAAAAAwAAAzsAADs/wAA//8AAP//AAD//wAA&#10;/5IAA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XAAAX/wAA//8AAP//AAD//wAA&#10;//8AAP8RAAARAAAAAAAAAAAAAAAAAAAAAAAAAAAAAAAAAAAAAAAAAAAAAAAAAAAAAAAAAAAAAAAA&#10;AAAAAAAAAAAAAAAAAAAxMQAA//8AAP//AAD//wAA//8AAPz8AAATE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I8AAAANAAAAAAAAAAAAAAAAAAAAAAAAAAAAAAAAAAAA&#10;AAAAAAAAAAAAAAAAAAAAAAAAAAAAAAAAAAAAAAAAAAANAAAAjw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CgAAD//wAA//8AAP//AAD//wAAoKAAAAAAAAAAAAAAAAAAAAAAAAAA&#10;AAAAAAAAAAAAAAAAAAAAAAAAAAAAAAAAAAAAAAAAAAAAAAAAAAAAAAAAAAAAAAAAAAAAAAAAAAAA&#10;AAAAAAAAAAAAAAAAAAAAAAAAAAAAAAAAAAAAAAAAAAAAAAAAAAAAAAAAAABxAABx/wAA//8AAP//&#10;AAD//wAA//sAAPsd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0AAN3/&#10;AAD//wAA//8AAP//AAD/SgAASgAAAAAAAAAAAAAAAAAAAAAAAAAAAAAAAAAAAAAAAAAAAAAAAAAA&#10;AAAAAAAAAAAAAAAAAAAAAAAAAAAAAAAAAQEAAN7eAAD//wAA//8AAP//AAD//wAAYW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EAADt7QAA//8AAP//AAD//wAA//8AAFBQAAAAAAAAAAAA&#10;AAAAAAAAAAAAAAAAAAAAAAAAAAAAAAAAAAAAAAAAAAAAAAAAAAAAAAAAAAAAAAAAAAAAAAAAAAAA&#10;AAAAAAAAAAAAAAAAAAAAAAAAAAAAAAAAAAAAAAAAAAAAAAAAAAAAAAAAAAAAAAAAAAAHAAAH5QAA&#10;5f8AAP//AAD//wAA//8AAP+dAAC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cAACc/wAA//8AAP//AAD//wAA/4QAAIQAAAAAAAAAAAAAAAAAAAAAAAAAAAAAAAAAAAAA&#10;AAAAAAAAAAAAAAAAAAAAAAAAAAAAAAAAAAAAAAAAAAAAAAAAAACLiwAA//8AAP//AAD//wAA//8A&#10;ALS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RwAAAFUAAAA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QAAA//8AAP//AAD//wAA//8AAPb2AAAK&#10;CgAAAAAAAAAAAAAAAAAAAAAAAAAAAAAAAAAAAAAAAAAAAAAAAAAAAAAAAAAAAAAAAAAAAAAAAAAA&#10;AAAAAAAAAAAAAAAAAAAAAAAAAAAAAAAAAAAAAAAAAAAAAAAAAAAAAAAAAAAAAAAAAAAAAAAAAAAA&#10;AAAAZgAAZv8AAP//AAD//wAA//8AAP/9AAD9JQAAJ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gAAYv8AAP//AAD//wAA//8AAP++AAC+AAAAAAAAAAAAAAAAAAAAAAAA&#10;AAAAAAAAAAAAAAAAAAAAAAAAAAAAAAAAAAAAAAAAAAAAAAAAAAAAAAAAAAAAAAAAOTkAAP//AAD/&#10;/wAA//8AAP//AAD5+QAADg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0A&#10;AAArAAAAKwAAACsAAAArAAAAHQAAAAAAAAAAAAAAAAAAAAAAAAByAAAA8QAAAP8AAAD/AAAA/wAA&#10;AMY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JAAAP//AAD//wAA//8A&#10;AP//AACwsAAAAAAAAAAAAAAAAAAAAAAAAAAAAAAAAAAAAAAAAAAAAAAAAAAAAAAAAAAAAAAAAAAA&#10;AAAAAAAAAAAAAAAAAAAAAAAAAAAAAAAAAAAAAAAAAAAAAAAAAAAAAAAAAAAAAAAAAAAAAAAAAAAA&#10;AAAAAAAAAAAABAAABN0AAN3/AAD//wAA//8AAP//AAD/qAAA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gAACj/AAD//wAA//8AAP//AAD/9QAA9QQAAAQAAAAA&#10;AAAAAAAAAAAAAAAAAAAAAAAAAAAAAAAAAAAAAAAAAAAAAAAAAAAAAAAAAAAAAAAAAAAAAAAAAAAA&#10;AAICAADl5QAA//8AAP//AAD//wAA//8AAFl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yAAAA/wAAAP8AAADxAAAAjAAAAEcAAAAAAAAAAAAAAAAAAAB/AAAA/wAAAP8AAAD/&#10;AAAA/wAAAP8AAAD/AAAAxg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EAAODgAAD/&#10;/wAA//8AAP//AAD//wAAYGAAAAAAAAAAAAAAAAAAAAAAAAAAAAAAAAAAAAAAAAAAAAAAAAAAAAAA&#10;AAAAAAAAAAAAAAAAAAAAAAAAAAAAAAAAAAAAAAAAAAAAAAAAAAAAAAAAAAAAAAAAAAAAAAAAAAAA&#10;AAAAAAAAAAAAAAAAAAAAAAAAAFsAAFv/AAD//wAA//8AAP//AAD//wAA/y4AAC4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7QAA7f8AAP//AAD//wAA//8A&#10;AP8yAAAyAAAAAAAAAAAAAAAAAAAAAAAAAAAAAAAAAAAAAAAAAAAAAAAAAAAAAAAAAAAAAAAAAAAA&#10;AAAAAAAAAAAAAAAAAAAAlJQAAP//AAD//wAA//8AAP//AACrq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CcAAAADQAAAAAAAAAAAAAAAAAAAAAAAAA3AAAA8QAA&#10;AP8AAAD/AAAAjAAAAA0AAAAAAAAANwAAAPE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wAAD//wAA//8AAP//AAD//wAA/f0AABQUAAAAAAAAAAAAAAAAAAAAAAAAAAAAAAAAAAAAAAAA&#10;AAAAAAAAAAAAAAAAAAAAAAAAAAAAAAAAAAAAAAAAAAAAAAAAAAAAAAAAAAAAAAAAAAAAAAAAAAAA&#10;AAAAAAAAAAAAAAAAAAAAAAAAAAAAAAAAAAIAAALUAADU/wAA//8AAP//AAD//wAA/7MAAL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AALP/AAD/&#10;/wAA//8AAP//AAD/bQAAbQAAAAAAAAAAAAAAAAAAAAAAAAAAAAAAAAAAAAAAAAAAAAAAAAAAAAAA&#10;AAAAAAAAAAAAAAAAAAAAAAAAAAAAAAAAAEFBAAD//wAA//8AAP//AAD//wAA9fUAAAo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CqAAAAAAAAAAAAAAAAAAAAAAAAAAAAAAAA&#10;AAAAqgAAAP8AAAD/AAAAqgAAAAAAAAAAAAAAAAAAAAAAAABVAAAAxg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gAAA//8AAP//AAD//wAA//8AAMDAAAAAAAAAAAAAAAAAAAAAAAAAAAAAAAAA&#10;AAAAAAAAAAAAAAAAAAAAAAAAAAAAAAAAAAAAAAAAAAAAAAAAAAAAAAAAAAAAAAAAAAAAAAAAAAAA&#10;AAAAAAAAAAAAAAAAAAAAAAAAAAAAAAAAAAAAAAAAAAAAAABQAABQ/wAA//8AAP//AAD//wAA//8A&#10;AP85AAA5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5AAB5/wAA//8AAP//AAD//wAA/6cAAKcAAAAAAAAAAAAAAAAAAAAAAAAAAAAAAAAAAAAAAAAA&#10;AAAAAAAAAAAAAAAAAAAAAAAAAAAAAAAAAAAAAAAAAAAAAAAEBAAA6+sAAP//AAD//wAA//8AAP//&#10;AABRU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VQAAAAAAAAAAAAAAAAAA&#10;AAAAAAAAAAAAVQAAAP8AAAD/AAAA5AAAABoAAAAAAAAAAAAAAAAAAAAAAAAAGgAAAM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NAAAP//AAD//wAA//8AAP//AABwcAAAAAAAAAAAAAAAAAAA&#10;AAAAAAAAAAAAAAAAAAAAAAAAAAAAAAAAAAAAAAAAAAAAAAAAAAAAAAAAAAAAAAAAAAAAAAAAAAAA&#10;AAAAAAAAAAAAAAAAAAAAAAAAAAAAAAAAAAAAAAAAAAAAAAAAAAAAAAAAAAAAyAAAyP8AAP//AAD/&#10;/wAA//8AAP++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wAAP/8AAP//AAD//wAA//8AAP/hAADhAAAAAAAAAAAAAAAAAAAAAAAAAAAA&#10;AAAAAAAAAAAAAAAAAAAAAAAAAAAAAAAAAAAAAAAAAAAAAAAAAAAAAAAAAAAAAAAAAJycAAD//wAA&#10;//8AAP//AAD//wAAo6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QAAABoAAAAA&#10;AAAAAAAAAAAAAAAAAAAADQAAAMYAAAD/AAAA/wAAAH8AAAAAAAAAAAAAAAAAAAAAAAAAAAAAABoA&#10;AADJ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SEAAP//AAD//wAA//8AAP//AAD//wAAISEAAAAA&#10;AAAAAAAAAAAAAAAAAAAAAAAAAAAAAAAAAAAAAAAAAAAAAAAAAAAAAAAAAAAAAAAAAAAAAAAAAAAA&#10;AAAAAAAAAAAAAAAAAAAAAAAAAAAAAAAAAAAAAAAAAAAAAAAAAAAAAAAAAAAAAAAAAAAALAAALP8A&#10;AP//AAD//wAA//8AAP//AAD/RAAAR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AAAr8AAD8/wAA//8AAP//AAD//wAA/xwAABwAAAAAAAAA&#10;AAAAAAAAAAAAAAAAAAAAAAAAAAAAAAAAAAAAAAAAAAAAAAAAAAAAAAAAAAAAAAAAAAAAAAAAAAAA&#10;AABJSQAA//8AAP//AAD//wAA//8AAPDwAAAGB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MkAAAAaAAAAAAAAAAAAAAAAAAAAAAAAAFUAAAD/AAAA/wAAAMYAAAANAAAAAAAAAAAAAAAAAAAA&#10;AAAAAAAAAAA3AAAAu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BwAAD//wAA//8AAP//AAD//wAA&#10;0NAAAAAAAAAAAAAAAAAAAAAAAAAAAAAAAAAAAAAAAAAAAAAAAAAAAAAAAAAAAAAAAAAAAAAAAAAA&#10;AAAAAAAAAAAAAAAAAAAAAAAAAAAAAAAAAAAAAAAAAAAAAAAAAAAAAAAAAAAAAAAAAAAAAAAAAAAA&#10;AAAAAIsAAIv/AAD//wAA//8AAP//AAD/9wAA9wE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wAAy/8AAP//AAD//wAA//8AAP9V&#10;AABVAAAAAAAAAAAAAAAAAAAAAAAAAAAAAAAAAAAAAAAAAAAAAAAAAAAAAAAAAAAAAAAAAAAAAAAA&#10;AAAAAAAAAAAAAAAABwcAAPHxAAD//wAA//8AAP//AAD//wAASE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VQAAAAAAAAAAAAAAAAAAABoAAADkAAAA/wAAAP8AAABVAAAAAAAAAAAA&#10;AAAAAAAAAAAAAAAAAAAAAAAAVQ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wAAA//8AAP//&#10;AAD//wAA//8AAICAAAAAAAAAAAAAAAAAAAAAAAAAAAAAAAAAAAAAAAAAAAAAAAAAAAAAAAAAAAAA&#10;AAAAAAAAAAAAAAAAAAAAAAAAAAAAAAAAAAAAAAAAAAAAAAAAAAAAAAAAAAAAAAAAAAAAAAAAAAAA&#10;AAAAAAAAAAAAAAQAAATnAADn/wAA//8AAP//AAD//wAA/20AAG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AAAJD/AAD//wAA&#10;//8AAP//AAD/jwAAjwAAAAAAAAAAAAAAAAAAAAAAAAAAAAAAAAAAAAAAAAAAAAAAAAAAAAAAAAAA&#10;AAAAAAAAAAAAAAAAAAAAAAAAAAAAAAAAAACkpAAA//8AAP//AAD//wAA//8AAJu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PEAAABVAAAAAAAAACoAAADUAAAA/wAAAP8AAACqAAAA&#10;AAAAAAAAAAAAAAAAAAAAAAAAAAAAAAAAGgAAAOQAAAB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UFAAA&#10;/f0AAP//AAD//wAA//8AAP//AAAwMAAAAAAAAAAAAAAAAAAAAAAAAAAAAAAAAAAAAAAAAAAAAAAA&#10;AAAAAAAAAAAAAAAAAAAAAAAAAAAAAAAAAAAAAAAAAAAAAAAAAAAAAAAAAAAAAAAAAAAAAAAAAAAA&#10;AAAAAAAAAAAAAAAAAAAAAAAAAABIAABI/wAA//8AAP//AAD//wAA//sAAPsUAAA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W&#10;AABW/wAA//8AAP//AAD//wAA/8oAAMoAAAAAAAAAAAAAAAAAAAAAAAAAAAAAAAAAAAAAAAAAAAAA&#10;AAAAAAAAAAAAAAAAAAAAAAAAAAAAAAAAAAAAAAAAAAAAAAAAUlIAAP//AAD//wAA//8AAP//AADr&#10;6wAAAw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P8AAAD/AAAA/wAAAP8A&#10;AADkAAAAGgAAAAAAAAAAAAAAAAAAAAAAAAAAAAAAKgAAAMYAAADk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GAAAP//AAD//wAA//8AAP//AADg4AAAAQEAAAAAAAAAAAAAAAAAAAAAAAAAAAAAAAAA&#10;AAAAAAAAAAAAAAAAAAAAAAAAAAAAAAAAAAAAAAAAAAAAAAAAAAAAAAAAAAAAAAAAAAAAAAAAAAAA&#10;AAAAAAAAAAAAAAAAAAAAAAAAAAAAAAAAAAAAAAAApwAAp/8AAP//AAD//wAA//8AAP+wAACw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AAAHP8AAP//AAD//wAA//8AAP/7AAD7CgAACgAAAAAAAAAAAAAAAAAAAAAAAAAA&#10;AAAAAAAAAAAAAAAAAAAAAAAAAAAAAAAAAAAAAAAAAAAAAAAAAAAAAAAAAAAAAAoKAAD19QAA//8A&#10;AP//AAD//wAA//8AAEB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NQAAAD/AAAA&#10;/wAAAP8AAADUAAAAKgAAAAAAAAAAAAAAAAAAAA0AAABkAAAA1AAAAP8AAAD/AAAA/wAAAIw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CwAAD//wAA//8AAP//AAD//wAAkJAAAAAAAAAAAAAAAAAAAAAAAAAA&#10;AAAAAAAAAAAAAAAAAAAAAAAAAAAAAAAAAAAAAAAAAAAAAAAAAAAAAAAAAAAAAAAAAAAAAAAAAAAA&#10;AAAAAAAAAAAAAAAAAAAAAAAAAAAAAAAAAAAAAAAAAAAAAAAADwAAD/cAAPf/AAD//wAA//8AAP//&#10;AAD/UQAAU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iAADi/wAA//8AAP//AAD//wAA/z4AAD4AAAAAAAAAAAAA&#10;AAAAAAAAAAAAAAAAAAAAAAAAAAAAAAAAAAAAAAAAAAAAAAAAAAAAAAAAAAAAAAAAAAAAAAAAAAAA&#10;AAAArKwAAP//AAD//wAA//8AAP//AACTk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QAAADoAAAAdAAAAAAAAAAAAAAAAAAAAAAAAAAAAAAAAAAAAHQAAACsAAAArAAAAKwAA&#10;ACsA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KAAD29gAA//8AAP//AAD//wAA//8AAEBAAAAAAAAAAAAA&#10;AAAAAAAAAAAAAAAAAAAAAAAAAAAAAAAAAAAAAAAAAAAAAAAAAAAAAAAAAAAAAAAAAAAAAAAAAAAA&#10;AAAAAAAAAAAAAAAAAAAAAAAAAAAAAAAAAAAAAAAAAAAAAAAAAAAAAAAAAAAAAGUAAGX/AAD//wAA&#10;//8AAP//AAD/7AAA7AYAAA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AAAqP8AAP//AAD//wAA//8AAP94AAB4&#10;AAAAAAAAAAAAAAAAAAAAAAAAAAAAAAAAAAAAAAAAAAAAAAAAAAAAAAAAAAAAAAAAAAAAAAAAAAAA&#10;AAAAAAAAAAAAAAAAAFpaAAD//wAA//8AAP//AAD//wAA5OQAAAI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QUAAA//8AAP//AAD//wAA//8AAO3tAAAE&#10;BAAAAAAAAAAAAAAAAAAAAAAAAAAAAAAAAAAAAAAAAAAAAAAAAAAAAAAAAAAAAAAAAAAAAAAAAAAA&#10;AAAAAAAAAAAAAAAAAAAAAAAAAAAAAAAAAAAAAAAAAAAAAAAAAAAAAAAAAAAAAAAAAAAAAAAAAADE&#10;AADE/wAA//8AAP//AAD//wAA/5MAAJ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0AAG3/AAD//wAA//8A&#10;AP//AAD/sgAAsgAAAAAAAAAAAAAAAAAAAAAAAAAAAAAAAAAAAAAAAAAAAAAAAAAAAAAAAAAAAAAA&#10;AAAAAAAAAAAAAAAAAAAAAAAAAAAAAAAODgAA+fkAAP//AAD//wAA//8AAP//AAA4O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KAAAP//AAD//wAA//8A&#10;AP//AACgoAAAAAAAAAAAAAAAAAAAAAAAAAAAAAAAAAAAAAAAAAAAAAAAAAAAAAAAAAAAAAAAAAAA&#10;AAAAAAAAAAAAAAAAAAAAAAAAAAAAAAAAAAAAAAAAAAAAAAAAAAAAAAAAAAAAAAAAAAAAAAAAAAAA&#10;AAAAAAAjAAAj/wAA//8AAP//AAD//wAA//8AAP80AAA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zAAAz&#10;/wAA//8AAP//AAD//wAA/+wAAOwBAAABAAAAAAAAAAAAAAAAAAAAAAAAAAAAAAAAAAAAAAAAAAAA&#10;AAAAAAAAAAAAAAAAAAAAAAAAAAAAAAAAAAAAAAAAAAAAAAAAALW1AAD//wAA//8AAP//AAD//wAA&#10;io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QAAO3tAAD/&#10;/wAA//8AAP//AAD//wAAUFAAAAAAAAAAAAAAAAAAAAAAAAAAAAAAAAAAAAAAAAAAAAAAAAAAAAAA&#10;AAAAAAAAAAAAAAAAAAAAAAAAAAAAAAAAAAAAAAAAAAAAAAAAAAAAAAAAAAAAAAAAAAAAAAAAAAAA&#10;AAAAAAAAAAAAAAAAAAAAgQAAgf8AAP//AAD//wAA//8AAP/WAADW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QAABfUAAPX/AAD//wAA//8AAP//AAD/JwAAJwAAAAAAAAAAAAAAAAAAAAAAAAAAAAAA&#10;AAAAAAAAAAAAAAAAAAAAAAAAAAAAAAAAAAAAAAAAAAAAAAAAAAAAAAAAAAAAAABiYgAA//8AAP//&#10;AAD//wAA//8AAN3dAAAB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BAAAD//wAA//8AAP//AAD//wAA9vYAAAoKAAAAAAAAAAAAAAAAAAAAAAAAAAAAAAAAAAAAAAAA&#10;AAAAAAAAAAAAAAAAAAAAAAAAAAAAAAAAAAAAAAAAAAAAAAAAAAAAAAAAAAAAAAAAAAAAAAAAAAAA&#10;AAAAAAAAAAAAAAAAAAAAAAAAAAAAAgAAAt8AAN//AAD//wAA//8AAP//AAD/dwAAd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C//wAA//8AAP//AAD//wAA/2EAAGEAAAAAAAAAAAAAAAAA&#10;AAAAAAAAAAAAAAAAAAAAAAAAAAAAAAAAAAAAAAAAAAAAAAAAAAAAAAAAAAAAAAAAAAAAAAAAAAAA&#10;FBQAAPz8AAD//wAA//8AAP//AAD//wAAMD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kAAA//8AAP//AAD//wAA//8AALCwAAAAAAAAAAAAAAAAAAAAAAAAAAAAAAAA&#10;AAAAAAAAAAAAAAAAAAAAAAAAAAAAAAAAAAAAAAAAAAAAAAAAAAAAAAAAAAAAAAAAAAAAAAAAAAAA&#10;AAAAAAAAAAAAAAAAAAAAAAAAAAAAAAAAAAAAAAAAAD8AAD//AAD//wAA//8AAP//AAD//QAA/RsA&#10;AB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QAAhf8AAP//AAD//wAA//8AAP+bAACbAAAA&#10;AAAAAAAAAAAAAAAAAAAAAAAAAAAAAAAAAAAAAAAAAAAAAAAAAAAAAAAAAAAAAAAAAAAAAAAAAAAA&#10;AAAAAAAAAAAAAAAAAAC9vQAA//8AAP//AAD//wAA//8AAIK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QAA4OAAAP//AAD//wAA//8AAP//AABgYAAAAAAAAAAAAAAAAAAA&#10;AAAAAAAAAAAAAAAAAAAAAAAAAAAAAAAAAAAAAAAAAAAAAAAAAAAAAAAAAAAAAAAAAAAAAAAAAAAA&#10;AAAAAAAAAAAAAAAAAAAAAAAAAAAAAAAAAAAAAAAAAAAAAAAAAAAAAACeAACe/wAA//8AAP//AAD/&#10;/wAA/7kAAL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sAAEv/AAD//wAA//8AAP//&#10;AAD/1QAA1QAAAAAAAAAAAAAAAAAAAAAAAAAAAAAAAAAAAAAAAAAAAAAAAAAAAAAAAAAAAAAAAAAA&#10;AAAAAAAAAAAAAAAAAAAAAAAAAAAAAAAAamoAAP//AAD//wAA//8AAP//AADV1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DAAAP//AAD//wAA//8AAP//AAD9/QAAFBQAAAAA&#10;AAAAAAAAAAAAAAAAAAAAAAAAAAAAAAAAAAAAAAAAAAAAAAAAAAAAAAAAAAAAAAAAAAAAAAAAAAAA&#10;AAAAAAAAAAAAAAAAAAAAAAAAAAAAAAAAAAAAAAAAAAAAAAAAAAAAAAAAAAAAAAAKAAAK8wAA8/8A&#10;AP//AAD//wAA//8AAP9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SAAAS/wAA&#10;//8AAP//AAD//wAA//8AAP8RAAARAAAAAAAAAAAAAAAAAAAAAAAAAAAAAAAAAAAAAAAAAAAAAAAA&#10;AAAAAAAAAAAAAAAAAAAAAAAAAAAAAAAAAAAAAAAAAAAAABoaAAD//wAA//8AAP//AAD//wAA//8A&#10;ACg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AAAD//wAA//8AAP//AAD//wAA&#10;wMAAAAAAAAAAAAAAAAAAAAAAAAAAAAAAAAAAAAAAAAAAAAAAAAAAAAAAAAAAAAAAAAAAAAAAAAAA&#10;AAAAAAAAAAAAAAAAAAAAAAAAAAAAAAAAAAAAAAAAAAAAAAAAAAAAAAAAAAAAAAAAAAAAAAAAAAAA&#10;WwAAW/8AAP//AAD//wAA//8AAP/yAADyCgAAC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YAANb/AAD//wAA//8AAP//AAD/SgAASgAAAAAAAAAAAAAAAAAAAAAAAAAAAAAAAAAA&#10;AAAAAAAAAAAAAAAAAAAAAAAAAAAAAAAAAAAAAAAAAAAAAAAAAAAAAAAAAAAAAAAAxcUAAP//AAD/&#10;/wAA//8AAP//AAB6e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o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Q0AAA//8AAP//&#10;AAD//wAA//8AAHBwAAAAAAAAAAAAAAAAAAAAAAAAAAAAAAAAAAAAAAAAAAAAAAAAAAAAAAAAAAAA&#10;AAAAAAAAAAAAAAAAAAAAAAAAAAAAAAAAAAAAAAAAAAAAAAAAAAAAAAAAAAAAAAAAAAAAAAAAAAAA&#10;AAAAAAAAAAAAALoAALr/AAD//wAA//8AAP//AAD/nQAAn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cAACc/wAA//8AAP//AAD//wAA/4QAAIQAAAAAAAAAAAAAAAAAAAAA&#10;AAAAAAAAAAAAAAAAAAAAAAAAAAAAAAAAAAAAAAAAAAAAAAAAAAAAAAAAAAAAAAAAAAAAAAAAAAAA&#10;AHNzAAD//wAA//8AAP//AAD//wAAzc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C5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8AAP//AAD//wAA//8AAP//AAAhIQAAAAAAAAAAAAAAAAAAAAAAAAAAAAAAAAAAAAAAAAAAAAAA&#10;AAAAAAAAAAAAAAAAAAAAAAAAAAAAAAAAAAAAAAAAAAAAAAAAAAAAAAAAAAAAAAAAAAAAAAAAAAAA&#10;AAAAAAAAAAAAAAAAAAAAABwAABz+AAD+/wAA//8AAP//AAD//wAA/z4AAD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gAAYv8AAP//AAD//wAA//8AAP++AAC+AAAAAAAA&#10;AAAAAAAAAAAAAAAAAAAAAAAAAAAAAAAAAAAAAAAAAAAAAAAAAAAAAAAAAAAAAAAAAAAAAAAAAAAA&#10;AAAAAAAAAAAAAAAhIQAA//8AAP//AAD//wAA//8AAP//AAAUF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JwAAACqAAAAqgAAAKoA&#10;AACqAAAAqgAAAKoAAACqAAAAqgAAAKoAAACqAAAAqgAAAKoAAACqAAAAqgAAAKoAAAC3AAAA/wAA&#10;AH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WEAAP//AAD//wAA//8AAP//AADe3gAAAAAAAAAAAAAAAAAAAAAAAAAAAAAAAAAAAAAA&#10;AAAAAAAAAAAAAAAAAAAAAAAAAAAAAAAAAAAAAAAAAAAAAAAAAAAAAAAAAAAAAAAAAAAAAAAAAAAA&#10;AAAAAAAAAAAAAAAAAAAAAAAAAAAAAAAAAAB4AAB4/wAA//8AAP//AAD//wAA/94AAN4C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gAACj/AAD//wAA//8AAP//AAD/&#10;9QAA9QQAAAQAAAAAAAAAAAAAAAAAAAAAAAAAAAAAAAAAAAAAAAAAAAAAAAAAAAAAAAAAAAAAAAAA&#10;AAAAAAAAAAAAAAAAAAAAAAAAAAAAAAAAAPLyAAD//wAA//8AAP//AAD//wAAUF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P8AAAD/AAAA/wAAAP8AAAD/AAAA/wAAAP8AAAD/AAAA/wAAAP8AAAD/AAAA/wAAAP8AAAD/&#10;AAAA/wAAAP8AAADG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qqAAD//wAA//8AAP//AAD//wAAiIgAAAAAAAAAAAAAAAAAAAAAAAAA&#10;AAAAAAAAAAAAAAAAAAAAAAAAAAAAAAAAAAAAAAAAAAAAAAAAAAAAAAAAAAAAAAAAAAAAAAAAAAAA&#10;AAAAAAAAAAAAAAAAAAAAAAAAAAAAAAAAAAAAAAAAAAABAAAB1wAA1/8AAP//AAD//wAA//8AAP+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B7QAA7f8A&#10;AP//AAD//wAA//8AAP8yAAAyAAAAAAAAAAAAAAAAAAAAAAAAAAAAAAAAAAAAAAAAAAAAAAAAAAAA&#10;AAAAAAAAAAAAAAAAAAAAAAAAAAAAAAAAAAAAAAAAAAAAAACamgAA//8AAP//AAD//wAA//8AAI2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xAAAA1AAAANQAAADUAAAA1AAAANQAAADxAAAA/wAAAPEAAADUAAAA1AAA&#10;ANQAAADUAAAA1AAAAPEAAADxAAAAxg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EAADv7wAA//8AAP//AAD//wAA//8AAEBAAAAAAAAAAAAA&#10;AAAAAAAAAAAAAAAAAAAAAAAAAAAAAAAAAAAAAAAAAAAAAAAAAAAAAAAAAAAAAAAAAAAAAAAAAAAA&#10;AAAAAAAAAAAAAAAAAAAAAAAAAAAAAAAAAAAAAAAAAAAAAAAAAAAAAAAANQAANf8AAP//AAD//wAA&#10;//8AAP//AAD/IgAAI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MAALP/AAD//wAA//8AAP//AAD/bQAAbQAAAAAAAAAAAAAAAAAAAAAAAAAAAAAAAAAAAAAA&#10;AAAAAAAAAAAAAAAAAAAAAAAAAAAAAAAAAAAAAAAAAAAAAAAAAAAAAAAAAAAAXV0AAP//AAD//wAA&#10;//8AAP//AADKy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DGAAAADQAAAAAAAAAAAAAAAAAAAAAAAABVAAAAxgAAACoAAAAA&#10;AAAAAAAAAAAAAAAAAAAAAAAAAAAAAAANAAAAjwAAAD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6OgAA//8AAP//AAD//wAA//8AAPLyAAAG&#10;BgAAAAAAAAAAAAAAAAAAAAAAAAAAAAAAAAAAAAAAAAAAAAAAAAAAAAAAAAAAAAAAAAAAAAAAAAAA&#10;AAAAAAAAAAAAAAAAAAAAAAAAAAAAAAAAAAAAAAAAAAAAAAAAAAAAAAAAAAAAAAAAAAAAAJQAAJT/&#10;AAD//wAA//8AAP//AAD/wwAAw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5AAB5/wAA//8AAP//AAD//wAA/6cAAKcAAAAAAAAAAAAAAAAAAAAAAAAA&#10;AAAAAAAAAAAAAAAAAAAAAAAAAAAAAAAAAAAAAAAAAAAAAAAAAAAAAAAAAAAAAAAAAAAAAAAAACAg&#10;AAD//wAA//8AAP//AAD//wAA/PwAAAw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VwAAAA0AAAAAAAAAAAAAAAAAAAANAAAAuQAA&#10;ADcAAAAAAAAAAAAAAAAAAAAAAAAAAAAAAAAAAAAAAAAAAAAAABoAAAC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oIAAP//AAD//wAA//8A&#10;AP//AACvrwAAAAAAAAAAAAAAAAAAAAAAAAAAAAAAAAAAAAAAAAAAAAAAAAAAAAAAAAAAAAAAAAAA&#10;AAAAAAAAAAAAAAAAAAAAAAAAAAAAAAAAAAAAAAAAAAAAAAAAAAAAAAAAAAAAAAAAAAAAAAAAAAAA&#10;AAcAAAftAADt/wAA//8AAP//AAD//wAA/2QAAG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wAAP/8AAP//AAD//wAA//8AAP/hAADhAAAAAAAAAAAA&#10;AAAAAAAAAAAAAAAAAAAAAAAAAAAAAAAAAAAAAAAAAAAAAAAAAAAAAAAAAAAAAAAAAAAAAAAAAAAA&#10;AAAAAAAAAAABAQAA4+MAAP//AAD//wAA//8AAP//AABER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MkAAAAaAAAAAAAAAAAAAAAAAAAAAAAAAAAAAAAAAAAAAAAAAAAAAAAaAAAAyQ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rKAAD/&#10;/wAA//8AAP//AAD//wAAZ2cAAAAAAAAAAAAAAAAAAAAAAAAAAAAAAAAAAAAAAAAAAAAAAAAAAAAA&#10;AAAAAAAAAAAAAAAAAAAAAAAAAAAAAAAAAAAAAAAAAAAAAAAAAAAAAAAAAAAAAAAAAAAAAAAAAAAA&#10;AAAAAAAAAAAAAABSAABS/wAA//8AAP//AAD//wAA//cAAPcPAAA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oAAAr8AAD8/wAA//8AAP//AAD//wAA&#10;/xwAABwAAAAAAAAAAAAAAAAAAAAAAAAAAAAAAAAAAAAAAAAAAAAAAAAAAAAAAAAAAAAAAAAAAAAA&#10;AAAAAAAAAAAAAAAAAAAAAAAAAAAAAKamAAD//wAA//8AAP//AAD//wAAgY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C5AAAANwAAAAAAAAAAAAAAAAAAAAAAAAAAAAAAAAAAAAAAAAAAAAAA&#10;fw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UVAAD+/gAA//8AAP//AAD//wAA//8AAB8fAAAAAAAAAAAAAAAAAAAAAAAAAAAAAAAAAAAAAAAA&#10;AAAAAAAAAAAAAAAAAAAAAAAAAAAAAAAAAAAAAAAAAAAAAAAAAAAAAAAAAAAAAAAAAAAAAAAAAAAA&#10;AAAAAAAAAAAAAAAAAAAAAAAAAAAAsQAAsf8AAP//AAD//wAA//8AAP+mAAC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wAAy/8AAP//&#10;AAD//wAA//8AAP9VAABVAAAAAAAAAAAAAAAAAAAAAAAAAAAAAAAAAAAAAAAAAAAAAAAAAAAAAAAA&#10;AAAAAAAAAAAAAAAAAAAAAAAAAAAAAAAAAAAAAAAAAABqagAA//8AAP//AAD//wAA//8AAL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OQAAAAqAAAAAAAAAAAAAAAAAAAAAAAAAAAA&#10;AAAAAAAAYgAAAPEAAADG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bWwAA//8AAP//AAD//wAA//8AANbWAAAAAAAAAAAAAAAAAAAAAAAAAAAAAAAA&#10;AAAAAAAAAAAAAAAAAAAAAAAAAAAAAAAAAAAAAAAAAAAAAAAAAAAAAAAAAAAAAAAAAAAAAAAAAAAA&#10;AAAAAAAAAAAAAAAAAAAAAAAAAAAAAAAAAAAAFQAAFfsAAPv/AAD//wAA//8AAP//AAD/RwAAR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AAAJD/AAD//wAA//8AAP//AAD/jwAAjwAAAAAAAAAAAAAAAAAAAAAAAAAAAAAAAAAAAAAAAAAA&#10;AAAAAAAAAAAAAAAAAAAAAAAAAAAAAAAAAAAAAAAAAAAAAAAAAAAAAAAALS0AAP//AAD//wAA//8A&#10;AP//AAD29gAABg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KkAAABiAAAA&#10;VQAAAFUAAABxAAAA1AAAAP8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6MAAP//AAD//wAA//8AAP//AACOjgAAAAAAAAAAAAAAAAAA&#10;AAAAAAAAAAAAAAAAAAAAAAAAAAAAAAAAAAAAAAAAAAAAAAAAAAAAAAAAAAAAAAAAAAAAAAAAAAAA&#10;AAAAAAAAAAAAAAAAAAAAAAAAAAAAAAAAAAAAAAAAAAAAAAAAAG4AAG7/AAD//wAA//8AAP//AAD/&#10;5gAA5gMAAA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WAABW/wAA//8AAP//AAD//wAA/8oAAMoAAAAAAAAAAAAAAAAAAAAAAAAAAAAA&#10;AAAAAAAAAAAAAAAAAAAAAAAAAAAAAAAAAAAAAAAAAAAAAAAAAAAAAAAAAAAAAAAAAAAAAAICAADu&#10;7gAA//8AAP//AAD//wAA//8AADg4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AAAA/wAAAP8AAAD/AAAA/wAAAP8AAAD/AAAA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IAAOrqAAD//wAA//8AAP//AAD//wAARkYAAAAA&#10;AAAAAAAAAAAAAAAAAAAAAAAAAAAAAAAAAAAAAAAAAAAAAAAAAAAAAAAAAAAAAAAAAAAAAAAAAAAA&#10;AAAAAAAAAAAAAAAAAAAAAAAAAAAAAAAAAAAAAAAAAAAAAAAAAAAAAAAAAAEAAAHoAADo/wAA//8A&#10;AP//AAD//wAA/4oAAI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AAAHP8AAP//AAD//wAA//8AAP/7AAD7CgAACgAAAAAAAAAA&#10;AAAAAAAAAAAAAAAAAAAAAAAAAAAAAAAAAAAAAAAAAAAAAAAAAAAAAAAAAAAAAAAAAAAAAAAAAAAA&#10;AAAAAAAAAAAAs7MAAP//AAD//wAA//8AAP//AAB1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MYAAAD/AAAA/wAAAP8AAADGAAAAO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MzAAD//wAA//8AAP//AAD//wAA&#10;9vYAAAgIAAAAAAAAAAAAAAAAAAAAAAAAAAAAAAAAAAAAAAAAAAAAAAAAAAAAAAAAAAAAAAAAAAAA&#10;AAAAAAAAAAAAAAAAAAAAAAAAAAAAAAAAAAAAAAAAAAAAAAAAAAAAAAAAAAAAAAAAAAAAAAA8AAA8&#10;/wAA//8AAP//AAD//wAA//8AAP8rAAA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iAADi/wAA//8AAP//AAD//wAA/z4A&#10;AD4AAAAAAAAAAAAAAAAAAAAAAAAAAAAAAAAAAAAAAAAAAAAAAAAAAAAAAAAAAAAAAAAAAAAAAAAA&#10;AAAAAAAAAAAAAAAAAAAAAAAAAHZ2AAD//wAA//8AAP//AAD//wAAsr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8fAAA//8AAP//&#10;AAD//wAA//8AALa2AAAAAAAAAAAAAAAAAAAAAAAAAAAAAAAAAAAAAAAAAAAAAAAAAAAAAAAAAAAA&#10;AAAAAAAAAAAAAAAAAAAAAAAAAAAAAAAAAAAAAAAAAAAAAAAAAAAAAAAAAAAAAAAAAAAAAAAAAAAA&#10;AAAAAAAAqwAAq/8AAP//AAD//wAA//8AAP/KAAD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AAAqP8AAP//AAD/&#10;/wAA//8AAP94AAB4AAAAAAAAAAAAAAAAAAAAAAAAAAAAAAAAAAAAAAAAAAAAAAAAAAAAAAAAAAAA&#10;AAAAAAAAAAAAAAAAAAAAAAAAAAAAAAAAAAAAAAA5OQAA//8AAP//AAD//wAA//8AAO7uAAAC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HQAAAAAAAAAAAAAAH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xMQAAP//AAD//wAA//8AAP//AABtbQAAAAAAAAAAAAAAAAAAAAAAAAAAAAAAAAAAAAAAAAAAAAAA&#10;AAAAAAAAAAAAAAAAAAAAAAAAAAAAAAAAAAAAAAAAAAAAAAAAAAAAAAAAAAAAAAAAAAAAAAAAAAAA&#10;AAAAAAAAAAAAAAAAHwAAH/0AAP3/AAD//wAA//8AAP//AAD/XQAAX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0A&#10;AG3/AAD//wAA//8AAP//AAD/sgAAsgAAAAAAAAAAAAAAAAAAAAAAAAAAAAAAAAAAAAAAAAAAAAAA&#10;AAAAAAAAAAAAAAAAAAAAAAAAAAAAAAAAAAAAAAAAAAAAAAAAAAAABgYAAPb2AAD//wAA//8AAP//&#10;AAD//wAALC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oAAAC5AAAA/wAAAOQAAAAaAAAAAAAA&#10;AFUAAADGAAAAnA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REAAP39AAD//wAA//8AAP//AAD//wAAJSUAAAAAAAAAAAAAAAAAAAAAAAAAAAAAAAAA&#10;AAAAAAAAAAAAAAAAAAAAAAAAAAAAAAAAAAAAAAAAAAAAAAAAAAAAAAAAAAAAAAAAAAAAAAAAAAAA&#10;AAAAAAAAAAAAAAAAAAAAAAAAAAAAAIoAAIr/AAD//wAA//8AAP//AAD/5wAA5wc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zAAAz/wAA//8AAP//AAD//wAA/+wAAOwBAAABAAAAAAAAAAAAAAAAAAAAAAAAAAAA&#10;AAAAAAAAAAAAAAAAAAAAAAAAAAAAAAAAAAAAAAAAAAAAAAAAAAAAAAAAAAAAAAAAAAAAAAC/vwAA&#10;//8AAP//AAD//wAA//8AAGl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P8AAADk&#10;AAAAGgAAAAAAAAAAAAAAAAAAAH8AAADG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RUAAD//wAA//8AAP//AAD//wAA3d0AAAEBAAAAAAAAAAAAAAAAAAAA&#10;AAAAAAAAAAAAAAAAAAAAAAAAAAAAAAAAAAAAAAAAAAAAAAAAAAAAAAAAAAAAAAAAAAAAAAAAAAAA&#10;AAAAAAAAAAAAAAAAAAAAAAAAAAAAAAAAAAAAAAsAAAvvAADv/wAA//8AAP//AAD//wAA/34AAH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QAABfUAAPX/AAD//wAA//8AAP//AAD/JwAAJwAAAAAAAAAAAAAA&#10;AAAAAAAAAAAAAAAAAAAAAAAAAAAAAAAAAAAAAAAAAAAAAAAAAAAAAAAAAAAAAAAAAAAAAAAAAAAA&#10;AAAAAAAAgoIAAP//AAD//wAA//8AAP//AACmp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wAA&#10;ANQAAAC3AAAA1wAAABoAAAAAAAAAAAAAAAAAAAA3AAAA8Q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cnAAA//8AAP//AAD//wAA//8AAJWVAAAAAAAAAAAA&#10;AAAAAAAAAAAAAAAAAAAAAAAAAAAAAAAAAAAAAAAAAAAAAAAAAAAAAAAAAAAAAAAAAAAAAAAAAAAA&#10;AAAAAAAAAAAAAAAAAAAAAAAAAAAAAAAAAAAAAAAAAAAAAAAAAABpAABp/wAA//8AAP//AAD//wAA&#10;//kAAPkXAAA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C//wAA//8AAP//AAD//wAA/2EAAGEA&#10;AAAAAAAAAAAAAAAAAAAAAAAAAAAAAAAAAAAAAAAAAAAAAAAAAAAAAAAAAAAAAAAAAAAAAAAAAAAA&#10;AAAAAAAAAAAAAAAAAAAAAEVFAAD//wAA//8AAP//AAD//wAA4u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H8AAAAAAAAAGgAAAMkAAAAaAAAAAAAAAAAAAAAAAAAAGgAAAOQAAADGAA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AA5OQAAP//AAD//wAA//8AAP//AABN&#10;TQAAAAAAAAAAAAAAAAAAAAAAAAAAAAAAAAAAAAAAAAAAAAAAAAAAAAAAAAAAAAAAAAAAAAAAAAAA&#10;AAAAAAAAAAAAAAAAAAAAAAAAAAAAAAAAAAAAAAAAAAAAAAAAAAAAAAAAAAACAAAC1wAA1/8AAP//&#10;AAD//wAA//8AAP+fAAC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QAAhf8AAP//AAD//wAA&#10;//8AAP+bAACbAAAAAAAAAAAAAAAAAAAAAAAAAAAAAAAAAAAAAAAAAAAAAAAAAAAAAAAAAAAAAAAA&#10;AAAAAAAAAAAAAAAAAAAAAAAAAAAAAAAAAAAMDAAA/PwAAP//AAD//wAA//8AAP//AAAfH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MkAAAAaAAAAAAAAABoAAADJAAAAGgAAAAAAAAAAAAAAAAAAABoAAADk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S0AAP//AAD//wAA//8A&#10;AP//AAD5+QAADAwAAAAAAAAAAAAAAAAAAAAAAAAAAAAAAAAAAAAAAAAAAAAAAAAAAAAAAAAAAAAA&#10;AAAAAAAAAAAAAAAAAAAAAAAAAAAAAAAAAAAAAAAAAAAAAAAAAAAAAAAAAAAAAAAAAAAAAAAARwAA&#10;R/8AAP//AAD//wAA//8AAP//AAD/MAAAM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sAAEv/&#10;AAD//wAA//8AAP//AAD/2QAA2QAAAAAAAAAAAAAAAAAAAAAAAAAAAAAAAAAAAAAAAAAAAAAAAAAA&#10;AAAAAAAAAAAAAAAAAAAAAAAAAAAAAAAAAAAAAAAAAAAAAAAAAAAAAMvLAAD//wAA//8AAP//AAD/&#10;/wAAXF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CsAAAAGgAAAAAAAAAaAAAAyQAAABoAAAAAAAAAAAAAAAAA&#10;AABV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V1AAD/&#10;/wAA//8AAP//AAD//wAAvLwAAAAAAAAAAAAAAAAAAAAAAAAAAAAAAAAAAAAAAAAAAAAAAAAAAAAA&#10;AAAAAAAAAAAAAAAAAAAAAAAAAAAAAAAAAAAAAAAAAAAAAAAAAAAAAAAAAAAAAAAAAAAAAAAAAAAA&#10;AAAAAAAAALcAALf/AAD//wAA//8AAP//AAD/wQAAw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SAAAS/wAA//8AAP//AAD//wAA//8AAP8TAAATAAAAAAAAAAAAAAAAAAAAAAAAAAAAAAAA&#10;AAAAAAAAAAAAAAAAAAAAAAAAAAAAAAAAAAAAAAAAAAAAAAAAAAAAAAAAAAAAAAAAAACOjgAA//8A&#10;AP//AAD//wAA//8AAJm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gAAAFUAAAAAAAAAGgAAAMkAAAAaAAAA&#10;AAAAAAAAAAAqAAAA5AAAAP8A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9vQAA//8AAP//AAD//wAA//8AAHR0AAAAAAAAAAAAAAAAAAAAAAAAAAAAAAAAAAAAAAAA&#10;AAAAAAAAAAAAAAAAAAAAAAAAAAAAAAAAAAAAAAAAAAAAAAAAAAAAAAAAAAAAAAAAAAAAAAAAAAAA&#10;AAAAAAAAAAAAAAAAACgAACj/AAD//wAA//8AAP//AAD//wAA/1EAAF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MAANP/AAD//wAA//8AAP//AAD/TwAATwAAAAAAAAAAAAAAAAAA&#10;AAAAAAAAAAAAAAAAAAAAAAAAAAAAAAAAAAAAAAAAAAAAAAAAAAAAAAAAAAAAAAAAAAAAAAAAAAAA&#10;AAAAUVEAAP//AAD//wAA//8AAP//AADW1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kAAAAYgAAABoA&#10;AADJAAAAGgAAAA0AAABiAAAA8QAAAP8AAADx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MDAAA+voAAP//AAD//wAA//8AAP//AAAsLAAAAAAAAAAAAAAAAAAAAAAAAAAA&#10;AAAAAAAAAAAAAAAAAAAAAAAAAAAAAAAAAAAAAAAAAAAAAAAAAAAAAAAAAAAAAAAAAAAAAAAAAAAA&#10;AAAAAAAAAAAAAAAAAAAAAAAAAAAAAACVAACV/wAA//8AAP//AAD//wAA/98AAN8D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AACV/wAA//8AAP//AAD//wAA/44AAI4AAAAA&#10;AAAAAAAAAAAAAAAAAAAAAAAAAAAAAAAAAAAAAAAAAAAAAAAAAAAAAAAAAAAAAAAAAAAAAAAAAAAA&#10;AAAAAAAAAAAAAAAAABUVAAD//wAA//8AAP//AAD//wAA//8AABQ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EAAAD/AAAA/wAAAP8AAAD/AAAA/wAAAP8AAADx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Tk4AAP//AAD//wAA//8AAP//AADk5AAAAQEAAAAAAAAAAAAA&#10;AAAAAAAAAAAAAAAAAAAAAAAAAAAAAAAAAAAAAAAAAAAAAAAAAAAAAAAAAAAAAAAAAAAAAAAAAAAA&#10;AAAAAAAAAAAAAAAAAAAAAAAAAAAAAAAAAAAAAAARAAAR9QAA9f8AAP//AAD//wAA//8AAP9zAAB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gAAVv8AAP//AAD//wAA//8A&#10;AP/MAADMAAAAAAAAAAAAAAAAAAAAAAAAAAAAAAAAAAAAAAAAAAAAAAAAAAAAAAAAAAAAAAAAAAAA&#10;AAAAAAAAAAAAAAAAAAAAAAAAAAAAAAAAAAAA19cAAP//AAD//wAA//8AAP//AABQU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dAAAAnAAAAOEAAAD/AAAA/wAAAPEAAACpAAAAK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aWAAD//wAA//8AAP//AAD//wAAm5sAAAAA&#10;AAAAAAAAAAAAAAAAAAAAAAAAAAAAAAAAAAAAAAAAAAAAAAAAAAAAAAAAAAAAAAAAAAAAAAAAAAAA&#10;AAAAAAAAAAAAAAAAAAAAAAAAAAAAAAAAAAAAAAAAAAAAAAAAAAAAdAAAdP8AAP//AAD//wAA//8A&#10;AP/0AAD0EAAAE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kAABn/AAD/&#10;/wAA//8AAP//AAD//QAA/Q8AAA8AAAAAAAAAAAAAAAAAAAAAAAAAAAAAAAAAAAAAAAAAAAAAAAAA&#10;AAAAAAAAAAAAAAAAAAAAAAAAAAAAAAAAAAAAAAAAAAAAAAAAAJqaAAD//wAA//8AAP//AAD//wAA&#10;jY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BAADf3wAA//8AAP//AAD//wAA&#10;//8AAFNTAAAAAAAAAAAAAAAAAAAAAAAAAAAAAAAAAAAAAAAAAAAAAAAAAAAAAAAAAAAAAAAAAAAA&#10;AAAAAAAAAAAAAAAAAAAAAAAAAAAAAAAAAAAAAAAAAAAAAAAAAAAAAAAAAAAABAAABOAAAOD/AAD/&#10;/wAA//8AAP//AAD/lAAAl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2gAA2v8AAP//AAD//wAA//8AAP9JAABJAAAAAAAAAAAAAAAAAAAAAAAAAAAAAAAAAAAA&#10;AAAAAAAAAAAAAAAAAAAAAAAAAAAAAAAAAAAAAAAAAAAAAAAAAAAAAAAAAAAAAABdXQAA//8AAP//&#10;AAD//wAA//8AAMrK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BxAAAADQAAAAAAAAAAAAAAAAAAAAAAAAAAAAAAAAAA&#10;AA0AAABHAAAAVQAAAEc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mJgAA//8AAP//&#10;AAD//wAA//8AAPz8AAAQEAAAAAAAAAAAAAAAAAAAAAAAAAAAAAAAAAAAAAAAAAAAAAAAAAAAAAAA&#10;AAAAAAAAAAAAAAAAAAAAAAAAAAAAAAAAAAAAAAAAAAAAAAAAAAAAAAAAAAAAAAAAAAAAAAAAAFIA&#10;AFL/AAD//wAA//8AAP//AAD//wAA/ycAAC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sAAJv/AAD//wAA//8AAP//AAD/hwAAhwAAAAAAAAAAAAAAAAAAAAAA&#10;AAAAAAAAAAAAAAAAAAAAAAAAAAAAAAAAAAAAAAAAAAAAAAAAAAAAAAAAAAAAAAAAAAAAAAAAAAAA&#10;ICAAAP//AAD//wAA//8AAP//AAD8/AAADA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NQAAAAqAAAAAAAAAAAAAAAA&#10;AAAAAAAAAAAAAAAAAAAADQAAAIwAAADk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m4AAP//AAD//wAA//8AAP//AADDwwAAAAAAAAAAAAAAAAAAAAAAAAAAAAAAAAAAAAAAAAAAAAAA&#10;AAAAAAAAAAAAAAAAAAAAAAAAAAAAAAAAAAAAAAAAAAAAAAAAAAAAAAAAAAAAAAAAAAAAAAAAAAAA&#10;AAAAAAAAAADCAADC/wAA//8AAP//AAD//wAA/7YAAL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dAABd/wAA//8AAP//AAD//wAA/8YAAMYAAAAAAAAA&#10;AAAAAAAAAAAAAAAAAAAAAAAAAAAAAAAAAAAAAAAAAAAAAAAAAAAAAAAAAAAAAAAAAAAAAAAAAAAA&#10;AAAAAAAAAAAAAAEBAADj4wAA//8AAP//AAD//wAA//8AAER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AAAA8QAA&#10;AFUAAAAAAAAAAAAAAAAAAAAAAAAAAAAAAAAAAAA3AAAA1w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e3AAD//wAA//8AAP//AAD//wAAe3sAAAAAAAAAAAAAAAAAAAAAAAAAAAAAAAAA&#10;AAAAAAAAAAAAAAAAAAAAAAAAAAAAAAAAAAAAAAAAAAAAAAAAAAAAAAAAAAAAAAAAAAAAAAAAAAAA&#10;AAAAAAAAAAAAAAAAAAAxAAAx/wAA//8AAP//AAD//wAA//8AAP9GAAB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gAAHv8AAP//AAD//wAA//8AAP/7&#10;AAD7CgAACgAAAAAAAAAAAAAAAAAAAAAAAAAAAAAAAAAAAAAAAAAAAAAAAAAAAAAAAAAAAAAAAAAA&#10;AAAAAAAAAAAAAAAAAAAAAAAAAAAAAAAApqYAAP//AAD//wAA//8AAP//AACBg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X&#10;AAAA4QAAAP8AAAD/AAAAjAAAAA0AAAAAAAAAAAAAAAAAAAAAAAAAGgAAAM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kJAAD39wAA//8AAP//AAD//wAA//8AADIyAAAAAAAAAAAAAAAAAAAA&#10;AAAAAAAAAAAAAAAAAAAAAAAAAAAAAAAAAAAAAAAAAAAAAAAAAAAAAAAAAAAAAAAAAAAAAAAAAAAA&#10;AAAAAAAAAAAAAAAAAAAAAAAAAAAAAAAAoAAAoP8AAP//AAD//wAA//8AAP/WAADWAQ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gAADg/wAA&#10;//8AAP//AAD//wAA/0MAAEMAAAAAAAAAAAAAAAAAAAAAAAAAAAAAAAAAAAAAAAAAAAAAAAAAAAAA&#10;AAAAAAAAAAAAAAAAAAAAAAAAAAAAAAAAAAAAAAAAAAAAAGpqAAD//wAA//8AAP//AAD//wAAvr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QAAACgAAACcAAAA/wAAAP8AAADGAAAADQAAAAAAAAAAAAAAAAAAABoAAADJ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HRwAA//8AAP//AAD//wAA//8AAOnpAAACAgAAAAAA&#10;AAAAAAAAAAAAAAAAAAAAAAAAAAAAAAAAAAAAAAAAAAAAAAAAAAAAAAAAAAAAAAAAAAAAAAAAAAAA&#10;AAAAAAAAAAAAAAAAAAAAAAAAAAAAAAAAAAAAAAAAFwAAF/kAAPn/AAD//wAA//8AAP//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oQAAof8AAP//AAD//wAA//8AAP+BAACBAAAAAAAAAAAAAAAAAAAAAAAAAAAAAAAAAAAAAAAA&#10;AAAAAAAAAAAAAAAAAAAAAAAAAAAAAAAAAAAAAAAAAAAAAAAAAAAAAAAAAAAtLQAA//8AAP//AAD/&#10;/wAA//8AAPb2AAAGB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MkAAAAaAAAAAAAAAGIAAADxAAAA/wAAAPEAAAA3AAAAAAAAAAAA&#10;AAAaAAAAyQ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48AAP//AAD//wAA//8AAP//AACi&#10;ogAAAAAAAAAAAAAAAAAAAAAAAAAAAAAAAAAAAAAAAAAAAAAAAAAAAAAAAAAAAAAAAAAAAAAAAAAA&#10;AAAAAAAAAAAAAAAAAAAAAAAAAAAAAAAAAAAAAAAAAAAAAAAAAAAAAH8AAH//AAD//wAA//8AAP//&#10;AAD/7gAA7gsAAA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MAAGP/AAD//wAA//8AAP//AAD/wAAAwAAAAAAAAAAAAAAAAAAAAAAAAAAA&#10;AAAAAAAAAAAAAAAAAAAAAAAAAAAAAAAAAAAAAAAAAAAAAAAAAAAAAAAAAAAAAAAAAAAAAAAAAgIA&#10;AO7uAAD//wAA//8AAP//AAD//wAAOD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JAAAAGgAAAAAAAAAAAAAAKgAAANQAAAD/AAAA&#10;/wAAAH8AAAAAAAAAGgAAAM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fXAAD//wAA//8A&#10;AP//AAD//wAAWloAAAAAAAAAAAAAAAAAAAAAAAAAAAAAAAAAAAAAAAAAAAAAAAAAAAAAAAAAAAAA&#10;AAAAAAAAAAAAAAAAAAAAAAAAAAAAAAAAAAAAAAAAAAAAAAAAAAAAAAAAAAAAAAcAAAfoAADo/wAA&#10;//8AAP//AAD//wAA/4kAAI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lAAAl/wAA//8AAP//AAD//wAA//gAAPgHAAAHAAAAAAAA&#10;AAAAAAAAAAAAAAAAAAAAAAAAAAAAAAAAAAAAAAAAAAAAAAAAAAAAAAAAAAAAAAAAAAAAAAAAAAAA&#10;AAAAAAAAAAAAAACzswAA//8AAP//AAD//wAA//8AAHV1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QAAABoAAAAAAAAAAAAAAAAA&#10;AAANAAAAnAAAAP8AAAD/AAAAxgAAACgAAADJ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AgAAD/&#10;/wAA//8AAP//AAD//wAA/v4AABQUAAAAAAAAAAAAAAAAAAAAAAAAAAAAAAAAAAAAAAAAAAAAAAAA&#10;AAAAAAAAAAAAAAAAAAAAAAAAAAAAAAAAAAAAAAAAAAAAAAAAAAAAAAAAAAAAAAAAAAAAAAAAAABe&#10;AABe/wAA//8AAP//AAD//wAA//wAAPwe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eYAAOb/AAD//wAA//8AAP//AAD/&#10;PQAAPQAAAAAAAAAAAAAAAAAAAAAAAAAAAAAAAAAAAAAAAAAAAAAAAAAAAAAAAAAAAAAAAAAAAAAA&#10;AAAAAAAAAAAAAAAAAAAAAAAAAAAAdnYAAP//AAD//wAA//8AAP//AACys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MkAAAAaAAAA&#10;AAAAAAAAAAAAAAAAAAAAAAAAAABiAAAA8QAAAP8AAAD/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oaAAA//8AAP//AAD//wAA//8AAMnJAAAAAAAAAAAAAAAAAAAAAAAAAAAAAAAAAAAAAAAA&#10;AAAAAAAAAAAAAAAAAAAAAAAAAAAAAAAAAAAAAAAAAAAAAAAAAAAAAAAAAAAAAAAAAAAAAAAAAAAA&#10;AAAAAAAAAAAAywAAy/8AAP//AAD//wAA//8AAP+qAA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oAACo/wAA//8A&#10;AP//AAD//wAA/3sAAHsAAAAAAAAAAAAAAAAAAAAAAAAAAAAAAAAAAAAAAAAAAAAAAAAAAAAAAAAA&#10;AAAAAAAAAAAAAAAAAAAAAAAAAAAAAAAAAAAAAAAAADk5AAD//wAA//8AAP//AAD//wAA7u4AAAI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jAAAAA0AAAAAAAAAAAAAAAAAAAAAAAAAAAAAACoAAADUAAAA/w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sLAAAP//AAD//wAA//8AAP//AACBgQAAAAAAAAAAAAAAAAAAAAAAAAAA&#10;AAAAAAAAAAAAAAAAAAAAAAAAAAAAAAAAAAAAAAAAAAAAAAAAAAAAAAAAAAAAAAAAAAAAAAAAAAAA&#10;AAAAAAAAAAAAAAAAAAAAKgAAKv8AAP//AAD//wAA//8AAP//AAD/OwAAO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f8AAP//AAD//wAA//8AAP+5AAC5AAAAAAAAAAAAAAAAAAAAAAAAAAAAAAAAAAAAAAAAAAAA&#10;AAAAAAAAAAAAAAAAAAAAAAAAAAAAAAAAAAAAAAAAAAAAAAAAAAAAAAAGBgAA9vYAAP//AAD//wAA&#10;//8AAP//AAAsL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RwAAAFUAAABHAAAADQAAAAAAAAAAAAAAAAAAAAAAAAAAAAAADQAAAKkAAADk&#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gYAAPPzAAD//wAA//8AAP//AAD//wAAOTkAAAAAAAAAAAAA&#10;AAAAAAAAAAAAAAAAAAAAAAAAAAAAAAAAAAAAAAAAAAAAAAAAAAAAAAAAAAAAAAAAAAAAAAAAAAAA&#10;AAAAAAAAAAAAAAAAAAAAAAAAAAAAAAAAAIUAAIX/AAD//wAA//8AAP//AAD/7wAA7wE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Cv/AAD//wAA//8AAP//AAD/9AAA9AUAAAUAAAAAAAAAAAAAAAAAAAAAAAAA&#10;AAAAAAAAAAAAAAAAAAAAAAAAAAAAAAAAAAAAAAAAAAAAAAAAAAAAAAAAAAAAAAAAAAAAAAAAAL+/&#10;AAD//wAA//8AAP//AAD//wAAaW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BAAAD//wAA//8AAP//AAD//wAA7u4AAAQE&#10;AAAAAAAAAAAAAAAAAAAAAAAAAAAAAAAAAAAAAAAAAAAAAAAAAAAAAAAAAAAAAAAAAAAAAAAAAAAA&#10;AAAAAAAAAAAAAAAAAAAAAAAAAAAAAAAAAAAAAAAAAAIAAALgAADg/wAA//8AAP//AAD//wAA/3IA&#10;AH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B6wAA6/8AAP//AAD//wAA//8AAP82AAA2AAAAAAAAAAAA&#10;AAAAAAAAAAAAAAAAAAAAAAAAAAAAAAAAAAAAAAAAAAAAAAAAAAAAAAAAAAAAAAAAAAAAAAAAAAAA&#10;AAAAAAAAAACCggAA//8AAP//AAD//wAA//8AAKa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JiQAA//8AAP//AAD//wAA&#10;//8AAKmpAAAAAAAAAAAAAAAAAAAAAAAAAAAAAAAAAAAAAAAAAAAAAAAAAAAAAAAAAAAAAAAAAAAA&#10;AAAAAAAAAAAAAAAAAAAAAAAAAAAAAAAAAAAAAAAAAAAAAAAAAAAAAAA8AAA8/wAA//8AAP//AAD/&#10;/wAA//4AAP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4AAK7/AAD//wAA//8AAP//AAD/dQAA&#10;dQAAAAAAAAAAAAAAAAAAAAAAAAAAAAAAAAAAAAAAAAAAAAAAAAAAAAAAAAAAAAAAAAAAAAAAAAAA&#10;AAAAAAAAAAAAAAAAAAAAAAAARUUAAP//AAD//wAA//8AAP//AADi4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0dEAAP//&#10;AAD//wAA//8AAP//AABgYAAAAAAAAAAAAAAAAAAAAAAAAAAAAAAAAAAAAAAAAAAAAAAAAAAAAAAA&#10;AAAAAAAAAAAAAAAAAAAAAAAAAAAAAAAAAAAAAAAAAAAAAAAAAAAAAAAAAAAAAAAAAAAAmAAAmP8A&#10;AP//AAD//wAA//8AAP+7AAC7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Bv/wAA//8AAP//&#10;AAD//wAA/7MAALMAAAAAAAAAAAAAAAAAAAAAAAAAAAAAAAAAAAAAAAAAAAAAAAAAAAAAAAAAAAAA&#10;AAAAAAAAAAAAAAAAAAAAAAAAAAAAAAAAAAAAAAwMAAD8/AAA//8AAP//AAD//wAA//8AAB8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RUAAP//AAD//wAA//8AAP//AAD//wAAGRkAAAAAAAAAAAAAAAAAAAAAAAAAAAAAAAAAAAAAAAAA&#10;AAAAAAAAAAAAAAAAAAAAAAAAAAAAAAAAAAAAAAAAAAAAAAAAAAAAAAAAAAAAAAAAAAAAAAAAAAAA&#10;BgAABu0AAO3/AAD//wAA//8AAP//AAD/YAAAY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QAA&#10;Mf8AAP//AAD//wAA//8AAP/wAADwAwAAAwAAAAAAAAAAAAAAAAAAAAAAAAAAAAAAAAAAAAAAAAAA&#10;AAAAAAAAAAAAAAAAAAAAAAAAAAAAAAAAAAAAAAAAAAAAAAAAAAAAAAAAy8sAAP//AAD//wAA//8A&#10;AP//AABcX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NTAAD//wAA//8AAP//AAD//wAA3NwAAAAAAAAAAAAAAAAAAAAAAAAAAAAAAAAA&#10;AAAAAAAAAAAAAAAAAAAAAAAAAAAAAAAAAAAAAAAAAAAAAAAAAAAAAAAAAAAAAAAAAAAAAAAAAAAA&#10;AAAAAAAAAAAAAE4AAE7/AAD//wAA//8AAP//AAD/9wAA9w4AAA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AAAPwAADw/wAA//8AAP//AAD//wAA/zAAADAAAAAAAAAAAAAAAAAAAAAAAAAAAAAA&#10;AAAAAAAAAAAAAAAAAAAAAAAAAAAAAAAAAAAAAAAAAAAAAAAAAAAAAAAAAAAAAAAAAAAAAI6OAAD/&#10;/wAA//8AAP//AAD//wAAmZ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TkwAA//8AAP//AAD//wAA//8AAJOTAAAAAAAAAAAAAAAAAAAA&#10;AAAAAAAAAAAAAAAAAAAAAAAAAAAAAAAAAAAAAAAAAAAAAAAAAAAAAAAAAAAAAAAAAAAAAAAAAAAA&#10;AAAAAAAAAAAAAAAAAAAAAAAAAACqAACq/wAA//8AAP//AAD//wAA/6kAAK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tAAAtP8AAP//AAD//wAA//8AAP9uAABuAAAAAAAAAAAAAAAA&#10;AAAAAAAAAAAAAAAAAAAAAAAAAAAAAAAAAAAAAAAAAAAAAAAAAAAAAAAAAAAAAAAAAAAAAAAAAAAA&#10;AAAAAABRUQAA//8AAP//AAD//wAA//8AAPn5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09MAAP//AAD//wAA//8AAP//AABTUwAAAAAA&#10;AAAAAAAAAAAAAAAAAAAAAAAAAAAAAAAAAAAAAAAAAAAAAAAAAAAAAAAAAAAAAAAAAAAAAAAAAAAA&#10;AAAAAAAAAAAAAAAAAAAAAAAAAAAAAAAAAAAPAAAP9wAA9/8AAP//AAD//wAA//8AAP9OAABO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YAAHb/AAD//wAA//8AAP//AAD/rQAArQAA&#10;AAAAAAAAAAAAAAAAAAAAAAAAAAAAAAAAAAAAAAAAAAAAAAAAAAAAAAAAAAAAAAAAAAAAAAAAAAAA&#10;AAAAAAAAAAAAAAAAAAAAFRUAAP//AAD//wAA//8AAP//AAD//wAAJC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MYAAAANAAAAAAAAAAAAAAAA&#10;AAAAAAAAAA0AAADGAAAA/wAAAKoAAAAAAAAAAAAAAAAAAAAAAAAAAAAAAAAAAAAAAAAAAAAAAAAA&#10;AAAAAAAAAAAAAAAAAAAAAAAAGgAAAOQAAAD/AAAAVQ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RUAAP//AAD//wAA//8AAP//AAD/&#10;/wAAFRUAAAAAAAAAAAAAAAAAAAAAAAAAAAAAAAAAAAAAAAAAAAAAAAAAAAAAAAAAAAAAAAAAAAAA&#10;AAAAAAAAAAAAAAAAAAAAAAAAAAAAAAAAAAAAAAAAAAAAAAAAYQAAYf8AAP//AAD//wAA//8AAP/t&#10;AADtBgAAB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3/wAA//8AAP//AAD/&#10;/wAA/+sAAOsBAAABAAAAAAAAAAAAAAAAAAAAAAAAAAAAAAAAAAAAAAAAAAAAAAAAAAAAAAAAAAAA&#10;AAAAAAAAAAAAAAAAAAAAAAAAAAAAAAAAAAAAAADPzwAA//8AAP//AAD//wAA//8AAHl5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P8AAADGAAAADQAA&#10;AAAAAAAAAAAAAAAAAAAAAAANAAAAxgAAAP8AAACqAAAAAAAAAAAAAAAAAAAAAAAAAAAAAAAAAAAA&#10;AAAAAAAAAAAAAAAAAAAAAAAAAAAAAAAAAAAAABoAAADkAAAA/wAAAFUAAAAAAAAAAAAAAAAAAAAA&#10;AAAAAAAAAAAAAAAAAAAAAAAAAAAAAAAAAAAA/wAAAP8AAAD/AAAA/wAAAP8AAAD/AAAA/wAAAP8A&#10;AAD/AAAA/wAAAP8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NTAAD//wAA//8A&#10;AP//AAD//wAA09MAAAAAAAAAAAAAAAAAAAAAAAAAAAAAAAAAAAAAAAAAAAAAAAAAAAAAAAAAAAAA&#10;AAAAAAAAAAAAAAAAAAAAAAAAAAAAAAAAAAAAAAAAAAAAAAAAAAAAAAAAAAAAALwAALz/AAD//wAA&#10;//8AAP//AAD/lwAAl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QAABfQA&#10;APT/AAD//wAA//8AAP//AAD/KgAAKgAAAAAAAAAAAAAAAAAAAAAAAAAAAAAAAAAAAAAAAAAAAAAA&#10;AAAAAAAAAAAAAAAAAAAAAAAAAAAAAAAAAAAAAAAAAAAAAAAAAAAAenoAAP//AAD//wAA//8AAP//&#10;AADPz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T&#10;kwAA//8AAP//AAD//wAA//8AAJOTAAAAAAAAAAAAAAAAAAAAAAAAAAAAAAAAAAAAAAAAAAAAAAAA&#10;AAAAAAAAAAAAAAAAAAAAAAAAAAAAAAAAAAAAAAAAAAAAAAAAAAAAAAAAAAAAAAAAAAAAABsAABv+&#10;AAD+/wAA//8AAP//AAD//wAA/zsAAD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6AAC6/wAA//8AAP//AAD//wAA/2gAAGgAAAAAAAAAAAAAAAAAAAAAAAAAAAAAAAAA&#10;AAAAAAAAAAAAAAAAAAAAAAAAAAAAAAAAAAAAAAAAAAAAAAAAAAAAAAAAAAAAAAAAACUlAAD//wAA&#10;//8AAP//AAD//wAA//8AACQ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9MAAP//AAD//wAA//8AAP//AABTUwAAAAAAAAAAAAAAAAAAAAAAAAAAAAAAAAAA&#10;AAAAAAAAAAAAAAAAAAAAAAAAAAAAAAAAAAAAAAAAAAAAAAAAAAAAAAAAAAAAAAAAAAAAAAAAAAAA&#10;AAAAAABzAABz/wAA//8AAP//AAD//wAA/98AAN8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AAAfP8AAP//AAD//wAA//8AAP+nAACnAAAAAAAAAAAAAAAAAAAA&#10;AAAAAAAAAAAAAAAAAAAAAAAAAAAAAAAAAAAAAAAAAAAAAAAAAAAAAAAAAAAAAAAAAAAAAAAAAAAA&#10;AAAAAAAAz88AAP//AAD//wAA//8AAP//AAB5e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RUAAP//AAD//wAA//8AAP//AAD//wAAFRUAAAAAAAAAAAAAAAAAAAAA&#10;AAAAAAAAAAAAAAAAAAAAAAAAAAAAAAAAAAAAAAAAAAAAAAAAAAAAAAAAAAAAAAAAAAAAAAAAAAAA&#10;AAAAAAAAAAAAAAAAAAAAzgAAzv8AAP//AAD//wAA//8AAP+EAAC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0AAD3/AAD//wAA//8AAP//AAD/5QAA5QEAAAEA&#10;AAAAAAAAAAAAAAAAAAAAAAAAAAAAAAAAAAAAAAAAAAAAAAAAAAAAAAAAAAAAAAAAAAAAAAAAAAAA&#10;AAAAAAAAAAAAAAAAAAAAAHp6AAD//wAA//8AAP//AAD//wAAz8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NTAAD//wAA//8AAP//AAD//wAA09MAAAAAAAAAAAAA&#10;AAAAAAAAAAAAAAAAAAAAAAAAAAAAAAAAAAAAAAAAAAAAAAAAAAAAAAAAAAAAAAAAAAAAAAAAAAAA&#10;AAAAAAAAAAAAAAAAAAAAAAAAAAAAKgAAKv8AAP//AAD//wAA//8AAP//AAD/KQAAK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IAAAI+AAA+P8AAP//AAD//wAA&#10;//8AAP8kAAAkAAAAAAAAAAAAAAAAAAAAAAAAAAAAAAAAAAAAAAAAAAAAAAAAAAAAAAAAAAAAAAAA&#10;AAAAAAAAAAAAAAAAAAAAAAAAAAAAAAAAAAAlJQAA//8AAP//AAD//wAA//8AAP//AAAkJ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TkwAA//8AAP//AAD//wAA//8AAJOT&#10;AAAAAAAAAAAAAAAAAAAAAAAAAAAAAAAAAAAAAAAAAAAAAAAAAAAAAAAAAAAAAAAAAAAAAAAAAAAA&#10;AAAAAAAAAAAAAAAAAAAAAAAAAAAAAAAAAAAAAAAAAIUAAIX/AAD//wAA//8AAP//AAD/zgAAz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EAAMH/&#10;AAD//wAA//8AAP//AAD/YgAAYgAAAAAAAAAAAAAAAAAAAAAAAAAAAAAAAAAAAAAAAAAAAAAAAAAA&#10;AAAAAAAAAAAAAAAAAAAAAAAAAAAAAAAAAAAAAAAAAAAAAAAAAAAAAM/PAAD//wAA//8AAP//AAD/&#10;/wAAeX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09MAAP//AAD//wAA&#10;//8AAP//AABTUwAAAAAAAAAAAAAAAAAAAAAAAAAAAAAAAAAAAAAAAAAAAAAAAAAAAAAAAAAAAAAA&#10;AAAAAAAAAAAAAAAAAAAAAAAAAAAAAAAAAAAAAAAAAAAAAAAAAAIAAALgAADg/wAA//8AAP//AAD/&#10;/wAA/3IAAH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CAACC/wAA//8AAP//AAD//wAA/6AAAKAAAAAAAAAAAAAAAAAAAAAAAAAAAAAAAAAAAAAA&#10;AAAAAAAAAAAAAAAAAAAAAAAAAAAAAAAAAAAAAAAAAAAAAAAAAAAAAAAAAAAAAAAAAAB6egAA//8A&#10;AP//AAD//wAA//8AAM/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8QAAAMYAAAANAAAAAAAAAAAAAAANAAAAxgAAAOQAAAAaAAAAAAAAAAAAAAAAAAAAAAAA&#10;AAAAAAAAAAAAAAAAAAAAAAAAAAAAAAAAAAAAAAAAAAAAAAAAAAAAAAAaAAAA5AAAAP8AAABV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RUAAP//&#10;AAD//wAA//8AAP//AAD//wAAFRUAAAAAAAAAAAAAAAAAAAAAAAAAAAAAAAAAAAAAAAAAAAAAAAAA&#10;AAAAAAAAAAAAAAAAAAAAAAAAAAAAAAAAAAAAAAAAAAAAAAAAAAAAAAAAAAAAAAA8AAA8/wAA//8A&#10;AP//AAD//wAA//4AAP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AAARP8AAP//AAD//wAA//8AAP/fAADfAAAAAAAAAAAAAAAAAAAAAAAA&#10;AAAAAAAAAAAAAAAAAAAAAAAAAAAAAAAAAAAAAAAAAAAAAAAAAAAAAAAAAAAAAAAAAAAAAAAAAAAA&#10;AAAAJSUAAP//AAD//wAA//8AAP//AAD//wAAJC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NTAAD//wAA//8AAP//AAD//wAA09MAAAAAAAAAAAAAAAAAAAAAAAAAAAAAAAAAAAAAAAAA&#10;AAAAAAAAAAAAAAAAAAAAAAAAAAAAAAAAAAAAAAAAAAAAAAAAAAAAAAAAAAAAAAAAAAAAAAAAAAAA&#10;mAAAmP8AAP//AAD//wAA//8AAP+7AAC7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sAAAv7AAD7/wAA//8AAP//AAD//wAA/x4AAB4AAAAA&#10;AAAAAAAAAAAAAAAAAAAAAAAAAAAAAAAAAAAAAAAAAAAAAAAAAAAAAAAAAAAAAAAAAAAAAAAAAAAA&#10;AAAAAAAAAAAAAAAAAAAAAADPzwAA//8AAP//AAD//wAA//8AAHl5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TkwAA//8AAP//AAD//wAA//8AAJOTAAAAAAAAAAAAAAAAAAAAAAAAAAAA&#10;AAAAAAAAAAAAAAAAAAAAAAAAAAAAAAAAAAAAAAAAAAAAAAAAAAAAAAAAAAAAAAAAAAAAAAAAAAAA&#10;AAAAAAAABgAABu0AAO3/AAD//wAA//8AAP//AAD/YAAAY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xwAAx/8AAP//AAD//wAA//8A&#10;AP9cAABcAAAAAAAAAAAAAAAAAAAAAAAAAAAAAAAAAAAAAAAAAAAAAAAAAAAAAAAAAAAAAAAAAAAA&#10;AAAAAAAAAAAAAAAAAAAAAAAAAAAAAAAAAAAAenoAAP//AAD//wAA//8AAP//AADPz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CpAAAA/wAAAP8AAAD/AAAA/wAAAP8A&#10;AAD/AAAA/wAAAP8AAAD/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9MAAP//AAD//wAA//8AAP//AABTUwAAAAAAAAAAAAAA&#10;AAAAAAAAAAAAAAAAAAAAAAAAAAAAAAAAAAAAAAAAAAAAAAAAAAAAAAAAAAAAAAAAAAAAAAAAAAAA&#10;AAAAAAAAAAAAAAAAAAAAAE4AAE7/AAD//wAA//8AAP//AAD/9wAA9w4AAA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gAAIj/AAD/&#10;/wAA//8AAP//AAD/mgAAmgAAAAAAAAAAAAAAAAAAAAAAAAAAAAAAAAAAAAAAAAAAAAAAAAAAAAAA&#10;AAAAAAAAAAAAAAAAAAAAAAAAAAAAAAAAAAAAAAAAAAAAAAAAACUlAAD//wAA//8AAP//AAD//wAA&#10;//8AACQ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P8AAAD/AAAA&#10;/wAAAP8AAAD/AAAA/wAAAP8AAAD/AAAA/wAAAMY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RUAAP//AAD//wAA//8AAP//AAD//wAAFRUA&#10;AAAAAAAAAAAAAAAAAAAAAAAAAAAAAAAAAAAAAAAAAAAAAAAAAAAAAAAAAAAAAAAAAAAAAAAAAAAA&#10;AAAAAAAAAAAAAAAAAAAAAAAAAAAAAAAAAACqAACq/wAA//8AAP//AAD//wAA/6kAAK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KAABK/wAA//8AAP//AAD//wAA/9kAANkAAAAAAAAAAAAAAAAAAAAAAAAAAAAAAAAAAAAAAAAA&#10;AAAAAAAAAAAAAAAAAAAAAAAAAAAAAAAAAAAAAAAAAAAAAAAAAAAAAAAAAAAAAAAAAAAAz88AAP//&#10;AAD//wAA//8AAP//AAB5e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xgAAANQA&#10;AAA4AAAAOAAAALkAAABFAAAAKwAAACsAAAArAAAARQAAALk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NTAAD//wAA//8AAP//AAD/&#10;/wAA09MAAAAAAAAAAAAAAAAAAAAAAAAAAAAAAAAAAAAAAAAAAAAAAAAAAAAAAAAAAAAAAAAAAAAA&#10;AAAAAAAAAAAAAAAAAAAAAAAAAAAAAAAAAAAAAAAAAAAPAAAP9wAA9/8AAP//AAD//wAA//8AAP9O&#10;AAB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wAAD/0AAP3/AAD//wAA//8AAP//AAD/GAAAGAAAAAAAAAAAAAAAAAAAAAAA&#10;AAAAAAAAAAAAAAAAAAAAAAAAAAAAAAAAAAAAAAAAAAAAAAAAAAAAAAAAAAAAAAAAAAAAAAAAAAAA&#10;AAAAAHp6AAD//wAA//8AAP//AAD//wAAz8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NcAAAA3AAAAAAAAAAAAAAB/AAAAfwAAAAAAAAAAAAAAAAAAAAAAAABy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TkwAA//8A&#10;AP//AAD//wAA//8AAJOTAAAAAAAAAAAAAAAAAAAAAAAAAAAAAAAAAAAAAAAAAAAAAAAAAAAAAAAA&#10;AAAAAAAAAAAAAAAAAAAAAAAAAAAAAAAAAAAAAAAAAAAAAAAAAAAAAAAAYQAAYf8AAP//AAD//wAA&#10;//8AAP/tAADtBgAAB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NAADN/wAA//8AAP//AAD//wAA/1UAAFUAAAAAAAAA&#10;AAAAAAAAAAAAAAAAAAAAAAAAAAAAAAAAAAAAAAAAAAAAAAAAAAAAAAAAAAAAAAAAAAAAAAAAAAAA&#10;AAAAAAAAAAAAAAAAAAAlJQAA//8AAP//AAD//wAA//8AAP//AAAkJ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JAAAAGgAAAAAAAAAAAAAANwAAANcAAAAaAAAAAAAAAAAAAAAAAAAAGgAA&#10;AI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09MAAP//AAD//wAA//8AAP//AABTUwAAAAAAAAAAAAAAAAAAAAAAAAAAAAAAAAAAAAAAAAAA&#10;AAAAAAAAAAAAAAAAAAAAAAAAAAAAAAAAAAAAAAAAAAAAAAAAAAAAAAAAAAAAAAAAAAAAALwAALz/&#10;AAD//wAA//8AAP//AAD/lwAAl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wAAj/8AAP//AAD//wAA//8AAP+U&#10;AACUAAAAAAAAAAAAAAAAAAAAAAAAAAAAAAAAAAAAAAAAAAAAAAAAAAAAAAAAAAAAAAAAAAAAAAAA&#10;AAAAAAAAAAAAAAAAAAAAAAAAAAAAAAAAAAAAAM/PAAD//wAA//8AAP//AAD//wAAeX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uQAAADcAAAAAAAAAAAAAAAAAAACqAAAAqgAAAAAAAAAA&#10;AAAAAAAAADcAAADX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RUAAP//AAD//wAA//8AAP//AAD//wAAFRUAAAAAAAAAAAAAAAAAAAAAAAAAAAAA&#10;AAAAAAAAAAAAAAAAAAAAAAAAAAAAAAAAAAAAAAAAAAAAAAAAAAAAAAAAAAAAAAAAAAAAAAAAAAAA&#10;ABsAABv+AAD+/wAA//8AAP//AAD//wAA/zsAAD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AAAFD/AAD//wAA&#10;//8AAP//AAD//gAA/gAAAAAAAAAAAAAAAAAAAAAAAAAAAAAAAAAAAAAAAAAAAAAAAAAAAAAAAAAA&#10;AAAAAAAAAAAAAAAAAAAAAAAAAAAAAAAAAAAAAAAAAAAAAAAAAAB6egAA//8AAP//AAD//wAA//8A&#10;AM/P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1AAAAJwAAAAAAAAANwAA&#10;APEAAACpAAAAVQAAAGIAAADx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NTAAD//wAA//8AAP//AAD//wAA09MAAAAAAAAAAAAAAAAAAAAA&#10;AAAAAAAAAAAAAAAAAAAAAAAAAAAAAAAAAAAAAAAAAAAAAAAAAAAAAAAAAAAAAAAAAAAAAAAAAAAA&#10;AAAAAAAAAAAAAABzAABz/wAA//8AAP//AAD//wAA/98AAN8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U&#10;AAAU/wAA//8AAP//AAD//wAA//8AAP8pAAApAAAAAAAAAAAAAAAAAAAAAAAAAAAAAAAAAAAAAAAA&#10;AAAAAAAAAAAAAAAAAAAAAAAAAAAAAAAAAAAAAAAAAAAAAAAAAAAAAAAAAAAAAAAAJSUAAP//AAD/&#10;/wAA//8AAP//AAD//wAAJC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P8AAADk&#10;AAAAGgAAAAAAAACqAAAA/wAAAP8AAAD/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TkwAA//8AAP//AAD//wAA//8AAJOTAAAAAAAA&#10;AAAAAAAAAAAAAAAAAAAAAAAAAAAAAAAAAAAAAAAAAAAAAAAAAAAAAAAAAAAAAAAAAAAAAAAAAAAA&#10;AAAAAAAAAAAAAAAAAAAAAAABAAAB8AAA8P8AAP//AAD//wAA//8AAP+EAAC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0AAM3/AAD//wAA//8AAP//AAD/hAAAhAAAAAAAAAAAAAAAAAAAAAAAAAAA&#10;AAAAAAAAAAAAAAAAAAAAAAAAAAAAAAAAAAAAAAAAAAAAAAAAAAAAAAAAAAAAAAAAAAAAAAAAAAAA&#10;AAAAAADPzwAA//8AAP//AAD//wAA//8AAHl5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BVAAAAOAAAAAAAAAAAAAAADQAAAJwAAAD/AAAA/wAAAKk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09MAAP//AAD//wAA//8AAP//&#10;AABTUwAAAAAAAAAAAAAAAAAAAAAAAAAAAAAAAAAAAAAAAAAAAAAAAAAAAAAAAAAAAAAAAAAAAAAA&#10;AAAAAAAAAAAAAAAAAAAAAAAAAAAAAAAAAAAAPAAAPP8AAP//AAD//wAA//8AAP//AAD/KQAAK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zAABz/wAA//8AAP//AAD//wAA/98AAN8BAAABAAAAAAAA&#10;AAAAAAAAAAAAAAAAAAAAAAAAAAAAAAAAAAAAAAAAAAAAAAAAAAAAAAAAAAAAAAAAAAAAAAAAAAAA&#10;AAAAAAAAAAAAAAAAAAAAenoAAP//AAD//wAA//8AAP//AADPz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jwA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RUAAP//AAD//wAA&#10;//8AAP//AAD//wAAFRUAAAAAAAAAAAAAAAAAAAAAAAAAAAAAAAAAAAAAAAAAAAAAAAAAAAAAAAAA&#10;AAAAAAAAAAAAAAAAAAAAAAAAAAAAAAAAAAAAAAAAAAAAAAAAAKsAAKv/AAD//wAA//8AAP//AAD/&#10;ywAAy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wAAG/4AAP7/AAD//wAA//8AAP//AAD/&#10;OwAAOwAAAAAAAAAAAAAAAAAAAAAAAAAAAAAAAAAAAAAAAAAAAAAAAAAAAAAAAAAAAAAAAAAAAAAA&#10;AAAAAAAAAAAAAAAAAAAAAAAAAAAAAAAAACUlAAD//wAA//8AAP//AAD//wAA//8AACQ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N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NT&#10;AAD//wAA//8AAP//AAD//wAA09MAAAAAAAAAAAAAAAAAAAAAAAAAAAAAAAAAAAAAAAAAAAAAAAAA&#10;AAAAAAAAAAAAAAAAAAAAAAAAAAAAAAAAAAAAAAAAAAAAAAAAAAAAAAAAAB8AAB/9AAD9/wAA//8A&#10;AP//AAD//wAA/10AAF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8AAC8/wAA//8A&#10;AP//AAD//wAA/5cAAJcAAAAAAAAAAAAAAAAAAAAAAAAAAAAAAAAAAAAAAAAAAAAAAAAAAAAAAAAA&#10;AAAAAAAAAAAAAAAAAAAAAAAAAAAAAAAAAAAAAAAAAAAAAAAAAAAAz88AAP//AAD//wAA//8AAP//&#10;AAB5e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C3AAAA1AAAANQAAADUAAAA1AAAANQA&#10;AADUAAAA4QAAAP8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TkwAA//8AAP//AAD//wAA//8AAJOTAAAAAAAAAAAAAAAAAAAAAAAAAAAAAAAAAAAA&#10;AAAAAAAAAAAAAAAAAAAAAAAAAAAAAAAAAAAAAAAAAAAAAAAAAAAAAAAAAAAAAAAAAAAAAACKAACK&#10;/wAA//8AAP//AAD//wAA/+cAAOcHAAA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QAAYf8AAP//AAD//wAA//8AAP/tAADtBgAABgAAAAAAAAAAAAAAAAAAAAAAAAAAAAAAAAAAAAAA&#10;AAAAAAAAAAAAAAAAAAAAAAAAAAAAAAAAAAAAAAAAAAAAAAAAAAAAAAAAAAAAAAAAAHp6AAD//wAA&#10;//8AAP//AAD//wAAz8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8AAAD/AAAA/wAAAP8AAAD/AAAA&#10;/wAAAP8AAAD/AAAA/wAAAP8AAAD/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9MAAP//AAD//wAA//8AAP//AABTUwAAAAAAAAAAAAAAAAAAAAAA&#10;AAAAAAAAAAAAAAAAAAAAAAAAAAAAAAAAAAAAAAAAAAAAAAAAAAAAAAAAAAAAAAAAAAAAAAAAAAAA&#10;AAALAAAL7wAA7/8AAP//AAD//wAA//8AAP9+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8AAA/3AAD3/wAA//8AAP//AAD//wAA/04AAE4AAAAAAAAAAAAAAAAAAAAAAAAA&#10;AAAAAAAAAAAAAAAAAAAAAAAAAAAAAAAAAAAAAAAAAAAAAAAAAAAAAAAAAAAAAAAAAAAAAAAAAAAA&#10;AAAlJQAA//8AAP//AAD//wAA//8AAP//AAAkJ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DGAAAA8QAAALcA&#10;AACqAAAAqgAAAKoAAACqAAAAqgAAAKoAAACqAAAA8Q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RUAAP//AAD//wAA//8AAP//AAD//wAAFRUAAAAAAAAA&#10;AAAAAAAAAAAAAAAAAAAAAAAAAAAAAAAAAAAAAAAAAAAAAAAAAAAAAAAAAAAAAAAAAAAAAAAAAAAA&#10;AAAAAAAAAAAAAAAAaQAAaf8AAP//AAD//wAA//8AAP/5AAD5Fw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qv8AAP//AAD//wAA//8AAP+pAACpAAAAAAAAAAAA&#10;AAAAAAAAAAAAAAAAAAAAAAAAAAAAAAAAAAAAAAAAAAAAAAAAAAAAAAAAAAAAAAAAAAAAAAAAAAAA&#10;AAAAAAAAAAAAAAAAAAAAAM/PAAD//wAA//8AAP//AAD//wAAeX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wAAADcAAAAAAAAAAAAAAAAAAAAAAAAAAAAAAAAAAAAAAAAAAAAAADcAAADX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NTAAD//wAA//8AAP//AAD//wAA09MA&#10;AAAAAAAAAAAAAAAAAAAAAAAAAAAAAAAAAAAAAAAAAAAAAAAAAAAAAAAAAAAAAAAAAAAAAAAAAAAA&#10;AAAAAAAAAAAAAAAAAAAAAAAAAgAAAtcAANf/AAD//wAA//8AAP//AAD/nw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4AAE7/AAD//wAA//8AAP//AAD/9wAA&#10;9w4AAA4AAAAAAAAAAAAAAAAAAAAAAAAAAAAAAAAAAAAAAAAAAAAAAAAAAAAAAAAAAAAAAAAAAAAA&#10;AAAAAAAAAAAAAAAAAAAAAAAAAAAAAAAAAAB6egAA//8AAP//AAD//wAA//8AAM/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KwAAAAaAAAAAAAAAAAAAAAAAAAAAAAAAAAAAAAAAAAAAAAAAAAAAAANAAAAjw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TkwAA//8AAP//AAD/&#10;/wAA//8AAJOTAAAAAAAAAAAAAAAAAAAAAAAAAAAAAAAAAAAAAAAAAAAAAAAAAAAAAAAAAAAAAAAA&#10;AAAAAAAAAAAAAAAAAAAAAAAAAAAAAAAAAAAAAEcAAEf/AAD//wAA//8AAP//AAD//wAA/zAAAD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GAAAG7QAA7f8AAP//&#10;AAD//wAA//8AAP9gAABgAAAAAAAAAAAAAAAAAAAAAAAAAAAAAAAAAAAAAAAAAAAAAAAAAAAAAAAA&#10;AAAAAAAAAAAAAAAAAAAAAAAAAAAAAAAAAAAAAAAAAAAAAAAAJSUAAP//AAD//wAA//8AAP//AAD/&#10;/wAAJC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NwAAAAAAAAAAAAAAAAAAAAAAAAAAAAAAAAAAAAAAAAAA&#10;AAAADQAAADo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09MA&#10;AP//AAD//wAA//8AAP//AABTUwAAAAAAAAAAAAAAAAAAAAAAAAAAAAAAAAAAAAAAAAAAAAAAAAAA&#10;AAAAAAAAAAAAAAAAAAAAAAAAAAAAAAAAAAAAAAAAAAAAAAAAAAC3AAC3/wAA//8AAP//AAD//wAA&#10;/8EAAM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gAAJj/AAD//wAA//8AAP//AAD/uwAAuwAAAAAAAAAAAAAAAAAAAAAAAAAAAAAAAAAAAAAAAAAA&#10;AAAAAAAAAAAAAAAAAAAAAAAAAAAAAAAAAAAAAAAAAAAAAAAAAAAAAAAAAAAAAAAAAADPzwAA//8A&#10;AP//AAD//wAA//8AAHl5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I8AAAANAAAAAAAAAAAAAAAAAAAAAAAA&#10;AAAAAAAAAAAAAAAAADcAAADX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RUAAP//AAD//wAA//8AAP//AAD//wAAFRUAAAAAAAAAAAAAAAAAAAAAAAAAAAAAAAAAAAAA&#10;AAAAAAAAAAAAAAAAAAAAAAAAAAAAAAAAAAAAAAAAAAAAAAAAAAAAAAAAAAAoAAAo/wAA//8AAP//&#10;AAD//wAA//8AAP9RAAB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8AAA8/wAA//8AAP//AAD//wAA//4AAP4aAAAaAAAAAAAAAAAAAAAAAAAAAAAA&#10;AAAAAAAAAAAAAAAAAAAAAAAAAAAAAAAAAAAAAAAAAAAAAAAAAAAAAAAAAAAAAAAAAAAAAAAAAAAA&#10;AAAAenoAAP//AAD//wAA//8AAP//AADPz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HAAAAxgAAAKoAAACq&#10;AAAAqgAAAKoAAACqAAAAqgAAAKoAAADh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NTAAD//wAA//8AAP//AAD//wAA09MAAAAAAAAAAAAAAAAAAAAAAAAAAAAA&#10;AAAAAAAAAAAAAAAAAAAAAAAAAAAAAAAAAAAAAAAAAAAAAAAAAAAAAAAAAAAAAAAAAAAAAAAAlQAA&#10;lf8AAP//AAD//wAA//8AAP/fAADfAw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uAAAOD/AAD//wAA//8AAP//AAD/cgAAcgAAAAAAAAAA&#10;AAAAAAAAAAAAAAAAAAAAAAAAAAAAAAAAAAAAAAAAAAAAAAAAAAAAAAAAAAAAAAAAAAAAAAAAAAAA&#10;AAAAAAAAAAAAAAAAACUlAAD//wAA//8AAP//AAD//wAA//8AACQ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wAA&#10;AP8AAAD/AAAA/wAAAP8AAAD/AAAA/wAAAP8AAAD/AAAA/w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TkwAA//8AAP//AAD//wAA//8AAJOTAAAAAAAAAAAAAAAA&#10;AAAAAAAAAAAAAAAAAAAAAAAAAAAAAAAAAAAAAAAAAAAAAAAAAAAAAAAAAAAAAAAAAAAAAAAAAAAA&#10;AAAAEQAAEfUAAPX/AAD//wAA//8AAP//AAD/cwAAc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FAACF/wAA//8AAP//AAD//wAA/84A&#10;AM4AAAAAAAAAAAAAAAAAAAAAAAAAAAAAAAAAAAAAAAAAAAAAAAAAAAAAAAAAAAAAAAAAAAAAAAAA&#10;AAAAAAAAAAAAAAAAAAAAAAAAAAAAAAAAAAAAz88AAP//AAD//wAA//8AAP//AAB5e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P8AAADxAAAA1AAAANQAAADUAAAA1AAAANQAAADUAAAA4QAAAP8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09MAAP//AAD//wAA//8AAP//AABTUwAA&#10;AAAAAAAAAAAAAAAAAAAAAAAAAAAAAAAAAAAAAAAAAAAAAAAAAAAAAAAAAAAAAAAAAAAAAAAAAAAA&#10;AAAAAAAAAAAAAAAAAHQAAHT/AAD//wAA//8AAP//AAD/9AAA9BAAAB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gAAKv8AAP//AAD/&#10;/wAA//8AAP//AAD/KQAAKQAAAAAAAAAAAAAAAAAAAAAAAAAAAAAAAAAAAAAAAAAAAAAAAAAAAAAA&#10;AAAAAAAAAAAAAAAAAAAAAAAAAAAAAAAAAAAAAAAAAAAAAAAAAHp6AAD//wAA//8AAP//AAD//wAA&#10;zs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B/AAAAAAAAAAAAAAAAAAAAAAAAAAAAAAAAAAAAAAAAAAAAAAA3AAAA&#10;1w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RUAAP//AAD//wAA//8AAP//&#10;AAD//wAAFRUAAAAAAAAAAAAAAAAAAAAAAAAAAAAAAAAAAAAAAAAAAAAAAAAAAAAAAAAAAAAAAAAA&#10;AAAAAAAAAAAAAAAAAAAAAAAAAAQAAATgAADg/wAA//8AAP//AAD//wAA/5QAAJ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OAADO/wAA//8AAP//AAD//wAA/4QAAIQAAAAAAAAAAAAAAAAAAAAAAAAAAAAAAAAAAAAAAAAA&#10;AAAAAAAAAAAAAAAAAAAAAAAAAAAAAAAAAAAAAAAAAAAAAAAAAAAAAAAAAAAAAAAlJQAA//8AAP//&#10;AAD//wAA//8AAP//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CsAAAAGgAAAAAAAAAAAAAAAAAAAAAAAAAAAAAAAAAAAAAA&#10;AAAAAAAADQAAAI8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NTAAD//wAA&#10;//8AAP//AAD//wAA09MAAAAAAAAAAAAAAAAAAAAAAAAAAAAAAAAAAAAAAAAAAAAAAAAAAAAAAAAA&#10;AAAAAAAAAAAAAAAAAAAAAAAAAAAAAAAAAAAAAABSAABS/wAA//8AAP//AAD//wAA//8AAP8n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wAAc/8AAP//AAD//wAA//8AAP/fAADfAQAAAQAAAAAAAAAAAAAAAAAAAAAA&#10;AAAAAAAAAAAAAAAAAAAAAAAAAAAAAAAAAAAAAAAAAAAAAAAAAAAAAAAAAAAAAAAAAAAAAAAAAAAA&#10;AAAAAODgAAD//wAA//8AAP//AAD//wAAZG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gAAAD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TkwAA//8AAP//AAD//wAA//8AAJOTAAAAAAAAAAAAAAAAAAAAAAAAAAAAAAAAAAAAAAAAAAAA&#10;AAAAAAAAAAAAAAAAAAAAAAAAAAAAAAAAAAAAAAAAAAAAAAAAAAAAwgAAwv8AAP//AAD//wAA//8A&#10;AP+2AAC2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sAABv+AAD+/wAA//8AAP//AAD//wAA/zsAADsAAAAAAAAA&#10;AAAAAAAAAAAAAAAAAAAAAAAAAAAAAAAAAAAAAAAAAAAAAAAAAAAAAAAAAAAAAAAAAAAAAAAAAAAA&#10;AAAAAAAAAAAAAAAAAACDgwAA//8AAP//AAD//wAA//8AAK+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BxAAAAAAAAAAAA&#10;AAAAAAAAAAAAAAAAAAAAAAAAAAAAAAAAAAAaAAAAyQ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8/MAAP//AAD//wAA//8AAP//AABTUwAAAAAAAAAAAAAAAAAAAAAAAAAAAAAA&#10;AAAAAAAAAAAAAAAAAAAAAAAAAAAAAAAAAAAAAAAAAAAAAAAAAAAAAAAAAAAAMQAAMf8AAP//AAD/&#10;/wAA//8AAP//AAD/RgAAR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AAAvP8AAP//AAD//wAA//8AAP+X&#10;AACXAAAAAAAAAAAAAAAAAAAAAAAAAAAAAAAAAAAAAAAAAAAAAAAAAAAAAAAAAAAAAAAAAAAAAAAA&#10;AAAAAAAAAAAAAAAAAAAAAAAAAAAAAAAAODgAAP//AAD//wAA//8AAP//AAD09AAABw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BHAAAA&#10;fwAAAJwAAABVAAAAVQAAAFUAAABVAAAAVQAAAFUAAABiAAAA1A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SUAAP//AAD//wAA//8AAP//AAD//wAAFRUAAAAAAAAAAAAAAAAA&#10;AAAAAAAAAAAAAAAAAAAAAAAAAAAAAAAAAAAAAAAAAAAAAAAAAAAAAAAAAAAAAAAAAAAAAAAAAKAA&#10;AKD/AAD//wAA//8AAP//AAD/1gAA1g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EAAGH/AAD//wAA&#10;//8AAP//AAD/7QAA7QYAAAYAAAAAAAAAAAAAAAAAAAAAAAAAAAAAAAAAAAAAAAAAAAAAAAAAAAAA&#10;AAAAAAAAAAAAAAAAAAAAAAAAAAAAAAAAAAAAAAAAAAAAAAMDAADr6wAA//8AAP//AAD//wAA//8A&#10;AEZ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xgAAAP8AAAD/AAAA/wAAAP8AAAD/AAAA/wAAAP8AAAD/AAAA/wAAAP8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p6AAD//wAA//8AAP//AAD//wAAzs4AAAAAAAAA&#10;AAAAAAAAAAAAAAAAAAAAAAAAAAAAAAAAAAAAAAAAAAAAAAAAAAAAAAAAAAAAAAAAAAAAAAAAAAAA&#10;AAAAABcAABf5AAD5/wAA//8AAP//AAD//wAA/2gAAG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P&#10;AAAP9wAA9/8AAP//AAD//wAA//8AAP9OAABOAAAAAAAAAAAAAAAAAAAAAAAAAAAAAAAAAAAAAAAA&#10;AAAAAAAAAAAAAAAAAAAAAAAAAAAAAAAAAAAAAAAAAAAAAAAAAAAAAAAAAAAAAAAAoaEAAP//AAD/&#10;/wAA//8AAP//AACRk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oAAAD/AAAA/wAAAP8AAAD/AAAA/wAAAP8AAAD/AAAA/wAAAP8AAAD/&#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PzwAA//8AAP//AAD//wAA//8A&#10;AHl5AAAAAAAAAAAAAAAAAAAAAAAAAAAAAAAAAAAAAAAAAAAAAAAAAAAAAAAAAAAAAAAAAAAAAAAA&#10;AAAAAAAAAAAAAAAAAAB/AAB//wAA//8AAP//AAD//wAA/+4AAO4LAAA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oAAKr/AAD//wAA//8AAP//AAD/qQAAqQAAAAAAAAAAAAAAAAAAAAAAAAAA&#10;AAAAAAAAAAAAAAAAAAAAAAAAAAAAAAAAAAAAAAAAAAAAAAAAAAAAAAAAAAAAAAAAAAAAAAAAAAAA&#10;AFZWAAD//wAA//8AAP//AAD//wAA3d0AAAE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1AAAABoAAAAAAAAAAAAAAAAAAAAAAAAAAAAA&#10;AAAAAAAAAAAAYg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lJQAA//8AAP//AAD/&#10;/wAA//8AAP//AAAkJAAAAAAAAAAAAAAAAAAAAAAAAAAAAAAAAAAAAAAAAAAAAAAAAAAAAAAAAAAA&#10;AAAAAAAAAAAAAAAAAAAAAAAAAAAHAAAH6AAA6P8AAP//AAD//wAA//8AAP+JAAC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OAABO/wAA//8AAP//AAD//wAA//cAAPcOAAAOAAAAAAAA&#10;AAAAAAAAAAAAAAAAAAAAAAAAAAAAAAAAAAAAAAAAAAAAAAAAAAAAAAAAAAAAAAAAAAAAAAAAAAAA&#10;AAAAAAAAAAAAAAAQEAAA/PwAAP//AAD//wAA//8AAP//AAAoK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IIAAAANAAAAAAAAAAAAAAAA&#10;AAAAAAAAAAAAAAAAAAAAAAAAABoAAAC5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noA&#10;AP//AAD//wAA//8AAP//AADPzwAAAAAAAAAAAAAAAAAAAAAAAAAAAAAAAAAAAAAAAAAAAAAAAAAA&#10;AAAAAAAAAAAAAAAAAAAAAAAAAAAAAAAAAAAAAAAAXgAAXv8AAP//AAD//wAA//8AAP/8AAD8HgAA&#10;H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gAABu0AAO3/AAD//wAA//8AAP//AAD/&#10;YAAAYAAAAAAAAAAAAAAAAAAAAAAAAAAAAAAAAAAAAAAAAAAAAAAAAAAAAAAAAAAAAAAAAAAAAAAA&#10;AAAAAAAAAAAAAAAAAAAAAAAAAAAAAAAAAL+/AAD//wAA//8AAP//AAD//wAAc3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AAADG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PAAD//wAA//8AAP//AAD//wAAeXkAAAAAAAAAAAAAAAAAAAAAAAAAAAAAAAAAAAAA&#10;AAAAAAAAAAAAAAAAAAAAAAAAAAAAAAAAAAAAAAAAAAAAAAAAAQAAAd0AAN3/AAD//wAA//8AAP//&#10;AAD/qg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YAACY/wAA//8A&#10;AP//AAD//wAA/7sAALsAAAAAAAAAAAAAAAAAAAAAAAAAAAAAAAAAAAAAAAAAAAAAAAAAAAAAAAAA&#10;AAAAAAAAAAAAAAAAAAAAAAAAAAAAAAAAAAAAAAAAAAAAAAB0dAAA//8AAP//AAD//wAA//8AAL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xg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UlAAD//wAA//8AAP//AAD//wAA//8AACQkAAAAAAAAAAAAAAAAAAAAAAAA&#10;AAAAAAAAAAAAAAAAAAAAAAAAAAAAAAAAAAAAAAAAAAAAAAAAAAAAAAAAAAAAAEUAAEX/AAD//wAA&#10;//8AAP//AAD//wAA/zsAAD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AAAPP8AAP//AAD//wAA//8AAP/+AAD+GgAAGgAAAAAAAAAAAAAAAAAAAAAAAAAAAAAAAAAAAAAA&#10;AAAAAAAAAAAAAAAAAAAAAAAAAAAAAAAAAAAAAAAAAAAAAAAAAAAAAAAAAAAAKSkAAP//AAD//wAA&#10;//8AAP//AAD7+wAADw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uQAAADcAAAAAAAAAAAAAAAAAAAAAAAAAAAAAAAAAAAAAAAAAAAAAAA0AAACP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6egAA//8AAP//AAD//wAA//8AAM/PAAAAAAAAAAAAAAAA&#10;AAAAAAAAAAAAAAAAAAAAAAAAAAAAAAAAAAAAAAAAAAAAAAAAAAAAAAAAAAAAAAAAAAAAAAAAAAC/&#10;AAC//wAA//8AAP//AAD//wAA/8oAAMo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AAALgAADg/wAA//8AAP//AAD//wAA/3IAAHIAAAAAAAAAAAAAAAAAAAAAAAAA&#10;AAAAAAAAAAAAAAAAAAAAAAAAAAAAAAAAAAAAAAAAAAAAAAAAAAAAAAAAAAAAAAAAAAAAAAAAAAEB&#10;AADe3gAA//8AAP//AAD//wAA//8AAFV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BVAAAAAAAAAAAAAAAAAAAAAAAAAAAAAAAAAAAAAAAAAAAA&#10;AAAaAAAAyQ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88AAP//AAD//wAA//8AAP//AAB5eQAA&#10;AAAAAAAAAAAAAAAAAAAAAAAAAAAAAAAAAAAAAAAAAAAAAAAAAAAAAAAAAAAAAAAAAAAAAAAAAAAA&#10;AAAAAAA6AAA6/wAA//8AAP//AAD//wAA//8AAP9PAAB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QAAhf8AAP//AAD//wAA//8AAP/2AAD2AQAAAQAAAAAA&#10;AAAAAAAAAAAAAAAAAAAAAAAAAAAAAAAAAAAAAAAAAAAAAAAAAAAAAAAAAAAAAAAAAAAAAAAAAAAA&#10;AAAAAAAAAAAAAAAAkpIAAP//AAD//wAA//8AAP//AACgo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BHAAAAjAAAAKkAAABVAAAAVQAAAFUAAABVAAAA&#10;VQAAAFUAAABiAAAAtw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SUAAP//AAD//wAA//8AAP//&#10;AAD//wAAJCQAAAAAAAAAAAAAAAAAAAAAAAAAAAAAAAAAAAAAAAAAAAAAAAAAAAAAAAAAAAAAAAAA&#10;AAAAAAAAAAAAAAAAAAAAtAAAtP8AAP//AAD//wAA//8AAP/TAADTAg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oAACr/AAD//wAA//8AAP//AAD//wAA&#10;/0AAAEAAAAAAAAAAAAAAAAAAAAAAAAAAAAAAAAAAAAAAAAAAAAAAAAAAAAAAAAAAAAAAAAAAAAAA&#10;AAAAAAAAAAAAAAAAAAAAAAAAAAAAAEdHAAD//wAA//8AAP//AAD//wAA6uoAAAI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D/AAAA/wAAAP8A&#10;AAD/AAAA/wAAAP8AAAD/AAAA/wAAAP8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p6AAD//wAA&#10;//8AAP//AAD//wAAz88AAAAAAAAAAAAAAAAAAAAAAAAAAAAAAAAAAAAAAAAAAAAAAAAAAAAAAAAA&#10;AAAAAAAAAAAAAAAAAAAAAAAAAAAAMAAAMP8AAP//AAD//wAA//8AAP//AAD/WgAAW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gAAyv8AAP//&#10;AAD//wAA//8AAP+0AAC0AAAAAAAAAAAAAAAAAAAAAAAAAAAAAAAAAAAAAAAAAAAAAAAAAAAAAAAA&#10;AAAAAAAAAAAAAAAAAAAAAAAAAAAAAAAAAAAAAAAAAAAICAAA9fUAAP//AAD//wAA//8AAP//AAA3&#10;N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oAAAD/AAAA&#10;/wAAAP8AAAD/AAAA/wAAAP8AAAD/AAAA/wAAAP8AAAD/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PzwAA//8AAP//AAD//wAA//8AAHl5AAAAAAAAAAAAAAAAAAAAAAAAAAAAAAAAAAAAAAAAAAAA&#10;AAAAAAAAAAAAAAAAAAAAAAAAAAAAAAAAAAAAAAAAAKkAAKn/AAD//wAA//8AAP//AAD/3QAA3QQ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gAAFj/AAD//wAA//8AAP//AAD//wAA/yoAACoAAAAAAAAAAAAAAAAAAAAAAAAAAAAAAAAAAAAA&#10;AAAAAAAAAAAAAAAAAAAAAAAAAAAAAAAAAAAAAAAAAAAAAAAAAAAAAAAAAAAAALCwAAD//wAA//8A&#10;AP//AAD//wAAgo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1AAAABoAAAAAAAAAAAAAAAAAAAAAAAAAAAAAAAAAAAAAAAAAYg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lJQAA//8AAP//AAD//wAA//8AAP//AAAkJAAAAAAAAAAAAAAAAAAAAAAAAAAAAAAA&#10;AAAAAAAAAAAAAAAAAAAAAAAAAAAAAAAAAAAAAAAAAAAAAAAAACYAACb+AAD+/wAA//8AAP//AAD/&#10;/wAA/2UAAG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E4AAA4P8AAP//AAD//wAA//8AAP+dAACdAAAAAAAAAAAAAAAAAAAAAAAA&#10;AAAAAAAAAAAAAAAAAAAAAAAAAAAAAAAAAAAAAAAAAAAAAAAAAAAAAAAAAAAAAAAAAAAAAAAAAABl&#10;ZQAA//8AAP//AAD//wAA//8AAM7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IIAAAANAAAAAAAAAAAAAAAAAAAAAAAAAAAAAAAAAAAAAAAAABoAAAC5&#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noAAP//AAD//wAA//8AAP//AADPzwAAAAAAAAAAAAAAAAAAAAAA&#10;AAAAAAAAAAAAAAAAAAAAAAAAAAAAAAAAAAAAAAAAAAAAAAAAAAAAAAAAAAAAAACeAACe/wAA//8A&#10;AP//AAD//wAA/+QAAOQHAAA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8AAG//AAD//wAA//8AAP//AAD/+QAA+RkAABkAAAAA&#10;AAAAAAAAAAAAAAAAAAAAAAAAAAAAAAAAAAAAAAAAAAAAAAAAAAAAAAAAAAAAAAAAAAAAAAAAAAAA&#10;AAAAAAAAAAAAGxsAAP//AAD//wAA//8AAP//AAD//wAAGh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PAAD//wAA//8AAP//AAD//wAAeXkAAAAAAAAA&#10;AAAAAAAAAAAAAAAAAAAAAAAAAAAAAAAAAAAAAAAAAAAAAAAAAAAAAAAAAAAAAAAAAAAAAAAeAAAe&#10;+wAA+/8AAP//AAD//wAA//8AAP9wAAB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MAAAM7wAA7/8AAP//AAD//wAA//8A&#10;AP+GAACGAAAAAAAAAAAAAAAAAAAAAAAAAAAAAAAAAAAAAAAAAAAAAAAAAAAAAAAAAAAAAAAAAAAA&#10;AAAAAAAAAAAAAAAAAAAAAAAAAAAAAADOzgAA//8AAP//AAD//wAA//8AAGR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AAAAjAAAAKoAAACq&#10;AAAAcQ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UlAAD//wAA//8AAP//AAD//wAA//8A&#10;ACQkAAAAAAAAAAAAAAAAAAAAAAAAAAAAAAAAAAAAAAAAAAAAAAAAAAAAAAAAAAAAAAAAAAAAAAAA&#10;AAAAAAAAkwAAk/8AAP//AAD//wAA//8AAP/rAADrCwAA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YAAIb/AAD/&#10;/wAA//8AAP//AAD/7wAA7wwAAAwAAAAAAAAAAAAAAAAAAAAAAAAAAAAAAAAAAAAAAAAAAAAAAAAA&#10;AAAAAAAAAAAAAAAAAAAAAAAAAAAAAAAAAAAAAAAAAAAAg4MAAP//AAD//wAA//8AAP//AACvr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CpAAAA/wAA&#10;AP8AAAD/AAAA/wAAAP8AAADxAAAAfw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6egAA//8AAP//AAD/&#10;/wAA//8AAM/PAAAAAAAAAAAAAAAAAAAAAAAAAAAAAAAAAAAAAAAAAAAAAAAAAAAAAAAAAAAAAAAA&#10;AAAAAAAAAAAAAAAAFwAAF/cAAPf/AAD//wAA//8AAP//AAD/ewAAe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ZAAAZ+gAA+v8AAP//AAD//wAA//8AAP9uAABuAAAAAAAAAAAAAAAAAAAAAAAAAAAAAAAAAAAA&#10;AAAAAAAAAAAAAAAAAAAAAAAAAAAAAAAAAAAAAAAAAAAAAAAAAAAAAAAAADg4AAD//wAA//8AAP//&#10;AAD//wAA9PQAAAc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wAAAP8AAAD/AAAA4QAAANQAAADUAAAA/wAAAP8AAAC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88A&#10;AP//AAD//wAA//8AAP//AAB5eQAAAAAAAAAAAAAAAAAAAAAAAAAAAAAAAAAAAAAAAAAAAAAAAAAA&#10;AAAAAAAAAAAAAAAAAAAAAAAAAAAAAIcAAIf/AAD//wAA//8AAP//AAD/8gAA8hAAAB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4AAJ7/AAD//wAA//8AAP//AAD/3wAA3wQAAAQAAAAAAAAAAAAAAAAA&#10;AAAAAAAAAAAAAAAAAAAAAAAAAAAAAAAAAAAAAAAAAAAAAAAAAAAAAAAAAAAAAAAAAAAAAAADAwAA&#10;6+sAAP//AAD//wAA//8AAP//AABGR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wAAANQAAABVAAAAAAAAAAAAAAAAAAAAAAAAAAAAAAAqAAAA5AAAAF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SUAAP//AAD//wAA//8AAP//AAD//wAAJCQAAAAAAAAAAAAAAAAAAAAAAAAAAAAAAAAAAAAA&#10;AAAAAAAAAAAAAAAAAAAAAAAAAAAAAAAAAAAAABEAABHyAADy/wAA//8AAP//AAD//wAA/4cAAI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rAAAr/wAA//8AAP//AAD//wAA//8AAP9XAABXAAAA&#10;AAAAAAAAAAAAAAAAAAAAAAAAAAAAAAAAAAAAAAAAAAAAAAAAAAAAAAAAAAAAAAAAAAAAAAAAAAAA&#10;AAAAAAAAAAAAAKGhAAD//wAA//8AAP//AAD//wAAkZ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xgAAAMYAAAANAAAAAAAAAAAAAAAAAAAAAAAAAAAAAAAAAAAAAAAAAFUA&#10;AADG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p6AAD//wAA//8AAP//AAD//wAAz88AAAAAAAAAAAAAAAAAAAAAAAAAAAAA&#10;AAAAAAAAAAAAAAAAAAAAAAAAAAAAAAAAAAAAAAAAAAAAAAAAAAB8AAB8/wAA//8AAP//AAD//wAA&#10;//cAAPcWAAA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UAALX/AAD//wAA//8AAP//&#10;AAD/zAAAzAEAAAEAAAAAAAAAAAAAAAAAAAAAAAAAAAAAAAAAAAAAAAAAAAAAAAAAAAAAAAAAAAAA&#10;AAAAAAAAAAAAAAAAAAAAAAAAAABWVgAA//8AAP//AAD//wAA//8AAN3dAAAB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NcAAAA3AAAAAAAAAAAAAAAAAAAAAAAAAAAAAAAAAAAA&#10;AAAAAAAAAAAaAAAAyQ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PzwAA//8AAP//AAD//wAA//8AAHl5AAAAAAAAAAAAAAAA&#10;AAAAAAAAAAAAAAAAAAAAAAAAAAAAAAAAAAAAAAAAAAAAAAAAAAAAAAAAAAAMAAAM7AAA7P8AAP//&#10;AAD//wAA//8AAP+SAAC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BAABB/wAA&#10;//8AAP//AAD//wAA//8AAP9AAABAAAAAAAAAAAAAAAAAAAAAAAAAAAAAAAAAAAAAAAAAAAAAAAAA&#10;AAAAAAAAAAAAAAAAAAAAAAAAAAAAAAAAAAAAAAAAEBAAAPz8AAD//wAA//8AAP//AAD//wAAKC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JAAAAGgAAAAAAAAAAAAAAAAAAAAAA&#10;AAAAAAAAAAAAAAAAAAAAAAAANwAAAN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JQAA//8AAP//AAD//wAA//8AAP//AAAkJAAA&#10;AAAAAAAAAAAAAAAAAAAAAAAAAAAAAAAAAAAAAAAAAAAAAAAAAAAAAAAAAAAAAAAAAAAAAAAAcQAA&#10;cf8AAP//AAD//wAA//8AAP/7AAD7HQAAH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cwAAMz/AAD//wAA//8AAP//AAD/tAAAtAAAAAAAAAAAAAAAAAAAAAAAAAAAAAAAAAAA&#10;AAAAAAAAAAAAAAAAAAAAAAAAAAAAAAAAAAAAAAAAAAAAAAAAAAAAAAAAAAC/vwAA//8AAP//AAD/&#10;/wAA//8AAHN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uQAAADcAAAAAAAAA&#10;AAAAAAAAAAAAAAAAAAAAAAAAAAAAAAAAAAAAAKoAAADG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noAAP//AAD//wAA//8AAP//&#10;AADPzwAAAAAAAAAAAAAAAAAAAAAAAAAAAAAAAAAAAAAAAAAAAAAAAAAAAAAAAAAAAAAAAAAAAAAA&#10;AAAABwAAB+UAAOX/AAD//wAA//8AAP//AAD/nQAAn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YAABY/wAA//8AAP//AAD//wAA//8AAP8qAAAqAAAAAAAAAAAAAAAA&#10;AAAAAAAAAAAAAAAAAAAAAAAAAAAAAAAAAAAAAAAAAAAAAAAAAAAAAAAAAAAAAAAAAAAAAAAAdHQA&#10;AP//AAD//wAA//8AAP//AAC+v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GAAAADQAAAAAAAAAAAAAAAAAAAAAAAAAAAAAAHQAAAKkAAAD/AAAA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PAAD//wAA&#10;//8AAP//AAD//wAAeXkAAAAAAAAAAAAAAAAAAAAAAAAAAAAAAAAAAAAAAAAAAAAAAAAAAAAAAAAA&#10;AAAAAAAAAAAAAAAAAGYAAGb/AAD//wAA//8AAP//AAD//QAA/SUAAC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BOAAAOD/AAD//wAA//8AAP//AAD/nQAAnQAA&#10;AAAAAAAAAAAAAAAAAAAAAAAAAAAAAAAAAAAAAAAAAAAAAAAAAAAAAAAAAAAAAAAAAAAAAAAAAAAA&#10;AAAAAAAAACkpAAD//wAA//8AAP//AAD//wAA+/sAAA8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PEAAAC3AAAAYgAAAFUAAACcAAAA1AAAAP8AAAD/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Ul&#10;AAD//wAA//8AAP//AAD//wAA//8AACQkAAAAAAAAAAAAAAAAAAAAAAAAAAAAAAAAAAAAAAAAAAAA&#10;AAAAAAAAAAAAAAAAAAAAAAAAAAQAAATdAADd/wAA//8AAP//AAD//wAA/6gAAK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Bv/wAA//8AAP//AAD/&#10;/wAA//kAAPkZAAAZAAAAAAAAAAAAAAAAAAAAAAAAAAAAAAAAAAAAAAAAAAAAAAAAAAAAAAAAAAAA&#10;AAAAAAAAAAAAAAAAAAAAAAABAQAA3t4AAP//AAD//wAA//8AAP//AABV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oAAADUAAAA/wAAAP8AAAD/AAAA/wAAAP8AAAD/AAAA8QAA&#10;AD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6egAA//8AAP//AAD//wAA//8AAM/PAAAAAAAAAAAAAAAAAAAAAAAAAAAAAAAAAAAA&#10;AAAAAAAAAAAAAAAAAAAAAAAAAAAAAAAAAAAAAABbAABb/wAA//8AAP//AAD//wAA//8AAP8uAAA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AAADO8A&#10;AO//AAD//wAA//8AAP//AAD/hgAAhgAAAAAAAAAAAAAAAAAAAAAAAAAAAAAAAAAAAAAAAAAAAAAA&#10;AAAAAAAAAAAAAAAAAAAAAAAAAAAAAAAAAAAAAAAAAJKSAAD//wAA//8AAP//AAD//wAAoK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IAAADhAAAA/wAAAP8AAADh&#10;AAAAfw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88AAP//AAD//wAA//8AAP//AAB5eQAAAAAAAAAAAAAAAAAAAAAA&#10;AAAAAAAAAAAAAAAAAAAAAAAAAAAAAAAAAAAAAAAAAAAAAAACAAAC1AAA1P8AAP//AAD//wAA//8A&#10;AP+zAAC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GAACG/wAA//8AAP//AAD//wAA/+8AAO8MAAAMAAAAAAAAAAAAAAAAAAAAAAAAAAAA&#10;AAAAAAAAAAAAAAAAAAAAAAAAAAAAAAAAAAAAAAAAAAAAAAAAAAAAAABHRwAA//8AAP//AAD//wAA&#10;//8AAOrqAAAC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SUAAP//AAD//wAA//8AAP//AAD//wAAJCQAAAAAAAAA&#10;AAAAAAAAAAAAAAAAAAAAAAAAAAAAAAAAAAAAAAAAAAAAAAAAAAAAAAAAAAAAUAAAUP8AAP//AAD/&#10;/wAA//8AAP//AAD/OQAAO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QAAGfoAAPr/AAD//wAA//8AAP//AAD/bgAAbgAAAAAAAAAAAAAA&#10;AAAAAAAAAAAAAAAAAAAAAAAAAAAAAAAAAAAAAAAAAAAAAAAAAAAAAAAAAAAAAAAAAAAACAgAAPX1&#10;AAD//wAA//8AAP//AAD//wAANz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Q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p6AAD//wAA//8AAP//AAD//wAAz88A&#10;AAAAAAAAAAAAAAAAAAAAAAAAAAAAAAAAAAAAAAAAAAAAAAAAAAAAAAAAAAAAAAAAAAAAAQAAAcoA&#10;AMr/AAD//wAA//8AAP//AAD/vgAAv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eAACe/wAA//8AAP//AAD//wAA/98AAN8E&#10;AAAEAAAAAAAAAAAAAAAAAAAAAAAAAAAAAAAAAAAAAAAAAAAAAAAAAAAAAAAAAAAAAAAAAAAAAAAA&#10;AAAAAAAAAACwsAAA//8AAP//AAD//wAA//8AAIK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NcA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DAAD//wAA//8AAP//AAD/&#10;/wAA//8AAHl5AAAAAAAAAAAAAAAAAAAAAAAAAAAAAAAAAAAAAAAAAAAAAAAAAAAAAAAAAAAAAAAA&#10;AAAAADwAADz/AAD//wAA//8AAP//AAD//wAA/0QAAE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wAAK/8AAP//AAD//wAA&#10;//8AAP//AAD/VwAAVwAAAAAAAAAAAAAAAAAAAAAAAAAAAAAAAAAAAAAAAAAAAAAAAAAAAAAAAAAA&#10;AAAAAAAAAAAAAAAAAAAAAAAAZWUAAP//AAD//wAA//8AAP//AAD//wAAAg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8QAAAKoAAACq&#10;AAAAqgAAAKoAAACqAAAAqgAAAKoAAACqAAAAqgAAAKoAAACqAAAAqgAAAKoAAACqAAAAqgAAAKoA&#10;AA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nZwAA//8A&#10;AP//AAD//wAA//8AAP//AAAkJAAAAAAAAAAAAAAAAAAAAAAAAAAAAAAAAAAAAAAAAAAAAAAAAAAA&#10;AAAAAAAAAAAAAAAAAACrAACr/wAA//8AAP//AAD//wAA/9wAANwB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10;AAC1/wAA//8AAP//AAD//wAA//sAAPsCAAACAAAAAAAAAAAAAAAAAAAAAAAAAAAAAAAAAAAAAAAA&#10;AAAAAAAAAAAAAAAAAAAAAAAAAAAAAAAAAAAAABsbAAD//wAA//8AAP//AAD//wAA//8AAF1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OEAAACqAAAAqgAAAKoAAACqAAAAqgAAAKoAAACqAAAAqgAAAKoAAACqAAAAqgAAAPEAAAD/AAAA&#10;/wAAAP8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S&#10;EgAA7OwAAP//AAD//wAA//8AAP//AADGxgAAAAAAAAAAAAAAAAAAAAAAAAAAAAAAAAAAAAAAAAAA&#10;AAAAAAAAAAAAAAAAAAAAAAAAAAAfAAAf/QAA/f8AAP//AAD//wAA//8AAP9dAAB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QAAQf8AAP//AAD//wAA//8AAP//AAD/YQAAYQAAAAAAAAAAAAAAAAAAAAAAAAAA&#10;AAAAAAAAAAAAAAAAAAAAAAAAAAAAAAAAAAAAAAAAAAAAAAAAAAAAAAAAxMQAAP//AAD//wAA//8A&#10;AP//AADj4wAACQ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NcAAAA3AAAAAAAAAAAAAAAAAAAAAAAAAAAAAAAAAAAAAAAAAAAAAAAAAAAADQAAAMYA&#10;AAD/AAAA/wAAAPEAAAB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ZUAAP//AAD//wAA//8AAP//AAD//wAAOzsAAAAAAAAAAAAAAAAAAAAAAAAAAAAA&#10;AAAAAAAAAAAAAAAAAAAAAAAAAAAAAAAAAAAAAAAAigAAiv8AAP//AAD//wAA//8AAP/nAADnBwAA&#10;B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HJAADJ/wAA//8AAP//AAD//wAA/+gAAOgOAAAOAAAAAAAA&#10;AAAAAAAAAAAAAAAAAAAAAAAAAAAAAAAAAAAAAAAAAAAAAAAAAAAAAAAAAAAAAAAAAAAAAEJCAAD/&#10;/wAA//8AAP//AAD//wAA//8AAHl5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JAAAAGgAAAAAAAAAAAAAAAAAAAAAAAAAAAAAAAAAAAAAAAAAAAAAA&#10;KgAAANQAAAD/AAAA/wAAANQAAAA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y8AAP39AAD//wAA//8AAP//AAD//wAAo6MAAAAAAAAAAAAAAAAAAAAA&#10;AAAAAAAAAAAAAAAAAAAAAAAAAAAAAAAAAAAAAAAAAAAAAAAACwAAC+8AAO//AAD//wAA//8AAP//&#10;AAD/fgAAf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gAAOv8AAP//AAD//wAA//8AAP//AAD/&#10;iQAAiQAAAAAAAAAAAAAAAAAAAAAAAAAAAAAAAAAAAAAAAAAAAAAAAAAAAAAAAAAAAAAAAAAAAAAA&#10;AAAAAAAAAAAAs7MAAP//AAD//wAA//8AAP//AADy8gAAFh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QAAAPEAAAD/AAAA/wAAAMY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EAAMLCAAD//wAA//8AAP//AAD//wAA8/MAABkZAAAAAAAA&#10;AAAAAAAAAAAAAAAAAAAAAAAAAAAAAAAAAAAAAAAAAAAAAAAAAAAAAAAAAAAAAGkAAGn/AAD//wAA&#10;//8AAP//AAD/+QAA+RcAAB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lAACl/wAA//8A&#10;AP//AAD//wAA//oAAPolAAAlAAAAAAAAAAAAAAAAAAAAAAAAAAAAAAAAAAAAAAAAAAAAAAAAAAAA&#10;AAAAAAAAAAAAAAAAAAAAAAAAACkpAAD8/AAA//8AAP//AAD//wAA//8AAJaW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D/AAAA/wAAA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hYAAD//wAA//8AAP//AAD//wAA//8AAHV1&#10;AAAAAAAAAAAAAAAAAAAAAAAAAAAAAAAAAAAAAAAAAAAAAAAAAAAAAAAAAAAAAAAAAAAAAAIAAALX&#10;AADX/wAA//8AAP//AAD//wAA/58AAJ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AAAHPUAAPX/AAD//wAA//8AAP//AAD/sgAAsgAAAAAAAAAAAAAAAAAAAAAAAAAAAAAAAAAAAAAA&#10;AAAAAAAAAAAAAAAAAAAAAAAAAAAAAAAAAAAAAAAAAAAAl5cAAP//AAD//wAA//8AAP//AAD8/AAA&#10;KS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nAAAAP8AAAD/AAAA8QAAAG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wMAADk5AAA//8AAP//AAD//wAA&#10;//8AANnZAAAGBgAAAAAAAAAAAAAAAAAAAAAAAAAAAAAAAAAAAAAAAAAAAAAAAAAAAAAAAAAAAAAA&#10;AAAAAABHAABH/wAA//8AAP//AAD//wAA//8AAP8wAAAw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9AAB9/wAA//8AAP//AAD//wAA//8AAP9HAABHAAAAAAAAAAAAAAAAAAAA&#10;AAAAAAAAAAAAAAAAAAAAAAAAAAAAAAAAAAAAAAAAAAAAAAAAAAAAAAAAABcXAADz8wAA//8AAP//&#10;AAD//wAA//8AALK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1AAAAP8AAAD/AAAA1AAAAC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FhQAA//8AAP//&#10;AAD//wAA//8AAP//AABISAAAAAAAAAAAAAAAAAAAAAAAAAAAAAAAAAAAAAAAAAAAAAAAAAAAAAAA&#10;AAAAAAAAAAAAAAAAAAAAtwAAt/8AAP//AAD//wAA//8AAP/BAAD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QAACeAAAOD/AAD//wAA//8AAP//AAD/1gAA1gUAAAUA&#10;AAAAAAAAAAAAAAAAAAAAAAAAAAAAAAAAAAAAAAAAAAAAAAAAAAAAAAAAAAAAAAAAAAAAAAAAAAAA&#10;enoAAP//AAD//wAA//8AAP//AAD//wAAQU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P8AAAD/AAAAxg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kJAAA&#10;+fkAAP//AAD//wAA//8AAP//AACysgAAAAAAAAAAAAAAAAAAAAAAAAAAAAAAAAAAAAAAAAAAAAAA&#10;AAAAAAAAAAAAAAAAAAAAAAAAAAAAKAAAKP8AAP//AAD//wAA//8AAP//AAD/UQAAU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UAABU/wAA//8AAP//AAD//wAA&#10;//8AAP9uAABuAAAAAAAAAAAAAAAAAAAAAAAAAAAAAAAAAAAAAAAAAAAAAAAAAAAAAAAAAAAAAAAA&#10;AAAAAAAAAAAAAAoKAADj4wAA//8AAP//AAD//wAA//8AAM7OAAAC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iAAAA8QAAAP8AAAD/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s7MAAP//AAD//wAA//8AAP//AAD5+QAAIyMAAAAAAAAAAAAAAAAAAAAAAAAAAAAAAAAA&#10;AAAAAAAAAAAAAAAAAAAAAAAAAAAAAAAAAAAAAAAAAJUAAJX/AAD//wAA//8AAP//AAD/3wAA3wMA&#10;AA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cAAAMD/&#10;AAD//wAA//8AAP//AAD/7wAA7xUAABUAAAAAAAAAAAAAAAAAAAAAAAAAAAAAAAAAAAAAAAAAAAAA&#10;AAAAAAAAAAAAAAAAAAAAAAAAAAAAAAAAXl4AAP//AAD//wAA//8AAP//AAD//wAAXV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CcAAAA/wAAAP8AAADxAAAAYgAA&#10;AAAAAAAAAAAAAAAAAAAAAAAAAAAAAAAAAAAAAAAAAAAAAAAAABoAAAC5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koAAP//AAD//wAA//8AAP//AAD//wAAhYUAAAAAAAAAAAAAAAAAAAAAAAAA&#10;AAAAAAAAAAAAAAAAAAAAAAAAAAAAAAAAAAAAAAAAAAAAAAAAABEAABH1AAD1/wAA//8AAP//AAD/&#10;/wAA/3MAAH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AAAw/QAA/f8AAP//AAD//wAA//8AAP+XAACXAAAAAAAAAAAAAAAAAAAAAAAAAAAAAAAA&#10;AAAAAAAAAAAAAAAAAAAAAAAAAAAAAAAAAAAAAAAAAAAAAAICAADOzgAA//8AAP//AAD//wAA//8A&#10;AOPjAAAJC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P8AAADx&#10;AAAANwAAAAAAAAAAAAAAAAAAAAAAAAAAAAAAAAAAAAAAAAAAAAAAAAAAAAAAAAAaAAAAyQ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wcAANraAAD//wAA//8AAP//AAD//wAA4+MAAAsLAAAAAAAAAAAA&#10;AAAAAAAAAAAAAAAAAAAAAAAAAAAAAAAAAAAAAAAAAAAAAAAAAAAAAAAAAAAAAAB0AAB0/wAA//8A&#10;AP//AAD//wAA//QAAPQQAA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gAAJj/AAD//wAA//8AAP//AAD//QAA/S8AAC8AAAAAAAAAAAAA&#10;AAAAAAAAAAAAAAAAAAAAAAAAAAAAAAAAAAAAAAAAAAAAAAAAAAAAAAAAAAAAAAAAQkIAAP//AAD/&#10;/wAA//8AAP//AAD//wAAeX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wAA&#10;AP8AAADUAAAAOAAAACsAAAArAAAAKwAAACsAAAArAAAAKwAAACsAAAArAAAAKwAAACsAAAArAAAA&#10;jA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Z2AAD//wAA//8AAP//AAD//wAA//8AAFdXAAAA&#10;AAAAAAAAAAAAAAAAAAAAAAAAAAAAAAAAAAAAAAAAAAAAAAAAAAAAAAAAAAAAAAAAAAAAAAAEAAAE&#10;4AAA4P8AAP//AAD//wAA//8AAP+UAAC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VAAAV8AAA8P8AAP//AAD//wAA//8AAP+/AAC/&#10;AQAAAQAAAAAAAAAAAAAAAAAAAAAAAAAAAAAAAAAAAAAAAAAAAAAAAAAAAAAAAAAAAAAAAAAAAAAA&#10;AAAAAACzswAA//8AAP//AAD//wAA//8AAPLyAAAWF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P8AAAD/AAAA/wAAAP8AAAD/AAAA/wAAAP8AAAD/AAAA/wAAAP8AAAD/AAAA/wAAAP8A&#10;AAD/AAAA/wAAAP8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z8wAA//8AAP//AAD//wAA//8A&#10;AMDAAAABAQAAAAAAAAAAAAAAAAAAAAAAAAAAAAAAAAAAAAAAAAAAAAAAAAAAAAAAAAAAAAAAAAAA&#10;AAAAAAAAUgAAUv8AAP//AAD//wAA//8AAP//AAD/JwAAJ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8AAG//AAD//wAA//8A&#10;AP//AAD//wAA/1MAAFMAAAAAAAAAAAAAAAAAAAAAAAAAAAAAAAAAAAAAAAAAAAAAAAAAAAAAAAAA&#10;AAAAAAAAAAAAAAAAAAAAKSkAAPz8AAD//wAA//8AAP//AAD//wAAlp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CqAAAAAAAAAAAAAAAAAAAAAAAAAAAAAAAAAAAAAAAAAAAAAAAAAAAA&#10;AAAAAAAAAAAAAAAAAAAAAAAAAABi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kpAAA//8AAP//AAD/&#10;/wAA//8AAP39AAAuLgAAAAAAAAAAAAAAAAAAAAAAAAAAAAAAAAAAAAAAAAAAAAAAAAAAAAAAAAAA&#10;AAAAAAAAAAAAAAAAAAAAAMIAAML/AAD//wAA//8AAP//AAD/tgAAt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FAAAF&#10;1wAA1/8AAP//AAD//wAA//8AAP/gAADgCQAACQAAAAAAAAAAAAAAAAAAAAAAAAAAAAAAAAAAAAAA&#10;AAAAAAAAAAAAAAAAAAAAAAAAAAAAAAAAAAAAAACXlwAA//8AAP//AAD//wAA//8AAPz8AAApK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VQAAAAAAAAAAAAAAAAAAAAAAAAAAAAAAAAAAAAAA&#10;AAAAAAAAAAAAAAAAAAAAAAAAAAAAAAAAAAAAAAAAGgAAAM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WgAA//8A&#10;AP//AAD//wAA//8AAP//AACUlAAAAAAAAAAAAAAAAAAAAAAAAAAAAAAAAAAAAAAAAAAAAAAAAAAA&#10;AAAAAAAAAAAAAAAAAAAAAAAAAAAAADEAADH/AAD//wAA//8AAP//AAD//wAA/0YAAE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cAAEf/AAD//wAA//8AAP//AAD//wAA/3wAAHwAAAAAAAAAAAAAAAAAAAAAAAAA&#10;AAAAAAAAAAAAAAAAAAAAAAAAAAAAAAAAAAAAAAAAAAAAAAAAAAAAFxcAAPPzAAD//wAA//8AAP//&#10;AAD//wAAsr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QAAABoAAAAAAAAAAAAAAAAAAAAAAAAA&#10;AAAAAAAAAAAAAAAAAAAAAAAAAAAAAAAAAAAAAAAAAAAAAAAAAAAAAA0AAACP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NwAA//8AAP//AAD//wAA//8AAP//AADs7AAAEhIAAAAAAAAAAAAAAAAAAAAAAAAAAAAAAAAAAAAA&#10;AAAAAAAAAAAAAAAAAAAAAAAAAAAAAAAAAAAAAAAAAACgAACg/wAA//8AAP//AAD//wAA/9YAANY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swAAs/8AAP//AAD//wAA//8AAP/1AAD1HAAAHAAAAAAA&#10;AAAAAAAAAAAAAAAAAAAAAAAAAAAAAAAAAAAAAAAAAAAAAAAAAAAAAAAAAAAAAAAAAAAAAAB6egAA&#10;//8AAP//AAD//wAA//8AAP//AABwc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I8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KSgAA9fUAAP//AAD//wAA//8AAP//AAD//wAAZmYAAAAAAAAAAAAAAAAAAAAAAAAAAAAA&#10;AAAAAAAAAAAAAAAAAAAAAAAAAAAAAAAAAAAAAAAAAAAAAAAAAAAXAAAX+QAA+f8AAP//AAD//wAA&#10;//8AAP9oAABo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UAACX6AAD6/wAA//8AAP//AAD//wAA&#10;/6QAAKQAAAAAAAAAAAAAAAAAAAAAAAAAAAAAAAAAAAAAAAAAAAAAAAAAAAAAAAAAAAAAAAAAAAAA&#10;AAAAAAAACgoAAOPjAAD//wAA//8AAP//AAD//wAA//8AAHR0AAAC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YAAA/PwAAP//AAD//wAA//8AAP//AAD//wAAzMwAAAMDAAAAAAAAAAAAAAAA&#10;AAAAAAAAAAAAAAAAAAAAAAAAAAAAAAAAAAAAAAAAAAAAAAAAAAAAAAAAAAAAAAAAfwAAf/8AAP//&#10;AAD//wAA//8AAP/uAADuCwAA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gAAiv8AAP//&#10;AAD//wAA//8AAP//AAD/OgAAOgAAAAAAAAAAAAAAAAAAAAAAAAAAAAAAAAAAAAAAAAAAAAAAAAAA&#10;AAAAAAAAAAAAAAAAAAAAAAAAAABeXgAA//8AAP//AAD//wAA//8AAP//AAD//wAAv78AAB4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BAAB4eAAA//8AAP//AAD//wAA//8AAP//AAD//wAA398AACEhAAAAAAAA&#10;AAAAAAAAAAAAAAAAAAAAAAAAAAAAAAAAAAAAAAAAAAAAAAAAAAAAAAAAAAAAAAAAAAAAAAAABwAA&#10;B+gAAOj/AAD//wAA//8AAP//AAD/iQAAi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4AAA7pAADp/wAA//8AAP//AAD//wAA//gAAPgJAAAJAAAAAAAAAAAAAAAAAAAAAAAAAAAAAAAA&#10;AAAAAAAAAAAAAAAAAAAAAAAAAAAAAAAAAAAAAAAAAgIAAMvLAAD//wAA//8AAP//AAD//wAA//8A&#10;AP//AADw8AAAW1sA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CAACRkQAA//8AAP//AAD//wAA//8AAP//AAD//wAAz88AABgY&#10;AAAAAAAAAAAAAAAAAAAAAAAAAAAAAAAAAAAAAAAAAAAAAAAAAAAAAAAAAAAAAAAAAAAAAAAAAAAA&#10;AAAAAAAAAF4AAF7/AAD//wAA//8AAP//AAD//AAA/B4AAB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gAAYv8AAP//AAD//wAA//8AAP//AAD/kgAAkgAAAAAAAAAAAAAAAAAA&#10;AAAAAAAAAAAAAAAAAAAAAAAAAAAAAAAAAAAAAAAAAAAAAAAAAAAAAAAAAAAbGwAA09MAAP//AAD/&#10;/wAA//8AAP//AAD//wAA//8AAP//AACoqAAAER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HAACpqQAA//8AAP//AAD//wAA//8AAP//AAD//wAA&#10;vb0AAA4OAAAAAAAAAAAAAAAAAAAAAAAAAAAAAAAAAAAAAAAAAAAAAAAAAAAAAAAAAAAAAAAAAAAA&#10;AAAAAAAAAAAAAAAAAA4AAA7/AAD//wAA//8AAP//AAD//wAA/6oAAK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LMAADM/wAA//8AAP//AAD//wAA//8AAP9KAABK&#10;AAAAAAAAAAAAAAAAAAAAAAAAAAAAAAAAAAAAAAAAAAAAAAAAAAAAAAAAAAAAAAAAAAAAAAAAAAAA&#10;AAgIAACOjgAA//8AAP//AAD//wAA//8AAP//AAD//wAA//8AAOPjAABDQ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8PAAC+vgAA//8AAP//AAD//wAA//8AAP//&#10;AAD//wAAqKgAAAcHAAAAAAAAAAAAAAAAAAAAAAAAAAAAAAAAAAAAAAAAAAAAAAAAAAAAAAAAAAAA&#10;AAAAAAAAAAAAAAAAAAAAAAAAAAEAAAGqAACq/wAA//8AAP//AAD//wAA//8AAP87AAA7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LQAALfgAAPj/AAD//wAA//8A&#10;AP//AAD/6QAA6RcAABcAAAAAAAAAAAAAAAAAAAAAAAAAAAAAAAAAAAAAAAAAAAAAAAAAAAAAAAAA&#10;AAAAAAAAAAAAAAAAAAAAAAAAAENDAADk5AAA//8AAP//AAD//wAA//8AAP//AAD//wAA//8AAI6O&#10;AAAI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kZAADQ0AAA//8AAP//AAD//wAA&#10;//8AAP//AAD//wAAkJAAAAICAAAAAAAAAAAAAAAAAAAAAAAAAAAAAAAAAAAAAAAAAAAAAAAAAAAA&#10;AAAAAAAAAAAAAAAAAAAAAAAAAAAAAAAAAAAAAABvAABv/wAA//8AAP//AAD//wAA//8AAP/HAADH&#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uAABu&#10;/wAA//8AAP//AAD//wAA//8AAP+1AAC1AQAAAQAAAAAAAAAAAAAAAAAAAAAAAAAAAAAAAAAAAAAA&#10;AAAAAAAAAAAAAAAAAAAAAAAAAAAAAAAAAAAAAAAAAAAAEREAAKioAAD//wAA//8AAP//AAD//wAA&#10;//8AAP//AAD//wAA09MAACU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09AAD//wAA//8AAP//&#10;AAD//wAA//8AAP//AAD//wAAdnYAAAEBAAAAAAAAAAAAAAAAAAAAAAAAAAAAAAAAAAAAAAAAAAAA&#10;AAAAAAAAAAAAAAAAAAAAAAAAAAAAAAAAAAAAAAAAAAAAAAA6AAA6+wAA+/8AAP//AAD//wAA//8A&#10;AP/1AAD1KwAAK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bYAALb/AAD//wAA//8AAP//AAD//wAA/20AAG0AAAAAAAAAAAAAAAAAAAAAAAAA&#10;AAAAAAAAAAAAAAAAAAAAAAAAAAAAAAAAAAAAAAAAAAAAAAAAAAAAAAAAAAAAAAABAQAAW1sAAPDw&#10;AAD//wAA//8AAP//AAD//wAA//8AAP//AADq6gAAND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AwAAJCQAAD9/QAA&#10;//8AAP//AAD//wAA//8AAP//AAD8/AAAXl4AAAAAAAAAAAAAAAAAAAAAAAAAAAAAAAAAAAAAAAAA&#10;AAAAAAAAAAAAAAAAAAAAAAAAAAAAAAAAAAAAAAAAAAAAAAAAAAAAAAAWAAAW5AAA5P8AAP//AAD/&#10;/wAA//8AAP//AAD/WwAAW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XAAAX6QAA6f8AAP//AAD//wAA//8AAP/4AAD4LQAALQAAAAAA&#10;AAAAAAAAAAAAAAAAAAAAAAAAAAAAAAAAAAAAAAAAAAAAAAAAAAAAAAAAAAAAAAAAAAAAAAAAAAAA&#10;AAAAAAAAAAAeHgAAv78AAP//AAD//wAA//8AAP//AAD//wAA//8AAPPzAABFR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koAAOHh&#10;AAD//wAA//8AAP//AAD//wAA//8AAP//AAD19QAASUkAAAAAAAAAAAAAAAAAAAAAAAAAAAAAAAAA&#10;AAAAAAAAAAAAAAAAAAAAAAAAAAAAAAAAAAAAAAAAAAAAAAAAAAAAAAAAAAAAAAADAAADvAAAvP8A&#10;AP//AAD//wAA//8AAP//AAD/lgAAl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oAAEr/AAD//wAA//8AAP//AAD//wAA&#10;/9MAANMJAAAJAAAAAAAAAAAAAAAAAAAAAAAAAAAAAAAAAAAAAAAAAAAAAAAAAAAAAAAAAAAAAAAA&#10;AAAAAAAAAAAAAAAAAAAAAAAAAAAAAAICAAB0dAAA+fkAAP//AAD//wAA//8AAP//AAD//wAA+voA&#10;AFh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FgAA&#10;p6cAAP//AAD//wAA//8AAP//AAD//wAA//8AAP//AADr6wAANjYAAAAAAAAAAAAAAAAAAAAAAAAA&#10;AAAAAAAAAAAAAAAAAAAAAAAAAAAAAAAAAAAAAAAAAAAAAAAAAAAAAAAAAAAAAAAAAAAAAAAAAAAA&#10;gwAAg/8AAP//AAD//wAA//8AAP//AAD/ygAAygc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wAAk/8AAP//&#10;AAD//wAA//8AAP//AAD/kgAAkgAAAAAAAAAAAAAAAAAAAAAAAAAAAAAAAAAAAAAAAAAAAAAAAAAA&#10;AAAAAAAAAAAAAAAAAAAAAAAAAAAAAAAAAAAAAAAAAAAAAAAAAAAAADc3AAD//wAA//8AAP//AAD/&#10;/wAA//8AAP//AAD+/gAAbW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HBwAANraAACnpwAAdHQAAEFBAAAPD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ABhYQAA7u4AAP//AAD//wAA//8AAP//AAD//wAA//8AAP//AADQ0AAAJSUAAAAAAAAAAAAAAAAA&#10;AAAAAAAAAAAAAAAAAAAAAAAAAAAAAAAAAAAAAAAAAAAAAAAAAAAAAAAAAAAAAAAAAAAAAAAAAAAA&#10;AAAAAAAASgAASv8AAP//AAD//wAA//8AAP//AAD/7QAA7R8AAB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kAAAnTAADT/wAA//8AAP//AAD//wAA//8AAP9KAABKAAAAAAAAAAAAAAAAAAAAAAAAAAAAAAAA&#10;AAAAAAAAAAAAAAAAAAAAAAAAAAAAAAAAAAAAAAAAAAAAAAAAAAAAAAAAAAAAAAAAAAAAAAAAGhoA&#10;ANLSAAD//wAA//8AAP//AAD//wAA//8AAP//AACEhAAAAQ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EAACEhAABQUAAAfn4AAK2tAADb2wAA+fkA&#10;AOnpAADQ0AAAtrYAAJ2dAACDgwAAaWkAAFBQAAA2NgAAHR0AAAUF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E5OAAD//wAA//8AAP//AAD//wAA//8AANraAACn&#10;pwAAdHQAAEFBAAAPD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QkAAC9vQAA//8AAP//AAD//wAA//8AAP//AAD//wAA//8AAPf3AAB2dgAABQUAAAAAAAAA&#10;AAAAAAAAAAAAAAAAAAAAAAAAAAAAAAAAAAAAAAAAAAAAAAAAAAAAAAAAAAAAAAAAAAAAAAAAAAAA&#10;AAAAAAAAAAAAAAAAIAAAIO4AAO7/AAD//wAA//8AAP//AAD//gAA/kkAAE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QAALfgAAPj/AAD//wAA//8AAP//AAD/6QAA6RcAABcAAAAAAAAAAAAA&#10;AAAAAAAAAAAAAAAAAAAAAAAAAAAAAAAAAAAAAAAAAAAAAAAAAAAAAAAAAAAAAAAAAAAAAAAAAAAA&#10;AAAAAAAAAAAAAAAQEAAAwsIAAP//AAD//wAA//8AAP//AAD//wAA//8AAJubAAAE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MDAAAODgAAGdnAACVlQAAxMQAAPLyAAD//wAA//8AAP//AAD/&#10;/wAA//8AAP//AAD//wAA//8AAP//AAD//wAA//8AAP//AAD//wAA//8AAP//AAD+/gAA6ekAANDQ&#10;AAC2tgAAnZ0AAIODAABpaQAAUFAAADY2AAAdHQAABQU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CBgQAA//8AAP//AAD//wAA//8A&#10;AP//AAD//wAA//8AAP//AAD//wAA//8AANraAACnpwAAdHQAAEFBAAAPDwAAAAAAAAAAAAAAAAAA&#10;AAAAAAAAAAAAAAAAAAAAAAAAAAAAAAAAAAAAAAUFAAAdHQAANjYAAFBQAABpaQAAg4MAAJ2dAAC2&#10;tgAA0NAAAOnpAAD+/gAA//8AAP//AAD//wAA//8AAP//AAD//wAA//8AAP//AAD//wAA/f0AANra&#10;AACnpwAAdHQAAEFBAAAPD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QUAAHh4AAD39wAA//8AAP//AAD//wAA//8AAP//AAD//wAA//8AALy8AAAjIwAAAAAA&#10;AAAAAAAAAAAAAAAAAAAAAAAAAAAAAAAAAAAAAAAAAAAAAAAAAAAAAAAAAAAAAAAAAAAAAAAAAAAA&#10;AAAAAAAAAAAAAAAAAAAAAAAABwAAB8sAAMv/AAD//wAA//8AAP//AAD//wAA/4IAAI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uAABu/wAA//8AAP//AAD//wAA//8AAP+1AAC1&#10;AQAAAQAAAAAAAAAAAAAAAAAAAAAAAAAAAAAAAAAAAAAAAAAAAAAAAAAAAAAAAAAAAAAAAAAAAAAA&#10;AAAAAAAAAAAAAAAAAAAAAAAAAAAAAAAAAAkJAACvrwAA//8AAP//AAD//wAA//8AAP//AAD//wAA&#10;r68AAAk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PDwAAQUEAAHR0AACn&#10;pwAA2toAAP39AAD//wAA//8AAP//AAD//wAA//8AAP//AAD//wAA//8AAP//AAD//wAA//8AAP//&#10;AAD//wAA//8AAP//AAD//wAA//8AAP//AAD//wAA//8AAP//AAD//wAA//8AAP//AAD//wAA//8A&#10;AP//AAD//wAA//8AAP//AwD8/w8A8P8cAOP/KQDW/zYAyf9CAL3/TwCw/1wAo/9pAJb/dgCJ/4IA&#10;ff+PAHD/nABj/6kAVv+2AEn/wgA9/88AMP/cACP/6QAW//YACf9mAGvR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1lAABlzAAAzP8AAP//AAD//wAA//8AAP//AAD//wAA//8AAP//&#10;AAD//wAA//8AAP//AAD//wAA//gAAPi2AAC2aQAAaSEAACEdAAAdNgAANlAAAFBpAABpgwAAg50A&#10;AJ22AAC20AAA0OkAAOn+AAD+/wAA//8AAP//AAD//wAA//8AAP//AAD//wAA//8AAP//AAD//wAA&#10;//8AAP//AAD//wAA//8AAP//AAD//wAA//8AAP//AAD/8wAA85kAAJkzAAA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gAADjDAADD/wAA//8AAP//AAD//wAA&#10;//8AAP//AAD//wAA//8AAP//AAD//wAA//8AAP//AAD//wAA//8AAP//AAD//wAA//IAAPLEAADE&#10;lQAAlWcAAGc4AAA4GwAAG0EAAEF0AAB0pwAAp9oAANr/AAD//wAA//8AAP//AAD//wAA//8AAP//&#10;AAD//wAA//8AAP//AAD//wAA//8AAP//AAD//wAA//8AAP//AAD//wAA//8AAP//AAD//wAA//8A&#10;AP//AAD/+AAA+LUAALVoAABoHAAAH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zAAAzmQAAmfMAAPP/AAD//wAA&#10;//8AAP//AAD//wAA//8AAP//AAD//wAA//8AAP//AAD//wAA//8AAP//AAD//wAA//8AAP//AAD/&#10;/wAA//8AAP//AAD//wAA//8AAP//AAD//wAA//8AAP//AAD//wAA//8AAP//AAD//wAA//8AAP//&#10;AAD//wAA//8AAP//AAD//wAA//8AAP//AAD//wAA//8AAP/MAADMZQAAZQ0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wAABxo&#10;AABotQAAtfgAAPj/AAD//wAA//8AAP//AAD//wAA//8AAP//AAD//wAA//8AAP//AAD//wAA//8A&#10;AP//AAD//wAA//8AAP//AAD//wAA//8AAP//AAD//wAA//8AAP//AAD//wAA//8AAP//AAD//wAA&#10;//8AAP//AAD//wAA//8AAP//AAD//wAA//8AAP//AAD//wAA//8AAP//AAD//wAA//8AAP//AAD/&#10;/wAA/+cAAOebAACbTgAATgsAAA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NZQAAZcoAAMr/AAD//wAA//8AAP//AAD//wAA//8AAP//AAD//wAA//8AAP//AAD//wAA//8A&#10;AP//AAD//wAA//8AAP//AAD//wAA//8AAP//AAD//wAA//8AAP//AAD//wAA//8AAP//AAD//wAA&#10;//8AAP//AAD//wAA//8AAP//AAD//wAA//8AAP//AAD/8wAA85kAAJkzAAA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LAAALTgAATpsAAJvnAADn/wAA//8AAP//AAD//wAA//8AAP//AAD/&#10;/wAA//8AAP//AAD//wAA//8AAP//AAD//wAA//8AAP//AAD//wAA//8AAP//AAD//wAA//8AAP//&#10;AAD//wAA//8AAP//AAD//wAA//8AAP//AAD//wAA//8AAP//AAD//wAA//8AAP//AAD//wAA//4A&#10;AP7OAADOggAAgjUAADUC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AAAHGgAAGi1AAC1+AAA+P8AAP//AAD//wAA//8AAP//AAD/&#10;/wAA//8AAP//AAD//wAA//8AAP//AAD//wAA//8AAP//AAD//wAA//8AAP//AAD//wAA//8AAP//&#10;AAD//wAA//8AAP//AAD//wAA//8AAP//AAD//wAA//0AAP3IAADIZQAAZQ0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jUAADWCAACCzgAAzv4A&#10;AP7/AAD//wAA//8AAP//AAD//wAA//8AAP//AAD//wAA//8AAP//AAD//wAA//8AAP//AAD//wAA&#10;//8AAP//AAD//wAA//8AAP//AAD//wAA//8AAP/pAADpzwAAz7UAALWcAACcggAAgmkAAGlPAABP&#10;NQAANRwAABwFAAA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sAAAtOAABOmwAAm+cA&#10;AOf/AAD//wAA//8AAP//AAD//wAA//8AAP//AAD//wAA//8AAP//AAD//wAA//8AAP//AAD//wAA&#10;/+oAAOrSAADSuwAAu6QAAKSNAACNdQAAdV4AAF5HAABHMAAAMBgAABgE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MAAAMNwAAN2YAAGaVAACVwwAAw/EAAPH/AAD//wAA//8AAP//AAD//wAA//8AAP//&#10;AAD//wAA//8AAP//AAD//wAA/9oAANqmAACmcwAAc0AAAEAPAAA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CNQAANYIAAILOAADO9AAA9OkAAOnPAADPtQAAtZwAAJyCAACCaQAAaU8AAE81&#10;AAA1HAAAHAUAAA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BIAAAIE8AAE99AAB9rAAA&#10;rNoAANr0AAD02gAA2qYAAKZzAABzQAAAQA8AAA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AAAAxgAAAP8AAAD/&#10;AAAAxgAAACoAAAAAAAAAAAAAAAAAAAAAAAAAAAAAAAAAAAAAAAAAAAAAAAAAAAAAAAAAAAAAAAAA&#10;AAAAAAAAAAAAAAAAAAAqAAAAxgAAAP8AAAD/AAAAxgAAACo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8QAA&#10;AKoAAAANAAAADQAAAJwAAADxAAAANwAAAAAAAAAAAAAAAAAAAAAAAAAAAAAAAAAAAAAAAAAAAAAA&#10;AAAAAAAAAAAAAAAAAAAAAAAAAABVAAAA8QAAAKoAAAANAAAADQAAAJwAAADxAAAANw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MYAAAANAAAAAAAAAAAAAAANAAAAxgAAAOQAAAAaAAAAAAAAAAAAAAAAAAAAAAAAAAAA&#10;AAAAAAAAAAAAAAAAAAAAAAAAAAAAAAAAAAA3AAAA8QAAAMYAAAANAAAAAAAAAAAAAAANAAAAxgAA&#10;AOQ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AP8AAAB/AAAAAAAAAAAAAAAAAAAAAAAAAH8AAAD/AAAAqgAAAAAAAAAAAAAA&#10;AAAAAAAAAAAAAAAAAAAAAAAAAAAAAAAAAAAAAAAAAAAAAAAAqgAAAP8AAAB/AAAAAAAAAAAAAAAA&#10;AAAAAAAAAH8AAAD/AAAAqg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xAAAANwAAAAAAAAAAAAAAAAAAAAAAAAA3AAAA8QAAAOQA&#10;AAAaAAAAAAAAAAAAAAAAAAAAAAAAAAAAAAAAAAAAAAAAAAAAAAAAAAAANwAAAPEAAADxAAAANwAA&#10;AAAAAAAAAAAAAAAAAAAAAAA3AAAA8QAAAOQ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5AAAABoAAAAAAAAAAAAAAAAAAAAAAAAA&#10;GgAAAOQAAAD/AAAAVQAAAAAAAAAAAAAAAAAAAAAAAAAAAAAAAAAAAAAAAAAAAAAAAAAAAH8AAAD/&#10;AAAA5AAAABoAAAAAAAAAAAAAAAAAAAAAAAAAGgAAAOQAAAD/AAAAVQ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AAAA/wAAAOQAAAAaAAAAAAAAAAAA&#10;AAAAAAAAAAAAAA0AAADGAAAA/wAAAH8AAAAAAAAAAAAAAAAAAAAAAAAAAAAAAAAAAAAAAAAAAAAA&#10;AAAAAACqAAAA/wAAAOQAAAAaAAAAAAAAAAAAAAAAAAAAAAAAAA0AAADGAAAA/wAAAH8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8AAADGAAAA&#10;DQAAAAAAAAAAAAAAAAAAAAAAAAANAAAAxgAAAP8AAACqAAAAAAAAAAAAAAAAAAAAAAAAAAAAAAAA&#10;AAAAAAAAAAAAAAANAAAAxgAAAP8AAADGAAAADQAAAAAAAAAAAAAAAAAAAAAAAAANAAAAxgAAAP8A&#10;AACq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AAAAxgAAAA0AAAAAAAAAAAAAAAAAAAAAAAAADQAAAMYAAAD/AAAAqgAAAAAAAAAAAAAAAAAA&#10;AAAAAAAAAAAAAAAAAAAAAAAAAAAADQAAAMYAAAD/AAAAxgAAAA0AAAAAAAAAAAAAAAAAAAAAAAAA&#10;DQAAAMYAAAD/AAAAqgAAAAAAAAAAAAAAAAAAAAAAAAAAAAAAAAAAAP8AAAD/AAAA/wAAAP8AAAD/&#10;AAAA/wAAAP8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MYAAAANAAAAAAAAAAAAAAAAAAAAAAAAAA0AAADGAAAA/wAAAKoAAAAA&#10;AAAAAAAAAAAAAAAAAAAAAAAAAAAAAAAAAAAAAAAAAA0AAADGAAAA/wAAAMYAAAANAAAAAAAAAAAA&#10;AAAAAAAAAAAAAA0AAADGAAAA/wAAAKoAAAAAAAAAAAAAAAAAAAAAAAAAAAAAAAAAAAD/AAAA/wAA&#10;AP8AAAD/AAAA/wAAAP8AAAD/AAAA/wAAAP8AAAD/AAAA/w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DGAAAADQAAAAAAAAAAAAAAAAAAAAAAAAANAAAAxgAA&#10;AP8AAACqAAAAAAAAAAAAAAAAAAAAAAAAAAAAAAAAAAAAAAAAAAAAAAANAAAAxgAAAP8AAADGAAAA&#10;DQAAAAAAAAAAAAAAAAAAAAAAAAANAAAAxgAAAP8AAACqAAAAAAAAAAAAAAAAAAAAAAAAAAAAAAAA&#10;AAAA/wAAAP8AAAD/AAAA/wAAAP8AAAD/AAAA/wAAAP8AAAD/AAAA/wAAAP8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AAAD/AAAAxgAAAA0AAAAAAAAAAAAAAAAAAAAA&#10;AAAAGgAAAOQAAAD/AAAAfwAAAAAAAAAAAAAAAAAAAAAAAAAAAAAAAAAAAAAAAAAAAAAAAAAAAKoA&#10;AAD/AAAAxgAAAA0AAAAAAAAAAAAAAAAAAAAAAAAAGgAAAOQAAAD/AAAAfw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wAAAOQAAAAaAAAAAAAA&#10;AAAAAAAAAAAAAAAAABoAAADkAAAA/wAAAFUAAAAAAAAAAAAAAAAAAAAAAAAAAAAAAAAAAAAAAAAA&#10;AAAAAAAAAAB/AAAA/wAAAOQAAAAaAAAAAAAAAAAAAAAAAAAAAAAAABoAAADkAAAA/wAAAFUAAAAA&#10;AAAAAAAAAAAAAAAAAAAAAAAAAAAAAAAAAAAAAAAAAAAAAAAAAAAAAAAAAAAAAAAAAAAAAAAAAAAA&#10;AAAA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Dx&#10;AAAANwAAAAAAAAAAAAAAAAAAAAAAAAA3AAAA8QAAAOQAAAAaAAAAAAAAAAAAAAAAAAAAAAAAAAAA&#10;AAAAAAAAAAAAAAAAAAAAAAAANwAAAPEAAADxAAAANwAAAAAAAAAAAAAAAAAAAAAAAAA3AAAA8QAA&#10;AOQAAAAaAAAAAAAAAAAAAAAAAAAAAAAAAAAAAAAAAAAAAAAAAAAAAAAAAAAAAAAAAAAAAAAAAAAA&#10;AAAAAAAAAAAAAAAAAA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AAAA/wAAAH8AAAAAAAAAAAAAAAAAAAAAAAAAfwAAAP8AAACqAAAAAAAAAAAAAAAAAAAA&#10;AAAAAAAAAAAAAAAAAAAAAAAAAAAAAAAAAAAAAAAAAACqAAAA/wAAAH8AAAAAAAAAAAAAAAAAAAAA&#10;AAAAfwAAAP8AAACqAAAAAAAAAAAAAAAAAAAAAAAAAAAAAAAAAAAAAAAAAAAAAAAAAAAAAAAAAAAA&#10;AAAAAAAAAAAAAAAAAAAAAAAAAAAAAAA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GAAAADQAAAAAAAAAAAAAADQAAAMYAAADkAAAAGgAAAAAA&#10;AAAAAAAAAAAAAAAAAAAAAAAAAAAAAAAAAAAAAAAAAAAAAAAAAAAAAAAANwAAAPEAAADGAAAADQAA&#10;AAAAAAAAAAAADQAAAMYAAADkAAAAGg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wAAAIwAAAANAAAADQAAAMYAAADxAAAA&#10;NwAAAAAAAAAAAAAAAAAAAAAAAAANAAAAnAAAAP8AAADGAAAADQAAAAAAAAAAAAAAAAAAAAAAAABV&#10;AAAA/wAAAIwAAAANAAAADQAAAMYAAADxAAAANw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UAAAA/wAAAP8A&#10;AACpAAAAKgAAAAAAAAAAAAAAAAAAAAAAAAAAAAAAAAAAAJwAAAD/AAAAxgAAAA0AAAAAAAAAAAAA&#10;AAAAAAAAAAAAAAAAADcAAADUAAAA/wAAAP8AAACpAAAAKg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10;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&#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10;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&#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10;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&#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10;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&#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10;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&#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10;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&#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&#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&#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&#1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&#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&#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&#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10;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&#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10;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&#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10;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&#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10;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&#1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10;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&#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10;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&#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10;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&#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AP8AAAD/AAAA/wAAAP8AAAD/AAAA/wAAAP8AAAD/AAAA1AAAAH8A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P8AAAD/AAAAfwAAAAAAAAAAAAAAKgAAAMYAAAD/AAAA8QAA&#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&#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OQAAAAaAAAAAAAA&#10;AAAAAAAAAAAAAAAAAAAAAAAAAAAAAAAAAAAAAAAAAAAAAAAAAAAAAAAAAAAAAAAAAAAAAAAAAAAA&#10;AAAAAAAAAAAAAAAAAAAAAAAAAAAAAAAAAAAAAAAAAAAAAAAAAAAAAA0AAADGAAAAxg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qgAAAAAAAAAAAAAAAAAAAAAAAAAAAAAAAAAAAAAAAAAAAAAAAAAAAAAAAAAAAAAAAAAAAAAA&#10;AAAAAAAAAAAAAAAAAAAAAAAAAAAAAAAAAAAAAAAAAAAAAAAAAAAAAAAAAAAAAAAAAAB/AAAA8QAA&#10;AD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EAAAB/AAAAAAAAAAAAAAAAAAAAAAAAAAAAAAAAAAAAAAAAAAAAAAAAAAAA&#10;AAAAAAAAAAAAAAAAAAAAAAAAAAAAAAAAAAAAAAAAAAAAAAAAAAAAAAAAAAAAAAAAAAAAAAAAAABV&#10;AAAA8QAAAF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1AAAAJwAAAANAAAAAAAAAAAAAAAAAAAAAAAAAAAA&#10;AAAAAAAAAAAAAAAAAAAAAAAAAAAAAAAAAAAAAAAAAAAAAAAAAAAAAAAAAAAAAAAAAAAAAAAAAAAA&#10;AA0AAACM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CcAAAAVQAAAAAAAAAAAAAA&#10;AAAAAAAAAAAAAAAAAAAAAAAAAAAAAAAAAAAAAAAAAAAAAAAAAAAAAAAAAAAAAAAAAAAAAAAAAAAA&#10;AAAAAAAAAAAAAABVAAAAnA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">
                <v:group id="Group 75" o:spid="_x0000_s1061" style="position:absolute;left:609;top:-304;width:60446;height:79861" coordorigin="609,-304" coordsize="60445,79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">
                  <v:shape id="Text Box 1" o:spid="_x0000_s1062" type="#_x0000_t202" style="position:absolute;left:42291;width:7011;height:4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" filled="f" stroked="f" strokeweight=".5pt">
                    <v:textbox>
                      <w:txbxContent>
                        <w:p w14:paraId="25276B86" w14:textId="4E4BB485" w:rsidR="0036353B" w:rsidRPr="0012145F" w:rsidRDefault="0036353B" w:rsidP="0036353B">
                          <w:pPr>
                            <w:widowControl/>
                            <w:rPr>
                              <w:noProof/>
                              <w:sz w:val="24"/>
                            </w:rPr>
                          </w:pPr>
                          <w:r w:rsidRPr="0012145F">
                            <w:rPr>
                              <w:rFonts w:hint="eastAsia"/>
                              <w:noProof/>
                              <w:sz w:val="24"/>
                            </w:rPr>
                            <w:t>(</w:t>
                          </w:r>
                          <w:r>
                            <w:rPr>
                              <w:rFonts w:hint="eastAsia"/>
                              <w:noProof/>
                              <w:sz w:val="24"/>
                            </w:rPr>
                            <w:t>E</w:t>
                          </w:r>
                          <w:r w:rsidRPr="0012145F">
                            <w:rPr>
                              <w:rFonts w:hint="eastAsia"/>
                              <w:noProof/>
                              <w:sz w:val="24"/>
                            </w:rPr>
                            <w:t>)</w:t>
                          </w:r>
                        </w:p>
                      </w:txbxContent>
                    </v:textbox>
                  </v:shape>
                  <v:group id="Group 74" o:spid="_x0000_s1063" style="position:absolute;left:609;top:-304;width:60446;height:79861" coordorigin="609,-457" coordsize="60445,79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">
                    <v:group id="Group 72" o:spid="_x0000_s1064" style="position:absolute;left:609;top:-457;width:60446;height:79862" coordorigin="457,-457" coordsize="60445,79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">
                      <v:group id="Group 71" o:spid="_x0000_s1065" style="position:absolute;left:457;top:-457;width:60445;height:79862" coordorigin="457,-457" coordsize="60445,79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">
                        <v:group id="_x0000_s1066" style="position:absolute;left:457;top:-457;width:60445;height:79862" coordorigin="457,-457" coordsize="60445,79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">
                          <v:group id="Group 69" o:spid="_x0000_s1067" style="position:absolute;left:457;top:-457;width:60445;height:79862" coordorigin="457,-457" coordsize="60445,79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">
                            <v:group id="_x0000_s1068" style="position:absolute;left:457;top:-457;width:60445;height:79862" coordorigin="457,-457" coordsize="60445,79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">
                              <v:group id="_x0000_s1069" style="position:absolute;left:457;top:-457;width:60445;height:79862" coordorigin="457,-457" coordsize="60445,79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">
                                <v:shape id="_x0000_s1070" type="#_x0000_t202" style="position:absolute;left:35759;top:2558;width:14400;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" filled="f" stroked="f">
                                  <v:textbox style="mso-fit-shape-to-text:t">
                                    <w:txbxContent>
                                      <w:p w14:paraId="03EDD0F8" w14:textId="6A7CFF7F" w:rsidR="007A7379" w:rsidRPr="0012145F" w:rsidRDefault="007A7379" w:rsidP="007A7379">
                                        <w:pPr>
                                          <w:rPr>
                                            <w:sz w:val="20"/>
                                            <w:szCs w:val="20"/>
                                          </w:rPr>
                                        </w:pPr>
                                        <w:r w:rsidRPr="00C7634B">
                                          <w:rPr>
                                            <w:color w:val="000000" w:themeColor="text1"/>
                                            <w:sz w:val="22"/>
                                            <w:szCs w:val="28"/>
                                          </w:rPr>
                                          <w:t>1</w:t>
                                        </w:r>
                                        <w:r>
                                          <w:rPr>
                                            <w:rFonts w:hint="eastAsia"/>
                                            <w:color w:val="000000" w:themeColor="text1"/>
                                            <w:sz w:val="22"/>
                                            <w:szCs w:val="28"/>
                                          </w:rPr>
                                          <w:t>.0</w:t>
                                        </w:r>
                                        <w:r w:rsidRPr="00C7634B">
                                          <w:rPr>
                                            <w:color w:val="000000" w:themeColor="text1"/>
                                            <w:sz w:val="22"/>
                                            <w:szCs w:val="28"/>
                                          </w:rPr>
                                          <w:t xml:space="preserve"> mV s</w:t>
                                        </w:r>
                                        <w:r w:rsidRPr="00C7634B">
                                          <w:rPr>
                                            <w:color w:val="000000" w:themeColor="text1"/>
                                            <w:sz w:val="22"/>
                                            <w:szCs w:val="28"/>
                                            <w:vertAlign w:val="superscript"/>
                                          </w:rPr>
                                          <w:t>-1</w:t>
                                        </w:r>
                                      </w:p>
                                    </w:txbxContent>
                                  </v:textbox>
                                </v:shape>
                                <v:group id="Group 66" o:spid="_x0000_s1071" style="position:absolute;left:457;top:-457;width:60445;height:79862" coordorigin="457,-457" coordsize="60450,79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">
                                  <v:group id="Group 65" o:spid="_x0000_s1072" style="position:absolute;left:457;top:-457;width:60450;height:79862" coordorigin="457,-457" coordsize="60450,79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">
                                    <v:group id="Group 20" o:spid="_x0000_s1073" style="position:absolute;left:457;top:-457;width:60450;height:79862" coordorigin="-912,-457" coordsize="60450,79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">
                                      <v:group id="Group 19" o:spid="_x0000_s1074" style="position:absolute;left:-912;top:-457;width:60449;height:79867" coordorigin="-912,-457" coordsize="60450,79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">
                                        <v:group id="Group 14" o:spid="_x0000_s1075" style="position:absolute;left:-912;top:-457;width:60449;height:79867" coordorigin="532,-457" coordsize="60453,79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">
                                          <v:group id="Group 13" o:spid="_x0000_s1076" style="position:absolute;left:532;top:-457;width:60453;height:79867" coordorigin="532,-457" coordsize="60453,79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">
                                            <v:group id="Group 12" o:spid="_x0000_s1077" style="position:absolute;left:532;top:-457;width:60453;height:79867" coordorigin="532,-457" coordsize="60462,79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">
                                              <v:group id="Group 37" o:spid="_x0000_s1078" style="position:absolute;left:532;top:-457;width:60463;height:79872" coordorigin="-581,-457" coordsize="60478,79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">
                                                <v:group id="Group 36" o:spid="_x0000_s1079" style="position:absolute;left:-581;top:-457;width:60478;height:79873" coordorigin="-815,-457" coordsize="60478,79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">
                                                  <v:group id="Group 4" o:spid="_x0000_s1080" style="position:absolute;left:-815;top:-457;width:60477;height:79873" coordorigin="-337,-1758" coordsize="65283,86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">
                                                    <v:shape id="Text Box 1" o:spid="_x0000_s1081" type="#_x0000_t202" style="position:absolute;left:16070;top:-1758;width:6789;height:4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" filled="f" stroked="f" strokeweight=".5pt">
                                                      <v:textbox>
                                                        <w:txbxContent>
                                                          <w:p w14:paraId="1CCF28E3" w14:textId="77777777" w:rsidR="00677B68" w:rsidRPr="0012145F" w:rsidRDefault="00677B68" w:rsidP="00171A72">
                                                            <w:pPr>
                                                              <w:widowControl/>
                                                              <w:jc w:val="center"/>
                                                              <w:rPr>
                                                                <w:noProof/>
                                                                <w:sz w:val="24"/>
                                                              </w:rPr>
                                                            </w:pPr>
                                                            <w:r w:rsidRPr="0012145F">
                                                              <w:rPr>
                                                                <w:rFonts w:hint="eastAsia"/>
                                                                <w:noProof/>
                                                                <w:sz w:val="24"/>
                                                              </w:rPr>
                                                              <w:t>(A)</w:t>
                                                            </w:r>
                                                          </w:p>
                                                        </w:txbxContent>
                                                      </v:textbox>
                                                    </v:shape>
                                                    <v:shape id="Text Box 1" o:spid="_x0000_s1082" type="#_x0000_t202" style="position:absolute;left:-337;top:77029;width:65283;height:7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" filled="f" stroked="f" strokeweight=".5pt">
                                                      <v:textbox>
                                                        <w:txbxContent>
                                                          <w:p w14:paraId="5E4ED6BF" w14:textId="5E76FA85" w:rsidR="00677B68" w:rsidRPr="003C538E" w:rsidRDefault="00677B68" w:rsidP="00B52DB4">
                                                            <w:pPr>
                                                              <w:widowControl/>
                                                              <w:rPr>
                                                                <w:sz w:val="22"/>
                                                                <w:szCs w:val="28"/>
                                                              </w:rPr>
                                                            </w:pPr>
                                                            <w:r w:rsidRPr="00C7634B">
                                                              <w:rPr>
                                                                <w:b/>
                                                                <w:bCs/>
                                                                <w:color w:val="000000" w:themeColor="text1"/>
                                                                <w:sz w:val="22"/>
                                                                <w:szCs w:val="28"/>
                                                              </w:rPr>
                                                              <w:t xml:space="preserve">Figure </w:t>
                                                            </w:r>
                                                            <w:r w:rsidR="00107AA8" w:rsidRPr="00C7634B">
                                                              <w:rPr>
                                                                <w:b/>
                                                                <w:bCs/>
                                                                <w:color w:val="000000" w:themeColor="text1"/>
                                                                <w:sz w:val="22"/>
                                                                <w:szCs w:val="28"/>
                                                              </w:rPr>
                                                              <w:t>S</w:t>
                                                            </w:r>
                                                            <w:r w:rsidR="00107AA8">
                                                              <w:rPr>
                                                                <w:rFonts w:hint="eastAsia"/>
                                                                <w:b/>
                                                                <w:bCs/>
                                                                <w:color w:val="000000" w:themeColor="text1"/>
                                                                <w:sz w:val="22"/>
                                                                <w:szCs w:val="28"/>
                                                              </w:rPr>
                                                              <w:t>4</w:t>
                                                            </w:r>
                                                            <w:r w:rsidRPr="00C7634B">
                                                              <w:rPr>
                                                                <w:color w:val="000000" w:themeColor="text1"/>
                                                                <w:sz w:val="22"/>
                                                                <w:szCs w:val="28"/>
                                                              </w:rPr>
                                                              <w:t xml:space="preserve">. </w:t>
                                                            </w:r>
                                                            <w:bookmarkStart w:id="11" w:name="_Hlk215614182"/>
                                                            <w:r w:rsidR="005A78B8" w:rsidRPr="00E73E36">
                                                              <w:rPr>
                                                                <w:color w:val="000000" w:themeColor="text1"/>
                                                                <w:sz w:val="22"/>
                                                                <w:szCs w:val="28"/>
                                                              </w:rPr>
                                                              <w:t>EC-SFG maps (left, A-D) and normalized intensity (right, E-H) as a function of potential</w:t>
                                                            </w:r>
                                                            <w:r w:rsidR="005A78B8" w:rsidRPr="00C7634B" w:rsidDel="005A78B8">
                                                              <w:rPr>
                                                                <w:color w:val="000000" w:themeColor="text1"/>
                                                                <w:sz w:val="22"/>
                                                                <w:szCs w:val="28"/>
                                                              </w:rPr>
                                                              <w:t xml:space="preserve"> </w:t>
                                                            </w:r>
                                                            <w:r w:rsidR="00AA6413">
                                                              <w:rPr>
                                                                <w:color w:val="000000" w:themeColor="text1"/>
                                                                <w:sz w:val="22"/>
                                                                <w:szCs w:val="28"/>
                                                              </w:rPr>
                                                              <w:t xml:space="preserve"> </w:t>
                                                            </w:r>
                                                            <w:r w:rsidRPr="00C7634B">
                                                              <w:rPr>
                                                                <w:color w:val="000000" w:themeColor="text1"/>
                                                                <w:sz w:val="22"/>
                                                                <w:szCs w:val="28"/>
                                                              </w:rPr>
                                                              <w:t xml:space="preserve">of *H at Pt surface </w:t>
                                                            </w:r>
                                                            <w:r w:rsidR="0046213F">
                                                              <w:rPr>
                                                                <w:color w:val="000000" w:themeColor="text1"/>
                                                                <w:sz w:val="22"/>
                                                                <w:szCs w:val="28"/>
                                                              </w:rPr>
                                                              <w:t>under</w:t>
                                                            </w:r>
                                                            <w:r w:rsidR="0046213F" w:rsidRPr="00C7634B">
                                                              <w:rPr>
                                                                <w:color w:val="000000" w:themeColor="text1"/>
                                                                <w:sz w:val="22"/>
                                                                <w:szCs w:val="28"/>
                                                              </w:rPr>
                                                              <w:t xml:space="preserve"> </w:t>
                                                            </w:r>
                                                            <w:r w:rsidRPr="00C7634B">
                                                              <w:rPr>
                                                                <w:color w:val="000000" w:themeColor="text1"/>
                                                                <w:sz w:val="22"/>
                                                                <w:szCs w:val="28"/>
                                                              </w:rPr>
                                                              <w:t>PPP polarization and scan rates of 1</w:t>
                                                            </w:r>
                                                            <w:r w:rsidR="00346C62">
                                                              <w:rPr>
                                                                <w:rFonts w:hint="eastAsia"/>
                                                                <w:color w:val="000000" w:themeColor="text1"/>
                                                                <w:sz w:val="22"/>
                                                                <w:szCs w:val="28"/>
                                                              </w:rPr>
                                                              <w:t>.0</w:t>
                                                            </w:r>
                                                            <w:r w:rsidRPr="00C7634B">
                                                              <w:rPr>
                                                                <w:color w:val="000000" w:themeColor="text1"/>
                                                                <w:sz w:val="22"/>
                                                                <w:szCs w:val="28"/>
                                                              </w:rPr>
                                                              <w:t xml:space="preserve"> mV s</w:t>
                                                            </w:r>
                                                            <w:r w:rsidRPr="00C7634B">
                                                              <w:rPr>
                                                                <w:color w:val="000000" w:themeColor="text1"/>
                                                                <w:sz w:val="22"/>
                                                                <w:szCs w:val="28"/>
                                                                <w:vertAlign w:val="superscript"/>
                                                              </w:rPr>
                                                              <w:t xml:space="preserve">-1 </w:t>
                                                            </w:r>
                                                            <w:r w:rsidRPr="00C7634B">
                                                              <w:rPr>
                                                                <w:color w:val="000000" w:themeColor="text1"/>
                                                                <w:sz w:val="22"/>
                                                                <w:szCs w:val="28"/>
                                                              </w:rPr>
                                                              <w:t>(A), 2</w:t>
                                                            </w:r>
                                                            <w:r w:rsidR="00346C62">
                                                              <w:rPr>
                                                                <w:rFonts w:hint="eastAsia"/>
                                                                <w:color w:val="000000" w:themeColor="text1"/>
                                                                <w:sz w:val="22"/>
                                                                <w:szCs w:val="28"/>
                                                              </w:rPr>
                                                              <w:t>.0</w:t>
                                                            </w:r>
                                                            <w:r w:rsidRPr="00C7634B">
                                                              <w:rPr>
                                                                <w:color w:val="000000" w:themeColor="text1"/>
                                                                <w:sz w:val="22"/>
                                                                <w:szCs w:val="28"/>
                                                              </w:rPr>
                                                              <w:t xml:space="preserve"> mV s</w:t>
                                                            </w:r>
                                                            <w:r w:rsidRPr="00C7634B">
                                                              <w:rPr>
                                                                <w:color w:val="000000" w:themeColor="text1"/>
                                                                <w:sz w:val="22"/>
                                                                <w:szCs w:val="28"/>
                                                                <w:vertAlign w:val="superscript"/>
                                                              </w:rPr>
                                                              <w:t xml:space="preserve">-1 </w:t>
                                                            </w:r>
                                                            <w:r w:rsidRPr="00C7634B">
                                                              <w:rPr>
                                                                <w:color w:val="000000" w:themeColor="text1"/>
                                                                <w:sz w:val="22"/>
                                                                <w:szCs w:val="28"/>
                                                              </w:rPr>
                                                              <w:t>(</w:t>
                                                            </w:r>
                                                            <w:r w:rsidR="00AA6413">
                                                              <w:rPr>
                                                                <w:color w:val="000000" w:themeColor="text1"/>
                                                                <w:sz w:val="22"/>
                                                                <w:szCs w:val="28"/>
                                                              </w:rPr>
                                                              <w:t>B</w:t>
                                                            </w:r>
                                                            <w:r w:rsidRPr="00C7634B">
                                                              <w:rPr>
                                                                <w:color w:val="000000" w:themeColor="text1"/>
                                                                <w:sz w:val="22"/>
                                                                <w:szCs w:val="28"/>
                                                              </w:rPr>
                                                              <w:t>), 5</w:t>
                                                            </w:r>
                                                            <w:r w:rsidR="00346C62">
                                                              <w:rPr>
                                                                <w:rFonts w:hint="eastAsia"/>
                                                                <w:color w:val="000000" w:themeColor="text1"/>
                                                                <w:sz w:val="22"/>
                                                                <w:szCs w:val="28"/>
                                                              </w:rPr>
                                                              <w:t>.0</w:t>
                                                            </w:r>
                                                            <w:r w:rsidRPr="00C7634B">
                                                              <w:rPr>
                                                                <w:color w:val="000000" w:themeColor="text1"/>
                                                                <w:sz w:val="22"/>
                                                                <w:szCs w:val="28"/>
                                                              </w:rPr>
                                                              <w:t xml:space="preserve"> mV s</w:t>
                                                            </w:r>
                                                            <w:r w:rsidRPr="00C7634B">
                                                              <w:rPr>
                                                                <w:color w:val="000000" w:themeColor="text1"/>
                                                                <w:sz w:val="22"/>
                                                                <w:szCs w:val="28"/>
                                                                <w:vertAlign w:val="superscript"/>
                                                              </w:rPr>
                                                              <w:t xml:space="preserve">-1 </w:t>
                                                            </w:r>
                                                            <w:r w:rsidRPr="00C7634B">
                                                              <w:rPr>
                                                                <w:color w:val="000000" w:themeColor="text1"/>
                                                                <w:sz w:val="22"/>
                                                                <w:szCs w:val="28"/>
                                                              </w:rPr>
                                                              <w:t>(</w:t>
                                                            </w:r>
                                                            <w:r w:rsidR="00AA6413">
                                                              <w:rPr>
                                                                <w:color w:val="000000" w:themeColor="text1"/>
                                                                <w:sz w:val="22"/>
                                                                <w:szCs w:val="28"/>
                                                              </w:rPr>
                                                              <w:t>C</w:t>
                                                            </w:r>
                                                            <w:r w:rsidRPr="00C7634B">
                                                              <w:rPr>
                                                                <w:color w:val="000000" w:themeColor="text1"/>
                                                                <w:sz w:val="22"/>
                                                                <w:szCs w:val="28"/>
                                                              </w:rPr>
                                                              <w:t>) and 10</w:t>
                                                            </w:r>
                                                            <w:r w:rsidR="00346C62">
                                                              <w:rPr>
                                                                <w:rFonts w:hint="eastAsia"/>
                                                                <w:color w:val="000000" w:themeColor="text1"/>
                                                                <w:sz w:val="22"/>
                                                                <w:szCs w:val="28"/>
                                                              </w:rPr>
                                                              <w:t>.0</w:t>
                                                            </w:r>
                                                            <w:r w:rsidRPr="00C7634B">
                                                              <w:rPr>
                                                                <w:color w:val="000000" w:themeColor="text1"/>
                                                                <w:sz w:val="22"/>
                                                                <w:szCs w:val="28"/>
                                                              </w:rPr>
                                                              <w:t xml:space="preserve"> mV s</w:t>
                                                            </w:r>
                                                            <w:r w:rsidRPr="00C7634B">
                                                              <w:rPr>
                                                                <w:color w:val="000000" w:themeColor="text1"/>
                                                                <w:sz w:val="22"/>
                                                                <w:szCs w:val="28"/>
                                                                <w:vertAlign w:val="superscript"/>
                                                              </w:rPr>
                                                              <w:t xml:space="preserve">-1 </w:t>
                                                            </w:r>
                                                            <w:r w:rsidRPr="00C7634B">
                                                              <w:rPr>
                                                                <w:color w:val="000000" w:themeColor="text1"/>
                                                                <w:sz w:val="22"/>
                                                                <w:szCs w:val="28"/>
                                                              </w:rPr>
                                                              <w:t>(</w:t>
                                                            </w:r>
                                                            <w:r w:rsidR="00AA6413">
                                                              <w:rPr>
                                                                <w:color w:val="000000" w:themeColor="text1"/>
                                                                <w:sz w:val="22"/>
                                                                <w:szCs w:val="28"/>
                                                              </w:rPr>
                                                              <w:t>D</w:t>
                                                            </w:r>
                                                            <w:r w:rsidRPr="00C7634B">
                                                              <w:rPr>
                                                                <w:color w:val="000000" w:themeColor="text1"/>
                                                                <w:sz w:val="22"/>
                                                                <w:szCs w:val="28"/>
                                                              </w:rPr>
                                                              <w:t>)</w:t>
                                                            </w:r>
                                                            <w:r w:rsidR="00AA6413">
                                                              <w:rPr>
                                                                <w:color w:val="000000" w:themeColor="text1"/>
                                                                <w:sz w:val="22"/>
                                                                <w:szCs w:val="28"/>
                                                              </w:rPr>
                                                              <w:t>, with blue and red traces representing</w:t>
                                                            </w:r>
                                                            <w:r w:rsidRPr="00C7634B">
                                                              <w:rPr>
                                                                <w:color w:val="000000" w:themeColor="text1"/>
                                                                <w:sz w:val="22"/>
                                                                <w:szCs w:val="28"/>
                                                              </w:rPr>
                                                              <w:t xml:space="preserve"> </w:t>
                                                            </w:r>
                                                            <w:r w:rsidR="0046213F">
                                                              <w:rPr>
                                                                <w:rFonts w:hint="eastAsia"/>
                                                                <w:color w:val="000000" w:themeColor="text1"/>
                                                                <w:sz w:val="22"/>
                                                                <w:szCs w:val="28"/>
                                                              </w:rPr>
                                                              <w:t>*</w:t>
                                                            </w:r>
                                                            <w:proofErr w:type="spellStart"/>
                                                            <w:r w:rsidR="0046213F">
                                                              <w:rPr>
                                                                <w:rFonts w:hint="eastAsia"/>
                                                                <w:color w:val="000000" w:themeColor="text1"/>
                                                                <w:sz w:val="22"/>
                                                                <w:szCs w:val="28"/>
                                                              </w:rPr>
                                                              <w:t>H</w:t>
                                                            </w:r>
                                                            <w:r w:rsidR="00EA162A">
                                                              <w:rPr>
                                                                <w:rFonts w:hint="eastAsia"/>
                                                                <w:color w:val="000000" w:themeColor="text1"/>
                                                                <w:sz w:val="22"/>
                                                                <w:szCs w:val="28"/>
                                                                <w:vertAlign w:val="subscript"/>
                                                              </w:rPr>
                                                              <w:t>step</w:t>
                                                            </w:r>
                                                            <w:proofErr w:type="spellEnd"/>
                                                            <w:r w:rsidR="0046213F">
                                                              <w:rPr>
                                                                <w:rFonts w:hint="eastAsia"/>
                                                                <w:color w:val="000000" w:themeColor="text1"/>
                                                                <w:sz w:val="22"/>
                                                                <w:szCs w:val="28"/>
                                                              </w:rPr>
                                                              <w:t xml:space="preserve"> and *</w:t>
                                                            </w:r>
                                                            <w:proofErr w:type="spellStart"/>
                                                            <w:r w:rsidR="0046213F">
                                                              <w:rPr>
                                                                <w:rFonts w:hint="eastAsia"/>
                                                                <w:color w:val="000000" w:themeColor="text1"/>
                                                                <w:sz w:val="22"/>
                                                                <w:szCs w:val="28"/>
                                                              </w:rPr>
                                                              <w:t>H</w:t>
                                                            </w:r>
                                                            <w:r w:rsidR="00EA162A">
                                                              <w:rPr>
                                                                <w:rFonts w:hint="eastAsia"/>
                                                                <w:color w:val="000000" w:themeColor="text1"/>
                                                                <w:sz w:val="22"/>
                                                                <w:szCs w:val="28"/>
                                                                <w:vertAlign w:val="subscript"/>
                                                              </w:rPr>
                                                              <w:t>terrace</w:t>
                                                            </w:r>
                                                            <w:proofErr w:type="spellEnd"/>
                                                            <w:r w:rsidR="0046213F">
                                                              <w:rPr>
                                                                <w:color w:val="000000" w:themeColor="text1"/>
                                                                <w:sz w:val="22"/>
                                                                <w:szCs w:val="28"/>
                                                              </w:rPr>
                                                              <w:t xml:space="preserve"> </w:t>
                                                            </w:r>
                                                            <w:r w:rsidR="00AA6413">
                                                              <w:rPr>
                                                                <w:color w:val="000000" w:themeColor="text1"/>
                                                                <w:sz w:val="22"/>
                                                                <w:szCs w:val="28"/>
                                                              </w:rPr>
                                                              <w:t>peaks, respectively.</w:t>
                                                            </w:r>
                                                          </w:p>
                                                          <w:bookmarkEnd w:id="11"/>
                                                          <w:p w14:paraId="11915127" w14:textId="77777777" w:rsidR="00677B68" w:rsidRPr="003C538E" w:rsidRDefault="00677B68" w:rsidP="00677B68">
                                                            <w:pPr>
                                                              <w:rPr>
                                                                <w:sz w:val="22"/>
                                                                <w:szCs w:val="28"/>
                                                              </w:rPr>
                                                            </w:pPr>
                                                          </w:p>
                                                        </w:txbxContent>
                                                      </v:textbox>
                                                    </v:shape>
                                                    <v:shape id="Text Box 1" o:spid="_x0000_s1083" type="#_x0000_t202" style="position:absolute;left:17190;top:17283;width:5586;height:4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" filled="f" stroked="f" strokeweight=".5pt">
                                                      <v:textbox>
                                                        <w:txbxContent>
                                                          <w:p w14:paraId="380FD995" w14:textId="6292DFD1" w:rsidR="00677B68" w:rsidRPr="0012145F" w:rsidRDefault="00677B68" w:rsidP="00677B68">
                                                            <w:pPr>
                                                              <w:widowControl/>
                                                              <w:rPr>
                                                                <w:noProof/>
                                                                <w:sz w:val="24"/>
                                                              </w:rPr>
                                                            </w:pPr>
                                                            <w:r w:rsidRPr="0012145F">
                                                              <w:rPr>
                                                                <w:rFonts w:hint="eastAsia"/>
                                                                <w:noProof/>
                                                                <w:sz w:val="24"/>
                                                              </w:rPr>
                                                              <w:t>(</w:t>
                                                            </w:r>
                                                            <w:r w:rsidR="00AA6413">
                                                              <w:rPr>
                                                                <w:noProof/>
                                                                <w:sz w:val="24"/>
                                                              </w:rPr>
                                                              <w:t>B</w:t>
                                                            </w:r>
                                                            <w:r w:rsidRPr="0012145F">
                                                              <w:rPr>
                                                                <w:rFonts w:hint="eastAsia"/>
                                                                <w:noProof/>
                                                                <w:sz w:val="24"/>
                                                              </w:rPr>
                                                              <w:t>)</w:t>
                                                            </w:r>
                                                          </w:p>
                                                        </w:txbxContent>
                                                      </v:textbox>
                                                    </v:shape>
                                                    <v:shape id="Text Box 1" o:spid="_x0000_s1084" type="#_x0000_t202" style="position:absolute;left:16778;top:35954;width:7573;height:5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" filled="f" stroked="f" strokeweight=".5pt">
                                                      <v:textbox>
                                                        <w:txbxContent>
                                                          <w:p w14:paraId="4EBDD0B9" w14:textId="3AA3C5A4" w:rsidR="00677B68" w:rsidRPr="0012145F" w:rsidRDefault="00677B68" w:rsidP="00677B68">
                                                            <w:pPr>
                                                              <w:widowControl/>
                                                              <w:rPr>
                                                                <w:noProof/>
                                                                <w:sz w:val="24"/>
                                                              </w:rPr>
                                                            </w:pPr>
                                                            <w:r w:rsidRPr="0012145F">
                                                              <w:rPr>
                                                                <w:rFonts w:hint="eastAsia"/>
                                                                <w:noProof/>
                                                                <w:sz w:val="24"/>
                                                              </w:rPr>
                                                              <w:t>(</w:t>
                                                            </w:r>
                                                            <w:r w:rsidR="00AA6413">
                                                              <w:rPr>
                                                                <w:noProof/>
                                                                <w:sz w:val="24"/>
                                                              </w:rPr>
                                                              <w:t>C</w:t>
                                                            </w:r>
                                                            <w:r w:rsidRPr="0012145F">
                                                              <w:rPr>
                                                                <w:rFonts w:hint="eastAsia"/>
                                                                <w:noProof/>
                                                                <w:sz w:val="24"/>
                                                              </w:rPr>
                                                              <w:t>)</w:t>
                                                            </w:r>
                                                          </w:p>
                                                        </w:txbxContent>
                                                      </v:textbox>
                                                    </v:shape>
                                                  </v:group>
                                                  <v:shape id="Picture 35" o:spid="_x0000_s1085" type="#_x0000_t75" style="position:absolute;left:5609;top:2227;width:21610;height:15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">
                                                    <v:imagedata r:id="rId26" o:title="" cropbottom="5353f" cropleft="3932f"/>
                                                  </v:shape>
                                                </v:group>
                                                <v:shape id="Picture 35" o:spid="_x0000_s1086" type="#_x0000_t75" style="position:absolute;left:32008;top:1934;width:21972;height:15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">
                                                  <v:imagedata r:id="rId27" o:title="" cropbottom="4304f" cropleft="2939f" cropright="310f"/>
                                                </v:shape>
                                                <v:shape id="Picture 35" o:spid="_x0000_s1087" type="#_x0000_t75" style="position:absolute;left:6040;top:18974;width:21610;height:15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">
                                                  <v:imagedata r:id="rId28" o:title="" cropbottom="5494f" cropleft="4357f"/>
                                                </v:shape>
                                                <v:shape id="Picture 35" o:spid="_x0000_s1088" type="#_x0000_t75" style="position:absolute;left:32523;top:18741;width:21610;height:1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">
                                                  <v:imagedata r:id="rId29" o:title="" cropbottom="4641f" cropleft="4018f"/>
                                                </v:shape>
                                                <v:shape id="Picture 35" o:spid="_x0000_s1089" type="#_x0000_t75" style="position:absolute;left:6040;top:36478;width:21610;height:157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">
                                                  <v:imagedata r:id="rId30" o:title="" cropbottom="5168f" cropleft="5013f"/>
                                                </v:shape>
                                                <v:shape id="Picture 35" o:spid="_x0000_s1090" type="#_x0000_t75" style="position:absolute;left:32370;top:36173;width:21610;height:15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">
                                                  <v:imagedata r:id="rId31" o:title="" cropbottom="4104f" cropleft="3533f"/>
                                                </v:shape>
                                              </v:group>
                                              <v:shape id="Picture 35" o:spid="_x0000_s1091" type="#_x0000_t75" style="position:absolute;left:7305;top:53825;width:21604;height:15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">
                                                <v:imagedata r:id="rId32" o:title="" croptop="332f" cropbottom="5365f" cropleft="5312f"/>
                                              </v:shape>
                                              <v:shape id="Picture 35" o:spid="_x0000_s1092" type="#_x0000_t75" style="position:absolute;left:33037;top:53825;width:21604;height:15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">
                                                <v:imagedata r:id="rId33" o:title="" croptop="208f" cropbottom="3897f" cropleft="3910f"/>
                                              </v:shape>
                                            </v:group>
                                            <v:shape id="Text Box 1" o:spid="_x0000_s1093" type="#_x0000_t202" style="position:absolute;left:16382;top:51634;width:7012;height:4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" filled="f" stroked="f" strokeweight=".5pt">
                                              <v:textbox>
                                                <w:txbxContent>
                                                  <w:p w14:paraId="58827E83" w14:textId="1BE78713" w:rsidR="00677B68" w:rsidRPr="0012145F" w:rsidRDefault="00677B68" w:rsidP="00677B68">
                                                    <w:pPr>
                                                      <w:widowControl/>
                                                      <w:rPr>
                                                        <w:noProof/>
                                                        <w:sz w:val="24"/>
                                                      </w:rPr>
                                                    </w:pPr>
                                                    <w:r w:rsidRPr="0012145F">
                                                      <w:rPr>
                                                        <w:rFonts w:hint="eastAsia"/>
                                                        <w:noProof/>
                                                        <w:sz w:val="24"/>
                                                      </w:rPr>
                                                      <w:t>(</w:t>
                                                    </w:r>
                                                    <w:r w:rsidR="00AA6413">
                                                      <w:rPr>
                                                        <w:noProof/>
                                                        <w:sz w:val="24"/>
                                                      </w:rPr>
                                                      <w:t>D</w:t>
                                                    </w:r>
                                                    <w:r w:rsidRPr="0012145F">
                                                      <w:rPr>
                                                        <w:rFonts w:hint="eastAsia"/>
                                                        <w:noProof/>
                                                        <w:sz w:val="24"/>
                                                      </w:rPr>
                                                      <w:t>)</w:t>
                                                    </w:r>
                                                  </w:p>
                                                </w:txbxContent>
                                              </v:textbox>
                                            </v:shape>
                                          </v:group>
                                          <v:shape id="Text Box 1" o:spid="_x0000_s1094" type="#_x0000_t202" style="position:absolute;left:42447;top:51693;width:7013;height:4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" filled="f" stroked="f" strokeweight=".5pt">
                                            <v:textbox>
                                              <w:txbxContent>
                                                <w:p w14:paraId="22028F7A" w14:textId="77777777" w:rsidR="00677B68" w:rsidRPr="0012145F" w:rsidRDefault="00677B68" w:rsidP="00677B68">
                                                  <w:pPr>
                                                    <w:widowControl/>
                                                    <w:rPr>
                                                      <w:noProof/>
                                                      <w:sz w:val="24"/>
                                                    </w:rPr>
                                                  </w:pPr>
                                                  <w:r w:rsidRPr="0012145F">
                                                    <w:rPr>
                                                      <w:rFonts w:hint="eastAsia"/>
                                                      <w:noProof/>
                                                      <w:sz w:val="24"/>
                                                    </w:rPr>
                                                    <w:t>(</w:t>
                                                  </w:r>
                                                  <w:r w:rsidRPr="0012145F">
                                                    <w:rPr>
                                                      <w:noProof/>
                                                      <w:sz w:val="24"/>
                                                    </w:rPr>
                                                    <w:t>H</w:t>
                                                  </w:r>
                                                  <w:r w:rsidRPr="0012145F">
                                                    <w:rPr>
                                                      <w:rFonts w:hint="eastAsia"/>
                                                      <w:noProof/>
                                                      <w:sz w:val="24"/>
                                                    </w:rPr>
                                                    <w:t>)</w:t>
                                                  </w:r>
                                                </w:p>
                                              </w:txbxContent>
                                            </v:textbox>
                                          </v:shape>
                                        </v:group>
                                        <v:shape id="_x0000_s1095" type="#_x0000_t202" style="position:absolute;left:-3077;top:7314;width:14401;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" filled="f" stroked="f">
                                          <v:textbox style="mso-fit-shape-to-text:t">
                                            <w:txbxContent>
                                              <w:p w14:paraId="08F4EAEB" w14:textId="77777777" w:rsidR="00691DC6" w:rsidRPr="0012145F" w:rsidRDefault="00691DC6" w:rsidP="00691DC6">
                                                <w:pPr>
                                                  <w:rPr>
                                                    <w:sz w:val="20"/>
                                                    <w:szCs w:val="20"/>
                                                  </w:rPr>
                                                </w:pPr>
                                                <w:r w:rsidRPr="0012145F">
                                                  <w:rPr>
                                                    <w:sz w:val="20"/>
                                                    <w:szCs w:val="20"/>
                                                  </w:rPr>
                                                  <w:t>Potential (V) RHE</w:t>
                                                </w:r>
                                              </w:p>
                                            </w:txbxContent>
                                          </v:textbox>
                                        </v:shape>
                                        <v:shape id="_x0000_s1096" type="#_x0000_t202" style="position:absolute;left:-3011;top:23421;width:14402;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" filled="f" stroked="f">
                                          <v:textbox style="mso-fit-shape-to-text:t">
                                            <w:txbxContent>
                                              <w:p w14:paraId="40E8DA2C" w14:textId="77777777" w:rsidR="00691DC6" w:rsidRPr="0012145F" w:rsidRDefault="00691DC6" w:rsidP="00691DC6">
                                                <w:pPr>
                                                  <w:rPr>
                                                    <w:sz w:val="20"/>
                                                    <w:szCs w:val="20"/>
                                                  </w:rPr>
                                                </w:pPr>
                                                <w:r w:rsidRPr="0012145F">
                                                  <w:rPr>
                                                    <w:sz w:val="20"/>
                                                    <w:szCs w:val="20"/>
                                                  </w:rPr>
                                                  <w:t>Potential (V) RHE</w:t>
                                                </w:r>
                                              </w:p>
                                            </w:txbxContent>
                                          </v:textbox>
                                        </v:shape>
                                        <v:shape id="_x0000_s1097" type="#_x0000_t202" style="position:absolute;left:-2990;top:41133;width:14402;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" filled="f" stroked="f">
                                          <v:textbox style="mso-fit-shape-to-text:t">
                                            <w:txbxContent>
                                              <w:p w14:paraId="203758D4" w14:textId="77777777" w:rsidR="00691DC6" w:rsidRPr="0012145F" w:rsidRDefault="00691DC6" w:rsidP="00691DC6">
                                                <w:pPr>
                                                  <w:rPr>
                                                    <w:sz w:val="20"/>
                                                    <w:szCs w:val="20"/>
                                                  </w:rPr>
                                                </w:pPr>
                                                <w:r w:rsidRPr="0012145F">
                                                  <w:rPr>
                                                    <w:sz w:val="20"/>
                                                    <w:szCs w:val="20"/>
                                                  </w:rPr>
                                                  <w:t>Potential (V) RHE</w:t>
                                                </w:r>
                                              </w:p>
                                            </w:txbxContent>
                                          </v:textbox>
                                        </v:shape>
                                        <v:shape id="_x0000_s1098" type="#_x0000_t202" style="position:absolute;left:-2990;top:58541;width:14402;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" filled="f" stroked="f">
                                          <v:textbox style="mso-fit-shape-to-text:t">
                                            <w:txbxContent>
                                              <w:p w14:paraId="1BD2D889" w14:textId="77777777" w:rsidR="00691DC6" w:rsidRPr="0012145F" w:rsidRDefault="00691DC6" w:rsidP="00691DC6">
                                                <w:pPr>
                                                  <w:rPr>
                                                    <w:sz w:val="20"/>
                                                    <w:szCs w:val="20"/>
                                                  </w:rPr>
                                                </w:pPr>
                                                <w:r w:rsidRPr="0012145F">
                                                  <w:rPr>
                                                    <w:sz w:val="20"/>
                                                    <w:szCs w:val="20"/>
                                                  </w:rPr>
                                                  <w:t>Potential (V) RHE</w:t>
                                                </w:r>
                                              </w:p>
                                            </w:txbxContent>
                                          </v:textbox>
                                        </v:shape>
                                      </v:group>
                                      <v:shape id="_x0000_s1099" type="#_x0000_t202" style="position:absolute;left:23697;top:8763;width:14383;height:29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" filled="f" stroked="f">
                                        <v:textbox>
                                          <w:txbxContent>
                                            <w:p w14:paraId="19897269" w14:textId="6A35BD18" w:rsidR="00691DC6" w:rsidRPr="0012145F" w:rsidRDefault="00691DC6" w:rsidP="00691DC6">
                                              <w:pPr>
                                                <w:jc w:val="center"/>
                                                <w:rPr>
                                                  <w:sz w:val="20"/>
                                                  <w:szCs w:val="20"/>
                                                </w:rPr>
                                              </w:pPr>
                                              <w:r w:rsidRPr="0012145F">
                                                <w:rPr>
                                                  <w:sz w:val="20"/>
                                                  <w:szCs w:val="20"/>
                                                </w:rPr>
                                                <w:t>Normalized Intensity</w:t>
                                              </w:r>
                                            </w:p>
                                          </w:txbxContent>
                                        </v:textbox>
                                      </v:shape>
                                      <v:shape id="_x0000_s1100" type="#_x0000_t202" style="position:absolute;left:22909;top:25293;width:14383;height:31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" filled="f" stroked="f">
                                        <v:textbox>
                                          <w:txbxContent>
                                            <w:p w14:paraId="3FAC170D" w14:textId="2AA43CC1" w:rsidR="00691DC6" w:rsidRPr="0012145F" w:rsidRDefault="00691DC6" w:rsidP="00691DC6">
                                              <w:pPr>
                                                <w:jc w:val="center"/>
                                                <w:rPr>
                                                  <w:sz w:val="20"/>
                                                  <w:szCs w:val="20"/>
                                                </w:rPr>
                                              </w:pPr>
                                              <w:r w:rsidRPr="0012145F">
                                                <w:rPr>
                                                  <w:sz w:val="20"/>
                                                  <w:szCs w:val="20"/>
                                                </w:rPr>
                                                <w:t>Normalized Intensity</w:t>
                                              </w:r>
                                            </w:p>
                                          </w:txbxContent>
                                        </v:textbox>
                                      </v:shape>
                                      <v:shape id="_x0000_s1101" type="#_x0000_t202" style="position:absolute;left:23344;top:42216;width:14382;height:328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" filled="f" stroked="f">
                                        <v:textbox>
                                          <w:txbxContent>
                                            <w:p w14:paraId="109815C9" w14:textId="79BB7554" w:rsidR="00691DC6" w:rsidRPr="0012145F" w:rsidRDefault="00691DC6" w:rsidP="00691DC6">
                                              <w:pPr>
                                                <w:jc w:val="center"/>
                                                <w:rPr>
                                                  <w:sz w:val="20"/>
                                                  <w:szCs w:val="20"/>
                                                </w:rPr>
                                              </w:pPr>
                                              <w:r w:rsidRPr="0012145F">
                                                <w:rPr>
                                                  <w:sz w:val="20"/>
                                                  <w:szCs w:val="20"/>
                                                </w:rPr>
                                                <w:t>Normalized Intensity</w:t>
                                              </w:r>
                                            </w:p>
                                          </w:txbxContent>
                                        </v:textbox>
                                      </v:shape>
                                      <v:shape id="_x0000_s1102" type="#_x0000_t202" style="position:absolute;left:22780;top:59797;width:14385;height:322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" filled="f" stroked="f">
                                        <v:textbox>
                                          <w:txbxContent>
                                            <w:p w14:paraId="44615016" w14:textId="279100B7" w:rsidR="00691DC6" w:rsidRPr="0012145F" w:rsidRDefault="00691DC6" w:rsidP="00691DC6">
                                              <w:pPr>
                                                <w:jc w:val="center"/>
                                                <w:rPr>
                                                  <w:sz w:val="20"/>
                                                  <w:szCs w:val="20"/>
                                                </w:rPr>
                                              </w:pPr>
                                              <w:r w:rsidRPr="0012145F">
                                                <w:rPr>
                                                  <w:sz w:val="20"/>
                                                  <w:szCs w:val="20"/>
                                                </w:rPr>
                                                <w:t>Normalized Intensity</w:t>
                                              </w:r>
                                            </w:p>
                                          </w:txbxContent>
                                        </v:textbox>
                                      </v:shape>
                                    </v:group>
                                    <v:shape id="_x0000_s1103" type="#_x0000_t202" style="position:absolute;left:11865;top:2993;width:14400;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" filled="f" stroked="f">
                                      <v:textbox style="mso-fit-shape-to-text:t">
                                        <w:txbxContent>
                                          <w:p w14:paraId="47E6216C" w14:textId="725CEFCA" w:rsidR="007A7379" w:rsidRPr="0012145F" w:rsidRDefault="007A7379" w:rsidP="007A7379">
                                            <w:pPr>
                                              <w:rPr>
                                                <w:sz w:val="20"/>
                                                <w:szCs w:val="20"/>
                                              </w:rPr>
                                            </w:pPr>
                                            <w:r w:rsidRPr="00C7634B">
                                              <w:rPr>
                                                <w:color w:val="000000" w:themeColor="text1"/>
                                                <w:sz w:val="22"/>
                                                <w:szCs w:val="28"/>
                                              </w:rPr>
                                              <w:t>1</w:t>
                                            </w:r>
                                            <w:r>
                                              <w:rPr>
                                                <w:rFonts w:hint="eastAsia"/>
                                                <w:color w:val="000000" w:themeColor="text1"/>
                                                <w:sz w:val="22"/>
                                                <w:szCs w:val="28"/>
                                              </w:rPr>
                                              <w:t>.0</w:t>
                                            </w:r>
                                            <w:r w:rsidRPr="00C7634B">
                                              <w:rPr>
                                                <w:color w:val="000000" w:themeColor="text1"/>
                                                <w:sz w:val="22"/>
                                                <w:szCs w:val="28"/>
                                              </w:rPr>
                                              <w:t xml:space="preserve"> mV s</w:t>
                                            </w:r>
                                            <w:r w:rsidRPr="00C7634B">
                                              <w:rPr>
                                                <w:color w:val="000000" w:themeColor="text1"/>
                                                <w:sz w:val="22"/>
                                                <w:szCs w:val="28"/>
                                                <w:vertAlign w:val="superscript"/>
                                              </w:rPr>
                                              <w:t>-1</w:t>
                                            </w:r>
                                          </w:p>
                                        </w:txbxContent>
                                      </v:textbox>
                                    </v:shape>
                                  </v:group>
                                  <v:shape id="_x0000_s1104" type="#_x0000_t202" style="position:absolute;left:11571;top:20258;width:14400;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" filled="f" stroked="f">
                                    <v:textbox style="mso-fit-shape-to-text:t">
                                      <w:txbxContent>
                                        <w:p w14:paraId="487A7750" w14:textId="737039BF" w:rsidR="007A7379" w:rsidRPr="0012145F" w:rsidRDefault="007A7379" w:rsidP="007A7379">
                                          <w:pPr>
                                            <w:rPr>
                                              <w:sz w:val="20"/>
                                              <w:szCs w:val="20"/>
                                            </w:rPr>
                                          </w:pPr>
                                          <w:r>
                                            <w:rPr>
                                              <w:rFonts w:hint="eastAsia"/>
                                              <w:color w:val="000000" w:themeColor="text1"/>
                                              <w:sz w:val="22"/>
                                              <w:szCs w:val="28"/>
                                            </w:rPr>
                                            <w:t>2.0</w:t>
                                          </w:r>
                                          <w:r w:rsidRPr="00C7634B">
                                            <w:rPr>
                                              <w:color w:val="000000" w:themeColor="text1"/>
                                              <w:sz w:val="22"/>
                                              <w:szCs w:val="28"/>
                                            </w:rPr>
                                            <w:t xml:space="preserve"> mV s</w:t>
                                          </w:r>
                                          <w:r w:rsidRPr="00C7634B">
                                            <w:rPr>
                                              <w:color w:val="000000" w:themeColor="text1"/>
                                              <w:sz w:val="22"/>
                                              <w:szCs w:val="28"/>
                                              <w:vertAlign w:val="superscript"/>
                                            </w:rPr>
                                            <w:t>-1</w:t>
                                          </w:r>
                                        </w:p>
                                      </w:txbxContent>
                                    </v:textbox>
                                  </v:shape>
                                </v:group>
                              </v:group>
                              <v:shape id="_x0000_s1105" type="#_x0000_t202" style="position:absolute;left:11288;top:37533;width:14400;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" filled="f" stroked="f">
                                <v:textbox style="mso-fit-shape-to-text:t">
                                  <w:txbxContent>
                                    <w:p w14:paraId="07257249" w14:textId="6A71B5B4" w:rsidR="007A7379" w:rsidRPr="0012145F" w:rsidRDefault="007A7379" w:rsidP="007A7379">
                                      <w:pPr>
                                        <w:rPr>
                                          <w:sz w:val="20"/>
                                          <w:szCs w:val="20"/>
                                        </w:rPr>
                                      </w:pPr>
                                      <w:r>
                                        <w:rPr>
                                          <w:rFonts w:hint="eastAsia"/>
                                          <w:color w:val="000000" w:themeColor="text1"/>
                                          <w:sz w:val="22"/>
                                          <w:szCs w:val="28"/>
                                        </w:rPr>
                                        <w:t>5.0</w:t>
                                      </w:r>
                                      <w:r w:rsidRPr="00C7634B">
                                        <w:rPr>
                                          <w:color w:val="000000" w:themeColor="text1"/>
                                          <w:sz w:val="22"/>
                                          <w:szCs w:val="28"/>
                                        </w:rPr>
                                        <w:t xml:space="preserve"> mV s</w:t>
                                      </w:r>
                                      <w:r w:rsidRPr="00C7634B">
                                        <w:rPr>
                                          <w:color w:val="000000" w:themeColor="text1"/>
                                          <w:sz w:val="22"/>
                                          <w:szCs w:val="28"/>
                                          <w:vertAlign w:val="superscript"/>
                                        </w:rPr>
                                        <w:t>-1</w:t>
                                      </w:r>
                                    </w:p>
                                  </w:txbxContent>
                                </v:textbox>
                              </v:shape>
                            </v:group>
                            <v:shape id="_x0000_s1106" type="#_x0000_t202" style="position:absolute;left:11710;top:54725;width:14400;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" filled="f" stroked="f">
                              <v:textbox style="mso-fit-shape-to-text:t">
                                <w:txbxContent>
                                  <w:p w14:paraId="270F687E" w14:textId="5E10F3BB" w:rsidR="007A7379" w:rsidRPr="0012145F" w:rsidRDefault="007A7379" w:rsidP="007A7379">
                                    <w:pPr>
                                      <w:rPr>
                                        <w:sz w:val="20"/>
                                        <w:szCs w:val="20"/>
                                      </w:rPr>
                                    </w:pPr>
                                    <w:r w:rsidRPr="00C7634B">
                                      <w:rPr>
                                        <w:color w:val="000000" w:themeColor="text1"/>
                                        <w:sz w:val="22"/>
                                        <w:szCs w:val="28"/>
                                      </w:rPr>
                                      <w:t>1</w:t>
                                    </w:r>
                                    <w:r>
                                      <w:rPr>
                                        <w:rFonts w:hint="eastAsia"/>
                                        <w:color w:val="000000" w:themeColor="text1"/>
                                        <w:sz w:val="22"/>
                                        <w:szCs w:val="28"/>
                                      </w:rPr>
                                      <w:t>0.0</w:t>
                                    </w:r>
                                    <w:r w:rsidRPr="00C7634B">
                                      <w:rPr>
                                        <w:color w:val="000000" w:themeColor="text1"/>
                                        <w:sz w:val="22"/>
                                        <w:szCs w:val="28"/>
                                      </w:rPr>
                                      <w:t xml:space="preserve"> mV s</w:t>
                                    </w:r>
                                    <w:r w:rsidRPr="00C7634B">
                                      <w:rPr>
                                        <w:color w:val="000000" w:themeColor="text1"/>
                                        <w:sz w:val="22"/>
                                        <w:szCs w:val="28"/>
                                        <w:vertAlign w:val="superscript"/>
                                      </w:rPr>
                                      <w:t>-1</w:t>
                                    </w:r>
                                  </w:p>
                                </w:txbxContent>
                              </v:textbox>
                            </v:shape>
                          </v:group>
                          <v:shape id="_x0000_s1107" type="#_x0000_t202" style="position:absolute;left:36140;top:20648;width:14400;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" filled="f" stroked="f">
                            <v:textbox style="mso-fit-shape-to-text:t">
                              <w:txbxContent>
                                <w:p w14:paraId="093D1E29" w14:textId="72CEA4F4" w:rsidR="007A7379" w:rsidRPr="0012145F" w:rsidRDefault="007A7379" w:rsidP="007A7379">
                                  <w:pPr>
                                    <w:rPr>
                                      <w:sz w:val="20"/>
                                      <w:szCs w:val="20"/>
                                    </w:rPr>
                                  </w:pPr>
                                  <w:r>
                                    <w:rPr>
                                      <w:rFonts w:hint="eastAsia"/>
                                      <w:color w:val="000000" w:themeColor="text1"/>
                                      <w:sz w:val="22"/>
                                      <w:szCs w:val="28"/>
                                    </w:rPr>
                                    <w:t>2.0</w:t>
                                  </w:r>
                                  <w:r w:rsidRPr="00C7634B">
                                    <w:rPr>
                                      <w:color w:val="000000" w:themeColor="text1"/>
                                      <w:sz w:val="22"/>
                                      <w:szCs w:val="28"/>
                                    </w:rPr>
                                    <w:t xml:space="preserve"> mV s</w:t>
                                  </w:r>
                                  <w:r w:rsidRPr="00C7634B">
                                    <w:rPr>
                                      <w:color w:val="000000" w:themeColor="text1"/>
                                      <w:sz w:val="22"/>
                                      <w:szCs w:val="28"/>
                                      <w:vertAlign w:val="superscript"/>
                                    </w:rPr>
                                    <w:t>-1</w:t>
                                  </w:r>
                                </w:p>
                              </w:txbxContent>
                            </v:textbox>
                          </v:shape>
                        </v:group>
                        <v:shape id="_x0000_s1108" type="#_x0000_t202" style="position:absolute;left:35759;top:37294;width:14400;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" filled="f" stroked="f">
                          <v:textbox style="mso-fit-shape-to-text:t">
                            <w:txbxContent>
                              <w:p w14:paraId="7C9B267D" w14:textId="7C3088B0" w:rsidR="007A7379" w:rsidRPr="0012145F" w:rsidRDefault="007A7379" w:rsidP="007A7379">
                                <w:pPr>
                                  <w:rPr>
                                    <w:sz w:val="20"/>
                                    <w:szCs w:val="20"/>
                                  </w:rPr>
                                </w:pPr>
                                <w:r>
                                  <w:rPr>
                                    <w:rFonts w:hint="eastAsia"/>
                                    <w:color w:val="000000" w:themeColor="text1"/>
                                    <w:sz w:val="22"/>
                                    <w:szCs w:val="28"/>
                                  </w:rPr>
                                  <w:t>5.0</w:t>
                                </w:r>
                                <w:r w:rsidRPr="00C7634B">
                                  <w:rPr>
                                    <w:color w:val="000000" w:themeColor="text1"/>
                                    <w:sz w:val="22"/>
                                    <w:szCs w:val="28"/>
                                  </w:rPr>
                                  <w:t xml:space="preserve"> mV s</w:t>
                                </w:r>
                                <w:r w:rsidRPr="00C7634B">
                                  <w:rPr>
                                    <w:color w:val="000000" w:themeColor="text1"/>
                                    <w:sz w:val="22"/>
                                    <w:szCs w:val="28"/>
                                    <w:vertAlign w:val="superscript"/>
                                  </w:rPr>
                                  <w:t>-1</w:t>
                                </w:r>
                              </w:p>
                            </w:txbxContent>
                          </v:textbox>
                        </v:shape>
                      </v:group>
                      <v:shape id="_x0000_s1109" type="#_x0000_t202" style="position:absolute;left:35182;top:54831;width:14400;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" filled="f" stroked="f">
                        <v:textbox style="mso-fit-shape-to-text:t">
                          <w:txbxContent>
                            <w:p w14:paraId="6CF8D3AD" w14:textId="62164A3A" w:rsidR="007A7379" w:rsidRPr="0012145F" w:rsidRDefault="007A7379" w:rsidP="007A7379">
                              <w:pPr>
                                <w:rPr>
                                  <w:sz w:val="20"/>
                                  <w:szCs w:val="20"/>
                                </w:rPr>
                              </w:pPr>
                              <w:r w:rsidRPr="00C7634B">
                                <w:rPr>
                                  <w:color w:val="000000" w:themeColor="text1"/>
                                  <w:sz w:val="22"/>
                                  <w:szCs w:val="28"/>
                                </w:rPr>
                                <w:t>1</w:t>
                              </w:r>
                              <w:r>
                                <w:rPr>
                                  <w:rFonts w:hint="eastAsia"/>
                                  <w:color w:val="000000" w:themeColor="text1"/>
                                  <w:sz w:val="22"/>
                                  <w:szCs w:val="28"/>
                                </w:rPr>
                                <w:t>0.0</w:t>
                              </w:r>
                              <w:r w:rsidRPr="00C7634B">
                                <w:rPr>
                                  <w:color w:val="000000" w:themeColor="text1"/>
                                  <w:sz w:val="22"/>
                                  <w:szCs w:val="28"/>
                                </w:rPr>
                                <w:t xml:space="preserve"> mV s</w:t>
                              </w:r>
                              <w:r w:rsidRPr="00C7634B">
                                <w:rPr>
                                  <w:color w:val="000000" w:themeColor="text1"/>
                                  <w:sz w:val="22"/>
                                  <w:szCs w:val="28"/>
                                  <w:vertAlign w:val="superscript"/>
                                </w:rPr>
                                <w:t>-1</w:t>
                              </w:r>
                            </w:p>
                          </w:txbxContent>
                        </v:textbox>
                      </v:shape>
                    </v:group>
                    <v:shape id="Text Box 1" o:spid="_x0000_s1110" type="#_x0000_t202" style="position:absolute;left:42519;top:17297;width:7011;height:4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" filled="f" stroked="f" strokeweight=".5pt">
                      <v:textbox>
                        <w:txbxContent>
                          <w:p w14:paraId="67D1EC2A" w14:textId="1575A938" w:rsidR="0036353B" w:rsidRPr="0012145F" w:rsidRDefault="0036353B" w:rsidP="0036353B">
                            <w:pPr>
                              <w:widowControl/>
                              <w:rPr>
                                <w:noProof/>
                                <w:sz w:val="24"/>
                              </w:rPr>
                            </w:pPr>
                            <w:r w:rsidRPr="0012145F">
                              <w:rPr>
                                <w:rFonts w:hint="eastAsia"/>
                                <w:noProof/>
                                <w:sz w:val="24"/>
                              </w:rPr>
                              <w:t>(</w:t>
                            </w:r>
                            <w:r>
                              <w:rPr>
                                <w:rFonts w:hint="eastAsia"/>
                                <w:noProof/>
                                <w:sz w:val="24"/>
                              </w:rPr>
                              <w:t>F</w:t>
                            </w:r>
                            <w:r w:rsidRPr="0012145F">
                              <w:rPr>
                                <w:rFonts w:hint="eastAsia"/>
                                <w:noProof/>
                                <w:sz w:val="24"/>
                              </w:rPr>
                              <w:t>)</w:t>
                            </w:r>
                          </w:p>
                        </w:txbxContent>
                      </v:textbox>
                    </v:shape>
                  </v:group>
                </v:group>
                <v:shape id="Text Box 1" o:spid="_x0000_s1111" type="#_x0000_t202" style="position:absolute;left:42291;top:34442;width:7011;height:4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" filled="f" stroked="f" strokeweight=".5pt">
                  <v:textbox>
                    <w:txbxContent>
                      <w:p w14:paraId="084E225E" w14:textId="5DE98835" w:rsidR="0036353B" w:rsidRPr="0012145F" w:rsidRDefault="0036353B" w:rsidP="0036353B">
                        <w:pPr>
                          <w:widowControl/>
                          <w:rPr>
                            <w:noProof/>
                            <w:sz w:val="24"/>
                          </w:rPr>
                        </w:pPr>
                        <w:r w:rsidRPr="0012145F">
                          <w:rPr>
                            <w:rFonts w:hint="eastAsia"/>
                            <w:noProof/>
                            <w:sz w:val="24"/>
                          </w:rPr>
                          <w:t>(</w:t>
                        </w:r>
                        <w:r>
                          <w:rPr>
                            <w:rFonts w:hint="eastAsia"/>
                            <w:noProof/>
                            <w:sz w:val="24"/>
                          </w:rPr>
                          <w:t>G</w:t>
                        </w:r>
                        <w:r w:rsidRPr="0012145F">
                          <w:rPr>
                            <w:rFonts w:hint="eastAsia"/>
                            <w:noProof/>
                            <w:sz w:val="24"/>
                          </w:rPr>
                          <w:t>)</w:t>
                        </w:r>
                      </w:p>
                    </w:txbxContent>
                  </v:textbox>
                </v:shape>
                <w10:wrap type="square"/>
              </v:group>
            </w:pict>
          </mc:Fallback>
        </mc:AlternateContent>
      </w:r>
      <w:r>
        <w:rPr>
          <w:noProof/>
        </w:rPr>
        <mc:AlternateContent>
          <mc:Choice Requires="wps">
            <w:drawing>
              <wp:anchor distT="0" distB="0" distL="114300" distR="114300" simplePos="0" relativeHeight="251972608" behindDoc="0" locked="0" layoutInCell="1" allowOverlap="1" wp14:anchorId="0B679026" wp14:editId="4CEE1F32">
                <wp:simplePos x="0" y="0"/>
                <wp:positionH relativeFrom="column">
                  <wp:posOffset>3622312</wp:posOffset>
                </wp:positionH>
                <wp:positionV relativeFrom="paragraph">
                  <wp:posOffset>7214870</wp:posOffset>
                </wp:positionV>
                <wp:extent cx="1439545" cy="260350"/>
                <wp:effectExtent l="0" t="0" r="8255" b="6350"/>
                <wp:wrapSquare wrapText="bothSides"/>
                <wp:docPr id="125962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9545" cy="260350"/>
                        </a:xfrm>
                        <a:prstGeom prst="rect">
                          <a:avLst/>
                        </a:prstGeom>
                        <a:solidFill>
                          <a:srgbClr val="FFFFFF"/>
                        </a:solidFill>
                        <a:ln w="9525">
                          <a:noFill/>
                          <a:miter lim="800000"/>
                          <a:headEnd/>
                          <a:tailEnd/>
                        </a:ln>
                      </wps:spPr>
                      <wps:txbx>
                        <w:txbxContent>
                          <w:p w14:paraId="230F827A" w14:textId="77777777" w:rsidR="00691DC6" w:rsidRPr="0012145F" w:rsidRDefault="00691DC6" w:rsidP="00691DC6">
                            <w:pPr>
                              <w:rPr>
                                <w:sz w:val="20"/>
                                <w:szCs w:val="20"/>
                              </w:rPr>
                            </w:pPr>
                            <w:r w:rsidRPr="0012145F">
                              <w:rPr>
                                <w:sz w:val="20"/>
                                <w:szCs w:val="20"/>
                              </w:rPr>
                              <w:t>Potential (V) RHE</w:t>
                            </w:r>
                          </w:p>
                        </w:txbxContent>
                      </wps:txbx>
                      <wps:bodyPr rot="0" vert="horz" wrap="square" lIns="91440" tIns="45720" rIns="91440" bIns="45720" anchor="t" anchorCtr="0">
                        <a:spAutoFit/>
                      </wps:bodyPr>
                    </wps:wsp>
                  </a:graphicData>
                </a:graphic>
              </wp:anchor>
            </w:drawing>
          </mc:Choice>
          <mc:Fallback>
            <w:pict>
              <v:shape w14:anchorId="0B679026" id="Text Box 2" o:spid="_x0000_s1112" type="#_x0000_t202" style="position:absolute;left:0;text-align:left;margin-left:285.2pt;margin-top:568.1pt;width:113.35pt;height:20.5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" stroked="f">
                <v:textbox style="mso-fit-shape-to-text:t">
                  <w:txbxContent>
                    <w:p w14:paraId="230F827A" w14:textId="77777777" w:rsidR="00691DC6" w:rsidRPr="0012145F" w:rsidRDefault="00691DC6" w:rsidP="00691DC6">
                      <w:pPr>
                        <w:rPr>
                          <w:sz w:val="20"/>
                          <w:szCs w:val="20"/>
                        </w:rPr>
                      </w:pPr>
                      <w:r w:rsidRPr="0012145F">
                        <w:rPr>
                          <w:sz w:val="20"/>
                          <w:szCs w:val="20"/>
                        </w:rPr>
                        <w:t>Potential (V) RHE</w:t>
                      </w:r>
                    </w:p>
                  </w:txbxContent>
                </v:textbox>
                <w10:wrap type="square"/>
              </v:shape>
            </w:pict>
          </mc:Fallback>
        </mc:AlternateContent>
      </w:r>
      <w:r w:rsidRPr="00691DC6">
        <w:rPr>
          <w:noProof/>
          <w:lang w:eastAsia="en-US"/>
          <w14:ligatures w14:val="standardContextual"/>
        </w:rPr>
        <mc:AlternateContent>
          <mc:Choice Requires="wps">
            <w:drawing>
              <wp:anchor distT="0" distB="0" distL="114300" distR="114300" simplePos="0" relativeHeight="251974656" behindDoc="0" locked="0" layoutInCell="1" allowOverlap="1" wp14:anchorId="193C81C2" wp14:editId="2E3F57E3">
                <wp:simplePos x="0" y="0"/>
                <wp:positionH relativeFrom="column">
                  <wp:posOffset>1123315</wp:posOffset>
                </wp:positionH>
                <wp:positionV relativeFrom="paragraph">
                  <wp:posOffset>7214941</wp:posOffset>
                </wp:positionV>
                <wp:extent cx="1438910" cy="246380"/>
                <wp:effectExtent l="0" t="0" r="8890" b="6350"/>
                <wp:wrapSquare wrapText="bothSides"/>
                <wp:docPr id="10831687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8910" cy="246380"/>
                        </a:xfrm>
                        <a:prstGeom prst="rect">
                          <a:avLst/>
                        </a:prstGeom>
                        <a:solidFill>
                          <a:srgbClr val="FFFFFF"/>
                        </a:solidFill>
                        <a:ln w="9525">
                          <a:noFill/>
                          <a:miter lim="800000"/>
                          <a:headEnd/>
                          <a:tailEnd/>
                        </a:ln>
                      </wps:spPr>
                      <wps:txbx>
                        <w:txbxContent>
                          <w:p w14:paraId="313B2D26" w14:textId="77777777" w:rsidR="00691DC6" w:rsidRPr="0012145F" w:rsidRDefault="00691DC6" w:rsidP="00691DC6">
                            <w:pPr>
                              <w:jc w:val="center"/>
                              <w:rPr>
                                <w:sz w:val="20"/>
                                <w:szCs w:val="20"/>
                              </w:rPr>
                            </w:pPr>
                            <w:r w:rsidRPr="0012145F">
                              <w:rPr>
                                <w:sz w:val="20"/>
                                <w:szCs w:val="20"/>
                              </w:rPr>
                              <w:t>Wavenumber (cm</w:t>
                            </w:r>
                            <w:r w:rsidRPr="0012145F">
                              <w:rPr>
                                <w:sz w:val="20"/>
                                <w:szCs w:val="20"/>
                                <w:vertAlign w:val="superscript"/>
                              </w:rPr>
                              <w:t>-1</w:t>
                            </w:r>
                            <w:r w:rsidRPr="0012145F">
                              <w:rPr>
                                <w:sz w:val="20"/>
                                <w:szCs w:val="20"/>
                              </w:rPr>
                              <w:t>)</w:t>
                            </w:r>
                          </w:p>
                        </w:txbxContent>
                      </wps:txbx>
                      <wps:bodyPr rot="0" vert="horz" wrap="square" lIns="91440" tIns="45720" rIns="91440" bIns="45720" anchor="t" anchorCtr="0">
                        <a:spAutoFit/>
                      </wps:bodyPr>
                    </wps:wsp>
                  </a:graphicData>
                </a:graphic>
              </wp:anchor>
            </w:drawing>
          </mc:Choice>
          <mc:Fallback>
            <w:pict>
              <v:shape w14:anchorId="193C81C2" id="_x0000_s1113" type="#_x0000_t202" style="position:absolute;left:0;text-align:left;margin-left:88.45pt;margin-top:568.1pt;width:113.3pt;height:19.4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" stroked="f">
                <v:textbox style="mso-fit-shape-to-text:t">
                  <w:txbxContent>
                    <w:p w14:paraId="313B2D26" w14:textId="77777777" w:rsidR="00691DC6" w:rsidRPr="0012145F" w:rsidRDefault="00691DC6" w:rsidP="00691DC6">
                      <w:pPr>
                        <w:jc w:val="center"/>
                        <w:rPr>
                          <w:sz w:val="20"/>
                          <w:szCs w:val="20"/>
                        </w:rPr>
                      </w:pPr>
                      <w:r w:rsidRPr="0012145F">
                        <w:rPr>
                          <w:sz w:val="20"/>
                          <w:szCs w:val="20"/>
                        </w:rPr>
                        <w:t>Wavenumber (cm</w:t>
                      </w:r>
                      <w:r w:rsidRPr="0012145F">
                        <w:rPr>
                          <w:sz w:val="20"/>
                          <w:szCs w:val="20"/>
                          <w:vertAlign w:val="superscript"/>
                        </w:rPr>
                        <w:t>-1</w:t>
                      </w:r>
                      <w:r w:rsidRPr="0012145F">
                        <w:rPr>
                          <w:sz w:val="20"/>
                          <w:szCs w:val="20"/>
                        </w:rPr>
                        <w:t>)</w:t>
                      </w:r>
                    </w:p>
                  </w:txbxContent>
                </v:textbox>
                <w10:wrap type="square"/>
              </v:shape>
            </w:pict>
          </mc:Fallback>
        </mc:AlternateContent>
      </w:r>
      <w:r w:rsidR="0046213F">
        <w:rPr>
          <w:b/>
          <w:bCs/>
          <w:sz w:val="24"/>
        </w:rPr>
        <w:t xml:space="preserve">Scan Rate-Dependent </w:t>
      </w:r>
      <w:r w:rsidR="00677B68">
        <w:rPr>
          <w:b/>
          <w:bCs/>
          <w:sz w:val="24"/>
        </w:rPr>
        <w:t>EC-</w:t>
      </w:r>
      <w:r w:rsidR="00677B68" w:rsidRPr="00F83ED5">
        <w:rPr>
          <w:b/>
          <w:bCs/>
          <w:sz w:val="24"/>
        </w:rPr>
        <w:t xml:space="preserve">SFG </w:t>
      </w:r>
    </w:p>
    <w:p w14:paraId="51A67DC1" w14:textId="5FA0F8B7" w:rsidR="00677B68" w:rsidRDefault="00677B68" w:rsidP="00947FB5">
      <w:pPr>
        <w:rPr>
          <w:sz w:val="24"/>
        </w:rPr>
      </w:pPr>
    </w:p>
    <w:p w14:paraId="3438F5ED" w14:textId="026C068F" w:rsidR="00702479" w:rsidRDefault="00677B68" w:rsidP="008D6636">
      <w:pPr>
        <w:rPr>
          <w:sz w:val="24"/>
        </w:rPr>
      </w:pPr>
      <w:r w:rsidRPr="00871152">
        <w:rPr>
          <w:color w:val="0000FF"/>
          <w:sz w:val="24"/>
        </w:rPr>
        <w:t xml:space="preserve">Figure </w:t>
      </w:r>
      <w:r w:rsidR="00107AA8" w:rsidRPr="00871152">
        <w:rPr>
          <w:color w:val="0000FF"/>
          <w:sz w:val="24"/>
        </w:rPr>
        <w:t>S</w:t>
      </w:r>
      <w:r w:rsidR="00107AA8" w:rsidRPr="00871152">
        <w:rPr>
          <w:rFonts w:hint="eastAsia"/>
          <w:color w:val="0000FF"/>
          <w:sz w:val="24"/>
        </w:rPr>
        <w:t>4</w:t>
      </w:r>
      <w:r w:rsidR="00107AA8" w:rsidRPr="00B42154">
        <w:rPr>
          <w:sz w:val="24"/>
        </w:rPr>
        <w:t xml:space="preserve"> </w:t>
      </w:r>
      <w:r w:rsidRPr="00B42154">
        <w:rPr>
          <w:sz w:val="24"/>
        </w:rPr>
        <w:t>shows the EC-SFG spectra of PPP polarization with scan rates of 1</w:t>
      </w:r>
      <w:r w:rsidR="00346C62">
        <w:rPr>
          <w:rFonts w:hint="eastAsia"/>
          <w:sz w:val="24"/>
        </w:rPr>
        <w:t>.0</w:t>
      </w:r>
      <w:r w:rsidRPr="00B42154">
        <w:rPr>
          <w:sz w:val="24"/>
        </w:rPr>
        <w:t xml:space="preserve"> mV</w:t>
      </w:r>
      <w:r w:rsidRPr="00B42154">
        <w:rPr>
          <w:rFonts w:hint="eastAsia"/>
          <w:sz w:val="24"/>
        </w:rPr>
        <w:t xml:space="preserve"> </w:t>
      </w:r>
      <w:r w:rsidRPr="00B42154">
        <w:rPr>
          <w:sz w:val="24"/>
        </w:rPr>
        <w:t>s</w:t>
      </w:r>
      <w:r w:rsidRPr="00B42154">
        <w:rPr>
          <w:rFonts w:hint="eastAsia"/>
          <w:sz w:val="24"/>
          <w:vertAlign w:val="superscript"/>
        </w:rPr>
        <w:t>-1</w:t>
      </w:r>
      <w:r w:rsidRPr="00B42154">
        <w:rPr>
          <w:sz w:val="24"/>
        </w:rPr>
        <w:t>, 2</w:t>
      </w:r>
      <w:r w:rsidR="00346C62">
        <w:rPr>
          <w:rFonts w:hint="eastAsia"/>
          <w:sz w:val="24"/>
        </w:rPr>
        <w:t>.0</w:t>
      </w:r>
      <w:r w:rsidRPr="00B42154">
        <w:rPr>
          <w:sz w:val="24"/>
        </w:rPr>
        <w:t xml:space="preserve"> mV</w:t>
      </w:r>
      <w:r w:rsidRPr="00B42154">
        <w:rPr>
          <w:rFonts w:hint="eastAsia"/>
          <w:sz w:val="24"/>
        </w:rPr>
        <w:t xml:space="preserve"> </w:t>
      </w:r>
      <w:r w:rsidRPr="00B42154">
        <w:rPr>
          <w:sz w:val="24"/>
        </w:rPr>
        <w:t>s</w:t>
      </w:r>
      <w:r w:rsidRPr="00B42154">
        <w:rPr>
          <w:rFonts w:hint="eastAsia"/>
          <w:sz w:val="24"/>
          <w:vertAlign w:val="superscript"/>
        </w:rPr>
        <w:t>-1</w:t>
      </w:r>
      <w:r>
        <w:rPr>
          <w:sz w:val="24"/>
        </w:rPr>
        <w:t>, 5</w:t>
      </w:r>
      <w:r w:rsidR="00346C62">
        <w:rPr>
          <w:rFonts w:hint="eastAsia"/>
          <w:sz w:val="24"/>
        </w:rPr>
        <w:t>.0</w:t>
      </w:r>
      <w:r>
        <w:rPr>
          <w:sz w:val="24"/>
        </w:rPr>
        <w:t xml:space="preserve"> </w:t>
      </w:r>
      <w:r w:rsidRPr="00B42154">
        <w:rPr>
          <w:sz w:val="24"/>
        </w:rPr>
        <w:t>mV</w:t>
      </w:r>
      <w:r w:rsidRPr="00B42154">
        <w:rPr>
          <w:rFonts w:hint="eastAsia"/>
          <w:sz w:val="24"/>
        </w:rPr>
        <w:t xml:space="preserve"> </w:t>
      </w:r>
      <w:r w:rsidRPr="00B42154">
        <w:rPr>
          <w:sz w:val="24"/>
        </w:rPr>
        <w:t>s</w:t>
      </w:r>
      <w:r w:rsidRPr="00B42154">
        <w:rPr>
          <w:rFonts w:hint="eastAsia"/>
          <w:sz w:val="24"/>
          <w:vertAlign w:val="superscript"/>
        </w:rPr>
        <w:t>-1</w:t>
      </w:r>
      <w:r w:rsidRPr="00B42154">
        <w:rPr>
          <w:sz w:val="24"/>
        </w:rPr>
        <w:t>, and 10</w:t>
      </w:r>
      <w:r w:rsidR="00346C62">
        <w:rPr>
          <w:rFonts w:hint="eastAsia"/>
          <w:sz w:val="24"/>
        </w:rPr>
        <w:t>.0</w:t>
      </w:r>
      <w:r w:rsidRPr="00B42154">
        <w:rPr>
          <w:sz w:val="24"/>
        </w:rPr>
        <w:t xml:space="preserve"> mV</w:t>
      </w:r>
      <w:r w:rsidRPr="00B42154">
        <w:rPr>
          <w:rFonts w:hint="eastAsia"/>
          <w:sz w:val="24"/>
        </w:rPr>
        <w:t xml:space="preserve"> </w:t>
      </w:r>
      <w:r w:rsidRPr="00B42154">
        <w:rPr>
          <w:sz w:val="24"/>
        </w:rPr>
        <w:t>s</w:t>
      </w:r>
      <w:r w:rsidRPr="00B42154">
        <w:rPr>
          <w:rFonts w:hint="eastAsia"/>
          <w:sz w:val="24"/>
          <w:vertAlign w:val="superscript"/>
        </w:rPr>
        <w:t>-1</w:t>
      </w:r>
      <w:r>
        <w:rPr>
          <w:sz w:val="24"/>
        </w:rPr>
        <w:t xml:space="preserve">, </w:t>
      </w:r>
      <w:r w:rsidRPr="00B42154">
        <w:rPr>
          <w:sz w:val="24"/>
        </w:rPr>
        <w:t xml:space="preserve">respectively. </w:t>
      </w:r>
    </w:p>
    <w:p w14:paraId="1F9A58BD" w14:textId="4CBD20FE" w:rsidR="00702479" w:rsidRDefault="00702479">
      <w:pPr>
        <w:widowControl/>
        <w:jc w:val="left"/>
        <w:rPr>
          <w:sz w:val="24"/>
        </w:rPr>
      </w:pPr>
    </w:p>
    <w:p w14:paraId="1DFE64E3" w14:textId="67F2F905" w:rsidR="00EC6237" w:rsidRPr="008D6636" w:rsidRDefault="00D3504E" w:rsidP="00E2610A">
      <w:pPr>
        <w:rPr>
          <w:sz w:val="24"/>
        </w:rPr>
      </w:pPr>
      <w:r>
        <w:rPr>
          <w:noProof/>
          <w:sz w:val="22"/>
          <w:szCs w:val="22"/>
        </w:rPr>
        <mc:AlternateContent>
          <mc:Choice Requires="wpg">
            <w:drawing>
              <wp:anchor distT="0" distB="0" distL="114300" distR="114300" simplePos="0" relativeHeight="252118016" behindDoc="0" locked="0" layoutInCell="1" allowOverlap="1" wp14:anchorId="64BA9335" wp14:editId="202F6C20">
                <wp:simplePos x="0" y="0"/>
                <wp:positionH relativeFrom="margin">
                  <wp:posOffset>-15240</wp:posOffset>
                </wp:positionH>
                <wp:positionV relativeFrom="paragraph">
                  <wp:posOffset>1836420</wp:posOffset>
                </wp:positionV>
                <wp:extent cx="6096000" cy="2545715"/>
                <wp:effectExtent l="0" t="0" r="0" b="6985"/>
                <wp:wrapSquare wrapText="bothSides"/>
                <wp:docPr id="434939004" name="Group 67"/>
                <wp:cNvGraphicFramePr/>
                <a:graphic xmlns:a="http://schemas.openxmlformats.org/drawingml/2006/main">
                  <a:graphicData uri="http://schemas.microsoft.com/office/word/2010/wordprocessingGroup">
                    <wpg:wgp>
                      <wpg:cNvGrpSpPr/>
                      <wpg:grpSpPr>
                        <a:xfrm>
                          <a:off x="0" y="0"/>
                          <a:ext cx="6096000" cy="2545715"/>
                          <a:chOff x="-166943" y="-7626"/>
                          <a:chExt cx="6097809" cy="2546826"/>
                        </a:xfrm>
                      </wpg:grpSpPr>
                      <wpg:grpSp>
                        <wpg:cNvPr id="1968525203" name="Group 59"/>
                        <wpg:cNvGrpSpPr/>
                        <wpg:grpSpPr>
                          <a:xfrm>
                            <a:off x="-166943" y="-7626"/>
                            <a:ext cx="6097809" cy="2546826"/>
                            <a:chOff x="-192401" y="-7629"/>
                            <a:chExt cx="6099693" cy="2548112"/>
                          </a:xfrm>
                        </wpg:grpSpPr>
                        <wpg:grpSp>
                          <wpg:cNvPr id="65721776" name="Group 38"/>
                          <wpg:cNvGrpSpPr/>
                          <wpg:grpSpPr>
                            <a:xfrm>
                              <a:off x="-192401" y="-7629"/>
                              <a:ext cx="6099693" cy="2548112"/>
                              <a:chOff x="-12577" y="5268610"/>
                              <a:chExt cx="6102287" cy="2549568"/>
                            </a:xfrm>
                          </wpg:grpSpPr>
                          <wpg:grpSp>
                            <wpg:cNvPr id="1369967919" name="Group 37"/>
                            <wpg:cNvGrpSpPr/>
                            <wpg:grpSpPr>
                              <a:xfrm>
                                <a:off x="-12577" y="5268610"/>
                                <a:ext cx="6102287" cy="2549568"/>
                                <a:chOff x="-12577" y="5268610"/>
                                <a:chExt cx="6102287" cy="2549568"/>
                              </a:xfrm>
                            </wpg:grpSpPr>
                            <wpg:grpSp>
                              <wpg:cNvPr id="1993230304" name="Group 38"/>
                              <wpg:cNvGrpSpPr/>
                              <wpg:grpSpPr>
                                <a:xfrm>
                                  <a:off x="-12577" y="5485104"/>
                                  <a:ext cx="6102287" cy="2333074"/>
                                  <a:chOff x="-12577" y="5485817"/>
                                  <a:chExt cx="6102287" cy="2333377"/>
                                </a:xfrm>
                              </wpg:grpSpPr>
                              <wps:wsp>
                                <wps:cNvPr id="1586690001" name="Text Box 2"/>
                                <wps:cNvSpPr txBox="1">
                                  <a:spLocks noChangeArrowheads="1"/>
                                </wps:cNvSpPr>
                                <wps:spPr bwMode="auto">
                                  <a:xfrm>
                                    <a:off x="-12577" y="7241725"/>
                                    <a:ext cx="6102287" cy="577469"/>
                                  </a:xfrm>
                                  <a:prstGeom prst="rect">
                                    <a:avLst/>
                                  </a:prstGeom>
                                  <a:solidFill>
                                    <a:srgbClr val="FFFFFF"/>
                                  </a:solidFill>
                                  <a:ln w="9525">
                                    <a:noFill/>
                                    <a:miter lim="800000"/>
                                    <a:headEnd/>
                                    <a:tailEnd/>
                                  </a:ln>
                                </wps:spPr>
                                <wps:txbx>
                                  <w:txbxContent>
                                    <w:p w14:paraId="69534BBC" w14:textId="619A9556" w:rsidR="00BD7CF0" w:rsidRPr="00451B0E" w:rsidRDefault="00BD7CF0" w:rsidP="00BD7CF0">
                                      <w:pPr>
                                        <w:rPr>
                                          <w:sz w:val="22"/>
                                          <w:szCs w:val="22"/>
                                        </w:rPr>
                                      </w:pPr>
                                      <w:r w:rsidRPr="00612414">
                                        <w:rPr>
                                          <w:b/>
                                          <w:bCs/>
                                          <w:sz w:val="22"/>
                                          <w:szCs w:val="22"/>
                                        </w:rPr>
                                        <w:t xml:space="preserve">Figure </w:t>
                                      </w:r>
                                      <w:r w:rsidR="0032756D">
                                        <w:rPr>
                                          <w:rFonts w:hint="eastAsia"/>
                                          <w:b/>
                                          <w:bCs/>
                                          <w:sz w:val="22"/>
                                          <w:szCs w:val="22"/>
                                        </w:rPr>
                                        <w:t>S5</w:t>
                                      </w:r>
                                      <w:r w:rsidRPr="00612414">
                                        <w:rPr>
                                          <w:b/>
                                          <w:bCs/>
                                          <w:sz w:val="22"/>
                                          <w:szCs w:val="22"/>
                                        </w:rPr>
                                        <w:t>.</w:t>
                                      </w:r>
                                      <w:r>
                                        <w:rPr>
                                          <w:sz w:val="22"/>
                                          <w:szCs w:val="22"/>
                                        </w:rPr>
                                        <w:t xml:space="preserve"> </w:t>
                                      </w:r>
                                      <w:bookmarkStart w:id="12" w:name="_Hlk215614227"/>
                                      <w:bookmarkStart w:id="13" w:name="_Hlk215614228"/>
                                      <w:r>
                                        <w:rPr>
                                          <w:rFonts w:hint="eastAsia"/>
                                          <w:sz w:val="22"/>
                                          <w:szCs w:val="22"/>
                                        </w:rPr>
                                        <w:t>(</w:t>
                                      </w:r>
                                      <w:r w:rsidR="00D54466">
                                        <w:rPr>
                                          <w:sz w:val="22"/>
                                          <w:szCs w:val="22"/>
                                        </w:rPr>
                                        <w:t>A</w:t>
                                      </w:r>
                                      <w:r>
                                        <w:rPr>
                                          <w:rFonts w:hint="eastAsia"/>
                                          <w:sz w:val="22"/>
                                          <w:szCs w:val="22"/>
                                        </w:rPr>
                                        <w:t xml:space="preserve">) </w:t>
                                      </w:r>
                                      <w:r>
                                        <w:rPr>
                                          <w:sz w:val="22"/>
                                          <w:szCs w:val="22"/>
                                        </w:rPr>
                                        <w:t xml:space="preserve">CVs of the system at different scan rates. </w:t>
                                      </w:r>
                                      <w:r>
                                        <w:rPr>
                                          <w:rFonts w:hint="eastAsia"/>
                                          <w:sz w:val="22"/>
                                          <w:szCs w:val="22"/>
                                        </w:rPr>
                                        <w:t>(</w:t>
                                      </w:r>
                                      <w:r w:rsidR="00D54466">
                                        <w:rPr>
                                          <w:sz w:val="22"/>
                                          <w:szCs w:val="22"/>
                                        </w:rPr>
                                        <w:t>B</w:t>
                                      </w:r>
                                      <w:r>
                                        <w:rPr>
                                          <w:rFonts w:hint="eastAsia"/>
                                          <w:sz w:val="22"/>
                                          <w:szCs w:val="22"/>
                                        </w:rPr>
                                        <w:t xml:space="preserve">) </w:t>
                                      </w:r>
                                      <w:r>
                                        <w:rPr>
                                          <w:sz w:val="22"/>
                                          <w:szCs w:val="22"/>
                                        </w:rPr>
                                        <w:t>P</w:t>
                                      </w:r>
                                      <w:r>
                                        <w:rPr>
                                          <w:rFonts w:hint="eastAsia"/>
                                          <w:sz w:val="22"/>
                                          <w:szCs w:val="22"/>
                                        </w:rPr>
                                        <w:t>otential shift (</w:t>
                                      </w:r>
                                      <w:r>
                                        <w:rPr>
                                          <w:sz w:val="22"/>
                                          <w:szCs w:val="22"/>
                                        </w:rPr>
                                        <w:t>Δ</w:t>
                                      </w:r>
                                      <w:r>
                                        <w:rPr>
                                          <w:rFonts w:hint="eastAsia"/>
                                          <w:sz w:val="22"/>
                                          <w:szCs w:val="22"/>
                                        </w:rPr>
                                        <w:t>V)</w:t>
                                      </w:r>
                                      <w:r>
                                        <w:rPr>
                                          <w:sz w:val="22"/>
                                          <w:szCs w:val="22"/>
                                        </w:rPr>
                                        <w:t xml:space="preserve"> (red, left)</w:t>
                                      </w:r>
                                      <w:r>
                                        <w:rPr>
                                          <w:rFonts w:hint="eastAsia"/>
                                          <w:sz w:val="22"/>
                                          <w:szCs w:val="22"/>
                                        </w:rPr>
                                        <w:t xml:space="preserve"> for *H peak and the current </w:t>
                                      </w:r>
                                      <w:r>
                                        <w:rPr>
                                          <w:sz w:val="22"/>
                                          <w:szCs w:val="22"/>
                                        </w:rPr>
                                        <w:t>(blue, right) as a function of scan rate.</w:t>
                                      </w:r>
                                      <w:bookmarkEnd w:id="12"/>
                                      <w:bookmarkEnd w:id="13"/>
                                    </w:p>
                                  </w:txbxContent>
                                </wps:txbx>
                                <wps:bodyPr rot="0" vert="horz" wrap="square" lIns="91440" tIns="45720" rIns="91440" bIns="45720" anchor="t" anchorCtr="0">
                                  <a:noAutofit/>
                                </wps:bodyPr>
                              </wps:wsp>
                              <pic:pic xmlns:pic="http://schemas.openxmlformats.org/drawingml/2006/picture">
                                <pic:nvPicPr>
                                  <pic:cNvPr id="1261933618" name="Picture 11">
                                    <a:extLst>
                                      <a:ext uri="{FF2B5EF4-FFF2-40B4-BE49-F238E27FC236}">
                                        <a16:creationId xmlns:a16="http://schemas.microsoft.com/office/drawing/2014/main" id="{5FAF9768-966E-935F-BF2B-0D650290EDB1}"/>
                                      </a:ext>
                                    </a:extLst>
                                  </pic:cNvPr>
                                  <pic:cNvPicPr>
                                    <a:picLocks noChangeAspect="1"/>
                                  </pic:cNvPicPr>
                                </pic:nvPicPr>
                                <pic:blipFill>
                                  <a:blip r:embed="rId34">
                                    <a:extLst>
                                      <a:ext uri="{28A0092B-C50C-407E-A947-70E740481C1C}">
                                        <a14:useLocalDpi xmlns:a14="http://schemas.microsoft.com/office/drawing/2010/main" val="0"/>
                                      </a:ext>
                                    </a:extLst>
                                  </a:blip>
                                  <a:srcRect/>
                                  <a:stretch/>
                                </pic:blipFill>
                                <pic:spPr>
                                  <a:xfrm>
                                    <a:off x="464246" y="5485817"/>
                                    <a:ext cx="2649882" cy="1721432"/>
                                  </a:xfrm>
                                  <a:prstGeom prst="rect">
                                    <a:avLst/>
                                  </a:prstGeom>
                                </pic:spPr>
                              </pic:pic>
                              <pic:pic xmlns:pic="http://schemas.openxmlformats.org/drawingml/2006/picture">
                                <pic:nvPicPr>
                                  <pic:cNvPr id="345021429" name="Picture 11">
                                    <a:extLst>
                                      <a:ext uri="{FF2B5EF4-FFF2-40B4-BE49-F238E27FC236}">
                                        <a16:creationId xmlns:a16="http://schemas.microsoft.com/office/drawing/2014/main" id="{5FAF9768-966E-935F-BF2B-0D650290EDB1}"/>
                                      </a:ext>
                                    </a:extLst>
                                  </pic:cNvPr>
                                  <pic:cNvPicPr>
                                    <a:picLocks noChangeAspect="1"/>
                                  </pic:cNvPicPr>
                                </pic:nvPicPr>
                                <pic:blipFill>
                                  <a:blip r:embed="rId35">
                                    <a:extLst>
                                      <a:ext uri="{28A0092B-C50C-407E-A947-70E740481C1C}">
                                        <a14:useLocalDpi xmlns:a14="http://schemas.microsoft.com/office/drawing/2010/main" val="0"/>
                                      </a:ext>
                                    </a:extLst>
                                  </a:blip>
                                  <a:srcRect/>
                                  <a:stretch/>
                                </pic:blipFill>
                                <pic:spPr>
                                  <a:xfrm>
                                    <a:off x="3189827" y="5485817"/>
                                    <a:ext cx="2884239" cy="1747987"/>
                                  </a:xfrm>
                                  <a:prstGeom prst="rect">
                                    <a:avLst/>
                                  </a:prstGeom>
                                </pic:spPr>
                              </pic:pic>
                            </wpg:grpSp>
                            <wps:wsp>
                              <wps:cNvPr id="757865583" name="Text Box 2"/>
                              <wps:cNvSpPr txBox="1">
                                <a:spLocks noChangeArrowheads="1"/>
                              </wps:cNvSpPr>
                              <wps:spPr bwMode="auto">
                                <a:xfrm>
                                  <a:off x="4308333" y="5268610"/>
                                  <a:ext cx="514568" cy="299180"/>
                                </a:xfrm>
                                <a:prstGeom prst="rect">
                                  <a:avLst/>
                                </a:prstGeom>
                                <a:noFill/>
                                <a:ln w="9525">
                                  <a:noFill/>
                                  <a:miter lim="800000"/>
                                  <a:headEnd/>
                                  <a:tailEnd/>
                                </a:ln>
                              </wps:spPr>
                              <wps:txbx>
                                <w:txbxContent>
                                  <w:p w14:paraId="21525CF6" w14:textId="6CE4689A" w:rsidR="00BD7CF0" w:rsidRPr="005A78B8" w:rsidRDefault="00BD7CF0" w:rsidP="00BD7CF0">
                                    <w:r w:rsidRPr="005A78B8">
                                      <w:t>(B)</w:t>
                                    </w:r>
                                  </w:p>
                                </w:txbxContent>
                              </wps:txbx>
                              <wps:bodyPr rot="0" vert="horz" wrap="square" lIns="91440" tIns="45720" rIns="91440" bIns="45720" anchor="t" anchorCtr="0">
                                <a:spAutoFit/>
                              </wps:bodyPr>
                            </wps:wsp>
                          </wpg:grpSp>
                          <wps:wsp>
                            <wps:cNvPr id="1144642818" name="Text Box 2"/>
                            <wps:cNvSpPr txBox="1">
                              <a:spLocks noChangeArrowheads="1"/>
                            </wps:cNvSpPr>
                            <wps:spPr bwMode="auto">
                              <a:xfrm>
                                <a:off x="1758873" y="5268610"/>
                                <a:ext cx="487877" cy="299143"/>
                              </a:xfrm>
                              <a:prstGeom prst="rect">
                                <a:avLst/>
                              </a:prstGeom>
                              <a:noFill/>
                              <a:ln w="9525">
                                <a:noFill/>
                                <a:miter lim="800000"/>
                                <a:headEnd/>
                                <a:tailEnd/>
                              </a:ln>
                            </wps:spPr>
                            <wps:txbx>
                              <w:txbxContent>
                                <w:p w14:paraId="75B6FE86" w14:textId="118DD3C2" w:rsidR="00BD7CF0" w:rsidRPr="005A78B8" w:rsidRDefault="00BD7CF0" w:rsidP="00BD7CF0">
                                  <w:r w:rsidRPr="005A78B8">
                                    <w:t>(A)</w:t>
                                  </w:r>
                                </w:p>
                              </w:txbxContent>
                            </wps:txbx>
                            <wps:bodyPr rot="0" vert="horz" wrap="square" lIns="91440" tIns="45720" rIns="91440" bIns="45720" anchor="t" anchorCtr="0">
                              <a:spAutoFit/>
                            </wps:bodyPr>
                          </wps:wsp>
                        </wpg:grpSp>
                        <pic:pic xmlns:pic="http://schemas.openxmlformats.org/drawingml/2006/picture">
                          <pic:nvPicPr>
                            <pic:cNvPr id="434038733" name="Picture 11" descr="A blue line with dots&#10;&#10;AI-generated content may be incorrect.">
                              <a:extLst>
                                <a:ext uri="{FF2B5EF4-FFF2-40B4-BE49-F238E27FC236}">
                                  <a16:creationId xmlns:a16="http://schemas.microsoft.com/office/drawing/2014/main" id="{5FAF9768-966E-935F-BF2B-0D650290EDB1}"/>
                                </a:ext>
                              </a:extLst>
                            </pic:cNvPr>
                            <pic:cNvPicPr>
                              <a:picLocks noChangeAspect="1"/>
                            </pic:cNvPicPr>
                          </pic:nvPicPr>
                          <pic:blipFill rotWithShape="1">
                            <a:blip r:embed="rId36" cstate="print">
                              <a:extLst>
                                <a:ext uri="{28A0092B-C50C-407E-A947-70E740481C1C}">
                                  <a14:useLocalDpi xmlns:a14="http://schemas.microsoft.com/office/drawing/2010/main" val="0"/>
                                </a:ext>
                              </a:extLst>
                            </a:blip>
                            <a:srcRect b="14215"/>
                            <a:stretch/>
                          </pic:blipFill>
                          <pic:spPr bwMode="auto">
                            <a:xfrm>
                              <a:off x="4335980" y="957916"/>
                              <a:ext cx="1088060" cy="627201"/>
                            </a:xfrm>
                            <a:prstGeom prst="rect">
                              <a:avLst/>
                            </a:prstGeom>
                            <a:ln>
                              <a:noFill/>
                            </a:ln>
                            <a:extLst>
                              <a:ext uri="{53640926-AAD7-44D8-BBD7-CCE9431645EC}">
                                <a14:shadowObscured xmlns:a14="http://schemas.microsoft.com/office/drawing/2010/main"/>
                              </a:ext>
                            </a:extLst>
                          </pic:spPr>
                        </pic:pic>
                      </wpg:grpSp>
                      <wps:wsp>
                        <wps:cNvPr id="735435239" name="Text Box 2"/>
                        <wps:cNvSpPr txBox="1">
                          <a:spLocks noChangeArrowheads="1"/>
                        </wps:cNvSpPr>
                        <wps:spPr bwMode="auto">
                          <a:xfrm rot="16200000">
                            <a:off x="-157480" y="746760"/>
                            <a:ext cx="980440" cy="298821"/>
                          </a:xfrm>
                          <a:prstGeom prst="rect">
                            <a:avLst/>
                          </a:prstGeom>
                          <a:noFill/>
                          <a:ln w="9525">
                            <a:noFill/>
                            <a:miter lim="800000"/>
                            <a:headEnd/>
                            <a:tailEnd/>
                          </a:ln>
                        </wps:spPr>
                        <wps:txbx>
                          <w:txbxContent>
                            <w:p w14:paraId="2C5B5988" w14:textId="1C90E000" w:rsidR="008D6636" w:rsidRPr="008D6636" w:rsidRDefault="008D6636" w:rsidP="008D6636">
                              <w:r w:rsidRPr="008D6636">
                                <w:rPr>
                                  <w:rFonts w:hint="eastAsia"/>
                                </w:rPr>
                                <w:t>Current (A)</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64BA9335" id="Group 67" o:spid="_x0000_s1114" style="position:absolute;left:0;text-align:left;margin-left:-1.2pt;margin-top:144.6pt;width:480pt;height:200.45pt;z-index:252118016;mso-position-horizontal-relative:margin;mso-width-relative:margin;mso-height-relative:margin" coordorigin="-1669,-76" coordsize="60978,25468" o:gfxdata="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wAAAPEAAAA3AAAAAAAAAAAAAAAAAAAAAAAAAAAAAAAA&#10;AAAAAAAAAAAAAAAAAAAAAAAAAAAAAAAAAAAAAAAAAAAAAAAAAAAAAAAAAAAAAAAA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PEA&#10;AAA3AAAAAAAAAAAAAAAAAAAAAAAAAAAAAAAAAAAAAAAAAAAAAAAAAAAAAAAAAAAAAAAAAAAAAAAA&#10;AAAAAAAAAAAAAAAAAAAAAAAA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wAAACMAAAA8QAAAPEAAAA3AAAAAAAAAAAAAAAAAAAAAAAAAAAAAAAAAAAA&#10;AAAAAAAAAAAAAAAAAAAAAAAAAAAAAAAAAAAAAAAAAAAAAAAAAAAAAAAAAAAA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JwAAAA3AAAA8QAAAPEAAAA3&#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QAAABoAAAA3AAAA8QAAAPEAAAA3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VQAAAAAAAAA3AAAA8QAAAPEAAAA3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CAACJiQAA8/MAAP//AAD/&#10;/wAA+voAAMHBAAAEB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UAAACq&#10;AAAAAAAAAAAAAAA3AAAA8QAAAPEAAAA3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gAAiooAAP//AAD//wAA//8AAP//AAD//wAA//8AAP//AAD//wAAPj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MkAAAAaAAAAAAAAAAAAAAA3AAAA8QAAAPEAAAA3AAAAAAAA&#10;AAAAAAAAAAAAAAAAAAAAAAAAAAAAAAAAAAAAAAD/AAAA/wAAAP8AAAD/AAAA/wAAAP8AAAD/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CAACgoAAA//8AAP//AAD//wAA//8AAP//AAD//wAA&#10;//8AAP//AAD//wAA//8AADY2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IAAKCgAAD/&#10;/wAA//8AAP//AAD//wAA//8AAP//AAD//wAA//8AAP//AAD//wAA//8AAP//AABh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YkAAP//AAD//wAA//8AAP//AAD//wAA//8AAP//AAD//wAA//8A&#10;AP//AAD//wAA//8AAP//AAD//wAAAg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gAA//8AAP//AAD//wAA&#10;//8AAP//AAD//wAA//8AAP//AAD//wAA//8AAP//AAD//wAA//8AAP//AAD//wAAmJ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OQAAAAa&#10;AAAAqgAAAP8AAACqAAAAAAAAAAAAAAAAAAAAAAAAABoAAACsAAAADQAAAAAAAAAAAAAAAAAAAAAA&#10;AAAAAAAAAAAAAAAAAAAAAAAAAAAAAAAAAAAAAAAAAAAAAAAAAAAAAAAAAAAAAAAAAAAAAAAAAAAA&#10;AAAAAAAAAAAAAAAAAAAAAAAAAAAAAAAAAAAAAAAAAAAAAAAAAAAAAAAAAAAAAAAAAAAAAAAAAAAA&#10;AAAAAH8AAAD/AAAA/wAAAP8AAAD/AAAA/wAAAP8AAAD/AAAA/wAAAP8AAAD/AAAA/wAAAMYAAAAN&#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CAADDwwAA//8AAP//AAD//wAA//8AAP//AAD//wAA//8AAP//AAD//wAA//8AAP//&#10;AAD//wAA//8AAP//AAD//wAA//8AADA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WVAAD//wAA//8AAP//AAD//wAA//8A&#10;AP//AAD//wAA//8AAP//AAD//wAA//8AAP//AAD//wAA//8AAP//AAD//wAA//8AANv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B/AAAA&#10;8QAAAPEAAAA3AAAAAAAAAAAAAAAAAAAAAAAAAFUAAADkAAAAGgAAAAAAAAAAAAAAAAAAAAAAAAAA&#10;AAAAAAAAAAAAAAAAAAAAAAAAAAAAAAAAAAAAAAAAAAAAAAAAAAAAAAAAAAAAAAAAAAAAAAAAAAAA&#10;AAAAAAAAAAAAAAAAAAAAAAAAAAAAAAAAAAAAAAAAAAAAAAAAAAAAAAAAAAAAAAAAAAAAAAAAAAAA&#10;AAAAAAAAAAAAAAAAAAAAAAAAAAAAAAAAAAAAAAA3AAAA8QAAAPEAAAA3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DAAAP//AAD//wAA//8AAP//AAD//wAA//8AAP//AAD//wAA7u4AAAYGAAAAAAAAAAAAAAgIAAD7&#10;+wAA//8AAP//AAD//wAA//8AAP//AAAwM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EcAAAANAAAAAAAAAAAAAAAAAAAAAAAAAKoA&#10;AACqAAAAAAAAAAAAAAAAAAAAAAAAAAAAAAAAAAAAAAAAAAAAAAAAAAAAAAAAAAAAAAAAAAAAAAAA&#10;AAAAAAAAAAAAAAAAAAAAAAAAAAAAAAAAAAAAAAAAAAAAAAAAAAAAAAAAAAAAAAAAAAAAAAAAAAAA&#10;AAAAAAAAAAAAAAAAAAAAAAAAAAAAAAAAAAAAAAAAAAAAAAAAAAAAAAAAAAAAAAAAAAAAAAAAAAA3&#10;AAAA8QAAAPEAAAA3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0NAAAP//AAD//wAA//8AAP//AAD//wAA//8AAP//&#10;AADKygAABAQAAAAAAAAAAAAAAAAAAAAAAAAICAAA//8AAP//AAD//wAA//8AAP//AADl5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PEAAAA3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FRQAA//8A&#10;AP//AAD//wAA//8AAP//AAD//wAA//8AAAoKAAAAAAAAAAAAAAAAAAAAAAAAAAAAAAAAAAAAAAAA&#10;4+MAAP//AAD//wAA//8AAP//AAD//wAAMD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nAAAAJwAAAANAAAAAAAAAAAAAAAA&#10;AAAAAAAAAAAAAAAAAAAAAAAAAAAAAAAAAAAAAAAAAAAAAAAAAAAAAAAAAAAAAAAAAAAAAAAAAAAA&#10;AAAAAAAAAAAAAAAAAAAAAAAAAAAAAAAAAAAAAAAAAAAAAAAAAAAAAAAAAAAAAAAAAAAAAAAAAAAA&#10;AAAAAAAAAAAAAAAAAAAAAAAAAAAAAAAAAAAAAAAAAAAAAAAAAAAAAAAAAAAAAAAAAAAAAAA3AAAA&#10;8QAAAPEAAAA3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CAAD8/AAA//8AAP//AAD//wAA//8AAP//AAD//wAAzs4AAAAAAAAA&#10;AAAAAAAAAAAAAAAAAAAAAAAAAAAAAAAAAAAABAQAAP//AAD//wAA//8AAP//AAD//wAA4u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ioAAD//wAA//8AAP//&#10;AAD//wAA//8AAP//AAD//wAAMDAAAAAAAAAAAAAAAAAAAAAAAAAAAAAAAAAAAAAAAAAAAAAAAAAA&#10;AFtbAAD//wAA//8AAP//AAD//wAA//8AABc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DAAAP//AAD//wAA//8AAP//AAD//wAA//8AAP//AADOzgAAAAAAAAAAAAAAAAAA&#10;AAAAAAAAAAAAAAAAAAAAAAAAAAAAAAAAAAAAAAAAAADn5wAA//8AAP//AAD//wAA//8AAMP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b0AAP//AAD//wAA//8AAP//AAD/&#10;/wAA//8AAOzsAAAEBAAAAAAAAAAAAAAAAAAAAAAAAAAAAAAAAAAAAAAAAAAAAAAAAAAAAAAAAAAA&#10;AAAEBAAA//8AAP//AAD//wAA//8AAP7+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MAAA//8AAP//AAD//wAA//8AAP//AAD//wAA//8AAAQEAAAAAAAAAAAAAAAAAAAAAAAAAAAA&#10;AAAAAAAAAAAAAAAAAAAAAAAAAAAAAAAAAAAAAAAAAAAAra0AAP//AAD//wAA//8AAP//AABQU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QAAAB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gAA//8AAP//AAD//wAA//8AAP//AAD//wAA&#10;eHgAAAAAAAAAAAAAAAAAAAAAAAAAAAAAAAAAAAAAAAAAAAAAAAAAAAAAAAAAAAAAAAAAAAAAAAAA&#10;AAAAAAAAAP//AAD//wAA//8AAP//AADx8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wAAD/&#10;/wAA//8AAP//AAD//wAA//8AAP//AAD19QAAAAAAAAAAAAAAAAAAAAAAAAAAAAAAAAAAAAAAAAAA&#10;AAAAAAAAAAAAAAAAAAAAAAAAAAAAAAAAAAAAAAAAAAAAAOXlAAD//wAA//8AAP//AA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0AAAArAAAA&#10;RwAAADgAAAAr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nJAAD//wAA//8AAP//AAD//wAA//8AAP//AAAGBgAAAAAA&#10;AAAAAAAAAAAAAAAAAAAAAAAAAAAAAAAAAAAAAAAAAAAAAAAAAAAAAAAAAAAAAAAAAAAAAAAAAAAA&#10;AAAAAC4uAAD//wAA//8AAP//AAD//wAAaW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oAAACpAAAA/wAAAP8AAAD/AAAA/wAAAP8AAAD/AAAA/wAAAPEAAACpAAAAKg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DAAAP//AAD//wAA&#10;//8AAP//AAD//wAA//8AAKamAAAAAAAAAAAAAAAAAAAAAAAAAAAAAAAAAAAAAAAAAAAAAAAAAAAA&#10;AAAAAAAAAAAAAAAAAAAAAAAAAAAAAAAAAAAAAAAAAAAAAAD+/gAA//8AAP//AAD//wAA+P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nAAAAP8AAAD/AAAA/wAAAP8AAAD/AAAA/wAA&#10;AP8AAAD/AAAA/wAAAP8AAAD/AAAA/wAAAJwAAAAN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8MAAP//AAD//wAA//8AAP//AAD//wAA/v4AAAAAAAAAAAAAAAAAAAAA&#10;AAAAAAAAAAAAAAAAAAAAAAAAAAAAAAAAAAAAAAAAAAAAAAAAAAAAAAAAAAAAAAAAAAAAAAAAAAAA&#10;AAAAAACZmQAA//8AAP//AAD//wAA//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PEAAACcAAAAYgAAAEcAAAArAAAAKwAAACsAAAA4AAAAVQAAAHEAAAC3AAAA8QAAAP8AAADG&#10;AAAADQ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MAAA//8AAP//AAD//wAA//8A&#10;AP//AAD//wAAkZEAAAAAAAAAAAAAAAAAAAAAAAAAAAAAAAAAAAAAAAAAAAAAAAAAAAAAAAAAAAAA&#10;AAAAAAAAAAAAAAAAAAAAAAAAAAAAAAAAAAAAAAAAAAAAAAAA//8AAP//AAD//wAA//8AAEN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UAAAAKgAAAAAAAAAAAAAAAAAAAAAAAAAAAAAAAAAAAAAA&#10;AAAAAAAAAAAAAAAAAAAAAAAAAAAAACoAAADkAAAAfw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9vQAA//8AAP//AAD//wAA//8AAP//AAD9/QAAAAAAAAAAAAAAAAAAAAAAAAAAAAAA&#10;AAAAAAAAAAAAAAAAAAAAAAAAAAAAAAAAAAAAAAAAAAAAAAAAAAAAAAAAAAAAAAAAAAAAAAAAAAAA&#10;AAAAAAAA/f0AAP//AAD//wAA//8AAOjo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NcAAAA3AAAAAAAA&#10;AAAAAAAAAAAAAAAAAAAAAAAAAAAAAAAAAAAAAAAAAAAAAAAAAAAAAAAAAAAAAAAAAAAAAAA3AAAA&#10;uQAAAA0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9/QAA//8AAP//AAD//wAA//8AAP//&#10;AAB4eAAAAAAAAAAAAAAAAAAAAAAAAAAAAAAAAAAAAAAAAAAAAAAAAAAAAAAAAAAAAAAAAAAAAAAA&#10;AAAAAAAAAAAAAAAAAAAAAAAAAAAAAAAAAAAAAAAAAAAAh4cAAP//AAD//wAA//8AAP7+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MkAAAAaAAAAAAAAAAAAAAAAAAAAAAAAAAAAAAAAAAAAAAAAAAAAAAAA&#10;AAAAAAAAAAAAAAAAAAAAAAAAAAAAAAAaAAAAyQAAABo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wAA//8AAP//AAD//wAA//8AAPv7AAAAAAAAAAAAAAAAAAAAAAAAAAAAAAAAAAAAAAAA&#10;AAAAAAAAAAAAAAAAAAAAAAAAAAAAAAAAAAAAAAAAAAAAAAAAAAAAAAAAAAAAAAAAAAAAAAAAAAAA&#10;AAAAAAAAAP//AAD//wAA//8AA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MYAAAB/AAAAAAAAAAAA&#10;AAAAAAAAAAAAAAAAAAAAAAAAAAAAAAAAAAAAAAAAAAAAAAAAAAAAAAAAAAAAAAAAAAB/AAAAxgAA&#10;AA0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gYAAD//wAA//8AAP//AAD//wAA//8AAHd3AAAA&#10;AAAAAAAAAAAAAAAAAAAAAAAAAAAAAAAAAAAAAAAAAAAAAAAAAAAAAAAAAAAAAAAAAAAAAAAAAAAA&#10;AAAAAAAAAAAAAAAAAAAAAAAAAAAAAAAAAAAAAAAAAAAAAP7+AAD//wAA//8AAP//AACXl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AAAA1AAAAFUAAAANAAAAAAAAAAAAAAAAAAAAAAAAAAAAAAAAAAAA&#10;AAAAAAAAAAAAAAAAVQAAAMYAAAD/AAAAVQ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iY&#10;AAD//wAA//8AAP//AAD//wAA+/sAAAAAAAAAAAAAAAAAAAAAAAAAAAAAAAAAAAAAAAAAAAAAAAAA&#10;AAAAAAAAAAAAAAAAAAAAAAAAAAAAAAAAAAAAAAAAAAAAAAAAAAAAAAAAAAAAAAAAAAAAAAAAAAAA&#10;AAAAAIyMAAD//wAA//8AAP//AAD+/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P8AAAD/&#10;AAAA/wAAANQAAADUAAAAxgAAAKoAAADUAAAA1AAAAPEAAAD/AAAA/wAAAP8AAAB/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hIAAPz8AAD//wAA//8AAP//AAD//wAAd3cAAAAAAAAAAAAA&#10;AAAAAAAAAAAAAAAAAAAAAAAAAAAAAAAAAAAAAAAAAAAAAAAAAAAAAAAAAAAAAAAAAAAAAAAAAAAA&#10;AAAAAAAAAAAAAAAAAAAAAAAAAAAAAAAAAAAAAAAAAAAAAAD//wAA//8AAP//AAD//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AAANQAAAD/AAAA/wAAAP8AAAD/AAAA/wAAAP8AAAD/AAAA/wAA&#10;AP8AAAD/AAAA1AAAAFU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sLAAAP//AAD/&#10;/wAA//8AAP//AAD//wAAAAAAAAAAAAAAAAAAAAAAAAAAAAAAAAAAAAAAAAAAAAAAAAAAAAAAAAAA&#10;AAAAAAAAAAAAAAAAAAAAAAAAAAAAAAAAAAAAAAAAAAAAAAAAAAAAAAAAAAAAAAAAAAAAAAAAAAAA&#10;AAAAAAD//wAA//8AAP//AAD//wAAHR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jAAAAMYAAADhAAAA/wAAAP8AAADhAAAA1AAAAIwAAAAq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0AAP//AAD//wAA//8AAP//AAD+/gAAAAAAAAAAAAAAAAAAAAAA&#10;AAAAAAAAAAAAAAAAAAAAAAAAAAAAAAAAAAAAAAAAAAAAAAAAAAAAAAAAAAAAAAAAAAAAAAAAAAAA&#10;AAAAAAAAAAAAAAAAAAAAAAAAAAAAAAAAAAAAAAAAAADS0gAA//8AAP//AAD//wAAvr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YGAAA//8AAP//AAD//wAA&#10;//8EAPv/yAAs9f4AAP7/AAD//wAA//4AAP7IAADIBAAABAAAAAAAAAAAAAAAAAAAAAAAAAAAAAAA&#10;AAAAAAAAAAAAAAAAAAAAAAAAAAAAAAAAAAAAAAAAAAAAAAAAAAAAAAAAAAAAAAAAAAAAAAAAAAAA&#10;AAAdHQAA//8AAP//AAD//wAA/v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RkQAA//8AAP//BAD7/8gAN///AAD//wAA//8AAP//AAD//wAA//8AAP//AAD/&#10;7gAA7gYAAAYAAAAAAAAAAAAAAAAAAAAAAAAAAAAAAAAAAAAAAAAAAAAAAAAAAAAAAAAAAAAAAAAA&#10;AAAAAAAAAAAAAAAAAAAAAAAAAAAAAAAAAAAAAAAAAAAA//8AAP//AAD//wAA//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4+AAA//8AAP//yAA3//8AAP//&#10;AAD//wAA//8AAP//AAD//wAA//8AAP//AAD//wAA//8AAP9kAABkAAAAAAAAAAAAAAAAAAAAAAAA&#10;AAAAAAAAAAAAAAAAAAAAAAAAAAAAAAAAAAAAAAAAAAAAAAAAAAAAAAAAAAAAAAAAAAAAAAAAAAAA&#10;AAAA//8AAP//AAD//wAA//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NDAAD//wAA//8yAM3//wAA//8AAP//AAD//wAA//8AAP//AAD//wAA//8AAP//AAD//wAA&#10;//8AAP//AAD/OAAAOAAAAAAAAAAAAAAAAAAAAAAAAAAAAAAAAAAAAAAAAAAAAAAAAAAAAAAAAAAA&#10;AAAAAAAAAAAAAAAAAAAAAAAAAAAAAAAAAAAAAAAA//8AAP//AAD//wAA//8AAE5O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OgAAAA0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3dAAD//2AAn///AAD//wAA//8AAP//AAD/&#10;/wAA//8AAP//AAD//wAA//8AAP//AAD//wAA//8AAP//AAD//QAA/QQAAAQAAAAAAAAAAAAAAAAA&#10;AAAAAAAAAAAAAAAAAAAAAAAAAAAAAAAAAAAAAAAAAAAAAAAAAAAAAAAAAAAAAAAAAAAAAAAAAAAA&#10;/v4AAP//AAD//wAA//8AAOr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QAAABo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BgA&#10;AP//AgD9//8AAP//AAD//wAA//8AAP//AAD//wAA//8AAP//AAD//wAA//8AAP//AAD//wAA//8A&#10;AP//AAD//wAA/80AAM0AAAAAAAAAAAAAAAAAAAAAAAAAAAAAAAAAAAAAAAAAAAAAAAAAAAAAAAAA&#10;AAAAAAAAAAAAAAAAAAAAAAAAAAAAAAAAAAAAu7sAAP//AAD//wAA//8AA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0A&#10;AAArAAAAKwAAACsAAAArAAAAKwAAACsAAAArAAAAKwAAACsAAAArAAAAKwAAACsAAAArAAAAKwAA&#10;ACsAAABiAAAA5AAAABo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YUAAP//lwBo//8AAP//AAD//wAA//8AAP//AAD//wAA&#10;//8AAP//AAD//wAA//8AAP//AAD//wAA//8AAP//AAD//wAA//8AAP8wAAAwAAAAAAAAAAAAAAAA&#10;AAAAAAAAAAAAAAAAAAAAAAAAAAAAAAAAAAAAAAAAAAAAAAAAAAAAAAAAAAAAAAAAAAAAAAAAHR0A&#10;AP//AAD//wAA//8AA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wAAAP8AAAD/AAAA/wAAAP8AAAD/AAAA&#10;/wAAAP8AAAD/AAAA/wAAAP8AAAD/AAAA/wAAAP8AAAD/AAAA5AAAABo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8fE0AMv/&#10;/wAA//8AAP//AAD//wAA//8AAP//AAD//wAA//8AAP//AAD//wAA//8AAP//AAD//wAA//8AAP//&#10;AAD//wAA//8AAP+uAACuAAAAAAAAAAAAAAAAAAAAAAAAAAAAAAAAAAAAAAAAAAAAAAAAAAAAAAAA&#10;AAAAAAAAAAAAAAAAAAAAAAAAAAAAAAAAAAAAAP//AAD//wAA//8AAP//AAAPD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oAAAD/&#10;AAAA/wAAAP8AAAD/AAAA/wAAAP8AAAD/AAAA/wAAAP8AAAD/AAAA/wAAAP8AAAD/AAAA/wAAAP8A&#10;AAD/AAAA5AAAABo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MAAA///0AAv//wAA//8AAP//AAD//wAA//8AAP//AAD//wAA//8A&#10;AP//AAD//wAA//8AAP//AAD//wAA//8AAP//AAD//wAA//8AAP/+AAD+AAAAAAAAAAAAAAAAAAAA&#10;AAAAAAAAAAAAAAAAAAAAAAAAAAAAAAAAAAAAAAAAAAAAAAAAAAAAAAAAAAAAAAAAAAAAAAAAAP//&#10;AAD//wAA//8AAP//AABYW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kAAAAOAAAACsAAAArAAAAKwAAACsAAAArAAAAKwAA&#10;ACsAAAArAAAAKwAAACsAAAArAAAAKwAAACsAAAByAAAA5AAAABo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JyXgAh///AAD//wAA&#10;//8AAP//AAD//wAA//8AAP//AAD//wAA//8AAP//AAD//wAA//8AAP//AAD//wAA//8AAP//AAD/&#10;/wAA//8AAP//AAD/FwAAFwAAAAAAAAAAAAAAAAAAAAAAAAAAAAAAAAAAAAAAAAAAAAAAAAAAAAAA&#10;AAAAAAAAAAAAAAAAAAAAAAAAAAAAAAAAAP39AAD//wAA//8AAP//AADT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UAAACqAAAA&#10;AAAAAAAAAAAAAAAAAAAAAAAAAAAAAAAAAAAAAAAAAAAAAAAAAAAAAAAAAAAAAAAAAAAAAAAAAAAa&#10;AAAAyQAAABo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gYBAD7//8AAP//AAD//wAA//8AAP//AAD//wAA//8AAP//AAD//wAA/4sAAIsC&#10;AAACAAAAAAAAAAAGAAAG6gAA6v8AAP//AAD//wAA//8AAP//AAD/zAAAzAAAAAAAAAAAAAAAAAAA&#10;AAAAAAAAAAAAAAAAAAAAAAAAAAAAAAAAAAAAAAAAAAAAAAAAAAAAAAAAAAAAAAAAAAAAAN7eAAD/&#10;/wAA//8AAP//AAD9/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CPAAAADQAAAAAAAAAAAAAAAAAAAAAAAAAAAAAAAAAAAAAA&#10;AAAAAAAAAAAAAAAAAAAAAAAAAAAAAAAAAAANAAAAOgAAAA0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h44QAe//8AAP//AAD//wAA//8A&#10;AP//AAD//wAA//8AAP//AAD/AgAAAgAAAAAAAAAAAAAAAAAAAAAAAAAAAgAAAu8AAO//AAD//wAA&#10;//8AAP//AAD//wAA/wAAAAAAAAAAAAAAAAAAAAAAAAAAAAAAAAAAAAAAAAAAAAAAAAAAAAAAAAAA&#10;AAAAAAAAAAAAAAAAAAAAAAAAAAAAAEdHAAD//wAA//8AAP//AAD//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XAJnw/wAA//8AAP//AAD//wAA//8AAP//AAD//wAA//8AAP/JAADJAAAAAAAAAAAAAAAA&#10;AAAAAAAAAAAAAAAAAAAAADIAADL/AAD//wAA//8AAP//AAD//wAA/z8AAD8AAAAAAAAAAAAAAAAA&#10;AAAAAAAAAAAAAAAAAAAAAAAAAAAAAAAAAAAAAAAAAAAAAAAAAAAAAAAAAAAAAAAAAAAAAAD//wAA&#10;//8AAP//AAD//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BjuABH//wAA//8AAP//AAD//wAA//8AAP//&#10;AAD//wAA/+EAAOEEAAAEAAAAAAAAAAAAAAAAAAAAAAAAAAAAAAAAAAAAAAAAAAD/AAD//wAA//8A&#10;AP//AAD//wAA/+oAAOoAAAAAAAAAAAAAAAAAAAAAAAAAAAAAAAAAAAAAAAAAAAAAAAAAAAAAAAAA&#10;AAAAAAAAAAAAAAAAAAAAAAAAAAAAAAD//wAA//8AAP//AA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gA&#10;V7D/AAD//wAA//8AAP//AAD//wAA//8AAP//AAD//QAA/QQAAAQAAAAAAAAAAAAAAAAAAAAAAAAA&#10;AAAAAAAAAAAAAAAAAAAAAADAAADA/wAA//8AAP//AAD//wAA//8AAP8AAAAAAAAAAAAAAAAAAAAA&#10;AAAAAAAAAAAAAAAAAAAAAAAAAAAAAAAAAAAAAAAAAAAAAAAAAAAAAAAAAAAAAAAAAAD+/gAA//8A&#10;AP//AAD//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YACP7/AAD//wAA//8AAP//AAD//wAA//8AAP//AAD/&#10;MwAAMwAAAAAAAAAAAAAAAAAAAAAAAAAAAAAAAAAAAAAAAAAAAAAAAAAAAAACAAAC/wAA//8AAP//&#10;AAD//wAA//8AAP9uAABuAAAAAAAAAAAAAAAAAAAAAAAAAAAAAAAAAAAAAAAAAAAAAAAAAAAAAAAA&#10;AAAAAAAAAAAAAAAAAAAAAAAAAADW1gAA//8AAP//AAD//wAAnZ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wAOdP8AAP//&#10;AAD//wAA//8AAP//AAD//wAA//8AAP+5AAC5AAAAAAAAAAAAAAAAAAAAAAAAAAAAAAAAAAAAAAAA&#10;AAAAAAAAAAAAAAAAAAAAAAAArQAArf8AAP//AAD//wAA//8AAP/6AAD6AAAAAAAAAAAAAAAAAAAA&#10;AAAAAAAAAAAAAAAAAAAAAAAAAAAAAAAAAAAAAAAAAAAAAAAAAAAAAAAAAAAAAAAqKgAA//8AAP//&#10;AAD//wAA/v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8wAG+f8AAP//AAD//wAA//8AAP//AAD//wAA//0AAP0CAAACAAAA&#10;AAAAAAAAAAAAAAAAAAAAAAAAAAAAAAAAAAAAAAAAAAAAAAAAAAAAAAAAAAAAAAAAAP8AAP//AAD/&#10;/wAA//8AAP//AAD/AAAAAAAAAAAAAAAAAAAAAAAAAAAAAAAAAAAAAAAAAAAAAAAAAAAAAAAAAAAA&#10;AAAAAAAAAAAAAAAAAAAAAAAAAAAA//8AAP//AAD//wAA//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XAABX/wAA//8AAP//AAD/&#10;/wAA//8AAP//AAD//wAA/zMAADMAAAAAAAAAAAAAAAAAAAAAAAAAAAAAAAAAAAAAAAAAAAAAAAAA&#10;AAAAAAAAAAAAAAAAAAAAAAAAAMsAAMv/AAD//wAA//8AAP//AAD/bgAAbgAAAAAAAAAAAAAAAAAA&#10;AAAAAAAAAAAAAAAAAAAAAAAAAAAAAAAAAAAAAAAAAAAAAAAAAAAAAAAAAAAAAAAA//8AAP//AAD/&#10;/wAA//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wAALx/wAA//8AAP//AAD//wAA//8AAP//AAD/uQAAuQAAAAAAAAAAAAAAAAAA&#10;AAAAAAAAAAAAAAAAAAAAAAAAAAAAAAAAAAAAAAAAAAAAAAAAAAAAAAAAAAAAABgAABj/AAD//wAA&#10;//8AAP//AAD/+AAA+AAAAAAAAAAAAAAAAAAAAAAAAAAAAAAAAAAAAAAAAAAAAAAAAAAAAAAAAAAA&#10;AAAAAAAAAAAAAAAAAAAAAAAA6+sAAP//AAD//wAA//8AAJi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cAAFf/AAD//wAA//8AAP//AAD//wAA&#10;//8AAP/+AAD+AgAAAgAAAAAAAAAAAAAAAAAAAAAAAAAAAAAAAAAAAAAAAAAAAAAAAAAAAAAAAAAA&#10;AAAAAAAAAAAAAAAAAAAAAAAAAAD6AAD6/wAA//8AAP//AAD//wAA/wAAAAAAAAAAAAAAAAAAAAAA&#10;AAAAAAAAAAAAAAAAAAAAAAAAAAAAAAAAAAAAAAAAAAAAAAAAAAAAAAAAAAAAQEAAAP//AAD//wAA&#10;//8AAP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oAAOr/AAD//wAA//8AAP//AAD//wAA//8AAP9ZAABZAAAAAAAAAAAAAAAAAAAAAAAAAAAA&#10;AAAAAAAAAAAAAAAAAAAAAAAAAAAAAAAAAAAAAAAAAAAAAAAAAAAAAAAAAAAAAACbAACb/wAA//8A&#10;AP//AAD//wAA/1AAAFAAAAAAAAAAAAAAAAAAAAAAAAAAAAAAAAAAAAAAAAAAAAAAAAAAAAAAAAAA&#10;AAAAAAAAAAAAAAAAAAAAAAAAAP//AAD//wAA//8AA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QAAABoAAAAAAAAAAAAA&#10;AAAAAAAAAAAAAAAAAAAAAAAAAAAAAAAAAAAAAAAAAAAAAAAAAAAAAAAAAAAAAAAAAAAAAAAAAAAA&#10;AAAAACoAAADGAAAA/wAAAP8AAADxAAAAqQAAACo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P//AAD//wAA//8AAP//AAD//wAA//QA&#10;APQAAAAAAAAAAAAAAAAAAAAAAAAAAAAAAAAAAAAAAAAAAAAAAAAAAAAAAAAAAAAAAAAAAAAAAAAA&#10;AAAAAAAAAAAAAAAAAAAAAAAYAAAY/wAA//8AAP//AAD//wAA//AAAPAAAAAAAAAAAAAAAAAAAAAA&#10;AAAAAAAAAAAAAAAAAAAAAAAAAAAAAAAAAAAAAAAAAAAAAAAAAAAAAAAAAAAAAP//AAD//wAA//8A&#10;AP//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MkAAAAaAAAAAAAAAAAAAAAAAAAAAAAAAAAAAAAAAAAA&#10;AAAAAAAAAACqAAAA5AAAABoAAAAAAAAAAAAAAAAAAAAAAAAAAAAAAAAAAAAAAAAAAAAAAAAAAAAA&#10;AAAAAAAAAAAAAAAAAAAAAAAAAAAAAAAAAAAAfwAAAP8AAAD/AAAA/wAAAP8AAAD/AAAA/wAAAPEA&#10;AABV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P//AAD//wAA//8AAP//AAD//wAA/1cAAFcAAAAAAAAAAAAAAAAAAAAAAAAAAAAAAAAAAAAA&#10;AAAAAAAAAAAAAAAAAAAAAAAAAAAAAAAAAAAAAAAAAAAAAAAAAAAAAAAAAAAAAAAA+AAA+P8AAP//&#10;AAD//wAA//4AAP4AAAAAAAAAAAAAAAAAAAAAAAAAAAAAAAAAAAAAAAAAAAAAAAAAAAAAAAAAAAAA&#10;AAAAAAAAAAAAAAAAAAAAAO3tAAD//wAA//8AAP//AACYm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B/&#10;AAAAAAAAAAAAAAAAAAAAAAAAAAAAAAAAAAAADQAAAMYAAAD/AAAA5AAAABoAAAAAAAAAAAAAAAAA&#10;AAAAAAAAAAAAAAAAAAAAAAAAAAAAAAAAAAAAAAAAAAAAAAAAAAAAAAAAAAAAAAAAAAA3AAAA8QAA&#10;AIwAAAANAAAAAAAAAA0AAACMAAAA/wAAAP8AAADkAAAAGg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VQAAAAAAAAAAAAAAAAAAAAAAAAA3AAAA1AAA&#10;AP8AAAD/AAAA5AAAABoAAAAAAAAAAAAAAAAAAAAAAAAAAAAAAAAAAAAAAAAAAAAAAAAAAAAAAAAA&#10;AAAAAAAAAAAAAAAAAAAAAAAAAACcAAAAVQAAAAAAAAAAAAAAAAAAAAAAAAAAAAAAVQAAAP8AAAD/&#10;AAAAfw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2AAA2P8A&#10;AP//AAD//wAA//8AAP//AAD/VwAAVwAAAAAAAAAAAAAAAAAAAAAAAAAAAAAAAAAAAAAAAAAAAAAA&#10;AAAAAAAAAAAAAAAAAAAAAAAAAAAAAAAAAAAAAAAAAAAAAAAAAAAAAAAAAAAAAAAAAP8AAP//AAD/&#10;/wAA//8AAP/YAADYAAAAAAAAAAAAAAAAAAAAAAAAAAAAAAAAAAAAAAAAAAAAAAAAAAAAAAAAAAAA&#10;AAAAAAAAAAAAAAAAAAAAAAD//wAA//8AAP//AAD//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NcAAABiAAAA&#10;xgAAAGIAAAAAAAAAAAAAAGIAAADxAAAA/wAAANQAAAC3AAAA5AAAABoAAAAAAAAAAAAAAAAAAAAA&#10;AAAAAAAAAAAAAAAAAAAAAAAAAAAAAAAAAAAAAAAAAAAAAAAAAAAAAAAAAA0AAACCAAAAAAAAAAAA&#10;AAAAAAAAAAAAAAAAAAAAAAAADQAAAMYAAAD/AAAAqg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C/wAA//8AAP//AAD//wAA//8AAP/xAAr7AAAAAAAAAAAAAAAA&#10;AAAAAAAAAAAAAAAAAAAAAAAAAAAAAAAAAAAAAAAAAAAAAAAAAAAAAAAAAAAAAAAAAAAAAAAAAAAA&#10;AAAAAAAAAAAAAAAAAAAAAAAAAPYAAPb/AAD//wAA//8AAP/+AAD+AAAAAAAAAAAAAAAAAAAAAAAA&#10;AAAAAAAAAAAAAAAAAAAAAAAAAAAAAAAAAAAAAAAAAAAAAAAAAAAAAAAAAAD//wAA//8AAP//AAD/&#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JwAAACcAAAAqQAAAP8AAAD/AAAAxgAAAA0A&#10;AAAaAAAAuQAAABoAAAAAAAAAAAAAAAAAAAAAAAAAAAAAAAAAAAAAAAAAAAAAAAAAAAAAAAAAAAAA&#10;AAAAAAAAAAAAAAAAAAAAAAAAAAAAAAAAAAAAAAAAAAAAAAAAAAAAAAAAAAAAAAAAAKoAAAD/AAAA&#10;fw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fAACf/wAA//8AAP//&#10;AAD//wAA//8AAP9XAA9mAAAAAAAAAAAAAAAAAAAAAAAAAAAAAAAAAAAAAAAAAAAAAAAAAAAAAAAA&#10;AAAAAAAAAAAAAAAAAAAAAAAAAAAAAAAAAAAAAAAAAAAAAAAAAAAAAAAAAAAAAIYAAIb/AAD//wAA&#10;//8AAP//AAD/AAAAAAAAAAAAAAAAAAAAAAAAAAAAAAAAAAAAAAAAAAAAAAAAAAAAAAAAAAAAAAAA&#10;AAAAAAAAAAAAAAAAAADt7QAA//8AAP//AAD//wAAmJ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kAAAA/wAAAP8AAAB/AAAAAAAAAAAAAAAAAAAAAAAAAAAAAAAAAAAAAAAAAAAAAAAAAAAA&#10;AAAAAAAAAAAAAAAAAAAAAAAAAAAAAAAAAAAAAAAAAAAAAAAAAAAAAAAAAAAAAAAAAAAAAAAAAAAA&#10;AAAAAAAAAAAAAAAAAAAADQAAAMYAAAD/AAAAVQ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I8AAAANAAAAfwAAAP8AAAD/AAAA/wAAANQAAAAqAAAAAAAAAAAAAAAA&#10;AAAAAAAAAAAAAAAAAAAAAAAAAAAAAAAAAAAAAAAAAAAAAAAAAAAAAAAAAAAAAAAAAAAAAAAAAAAA&#10;AAAAAAAAAAAAAAAAAAAAAAAAAAAAAAAAAAAAAAAAAAAAAAAAAAAAAAAAGgAAAOQAAADGAAAADQ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gAABj/AAD//wAA//8AAP//AAD/&#10;/wAA//oABf8AAAAAAAAAAAAAAAAAAAAAAAAAAAAAAAAAAAAAAAAAAAAAAAAAAAAAAAAAAAAAAAAA&#10;AAAAAAAAAAAAAAAAAAAAAAAAAAAAAAAAAAAAAAAAAAAAAAAAAAAAAAAAAAAAAAD8AAD8/wAA//8A&#10;AP//AAD/9gAA9gAAAAAAAAAAAAAAAAAAAAAAAAAAAAAAAAAAAAAAAAAAAAAAAAAAAAAAAAAAAAAA&#10;AAAAAAAAAAAAAAAAAAAA//8AAP//AAD//wAA//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wAAAP8A&#10;AADGAAAAKgAAACoAAADGAAAAYgAAAAAAAAANAAAAjwAAAA0AAAAAAAAAAAAAAAAAAAAAAAAAAAAA&#10;AAAAAAAAAAAAAAAAAAAAAAAAAAAAAAAAAAAAAAAAAAAAAAAAAAAAAAAAAAAAAAAAAAAAAAAAAAAA&#10;AAAAAAAAAAAAAAAAVQAAAPEAAAA3AAAAAAAAAAAAAAAAAAAAAAAAAAAAAAAAAAAAAAAAAAAAAAD/&#10;AAAA/wAAAP8AAAD/AAAA/wAAAP8AAAD/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YAAKb/AAD//wAA//8AAP//AAD//wAA/60ARPEAAAAAAAAAAAAAAAAAAAAAAAAAAAAA&#10;AAAAAAAAAAAAAAAAAAAAAAAAAAAAAAAAAAAAAAAAAAAAAAAAAAAAAAAAAAAAAAAAAAAAAAAAAAAA&#10;AAAAAAAAAAAAAAAAAAAAAAChAACh/wAA//8AAP//AAD//wAA/wAAAAAAAAAAAAAAAAAAAAAAAAAA&#10;AAAAAAAAAAAAAAAAAAAAAAAAAAAAAAAAAAAAAAAAAAAAAAAAAAAAAAAA/v4AAP//AAD//wAA//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wAAAJwAAAANAAAAAAAAAAAAAAANAAAAuQAAAJwAAABiAAAA&#10;5AAAABoAAAAAAAAAAAAAAAAAAAAAAAAAAAAAAAAAAAAAAAAAAAAAAAAAAAAAAAAAAAAAAAAAAAAA&#10;AAAAAAAAAAAAAAAAAAAAAAAAAAAAAAAAAAAAAAAAAAAAAAAaAAAA5AAAAH8AAAAAAAAAAAAAAAAA&#10;AAAAAAAAAAAAAAAAAAAAAAAAAAAAAAAAAAD/AAAA/wAAAP8AAAD/AAAA/wAAAP8AAAD/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wAAPz/AAD//wAA//8AAP//AAD//wAA&#10;/zAAVYUAAAAAAAAAAAAAAAAAAAAAAAAAAAAAAAAAAAAAAAAAAAAAAAAAAAAAAAAAAAAAAAAAAAAA&#10;AAAAAAAAAAAAAAAAAAAAAAAAAAAAAAAAAAAAAAAAAAAAAAAAAAAAAAAAAAAYAAAY/wAA//8AAP//&#10;AAD//wAA/wAAAAAAAAAAAAAAAAAAAAAAAAAAAAAAAAAAAAAAAAAAAAAAAAAAAAAAAAAAAAAAAAAA&#10;AAAAAAAAAAAAAAAA4OAAAP//AAD//wAA//8AAMz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xAAAAYgAAAAAAAAAA&#10;AAAAAAAAAAAAAAAAAAAAAAAAAH8AAAD/AAAA5AAAABoAAAAAAAAAAAAAAAAAAAAAAAAAAAAAAAAA&#10;AAAAAAAAAAAAAAAAAAAAAAAAAAAAAAAAAAAAAAAAAAAAAAAAAAAAAAAAAAAAAAAAAAAAAAAAAAAA&#10;AAAAAAB/AAAAqgAAAAAAAAAAAAAAAAAAAAAAAAAAAAAAAAAAAAAAAAAAAAAAAAAAAAAAAAD/AAAA&#10;/wAAAP8AAAD/AAAA/wAAAP8AAAD/AAAA/wAAAP8AAAD/AAAA/w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Qv8AAP//AAD//wAA//8AAP//AAD//AAD/wAAFxcAAAAAAAAAAAAAAAAAAAAAAAAAAAAAAAAA&#10;AAAAAAAAAAAAAAAAAAAAAAAAAAAAAAAAAAAAAAAAAAAAAAAAAAAAAAAAAAAAAAAAAAAAAAAAAAAA&#10;AAAAAAAAAAAAAAAAAAAAAAAA/wAA//8AAP//AAD//wAA/4kAAIkAAAAAAAAAAAAAAAAAAAAAAAAA&#10;AAAAAAAAAAAAAAAAAAAAAAAAAAAAAAAAAAAAAAAAAAAAAAAAAAAAKioAAP//AAD//wAA//8AAP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BVAAAAAAAAAAAAAAAAAAAAAAAAAAAAAAAAAAAAAAAAAAAAAAB/AAAA5AAA&#10;ABoAAAAAAAAAAAAAAAAAAAAAAAAAAAAAAAAAAAAAAAAAAAAAAAAAAAAAAAAAAAAAAAAAAAAAAAAA&#10;AAAAAAAAAAAAAAAAAAAAAAAAAAAAAAAAAAAAAFUAAAC5AAAADQ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wAA1/8AAP//AAD//wAA//8AAP//AAD/nABj/wAA&#10;AAAAAAAAAAAAAAAAAAAAAAAAAAAAAAAAAAAAAAAAAAAAAAAAAAAAAAAAAAAAAAAAAAAAAAAAAAAA&#10;AAAAAAAAAAAAAAAAAAAAAAAAAAAAAAAAAAAAAAAAAAAAAAAAAAAAAAAAAAAA2wAA2/8AAP//AAD/&#10;/wAA//wAAPwAAAAAAAAAAAAAAAAAAAAAAAAAAAAAAAAAAAAAAAAAAAAAAAAAAAAAAAAAAAAAAAAA&#10;AAAAAAAAAAAAAAAAAP7+AAD//wAA//8AA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LkAAAAaAAAAAAAAAAAAAAAAAAAA&#10;AAAAAAAAAAAAAAAAAAAAAAAAAAANAAAAjwAAAA0AAAAAAAAAAAAAAAAAAAAAAAAAAAAAAAAAAAAA&#10;AAAAAAAAAAAAAAAAAAAAAAAAAAAAAAAAAAAAAAAAAAAAAAAAAAAAAAAAAAAAAAAAAAAANwAAALkA&#10;AAAN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10;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xgAAABo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GAAAAGgAAAAAAAAAA&#10;AAAAAAAAAAAAAAAAAAAAAAAAACs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hAADh/wAA//8A&#10;AP//AAD//wAA//8AAP9DALz/AAAAAAAAAAAAAAAAAAAAAAAAAAAAAAAAAAAAAAAAAAAAAAAAAAAA&#10;AAAAAAAAAAAAAAAAAAAAAAAAAAAAAAAAAAAAAAAAAAAAAAAAAAAAAAAAAAAAAAAAAAAAAAAAAAAA&#10;AAAAAAAAAAAAAAAAAAAAAP8AAP//AAD//wAA//8AAP/RAADRAAAAAAAAAAAAAAAAAAAAAAAAAAAA&#10;AAAAAAAAAAAAAAAAAAAAAAAAAAAAAAAAAAAAAAAAAAAAAAAAAA8PAAD//wAA//8AAP//AA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MYAAAAaAAAAAAAAAAAAAAAAAAAAAAAAAAAAAAANAAAAnAAAAFU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P8AAAD/AAAA/wAAAP8AAAD/AAAA&#10;/wAAAP8AAAD/AAAA5AAAABo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IAAIL/AAD//wAA//8AAP//&#10;AAD//wAA/3QAi/8AAGBgAAAAAAAAAAAAAAAAAAAAAAAAAAAAAAAAAAAAAAAAAAAAAAAAAAAAAAAA&#10;AAAAAAAAAAAAAAAAAAAAAAAAAAAAAAAAAAAAAAAAAAAAAAAAAAAAAAAAAAAAAAAAAAAAAAAAAAAA&#10;AAAAAAAAAAAAAAAAAPcAAPf/AAD//wAA//8AAP//AAD/AAAAAAAAAAAAAAAAAAAAAAAAAAAAAAAA&#10;AAAAAAAAAAAAAAAAAAAAAAAAAAAAAAAAAAAAAAAAAAAAAAAAAADHxwAA//8AAP//AAD//wAA/f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cAAADx&#10;AAAA/wAAAP8AAAD/AAAA/wAAAP8AAAD/AAAA/wAAAP8AAAD/AAAAqg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gAALv8AAP//AAD//wAA//8AAP//AAD/&#10;rgBR/wAA9PQAAAAAAAAAAAAAAAAAAAAAAAAAAAAAAAAAAAAAAAAAAAAAAAAAAAAAAAAAAAAAAAAA&#10;AAAAAAAAAAAAAAAAAAAAAAAAAAAAAAAAAAAAAAAAAAAAAAAAAAAAAAAAAAAAAAAAAAAAAAAAAAAA&#10;AAAAAAAAAAAAABIAABL/AAD//wAA//8AAP//AAD/8gAA8gAAAAAAAAAAAAAAAAAAAAAAAAAAAAAA&#10;AAAAAAAAAAAAAAAAAAAAAAAAAAAAAAAAAAAAAAAAAAAAAAAAAAAA/f0AAP//AAD//wAA//8AAMf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P8AAP//AAD//wAA//8AAP/1AAr/AAD/&#10;/wAAAAAAAAAAAAAAAAAAAAAAAAAAAAAAAAAAAAAAAAAAAAAAAAAAAAAAAAAAAAAAAAAAAAAAAAAA&#10;AAAAAAAAAAAAAAAAAAAAAAAAAAAAAAAAAAAAAAAAAAAAAAAAAAAAAAAAAAAAAAAAAAAAAAAAAAAA&#10;AAAAAAAAAAAAAAASAAAS/wAA//8AAP//AAD//wAA/xcAABcAAAAAAAAAAAAAAAAAAAAAAAAAAAAA&#10;AAAAAAAAAAAAAAAAAAAAAAAAAAAAAAAAAAAAAAAAAAAAAAAAGBgAAP//AAD//wAA//8AA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BQAAP//AAD//wAA//8AAP//AAD//wAA//8AAP//AAD//wAA//8A&#10;AP//AAD//wAA//8AAP//AAD//wAA//8AAP//AAD//wAA//8AAPr6AAAKC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zMAAAU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OTgAA//8A&#10;AP//AACtr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ISAADn5wAA//8AAP//AAD//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KCAAD//wAA//8AAP//AAD//wAA//8AAP//AAD//wAA//8AAP//&#10;AAD//wAA//8AAP//AAD//wAA//8AAPr6AAAKC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BAAAP//AAD//wAA//8AAP//AAD//wAA//8A&#10;AP//AAD//wAA//8AAP//AAD//wAA//8AAP//AAD//wAA//8AAP//AAD//wAA//8AAP//AAD//wAA&#10;//8AAPz8AABBQ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KCgAA+voAAP//AAD//wAA&#10;//8AAP//AAD//wAA//8AAP//AAD//wAA//8AAP//AAD//wAA//8AAP//AAD//wAA//8AAP//AAD/&#10;/wAA//8AAP//AAD//wAA//8AAP//AAD//wAA//8AAP//AAD//wAA/f0AAAw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S&#10;EgAA//8AAP//AAD//wAA//8AAP//AAD//wAA//8AAP//AAD//wAA//8AAP//AAD//wAA//8AAP//&#10;AAD//wAA//8AAP//AAD//wAA//8AAP//AAD//wAA//8AAP//AAD//wAA//8AAP//AAD//wAA//8A&#10;AP//AAD//wAA//8AAP//AAD09AAACA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BgAAP//AAD//wAA//8AAP//AAD//wAA//8AAP//AAD//wAA//8A&#10;AP//AAD//wAA//8AAP//AAD//wAApaUAAAICAAAAAAAAAAAAAAAAAAAAAAAAAAAAAAAAAAAAAAAA&#10;AAAAAAQEAADIyAAA//8AAP//AAD//wAA//8AAP//AAD//wAA//8AAP//AAD//wAA//8AAB4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CoAACr/AAD//wAA//8AAP//hgD//6oA//+qAP//qgD//6oA//+qAP9Z&#10;OwBZAAAAAAAAAAAAAAAAAAAAAAAAAAAAAAAAAAAAAAACAAIAbwCKAMgA+QDMAP8AzAD/AMwA/wDM&#10;AP8AygD/AF4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LwAALz/AAD//wAA//8A&#10;AP//qgD//6oA//+qAP//qgD//6oA/+mbAOkAAAAAAAAAAAAAAAAAAAAAAAAAAAACAAIAbgCJAMIA&#10;8wDMAP8AzAD/AMwA/wDMAP8AzAD/AMoA/wBe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F&#10;AAAF/wAA//8AAP/1AAD1AgAAAg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e/wAA//8AAP//AAD/DAAAD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BQBA&#10;/6oA//+qAP//mwD/GQEAGQ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yGwBy/6oA//+qAP//qgD/KQUAKQ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wD//5kA//+qAP//qgD//6oA//+qAP/+mQD+/wMA//8AAP//AAD//wAA&#10;//8AAP//AAD//wAA//8AAP//AAD//wAA//8AAP//AAD//wAA//8AAP//AAD//wAA//8AAP//AAD/&#10;/wAA//4AAP4OAAAOAAAAAAAAAAAAAAAAAAAGBgAA6uoAAP//AAD//wAA//8AAP//AAD//wAA//8A&#10;AP//AAD//wAAGh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eNACe/6oA&#10;//+qAP//qgD/OgkAOg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wAA//8AAP//AAD//zkA//+qAP//qgD//6oA//+qAP9DLABDAAAAAAAAAAAABAAEALAA2gDM&#10;AP8AzAD/AMwA/wDKAP8ATgD/AAAA/wAAAP8AAAD/AAAA/wAAAP8AAAD/AAAA/wAAAIk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IkAAADz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CTADC/6oA//+qAP//qgD/Sg0ASg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BKAABK/wAA//8AAP//AAD//54A//+qAP//qgD//6oA&#10;//+qAP8AAAAAAAAAAAAEAAQAsADaAMwA/wDMAP8AygD/AF4A/wAAAP8AAAD/AAAA/wAAAP8AAAD/&#10;AAAA/wAAAP8AAACJAA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IkAAADz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dZQDd/6oA//+q&#10;AP//qgD/WREAWQ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DiAADi&#10;/wAA//8AAP//IAD//6oA//+qAP//qgD//6oA//+qAP8AAAAAAAQABACwANoAzAD/AMwA/wDMAP8A&#10;XgD/AAAA/wAAAP8AAAD/AAAA/wAAAP8AAAD/AAAAngA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iQAAAPM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xfQDx/6oA//+qAP//qgD/aBY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D+AAD+/wAA//8AAP//igD//6oA//+qAP//qgD//6oA/+WY&#10;AOUABAAEALAA2gDMAP8AzAD/AMwA/wDKAP8AAAD/AAAA/wAAAP8AAAD/AAAA/wAAAP8AAACJ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iQAAAPM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CAABubgAAUFD9lQD9/6oA//+qAP//&#10;qgD/dxoAdw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8AAA//AAD//wAA&#10;//8KAP//qgD//6oA//+qAP//qgD//6oA/1Y8AFgArQDWAMwA/wDMAP8AzAD/AMoA/wA7APMAAAD/&#10;AAAA/wAAAP8AAAD/AAAAngA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P8AAAD/AAAAAAAA&#10;AAAAAAAAAAAAAAAAAAAAAAAAAAAAAAAAAAAAAAAAAAAAAAAAAAAAAAAAAAAAAAAAAAAAAAAAAAAA&#10;AAAAAAAAAAAAAAAAAAAAAAAAAAAAAAAAAAAAAAAAAAAAAAAAAAAAAAAAAAAAAAAAAAAAAAAAAAAA&#10;AAAAAAAAAAAAAAAAAAAAAAAAAAAAAAAAAAAAAAAAAAAAAAAAAAAAAAAAAAAAAAAAAAAAAAAAAAAA&#10;AAAAAAAAAgAAAIkAAADz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IAAHh4AgCRk4kA&#10;dv/zAAz//wAA//8QAP//qgD//6oA//+qAP//qgD/hB8Ah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AAAxgAAAP8AAAD/AAAAxgAAACo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JQAAJT/AAD//wAA//9HAP//qgD//6oA//+qAP//qgD/+qcA+gCHAKkA&#10;zAD/AMwA/wDMAP8AygD/AEIA8QAAAP8AAAD/AAAA/wAAAP8AAACe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gAAAPE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xAAAAqgAAAA0AAAANAAAAnAAAAPEA&#10;AAA3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PoAAPr/AAD//wAA//+Z&#10;AP//qgD//6oA//+qAP//qgD/aW4AmwDMAP8AzAD/AMwA/wDKAP8AQgDxAAAA/wAAAP8AAAD/AAAA&#10;/wAAAIo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CJAAAA8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PEAAADGAAAADQAAAAAAAAAAAAAADQAAAMYAAADkAAAAGg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P8AAP//AAD//wAA//+qAP//qgD//6oA//+qAP/6qwD+AMgA/ADMAP8AzAD/&#10;AMoA/wBLAP4AAAD/AAAA/wAAAP8AAAD/AAAAi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iQAAAPM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B/AAAAAAAAAAAAAAAAAAAAAAAAAH8AAAD/&#10;AAAAqg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XgAAXv8AAP//AAD//zcA//+qAP//&#10;qgD//6oA//+qAP8uvwD2AMwA/wDMAP8AygD/AE0A/wAAAP8AAAD/AAAA/wAAAP8AAACfAA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IAAAADAAAAAQAAAAAAAAAAAAAAAAAAAAAAAAAAAAAAAAAA&#10;AAAAAAAAAAAAAAAAAAAAAAAAAAAAAAAAAAAAAAAAAAAAAAAAAAAAAAAAAAAAAAAAAAAAAAAAAAAA&#10;AAAAAAAAAAAAAAAAAAAAAAAAAAAAAAAAAA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CJAAAA8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8QAAAPEA&#10;AAA3AAAAAAAAAAAAAAAAAAAAAAAAADcAAADxAAAA5AAAABo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8gAA8v8AAP//AAD//50A//+qAP//qgD//6oA//2rAP8AywD/AMwA/wDMAP8AVQD/AAAA&#10;/wAAAP8AAAD/AAAA/wAAAJ8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4AAAD/AAAA/wAAAP8AAAD/AAAA&#10;fAAAAAAAAAAAAAAAAAAAAAAAAAAAAAAAAAAAAAAAAAAAAAAAAAAAAAAAAAAAAAAAAAAAAAAAAAAA&#10;AAAAAAAAAAAAAAAAAAAAAAAAAAAAAAAAAAAAAAAAAAAAAAAAAAAAAAAAAAAAAAAAAAAAAA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IABMmFAMn/qgD//6oA&#10;//+qAP//qgD//6oA//+qAP//qgD//6oA//+qAP//qgD//6oA//+qAP//qgD//6oA//2pAP92TwD/&#10;DAg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D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oA/wBeAP8A&#10;ygD/AMwA/wDMAP8AzAD/AMwA/wDMAP8AzAD/AMwA/wDMAP8AdAD/AAAA/wAAAP8AAAD/pTsT3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wAAAOQAAAAaAAAAAAAAAAAAAAAAAAAAAAAAABoAAADkAAAA&#10;/wAAAFU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wAA//8AAP//AQD//6oA//+qAP//qgD/&#10;/6oA/3G9Af4AzAD/AMwA/wClAP8AAAD/AAAA/wAAAP8AAAD/AAAAnw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0AAAD/AAAA/wAAAP8AAAD/AAAAfQAAAAAAAAAAAAAAAAAAAAAAAAAAAAAAAAAAAAAA&#10;AAAAAAAAAAAAAAAAAAAAAAAAAAAAAAAAAAAAAAAAAAAAAAAAAAAAAAAAAAAAAAAAAAAAAAAAAAAA&#10;AAAAAAAAAAAAAAAAAAAAAAAAAAAAAA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okET5g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wAAAOQAAAAa&#10;AAAAAAAAAAAAAAAAAAAAAAAAAA0AAADGAAAA/wAAAH8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3&#10;AAA3/wAA//8AAP//igD//6oA//+qAP//qgD//6oA/wDMAP8AzAD/AMoA/wAEAP8AAAD/AAAA/wAA&#10;AP8AAACfAA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nEYQ8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MYAAAANAAAAAAAAAAAAAAAAAAAAAAAAAA0AAADGAAAA/wAA&#10;AKo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DQAADQ/wAA//8QAP//qgD//6oA//+qAP//qgD/prMC&#10;/wDMAP8AzAD/AEwA/wAAAP8AAAD/AAAA/wAAALAA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l0oO9Q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j00L+g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h1EI/Q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MAAACJAAAAAgAAAAAAAAAAAAAAAAAA&#10;AAAAAAAAAAAAAAAAAAAAAAAAAAAAAgAAAHEAAABkAgoA/gAAAP8AAAD/flIF/g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qAAAA/wAAAMYAAAANAAAAAAAAAAAAAAAAAAAAAAAAABoAAADkAAAA/wAAAH8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OkAAOn/AAD//54A//+qAP//qgD//6oA/xfIAP8AzAD/AMoA/wAEAP8A&#10;AAD/AAAA/wAAAP8AAAAEAAAAAAAAAAAAAAAAAAAAAAAAAAAAAAAAAAAAAAAAAAAAAAAAAAAAAAAA&#10;AAAAAAAAAAAAAAAAAAAAAAAAAAAAAAAAAAAAAAAAAAAAAAAAAAAAAAAAAAAAAAAAAAAAAAAAAAAA&#10;AAAAAAAAAAAAAAAAAAAAAAAAAAAAAAAAAAAAAAAAAgAEADMAyQAJ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8wAAAIkA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TMB9QAAAP8AAAD/dlMC/g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wAAAOQAAAAaAAAAAAAAAAAA&#10;AAAAAAAAAAAAABoAAADkAAAA/wAAAFU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P4AAP7/EAD//6oA//+q&#10;AP//qgD/qLUA/wDMAP8AzAD/AEYA/wAAAP8AAAD/AAAA/wAAAJ8AAAAAAAAAAAAAAAAAAAAAAAAA&#10;AAAAAAAAAAAAAAAAAAAAAAAAAAAAAAAAAAAAAAAAAAAAAAAAAAAAAAAAAAAAAAAAAAAAAAAAAAAA&#10;AAAAAAAAAAAAAAAAAAAAAAAAAAAAAAAAAAAAAAAAAAAAAAAAAAAAAAAAAAIAAgCMAAQA/g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MCAD/dk8A//2pAP//qgD//6oA//+qAP//qgD//6oA//+qAP//&#10;qgD//6oA//+qAP//qgD//6oA//+qAP//qgD//6oA//+qAP//ogD//1sA//8B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EA//9bAP//ogD//6oA//+qAP//qgD/&#10;/6oA//+qAP//qgD//6oA//+qAP//qgD//6oA//+qAP//qgD//6oA//+qAP//qgD//6oA//+qAP//&#10;qgD//6IA//9bAP//AQD//wAA//8AAP//AAD//wAA//8AAP//AAD//wAA//8AAP/zAAz/iQB2/wIA&#10;/f8AAP//AAD//wAA//8AAP//AAD//wAA//8AAP//AAD//wAA//8AAP//AADIyAAAB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zcA8QAAAP8AAAD/T1MM7g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PEAAAA3AAAAAAAAAAAAAAAAAAAAAAAAADcAAADxAAAA5AAAABo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DoA&#10;7AAAAP8AAAD/NVQA0g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P8AAAB/AAAAAAAAAAAAAAAA&#10;AAAAAAAAAH8AAAD/AAAAqg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z4A5wAAAP8AAAD/MVIA2Q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GAAAADQAAAAAAAAAAAAAADQAAAMYAAADkAAAAGg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UAA4gAA&#10;AP8AAAD/LlEA4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UAAAD/AAAAjAAAAA0AAAANAAAA&#10;xgAAAPEAAAA3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kEA3AAAAP8AAAD/Kk8A5Q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1AAAAP8AAAD/AAAAqQAAACo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wAA//+nAP//qgD//6oA/xHIAP8AygD/AAQA/wAAAP8AAAD/AAAA/wAAADIAAAAAAAAAAAAA&#10;AAAAAAAAAAAAAAAAAAAAAAAAAAAAAAAAAAAAAAAAAAAAAAAAAAAAAAAAAAAAAAAAAAAAAAAAAAAA&#10;AAAAAAAAAAAEAAAAyAAAAP8AAAD/AAAA/wAAAP8AAAD/AAAA/wAFAP8AXQD/AMoA/wDMAP8AzAD/&#10;DMoA/3a9AP/9qwD//6oA//+qAP//qgD//6oA//+qAP//qgD//6oA//+iAP//WwD//wE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EMA1QAAAP8A&#10;AAD/JUwA6g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kQAzQAAAP8AAAD/IkkA7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CAACKigAA+fkAAP//AAD//wAA//8A&#10;AP//AAD//wAA//8AAP//AAD//wAA//8AAP//AAD//wAAHBwAAAAAAAAAAAAAAAAAAAAAAAAAAAAA&#10;AAAAAAAAAAAAAAAAAAAAAAAAAAAAAAAAAAAAAAAAAAAAAAAAMDAAAP//AAD//wAAr68AAAAAAAAC&#10;AgAAlZUAAP//AAD//wAA//8AAP//AAD//wAA//8AAP//AAD//wAA//8AAP//AADIyAAAB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0QAxAAAAP8AAAD/&#10;HkYA8g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okAAInzAADz/wAA//8A&#10;AP//AAD//wAA//8AAP//AAD//wAA//8AAP//AAD//wAA//8AAP//AAD//wAA//8AAP//AAD//wAA&#10;//8AAP//AAD//wAA//8AAP//AAD//wAA//8AAP/zAADziQAAiQIAAAIAAAAAAAAAAAAAAAAAAAAA&#10;AAAAAAAAAAAAAAAAAAAAAAAAc3MAAP//AAD//wAAAP8AAAD/AAAA/wAAAP8AAAD/AAD//wAA//8A&#10;AP//AAD//wAA//8AAP//AAD//wAA//8AAP//AAD//wAA8/MAAImJAAAC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CAACKigAA+fkAAP//AAD//wAA//8AAP//AAD//wAA//8AAP//AAD/&#10;/wAA//8AAP//AAD//wAAFhYAAAAAAAAAAAAAAAAAAAAAAAAAAAAAAAAAAAAAAAAAAAAAAAAAAAAA&#10;AAAAAAAArq4AAP//AAD//wAA//8AAP//AAD//wAA//8AAP//AAD//wAA//8AAP//AAD//wAA//8A&#10;AP//AAD8/AAAi4sAAAI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EIAugAAAP8AAAD/GkEA9Q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DvAADv/6oA&#10;//+qAP8fxwD/AKUA/wAAAP8AAAD/AAAA/wAAAL0AAAAAAAAAAAAAAAAAAAAAAAAAAAAAAAAAAAAA&#10;AAAAAAAAAAAAAAAAAAAAAAAAAAAAAAAAAAAAAAAAAAIAAACKAAAA/wAAAP8AAAD/AAAA/wAAAP8A&#10;AAD/AF0A/wDKAP8AzAD/AMwA/wDMAP92vQD//asA//+qAP//qgD//6oA//+qAP//qgD/lFsAlP8B&#10;AP//AAD//wAA//8AAP//AAD//wAA//8AAP//AAD//wAA//8AAP//AAD/8wAA84kAAIkC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goAAPr6AAD//wAA//8AAP//AAD//wAA&#10;AP8AAAD/AAAA/wAAAP8AAAD/AAD//wAA//8AAP//AAD//wAA//8AAPn5AACKigAAAg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Qk&#10;AAD5+QAA//8AAP//AAD//wAA//8AAP//AAD//wAA//8AAP//AAD//wAA//8AAP//AAD+/gAADAwA&#10;AAAAAAAAAAAAAAAAAAAAAAAAAAAANzcAAGVlAACsrAAA//8AAP//AAD//wAA//8AAP//AAD//wAA&#10;//8AAP//AAD//wAA//8AAP//AAD//wAA5eUAAAQ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EEAsAAAAP8AAAD/FjwA&#10;9w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AQAAMzMAAD/&#10;/wAA//8AAP//AAD//wAA//8AAP//AAD//wAAAP8AAAD/AAAA/wAAAP8AAAD/AAD//wAA//8AAPPz&#10;AACJiQAAAg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IAAIuLAAD8/AAA//8AAP//AAD//wAA&#10;//8AAP//AAD//wAA//8AAP//AAD//wAA//8AAP//AAD//wAA//8AAP//AAD//wAA//8AAP//AAD/&#10;/wAA//8AAP//AAD//wAA//8AAP//AAD//wAA//8AAP//AAD//wAA//8AAPz8AACLiwAAA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D8ApAAAAP8AAAD/EjgA+Q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QAAMjIAAD//wAA//8AAP//AAD//wAA//8AAP//AAD//wAA//8AAP//&#10;AAD//wAA//8AAP//AAD//wAA//8AAP//AAD//wAA//8AAP//AAD//wAA//8AAP//AAD//wAA//8A&#10;AP//AADIyAAAB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zwAlwAAAP8AAAD/DzIA+w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QA&#10;AMjIAAD//wAA//8AAP//AAD//wAA//8AAP//AAD//wAA//8AAP//AAD//wAA//8AAP//AAD//wAA&#10;//8AAP//AAD//wAA//8AAP//AADIyAAAB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jcAiQAAAP8AAAD/DCw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AQAAMjIAAD+/gAA//8AAP//AAD/&#10;/wAA//8AAP//AAD//wAA//8AAP//AAD//wAA//8AAMjIAAAE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TIAegAAAP8AAAD/CScA/Q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y0AaQAAAP8AAAD/BiEA/g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CYAWAAAAP8AAAD/BBoA/w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R4ARgAAAP8AAAD/AhQA/w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BUAMQAAAP8AAAD/AQ0A/w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EAADIyAAA/v4AAP//&#10;AAD//wAA//8AAP//AAD//wAA//8AAP//AAD//wAA//8AAP//AAD//wAA//8AAP//AAD//wAApP8A&#10;AAD/AAAA/wAAAP8AAAD/AABc/wAA//8AAP//AAD//wAA//8AAP//AAD//wAA//8AAP//AAD//wAA&#10;//8AAP//AAD5+QAAiooAAAI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AwAGwAAAP8AAAD/AAYA/w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3EA//+qAP8ChgD/AAAA/wAAAP8AAAD/AADo6AAA&#10;AAAAAAAAAAAAAAAAAAAAAAAAAAAAAAAAAAAAAAAAAAAAAAAAAAIAAAD0AAAA/wAAAP8AAAD/AAgA&#10;/gDKAP8AzAD/AMwA/wDMAP9dvwD+/asA//+qAP//qgD//6oA//+qAP+gaQCgSgEASv8AAP//AAD/&#10;/wAA//8AAP//AAD//wAA/wIAAAIAAAAAAAAAAAAAAAAAABoaAAD//wAA//8AAP//AAD//wAA//8A&#10;AP//AAD//wAA//8AAMjIAAAE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EAADIyAAA//8AAP//AAD//wAA&#10;//8AAP//AAD//wAA//8AAP//AAD//wAApf8AAAD/AAAA/wAAAP8AAAD/AABb/wAA//8AAP//AAD/&#10;/wAA//8AAP//AAD//wAA//8AAPn5AACKigAAAg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MABh1GAOQgSADgIkoA2g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6cA&#10;/5q2AP8AFQD/AAAA/wAAAP8ACw3/AACtrQAAAAAAAAAAAAAAAAAAAAAAAAAAAAAAAAAAAAAAAAAA&#10;AAAAAgAAAJ8AAAD/AAAA/wAAAP8AAAD/AKYA/wDMAP8AzAD/AMwA/1O7APT9qwD//6oA//+qAP//&#10;qgD//6oA/6BpAKAkAQAk/wAA//8AAP//AAD//wAA//8AAP//AAD/JAAAJAAAAAAAAAAAAAAGBgAA&#10;6OgAAP//AAD//wAA//8AAP//AAD//wAA//8AAP//AADIyAAABA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DwAAPv7AAD//wAApv8AAAD/&#10;AAAA/wAAAP8AAAD/AABa/wAA//8AAP//AAD5+QAAiooAAAI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BrAABr/6kA/wuFAP8AAAD/AAAA/wAAAP8AAKj/AABWVgAAAAAA&#10;AAAAAAAAAAAAAAAAAAAAAAAAAAAAAAAAAAAAAAAAigAAAP8AAAD/AAAA/wAAAP8AVgD/AMwA/wDM&#10;AP8AzAD/Xr8A//2rAP//qgD//6oA//+qAP//qgD/oGkAoCQBACT/AAD//wAA//8AAP//AAD//wAA&#10;//YAAPYGAAAGAAAAAAAAAAAAABgYAAD//wAA//8AAP//AAD//wAA//8AAP//AAD//wAA+fkAAAg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gAAAD+AAAA/QAAAPwAAAD7AAAAp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D6TAD6560A/wAV&#10;AP8AAAD/AAAA/wARBP8AAP//AAAPDwAAAAAAAAAAAAAAAAAAAAAAAAAAAAAAAAAAAAAAAAAAAAAA&#10;/gAAAP8AAAD/AAAA/wBJAPsAygD/AMwA/wDMAP80xAD//asA//+qAP//qgD//6oA//+qAP+haQCh&#10;GAEAGP8AAP//AAD//wAA//8AAP//AAD/8QAA8QYAAAYAAAAAAAAAAAAAGhoAAP//AAD//wAA//8A&#10;AP//AAD//wAA//8AAP//AADIyAAAB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D/pAD/QZ8A/wAAAP8AAAD/AAAA/wAgf/8AAP//AAAAAAAAAAAAAAAA&#10;AAAAAAAAAAAAAAAAAAAAAAAAAAAAAAAwAAAA/wAAAP8AAAD/AEcA+ADKAP8AzAD/AMwA/wDLAP/9&#10;qwD//6oA//+qAP//qgD//6oA/7R1ALQUAQAU/wAA//8AAP//AAD//wAA//8AAP/xAADxBgAABgAA&#10;AAAAAAAAAAAeHgAA//8AAP//AAD//wAA//8AAP//AAD//wAA+/sAAAoK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D/qQD/AUYA/wAAAP8A&#10;AAD/AAkA/wAA//8AAP//AAAAAAAAAAAAAAAAAAAAAAAAAAAAAAAAAAAAAAAAAAIAAAD0AAAA/wAA&#10;AP8AAAD/AMoA/wDMAP8AzAD/AMwA/250AKT/qgD//6oA//+qAP//qgD/4JUA4AwBAAz/AAD//wAA&#10;//8AAP//AAD//wAA//0AAP0GAAAGAAAAAAAABAQAAM/PAAD//wAA//8AAP//AAD//wAA//8AAP//&#10;AADIyAAAB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LVMALWatgD/AAkA/wAAAP8AAAD/ACQr/wAA//8AAP39AAAAAAAAAAAAAAAAAAAA&#10;AAAAAAAAAAAAAAAAAgAAAJ4AAAD/AAAA/wAAAP8ACAD/AMwA/wDMAP8AzAD/AHkAl+2eAO3/qgD/&#10;/6oA//+qAP/+qgD+EQsAEf4AAP7/AAD//wAA//8AAP//AAD//wAA/zQAADQAAAAAAAACAgAA6uoA&#10;AP//AAD//wAA//8AAP//AAD//wAA/v4AAAw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P6kAP4LhQD/AAAA/wAAAP8AAAD/&#10;AADT/wAA//8AAIuLAAAAAAAAAAAAAAAAAAAAAAAAAAAAAAAAAAAAlAAAAP8AAAD/AAAA/wAAAP8A&#10;XgD/AMwA/wDMAP8AoQDLOygAPf+qAP//qgD//6oA//+qAP+5ewC5rQAArf8AAP//AAD//wAA//8A&#10;AP//AAD/lgAAlgAAAAAAAAAAAACQkAAA//8AAP//AAD//wAA//8AAP//AAD7+wAACA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OesAP8AFQD/AAAA/wAAAP8BEgP/AAD//wAA//8AAAAAAAAAAAAAAAAAAAAAAAAAAAAA&#10;AAAAAAAwAAAA/wAAAP8AAAD/AAAA/wAJAP8AygD/AMwA/wDLAP4EBAAG/6oA//+qAP//qgD//6oA&#10;//+qAP9FIABF/wAA//8AAP//AAD//wAA//8AAP+mAACmAgAAAgAAAAAAABISAAD//wAA//8AAP//&#10;AAD//wAA//8AAO7uAAAGB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kEAajV/AP8AAAD/AAAA/wAAAP8AIH//AAD/&#10;/wAA//8AAAAAAAAAAAAAAAAAAAAAAAAAAAAAAAIAAAD0AAAA/wAAAP8AAAD/AAAA/wCmAP8AzAD/&#10;AMwA/wAsADbyogDy/6oA//+qAP//qgD//6oA/6twAKv/AAD//wAA//8AAP//AAD//wAA/8AAAMAC&#10;AAACAAAAAAAAEhIAAP//AAD//wAA//8AAP//AAD//wAA2toAAAQ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Z4A+QAUAP8AAAD/AAAA/wEUAP8AAP//AAD//wAA/PwAAAAAAAAAAAAAAAAAAAAAAAAAAAAAAJQA&#10;AAD/AAAA/wAAAP8AAAD/AFYA/wDMAP8AzAD/AJQAuV8+AF//qgD//6oA//+qAP//qgD/+qcA+gIB&#10;AAL/AAD//wAA//8AAP//AAD/5QAA5QIAAAIAAAAAAAAGBgAA//8AAP//AAD//wAA//8AAP//AAD/&#10;/wAAB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coYA/wAAAP8AAAD/AAAA/y9VIv8AAP//AAD//wAA&#10;fHwAAAAAAAAAAAAAAAAAAAAAAAAAMAAAAP8AAAD/AAAA/wAAAP8ATgD/AMoA/wDMAP8AzAD/DgkA&#10;EP+qAP//qgD//6oA//+qAP//qgD/MiEAMuEAAOH/AAD//wAA//8AAP//AAD/BAAABAAAAAAAAAYG&#10;AAD9/QAA//8AAP//AAD//wAA//8AAP//AABbW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6JwA6AyUA&#10;/wAAAP8AAAD/AA4A/wAA//8AAP//AAD//wAAAAAAAAAAAAAAAAAAAAAAAAAAAAAArgAAAP8AAAD/&#10;AAAA/wAAAPQAygD/AMwA/wDMAP8AlwC9/6oA//+qAP//qgD//6oA//+qAP+VYwCVGAAAGP8AAP//&#10;AAD//wAA//8AAP+zAACzAAAAAAAAAAAAAO7uAAD//wAA//8AAP//AAD//wAA//8AAKK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AIAAAADAAAAAgAAAAAAAAAAAAAAAAAAAAAAAAAAAAAAAAAAAAAA&#10;AAAAAAAAAAAAAAAAAAAAAAAAAAAAAAAAAAAAAAAAAAAAAAAAAAAAAAAAAAAAAAAAAAAAAAAAAAAA&#10;AAAAAAAAAAAAAAAAAAAAAAAAAAAAAA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CugwDcAAAA/wAAAP8AAAD/FF0A/wAA//8AAP//AAD//wAAAAAA&#10;AAAAAAAAAAAAAAAAAAAwAAAA/wAAAP8AAAD/AAAA/wCbAPIAzAD/AMwA/wDMAP+gkADQ/6oA//+q&#10;AP//qgD//6oA/7Z1ALYOAQAO/wAA//8AAP//AAD//wAA//8AAP8CAAACAAAAAAAAhIQAAP//AAD/&#10;/wAA//8AAP//AAD//wAAXl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cAAAD/AAAA/wAAAP8AAAD/AAAAtwAA&#10;AAAAAAAAAAAAAAAAAAAAAAAAAAAAAAAAAAAAAAAAAAAAAAAAAAAAAAAAAAAAAAAAAAAAAAAAAAAA&#10;AAAAAAAAAAAAAAAAAAAAAAAAAAAAAAAAAAAAAAAAAAAAAAAAAAAAAAAAAAAAAAAAAA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0WQD+AAAA/wAA&#10;AP8AAAD/qlAF/wAA//8AAP//AAD4+AAAAAAAAAAAAAAAAAAAAAIAAAD0AAAA/wAAAP8AAAD/AB4A&#10;1ADMAP8AzAD/AMwA/wDGAPj/qgD//6oA//+qAP//qgD/+6gA+wIBAAL/AAD//wAA//8AAP//AAD/&#10;/wAA/9kAANkAAAAAAAAaGgAA//8AAP//AAD//wAA//8AAP//AADS0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UAAAD/AAAA/wAAAP8AAAD/AAAAuQAAAAAAAAAAAAAAAAAAAAAAAAAAAAAAAAAAAAAAAAAA&#10;AAAAAAAAAAAAAAAAAAAAAAAAAAAAAAAAAAAAAAAAAAAAAAAAAAAAAAAAAAAAAAAAAAAAAAAAAAAA&#10;AAAAAAAAAAAAAAAAAAAAAAAAAA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B0TAB0BDgD/AAAA/wAAAP8BJgD/WACn/wAA//8AAP//AABiYgAAAAAAAAAA&#10;AAAAAAAAAJQAAAD/AAAA/wAAAP8AAAD/AKMA/QDMAP8AzAD/AMwA/76tAPT/qgD//6oA//+qAP//&#10;qgD/MiEAMrgAALj/AAD//wAA//8AAP//AAD//wAA/zIAADIAAA4OAAD//wAA//8AAP//AAD//wAA&#10;//8AAOHhAAAE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QAAAD/AAAA/wAAAP8AAAD/AAAAugAAAAAA&#10;AAAAAAAAAAAAAAAAAAAAAAAAAAAAAAAAAAAAAAAAAAAAAAAAAAAAAAAAAAAAAAAAAAAAAAAAAAAA&#10;AAAAAAAAAAAAAAAAAAAAAAAAAAAAAAAAAAAAAAAAAAAAAAAAAAAAAAAAAAAAAA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HJZAMYAAAD/AAAA/wAAAP8j&#10;kAD/AAD//wAA//8AAP//AAAAAAAAAAAAAAAAAAAAMAAAAP8AAAD/AAAA/wAAAP8AJADcAMwA/wDM&#10;AP8AzAD/FasA2v+qAP//qgD//6oA//+qAP++fgC+BAAABP8AAP//AAD//wAA//8AAP//AAD/lQAA&#10;lQAABAQAAP//AAD//wAA//8AAP//AAD//wAA8vIAAAQ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MAAAD/AAAA/wAAAP8AAAD/AAAAuwAAAAAAAAAAAAAAAAAAAAAAAAAAAAAAAAAAAAAAAAAAAAAA&#10;AAAAAAAAAAAAAAAAAAAAAAAAAAAAAAAAAAAAAAAAAAAAAAAAAAAAAAAAAAAAAAAAAAAAAAAAAAAA&#10;AAAAAAAAAAAAAAAAAAAAAA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BIjAP8AAAD/AAAA/wAOAP/AWAD/AAD//wAA//8AAP//AAAAAAAAAAAAAAAAAAAA&#10;rgAAAP8AAAD/AAAA/wAAAP8ApQD/AMwA/wDMAP8AywD//asA//+qAP//qgD//6oA//+qAP8wIAAw&#10;9gAA9v8AAP//AAD//wAA//8AAP/4AAD4AgAAAgAA8PAAAP//AAD//wAA//8AAP//AAD8/AAABg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IAAAD/AAAA/wAAAP8AAAD/AAAAvAAAAAAAAAAA&#10;AAAAAAAAAAAAAAAAAAAAAAAAAAAAAAAAAAAAAAAAAAAAAAAAAAAAAAAAAAAAAAAAAAAAAAAAAAAA&#10;AAAAAAAAAAAAAAAAAAAAAAAAAAAAAAAAAAAAAAAAAAAAAAAAAAAAAAAAAA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GAAAAP8AAAD/AAAA/wJhAP/3AAj/&#10;AAD//wAA//8AAPf3AAAAAAAAAAAAAAAwAAAA/wAAAP8AAAD/AAAA/wBCAOcAzAD/AMwA/wDMAP9Q&#10;pgDg/6oA//+qAP//qgD//6oA/6hwAKhgAABg/wAA//8AAP//AAD//wAA//8AAP8wAAAwAABmZgAA&#10;//8AAP//AAD//wAA//8AAP//AAAIC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EA&#10;AAD/AAAA/wAAAP8AAAD/AAAAv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JisAwQAAAP8AAAD/AAAA/zuvAP9gAJ//AAD//wAA//8AAGBgAAAAAAAAAAAAAACuAAAA/wAA&#10;AP8AAAD/AAIA9gDKAP8AzAD/AMwA/wDJAPz/qgD//6oA//+qAP//qgD/+6gA+wIBAAL/AAD//wAA&#10;//8AAP//AAD//wAA/5YAAJYAAA4OAAD//wAA//8AAP//AAD//wAA//8AADw8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8AAAD/AAAA/wAAAP8AAAD/AAAA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BA0A/wAAAP8AAAD/ACYA/9NNAP8AAP//AAD/&#10;/wAA//8AAAAAAAAAAAAAADAAAAD/AAAA/wAAAP8AAAD/AJ0A9QDMAP8AzAD/AMwA/wBfAHj/qgD/&#10;/6oA//+qAP//qgD/MiEAMtoAANr/AAD//wAA//8AAP//AAD/+QAA+QIAAAIAAP//AAD//wAA//8A&#10;AP//AAD//wAAxc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4AAAD/&#10;AAAA/wAAAP8AAAD/AAAAw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BX&#10;AAAA/wAAAP8AAAD/BZYA//8AAP8AAP//AAD//wAA//8AAAAAAAAAAAAAAK4AAAD/AAAA/wAAAP8A&#10;HgDUAMwA/wDMAP8AzAD/AMIA81w8AFz/qgD//6oA//+qAP//qgD/BgAABv8AAP//AAD//wAA//8A&#10;AP//AAD/MAAAMAAAAAAAAP//AAD//wAA//8AAP//AAD6+gAAAg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0AAAD/AAAA/wAAAP8AAAD/AAAAw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DBwDvAAAA/wAAAP8AFQD/ZbwA//cACP8AAP//AAD//wAA&#10;7+8AAAAAAAAAMAAAAP8AAAD/AAAA/wAAAP8AoQD5AMwA/wDMAP8AzAD/ACoANP+qAP//qgD//6oA&#10;//+qAP/6pwD6/gAA/v8AAP//AAD//wAA//8AAP+qAACqAAAAAAAAREQAAP//AAD//wAA//8AAP//&#10;AAAI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wAAAD+AAAA&#10;/QAAAPwAAAD8AAAAv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BgAAAD/AAAA&#10;/wAAAP8AhwD/6IMA/2IAnf8AAP//AAD//wAAQ0MAAAAAAAAArgAAAP8AAAD/AAAA/wAeANQAzAD/&#10;AMwA/wDMAP8AqQDTt3oAt/+qAP//qgD//6oA//+qAP/BWwDB/wAA//8AAP//AAD//wAA//0AAP0C&#10;AAACAAAAAAAA//8AAP//AAD//wAA//8AA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GoAAAD/AAAA/wAAAP8NygD//xwA/wAA//8AAP//AAD//wAAAAAA&#10;AAAAAAAA+gAAAP8AAAD/AAAA/wCjAP0AzAD/AMwA/wDMAP8AJgAw/6oA//+qAP//qgD//6oA//mm&#10;APn/AQD//wAA//8AAP//AAD//wAA/1cAAFcAAAAAAADr6wAA//8AAP//AAD//wAA//8AAKm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10;////////////////////////////////////////////////////////////////////////////&#10;////////////////////////////////////////////////////////////////////////////&#10;////////////////////////////////////////////////////////////////////////////&#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JAMsAAAD/AAAA/wAA&#10;AP9xuwD//wAA/wAA//8AAP//AAD//wAAAAAAAAAAAAAA/wAAAP8AAAD/ACQA3ADMAP8AzAD/AMwA&#10;/wCdAMXFggDF/6oA//+qAP//qgD//6oA/8UgAMX/AAD//wAA//8AAP//AAD/4wAA4wAAAAAAAFVV&#10;AAD//wAA//8AAP//AAD//wAA/v4AAAI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10;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&#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CAP4AAAD/AAAA/wAFAP/ongD/9wAI/wAA//8AAP//AADv7wAAAAAAAAAw&#10;AAAA/wAAAP8AAAD/AKQA/QDMAP8AzAD/AMsA/wIDAAT/qgD//6oA//+qAP//qgD/yoYAyv8AAP//&#10;AAD//wAA//8AAP//AAD/MgAAMgAAGBgAAP//AAD//wAA//8AAP//AAD//wAAWV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10;////////////////////////////////////////////////////////////////////////////&#1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oAAADGAAAA/wAAAP8AAADxAAAAqQAAACo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P8AAAD/AAAA/wBCAP//&#10;MQD/YACf/wAA//8AAP//AABdXQAAAAAAAACuAAAA/wAAAP8AAAD/AMwA/wDMAP8AzAD/AHIAkeGW&#10;AOH/qgD//6oA//+qAP//qgD/7CAA7P8AAP//AAD//wAA//8AAP++AAC+AAAAAAAA7OwAAP//AAD/&#10;/wAA//8AAP//AADh4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10;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&#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AAAA/wAAAP8AAAD/AAAA/wAAAPEAAABV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LgAAAP8AAAD/AAAA/wKmAP//AAD/AAD//wAA//8AAP//AAAKCgAAADAAAAD/AAAA&#10;/wAAAP8ABAD/AMwA/wDMAP8AygD8MiEAMv+qAP//qgD//6oA//+qAP/VhgDV/wAA//8AAP//AAD/&#10;/wAA//8AAP8wAAAwAAAQEAAA//8AAP//AAD//wAA//8AAP//AAAE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10;////////////////////////////////////////////////////////////////////////////&#10;////////////////////////////////////////////////////////////////////////////&#10;////////////////////////////////////////////////////////////////////////////&#1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10;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&#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10;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&#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AIAAAACAAAAAwAA&#10;AAAAAAAAAAAAAAAAAAAAAAAAAAAAAAAAAAAAAAAAAAAAAAAAAAAAAAAAAAAAAAAAAAAAAAAAAAAA&#10;AAAAAAAAAAAAAAAAAAAAAAAAAAAAAAAAAAAAAAAAAAAAAAAAAAAAAAAAAAAAAAAAAA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&#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sAAAD/AAAA/wAAAP8AAAD/AAAA0wAAAAAAAAAAAAAAAAAAAAAAAAAAAAAAAAAAAAAAAAAA&#10;AAAAAAAAAAAAAAAAAAAAAAAAAAAAAAAAAAAAAAAAAAAAAAAAAAAAAAAAAAAAAAAAAAAAAAAAAAAA&#10;AAAAAAAAAAAAAAAAAAAAAAAAAA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&#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oAAAD/AAAA/wAAAP8AAAD/AAAA1AAAAAAA&#10;AAAAAAAAAAAAAAAAAAAAAAAAAAAAAAAAAAAAAAAAAAAAAAAAAAAAAAAAAAAAAAAAAAAAAAAAAAAA&#10;AAAAAAAAAAAAAAAAAAAAAAAAAAAAAAAAAAAAAAAAAAAAAAAAAAAAAAAAAAAAAA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&#1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gAAAD/AAAA/wAAAP8AAAD/AAAA1gAAAAAAAAAAAAAAAAAAAAAAAAAAAAAAAAAAAAAAAAAAAAAA&#10;AAAAAAAAAAAAAAAAAAAAAAAAAAAAAAAAAAAAAAAAAAAAAAAAAAAAAAAAAAAAAAAAAAAAAAAAAAAA&#10;AAAAAAAAAAAAAAAAAAAAAA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&#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cAAAD/AAAA/wAAAP8AAAD/AAAA1wAAAAAAAAAA&#10;AAAAAAAAAAAAAAAAAAAAAAAAAAAAAAAAAAAAAAAAAAAAAAAAAAAAAAAAAAAAAAAAAAAAAAAAAAAA&#10;AAAAAAAAAAAAAAAAAAAAAAAAAAAAAAAAAAAAAAAAAAAAAAAAAAAAAAAAAA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YA&#10;AAD/AAAA/wAAAP8AAAD/AAAA2AAAAAAAAAAAAAAAAAAAAAAAAAAAAAAAAAAAAAAAAAAAAAAAAAAA&#10;AAAAAAAAAAAAAAAAAAAAAAAAAAAAAAAAAAAAAAAAAAAAAAAAAAAAAAAAAAAAAAAAAAAAAAAAAAAA&#10;AAAAAAAAAAAAAAAAAA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&#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&#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UAAAD/AAAA/wAAAP8AAAD/AAAA2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QAAAD/&#10;AAAA/wAAAP8AAAD/AAAA2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&#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AAAxgAAABo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DaAAAA/wAAAP8AHgD/AMwA/3G7AP//hQD/&#10;/wAA/wsA9P8AAJX/AAAA/wAAAP8AAAD/ACQA3ADMAP8AzAD/AMwA/3y6AP//qgD//6oA//+qAP/D&#10;ggDDmgAAmv8AAP//AAD//wAA//8AAP/XAADXAAD//wAA//8AAP//AAD//wAA/f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IAAAD/AAAA/wAAAP8AAAD/AAAA3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AD/AAAA&#10;/wAAAP8AAAD/AAAA3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AAAAD+AAAA/QAAAPwAAAD8AAAA2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10;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vwAAAP8AAAD/AAEA&#10;/wC6AP8BzAD//6kA//8KAP//AAD/BgCP/wAAAP8AAAD/AAAA/wA5APUAzAD/AMwA/wDMAP78qAD8&#10;/6oA//+qAP//qgD/5poA5uwAAOz/AAD//wAA//8AAP//AAD/vQAAvQAA//8AAP//AAD//wAA//8A&#10;APz8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YAAAA/wAAAP8AAAD/ADQA/wDMAP8YyQD//6oA//8AAP/+AAH/AAAx/wAAAP8A&#10;AAD/AAAA/wCmAP8AzAD/AMwA/wCzAOD/qgD//6oA//+qAP//qgD/d08Ad/8AAP//AAD//wAA//8A&#10;AP//AAD/MAAAMAAA//8AAP//AAD//wAA//8AAIa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B4AAAA/wAAAP8AAAD/ALgA/wDM&#10;AP+IuQD//54A//8AAP/AAA//AAAA/wAAAP8AAAD/ABYA6QDMAP8AzAD/AMwA/0ZvAJb/qgD//6oA&#10;//+qAP//qgD/zg8Azv8AAP//AAD//wAA//8AAP/DAADDAADv7wAA//8AAP//AAD//wAA//8AABc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DaAAAA/wAAAP8AHgD/AMwA/wDMAP/wrAD//0wA//8AAP8iAC//AAAA/wAAAP8AAAD/&#10;AHcA/QDMAP8AzAD/AMoA/PimAPj/qgD//6oA//+qAP/+qQD+/wAA//8AAP//AAD//wAA//8AAP8w&#10;AAAwAAD//wAA//8AAP//AAD//wAA9P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10;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&#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8AAAD+AAAA/wAAAP8AbQD/AMwA/wrLAP//&#10;qgD//woA//8AAP8AAAX/AAAA/wAAAP8AAAD+ALoA/wDMAP8AzAD/E34ApP+qAP//qgD//6oA//+q&#10;AP/ngQDn/wAA//8AAP//AAD//wAA/84AAM4AAO/vAAD//wAA//8AAP//AAD//wAAV1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10;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&#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FwAAAD/AAAA/wAAAP8AugD/AMwA/1fAAP//qQD//wAA//8AAP8AAAD/AAAA/wAAAP8AOQD1AMwA&#10;/wDMAP8AzAD+3ZQA3f+qAP//qgD//6oA//+qAP//IAD//wAA//8AAP//AAD//wAA/zAAADAAAP//&#10;AAD//wAA//8AAP//AAD29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10;////////////////////////////////////////////////////////////////////////////&#10;////////////////////////////////////////////////////////////////////////////&#10;////////////////////////////////////////////////////////////////////////////&#10;////////////////////////////////////////////////////////////////////////////&#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LsAAAD/AAAA/wAXAP8AzAD/AMwA/9qvAP//kgD/&#10;/wAA/+UAAv8AAAD/AAAA/wAAAP8ApgD+AMwA/wDMAP8AswDg/6oA//+qAP//qgD//6oA/+mSAOn/&#10;AAD//wAA//8AAP//AAD/7gAA7gAA7OwAAP//AAD//wAA//8AAP//AABX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10;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&#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PIA&#10;AAD/AAAA/wBVAP8AzAD/A8sA//+qAP//QAD//wAA/18AKP8AAAD/AAAA/wAAAP8AzAD/AMwA/wDM&#10;AP9ggACx/6oA//+qAP//qgD//6oA//1GAP3/AAD//wAA//8AAP//AAD/dwAAdwAA//8AAP//AAD/&#10;/wAA//8AAPr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AIAAAACAAAAAwAAAAAAAAAAAAAAAAAAAAAAAAAAAAAAAAAAAAAAAAAA&#10;AAAAAAAAAAAAAAAAAAAAAAAAAAAAAAAAAAAAAAAAAAAAAAAAAAAAAAAAAAAAAAAAAAAAAAAAAAAA&#10;AAAAAAAAAAAAAAAAAAAAAAAAAA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10;////////////////////////////////////////////////////////////////////////////&#10;////////////////////////////////////////////////////////////////////////////&#10;////////////////////////////////////////////////////////////////////////////&#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LgAAAP8AAAD/AAAA/wCvAP8AzAD/IsgA//+qAP//CgD//wAA&#10;/wQAIv8AAAD/AAAA/wAdAP4AzAD/AMwA/wDKAP39qQD9/6oA//+qAP//qgD//qkA/v8PAP//AAD/&#10;/wAA//8AAP/+AAD+FwDQ5wAA//8AAP//AAD//wAA//8AAHR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8AAAD/AAAA/wAAAP8AAAD/AAAA7wAAAAAA&#10;AAAAAAAAAAAAAAAAAAAAAAAAAAAAAAAAAAAAAAAAAAAAAAAAAAAAAAAAAAAAAAAAAAAAAAAAAAAA&#10;AAAAAAAAAAAAAAAAAAAAAAAAAAAAAAAAAAAAAAAAAAAAAAAAAAAAAAAAAAAAAA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10;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&#1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qAAAAP8AAAD/&#10;AA0A/wDMAP8AzAD/kbgA//+pAP//AAD//wAA/wAAAf8AAAD/AAAA/wBtAP8AzAD/AMwA/xWYAMT/&#10;qgD//6oA//+qAP//qgD/83kA8/8AAP//AAD//wAA//8AAP+9AAC9AAD//wAA//8AAP//AAD//wAA&#10;/f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4AAAD/AAAA/wAAAP8AAAD/AAAA8AAAAAAAAAAAAAAAAAAAAAAAAAAAAAAAAAAAAAAAAAAAAAAA&#10;AAAAAAAAAAAAAAAAAAAAAAAAAAAAAAAAAAAAAAAAAAAAAAAAAAAAAAAAAAAAAAAAAAAAAAAAAAAA&#10;AAAAAAAAAAAAAAAAAAAAAA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10;////////////////////////////////////////////////////////////////////////////&#10;////////////////////////////////////////////////////////////////////////////&#10;////////////////////////////////////////////////////////////////////////////&#10;////////////////////////////////////////////////////////////////////////////&#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7wAAAP8AAAD/AEcA/wDMAP8AzAD/8KwA//+BAP//AAD/5gAB/wAA&#10;AP8AAAD/AAAA/wC6AP8AzAD/AMwA/9qkAPH/qgD//6oA//+qAP//qgD//yAA//8AAP//AAD//wAA&#10;//8AAP8wALLiAAD//wAA//8AAP//AAD//wAAeH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wAAAD/AAAA/wAAAP8AAAD/AAAA8gAAAAAAAAAA&#10;AAAAAAAAAAAAAAAAAAAAAAAAAAAAAAAAAAAAAAAAAAAAAAAAAAAAAAAAAAAAAAAAAAAAAAAAAAAA&#10;AAAAAAAAAAAAAAAAAAAAAAAAAAAAAAAAAAAAAAAAAAAAAAAAAAAAAAAAAA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10;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&#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uAAAA/wAAAP8AAAD/AKkA&#10;/wDMAP8KywD//6oA//8yAP//AAD/eAAO/wAAAP8AAAD/AAEA/wDMAP8AzAD/AsAA8P+qAP//qgD/&#10;/6oA//+qAP/JfgDJ/wAA//8AAP//AAD//wAA/9cAANcAAP//AAD//wAA//8AAP//AAD9/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sA&#10;AAD/AAAA/wAAAP8AAAD/AAAA8wAAAAAAAAAAAAAAAAAAAAAAAAAAAAAAAAAAAAAAAAAAAAAAAAAA&#10;AAAAAAAAAAAAAAAAAAAAAAAAAAAAAAAAAAAAAAAAAAAAAAAAAAAAAAAAAAAAAAAAAAAAAAAAAAAA&#10;AAAAAAAAAAAAAAAAAA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10;////////////////////////////////////////////////////////////////////////////&#10;////////////////////////////////////////////////////////////////////////////&#10;////////////////////////////////////////////////////////////////////////////&#10;////////////////////////////////////////////////////////////////////////////&#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CoAAAA/wAAAP8ADQD/AMwA/wDMAP9XwAD//6oA//8KAP//AAD/DQAZ/wAAAP8A&#10;AAD/AB4A/wDMAP8AzAD/fqMA4v+qAP//qgD//6oA//+qAP+9IAC9/wAA//8AAP//AAD//wAA/0MA&#10;lNcAAP//AAD//wAA//8AAP//AACDg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oAAAD/AAAA/wAAAP8AAAD/AAAA9AAAAAAAAAAAAAAA&#10;AAAAAAAAAAAAAAAAAAAAAAAAAAAAAAAAAAAAAAAAAAAAAAAAAAAAAAAAAAAAAAAAAAAAAAAAAAAA&#10;AAAAAAAAAAAAAAAAAAAAAAAAAAAAAAAAAAAAAAAAAAAAAAAAAAAAAA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10;////////////////////////////////////////////////////////////////////////////&#10;////////////////////////////////////////////////////////////////////////////&#10;////////////////////////////////////////////////////////////////////////////&#10;////////////////////////////////////////////////////////////////////////////&#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DvAAAA/wAAAP8ARwD/AMwA/wDM&#10;AP/arwD//6gA//8AAP/nAAD/AAAA/wAAAP8AAAD/AG0A/wDMAP8AygD9/6oA//+qAP//qgD//6oA&#10;/+KWAOL6AAD6/wAA//8AAP//AAD//wAA/wAA//8AAP//AAD//wAA//8AAP7+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kAAAD/&#10;AAAA/wAAAP8AAAD/AAAA9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10;////////////////////////////////////////////////////////////////////////////&#1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D/AAAA/wAAAP8AqQD/AMwA/wPLAP//qgD//3sA//8AAP+GAAH/AAAA/wAAAP8AAAD/&#10;ALoA/wDMAP8tqQDb/6oA//+qAP//qgD//6oA/3dPAHf/AAD//wAA//8AAP//AAD//wAA/wAA//8A&#10;AP//AAD//wAA//8AALa2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gAAAD/AAAA/wAAAP8AAAD/AAAA9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10;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D/AAAA/wAAAP8AzAD/AMwA/yLIAP//&#10;qgD//zIA//8AAP8lAAH/AAAA/wAAAP8AHgD/AMwA/wDMAP/mrAD9/6oA//+qAP//qgD//qoA/hcP&#10;ABf/AAD//wAA//8AAP//AAD//AAD/wAA//8AAP//AAD//wAA//8AABc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YAAAD/AAAA&#10;/wAAAP8AAAD/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10;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D/AAAA/wAAAP8AzAD/AMwA/5G4AP//qgD//woA/+cAAP8AAAD/AAAA/wAAAP8AbQD/AMwA&#10;/wDMAP//qgD//6oA//+qAP//qgD/vX4AvagAAKj/AAD//wAA//8AAP//AAD/tABL/wAA//8AAP//&#10;AAD//wAA3t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UAAAD/AAAA/wAAAP8AAAD/A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10;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&#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8AAAD/AAAA/wAAAP8AzAD/AMwA//CsAP//pgD/&#10;/wAA/4cAAP8AAAD/AAAA/wAAAP8AugD/AMwA/wDMAP//qgD//6oA//+qAP//qgD/MCAAMP8AAP//&#10;AAD//wAA//8AAP//AAD/MADP/wAA//8AAP//AAD//wAAMD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AAAD+AAAA/QAA&#10;APwAAAD8AAAA9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FwA&#10;AAD/AAAA/wABAP8AzAD/CMsA//+qAP//dQD//wAA/yUAAP8AAAD/AAAA/wAeAP8AzAD/AMwA/xDK&#10;AP//qgD//6oA//+qAP/ilgDiVQAAVf8AAP//AAD//wAA//8AAP/rABT/AAD//wAA//8AAP//AADu&#10;7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&#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LsAAAD/AAAA/wAXAP8AzAD/RMIA//+qAP//MgD/5wAA&#10;/wAAAP8AAAD/AAAA/wBtAP8AzAD/AMwA/1jAAP//qgD//6oA//+qAP93TwB38wAA8/8AAP//AAD/&#10;/wAA//8AAP93AIj/AAD//wAA//8AAP//AABDQ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PIAAAD/&#10;AAAA/wBVAP8AzAD/qbUA//+qAP//CgD/eQAA/wAAAP8AAAD/AAAA/wC6AP8AzAD/AMwA/9OvAP//&#10;qgD//6oA//6qAP5BDwBB/wAA//8AAP//AAD//wAA//4AAf8XAOj/AAD//wAA//8AAPz8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10;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&#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LgAAAP8AAAD/AAAA/wCvAP8AywD/8KwA//+mAP//AAD/FAAA/wAA&#10;AP8AAAD/ACUB/wDMAP8AzAD/AssA//+qAP//qgD//6oA/71+AL3QAADQ/wAA//8AAP//AAD//wAA&#10;/9MALP8AAP//AAD//wAA//8AAJ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&#1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qAAAAP8AAAD/AA0A&#10;/wDMAP8OygD//6oA//91AP/ZAAD/AAAA/wAAAP8AAAD/AJcA/wDMAP8AzAD/UMAA//+qAP//qgD/&#10;/6oA/zAgADD/AAD//wAA//8AAP//AAD//wAA/0MAvP8AAP//AAD//wAA//8AABc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7wAAAP8AAAD/AEcA/wDMAP9ewAD//6oA//8yAP9pAAD/AAAA/wAAAP8A&#10;CAL/AMwA/wDMAP8AzAD/6K0A//+qAP//qgD/4pYA4mYAAGb/AAD//wAA//8AAP//AAD/9wAI/wAA&#10;//8AAP//AAD//wAA0t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10;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mAAAA/wAAAP8AAAD/AKkA/wDM&#10;AP/arwD//6oA//8KAP8dAAD/AAAA/wAAAP8ANgD/AMwA/wDMAP8QygD//6oA//+qAP//qgD/d08A&#10;d/oAAPr/AAD//wAA//8AAP//AAD/jABz/wAA//8AAP//AAD//wAAMD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CWAAAA/wAAAP8ACwD/AMwA/wDMAP//qgD//6oA//AAAP8AAAD/AAAA/wAAAP8AgwD/&#10;AMwA/wDMAP+ctgD//6oA//+qAP/+qgD+LQ8ALf8AAP//AAD//wAA//8AAP//AAD/FwDo/wAA//8A&#10;AP//AAD//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DiAAAA/wAAAP8ANwD/AMwA/wDMAP//&#10;qgD//6gA/6MAAP8AAAD/AAAA/wAAAP8AwAD/AMwA/wHMAP//qgD//6oA//+qAP/QigDQwwAAw/8A&#10;AP//AAD//wAA//8AAP/fACD/AAD//wAA//8AAP//AAD+/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&#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BgAAAD/AAAA/wAAAP8AgwD/AMwA/wDMAP//qgD//4MA/0QAAP8AAAD/AAAA/wAXAP8AzAD/AMwA&#10;/x/IAP//qgD//6oA//+qAP9pRgBp/wAA//8AAP//AAD//wAA//8AAP93AIj/AAD//wAA//8AAP//&#10;AADCw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AEAAAACAAAAAwAAAAAA&#10;AAAAAAAAAAAAAAAAAAAAAAAAAAAAAAAAAAAAAAAAAAAAAAAAAAAAAAAAAAAAAAAAAAAAAAAAAAAA&#10;AAAAAAAAAAAAAAAAAAAAAAAAAAAAAAAAAAAAAAAAAAAAAAAAAAAAAAAAAAAAAA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HgAAAD/AAAA/wAAAP8AwAD/AMwA/wDMAP//qgD/&#10;/ygA/w0AAP8AAAD/AAAA/wBVAP8AzAD/AMwA/6+zAP//qgD//6oA//+qAP9TDwBT/wAA//8AAP//&#10;AAD//wAA//4AAP8XAOj/AAD//wAA//8AAP//AAAwM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yAAAA/wAAAP8AAAD/AAAA/wAAAAwAAAAAAAAAAAAAAAAAAAAAAAAAAAAAAAAAAAAAAAAA&#10;AAAAAAAAAAAAAAAAAAAAAAAAAAAAAAAAAAAAAAAAAAAAAAAAAAAAAAAAAAAAAAAAAAAAAAAAAAAA&#10;AAAAAAAAAAAAAAAAAAAAAA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NoA&#10;AAD/AAAA/wAaAPsAzAD/AMwA/wDMAP//qgD/2QAA/wAAAP8AAAD/AAAA/wCvAP8AzAD/AcwA/v+q&#10;AP//qgD//6oA//6pAP7oAADo/wAA//8AAP//AAD//wAA/9AALf0AAP//AAD//wAA//8AA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xAAAA/wAAAP8AAAD/AAAA/wAAAA0AAAAA&#10;AAAAAAAAAAAAAAAAAAAAAAAAAAAAAAAAAAAAAAAAAAAAAAAAAAAAAAAAAAAAAAAAAAAAAAAAAAAA&#10;AAAAAAAAAAAAAAAAAAAAAAAAAAAAAAAAAAAAAAAAAAAAAAAAAAAAAAAAAA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DwAAAP4AAAD/AAAA/wBsAP4AzAD/AMwA/xDKAP//qgD/aQAA&#10;/wAAAP8AAAD/AAsA/wDMAP8AzAD/HccA/v+qAP//qgD//6oA/9yTANz/AAD//wAA//8AAP//AAD/&#10;/wAA/2kAlv8AAP//AAD//wAA//8AAPD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wAAAA/wAAAP8AAAD/AAAA/wAAAA4AAAAAAAAAAAAAAAAAAAAAAAAAAAAAAAAAAAAAAAAAAAAA&#10;AAAAAAAAAAAAAAAAAAAAAAAAAAAAAAAAAAAAAAAAAAAAAAAAAAAAAAAAAAAAAAAAAAAAAAAAAAAA&#10;AAAAAAAAAAAAAAAAAA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VgAAAP8AAAD/&#10;AAAA/wC6AP8AzAD/AMwA/16/AP//qgD/HQAA/wAAAP8AAAD/ADcA/wDMAP8AzAD/r7MA//+qAP//&#10;qgD//6oA/7xPALz/AAD//wAA//8AAP//AAD//gAB/xcA6P8AAP//AAD//wAA//8AAFR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uAAAA/wAAAP8AAAD/AAAA/wAAABAAAAAAAAAA&#10;AAAAAAAAAAAAAAAAAAAAAAAAAAAAAAAAAAAAAAAAAAAAAAAAAAAAAAAAAAAAAAAAAAAAAAAAAAAA&#10;AAAAAAAAAAAAAAAAAAAAAAAAAAAAAAAAAAAAAAAAAAAAAAAAAAAAAA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rQAAAP8AAAD/AAwA9wDMAP8AzAD/AMwA/7S0AP/nlQD/AAAA/wAA&#10;AP8AAAD/AIMA/wDMAP8BywD//6oA//+qAP//qgD//6oA//wPAPz/AAD//wAA//8AAP//AAD/tQBK&#10;/wAA//8AAP//AAD//wAA/f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t&#10;AAAA/wAAAP8AAAD/AAAA/wAAABEAAAAAAAAAAAAAAAAAAAAAAAAAAAAAAAAAAAAAAAAAAAAAAAAA&#10;AAAAAAAAAAAAAAAAAAAAAAAAAAAAAAAAAAAAAAAAAAAAAAAAAAAAAAAAAAAAAAAAAAAAAAAAAAAA&#10;AAAAAAAAAAAAAA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&#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5wAAAP8AAAD/ADwA&#10;+ADMAP8AzAD/AMsA//CsAP+HQgD/AAAA/wAAAP8AAQD/AMAA/wDMAP8qxgD+/6oA//+qAP//qgD/&#10;/qkA/v8AAP//AAD//wAA//8AAP//AAD/MADP/wAA//8AAP//AAD//wAAr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sAAAA/wAAAP8AAAD/AAAA/wAAAB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10;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PAAAA/wAAAP8AAAD/AIcA/gDMAP8AzAD/F8kA//+qAP8lCAD/AAAA/wAAAP8A&#10;HgD/AMwA/wDMAP/AsQD//6oA//+qAP//qgD/8pEA8v8AAP//AAD//wAA//8AAP/lABr/AAD//wAA&#10;//8AAP//AAD//wAAFx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rAAAA&#10;/wAAAP8AAAD/AAAA/wAAAB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10;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BWAAAA/wAAAP8AAAD/AMAA/wDM&#10;AP8AzAD/fbsA/+eaAP8AAAD/AAAA/wAAAP8AbQD/AMwA/wHLAP//qgD//6oA//+qAP//qgD//k8A&#10;/v8AAP//AAD//wAA//8AAP93AIj/AAD//wAA//8AAP//AADp6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qAAAA/wAAAP8AAAD/AAAA/wAAAB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10;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&#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CtAAAA/wAAAP8ADgD5AMwA/wDMAP8AzAD/6K0A/4xdAP8AAAD/AAAA/wAAAP8AugD/&#10;AMwA/yXHAP//qgD//6oA//+qAP/+qgD+/w8A//8AAP//AAD//wAA//4AAf8XAOj/AAD//wAA//8A&#10;AP//AABDQ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oAAAA/wAA&#10;AP8AAAD/AAAA/wAAAB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10;////////////////////////////////////////////////////////////////////////////&#10;////////////////////////////////////////////////////////////////////////////&#10;////////////////////////////////////////////////////////////////////////////&#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DnAAAA/wAAAP8AQAD8AMwA/wDMAP8G&#10;ywD//6oA/y0eAP8AAAD/AAAA/wAZAP8AzAD/AMwA/7WzAP//qgD//6oA//+qAP/4hwD4/wAA//8A&#10;AP//AAD//wAA/9wAI/8AAP//AAD//wAA//8AAPz8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nAAAA/QAAAP0AAAD8AAAA+wAAAB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10;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&#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BgAAAD/AAAA/wAAAP8AiAD/AMwA/wDMAP81xAD/55oA/wAAAP8AAAD/AAAA/wBVAP8AzAD/AcwA&#10;//+qAP//qgD//6oA//+qAP//RgD//wAA//8AAP//AAD//wAA/3cAiP8AAP//AAD//wAA//8AAJ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10;////////////////////////////////////////////////////////////////////////////&#1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10;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&#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10;////////////////////////////////////////////////////////////////////////////&#10;////////////////////////////////////////////////////////////////////////////&#10;////////////////////////////////////////////////////////////////////////////&#1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10;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&#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10;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&#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10;////////////////////////////////////////////////////////////////////////////&#10;////////////////////////////////////////////////////////////////////////////&#10;////////////////////////////////////////////////////////////////////////////&#10;////////////////////////////////////////////////////////////////////////////&#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10;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&#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10;////////////////////////////////////////////////////////////////////////////&#10;////////////////////////////////////////////////////////////////////////////&#10;////////////////////////////////////////////////////////////////////////////&#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10;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&#1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EAAAACAAAAAwAAAAAAAAAAAAAAAAAAAAAAAAAAAAAAAAAAAAAAAAAAAAAA&#10;AAAAAAAAAAAAAAAAAAAAAAAAAAAAAAAAAAAAAAAAAAAAAAAAAAAAAAAAAAAAAAAAAAAAAAAAAAAA&#10;AAAAAAAAAAAAAAAAAAAAAA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&#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WAAAA/wAAAP8AAAD/AAAA/wAAACgAAAAA&#10;AAAAAAAAAAAAAAAAAAAAAAAAAAAAAAAAAAAAAAAAAAAAAAAAAAAAAAAAAAAAAAAAAAAAAAAAAAAA&#10;AAAAAAAAAAAAAAAAAAAAAAAAAAAAAAAAAAAAAAAAAAAAAAAAAAAAAAAAAA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&#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VAAAA/wAAAP8AAAD/AAAA/wAAACkAAAAAAAAAAAAAAAAAAAAAAAAAAAAAAAAAAAAAAAAAAAAA&#10;AAAAAAAAAAAAAAAAAAAAAAAAAAAAAAAAAAAAAAAAAAAAAAAAAAAAAAAAAAAAAAAAAAAAAAAAAAAA&#10;AAAAAAAAAAAAAAAAAA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&#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UAAAA/wAAAP8AAAD/AAAA/wAAACoAAAAAAAAA&#10;AAAAAAAAAAAAAAAAAAAAAAAAAAAAAAAAAAAAAAAAAAAAAAAAAAAAAAAAAAAAAAAAAAAAAAAAAAAA&#10;AAAAAAAAAAAAAAAAAAAAAAAAAAAAAAAAAAAAAAAAAAAAAAAAAAAAAA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&#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S&#10;AAAA/wAAAP8AAAD/AAAA/wAAACwAAAAAAAAAAAAAAAAAAAAAAAAAAAAAAAAAAAAAAAAAAAAAAAAA&#10;AAAAAAAAAAAAAAAAAAAAAAAAAAAAAAAAAAAAAAAAAAAAAAAAAAAAAAAAAAAAAAAAAAAAAAAAAAAA&#10;AAAAAAAAAAAAAA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&#1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RAAAA/wAAAP8AAAD/AAAA/wAAAC0AAAAAAAAAAAAA&#10;AAAAAAAAAAAAAAAAAAAAAAAAAAAAAAAAAAAAAAAAAAAAAAAAAAAAAAAAAAAAAAAAAAAAAAAAAAAA&#10;AAAAAAAAAAAAAAAAAAAAAAAAAAAAAAAAAAAAAAAAAAAAAAAAAA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10;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PEAAAA3AAAAAAAAAAAAAAAAAAAAAAAA&#10;AAAAAAAAAAAAAAAAAAAAAAAAAAAAAAAAAAAAAAAAAAAAAAAAAAAAAAAAAAAAAAAAAAAAAAAAAAAA&#10;AAAAAP8AAAD/AAAA/wAAAAAAAAAAAAAAAAAAAAAAAAAAAAAAAAAAAAAAAAAAAAAAAAAAAP4AAAD/&#10;AAAA/wBUAN4AzAD/AMwA/wDMAP/iogD/AgEA/wAAAP8AAAD/AAIA/wDAAP8AzAD//6oA//+qAP/+&#10;qQD+Yw8AY/8AAP//AAD//wAA//8AAP/+AAH/FwDo/wAA//8AAPP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QAAAA&#10;/wAAAP8AAAD/AAAA/wAAAC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PAAAA/wAAAP8AAAD/AAAA/wAAAC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10;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&#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OAAAA/wAA&#10;AP8AAAD/AAAA/wAAAD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&#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PEAAAA3AAAAAAAAAAAAAAAAAAAAAAAAAAAAAAAAAAAAAAAAAAAAAAAAAAAAAAAAAAAAAAAAAAAA&#10;AAAAAAAAAAAAAAAAAAAAAAAAAAAAAAAAAAAAAP8AAAD/AAAA/wAAAAAAAAAAAAAAAAAAAAAAAAAA&#10;AAAAAAAAAAAAAAAAAAAAAAAAAP8AAAD/AAAA/wDMAP8AzAD/AMwA/2m+AP8vHwD/AAAA/wAAAP8A&#10;AQD/ALoA/wDMAP/orQD//6oA//6qAP5jDwBj/wAA//8AAP//AAD//wAA//4AAf8XAOj/AAD//wAA&#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NAAAA/wAAAP8AAAD/AAAA/wAAAD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&#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P8AAAD/AAAA/wDM&#10;AP8AzAD/AMwA/6qhAP8AAAD/AAAA/wAAAP8AMAD/AMwA/wbLAP//qgD//6oA/9KMANLpAADp/wAA&#10;//8AAP//AAD//wAA/98AIP8AAP//AAD//wAA/v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LAAAA/AAAAPsA&#10;AAD5AAAA+AAAAD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&#1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DwAAAP8AAAD/AAAA/wDMAP8AzAD/AMwA/49lAP8AAAD/AAAA/wAAAP8AeAD/&#10;AMwA/zXEAP//qgD//6oA/3JMAHL/AAD//wAA//8AAP//AAD//wAA/3cAiP8AAP//AAD//wAA4+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10;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&#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SwAAAP8AAAD/AAAA/wDMAP8A&#10;zAD/C8oA/zonAP8AAAD/AAAA/wABAP8AugD/AMwA/5+2AP//qgD//qoA/mMPAGP/AAD//wAA//8A&#10;AP//AAD//gAB/xcA6P8AAP//AAD//wAAd3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&#1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kAAAAP8AAAD/AAEA/wDMAP8AzAD/NrIA/wEAAP8AAAD/AAAA/wAuAP8AzAD/AMwA&#10;//CsAP//qgD/y4cAy+sAAOv/AAD//wAA//8AAP//AAD/3wAg/wAA//8AAP//AAD//wAAFx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&#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1wAAAP8AAAD/ABgA/wDMAP8AzAD/&#10;X2oA/wAAAP8AAAD/AAAA/wB4AP8AzAD/FMkA//+qAP//qgD/aUYAaf8AAP//AAD//wAA//8AAP//&#10;AAD/dwCI/wAA//8AAP//AAD9/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10;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&#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KAAAA/gAAAP8AAAD/AEcA/wDMAP8AzAD/NicA/wAAAP8AAAD/AAEA/wC6AP8AzAD/fLoA//+q&#10;AP//qgD/dA8AdP8AAP//AAD//wAA//8AAP//AAD/FwDo/wAA//8AAP//AADEx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&#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yAAAA/wAAAP8AAAD/AHQA/wDMAP8EuAD/AQAA&#10;/wAAAP8AAAD/AC4A/wDMAP8AzAD/6K0A//+qAP/1ogD19AAA9P8AAP//AAD//wAA//8AAP/mABn/&#10;AAD//wAA//8AAP//AAAsL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&#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Bd&#10;AAAA/wAAAP8AAAD/AJ4A/wDMAP8QdQD/AAAA/wAAAP8AAAD/AHgA/wDMAP8NygD//6oA//+qAP+x&#10;cwCx/wAA//8AAP//AAD//wAA//8AAP+VAGr/AAD//wAA//8AAPv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&#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CMAAAA/wAAAP8AAQD/AMMA/wDMAP8ULAD/AAAA/wAA&#10;AP8AAQD/ALoA/wDMAP9LwgD//6oA//+qAP+RHQCR/wAA//8AAP//AAD//wAA//8AAP9LALT/AAD/&#10;/wAA//8AALa2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10;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&#1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DEAAAA&#10;/wAAAP8AFgD/AMwA/wC5AP8AAAD/AAAA/wAAAP8ALgD/AMwA/wDMAP+ptQD//6oA//+qAP/vAADv&#10;/wAA//8AAP//AAD//wAA//4AAf8PAPD/AAD//wAA//8AACws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10;////////////////////////////////////////////////////////////////////////////&#10;////////////////////////////////////////////////////////////////////////////&#10;////////////////////////////////////////////////////////////////////////////&#10;////////////////////////////////////////////////////////////////////////////&#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DsAAAA/wAAAP8APQD/AMwA/wB3AP8AAAD/AAAA/wAAAP8A&#10;eAD/AMwA/wHMAP/wrAD//6oA//+qAP//AAD//wAA//8AAP//AAD//wAA/8gAN/8AAP//AAD//wAA&#10;+v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AMAAAAFAAAABgAAAAIAAAAA&#10;AAAAAAAAAAAAAAAAAAAAAAAAAAAAAAAAAAAAAAAAAAAAAAAAAAAAAAAAAAAAAAAAAAAAAAAAAAAA&#10;AAAAAAAAAAAAAAAAAAAAAAAAAAAAAAAAAAAAAAAAAAAAAAAAAAAAAAAAAA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10;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&#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sAAAD/AAAA/wAA&#10;AP8AbwD/AMwA/wEuAP8AAAD/AAAA/wABAP8AugD/AMwA/yHHAP//qgD//6oA//6pAP7/AAD//wAA&#10;//8AAP//AAD//wAA/2kAlv8AAP//AAD//wAAmp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6AAAA/wAAAP8AAAD/AAAA/wAAAEQAAAAAAAAAAAAAAAAAAAAAAAAAAAAAAAAAAAAAAAAAAAAA&#10;AAAAAAAAAAAAAAAAAAAAAAAAAAAAAAAAAAAAAAAAAAAAAAAAAAAAAAAAAAAAAAAAAAAAAAAAAAAA&#10;AAAAAAAAAAAAAAAAAA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10;////////////////////////////////////////////////////////////////////////////&#10;////////////////////////////////////////////////////////////////////////////&#10;////////////////////////////////////////////////////////////////////////////&#10;////////////////////////////////////////////////////////////////////////////&#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DsAAAD/AAAA/wAAAP8AngD/ALkA/wAAAP8AAAD/AAAA/wAuAP8AzAD/&#10;AMwA/4i5AP//qgD//6oA//6RAP7/AAD//wAA//8AAP//AAD//gAB/xcA6P8AAP//AAD//wAAFx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5AAAA/wAAAP8AAAD/AAAA/wAAAEUAAAAAAAAA&#10;AAAAAAAAAAAAAAAAAAAAAAAAAAAAAAAAAAAAAAAAAAAAAAAAAAAAAAAAAAAAAAAAAAAAAAAAAAAA&#10;AAAAAAAAAAAAAAAAAAAAAAAAAAAAAAAAAAAAAAAAAAAAAAAAAAAAAA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10;////////////////////////////////////////////////////////////////////////////&#10;////////////////////////////////////////////////////////////////////////////&#10;////////////////////////////////////////////////////////////////////////////&#10;////////////////////////////////////////////////////////////////////////////&#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HQAAAD/AAAA/wABAP8A&#10;wwD/AHcA/wAAAP8AAAD/AAAA/wB4AP8AzAD/AMwA/+itAP//qgD//6oA//9iAP//AAD//wAA//8A&#10;AP//AAD/ygA1/wAA//8AAP//AADx8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4&#10;AAAA/wAAAP8AAAD/AAAA/wAAAEYAAAAAAAAAAAAAAAAAAAAAAAAAAAAAAAAAAAAAAAAAAAAAAAAA&#10;AAAAAAAAAAAAAAAAAAAAAAAAAAAAAAAAAAAAAAAAAAAAAAAAAAAAAAAAAAAAAAAAAAAAAAAAAAAA&#10;AAAAAAAAAAAAAA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10;////////////////////////////////////////////////////////////////////////////&#1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LgAAAD/AAAA/wATAP8AzAD/AC4A/wAAAP8AAAD/AAEA/wC6AP8AzAD/GcgA&#10;//+qAP//qgD//6oA//8yAP//AAD//wAA//8AAP//AAD/aQCW/wAA//8AAP//AACDg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3AAAA/wAAAP8AAAD/AAAA/wAAAEcAAAAAAAAAAAAA&#10;AAAAAAAAAAAAAAAAAAAAAAAAAAAAAAAAAAAAAAAAAAAAAAAAAAAAAAAAAAAAAAAAAAAAAAAAAAAA&#10;AAAAAAAAAAAAAAAAAAAAAAAAAAAAAAAAAAAAAAAAAAAAAAAAAA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10;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OcAAAD/AAAA/wA6AP8AuQD/&#10;AAAA/wAAAP8AAAD/AC4A/wDMAP8AzAD/gLoA//+qAP//qgD//6kA//8KAP//AAD//wAA//8AAP/+&#10;AAH/FwDo/wAA//8AAP//AAAX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1AAAA&#10;/wAAAP8AAAD/AAAA/wAAAEkAAAAAAAAAAAAAAAAAAAAAAAAAAAAAAAAAAAAAAAAAAAAAAAAAAAAA&#10;AAAAAAAAAAAAAAAAAAAAAAAAAAAAAAAAAAAAAAAAAAAAAAAAAAAAAAAAAAAAAAAAAAAAAAAAAAAA&#10;AAAAAAAAAA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10;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CwAAAP4AAAD/AAAA/wBvAP8AdwD/AAAA/wAAAP8AAAD/AHgA/wDMAP8AzAD/6K0A//+q&#10;AP//qgD//38A//8AAP//AAD//wAA//8AAP/WACn/AAD//wAA//8AAO/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0AAAA/wAAAP8AAAD/AAAA/wAAAE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10;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&#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OwAAAP8AAAD/AAAA/wCeAP8AIwD/AAAA&#10;/wAAAP8AAQD/ALoA/wDMAP8NygD//6oA//+qAP//qgD//0YA//8AAP//AAD//wAA//8AAP9yAI3/&#10;AAD//wAA//8AAIO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zAAAA/wAA&#10;AP8AAAD/AAAA/wAAAE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10;////////////////////////////////////////////////////////////////////////////&#10;////////////////////////////////////////////////////////////////////////////&#10;////////////////////////////////////////////////////////////////////////////&#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dAAAAP8AAAD/AAAA/wCeAP8AAAD/AAAA/wAAAP8AOwD/AMwA/wDMAP9LwgD//6oA//+qAP/+&#10;qQD//w8A//8AAP//AAD//wAA//4AAf8XAOj/AAD//wAA//8AABc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yAAAA/wAAAP8AAAD/AAAA/wAAAE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10;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&#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tAAAAP8AAAD/ABAA/wA9AP8AAAD/AAAA/wAA&#10;AP8ApgD/AMwA/wDMAP+ptQD//6oA//+qAP/9ggD9/wAA//8AAP//AAD//wAA/9wAI/8AAP//AAD/&#10;/wAA7+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xAAAA/wAAAP8A&#10;AAD/AAAA/wAAAE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10;////////////////////////////////////////////////////////////////////////////&#1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5AAAAP8AAAD/ADAA/wADAP8AAAD/AAAA/wAcAP8AzAD/AMwA/wHMAP/wrAD//6oA//+qAP//RgD/&#10;/wAA//8AAP//AAD//wAA/3cAiP8AAP//AAD//wAAg4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AAAA/QAAAPsAAAD5AAAA+AAAAE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10;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&#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KAAAA/gAAAP8AAAD/AFwA/wAAAP8AAAD/AAAA/wBdAP8A&#10;zAD/AMwA/yPHAP//qgD//6oA//6pAf//DwD//wAA//8AAP//AAD//gAB/xcA6P8AAP//AAD//wAA&#10;Fx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&#1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yAAAA/wAA&#10;AP8AAAD/AIIA/wAAAP8AAAD/AAAA/wCQAP8AzAD/AMwA/4i5AP//qgD//6oA/8WDMvf/AAD//wAA&#10;//8AAP//AAD/3AAj/wAA//8AAP//AADv7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&#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BdAAAA/wAAAP8AAAD/AHIA/wAAAP8AAAD/AAAA/wDAAP8AzAD/&#10;AMwA/+itAP//qgD//6oA/5JGNMb/AAD//wAA//8AAP//AAD/dwCI/wAA//8AAP//AACDg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10;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&#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CMAAAA/wAAAP8A&#10;AAD/ACIA/wAAAP8AAAD/ABAA/wDMAP8AzAD/EMoA//+qAP//qgD//qkB/9wPBN7/AAD//wAA//8A&#10;AP//AAD/FwDo/wAA//8AAP//AAAX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&#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DEAAAA/wAAAP8AEwD8AAEA/wAAAP8AAAD/AGIA/wDMAP8AzAD/TcIA&#10;//+qAP//qgD/xYM6//4AAP7/AAD//wAA//8AAP//AAD/AAD//wAA//8AAOjo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&#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DsAAAA/wAAAP8ALQD+&#10;AAAA/wAAAP8AAAD/ALoA/wDMAP8AzAD/qbUA//+qAP//qgD/hEZ5/P8AAP//AAD//wAA//8AAP//&#10;AAD/AAD//wAA//8AAHd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&#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oAAAD/AAAA/wAAAP8AIAD/AAAA/wAAAP8AAAD/AMwA/wDMAP8BzAD/8KwA//+q&#10;AP/+qQH/xQ8x9f8AAP//AAD//wAA//8AAP//AAD/AAD//wAA//8AABc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&#1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DIAAAD/AAAA/wAAAP8AAAD/AAAA&#10;/wAAAP8ABAD/AMwA/wDMAP8jxwD//6oA//+qAP/Fgzr//QAB/v8AAP//AAD//wAA//8AAP/7AAT/&#10;AAD//wAA6O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&#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GIAAAD/AAAA/wAAAP8AAAD/AAAA/wAAAP8AQgD/AMwA/wDMAP+IuQD//6oA//+qAP+E&#10;Rnv//wAA//8AAP//AAD//wAA//8AAP+/AED/AAD//wAAf3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&#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JoAAAD/AAAA/wAAAP8AAAD/AAAA/wAA&#10;AP8ApgD/AMwA/wDMAP/orQD//6oA//+qAP/CDz3+/wAA//8AAP//AAD//wAA//8AAP9pAJb/AAD/&#10;/wAAFx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AMAAAAEAAAABgAAAAIAAAAAAAAAAAAAAAAAAAAAAAAAAAAAAAAAAAAAAAAAAAAA&#10;AAAAAAAAAAAAAAAAAAAAAAAAAAAAAAAAAAAAAAAAAAAAAAAAAAAAAAAAAAAAAAAAAAAAAAAAAAAA&#10;AAAAAAAAAAAAAAAAAA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&#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MoAAAD/AAAA/wAAAP8AAAD/AAAA/wAsAP8AzAD/AMwA/xvIAP//qgD//6oA/9KKLf/8AAP/&#10;/wAA//8AAP//AAD//wAA//4AAf8XAOj/AAD7+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eAAAA/wAAAP8AAAD/AAAA/wAAAGAAAAAAAAAA&#10;AAAAAAAAAAAAAAAAAAAAAAAAAAAAAAAAAAAAAAAAAAAAAAAAAAAAAAAAAAAAAAAAAAAAAAAAAAAA&#10;AAAAAAAAAAAAAAAAAAAAAAAAAAAAAAAAAAAAAAAAAAAAAAAAAAAAAA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&#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OwAAAD/AAAA/wAAAP8AAAD/AAAA/wB4AP8A&#10;zAD/AMwA/4C6AP//qgD//6oA/5xdY///AAD//wAA//8AAP//AAD//wAA/9wAI/8AAP//AAC2t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d&#10;AAAA/wAAAP8AAAD/AAAA/wAAAGEAAAAAAAAAAAAAAAAAAAAAAAAAAAAAAAAAAAAAAAAAAAAAAAAA&#10;AAAAAAAAAAAAAAAAAAAAAAAAAAAAAAAAAAAAAAAAAAAAAAAAAAAAAAAAAAAAAAAAAAAAAAAAAAAA&#10;AAAAAAAAAAAAAA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&#1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CAAA&#10;AP8AAAD/AAAA/wAAAP8AAAD/AAIA/wC6AP8AzAD/AMwA/+itAP//qgD//6oA/8IyPf//AAD//wAA&#10;//8AAP//AAD//wAA/3cAiP8AAP//AAAsL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cAAAA/wAAAP8AAAD/AAAA/wAAAGIAAAAAAAAAAAAA&#10;AAAAAAAAAAAAAAAAAAAAAAAAAAAAAAAAAAAAAAAAAAAAAAAAAAAAAAAAAAAAAAAAAAAAAAAAAAAA&#10;AAAAAAAAAAAAAAAAAAAAAAAAAAAAAAAAAAAAAAAAAAAAAAAAAA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10;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KQAAAP8AAAD/AAAA/wAAAP8AAAD/AEEA/wDMAP8AzAD/&#10;DsoA//+qAP//qgD//qkB//cKCP//AAD//wAA//8AAP//AAD//wAA/xcA6P8AA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bAAAA&#10;/wAAAP8AAAD/AAAA/wAAAGMAAAAAAAAAAAAAAAAAAAAAAAAAAAAAAAAAAAAAAAAAAAAAAAAAAAAA&#10;AAAAAAAAAAAAAAAAAAAAAAAAAAAAAAAAAAAAAAAAAAAAAAAAAAAAAAAAAAAAAAAAAAAAAAAAAAAA&#10;AAAAAAAAAA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TgAAAP8A&#10;AAD/AAAA/wAAAP8AAAD/AKYA/wDMAP8AzAD/S8IA//+qAP//qgD/0n8t//8AAP//AAD//wAA//8A&#10;AP//AAD/4wAc/wAA//8AA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P8AAAD/AAAA/wAAAGUAAAAAAAAAAAAAAAAA&#10;AAAAAAAAAAAAAAAAAAAAAAAAAAAAAAAAAAAAAAAAAAAAAAAAAAAAAAAAAAAAAAAAAAAAAAAAAAAA&#10;AAAAAAAAAAAAAAAAAAAAAAAAAAAAAAAAAAAAAAAAAAAAAA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10;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&#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eAAAAP8AAAD/AAAA/wAAAP8AQQD/AMwA/wDMAP8AzAD/qbUA&#10;//+qAP//qgD/sUZO//8AAP//AAD//wAA//8AAP//AAD/lQBq/wAA//8AAP7+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YAAAA/wAA&#10;AP8AAAD/AAAA/wAAAG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&#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vgAAAP8AAAD/&#10;AAAA/wAAAP8ApgD/AMwA/wDMAP8AzAD/8KwA//+qAP//qQD/6Q8W//8AAP//AAD//wAA//8AAP//&#10;AAD/SwC0/wAA//8AAM/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XAAAA/wAAAP8AAAD/AAAA/wAAAG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&#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wAAAP8AAAD/AAAA/wAsAP8AzAD/AMwA/wDMAP8AzAD//6oA//+q&#10;AP/3ggj//wAA//8AAP//AAD//wAA//8AAP/+AAH/DwDw/wAA//8AAEN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WAAAA/wAAAP8A&#10;AAD/AAAA/wAAAG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&#1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cQAAAMYA&#10;AAD/AAAA/wAAAFUAAAAAAAAAAAAAAAAAAAAAAAAAAAAAAAAAAAAAAAAAAAAAAAAAAAAAAAAAAAAA&#10;AAAAAAAAAAAAAAAAAAAAAAAAAAAAAAAAAP8AAAD/AAAA/wAAAAAAAAAAAAAA/wAAAP8AAAD/AAAA&#10;/wB4AP8AzAD/AMwA/wDMAP8AzAD//6oA//+qAP/WRin//wAA//8AAP//AAD//wAA//8AAP/VACr/&#10;AAD//wAA//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AAAA/wAAAP8AAAD/AAAA/wAAAG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10;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&#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IAAADxAAAA8QAAAKkAAAA4AAAADQAAAAAAAAAAAAAAAAAAAAAAAAAAAAAA&#10;AAAAAAAAAAAAAAAAAAAAAAAAAAAAAAAAAAAAAAAAAAAAAAAAAAAAAAAAAAAAAAAAAAAAAP8AAAD/&#10;AAAA/wAAAAAAAAAAAAAA8gAAAP8AAAD/AAAA/wC6AP8AzAD/AMwA/wDMAP8BzAD//6oA//+qAP/i&#10;Dx3//wAA//8AAP//AAD//wAA//8AAP9yAI3/AAD//wAA9/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TAAAA/QAAAPsAAAD6&#10;AAAA+AAAAG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10;////////////////////////////////////////////////////////////////////////////&#10;////////////////////////////////////////////////////////////////////////////&#10;////////////////////////////////////////////////////////////////////////////&#1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xgAAAP8AAADGAAAAKgAAAAAAAAAA&#10;AAAAAAAAAAAAAAAAAAAAAAAAAAAAAAAAAAAAAAAAAAAAAAAAAAAAAAAAAAAAAAAAAAAAAAAAAAAA&#10;AAAAAAAAAAAAAAAAAAAAAAAAAAAAAP8AAAD/AAAA/wAAAAAAAAAAAAAA/wAAAP8AAAD/ABoA/wDM&#10;AP8AzAD/AMwA/wDMAP8jxwD//6oA//+KAP/9AAL//wAA//8AAP//AAD//wAA//4AAf8XAOj/AAD/&#10;/wAAqK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10;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&#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wAAAJwAAAAAAAAAAAAAAAAAAAAAAAAAAAAAAAAAAAAAAAAAAAAAAAAAAAAAAAAAAAAA&#10;AAAAAAAAAAAAAAAAAAAAAAAAAAAAAAAAAAAAAAAAAAAAAAAAAAAAAAAAAAAAAAAAAP8AAAD/AAAA&#10;/wAAAAAAAAAAAAAAdwAAAP8AAAD/AJ4A/wDMAP8AzAD/AMwA/wDMAP+IuQD//6oA//9dAP//AAD/&#10;/wAA//8AAP//AAD//wAA/9wAI/8AAP//AAD//wAAJS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10;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&#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oAAAD/AAAAqgAAAAAAAAAAAAAAAAAAAAAAAAAAAAAA&#10;AAAAAAAAAAAAAAAAAAAAAAAAAAAAAAAAAAAAAAAAAAAAAAAAAAAAAAAAAAAAAAAAAAAAAAAAAAAA&#10;AAAAAAAAAAAAAAAAAAAAAAAAAP8AAAD/AAAA/wAAAAAAAAAAAAAAAAAIAAoAwAD/AMwA/wDMAP8A&#10;zAD/AMwA/wHMAP/orQD//6oA//0yAv//AAD//wAA//8AAP//AAD//wAA/3cAiP8AAP//AAD6+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10;////////////////////////////////////////////////////////////////////////////&#10;////////////////////////////////////////////////////////////////////////////&#10;////////////////////////////////////////////////////////////////////////////&#10;////////////////////////////////////////////////////////////////////////////&#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8AAADk&#10;AAAAGgAAAAAAAAAAAAAAAAAAAAAAAAAAAAAAAAAAAAAAAAAAAAAAAAAAAAAAAAAAAAAAAAAAAAAA&#10;AAAAAAAAAAAAAAAAAAAAAAAAAAAAAAAAAAAAAAAAAAAAAAAAAAAAAAAAAAAAAP8AAAD/AAAA/wAA&#10;AAAAAAAAAAAAAAAoADIAzAD/AMwA/wDMAP8AzAD/AMwA/yPHAP//qgD//6oA//4KAf//AAD//wAA&#10;//8AAP//AAD//wAA/xcA6P8AAP//AADHx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10;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&#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B/AAAAAAAAAAAAAAAAAAAAAAAAAAAAAAAAAAAAAAAA&#10;AAAAAAAAAAAAAAAAAAAAAAAAAAAAAAAAAAAAAAAAAAAAAAAAAAAAAAAAAAAAAAAAAAAAAAAAAAAA&#10;AAAAAAAAAAAAAAAAAAAAAP8AAAD/AAAA/wAAAAAAAAAAAAAAAABUAGoAzAD/AMwA/wDMAP8AzAD/&#10;AMwA/4i5AP//qgD//6oA//8AAP//AAD//wAA//8AAP//AAD/5QAa/wAA//8AAP//AABbW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10;////////////////////////////////////////////////////////////////////////////&#10;////////////////////////////////////////////////////////////////////////////&#10;////////////////////////////////////////////////////////////////////////////&#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wAAAPEAAABFAAAA&#10;nAAAAOEAAAD/AAAA/wAAANQAAAAqAAAAAAAAAAAAAAAAAAAAAAAAAAAAAAAAAAAAAAAAAAAAAAAA&#10;AAAAAAAAAAAAAAAAAAAAAAAAAAAAAAAAAAAAAAAAAAAAAAAAAAAAAAAAAP8AAAD/AAAA/wAAAAAA&#10;AAAAAAAAAACOALEAzAD/AMwA/wDMAP8AzAD/AMwA/+itAP//qgD//6oA//8AAP//AAD//wAA//8A&#10;AP//AAD/lQBq/wAA//8AAP7+AAAPD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10;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&#1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AA/wAAAP8AAACpAAAAKgAAAAAAAAANAAAAjAAAAP8AAAD/AAAAYgAAAAAA&#10;AAAAAAAAAAAAAAAAAAAAAAAAAAAAAAAAAAD/AAAA/wAAAP8AAAD/AAAA/wAAAP8AAAD/AAAA/wAA&#10;AP8AAAD/AAAA/wAAAP8AAAD/AAAA/wAAAAAAAAAAAAAAAACzAOEAzAD/AMwA/wDMAP8AzAD/FskA&#10;//+qAP//qgD//6cA//8AAP//AAD//wAA//8AAP//AAD/SwC0/wAA//8AAOH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10;////////////////////////////////////////////////////////////////////////////&#10;////////////////////////////////////////////////////////////////////////////&#10;////////////////////////////////////////////////////////////////////////////&#10;////////////////////////////////////////////////////////////////////////////&#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wAAAKoAAAAAAAAAAAAA&#10;AAAAAAAAAAAAAAAAAH8AAAD/AAAA8QAAADcAAAAAAAAAAAAAAAAAAAAAAAAAAAAAAAAAAAD/AAAA&#10;/wAAAP8AAAD/AAAA/wAAAP8AAAD/AAAA/wAAAP8AAAD/AAAA/wAAAP8AAAD/AAAA/wAAAAAAAAAA&#10;AAAAAADIAPkAzAD/AMwA/wDMAP8AzAD/ZL4A//+qAP//qgD//38A//8AAP//AAD//wAA//8AAP/+&#10;AAH/DwDw/wAA//8AAHd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10;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&#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H8AAAAAAAAAAAAAAAAAAAAAAAAAAAAAABoAAADkAAAA/wAAAH8AAAAA&#10;AAAAAAAAAAAAAAAAAAAAAAAAAAAAAAD/AAAA/wAAAP8AAAD/AAAA/wAAAP8AAAD/AAAA/wAAAP8A&#10;AAD/AAAA/wAAAP8AAAD/AAAA/wAAAAAAAAAAAAgACgDMAP8AzAD/AMwA/wDMAP8AzAD/tLQA//+q&#10;AP//qgD//0YA//8AAP//AAD//wAA//8AAP/VACr/AAD//wAA/v4AABc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10;////////////////////////////////////////////////////////////////////////////&#10;////////////////////////////////////////////////////////////////////////////&#10;////////////////////////////////////////////////////////////////////////////&#10;////////////////////////////////////////////////////////////////////////////&#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10;////////////////////////////////////////////////////////////////////////////&#10;////////////////////////////////////////////////////////////////////////////&#10;////////////////////////////////////////////////////////////////////////////&#10;////////////////////////////////////////////////////////////////////////////&#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P8AAAD/AAAA/wAAAP8AAADGAAAADQAA&#10;AAAAAACqAAAA/wAAAH8AAAAAAAAAAAAAAAAAAAAAAAAAAAAAAAAAAACqAAAA/wAAAKoAAAAAAAAA&#10;AAAAAAAAAAAAAAAAAAAAAAAAAAAAAAAAAAAAAAAAAAAAAAAAAAAAAAAAAAAAAAAAAAAAAAAAAAAA&#10;AAAAAAAAAP8AAAD/AAAA/wAAAAAAAAAAAFMAaADMAP8AzAD/AMwA/wDMAP8pxgD//6oA//+qAP//&#10;iQD//wAA//8AAP//AAD//wAA//8AAP8XAOj/AAD//wAAd3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C&#10;AAAA/wAAAP8AAAD/AAAA/wAAAH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10;////////////////25D/OjqQ/9v/////////////////////////////////////////////////&#1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KoAAAAAAAAAAAAAAAAAAAAA&#10;AAAAAAAAAAAAAACqAAAA/wAAAH8AAAAAAAAAAAAAAAAAAAAAAAAAAAAAAAAAAAAAAAAAAAAAAAAA&#10;AAAAAAAAAAAAAAAAAAAAAAAAAAAAAAAAAAAAAAAAAAAAAP8AAAD/AAAA/wAAAAAAAAAAAJgAvgDM&#10;AP8AzAD/AMwA/wDMAP+NuQD//6oA//+qAP//XQD//wAA//8AAP//AAD//wAA/+UAGv8AAP//AAD/&#10;/wAAFx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CAAAA/wAAAP8AAAD/AAAA/wAAAH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10;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OQAAAAaAAAAAAAAAAAAAAAAAAAAAAAAAA0AAADGAAAA8QAAADcAAAAAAAAAAAAA&#10;AAAAAAAAAAAAAAAAAAAAAAAAAAAAAAAAAAAAAAAAAAAAAAAAAAAAAAAAAAAAAAAAAAAAAAAAAAAA&#10;AAAAAP8AAAD/AAAA/wAAAAAAAAAAAMwA/wDMAP8AzAD/AMwA/wDMAP/orQD//6oA//+qAP//MgD/&#10;/wAA//8AAP//AAD//wAA/5UAav8AAP//AADo6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CqAAAAAAAAAAAAAAAAAAAA&#10;AAAAADcAAADxAAAAqgAAAAAAAAAAAAAAAAAAAAAAAAAAAAAAAAAAAAAAAAAAAAAAAAAAAAAAAAAA&#10;AAAAAAAAAAAAAAAAAAAAAAAAAAAAAAAAAAAAAAAAAP8AAAD/AAAA/wAAAAAAAAAAAMwA/wDMAP8A&#10;zAD/AMwA/yPHAP//qgD//6oA//+pAP//CgD//wAA//8AAP//AAD//wAA/0sAtP8AAP//AAB/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10;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&#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wAAAD/AAAAjAAAAA0AAAAAAAAAVQAAAPEAAADGAAAADQAAAAAAAAAAAAAAAAAAAAAA&#10;AAAAAAAAAAAAAAAAAAAAAAAAAAAAAAAAAAAAAAAAAAAAAAAAAAAAAAAAAAAAAAAAAAAAAAAAAAAA&#10;AP8AAAD/AAAA/wAAAAAAAAAAAMwA/wDMAP8AzAD/AMwA/4i5AP//qgD//6oA//9/AP//AAD//wAA&#10;//8AAP//AAD//gAB/w8A8P8AAP//AAAX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&#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iAAAA4QAAAP8AAAD/AAAA4QAA&#10;AGIAAAAAAAAAAAAAAAAAAAAAAAAAAAAAAAAAAAAAAAAAAAAAAAAAAAAAAAAAAAAAAAAAAAAAAAAA&#10;AAAAAAAAAAAAAAAAAAAAAAAAAAAAAAAAAAAAAP8AAAD/AAAA/wAAAAAAAAAAAMwA/wDMAP8AzAD/&#10;AMwA/+itAP//qgD//6oA//9GAP//AAD//wAA//8AAP//AAD/3AAj/wAA//8AAPf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&#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MwA/wDMAP8AzAD/AMwA//+qAP//qgD//6kA//8PAP//AAD//wAA//8A&#10;AP//AAD/kgBt/wAA//8AALi4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&#1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MwA/wDMAP8AzAD/IsgA&#10;//+qAP//qgD//38A//8AAP//AAD//wAA//8AAP//AAD/SwC0/wAA//8AAFZW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10;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&#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MwA/wDMAP8AzAD/jLkA//+qAP//qgD//0YA//8AAP//AAD//wAA//8AAP/+&#10;AAH/DwDw/wAA/v4AAA8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&#1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Y78A/wDMAP8AzAD/6a0A//+q&#10;AP//qgD//w8A//8AAP//AAD//wAA//8AAP/SAC3/AAD//wAA39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10;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&#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6oA//+qAP//qgD//6oA//+qAP//iQD//wAA//8AAP//AAD//wAA//8AAP9yAI3/&#10;AAD//wAAd3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tpD/kNv///////////////////////////////////////+2ZgD/&#10;AAAA/wAAAP8AAAD/AAAA/wAAAP8AAAD/AGa2/////////////////////////////7Zm/wAAAP8A&#10;AAD/AAAA/wAAAP8AOpD/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&#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6oA//+qAP//qgD//6oA//+qAP//&#10;XQD//wAA//8AAP//AAD//wAA//8AAP8XAOj/AAD//wAAFx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2/+QOgD/AGa2////////&#10;/////////////////////////////////////9u2/5A6AP8AAAD/AAAA/wAAZv+22///////////&#10;///////////////////////////////btv9mOgD/AAAA/zqQtv/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10;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&#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6oA//+qAP//qgD//6oA//+qAP//MgD//wAA//8AAP//AAD//wAA/+IAHf8AAP//AADn&#10;5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bkP86AAD/AAA6/5Db////////////////////////////////////////////&#10;////tv9mAAD/AAAA/wBmtv/////////////////////////////////////////////////bkDr/&#10;OpD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&#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6oA//+qAP//qgD//6oA//+qAP//CgD/&#10;/wAA//8AAP//AAD//wAA/5UAav8AAP//AAB/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7ZmAP8AAAD/AAAA/zqQ2///////&#10;///////////////////////////////////////////bkDr/AAAA/wAAZv+2////////////////&#10;////////////////////////////2/+QOmb/t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&#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6oA//+qAP//qgD//6oA//9/AP//AAD//wAA//8AAP//AAD//wAA/0sAtP8AAP//AAAX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9uQ/zo6Zv9mOgD/AAAA/wAAZv+2////////////////////////////////////////////&#10;////25D/OgAA/wAAAP86kNv////////////////////////////////////////bkP86Zrb/////&#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&#1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6oA//+qAP//qgD//6oA//9GAP//AAD//wAA&#10;//8AAP//AAD//wAA/w8A8P8AAO3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tmYA/zqQ2///tmb/AAAA/wAAAP9mtv//////&#10;////////////////////////////////////////////tmYA/wAAAP8AOpD/2///////////////&#10;/////////////////////9uQOv9mt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&#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xIMAxP+qAP//qgD//6oA//8PAP//AAD//wAA//8AAP//AAD//wAA/wAA//8AAIO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7b/&#10;ZgBm/7b//////7b/ZgAA/wAAAP8AOpD/2///////////////////////////////////////////&#10;/////7Zm/wAAAP8AAAD/Zrb///////////////////////////////+2/2Y6Zv+2////////////&#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&#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4pcA4v+qAP//qgD//6oA//8AAP//AAD//wAA//8A&#10;AP//AAD//gAB/wAA//8AABc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kDr/OpDb////////////25A6/wAAAP8AADr/kNv/////&#10;///////////////////////////////////////////b/5A6AP8AAAD/AGa2////////////////&#10;/////////////7Zm/zqQ2///////////////////////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&#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6oA&#10;//+qAP//qgD//5AA//8AAP//AAD//wAA//8AAP//AAD/ygA1/wAA9f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tv9mAGb/tv//&#10;/////////////9uQ/zoAAP8AAAD/AGa2////////////////////////////////////////////&#10;/////9uQOv8AAAD/AAA6/5Db////////////////////////tmY6/5Db////////////////////&#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&#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6oA//+qAP//qgD//00A//8AAP//AAD//wAA//8AAP//&#10;AAD/aQCW/wAAtL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9uQOv8AZrb//////////////////////7ZmAP8AAAD/AAA6/5Db////&#10;////////////////////////////////////////////tv9mAAD/AAAA/wBmtv//////////////&#10;////25D/OjqQ/9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10;////////////////////////////////////////////////////////////////////////////&#1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nGgAnP+q&#10;AP//qgD//w8A//8AAP//AAD//wAA//8AAP//AAD/FwDo/wAAVl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5A6Ov+Q2///////////&#10;///////////////bkP86AAD/AAAA/zqQ2///////////////////////////////////////////&#10;//////+2ZgD/AAAA/wAAZv+2///////////////bkDr/Zr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10;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JsAAJv/AAD//wAA//8AAP//AAD//wAA//8AAP//AAD/&#10;AAD//wAADw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7Zm/wBmtv//////////////////////////////2/+QOgD/AAAA/wAAZv+2////&#10;////////////////////////////////////////////25D/OgAA/wAAAP86kNv/////////2/+Q&#10;Omb/t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10;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N0AAN3/&#10;AAD//wAA//8AAP//AAD//wAA//8AAP/+AAH/AAD//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9v/kDo6/5Db////////////////////&#10;////////////////tmb/AAAA/wAAAP9mtv//////////////////////////////////////////&#10;/////9v/kDoA/wAAAP8AOpD/2/////+2Zv86Zr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10;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&#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PoAAPr/AAD//wAA//8AAP//AAD//wAA//8AAP/aACX/AAD+&#10;/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25D/OjqQ/9v//////////////////////////////////////7b/ZgAA/wAAAP8AOpD/2///&#10;/////////////////////////////////////////////7Zm/wAAAP8AAAD/Zrbb/7ZmAP9mtv//&#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10;////////////////////////////////////////////////////////////////////////////&#10;////////////////////////////////////////////////////////////////////////////&#10;////////////////////////////////////////////////////////////////////////////&#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P8AAP//AAD/&#10;/wAA//8AAP//AAD//wAA//8AAP+SAG3/AADNz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2ZgD/Zrb/////////////////////////////&#10;////////////////25A6/wAAAP8AADr/kNv/////////////////////////////////////////&#10;///////b/5A6AP8AAAD/ADo6/zo6kP/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10;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&#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CgAACv8AAP//AAD//wAA//8AAP//AAD//wAA//8AAP9LALT/AABp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kP86&#10;OpD/2////////////////////////////////////////////////9uQ/zoAAP8AAAD/AGa2////&#10;/////////////////////////////////////////////9uQOv8AAAD/AAAA/zqQ2///////////&#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10;////////////////////////////////////////////////////////////////////////////&#1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QgAAQv8AAP//AAD//wAA&#10;//8AAP//AAD//wAA//4AAf8PAPD/AAAX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7ZmAP9mtv//////////////////////////////////////&#10;/////////////////7ZmAP8AAAD/AAA6/5Db////////////////////////////////////////&#10;////////tv9mAAD/AAA6/5D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ngAAnv8AAP//AAD//wAA//8AAP//AAD//wAA/8UAOv8AA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2/2YAAP8AAAD/&#10;AAAA/wAAAP8AAAD/AAAA/wAAAP8AAAD/AAAA/wAAAP8AAAD/AAAA/wAAAP8AAAD/AAAA/zqQ2///&#10;//////////////////////////////////////////////+2ZgD/ADqQ/9v/////////////////&#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6gAA6v8AAP//AAD//wAA//8A&#10;AP//AAD//wAA/2kAlv8AAPP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wAA//8AAP//AAD//wAA//8AAP//AAD//wAA/xcA6P8AALS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wAA//8AAP//AAD//wAA//8AAP//&#10;AAD/3AAj/wAA//8AAFZ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wAA//8AAP//AAD//wAA//8AAP//AAD/kgBt/wAA/v4AAA8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wAA//8AAP//AAD//wAA//8AAP//AAD/&#10;SwC0/wAA3t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wAA//8AAP//AAD//wAA//8AAP/+AAH/DwDw/wAAd3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wAA//8AAP//AAD//wAA//8AAP/aACX/AAD/&#10;/wAAFx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wAA//8AAP//AAD//wAA//8AAP+SAG3/AADx8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wAA//8AAP//AAD//wAA//8AAP9LALT/AACys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wAA&#10;//8AAP//AAD//wAA//8AAP8PAPD/AABWV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wAA//8AAP//AAD//wAA/9cAKP8AAP7+AAAP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wAA//8A&#10;AP//AAD//wAA/3IAjf8AAN7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wAA//8AAP//AAD//wAA/xcA6P8AAHd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wAA//8AAP//&#10;AAD//wAA/wAA//8AABc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wAA//8AAP//AAD/6gAV/wAA7+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wAA//8AAP//AAD/&#10;fACD/wAAm5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lgBp//8AAP//AAD/GADn/wAAS0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D//wAA//8AAP//AAD/&#10;/wAADw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D//wAA//8AAP//AAD//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D//wAA//8AAP//AACkp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CIiAAA//8AAP//AAAgI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oAAADGAAAA/wAAAP8AAADGAAAAKgAAAAAAAAAAAAAAAAAAAAAA&#10;AAAAAAAAAAAAAAAAAAAAAAAAAAAAAAAAAAAAAAAAAAAAAAAAAAAAAAAAAAAAACoAAADGAAAA/wAA&#10;AP8AAADGAAAAK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gAAAMYAAAD/AAAA&#10;/wAAAMYAAAAqAAAAAAAAAAAAAAAAAAAAAAAAAAAAAAAAAAAAAAAAAAAAAAAAAAAAAAAAAAAAAAAA&#10;AAAAAAAAAAAAAAAAAAAAOAAAAHEAAADGAAAA8QAAAF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oAAADGAAAA/wAAAP8AAADGAAAAKgAAAAAAAAAAAAAAAAAAAAAAAAAAAAAAAAAA&#10;AAAAAAAAAAAAAAAAAAAAAAAAAAAAAAAAAAAAAAAAAAAAKgAAAMYAAAD/AAAA/wAAAPEAAACpAAAA&#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gAAAMYAAAD/AAAA/wAAAMYAAAAq&#10;AAAAAAAAAAAAAAAAAAAAAAAAAAAAAAAAAAAAAAAAAAAAAAAAAAAAAAAAAAAAAAAAAAAAAAAAAAAA&#10;AAAqAAAAqQAAAP8AAAD/AAAA8QAAAJw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oAAADGAAAA/wAAAP8AAADGAAAAKgAAAAAAAAAAAAAAAAAAAAAAAAAAAAAAAAAAAAAAAAAAAAAA&#10;AAAAAAAAAAAAAAAAAAAAAAAAAAAAAAAAAAAAAAAAAAAAAAAAAAAAAAAAAACqAAAA8QAAAD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gAAAMYAAAD/AAAA/wAAAMYAAAAqAAAAAAAAAAAA&#10;AAAAAAAAAAAAAAAAAAAAAAAAAAAAAAAAAAAAAAAAAAAAAAAAAAAAAAAAAAAAAAAAAAAAAAAADQAA&#10;AMYAAAD/AAAA/wAAAP8AAAD/AAAA/wAAAK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QAAAPEAAACqAAAADQAA&#10;AA0AAACcAAAA8QAAADcAAAAAAAAAAAAAAAAAAAAAAAAAAAAAAAAAAAAAAAAAAAAAAAAAAAAAAAAA&#10;AAAAAAAAAAAAAAAAVQAAAPEAAACqAAAADQAAAA0AAACcAAAA8Q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8QAAAKoAAAANAAAADQAAAJwAAADxAAAANwAAAAAAAAAAAAAAAAAAAAAA&#10;AAAAAAAAAAAAAAAAAAAAAAAAAAAAAAAAAAAAAAAAAAAAAAAAAACcAAAAtwAAANQAAAD/AAAA/wAA&#10;AF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QAAAPEAAACqAAAADQAAAA0AAACcAAAA&#10;8QAAADcAAAAAAAAAAAAAAAAAAAAAAAAAAAAAAAAAAAAAAAAAAAAAAAAAAAAAAAAAAAAAAAAAAAB/&#10;AAAA/wAAAP8AAAD/AAAA/wAAAP8AAAD/AAAA8QAAAF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8QAAAKoAAAANAAAADQAAAJwAAADxAAAANwAAAAAAAAAAAAAAAAAAAAAAAAAAAAAAAAAA&#10;AAAAAAAAAAAAAAAAAAAAAAAAAAAAAAAAADcAAADxAAAA/wAAAP8AAAD/AAAA/wAAAP8AAADU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PEAAACqAAAADQAAAA0AAACcAAAA8QAAADcAAAAA&#10;AAAAAAAAAAAAAAAAAAAAAAAAAAAAAAAAAAAAAAAAAAAAAAAAAAAAAAAAAAAAAAAAAAAAAAAAAAAA&#10;AAAAAAAAAAAAAFUAAAD/AAAA8Q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8QAA&#10;AKoAAAANAAAADQAAAJwAAADxAAAANwAAAAAAAAAAAAAAAAAAAAAAAAAAAAAAAAAAAAAAAAAAAAAA&#10;AAAAAAAAAAAAAAAAAAAAAAAAAAAAAAAAVQAAAP8AAAD/AAAA/wAAAP8AAAD/AAAA8QAAAD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MYAAAANAAAAAAAAAAAAAAANAAAAxgAAAOQAAAAaAAAAAAAAAAAAAAAA&#10;AAAAAAAAAAAAAAAAAAAAAAAAAAAAAAAAAAAAAAAAAAAAAAA3AAAA8QAAAMYAAAANAAAAAAAAAAAA&#10;AAANAAAAxg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xAAAAxgAAAA0AAAAAAAAAAAAA&#10;AA0AAADGAAAA5AAAABoAAAAAAAAAAAAAAAAAAAAAAAAAAAAAAAAAAAAAAAAAAAAAAAAAAAAAAAAA&#10;AAAAAAAAAAAAAAAAAAAAABoAAADkAAAA/wAAAF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MYAAAANAAAAAAAAAAAAAAANAAAAxgAAAOQAAAAaAAAAAAAAAAAAAAAAAAAAAAAAAAAA&#10;AAAAAAAAAAAAAAAAAAAAAAAAAAAAADcAAADxAAAAjAAAAA0AAAAAAAAADQAAAIwAAAD/AAAA/w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xgAAAA0AAAAAAAAAAAAAAA0AAADGAAAA&#10;5AAAABoAAAAAAAAAAAAAAAAAAAAAAAAAAAAAAAAAAAAAAAAAAAAAAAAAAAAAAAAAGgAAAOQAAACM&#10;AAAADQAAAAAAAAANAAAAjAAAAP8AAAD/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8QAAAMYA&#10;AAANAAAAAAAAAAAAAAANAAAAxgAAAOQAAAAaAAAAAAAAAAAAAAAAAAAAAAAAAAAAAAAAAAAAAAAA&#10;AAAAAAAAAAAAAAAAAAAAAAAAAAAAAAAAAAAAAAAAAAAAGgAAAOQAAAD/AAAA8QAAAD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xgAAAA0AAAAAAAAAAAAAAA0AAADGAAAA5AAAABoAAAAA&#10;AAAAAAAAAAAAAAAAAAAAAAAAAAAAAAAAAAAAAAAAAAAAAAAAAAAAAAAAAAAAAAANAAAAuQ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AAAA/wAAAH8AAAAAAAAAAAAAAAAA&#10;AAAAAAAAfwAAAP8AAACqAAAAAAAAAAAAAAAAAAAAAAAAAAAAAAAAAAAAAAAAAAAAAAAAAAAAAAAA&#10;AAAAAACqAAAA/wAAAH8AAAAAAAAAAAAAAAAAAAAAAAAAfwAAAP8AAAC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oAAAD/AAAAfwAAAAAAAAAAAAAAAAAAAAAAAAB/AAAA/wAAAKoAAAAAAAAAAAAAAAAAAAAA&#10;AAAAAAAAAAAAAAAAAAAAAAAAAAAAAAAAAAAAAAAAAAAAAAAAAAAAAAAAABoAAADkAAAA/wAAAF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AAAA/wAAAH8AAAAAAAAAAAAAAAAAAAAAAAAAfwAA&#10;AP8AAACqAAAAAAAAAAAAAAAAAAAAAAAAAAAAAAAAAAAAAAAAAAAAAAAAAAAAAAAAAJwAAABVAAAA&#10;AAAAAAAAAAAAAAAAAAAAAAAAAABVAAAA/wAAAP8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oAAAD/&#10;AAAAfwAAAAAAAAAAAAAAAAAAAAAAAAB/AAAA/wAAAKoAAAAAAAAAAAAAAAAAAAAAAAAAAAAAAAAA&#10;AAAAAAAAAAAAAAAAAAAAAAAAcgAAAFUAAAAAAAAAAAAAAAAAAAAAAAAAAAAAAH8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AAAA/wAAAH8AAAAAAAAAAAAAAAAAAAAAAAAAfwAAAP8AAACqAAAA&#10;AAAAAAAAAAAAAAAAAAAAAAAAAAAAAAAAAAAAAAAAAAAAAAAAAAAAAAAAAAAAAAAAAAAAAAAAAAAA&#10;AAAAnAAAAIwAAADxAAAA8QAAAD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oAAAD/AAAAfwAAAAAA&#10;AAAAAAAAAAAAAAAAAAB/AAAA/wAAAKoAAAAAAAAAAAAAAAAAAAAAAAAAAAAAAAAAAAAAAAAAAAAA&#10;AAAAAAAAAAAAAAAAAAAAAABVAAAAn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xAAAA8QAAADcAAAAAAAAAAAAAAAAAAAAAAAAANwAAAPEAAADkAAAAGgAAAAAAAAAAAAAA&#10;AAAAAAAAAAAAAAAAAAAAAAAAAAAAAAAAAAAAADcAAADxAAAA8QAAADcAAAAAAAAAAAAAAAAAAAAA&#10;AAAANwAAAPE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EAAADxAAAANwAAAAAAAAAAAAAAAAAAAAAA&#10;AAA3AAAA8QAAAOQAAAAaAAAAAAAAAAAAAAAAAAAAAAAAAAAAAAAAAAAAAAAAAAAAAAAAAAAAAAAA&#10;AAAAAAAAAAAAAAAAABoAAADkAAAA/wAAAF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8QAAADcAAAAAAAAAAAAAAAAAAAAAAAAANwAAAPEAAADkAAAAGgAAAAAAAAAAAAAAAAAAAAAAAAAA&#10;AAAAAAAAAAAAAAAAAAAADQAAAIIAAAAAAAAAAAAAAAAAAAAAAAAAAAAAAAAAAAANAAAAxgAAAP8A&#10;AAC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PEAAADxAAAANwAAAAAAAAAAAAAAAAAAAAAAAAA3AAAA8QAA&#10;AOQAAAAaAAAAAAAAAAAAAAAAAAAAAAAAAAAAAAAAAAAAAAAAAAAAAAAAAAAAAAAAAAAAAAAAAAAA&#10;AAAAAAAAAAAAAAAAAAAAAFUAAAD/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8QAAADcAAAAA&#10;AAAAAAAAAAAAAAAAAAAANwAAAPEAAADkAAAAGgAAAAAAAAAAAAAAAAAAAAAAAAAAAAAAAAAAAAAA&#10;AAAAAAAAAAAAAAAAAAAAAAAAAAAAAAAAAABVAAAAnAAAADcAAADxAAAA8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EAAADxAAAANwAAAAAAAAAAAAAAAAAAAAAAAAA3AAAA8QAAAOQAAAAaAAAA&#10;AAAAAAAAAAAAAAAAAAAAAAAAAAAAAAAAAAAAAAAAAAAAAAAAAAAAAA0AAAC5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AAAA5AAAABoAAAAAAAAAAAAAAAAAAAAA&#10;AAAAGgAAAOQAAAD/AAAAVQAAAAAAAAAAAAAAAAAAAAAAAAAAAAAAAAAAAAAAAAAAAAAAAAAAAH8A&#10;AAD/AAAA5AAAABoAAAAAAAAAAAAAAAAAAAAAAAAAGgAAAOQAAAD/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kAAAAGgAAAAAAAAAAAAAAAAAAAAAAAAAaAAAA5AAAAP8AAABVAAAAAAAAAAAAAAAAAAAA&#10;AAAAAAAAAAAAAAAAAAAAAAAAAAAAAAAAAAAAAAAAAAAAAAAAAAAAABoAAADkAAAA/wAAAF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5AAAABoAAAAAAAAAAAAAAAAAAAAAAAAAGgAAAOQA&#10;AAD/AAAAVQAAAAAAAAAAAAAAAAAAAAAAAAAAAAAAAAAAAAAAAAAAAAAAAAAAAAAAAAAAAAAAAAAA&#10;AAAAAAAAAAAAAAAAAAAAAAAAAAAAqgAAAP8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P8AAADkAAAA&#10;GgAAAAAAAAAAAAAAAAAAAAAAAAAaAAAA5AAAAP8AAABVAAAAAAAAAAAAAAAAAAAAAAAAAAAAAAAA&#10;AAAAAAAAAAAAAAAAAAAAAAAAAAAAAAAAAAAAAAAAAAAAAAAAAAAAAAAAAH8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5AAAABoAAAAAAAAAAAAAAAAAAAAAAAAAGgAAAOQAAAD/AAAAVQAA&#10;AAAAAAAAAAAAAAAAAAAAAAAAAAAAAAAAAAAAAAAAAAAAAAAAAAAAAAAAAAAAAAAAABoAAAC5AAAA&#10;GgAAADcAAADx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wAAAP8AAADkAAAAGgAAAAAAAAAA&#10;AAAAAAAAAAAAAAAaAAAA5AAAAP8AAABVAAAAAAAAAAAAAAAAAAAAAAAAAAAAAAAAAAAAAAAAAAAA&#10;AAAAAAAAAAAAAFUAAAD/AAAA/wAAAMYAAABx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oA&#10;AAD/AAAA5AAAABoAAAAAAAAAAAAAAAAAAAAAAAAADQAAAMYAAAD/AAAAfwAAAAAAAAAAAAAAAAAA&#10;AAAAAAAAAAAAAAAAAAAAAAAAAAAAAAAAAKoAAAD/AAAA5AAAABoAAAAAAAAAAAAAAAAAAAAAAAAA&#10;DQAAAMYAAAD/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DkAAAAGgAAAAAAAAAAAAAAAAAAAAAAAAAN&#10;AAAAxgAAAP8AAAB/AAAAAAAAAAAAAAAAAAAAAAAAAAAAAAAAAAAAAAAAAAAAAAAAAAAAAAAAAAAA&#10;AAAAAAAAAAAAABoAAADkAAAA/wAAAF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AAAD/AAAA5AAA&#10;ABoAAAAAAAAAAAAAAAAAAAAAAAAADQAAAMYAAAD/AAAAfwAAAAAAAAAAAAAAAAAAAAAAAAAAAAAA&#10;AAAAAAAAAAAAAAAAAAAAAAAAAAAAAAAAAAAAAAAAAAAAAAAAAAAAAAAAAAANAAAAxgAAAP8AAAB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gAAAP8AAADkAAAAGgAAAAAAAAAAAAAAAAAAAAAAAAANAAAAxgAAAP8A&#10;AAB/AAAAAAAAAAAAAAAAAAAAAAAAAAAAAAAAAAAAAAAAAAAAAAAAAAAAAAAAAAAAAAAAAAAAAAAA&#10;AAAAAAAAAAAANwAAAOQ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oAAAD/AAAA5AAAABoAAAAAAAAA&#10;AAAAAAAAAAAAAAAADQAAAMYAAAD/AAAAfwAAAAAAAAAAAAAAAAAAAAAAAAAAAAAAAAAAAAAAAAAA&#10;AAAAAAAAAAAAAAAAAAAAAAAAAKoAAABVAAAAAAAAADcAAADxAAAA8Q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gAAAP8AAADkAAAAGgAAAAAAAAAAAAAAAAAAAAAAAAANAAAAxgAAAP8AAAB/AAAAAAAA&#10;AAAAAAAAAAAAAAAAAAAAAAAAAAAAAAAAAAAAAAAAAAAADQAAAMYAAAD/AAAA/wAAAP8AAAD/AAAA&#10;8QAAAH8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AAAAxgAAAA0AAAAAAAAAAAAAAAAAAAAAAAAA&#10;DQAAAMYAAAD/AAAAqgAAAAAAAAAAAAAAAAAAAAAAAAAAAAAAAAAAAAAAAAAAAAAADQAAAMYAAAD/&#10;AAAAxgAAAA0AAAAAAAAAAAAAAAAAAAAAAAAADQAAAMYAAAD/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xgAAAP8A&#10;AADGAAAADQAAAAAAAAAAAAAAAAAAAAAAAAANAAAAxgAAAP8AAACqAAAAAAAAAAAAAAAAAAAAAAAA&#10;AAAAAAAAAAAAAAAAAAAAAAAAAAAAAAAAAAAAAAAAAAAAAAAAABoAAADkAAAA/wAAAF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xgAAAA0AAAAAAAAAAAAAAAAAAAAAAAAADQAAAMYAAAD/&#10;AAAAqgAAAAAAAAAAAAAAAAAAAAAAAAAAAAAAAAAAAAAAAAAAAAAAAAAAAAAAAAAAAAAAAAAAAAAA&#10;AAAAAAAAAAAAAAAAAAAaAAAA5AAAAMY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P8AAADGAAAADQAA&#10;AAAAAAAAAAAAAAAAAAAAAAANAAAAxgAAAP8AAACqAAAAAAAAAAAAAAAAAAAAAAAAAAAAAAAAAAAA&#10;AAAAAAAAAAAAAAAAAAAAAAAAAAAAAAAAAAAAADgAAACpAAAA/wAAAH8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AAAAxgAAAA0AAAAAAAAAAAAAAAAAAAAAAAAADQAAAMYAAAD/AAAAqgAAAAAA&#10;AAAAAAAAAAAAAAAAAAAAAAAAAAAAAAAAAAAAAAAAAAAAAAAAAAAAAAAAVQAAAKoAAAAAAAAAAAAA&#10;ADcAAADx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P8AAADGAAAADQAAAAAAAAAAAAAA&#10;AAAAAAAAAAANAAAAxgAAAP8AAACqAAAAAAAAAAAAAAAAAAAAAAAAAAAAAAAAAAAAAAAAAAAAAAAA&#10;AAAAAAAAAAAAAAANAAAAOAAAAIwAAADxAAAA/wAAAP8AAADGAA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D/&#10;AAAAxgAAAA0AAAAAAAAAAAAAAAAAAAAAAAAADQAAAMYAAAD/AAAAqgAAAAAAAAAAAAAAAAAAAAAA&#10;AAAAAAAAAAAAAAAAAAAAAAAADQAAAMYAAAD/AAAAxgAAAA0AAAAAAAAAAAAAAAAAAAAAAAAADQAA&#10;AMY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8AAADGAAAADQAAAAAAAAAAAAAAAAAAAAAAAAANAAAA&#10;xgAAAP8AAACqAAAAAAAAAAAAAAAAAAAAAAAAAAAAAAAAAAAAAAAAAAAAAAAAAAAAAAAAAAAAAAAA&#10;AAAAAAAAABoAAADkAAAA/wAAAF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MYAAAD/AAAAxgAAAA0A&#10;AAAAAAAAAAAAAAAAAAAAAAAADQAAAMYAAAD/AAAAqgAAAAAAAAAAAAAAAAAAAAAAAAAAAAAAAAAA&#10;AAAAAAAAAAAAAAAAAAAAAAAAAAAAAAAAAAAAAAAAAAAAAAAAAAAAAABVAAAA8QAAAD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xgAAAP8AAADGAAAADQAAAAAAAAAAAAAAAAAAAAAAAAANAAAAxgAAAP8AAACq&#10;AAAAAAAAAAAAAAAAAAAAAAAAAAAAAAAAAAAAAAAAAAAAAAAAAAAAAAAAAAAAAAANAAAAxgAAAP8A&#10;AAD/AAAA/wAAAP8AAADUAAAAK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MYAAAD/AAAAxgAAAA0AAAAAAAAAAAAA&#10;AAAAAAAAAAAADQAAAMYAAAD/AAAAqgAAAAAAAAAAAAAAAAAAAAAAAAAAAAAAAAAAAAAAAAAAAAAA&#10;AAAAAAAAAAAaAAAAyQAAABoAAAAAAAAAAAAAADcAAADxAAAA8Q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P8AAADGAAAADQAAAAAAAAAAAAAAAAAAAAAAAAANAAAAxgAAAP8AAACqAAAAAAAAAAAA&#10;AAAAAAAAAAAAAAAAAAAAAAAAAAAAAAAAAAAAAAAAAAAAAAAAAAAAAAAAAAAAAAAAAAANAAAAnAAA&#10;AP8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MYAAAD/AAAAxgAAAA0AAAAAAAAAAAAAAAAAAAAAAAAADQAA&#10;AMYAAAD/AAAAqgAAAAAAAAAAAAAAAAAAAAAAAAAAAAAAAAAAAAAAAAAAAAAADQAAAMYAAAD/AAAA&#10;xgAAAA0AAAAAAAAAAAAAAAAAAAAAAAAADQAAAMYAAAD/AAAAq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DG&#10;AAAADQAAAAAAAAAAAAAAAAAAAAAAAAANAAAAxgAAAP8AAACqAAAAAAAAAAAAAAAAAAAAAAAAAAAA&#10;AAAAAAAAAAAAAAAAAAAAAAAAAAAAAAAAAAAAAAAAAAAAABoAAADkAAAA/wAAAF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D/AAAAxgAAAA0AAAAAAAAAAAAAAAAAAAAAAAAADQAAAMYAAAD/AAAA&#10;qgAAAAAAAAAAAAAAAAAAAAAAAAAAAAAAAAAAAAAAAAAAAAAAAAAAAAAAAAAAAAAAAAAAAAAAAAAA&#10;AAAAAAAAABoAAADk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DGAAAADQAAAAAA&#10;AAAAAAAAAAAAAAAAAAANAAAAxgAAAP8AAACqAAAAAAAAAAAAAAAAAAAAAAAAAAAAAAAAAAAAAAAA&#10;AAAAAAAAAAAAAAAAAAAAAAAAAAAAAAAAAA0AAABVAAAA1AAAAP8AAAD/AAAAxgA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AAAAxgAAAA0AAAAAAAAAAAAAAAAAAAAAAAAADQAAAMYAAAD/AAAAqgAAAAAAAAAA&#10;AAAAAAAAAAAAAAAAAAAAAAAAAAAAAAAAAAAAAAAAAAAAAACqAAAAVQAAAAAAAAAAAAAAAAAAADcA&#10;AADxAAAA8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xgAAAP8AAADGAAAADQAAAAAAAAAAAAAAAAAA&#10;AAAAAAANAAAAxgAAAP8AAACqAAAAAAAAAAAAAAAAAAAAAAAAAAAAAAAAAAAAAAAAAAAAAAAAAAAA&#10;AAAAAAAAAAAAAAAAAAAAAAAAAAAAAAAAAAAAAH8AAAD/AAAA/wAAAF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MYAAAD/AAAA&#10;xgAAAA0AAAAAAAAAAAAAAAAAAAAAAAAADQAAAMYAAAD/AAAAqgAAAAAAAAAAAAAAAAAAAAAAAAAA&#10;AAAAAAAAAAAAAAAAAAAADQAAAMYAAAD/AAAAxgAAAA0AAAAAAAAAAAAAAAAAAAAAAAAADQAAAMYA&#10;AAD/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DGAAAADQAAAAAAAAAAAAAAAAAAAAAAAAANAAAAxgAA&#10;AP8AAACqAAAAAAAAAAAAAAAAAAAAAAAAAAAAAAAAAAAAAAAAAAAAAAAAAAAAAAAAAAAAAAAAAAAA&#10;AAAAABoAAADkAAAA/wAAAF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AAAAxgAAAA0AAAAA&#10;AAAAAAAAAAAAAAAAAAAADQAAAMYAAAD/AAAAqgAAAAAAAAAAAAAAAAAAAAAAAAAAAAAAAAAAAAAA&#10;AAAAAAAAAAAAAAAAAAAAAAAAAAAAAAAAAAAAAAAAAAAAAH8AAAC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P8AAADGAAAADQAAAAAAAAAAAAAAAAAAAAAAAAANAAAAxgAAAP8AAACqAAAA&#10;AAAAAAAAAAAAAAAAAAAAAAAAAAAAAAAAAAAAAAAAAAAAAAAAAAAAAAAAAAAAAAAAAAAAAAAAAAAA&#10;AAAADQAAAKoAAAD/AAAA/wAAAF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MYAAAD/AAAAxgAAAA0AAAAAAAAAAAAAAAAA&#10;AAAAAAAADQAAAMYAAAD/AAAAqgAAAAAAAAAAAAAAAAAAAAAAAAAAAAAAAAAAAAAAAAAAAAAAAAAA&#10;AFUAAACqAAAAAAAAAAAAAAAAAAAAAAAAADcAAADxAAAA8QAAAD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xgAAAP8AAADGAAAADQAAAAAAAAAAAAAAAAAAAAAAAAANAAAAxgAAAP8AAACqAAAAAAAAAAAAAAAA&#10;AAAAAAAAAAAAAAAAAAAAAAAAAAAAAAAAAAAAAAAAAAAAAAAAAAAAAAAAAAAAAAAAAAAAAAAAAA0A&#10;AADGAAAA/wAAA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AD/AAAAxgAAAA0AAAAAAAAAAAAAAAAAAAAAAAAAGgAAAOQA&#10;AAD/AAAAfwAAAAAAAAAAAAAAAAAAAAAAAAAAAAAAAAAAAAAAAAAAAAAAAAAAAKoAAAD/AAAAxgAA&#10;AA0AAAAAAAAAAAAAAAAAAAAAAAAAGgAAAOQAAAD/AAAA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AP8AAADGAAAA&#10;DQAAAAAAAAAAAAAAAAAAAAAAAAAaAAAA5AAAAP8AAAB/AAAAAAAAAAAAAAAAAAAAAAAAAAAAAAAA&#10;AAAAAAAAAAAAAAAAAAAAAAAAAAAAAAAAAAAAAAAAABoAAADkAAAA/wAAAF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oAAAD/AAAAxgAAAA0AAAAAAAAAAAAAAAAAAAAAAAAAGgAAAOQAAAD/AAAAfwAA&#10;AAAAAAAAAAAAAAAAAAAAAAAAAAAAAAAAAAAAAAAAAAAAAAAAAAAAAAAAAAAAAAAAAAAAAAAAAAAA&#10;VQAAALk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P8AAADGAAAADQAAAAAAAAAA&#10;AAAAAAAAAAAAAAAaAAAA5AAAAP8AAAB/AAAAAAAAAAAAAAAAAAAAAAAAAAAAAAAAAAAAAAAAAAAA&#10;AAAAAAAAAAAAAAAAAAAAAAAAAAAAAAAAAAAAAAAAAAAAABoAAADkAAAA/wAAAH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D/AAAAxgAAAA0AAAAAAAAAAAAAAAAAAAAAAAAAGgAAAOQAAAD/AAAAfwAAAAAAAAAAAAAA&#10;AAAAAAAAAAAAAAAAAAAAAAAAAAAAAAAAGgAAAMkAAAAaAAAAAAAAAAAAAAAAAAAAAAAAADcAAADx&#10;AAAA8QAAAD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gAAAP8AAADGAAAADQAAAAAAAAAAAAAAAAAAAAAA&#10;AAAaAAAA5AAAAP8AAAB/AAAAAAAAAAAAAAAAAAAAAAAAAAAAAAAAAAAAAAAAAAAAAAAAAAAAAAAA&#10;AAAAAAAAAAAAAAAAAAAAAAAAAAAAAAAAAAAAAABVAAAA/w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AAAA5AAA&#10;ABoAAAAAAAAAAAAAAAAAAAAAAAAAGgAAAOQAAAD/AAAAVQAAAAAAAAAAAAAAAAAAAAAAAAAAAAAA&#10;AAAAAAAAAAAAAAAAAAAAAH8AAAD/AAAA5AAAABoAAAAAAAAAAAAAAAAAAAAAAAAAGgAAAOQAAAD/&#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wAAAP8AAADkAAAAGgAAAAAAAAAAAAAAAAAAAAAAAAAaAAAA5AAAAP8A&#10;AABVAAAAAAAAAAAAAAAAAAAAAAAAAAAAAAAAAAAAAAAAAAAAAAAAAAAAAAAAAAAAAAAAAAAAAAAA&#10;ABoAAADkAAAA/wAAAF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8AAAD/AAAA5AAAABoAAAAAAAAA&#10;AAAAAAAAAAAAAAAAGgAAAOQAAAD/AAAAVQAAAAAAAAAAAAAAAAAAAAAAAAAAAAAAAAAAAAAAAAAA&#10;AAAAAAAAAAAAAAAAAAAAAAAAAAAAAAA3AAAAuQAA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kAAAAGgAAAAAAAAAAAAAAAAAAAAAAAAAaAAAA5AAAAP8AAABVAAAAAAAA&#10;AAAAAAAAAAAAAAAAAAAAAAAAAAAAAAAAAAAAAAAAAAAAAAAAAAAAAAAAAAAAAAAAAAAAAAAAAAAA&#10;AAAAAAAAAACqAAAA/w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AAAA5AAAABoAAAAAAAAAAAAAAAAAAAAA&#10;AAAAGgAAAOQAAAD/AAAAVQAAAAAAAAAAAAAAAAAAAAAAAAAAAAAAAAAAAAAAAAAAAAAAfwAAAP8A&#10;AAD/AAAA/wAAAP8AAAD/AAAA/wAAAP8AAAD/AAAA/wAAAP8AAAD/AAAAxg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kAAAAGgAAAAAAAAAAAAAAAAAAAAAAAAAaAAAA5AAAAP8AAABVAAAAAAAAAAAAAAAAAAAA&#10;AAAAAAAAAAAAAAAAAAAAAAAAAAAAAAAAAAAAAAAAAAAAAAAAAAAAAAAAAAAAAAAAAAAAAAAAAAAa&#10;AAAA5A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8QAAADcAAAAAAAAAAAAAAAAAAAAAAAAANwAAAPEAAADk&#10;AAAAGgAAAAAAAAAAAAAAAAAAAAAAAAAAAAAAAAAAAAAAAAAAAAAAAAAAADcAAADxAAAA8QAAADcA&#10;AAAAAAAAAAAAAAAAAAAAAAAANwAAAPE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xAAAANwAA&#10;AAAAAAAAAAAAAAAAAAAAAAA3AAAA8QAAAOQAAAAaAAAAAAAAAAAAAAAAAAAAAAAAAAAAAAAAAAAA&#10;AAAAAAAAAAAAAAAAAAAAAAAAAAAAAAAAAAAAABoAAADkAAAA/wAAAF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8QAAADcAAAAAAAAAAAAAAAAAAAAAAAAANwAAAPEAAADkAAAAGgAAAAAA&#10;AAAAAAAAAAAAAAAAAAAAAAAAAAAAAAAAAAAAAAAAAAAAAAAAAAAAAAAAAAAAADcAAADG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xAAAANwAAAAAAAAAAAAAA&#10;AAAAAAAAAAA3AAAA8QAAAOQAAAAaAAAAAAAAAAAAAAAAAAAAAAAAAAAAAAAAAAAAAAAAAAAAAAAA&#10;AAAAAAAAAAAAAAAAAAAAAAAAAAAAAAAAAAAAAAAAAAAAAAB/AAAA/wAAAF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8QAAADcAAAAAAAAAAAAAAAAAAAAAAAAANwAAAPEAAADkAAAAGgAAAAAAAAAAAAAAAAAA&#10;AAAAAAAAAAAAAAAAAAAAAAAAAAAAAAAAAAAAAAAAAAAAAAAAAAAAAAAAAAAAAAAAADcAAADxAAAA&#10;8QAAAD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PEAAADxAAAANwAAAAAAAAAAAAAAAAAAAAAAAAA3&#10;AAAA8QAAAOQAAAAaAAAAAAAAAAAAAAAAAAAAAAAAAAAAAAAAAAAAAAAAAAAAAAAAAAAAAAAAAAAA&#10;AAAAAAAAAAAAAAAAAAAAAAAAAAAAAAAAAAA3AAAA8QAAAF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AA/wAAAH8A&#10;AAAAAAAAAAAAAAAAAAAAAAAAfwAAAP8AAACqAAAAAAAAAAAAAAAAAAAAAAAAAAAAAAAAAAAAAAAA&#10;AAAAAAAAAAAAAAAAAAAAAACqAAAA/wAAAH8AAAAAAAAAAAAAAAAAAAAAAAAAfw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oAAAD/AAAAfwAAAAAAAAAAAAAAAAAAAAAAAAB/AAAA/wAAAKoAAAAA&#10;AAAAAAAAAAAAAAAAAAAAAAAAAAAAAAAAAAAAAAAAAAAAAAAAAAAAAAAAAAAAAAAAAAAAAAAAABoA&#10;AADkAAAA/wAAAF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AAAA/wAAAH8AAAAAAAAAAAAA&#10;AAAAAAAAAAAAfwAAAP8AAACqAAAAAAAAAAAAAAAAAAAAAAAAAAAAAAAAAAAAAAAAAAAAAAAAAAAA&#10;AAAAAAAAAAAAAAAANwAAAMYAAAAaAAAAAAAAAAAAAAAAAAAAAAAAAAAAAAAAAAAAK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D/AAAAfwAAAAAAAAAAAAAAAAAAAAAAAAB/AAAA/wAAAKoAAAAAAAAAAAAAAAAA&#10;AAAAAAAAAAAAAAAAAAAAAAAAAAAAAAAAAAAAAAAAAAAAAAAAAAAAAAAAAAAAAAAAAAAAAAAAAAAA&#10;AAAAAACq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wAAAH8AAAAAAAAAAAAAAAAAAAAAAAAA&#10;fwAAAP8AAACqAAAAAAAAAAAAAAAAAAAAAAAAAAAAAAAAAAAAAAAAAAAAAAAAAAAAAAAAAAAAAAAA&#10;AAAAAAAAAAAAAAAAAAAAAAAAADcAAADxAAAA8QAAAD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oA&#10;AAD/AAAAfwAAAAAAAAAAAAAAAAAAAAAAAAB/AAAA/wAAAKoAAAAAAAAAAAAAAAAAAAAAAAAAAAAA&#10;AAAAAAAAAAAAAAAAAAAAAAAAAAAAAAAAAAAAAAAAAAAAAAAAAAAAAAAAAAAAAAAAAAAAAABVAAAA&#10;xg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8QAAAMYAAAANAAAAAAAAAAAAAAANAAAAxgAAAOQAAAAaAAAA&#10;AAAAAAAAAAAAAAAAAAAAAAAAAAAAAAAAAAAAAAAAAAAAAAAAAAAAAAAAAAA3AAAA8QAAAMYAAAAN&#10;AAAAAAAAAAAAAAANAAAAxg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xgAAAA0A&#10;AAAAAAAAAAAAAA0AAADGAAAA5AAAABoAAAAAAAAAAAAAAAAAAAAAAAAAAAAAAAAAAAAAAAAAAAAA&#10;AAAAAAAAAAAAAAAAAAAAAAAAAAAAAAAAABoAAADkAAAA/w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MYAAAANAAAAAAAAAAAAAAANAAAAxgAAAOQAAAAaAAAAAAAAAAAAAAAA&#10;AAAAAAAAAAAAAAAAAAAAAAAAAAAAAAAAAAAAAAAAAAAAAAA3AAAAxgAAABoAAAAAAAAAAAAAAAAA&#10;AAAAAAAAAAAAAA0AAACcAAAAV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xAAAAxgAAAA0AAAAAAAAAAAAA&#10;AA0AAADGAAAA5AAAABoAAAAAAAAAAAAAAAAAAAAAAAAAAAAAAAAAAAAAAAAAAAAAAAAAAAAAAAAA&#10;AAAAAAAAAAAAAAAAAAAAAAAAAAAAAAAAAAAAADcAAADx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MYAAAANAAAAAAAAAAAAAAANAAAAxgAAAOQAAAAaAAAAAAAAAAAAAAAAAAAAAAAAAAAA&#10;AAAAAAAAAAAAAAAAAAAAAAAAAAAAAAAAAAAAAAAAAAAAAAAAAAAAAAAAAAAAADcAAADxAAAA8QAA&#10;AD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xgAAAA0AAAAAAAAAAAAAAA0AAADGAAAA&#10;5AAAABoAAAAAAAAAAAAAAAAAAAAAAAAAAAAAAAAAAAAAAAAAAAAAAAAAAAAAAAAADQAAAFUAAAAN&#10;AAAAAAAAAAAAAAAAAAAAAAAAABoAAADGAAAA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8AAACM&#10;AAAADQAAAA0AAADGAAAA8QAAADcAAAAAAAAAAAAAAAAAAAAAAAAADQAAAJwAAAD/AAAAxgAAAA0A&#10;AAAAAAAAAAAAAAAAAAAAAAAAVQAAAP8AAACMAAAADQAAAA0AAADGAAAA8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AAAA/wAAAIwAAAANAAAADQAAAMYAAADxAAAANwAAAAAAAAAAAAAA&#10;AAAAAAAAAAANAAAAnAAAAP8AAADGAAAADQAAAAAAAAAAAAAAAAAAAAAAAAAAAAAAAAAAADcAAADx&#10;AAAA/wAAAJw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P8AAACMAAAADQAAAA0A&#10;AADGAAAA8QAAADcAAAAAAAAAAAAAAAAAAAAAAAAADQAAAJwAAAD/AAAAxgAAAA0AAAAAAAAAAAAA&#10;ADcAAADxAAAA/wAAAP8AAAD/AAAA/wAAAP8AAAD/AAAA/wAAAP8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wAAAIwAAAANAAAADQAAAMYAAADxAAAANwAAAAAAAAAAAAAAAAAAAAAAAAAN&#10;AAAAnAAAAP8AAADGAAAADQAAAAAAAAANAAAAxgAAAP8AAADGAAAAOAAAAAAAAAAAAAAAVQAAANQA&#10;AAB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8AAACMAAAADQAAAA0AAADGAAAA8QAA&#10;ADcAAAAAAAAAAAAAAAAAAAAAAAAADQAAAJwAAAD/AAAAxgAAAA0AAAAAAAAAAAAAAAAAAAAAAAAA&#10;AAAAAAAAAAAAAAAAAAAAADcAAADxAAAA8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wAAAIwAAAANAAAADQAAAMYAAADxAAAANwAAAAAAAAAAAAAAAAAAAAAAAAANAAAAnAAAAP8A&#10;AADGAAAADQAAAAAAAAAAAAAAfwAAAP8AAADxAAAAfwAAAA0AAAAAAAAAVQAAALkAAAA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UAAAA/wAAAP8AAACpAAAAKgAAAAAAAAAAAAAAAAAA&#10;AAAAAAAAAAAAAAAAAJwAAAD/AAAAxgAAAA0AAAAAAAAAAAAAAAAAAAAAAAAAAAAAADcAAADUAAAA&#10;/wAAAP8AAACpAAAAK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NQAAAD/&#10;AAAA/wAAAKkAAAAqAAAAAAAAAAAAAAAAAAAAAAAAAAAAAAAAAAAAnAAAAP8AAADGAAAADQAAAAAA&#10;AAAAAAAAAAAAAAAAAABVAAAA/wAAAP8AAAD/AAAA/wAAAP8AAAD/AAAAx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UAAAA/wAAAP8AAACpAAAAKgAAAAAAAAAAAAAAAAAAAAAAAAAAAAAA&#10;AAAAAJwAAAD/AAAAxgAAAA0AAAAAAAAARwAAAPEAAAD/AAAA/wAAAP8AAAD/AAAA/wAAAP8AAAD/&#10;AAAA/wAAAP8AAAC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NQAAAD/AAAA/wAAAKkA&#10;AAAqAAAAAAAAAAAAAAAAAAAAAAAAAAAAAAAAAAAAnAAAAP8AAADGAAAADQAAAAAAAAAAAAAAcgAA&#10;APEAAAD/AAAA/wAAAP8AAADUAAAAfw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UAAAA/wAAAP8AAACpAAAAKgAAAAAAAAAAAAAAAAAAAAAAAAAAAAAAAAAAAJwAAAD/&#10;AAAAxgAAAA0AAAAAAAAAAAAAAAAAAAAAAAAAAAAAAAAAAAAAAAAAAAAAADcAAADxAAAA8Q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NQAAAD/AAAA/wAAAKkAAAAqAAAAAAAA&#10;AAAAAAAAAAAAAAAAAAAAAAAAAAAAnAAAAP8AAADGAAAADQAAAAAAAAAAAAAADQAAAKkAAAD/AAAA&#10;/wAAAP8AAADGAAAA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8QAAAMYAAAANAAAAAAAAAAAAAAAAAAAA&#10;AAAAAAAAAAAAAAAAAAAAAAAAAAAAAAAAAAAAAAAAAAAAAAAAAAAAAAAAAAANAAAAVQAAAKkAAAD/&#10;AAAAVQAAAAAAAAAAAAAAAAAAAAAAAAAAAAAAAAAAAAAAAAAAAAAAAAAAAAAAAAAAAAAAAAAAAAAA&#10;AAAAAAAAAAAAAA0AAACcAAAAVQAAAAAAAAAAAAAAAAAAAAAAAAAAAAAAAAAAAAAAAAAAAAAAAAAA&#10;AAAAAAAAAAAAAAAAAAAAAAAAAAAAAAAAAAAAAAAAAAAAAAAAAAAAAABVAAAAnAA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oAAAD/AAAA&#10;/wAAAP8AAAD/AAAA/wAAAP8AAAD/AAAA/wAAANQAAAB/AAAAH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P8AAAD/AAAAfwAAAAAAAAAAAAAAKgAAAMYA&#10;AAD/AAAA8QAAAG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kAAAAGgAAAAAAAAAAAAAAAAAAAAAAAAAAAAAAAAAAAAAAAAAAAAAAAAAAAAAAAAAAAAAAAAAA&#10;AAAAAAAAAAAAAAAAAAAAAAAAAAAAAAAAAAAAAAAAAAAAAAAAAAAAAAAAAAAAAAAAAAAAAAANAAAA&#10;xgAAAMY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qgAAAAAAAAAAAAAAAAAAAAAAAAAAAAAA&#10;AAAAAAAAAAAAAAAAAAAAAAAAAAAAAAAAAAAAAAAAAAAAAAAAAAAAAAAAAAAAAAAAAAAAAAAAAAAA&#10;AAAAAAAAAAAAAAAAAAAAAAAAAAAAAAB/AAAA8QAAAD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H8AAAAAAAAAAAAAAAAAAAAAAAAAAAAAAAAAAAAAAAAAAAAAAAAAAAAAAAAAAAAAAAAA&#10;AAAAAAAAAAAAAAAAAAAAAAAAAAAAAAAAAAAAAAAAAAAAAAAAAAAAAAAAAAAAAFUAAADx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NQAAACcAAAADQAAAAAAAAAAAAAAAAAA&#10;AAAAAAAAAAAAAAAAAAAAAAAAAAAAAAAAAAAAAAAAAAAAAAAAAAAAAAAAAAAAAAAAAAAAAAAAAAAA&#10;AAAAAAAAAAANAAAAjAAAAPEAAAA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cAAAAVQAAAAAAAAAAAAAAAAAAAAAAAAAAAAAAAAAAAAAAAAAAAAAAAAAAAAAAAAAA&#10;AAAAAAAAAAAAAAAAAAAAAAAAAAAAAAAAAAAAAAAAAAAAAABVAAAAnA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AAAAqQAAAPE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wAAAKkAAAA4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8QAAAF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wAAAF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NQAAACM&#10;AAAA8QAAAP8AAACp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DGAAAAKgAAAAAAAABiAAAA/wAAAK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AAAA/wAAAP8AAAD/AAAAVQAAAFUAAAD/AAAAVQAAAAAAAAAAAAAA&#10;AAAAAKoAAADxAAAAN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AA/wAAAP8AAAD/AAAA/wAA&#10;AFUAAABVAAAA/wAAAFUAAAAAAAAAAAAAAAAAAAB/AAAA/w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gAAAKkAAAD/AAAA/wAAAPEAAACcAAAADQAAAAAAAAAAAAAAAAAAAAAA&#10;AAAAAAAAAAAAAAAAAAAAAAAAKgAAAMYAAAD/AAAA/wAAAMYAAAAqAAAAAAAAAAAAAAAAAAAAAAAA&#10;AAAAAAAAAAAAAAAAAAAAAAAAAAAAAAAAAAAAAAAAAAAAAAAAAAAAAAAAAAAAAAAAAAAAAAAAAAAA&#10;AA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B/AAAAAAAAAAAAAAAAAAAAVQ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AAAA/wAAAP8AAAD/&#10;AAAA/wAAANQAAAAaAAAAAAAAAAAAAAAAAAAAAAAAAAAAAAAAAAAAVQAAAPEAAACqAAAADQAAAA0A&#10;AACcAAAA8QAAADcAAAAAAAAAAAAAAAAAAAAAAAAAAAAAAAAAAAAAAAAAAAAAAAAAAAAAAAAAAAAA&#10;AAAAAAAAAAAAAAAAAAAAAAAAAAAAAAAAAAA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qgAAAAAAAAAAAAAAAAAAAH8AAADG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CMAAAADQAAAAAAAAANAAAAjAAAAP8AAAD/AAAAfwAAAAAAAAAAAAAAAAAAAAAAAAAA&#10;AAAANwAAAPEAAADGAAAADQAAAAAAAAAAAAAADQAAAMYAAADkAAAAGgAAAAAAAAAAAAAAAAAAAAAA&#10;AAAAAAAAAAAAAAAAAAAAAAAAAAAAAAAAAAAAAAAAAAAAAAAAAAAAAAAAAAAAAAAAAAAA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P8AAAB/AAAAAAAAADcAAADxAAAAV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IAAABVAAAAAAAAAAAAAAAAAAAAAAAAAAAAAAB/AAAA&#10;/wAAAKoAAAAAAAAAAAAAAAAAAAAAAAAAAAAAAKoAAAD/AAAAfwAAAAAAAAAAAAAAAAAAAAAAAAB/&#10;AAAA/wAAAKo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i&#10;AAAA8QAAAP8AAADh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P8AAAB/AAAAAAAAAAAAAAAAAAAAAAAAADcAAADxAAAA&#10;8QAAADcAAAAAAAAAAAAAAAAAAAAAAAAANwAAAPEAAADkAAAAGg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kAAAAGgAA&#10;AAAAAAAAAAAAAAAAAAAAAAB/AAAA/wAAAOQAAAAaAAAAAAAAAAAAAAAAAAAAAAAAABoAAADkAAAA&#10;/wAAAFU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kAAAANwAAAAAAAAAAAAAAAAAAAAAAAAAAAAAAqgAAAP8AAADkAAAAGgAA&#10;AAAAAAAAAAAAAAAAAAAAAAANAAAAxgAAAP8AAAB/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AAAAKkAAAD/AAAAfwAAAA0AAAAAAAAAAAAAAAAA&#10;AAAAAAAADQAAAMYAAAD/AAAAxgAAAA0AAAAAAAAAAAAAAAAAAAAAAAAADQAAAMYAAAD/AAAAqg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D/&#10;AAAA/wAAAP8AAADUAAAAKgAAAAAAAAAAAAAAAAAAAA0AAADGAAAA/wAAAMYAAAANAAAAAAAAAAAA&#10;AAAAAAAAAAAAAA0AAADGAAAA/wAAAKoAAAAAAAAAAAAAAAAAAAAAAAAAAAAAAAAAAAD/AAAA/wAA&#10;AP8AAAD/AAAA/wAAAP8AAAD/AAAA/wAAAP8AAAD/AAAA/w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VQAAANQAAAD/AAAA/wAAAMYAAAANAAAAAAAAAAAAAAAN&#10;AAAAxgAAAP8AAADGAAAADQAAAAAAAAAAAAAAAAAAAAAAAAANAAAAxgAAAP8AAACqAAAAAAAAAAAA&#10;AAAAAAAAAAAAAAAAAAAAAAAA/wAAAP8AAAD/AAAA/wAAAP8AAAD/AAAA/wAAAP8AAAD/AAAA/wAA&#10;AP8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qgAAAP8AAAD/AAAAVQAAAAAAAAAAAAAADQAAAMYAAAD/AAAAxgAAAA0AAAAAAAAAAAAAAAAAAAAA&#10;AAAADQAAAMYAAAD/AAAAqgAAAAAAAAAAAAAAAAAAAAAAAAAAAAAAAAAAAP8AAAD/AAAA/wAAAP8A&#10;AAD/AAAA/wAAAP8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wAAAH8AAAAAAAAAAAAAAAAAAACqAAAA&#10;/wAAAMYAAAANAAAAAAAAAAAAAAAAAAAAAAAAABoAAADkAAAA/wAAAH8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8AAAB/AAAAAAAAAAAAAAAAAAAAfwAAAP8AAADkAAAAGgAAAAAAAAAAAAAAAAAAAAAAAAAaAAAA&#10;5AAAAP8AAABV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VQAAAAAAAAAAAAAAAAAAADcAAADxAAAA8QAA&#10;ADcAAAAAAAAAAAAAAAAAAAAAAAAANwAAAPEAAADkAAAAGg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AA5AAAABoA&#10;AAAAAAAAAAAAAAAAAAAAAAAAqgAAAP8AAAB/AAAAAAAAAAAAAAAAAAAAAAAAAH8AAAD/AAAAqg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8QAAAFUAAAAAAAAAAAAAAAAAAAAAAAAAAAAAADcAAADxAAAAxgAAAA0A&#10;AAAAAAAAAAAAAA0AAADGAAAA5AAAABo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MYAAAA4AAAAAAAAAAAAAABVAAAA1AAAAGIAAAAAAAAAAAAAAAAAAAAA&#10;AAAAAAAAAAAAAAAAAAAAVQAAAP8AAACMAAAADQAAAA0AAADGAAAA8QAAADc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gAAAPEAAAD/AAAA/wAAAP8AAADUAAAA&#10;fwAAAA0AAAAAAAAAAAAAAAAAAAAAAAAAAAAAAAAAAAAAAAAAAAAAAAAAAAA3AAAA1AAAAP8AAAD/&#10;AAAAqQAAACo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FAAABAsgAAsv8AAP//&#10;AAD//wAA//8AAP/5AAb/OwDE/wAA//8BAP7/AAD//wAA//8AAP//AQD+/wAA//87AMT/6wAG8R8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gAABlwAAFzOAADO/wAA//8AAP//AAD//wAA//8AAP/RAADRSwCEzwAA//8AAP//AAD//wAA//8A&#10;AP//AAD//wAA//8AAP//AAD//y4Ag7E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SAAASeAAAeOUAAOX/AAD//wAA//8AAP//AAD//wAA/7UAALVDAABD&#10;AQAdHgAA/f0AAP7+AAD//wAA//8AAP//AAD//wAA//8AAP//AAD//wAA/v4AAP39AAAd/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UAACWUAACU9QAA9f8AAP//AAD//wAA&#10;//8AAP/3AAD3mQAAmSkAACkAAAAAAAAAAAAAYmIAAP//AAD//wAA//8AAP//AAD//wAA//8AAP//&#10;AAD//wAA//8AAP//AAD//wAAYv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BPgAAPrAA&#10;ALD+AAD+/wAA//8AAP//AAD//wAA/+kAAOl9AAB9FQAAFQAAAAAAAAAAAAAAAAAAAAAAAHp6AAD/&#10;/wAA//8AAP//AAD//wAA//8AAP//AAD//wAA//8AAP//AAD//wAA//8AAHn/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UAAAVaAABazAAAzP8AAP//AAD//wAA//8AAP//AAD/0wAA02EAAGEIAAAIAAAAAAAA&#10;AAAAAAAAAAAAAAAAAAAAAAAAAABiYgAA//8AAP//AAD//wAA//8AAP//AAD//wAA//8AAP//AAD/&#10;/wAA//8AAP//AABi/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QAAEXYAAHbkAADk/wAA//8AAP//AAD//wAA//8AAP+3&#10;AAC3RQAARQEAAAEAAAAAAAAAAAAAAAAAAAAAAAAAAAAAAAAAAAAAAAAAAAAAHR0AAP39AAD+/gAA&#10;//8AAP//AAD//wAA//8AAP//AAD//wAA//8AAP7+AAD9/QAAHf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jAAAjkgAAkvQAAPT/AAD/&#10;/wAA//8AAP//AAD/+AAA+JsAAJsrAAArAAAAAAAAAAAAAAAAAAAAAAAAAAAAAAAAAAAAAAAAAAAA&#10;AAAAAAAAAAAAAAAAAAAAAACEhAAA//8AAP//AAD//wAA//8AAP//AAD//wAA//8AAP//AAD//wAA&#10;g4M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TwAADyuAACu/gAA/v8AAP//AAD//wAA//8AAP/qAADqfwAAfxYAABYAAAAAAAAAAAAAAAAAAAAA&#10;AAAAAAAAAAAAAAAAAAAAAAAAAAAAAAAAAAAAAAAAAAAAAAAAAAAAAAAABgYAAMTEAAD//wAA/v4A&#10;AP//AAD//wAA//8AAP7+AAD//wAAw8MAAAUF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AAAFWAAAWMoAAMr/AAD//wAA//8AAP//AAD//wAA/9UAANVjAABjCAAA&#10;CAAAAAAAAAAAAAAAAAAAAAAAAAAAAAAAAAAAAAAAAAAAAAAAAAAAAAAAAAAAAAAAAAAAAAAAAAAA&#10;AAAAAAAAAAAAAAAAAAAGBgAAhIQAAP39AAD//wAA//8AAP//AAD9/QAAg4MAAAYGAAAAAA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AABB0AAB04gAA4v8AAP//AAD//wAA//8A&#10;AP//AAD/uQAAuUcAAEcBAAABAAAAAAAAAAAAAAAAAAAAAAAAAAAAAAAAAAAAAAAAAAAAAAAAAAAA&#10;AAAAAAAAAAAAAAAAAAAAAAAAAAAAAAAAAAAAAAAAAAAAAAAAAAAAAAAAAAAAAAAdHQAAYmIAAHl5&#10;AABiYgAAHR0AAAAAAAAAAAAAAAA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QAAIZAAAJDz&#10;AADz/wAA//8AAP//AAD//wAA//kAAPmdAACdLQAALQAAAAAAAAAAAAAAAAAAAAAAAAAAAAAAAAAA&#10;AAAAAAAAAAAAAAAAAAAAAAAAAAAAAAAAAAAAAAAAAAAAAAAAAAAAAAAAAAAAAAAAAAAAAAAAAAAA&#10;AAAAAAAAAAAAAAAAAAAAAAAAAAAAAAAAAAAAAAAAAAAAAAAAAAAAAAAAAAAA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E6AAA6rAAArP0AAP3/AAD//wAA//8AAP//AAD/6wAA64EAAIEXAAAXAAAAAAAAAAAA&#10;AAAAAAAAAAAAAAAAAAAAAAAAAAAAAAAAAAAAAAAAAAAAAAAAAAAAAAAAAAAAAAAAAAAAAAAAAAAA&#10;AAAAAAAAAAAAAAAAAAAAAAAAAAAAAAAAAAAAAAAAAAAAAAAAAAAAADAwAAClpQAAEBAAAAAAAAAA&#10;AAAAAAAAAAAAAAAAAA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BFYAAFbIAADI/wAA//8AAP//AAD//wAA//8AAP/XAADX&#10;ZQAAZQkAAAkAAAAAAAAAAAAAAAAAAAAAAAAAAAAAAAAAAAAAAAAAAAAAAAAAAAAAAAAAAAAAAAAA&#10;AAAAAAAAAAAAAAAAAAAAAAAAAAAAAAAAAAAAAAAAAAAAAAAAAAAAAAAAAAAAAAAAAAAAAAAAAAAA&#10;EhIAAKKiAAD//wAA//8AAICAAAAAAAAAAAAAAAAAAAAAAAAAAAA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PAAAPcgAAcuEAAOH/AAD//wAA&#10;//8AAP//AAD//wAA/7sAALtJAABJAgAAAgAAAAAAAAAAAAAAAAAAAAAAAAAAAAAAAAAAAAAAAAAA&#10;AAAAAAAAAAAAAAAAAAAAAAAAAAAAAAAAAAAAAAAAAAAAAAAAAAAAAAAAAAAAAAAAAAAAAAAAAAAA&#10;AAAAAAAAAAAAAAAAAAAAAAAAAAAATk4AAOfnAAD//wAA//8AAP//AADv7wAACgoAAAAAAAAAAAAA&#10;AAAAAAAA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AA&#10;ACCOAACO8gAA8v8AAP//AAD//wAA//8AAP/6AAD6nwAAny4AAC4AAAAAAAAAAAAAAAAAAAAAAAAA&#10;AAAAAAAAAAAAAAAAAAAAAAAAAAAAAAAAAAAAAAAAAAAAAAAAAAAAAAAAAAAAAAAAAAAAAAAAAAAA&#10;AAAAAAAAAAAAAAAAAAAAAAAAAAAAAAAAAAAAAAAAAAAAAAAAAAAwMAAAw8MAAP//AAD//wAA//8A&#10;AP//AADDwwAAMDAAAAAAAAAAAAAAAAAAAAAAAAAAAA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OAAAOKoAAKr9AAD9/wAA//8AAP//AAD//wAA/+wAAOyDAACDGQAAGQAA&#10;AAAAAAAAAAAAAAAAAAAAAAAAAAAAAAAAAAAAAAAAAAAAAAAAAAAAAAAAAAAAAAAAAAAAAAAAAAAA&#10;AAAAAAAAAAAAAAAAAAAAAAAAAAAAAAAAAAAAAAAAAAAAAAAAAAAAAAAAAAAAAAAAAAAAAAAAAAIC&#10;AACUlAAA//8AAP//AAD//wAA//8AAOfnAABOTgAAAAAAAAAAAAAAAAAAAAAAAAAAAAAAAAAAAAA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RUAABUxgAAxv8AAP//AAD//wAA//8AAP//&#10;AAD/2AAA2GcAAGcKAAAKAAAAAAAAAAAAAAAAAAAAAAAAAAAAAAAAAAAAAAAAAAAAAAAAAAAAAAAA&#10;AAAAAAAAAAAAAAAAAAAAAAAAAAAAAAAAAAAAAAAAAAAAAAAAAAAAAAAAAAAAAAAAAAAAAAAAAAAA&#10;AAAAAAAAAAAAAAAAAAAAAAAAAAICAACengAA//8AAP//AAD//wAA//8AAKKiAAASEgAAAAAAAAAA&#10;AAAAAAAAAAAAAAAAAAAAAAAAAAAAAAAA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gAADnAAAHDfAADf&#10;/wAA//8AAP//AAD//wAA//8AAP+9AAC9SwAASwIAAAIAAAAAAAAAAAAAAAAAAAAAAAAAAAAAAAAA&#10;AAAAAAAAAAAAAAAAAAAAAAAAAAAAAAAAAAAAAAAAAAAAAAAAAAAAAAAAAAAAAAAAAAAAAAAAAAAA&#10;AAAAAAAAAAAAAAAAAAAAAAAAAAAAAAAAAAAAAAAAAAAAAAAAAAAAABISAADV1QAA//8AAP//AAD/&#10;/wAA9PQAADAwAAAAAAAAAAAAAAAAAAAAAAAAAAAAAAAAAAAAAAAAAAAAAAAAAAAAAA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&#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dhAABh0wAA0/8AAP//AAD/&#10;/wAA//8AAP//AAD/zQAAzVoAAFoFAAA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gAAnp4AAP//AAD//wAA//8AAOfnAABOT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QAA&#10;FX0AAH3oAADo/wAA//8AAP//AAD//wAA//4AAP6wAACwPgAAPgE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MAAA9PQAAP//AAD//wAA//8AANTUAAASE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pAAApmQAAmfcAAPf/AAD//wAA//8AAP//AAD/9QAA9ZQAAJQlAAA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ISAACiogAA//8AAP//AAD/&#10;/wAA//8AAJ6eAAAC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UMAAEO1AAC1/wAA//8AAP//AAD//wAA//8A&#10;AP/lAADleAAAeBIAAB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5OAADn5wAA//8AAP//AAD//wAA//8AAJSUAAAC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AAAHXwAAX9EAANH/&#10;AAD//wAA//8AAP//AAD//wAA/84AAM5cAABcBgAAB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DAAAMPDAAD//wAA//8AAP//AAD//wAAw8MAADA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AABN7AAB75wAA5/8AAP//AAD//wAA//8AAP//AAD/sgAAskAAAEAB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gAAlJQAAP//AAD//wAA//8A&#10;AP//AADn5wAATk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wAAJ5cAAJf2AAD2/wAA//8AAP//AAD//wAA//YAAPaWAACW&#10;JgAAJ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gAAnp4AAP//AAD//wAA//8AAP//AACiogAAEh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FBAABBswAAs/8AAP//AAD//wAA&#10;//8AAP//AAD/5wAA53oAAHoTAAA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gYAABqagAA//8AAP//AAD//wAA//8AAPT0AAAwM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gAABl0A&#10;AF3PAADP/wAA//8AAP//AAD//wAA//8AAP/QAADQXgAAXgc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IAAJGRAAD9/QAA//8AAP//AAD/&#10;/wAA//8AAJ6eAAAC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SAAASeQAAeeYAAOb/AAD//wAA//8AAP//AAD//wAA/7QAALRCAABC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IAAJ6eAAD//wAA//8AAP//AAD//wAA/f0AAJCQAAAC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YAACaVAACV9QAA9f8AAP//AAD//wAA//8AAP/3&#10;AAD3mAAAmCgAAC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hIAANXVAAD//wAA//8AAP//AAD//wAAaWkAABc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BPwAAP7EAALH+AAD+&#10;/wAA//8AAP//AAD//wAA/+gAAOh8AAB8FAAAF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Tk4AAOfnAAD//wAA//8A&#10;AP//AACengAAAg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UAAAVbAABbzQAAzf8AAP//AAD//wAA//8AAP//AAD/0gAA0mAAAGAHAAA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MAAAw8MAAP//AAD//wAA//8AAP//AACXlwAAAg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QAAEXcAAHfkAADk/wAA//8AAP//AAD//wAA//8AAP+2AAC2RAAA&#10;RA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CAACUlAAA//8AAP//AAD//wAA//8AAOfnAABOT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kAAAkkwAAk/UAAPX/AAD//wAA//8A&#10;AP//AAD/+AAA+JoAAJoqAA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CAACengAA//8AAP//AAD/&#10;/wAA//8AAKKiAAASE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T0AAD2v&#10;AACv/gAA/v8AAP//AAD//wAA//8AAP/pAADpfgAAfhYAAB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BgAAGpqAAD//wAA//8AAP//AAD//wAA9PQAADAw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FAAAFWQAAWcsAAMv/AAD//wAA//8AAP//AAD//wAA/9QAANRiAABiC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gAAkZEAAP39AAD//wAA//8AAP//AAD//wAAnp4AAAI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AAABB1AAB14wAA4/8AAP//AAD//wAA//8AAP//AAD/&#10;uAAAuEYAAEYB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gAAnp4AAP//AAD//wAA//8A&#10;AP//AAD9/QAAkJAAAAI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gAAIpEAAJH0AAD0/wAA&#10;//8AAP//AAD//wAA//gAAPicAACcLAAAL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gAAnp4AAP//AAD//wAA//8AAP//AABpaQAAFx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E7AAA7rQAArf0AAP3/AAD//wAA//8AAP//AAD/6wAA64AAAIAXAAA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gAAnp4AAP//AAD//wAA//8AAJ6eAAAC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AAABFcAAFfJAADJ/wAA//8AAP//AAD//wAA//8AAP/WAADWZAAAZAkA&#10;AA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gYAABqagAA//8AAP//AAD/&#10;/wAA//8AAJ6eAAAC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PAAAPcwAAc+EAAOH/AAD//wAA//8AAP//&#10;AAD//wAA/7oAALpIAABIAg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IAAJGRAAD9/QAA//8AAP//AAD//wAA//8AAJ6eAAAC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CGPAACP&#10;8wAA8/8AAP//AAD//wAA//8AAP/5AAD5ngAAni0AAC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IAAJ6eAAD//wAA//8AAP//AAD//wAA/f0AAJCQAAAC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QAAOasAAKv9AAD9/wAA//8AAP//AAD//wAA/+wAAOyCAACCGAA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DAAAPT0AAD//wAA//8A&#10;AP//AAD//wAAaWkAABc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RVAABVxwAAx/8AAP//AAD//wAA//8AAP//AAD/1wAA&#10;12YAAGYJAAA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SEgAAoqIAAP//AAD//wAA//8AAP//AACengAAAg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gAADnEAAHHgAADg/wAA//8A&#10;AP//AAD//wAA//8AAP+8AAC8SgAASgI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OTgAA5+cAAP//AAD//wAA//8AAP//AACUlAAAA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f&#10;AAAfjQAAjfIAAPL/AAD//wAA//8AAP//AAD/+gAA+qAAAKAvAAA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CAACXlwAA//8AAP//AAD/&#10;/wAA//8AAMPDAAAwM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DepAACp/AAA/P8AAP//AAD//wAA//8AAP/tAADthAAAhBkAAB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CAACengAA//8AAP//AAD//wAA5+cAAE5O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AAADUwAAU8UAAMX/AAD//wAA//8AAP//AAD/&#10;/wAA/9kAANloAABoCgAAC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BgAAGpqAAD//wAA//8AAP//AAD//wAA1NQAABIS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1vAABv3gAA&#10;3v8AAP//AAD//wAA//8AAP//AAD/vgAAvkwAAEwC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gAAkZEAAP39AAD//wAA//8A&#10;AP//AAD//wAAnp4AAAI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gAAHosAAIvxAADx/wAA//8AAP//AAD//wAA//sAAPuiAACiMQAAM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gAAnp4AAP//AAD//wAA//8AAP//AAD9/QAAkJAAAAI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1AAA1pwAAp/wAAPz/AAD//wAA//8AAP//AAD/7gAA7oYA&#10;AIYb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MAAA9PQAAP//AAD//wAA//8AAP//AABpaQAAFx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AAA1EAAFHDAADD/wAA//8AAP//&#10;AAD//wAA//8AAP/bAADbagAAagsAAA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ISAACiogAA//8AAP//AAD/&#10;/wAA//8AAJ6eAAAC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MAAAM&#10;bQAAbd0AAN3/AAD//wAA//8AAP//AAD//wAA/8AAAMBOAABOAw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5OAADn5wAA//8AAP//AAD//wAA//8AAJSUAAAC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wAAByJAACJ7wAA7/8AAP//AAD//wAA//8AAP/7AAD7pAAApDMAAD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IAAJeXAAD//wAA//8AAP//AAD//wAAw8MAADA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wAAM6UAAKX7AAD7/wAA//8AAP//AAD//wAA&#10;/+8AAO+IAACIHAAAH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IAAJ6eAAD//wAA//8A&#10;AP//AADn5wAATk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IAAAJPAABPwQAAwf8A&#10;AP//AAD//wAA//8AAP//AAD/3AAA3GwAAGwMAAA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DAAAPT0AAD//wAA//8AAP//AADU1AAAEh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wAAC2oAAGrbAADb/wAA//8AAP//AAD//wAA//8AAP/CAADCUAAAUAMA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SEgAAoqIAAP//AAD//wAA//8AAP//AACengAAA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bhwAAh+4AAO7/AAD//wAA//8AAP//AAD//AAA/KYAAKY1&#10;AAA1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OTgAA5+cAAP//AAD/&#10;/wAA//8AAP//AACUlAAAAg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EAADGjAACj+wAA+/8AAP//AAD/&#10;/wAA//8AAP/wAADwigAAih4AAB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wAADDwwAA//8AAP//AAD//wAA//8AAMPDAAAwM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CTQAA&#10;Tb8AAL//AAD//wAA//8AAP//AAD//wAA/94AAN5uAABuDQ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IAAJSUAAD//wAA//8AAP//AAD//wAA5+cAAE5O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AAAAxgAAAP8AAAD/AAAA8QAAAKkAAAAqAAAA&#10;AAAAAAAAAAAAAAAAAAAAAAAAAAAAAAAAAAAAAAAAAAAqAAAAxgAAAP8AAAD/AAAAxgAAACo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oAAAppAABp2QAA2f8AAP//AAD//wAA//8AAP//AAD/xAAAxFIAAFID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IAAJ6eAAD//wAA//8A&#10;AP//AAD//wAAoqIAABI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AAAAAAAAAAAAAAAAAAAAAAAAAAAAAAAAAAAAAAAAAAAAAAAAAAAA&#10;AAAAAAAAAAAAAAAAAAAAAAAAAAAAAAAAAAAAAAAAAAAAAAAAAAAAAAAAAAAAAAAAAAAAAAAAAAAA&#10;AAAAAKoAAADxAAAAN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P8AAAD/AAAA/wAAAP8AAAD/AAAA8QAAAFUAAAAAAAAAAAAAAAAAAAAAAAAAAAAAAAAAAABVAAAA&#10;8QAAAKoAAAANAAAADQAAAJwAAADxAAAANw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QAAGYUAAIXtAADt/wAA//8AAP//AAD//wAA//wA&#10;APyoAACoNw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YGAAAamoAAP//AAD//wAA//8AAP//AAD09AAAMD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AAAAAAAAAAAAAAAAAAA&#10;AAAAAAAAAAAAAAAAAAAAAAAAAAAAAAAAAAAAAAAAAAAAAAAAAAAAAAAAAAAAAAAAAAAAAAAAAAAA&#10;AAAAAAAAAAAAAAAAAAAAAAAAAAAAAAAAAFUAAAD/AAAA8QAAAD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NAABxcQAAxsYAAP//AAD//wAA//8A&#10;AOHhAACpqQAAOD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IwAAAANAAAAAAAAAA0AAACMAAAA/wAAAP8AAADkAAAAGgAA&#10;AAAAAAAAAAAAAAAAAAAAAAA3AAAA8QAAAMYAAAANAAAAAAAAAAAAAAANAAAAxgAAAOQ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vAAAvoAAAoPoAAPr/&#10;AAD//wAA//8AAP//AAD/8gAA8o0AAI0fAAA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ICAACRkQAA/f0AAP//AAD//wAA//8AAP//AACengAAA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AAAAAAAAAAAAAAAAAAAAAAAAAAAAAAAAAAAAAAAAAAAAAAAAAAAAAAAAAAAAAA&#10;AAAAAAAAAAAAAAAAAAAAAAAAAAAAAAAAAAAAAAAAAAAAAAAAAAAAAAAAAAAAABoAAADkAAAA/w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Ji&#10;AADx8QAA//8AAP//AAD//wAA//8AAP//AAD//wAA//8AAP//AADU1AAAKi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AAAAFUAAAAAAAAAAAAAAAAA&#10;AAAAAAAAAAAAAFUAAAD/AAAA/wAAAH8AAAAAAAAAAAAAAAAAAAAAAAAAqgAAAP8AAAB/AAAAAAAA&#10;AAAAAAAAAAAAAAAAAH8AAAD/AAAAqg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koAAEq8AAC8/wAA//8AAP//AAD//wAA//8AAP/gAADgcQAAcQ4AAA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CAACengAA//8AAP//AAD/&#10;/wAA//8AAP39AACQkAAAAg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AAAAAAAAAAAAAAAAAAAAAAAAAAAA&#10;AAAAAAAAAAAAAAAAAAAAAAAAAAAAAAAAAAAAAAAAAAAAAAAAAAAAAAAAAAAAAAAAAAAAAAAAAAAA&#10;AAAAAAAAAAAAAAAAAACcAAAAjAAAAPEAAADx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ycAAD//wAA//8AAP//AAD//wAA//8AAP//AAD//wAA//8AAP//&#10;AAD//wAA//8AAPHxAABV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IIAAAAAAAAAAAAAAAAAAAAAAAAAAAAAAAAAAAANAAAAxgAAAP8AAACqAAAAAAAAAAAA&#10;AAAAAAAANwAAAPEAAADxAAAANwAAAAAAAAAAAAAAAAAAAAAAAAA3AAAA8QAAAOQ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JAAAJZgAAZtcAANf/AAD//wAA//8AAP//AAD//wAA/8cAAMdVAABV&#10;B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ISAADV1QAA//8AAP//AAD//wAA//8AAGlpAAAX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AAAAAAAAAAAAAAAAAAAAAAAAAAAAAAAAAAAAAAAAAAAAAAAAAAAAAAAAAAAAAAAAAAAAAAA&#10;AAAAAAAAAAAAAAAAAAAAAAAAAAAAAAAAAAAAAAAAAAAAAABVAAAAnAAAADcAAADxAAAA8Q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9/AAD//wAA//8AANTUAABi&#10;YgAAHR0AAAAAAAAAAAAAAAAAAA0NAAA4OAAAf38AAPHxAAD//wAA8fEAADc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D/AAAAfwAAAAAAAAAAAAAAAAAAAH8AAAD/AAAA5AAAABoAAAAAAAAAAAAAAAAA&#10;AAAAAAAAGgAAAOQAAAD/AAAAVQ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gAABiDAACD7AAA7P8AAP//AAD//wAA&#10;//8AAP/9AAD9qgAAqjkAAD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5OAADn5wAA//8AAP//AAD//wAAnp4AAAI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AAAAAAAAAAAAAAAAAAAAAAAAAAAAAAAAAAAAAA&#10;AAAAAAAAAAAAAAAAAAAAAAAAAAAAAAAAAAAAAAAAAAAAAAAAAAAAAAAAAAAAAAAAAAAAAAAAAAAa&#10;AAAAuQAAABoAAAA3AAAA8QAAAPEAAAA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3AADx8QAA8fEAAGJiAAAAAAAAAAAAAAAAAAAAAAAAAAAAAAAAAAAAAAAAAAAAAAAAAAAA&#10;AAAAYmIAAPHxAADGxgAADQ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FUAAAAAAAAAAAAAAAAAAACq&#10;AAAA/wAAAOQAAAAaAAAAAAAAAAAAAAAAAAAAAAAAAA0AAADGAAAA/wAAAH8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gAALp8A&#10;AJ/5AAD5/wAA//8AAP//AAD//wAA//IAAPKOAACOIQAAI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DAAAMPDAAD//wAA//8A&#10;AP//AAD//wAAl5cAAAI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AAAA&#10;AAAAAAAAAAAAAAAAAAAAAAAAAAAAAAAAAAAAAAAAAAAAAAAAAAAAAAAAAAAAAAAAAAAAAAAAAAAA&#10;AAAAAAAAAAAAAAAAAAAAAAAAAAAAAAAAqgAAAFUAAAAAAAAANwAAAPEAAADx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fwAA//8AAFVVAAAAAAAAAAAAAAAAAAAAAAAA&#10;AAAAAAAAAAAAAAAAAAAAAAAAAAAAAAAAAAAAAAAAAABVVQAA8fEAAFV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MYAAAANAAAAAAAAAAAAAAANAAAAxgAAAP8AAADGAAAADQAAAAAAAAAAAAAAAAAAAAAAAAAN&#10;AAAAxgAAAP8AAACq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FIAABIuwAAu/8AAP//AAD//wAA//8AAP//AAD/4QAA4XIAAHIPAAA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gAAlJQAAP//AAD//wAA//8AAP//AADn5wAATk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AAAAAAAAAAAAAAAAAAAAAAAAAAAAAAAAAAAAAAAAAAAAAAA&#10;AAAAAAAAAAAAAAAAAAAAAAAAAAAAAAAAAAAAAAAAAAAAAAAAAAAAAAAAAAAAVQAAAKoAAAAAAAAA&#10;AAAAADcAAADx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DQAAxsYA&#10;AKqqAAAAAAAAAAAAAAAAAAAAAAAAAAAAAAAAAAAAAAAAAAAAAAAAAAAAAAAAAAAAAAAAAAAAAAAA&#10;AAAAAKqqAACq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PEAAAA3AAAAAAAAAAAAAAAAAAAADQAAAMYAAAD/AAAA&#10;xgAAAA0AAAAAAAAAAAAAAAAAAAAAAAAADQAAAMYAAAD/AAAAqgAAAAAAAAAAAAAAAAAAAAAAAAAA&#10;AAAAAAAAAP8AAAD/AAAA/wAAAP8AAAD/AAAA/wAAAP8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QAACWQAAGTVAADV/wAA//8AAP//AAD//wAA//8AAP/K&#10;AADKVwAAVwQ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gAAnp4AAP//AAD//wAA//8AAP//AACiogAAEh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wAAAAAAAAAAAAAAAAAAAAAAAAAAAAAAAAAA&#10;AAAAAAAAAAAAGgAAAMkAAAAaAAAAAAAAAAAAAAA3AAAA8QAAAPEAAAA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hoAAOTkAABVVQAAAAAAAAAAAAAAAAAAAAAAAAAAAAAAAAAAAAAA&#10;AAAAAAAAAAAAAAAAAAAAAAAAAAAAAAAAAAAAAAA3NwAAubkAAA0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B/AAAAAAAA&#10;AAAAAAAAAAAAAAAAAA0AAADGAAAA/wAAAMYAAAANAAAAAAAAAAAAAAAAAAAAAAAAAA0AAADGAAAA&#10;/wAAAKoAAAAAAAAAAAAAAAAAAAAAAAAAAAAAAAAAAAD/AAAA/wAAAP8AAAD/AAAA/wAAAP8AAAD/&#10;AAAA/wAAAP8AAAD/AAAA/w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XAAAXgAAAgOoAAOr/AAD/&#10;/wAA//8AAP//AAD//gAA/q0AAK07AAA7AQ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gYAABqagAA//8AAP//AAD/&#10;/wAA//8AAPT0AAAwM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P8AAAD/AAAA/wAAAP8AAAD/AAAA/wAAAP8AAAD/AAAA/wAAAP8A&#10;AAAAAAAAAAAAAAAAAAAAAAAAAAAAAAAAAAAAAAAAAAAAAKoAAABVAAAAAAAAAAAAAAAAAAAANwAA&#10;APEAAADx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JyQAAGhoAAAAA&#10;AAAAAAAAAAAAAAAAAAAAAAAAAAAAAAAAAAAAAAAAAAAAAAAAAAAAAAAAAAAAAAAAAAAAAAAAGhoA&#10;AMnJ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CqAAAAAAAAAAAAAAAAAAAAAAAAAAAAAAANAAAAxgAAAP8AAADGAAAADQAA&#10;AAAAAAAAAAAAAAAAAAAAAAANAAAAxgAAAP8AAACqAAAAAAAAAAAAAAAAAAAAAAAAAAAAAAAAAAAA&#10;/wAAAP8AAAD/AAAA/wAAAP8AAAD/AAAA/wAAAP8AAAD/AAAA/wAAAP8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sAACucAACc+AAA+P8AAP//AAD//wAA//8AAP/0AAD0kQAAkSMAAC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IAAJGRAAD9/QAA//8AAP//AAD//wAA//8AAJ6eAAAC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AAAAAAAAAAAAAAAAAAAAAAA&#10;AAAAAAAAAAAAAAAAAAAAAAAAAAAAAAAAAAAAAAAAAAAAAAAAAAAAAAAAAAAAAAAAAAAAAAAAAFUA&#10;AACqAAAAAAAAAAAAAAAAAAAAAAAAADcAAADxAAAA8QAAAD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yckAABoaAAAAAAAAAAAAAAAAAAAAAAAAAAAAAAAAAAAAAAAAAAAAAAAA&#10;AAAAAAAAAAAAAAAAAAAAAAAAAAAAABoaAADJyQAAGh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C5AAAADQAAAAAAAAAAAAAAAAAAAAAA&#10;AAAAAAAAAAAAAKoAAAD/AAAAxgAAAA0AAAAAAAAAAAAAAAAAAAAAAAAAGgAAAOQAAAD/AAAAfw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BRgAARrgAALj/AAD//wAA//8AAP//AAD//wAA/+MAAON1AAB1EAAA&#10;E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IAAJ6eAAD//wAA//8AAP//AAD//wAA/f0AAJCQAAAC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AAAAAAAAAAAAAAAAAAAAAAAAAAAAAAAAAAAAAAAAAAAAAAAAAAAAAAAAAAAAAAAAAA&#10;AAAAAAAAAAAAAAAAAAAAAAAAABoAAADJAAAAGgAAAAAAAAAAAAAAAAAAAAAAAAA3AAAA8QAAAPEA&#10;AAA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0AAKysAAAaGgAAAAAAAAAAAAAA&#10;AAAAAAAAAAAAAAAAAAAAAAAAAAAAAAAAAAAAAAAAAAAAAAAAAAAAAAAAAAAAAAA3NwAAubkAAA0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C5&#10;AAAADQAAAAAAAAAAAAAAAAAAAAAAAAAAAAAAAAAAAAAAAAB/AAAA/wAAAOQAAAAaAAAAAAAAAAAA&#10;AAAAAAAAAAAAABoAAADkAAAA/wAAAFU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hiAABi1AAA1P8AAP//AAD//wAA//8A&#10;AP//AAD/ywAAy1kAAFkFAAA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IAAJ6eAAD//wAA//8A&#10;AP//AAD//wAAaWkAABc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AAAAAAAAAAAAAAAAAAAAAAAAAAAAAAAA&#10;AAAAAAAAAAAAAAAAAAAAAAAAAAAAAAAAAAAAAAAAAAAAAAAAAAAAAAAAAAB/AAAA/wAAAP8AAAD/&#10;AAAA/wAAAP8AAAD/AAAA/wAAAP8AAAD/AAAA/wAAAP8AAADGAA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fwAAVVUAAAAAAAAAAAAAAAAAAAAAAAAAAAAAAAAAAAAAAAAAAAAAAAAAAAAAAAAA&#10;AAAAAAAAAAAAAAAAAAAAf38AAKq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GAAAAGgAAAAAAAAAAAAAAAAAAAAAAAAAAAAAAAAAAAAAAAAAA&#10;AAAANwAAAPEAAADxAAAANwAAAAAAAAAAAAAAAAAAAAAAAAA3AAAA8QAAAOQ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QAAFX4AAH7p&#10;AADp/wAA//8AAP//AAD//wAA//4AAP6uAACuPQAAPQ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IAAJ6eAAD//wAA//8AAP//AACengAAAg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AAAAAAAAAAAAAAAAAAAAAAAAAAAAAAAAAAAAAAAAAAAAAAAAAAAAAAAAAAAAAAAAAAAAAAAAAAA&#10;AAAAAAAAAAAAAAAAAAAAAAAAAAAAAAAAAAAAAAAAAAAAAAAAAAAAADcAAADxAAAA8QAAAD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AAgmwAAm+IAAOL5AAD54gAA4psAAJsfAAAfAAAAAAAAAAAAAAAA&#10;AAAAAAAAAAAqAAAqmgAAmvgAAPj/AAD//wAA//8AAP//AAD/9QAA9ZMAAJMkAAAk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YGAAAamoAAP//AAD//wAA//8AAP//AACengAAA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AAAAAAAAAAAAAAAAAAAAAAAAAAAAAAAAAAAAAAAAAA&#10;AAAAAAAAAAAAAAAAAAAAAAAAAAAAAAAAAAAAAAAAAAAAAAAAAAAAAAAAAAAAAAAAAAAAAAAAAAAA&#10;AAAAAAAAAAA3AAAA8QAAAPEAAAA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FgAABg8gAA8v8AAP//AAD//wAA&#10;//8AAP//AAD/8gAA8mAAAGABAAABAQAAAUQAAES2AAC2/wAA//8AAP//AAD//wAA//8AAP/lAADl&#10;dwAAdxEAAB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CAACRkQAA/f0AAP//AAD/&#10;/wAA//8AAP//AACengAAAg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AAAAAAAA&#10;AAAAAAAAAAAAAAAAAAAAAAAAAAAAAAAAAAAAAAAAAAAAAAAAAAAAAAAAAAAAAAAAAAAAAAAAAAAA&#10;AAAAAAAAAAAAAAAAAAAAAAAAAAAAAAAAAAAAAAAAAAAANwAAAPEAAADx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AABg/wAA//8AAP//AAD//wAA//8AAP//AAD//wAA//8AAP//AAD/mwAAm9IAANL/AAD//wAA&#10;//8AAP//AAD//wAA/80AAM1bAABbBgAAB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CAACengAA//8AAP//AAD//wAA//8AAP39AACQkAAAAg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AAAAAAAAAAAAAAAAAAAAAAAAAAAAAAAAAAAAAAAAAAAAAAAAAAA&#10;AAAAAAAAAAAAAAAAAAAAAAAAAAAAAAAAAAAAAAAAAAAAAAAAAAAAAAAAAAAAAAAAAAAAAAAAAAAA&#10;ADcAAADx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g8gAA8v8AAP//AAD//wAA//8AAP//AAD//wAA//8A&#10;AP//AAD//wAA//8AAP//AAD//wAA//8AAP/+AAD+sQAAsT8AAD8B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wAAD09AAA//8AAP//AAD//wAA//8AAGlpAAAX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AAAAAAAAAAAAAAAAAA&#10;AAAAAAAAAAAAAAAAAAAAAAAAAAAAAAAAAAAAAAAAAAAAAAAAAAAAAAAAAAAAAAAAAAAAAAAAAAAA&#10;AAAAAAAAAAAAAAAAAAAAAAAAAAAAAAAAAAA3AAAA8QAAAPEA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DfxAADxnAAAnA0AAA0AAAAAAAAAAAAAAAAAAAAAAAAAAAAA&#10;AAAAAAAAAAAAAAAAAAAAAAAAAAAAAAAAAAAAAAAAAAAAAA0AAA2MAACM8QAA8TcAAD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wAAm/8AAP//&#10;AAD//wAA//8AAP//AAD//wAA//8AAP//AAD//wAA//8AAP//AAD//wAA//YAAPaVAACVJgAAJ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hIAAKKiAAD//wAA//8A&#10;AP//AAD//wAAnp4AAAI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hoAALm5AAAaGgAAAAAAAAAAAAAAAAAAAAAAAAAA&#10;AAAAAAAAAAAAAAAAAAAAAAAAAAAAAAAAAAAAAAAAAAAAAAAAAAAAABoAABrkAADkfwAAfwAAAAAA&#10;AAAAAAAAAAAAAAAAAAAAAAAAAAAAAAAAAAAAAAAAAAAAAAAAAAAAAAAAAAAAAAAAAAAAAAAAAAAA&#10;AAAAAAAAAAAAAFUAAFXkAADkGg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IAAOL/AAD//wAA//8AAP//AAD//wAA//8AAP//AAD//wAA//8AAP//&#10;AAD//wAA//AAAPASAAA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Tk4AAOfnAAD//wAA//8AAP//AAD//wAAlJQAAAI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3AADX&#10;1wAAGhoAAAAAAAAAAAAAAAAAAAAAAAAAAAAAAAAAAAAAAAAAAAAAAAAAAAAAAAAAAAAAAAAAAAAA&#10;AAAAAAAAAAB/AAB/fwAAfwAAAAAAAAAAAAAAAAAAAAAAAAAAAAAAAAAAAAAAAAAAAAAAAAAAAAAA&#10;AAAAAAAAAAAAAAAAAAAAAAAAAAAAAAAAAAAAAAAAAAAAAAAAAAAAfwAAf5wAAJ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jIAADL8AAD8/wAA//8AAP//AAD/&#10;/wAA//8AAP//AAD//wAA//8AAP//AAD//wAA//8AAP/5AAD5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gAAl5cAAP//AAD//wAA//8AAP//AADDwwAAMD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iYgAA1NQAAPHxAAD//wAA&#10;//8AAP//AAD//wAA//8AAP//AAD//wAA5OQAABoaAAAAAAAAAAAAAAAAAAAAAAAAAAAAAAAAAAAA&#10;AAAAAAAAAAAAAAAAAAAAAAAAAAAAAAAAAAAAAAANAAANRwAARw0AAA0AAAAAAAAAAAAAAAAAAAAA&#10;AAAAAAAAAAAAAAAAAAAAAAAAAAAAAAAAAAAAAAAAAAAAAAAAAAAAAAAAAAAAAAAAAAAAAAAAAAAA&#10;AAAAAAAAAA0AAA1HAABHDQ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IAACJmAABmqgAA&#10;quwAAOz/AAD//wAA//8AAP//AAD//wAA//8AAP//AAD//wAA//8AAP//AAD//wAA//8AAP//AAD/&#10;4gAA4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gAAnp4AAP//AAD/&#10;/wAA//8AAOfnAABOT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fwAA//8AAP//AAD//wAA//8AAP//AAD//wAA//8AAP//AAD//wAA//8AAOTkAAAaGgAA&#10;AAAAAAAAAAAAAAAAAAAAAAAAAAAAAAAAAAAAAAAAAAAAAAAAAAAAAAAAAAAAAAAAAAAAAAAAAAAA&#10;ABoAABq5AAC5Gg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QA&#10;ABRVAABVmgAAmt4AAN7/AAD//wAA//8AAP//AAD//wAA//8AAP//AAD//wAA//8AAP//AAD//wAA&#10;//8AAP//AAD//wAA//8AAP//AAD//wAA/5sAAJ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gYAABqagAA//8AAP//AAD//wAA//8AANTUAAASE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5OQAAOHhAAB/fwAAVVUAAFVVAABVVQAAVVUA&#10;AFVVAABVVQAAVVUAAFVVAABHRwAADQ0AAAAAAAAAAAAAAAAAAAAAAAAAAAAAAAAAAAAAAAAAAAAA&#10;AAAAAAAAAAAAAAAAAAAAAAAAAAAAAAAAAAAaAAAa5AAA5H8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kAAAlFAABFiQAAic0AAM3+AAD+/wAA//8AAP//AAD//wAA//8AAP//AAD//wAA/+oA&#10;AOqyAACy9wAA9/8AAP//AAD//wAA//8AAP//AAD//wAA//8AAP//AAD//wAA//EAAPEfAAA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IAAJGRAAD9/QAA//8AAP//AAD//wAA//8AAJ6eAAAC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hoAANfX&#10;AAA3NwAAAAAAAAAAAAAAAAAAAAAAAAAAAAAAAAAAAAAAAAAAAAAAAAAAAAAAAAAAAAAAAAAAAAAA&#10;AAAAAAAAAAAAAAAAAAAAAAAAAAAAAAAAAAAAAAAAAAAAAAAAAAAAAAAAAAAAAAAAAAAAGgAAGuQA&#10;AOT/AAD/nAAAnA0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MAAAM0AAA0eQAAeb0AAL34AAD4/wAA//8AAP//AAD//wAA//8AAP//&#10;AAD//wAA//YAAPa3AAC3cwAAcy8AAC8CAAACAAAAAGAAAGD/AAD//wAA//8AAP//AAD//wAA//8A&#10;AP//AAD//wAA//8AAP9fAAB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IAAJ6eAAD//wAA//8A&#10;AP//AAD//wAA/f0AAJCQAAAC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NAACsrAAAGhoAAAAAAAAAAAAAAAAAAAAAAAAAAAAAAAAAAAAA&#10;AAAAAAAAAAAAAAAAAAAAAAAAAAAAAAAAAAAAAAAAAAAAAAAAAAAAAAAAAAAAAAAAAAAAAAAAAAAA&#10;AAAAAAAAAAAAAAAAAAAAAAAAABoAABrkAADk1AAA1KoAAKrUAADUxgAAxjgAAD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EkAAAkaAAAaKwAAKzuAADu/wAA//8AAP//AAD/&#10;/wAA//8AAP//AAD//wAA//0AAP3IAADIhAAAhEAAAEAHAAAHAAAAAAAAAAAAAAAAAAAAAAAAAAAB&#10;AAABXwAAX/IAAPL/AAD//wAA//8AAP//AAD//wAA//IAAPJfAABf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DAAAPT0AAD//wAA//8AAP//AAD//wAAaWkAABc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VUAAFVVAAAA&#10;AAAAAAAAAAAAAAAAAAAAAAAAAAAAAAAAAAAAAAAAAA0NAACPjwAADQ0AAAAAAAAAAAAAAAAAAAAA&#10;AAAAAAAAAAAAAAAAAAAAAAAAAAAAAAAAAAAAAAAAAAAAAAAAAAAAAAAAAAAaAAAa1wAA1zcAADcA&#10;AAAAAAAAAB0AAB2cAACc1AAA1JwAAJwd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VAAAVWAAAWJwAAJzgAADg/wAA&#10;//8AAP//AAD//wAA//8AAP//AAD//wAA//8AAP/YAADYlAAAlFAAAFAQAAAQAAAAAAAAAAAAAAAA&#10;AAAAAAAAAAAAAAAAAAAAAAAAAAAAAAAAAAAAAAAAAAAfAAAfmwAAm+IAAOL5AAD54gAA4psAAJsf&#10;AAA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SEgAAoqIAAP//AAD//wAA//8AAP//AACengAAA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jwAAGhoAAAAAAAAAAAAAAAAAAAAAAAAAAAAAAAAAAAAAAAA3&#10;NwAA19cAABoaAAAAAAAAAAAAAAAAAAAAAAAAAAAAAAAAAAAAAAAAAAAAAAAAAAAAAAAAAAAAAAAA&#10;AAAAAAAAAAAAAAAADQAADToAADoNAAANAAAAAAAAAAAAAAAAAAAAAAAAAABVAABV1AAA1NQAANRV&#10;AABVDQ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KAAAKRwAAR4sA&#10;AIvPAADP/wAA//8AAP//AAD//wAA//8AAP//AAD//wAA//8AAP/pAADppQAApWEAAGEe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OTgAA5+cAAP//AAD/&#10;/wAA//8AAP//AACUlAAAAg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GxgAA4eEAAPHxAADU1AAA&#10;1NQAANTUAADU1AAA1NQAANTUAADU1AAA8fEAAOTkAAAaGgAAAAAAAAAAAAAAAAAAAAAAAAAAAAAA&#10;AAAAAAAAAAAAAAAAAAAAAAAAAAAAAAAAAAAAAAAAAAAAAAAAAAAAAAAAAAAAAAAAAAAAAAAAAAAA&#10;AAAAAAAAAAAAAAAAAAAAAAAAAAANAAANfwAAf/EAAPGpAACpOAAAO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AAADNwAAN3sAAHu/AAC/+QAA+f8AAP//AAD//wAA//8AAP//AAD//wAA//8AAP/0AAD0tQAAtXEA&#10;AHEtAAAtAQ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wAADDwwAA//8AAP//AAD//wAA//8AAMPDAAAwM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DQAAxsYAAP//AAD//wAA//8AAP//AAD//wAA//8AAP//AAD//wAA//8AAP//AADk5AAA&#10;GhoAAAAAAAAAAAAAAAAAAAAAAAAAAAAAAAAAAAAAAAAAAAAAAAAAAAAAAAAAAAAAAAAAAAAAAAAA&#10;AAAAAAAAAAAAAAAAAAAAAAAAAAAAAAAAAAAAAAAAAAAAAAAAAAAAAAAAAAAAAAAAAAAAAAAAAAAA&#10;OAAAOMYAAMbxAADxfwAAfx0AAB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BJgAAJmoAAGquAACu8AAA8P8AAP//AAD//wAA//8AAP//AAD//wAA//8AAP/8&#10;AAD8xgAAxoIAAII+AAA+BgAAB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IAAJSUAAD//wAA//8AAP//AAD//wAA5+cAAE5O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9/AAD//wAAt7cAAKqqAACqqgAAqqoA&#10;AKqqAACqqgAAqqoAAKqqAACqqgAAnJwAAA0NAAAAAAAAAAAAAAAAAAAAAAAAAAAAAAAAAAAAAAAA&#10;AAAAAAAAAAAAAAAAAAAAAAAAAAAAAAAAAAAAAAAAAAAAAAAAAAAAAAAAAAAAAAAAAAAAAAAAAAAA&#10;AAAAAAAAAAAAAAAAAAAAAAAAAAAAAAAAAAAAAABVAABV1AAA1P8AAP//AAD/xgAAxg0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F1oAAFqeAACe4gAA4v8AAP//AAD//wAA//8AAP//AAD/&#10;/wAA//8AAP//AAD/1gAA1pIAAJJOAABODwAAD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IAAJ6eAAD//wAA//8A&#10;AP//AAD//wAAoqIAABI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NwAAubkAAA0NAAAAAAAAAAAAAAAAAAAAAAAAAAAAAAAAAAAAAAAAAAAAAAAAAAAAAAAAAAAA&#10;AAAAAAAAAAAAAAAAAAAAAAAAAAAAAAAAAAAAAAAAAAAAAAAAAAAAAAAAAAAAAAAAAAAAAAAAAAAA&#10;AAAAAAAAAAAAAAAAAAAAAAAAAAAAAAAAAAAAAAAAAAAAAAAAAAAAAAAADQAADX8AAH/xAADx/wAA&#10;//8AAP//AAD//wAA/5wAAJwN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AAADEkAAEmNAACN0QAA0f8AAP//AAD//wAA&#10;//8AAP//AAD//wAA//8AAP//AAD/5wAA56MAAKNfAABfGwAAG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hIAANXVAAD//wAA//8AAP//AAD09AAAMD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0AACsrAAAAAAAAAAAAAAAAAAAAAAAAAAAAAAAA&#10;AAAAAAAAAAAAAAAAAAAAAAAAAAAAAAAAAAAAAAAAAAAAAAAAAAAAAAAAAAAAAAAAAAAAAAAAAAAA&#10;AAAAAAAAAAAAAAAAAAAAAAAAAAAAAAAAAAAAAAAAAAAAAAAAAAAAAAAAAAAAAAAAAAAAAAAAAAAA&#10;AAAdAAAdnAAAnP8AAP//AAD//wAA//8AAP/xAADxfwAAfw0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AAABDkAADl9AAB9wQAAwfoA&#10;APr/AAD//wAA//8AAP//AAD//wAA//8AAP//AAD/8wAA87MAALNvAABvKwAAKwE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k4AAOfnAAD//wAA//8AAP//AACengAAA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hoAALm5AAAa&#10;GgAAAAAAAAAAAAAAAAAAAAAAAAAAAAAAAAAAAAAAAA0NAACCggAAGhoAAAAAAAAAAAAAAAAAAAAA&#10;AAAAAAAAAAAAAAAAAAAAAAAAAAAAAAAAAAAAAAAAAAAAAAAAAAAAAAAAAAAAAAAADQAADY8AAI8N&#10;AAANAAAAAAAAAAAAAAAAAAAAADgAADjGAADG/wAA//8AAP//AAD//wAA/9QAANRVAAB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SgAAChs&#10;AABssAAAsPEAAPH/AAD//wAA//8AAP//AAD//wAA//8AAP//AAD//AAA/MQAAMSAAACAOwAAOwUA&#10;AA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MAAAw8MAAP//AAD/&#10;/wAA//8AAP//AACXlwAAAg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5AAAYmIAAAAAAAAAAAAAAAAAAAAAAAAAAAAAAAAAAAAAAAAa&#10;GgAA1NQAAFVVAAAAAAAAAAAAAAAAAAAAAAAAAAAAAAAAAAAAAAAAAAAAAAAAAAAAAAAAAAAAAAAA&#10;AAAAAAAAAAAAAAAAAAAAABoAABrXAADXNwAANwAAAAANAAANYgAAYuEAAOH/AAD//wAA//8AAP//&#10;AAD/nAAAnB0AAB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gAABhcAABcoAAAoOQAAOT/AAD//wAA//8AAP//AAD//wAA//8AAP//AAD//wAA/9QAANSQ&#10;AACQTAAATA4AAA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CAACUlAAA//8AAP//AAD//wAA//8AAOfnAABOT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5OQAAP//AAD//wAA&#10;//8AAP//AAD//wAA//8AAP//AAD//wAA//8AAP//AACqqgAAAAAAAAAAAAAAAAAAAAAAAAAAAAAA&#10;AAAAAAAAAAAAAAAAAAAAAAAAAAAAAAAAAAAAAAAAAAAAAAAAAAAAAAAaAAAa5AAA5P8AAP/UAADU&#10;/wAA//8AAP//AAD//wAA/+EAAOFiAABiDQ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1LAABLjwAAj9MAANP/AAD//wAA//8AAP//AAD//wAA//8AAP//AAD/&#10;/wAA/+UAAOWhAAChXAAAXBo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CAACengAA//8AAP//AAD//wAA//8AAKKiAAASE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hoAAOTkAAD//wAA//8AAP//AAD//wAA//8AAP//AAD//wAA//8AAP//AAD//wAA&#10;xsYAAA0NAAAAAAAAAAAAAAAAAAAAAAAAAAAAAAAAAAAAAAAAAAAAAAAAAAAAAAAAAAAAAAAAAAAA&#10;AAAAAAAAAAAAGgAAGuQAAOT/AAD//wAA//8AAP//AAD/xgAAxjgAAD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UAAAU7AAA7fwAAf8MAAMP7AAD7/wAA//8AAP//AAD//wAA&#10;//8AAP//AAD//wAA//IAAPKxAACxbQAAbSkAACk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BgAAGpqAAD//wAA//8A&#10;AP//AAD//wAA9PQAADA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5AAAt7cAAGJiAABVVQAAVVUA&#10;AFVVAABVVQAAVVUAAFVVAACpqQAAjIwAAEdHAAANDQAAAAAAAAAAAAAAAAAAAAAAAAAAAAAAAAAA&#10;AAAAAAAAAAAAAAAAAAAAAAAAAAAAAAAAAAAAAAAAAAAAABoAABrkAADk/wAA//EAAPGcAACcDQ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EqAAAqbgAAbrIAALLyAADy/wAA//8A&#10;AP//AAD//wAA//8AAP//AAD//wAA//sAAPvCAADCfQAAfTkAADkE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CAgAAkZEAAP39AAD//wAA//8AAP//AAD//wAAnp4AAAI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yckAABoaAAAAAAAAAAAAAAAAAAAAAAAAAAAAAAAAAAAAAAAAAAAAAFVVAAA3NwAAAAAA&#10;AAAAAAAAAAAAAAAAAAAAAAAAAAAAAAAAAAAAAAAAAAAAAAAAAAAAAAAAAAAAAAAAAAAAAAAAAAAA&#10;AAAaAAAa5AAA5MYAAMYN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bXgAAXqIAAKLm&#10;AADm/wAA//8AAP//AAD//wAA//8AAP//AAD//wAA//8AAP/SAADSjgAAjkoAAEoMAAA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gAAnp4AAP//AAD//wAA//8AAP//AAD9/QAAkJAAAAI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0AAI+PAAANDQAAAAAAAAAAAAAAAAAAAAAAAAAA&#10;AAAAAAAAAAAAAAAAAAA3NwAAubkAAA0NAAAAAAAAAAAAAAAAAAAAAAAAAAAAAAAAAAAAAAAAAAAA&#10;AAAAAAAAAAAAAAAAAAAAAAAAAAAAAAAAAAAAGgAAGtcAANc3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OAAAO&#10;TQAATZEAAJHVAADV/wAA//8AAP//AAD//wAA//8AAP//AAD//wAA//8AAP/jAADjnwAAn1oAAFoY&#10;AAA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SEgAA1dUAAP//AAD/&#10;/wAA//8AAP//AABpaQAAFx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DQAAxsYAAOTkAAAaGgAAAAAAAAAA&#10;AAAAAAAAAAAAAAAAAAAAAAAAAAAAAAAAAAAAAAAAAAAAAAAAAAAAAAAAAAAAAAAAAAAAAA0AAA2P&#10;AACPDQAADQAAAAAAAAAAAAAAAAAAAAAAAAAAAAAAAAAAAAAAAAAAAAAAAAAAAAAAAAAAAAAAAAAA&#10;AAAAAAAADQAADY8AAI8N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AAAGPQAAPYEAAIHFAADF/AAA/P8AAP//AAD//wAA//8AAP//AAD//wAA//8AAP/xAADx&#10;rwAAr2sAAGsnAAAnAQ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OTgAA5+cAAP//AAD//wAA//8AAJ6eAAAC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0AAMbGAACqqgAAAAAAAAAAAAAAAAAAAAAAAAAAAAAAAAAAAAAAAAAAAAAAAAAAAAAAAAAA&#10;AAAAAAAAAAAAAAAAAAAAAAAAAAAAAAAAAAAAAAAAAAAAAAAAAAAAAAAAAAAAAAAAAAAAAAAAAAAA&#10;AAAAAAAAAAAAAAAAAAAAAAAAAAAAAAAAAAAAAAAAADcAADfXAADXGg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BLAAALHAAAHC0AAC09AAA9P8AAP//AAD//wAA//8AAP//AAD//wAA&#10;//8AAP/6AAD6wAAAwHwAAHw3AAA3BAAAB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wAADDwwAA//8AAP//AAD//wAA//8AAJeXAAAC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hoAALm5AAAaGgAA&#10;AAAAAAAAAAAAAAAAAAAAAAAAAAAAAAAAAAAAAA0NAACCggAAGhoAAAAAAAAAAAAAAAAAAAAAAAAA&#10;AAAAAAAAAAAAAAAAAAAAAAAAAAAAAAAAAAAAAAAAAAAAAAAAAAAAAAAAAAAAAAAAAAAAAAAAAAAA&#10;AAAAAAAAAAAAAAAAAAAAAAAAAABVAABVtwAAt9QAANTUAADU1AAA1NQAANTUAADU1AAA1OEAAOH/&#10;AAD/5AAA5Bo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AAAHGAAAGCkAACk6AAA6P8AAP//AAD//wAA//8A&#10;AP//AAD//wAA//8AAP//AAD/0AAA0IwAAIxIAABICwAA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IAAJSUAAD//wAA//8A&#10;AP//AAD//wAA5+cAAE5O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5AAAYmIAAAAAAAAAAAAAAAAAAAAAAAAAAAAAAAAAAAAAAAAaGgAA&#10;1NQAAFVVAAAAAAAAAAAAAAAAAAAAAAAAAAAAAAAAAAAAAAAAAAAAAAAAAAAAAAAAAAAAAAAAAAAA&#10;AAAAAAAAAAAAAAAAAAAAAAAAAAAAAAAAAAAAAAAAAAAAAAAAAAAAAAB/AAB//wAA//8AAP//AAD/&#10;/wAA//8AAP//AAD//wAA//8AAP//AAD//wAA/+Q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wAAD08AAE+TAACT2AAA2P8AAP//&#10;AAD//wAA//8AAP//AAD//wAA//8AAP//AAD/4gAA4p0AAJ1YAABYFgAAF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IAAJ6eAAD//wAA//8AAP//AAD//wAAoqIAABIS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5OQAAP//AAD//wAA//8A&#10;AP//AAD//wAA//8AAP//AAD//wAA//8AAP//AACqqgAAAAAAAAAAAAAAAAAAAAAAAAAAAAAAAAAA&#10;AAAAAAAAAAAAAAAAAAAAAAAAAAAAAAAAAAAAAAAAAAAAAAAAAAAAAAAAAAAAAAAAAAAAAAAAAAAA&#10;AAAAAAANAAANxgAAxvEAAPG3AAC3qgAAqqoAAKqqAACqqgAAqqoAAKqqAACqqgAAqvEAAPHkAADk&#10;Gg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wAABz8AAD+DAACD&#10;xwAAx/0AAP3/AAD//wAA//8AAP//AAD//wAA//8AAP//AAD/7wAA760AAK1pAABpJQAAJQE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YGAAAamoAAP//AAD//wAA//8AAP//AAD09AAAMD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hoAAOTkAAD//wAA//8AAP//AAD//wAA//8AAP//AAD//wAA//8AAP//AAD//wAAxsYA&#10;AA0NAAAAAAAAAAAAAAAAAAAAAAAAAAAAAAAAAAAAAAAAAAAAAAAAAAAAAAAAAAAAAAAAAAAAAAAA&#10;AAAAAAAAAAAAAAAAAAAAAAAAAAAAAAAAAAAAAAAAGgAAGtcAANc3AAA3AAAAAAAAAAAAAAAAAAAA&#10;AAAAAAAAAAAAAAAAAAAAAAA3AAA31wAA1xo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i4AAC5yAABytwAAt/UAAPX/AAD//wAA//8AAP//AAD//wAA//8AAP//AAD/+QAA+b4AAL55AAB5&#10;NQAANQMAAA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CAACRkQAA/f0AAP//AAD/&#10;/wAA//8AAP//AACengAAAg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5AAAt7cAAGJiAABVVQAAVVUAAFVV&#10;AABVVQAAVVUAAFVVAACpqQAAjIwAAEdHAAANDQAAAAAAAAAAAAAAAAAAAAAAAAAAAAAAAAAAAAAA&#10;AAAAAAAAAAAAAAAAAAAAAAAAAAAAAAAAAAAAAAAAAAAAAAAAAAAAAAAAAAAAAAAAAAAAAAAAAA0A&#10;AA2sAACsGgAAGgAAAAAAAAAAAAAAAAAAAAAAAAAAAAAAAAAAAAAAAAAADQAADY8AAI8N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4AAB5iAABipgAApukAAOn/AAD//wAA//8AAP//AAD//wAA//8AAP//AAD//wAA&#10;/84AAM6KAACKRgAARgoAAA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CAACengAA//8AAP//AAD//wAA//8AAP39AACQkAAAAg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yckAABoaAAAAAAAAAAAAAAAAAAAAAAAAAAAAAAAAAAAAAAAAAAAAAFVVAAA3NwAAAAAAAAAA&#10;AAAAAAAAAAAAAAAAAAAAAAAAAAAAAAAAAAAAAAAAAAAAAAAAAAAAAAAAAAAAAAAAAAAAAAAAAAAA&#10;AAAAAAAAAAAAAAAAAAAAAAAAAAAAAAAAAAAAfwAAfzcAADcAAAAAAAAAAAAAAAAAAAAAAAAAAAAA&#10;AAAAAAAAAAAAAA0AAA06AAA6DQ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AAACCbAACb4gAA4vkAAPniAADimwAAmx8AAB8AAAAAAAAAAAAAAAAAAAAAAAAAAAAAAAAA&#10;AAAAAAAAAAAAAAAAAAAAAAAAABEAABFRAABRlgAAltoAANr/AAD//wAA//8AAP//AAD//wAA//8A&#10;AP//AAD//wAA/98AAN+aAACaVgAAVhUAAB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CAACengAA//8AAP//AAD//wAA//8AAGlpAAAX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0AAI+PAAANDQAAAAAAAAAAAAAAAAAAAAAAAAAAAAAA&#10;AAAAAAAAAAAAAAA3NwAAubkAAA0NAAAAAAAAAAAAAAAAAAAAAAAAAAAAAAAAAAAAAAAAAAAAAAAA&#10;AAAAAAAAAAAAAAAAAAAAAAAAAAAAAAAAAAAAAAAAAAAAAAAAAAAAAAAAAAAAAAAAAAAAAA0AAA2P&#10;AACPDQAADQAAAAAAAAAAAAAAAAAAAAAAAAAAAAAAAAAAAAA3AAA31wAA1xo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WAAAGDyAADy/wAA//8AAP//AAD//wAA//8AAP/yAADy&#10;YAAAYAEAAAEAAAAAAAAAAAAAAAAAAAAAAAAAAAcAAAdBAABBhQAAhckAAMn9AAD9/wAA//8AAP//&#10;AAD//wAA//8AAP//AAD//wAA/+4AAO6rAACrZwAAZyMAACM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CAACengAA//8A&#10;AP//AAD//wAAnp4AAAI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DQAAxsYAAOTkAAAaGgAAAAAAAAAAAAAA&#10;AAAAAAAAAAAAAAAAAAAAAAAAAAAAAAAAAAAAAAAAAAAAAAAAAAAAAAAAAAAAAAAAAAAAAAAAAAAA&#10;AAAAAAAAAAAAAAAAAAAAAAAAAAAAAAAARwAAR8YAAMaqAACqqgAAqqoAAKqqAACqqgAAqqoAAKqq&#10;AACq4QAA4eQ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GD/AAD//wAA&#10;//8AAP//AAD//wAA//8AAP//AAD//wAA//8AAP9fAABfAAAAAAIAAAIwAAAwdQAAdbkAALn2AAD2&#10;/wAA//8AAP//AAD//wAA//8AAP//AAD//wAA//gAAPi7AAC7dwAAdzMAADMD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BgAAGpqAAD//wAA//8AAP//AAD//wAAnp4AAAI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0AAMbGAACqqgAAAAAAAAAAAAAAAAAAAAAAAAAAAAAAAAAAAAAAAAAAAAAAAAAAAAAAAAAAAAAA&#10;AAAAAAAAAAAAAAAAAAAAAAAAAAAAAAAAAAAAAAAAAAAAAAAAAAAAAAAAAAAAVQAAVf8AAP//AAD/&#10;/wAA//8AAP//AAD//wAA//8AAP//AAD//wAA//8AAP/kAADkGg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AAACDyAADy/wAA//8AAP//AAD//wAA//8AAP//AAD//wAA//8AAP//AAD/9wAA&#10;97MAALPrAADr/wAA//8AAP//AAD//wAA//8AAP//AAD//wAA//4AAP7MAADMiAAAiEQAAEQJAAA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gAAkZEAAP39AAD//wAA//8AAP//AAD//wAAnp4AAAI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DcYAAMb/AAD/8QAA8dQAANTUAADU1AAA1NQAANTUAADU1AAA1OEAAOH/AAD/&#10;5AAA5Bo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bAACb/wAA//8AAP//AAD//wAA//8A&#10;AP//AAD//wAA//8AAP//AAD//wAA//8AAP//AAD//wAA//8AAP//AAD//wAA//8AAP/cAADcmAAA&#10;mFQAAFQTAAA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gAAnp4AAP//AAD/&#10;/wAA//8AAP//AAD9/QAAkJAAAAI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oqAACpqQAA8fEAAP//AAD//wAA4eEAAJycAAAdHQAAAAAA&#10;AAAAAAAAAAAAAAAAAAAAAAAAAAAAAAAAAAAAAAAAAAAAAAAAAAAAAAAAAAAAAAAAAAAAAAAAAAAA&#10;AAAAAAAAAAAAAAAAAAAAAAAAAAAAAAAAAAAAAAAAAAAAABoAABrkAADkfwAAfwAAAAAAAAAAAAAA&#10;AAAAAAAAAAAAAAAAAAAAAAAAAAAANwAAN9cAAN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4gAA4v8AAP//AAD//wAA//8AAP//AAD//wAA//8AAP//AAD//wAA//8AAP//AAD//wAA//8A&#10;AP/sAADsqQAAqWUAAGUhAAA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MAAA9PQAAP//AAD//wAA//8AAP//AABpaQAAFx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VVAADx8QAA//8AAP//&#10;AAD//wAA//8AAP//AAD//wAA8fEAAFVVAAAAAAAAAAAAAAAAAAAAAAAAAAAAAAAAAAAAAAAAAAAA&#10;AAAAAAAAAAAAAAAAAAAAAAAAAAAAAAAAAAAAAAAAAAAAAAAAAAAAAAAAAAAAAAAAAAAAAAAAAAAA&#10;AAANAAANrAAArBoAABoAAAAAAAAAAAAAAAAAAAAAAAAAAAAAAAAAAAAAAAAAAA0AAA2PAACPDQ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kAAPn/AAD//wAA//8AAP//AAD//wAA//8AAP//&#10;AAD//wAA//8AAP//AAD//wAA//wAAPwxAAAxAg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ISAACiogAA//8AAP//AAD//wAA//8AAJ6eAAAC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3AADx8QAA//8AAPHxAABiYgAADQ0AABoaAADJyQAAGhoAAGJiAADk5AAANzcAAAAA&#10;AAAAAAAAAAAAAAAAAAAAAAAAAAAAAAAAAAAAAAAAAAAAAAAAAAAAAAAAAAAAAAAAAAAAAAAAAAAA&#10;AAAAAAAAAAAAAAAAAAAAAAAAAAAAAAAAAAAAAAAAAHIAAHI3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iAADi&#10;/wAA//8AAP//AAD//wAA//8AAP//AAD//wAA//8AAP//AAD//wAA//8AAP/iAAD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5OAADn5wAA//8A&#10;AP//AAD//wAA//8AAJSUAAAC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qgAA//8AAOTkAAAqKgAAAAAAAAAAAAAa&#10;GgAAyckAABoaAAAAAAAAVVUAAKqqAAAAAAAAAAAAAAAAAAAAAAAAAAAAAAAAAAAAAAAAAAAAAAAA&#10;AAAAAAAAAAAAAAAAAAAAAAAAAAAAAAAAAAAAAAAAAAAAAAAAAAAAAAAAAAAAAAAAAAAAAAAAAAAN&#10;AAANcQAAcQAAAAAAAAAAAAAAAAAAAAAAAAAAAAAAAAAAAAAAAAAAGgAAGskAAM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uAAAu5gAA5v8AAP//AAD//wAA//8AAP//AAD//wAA//8AAP//AAD/&#10;/wAA//8AAP//AAD/mwAAm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DAAAMPDAAD//wAA//8AAP//AAD//wAAw8MAADA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5OQAAP//AABVVQAAAAAAAAAAAAAAAAAAGhoAAMnJAAAaGgAAAAAAABoaAACsrAAADQ0AAAAAAAAA&#10;AAAAAAAAAAAAAAAAAAAAAAAAAAAAAAAAAAAAAAAAAAAAAAAAAAAAAAAAAAAAAAAAAAAAAAAAAAAA&#10;AAAAAAAAAAAAAAAAAAAAAAAAAAANAAANRwAAR38AAH+cAACcVQAAVVUAAFVVAABVVQAAVVUAAFVV&#10;AABVYgAAYtQAANTkAADkGg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QAABSXAACX/QAA/f8AAP//AAD//wAA&#10;//8AAP//AAD//wAA//8AAP//AAD//wAA//8AAP//AAD/8QAA8R8AA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gAAlJQAAP//AAD//wAA//8AAP//AADn5wAATk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hoAAOTkAADk5AAAGhoAAAAAAAAAAAAAAAAAABoaAADJyQAA&#10;GhoAAAAAAAAaGgAAyckAABoaAAAAAAAAAAAAAAAAAAAAAAAAAAAAAAAAAAAAAAAAAAAAAAAAAAAA&#10;AAAAAAAAAAAAAAAAAAAAAAAAAAAAAAAAAAAAAAAAAAAAAAAAAAAAAAAAAAAADQAADcYAAMb/AAD/&#10;/wAA//8AAP//AAD//wAA//8AAP//AAD//wAA//8AAP//AAD/5AAA5Bo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BG0A&#10;AG3vAADv/wAA//8AAP//AAD//QAA/f8AAP//AAD//wAA//8AAP//AAD//wAA//8AAP//AAD//wAA&#10;/18AA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gAAnp4AAP//AAD/&#10;/wAA//8AAP//AACiogAAEh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NAADGxgAA5OQA&#10;ABoaAAAAAAAAAAAAAAAAAAAaGgAAyckAABoaAAAAAAAAf38AAOTkAAAaGgAAAAAAAAAAAAAAAAAA&#10;AAAAAAAAAAAAAAAAAAAAAAAAAAAAAAAAAAAAAAAAAAAAAAAAAAAAAAAAAAAAAAAAAAAAAAAAAAAA&#10;AAAAAAAAAAAAAAAAAAAAAACqAACq/wAA//8AAP//AAD//wAA//8AAP//AAD//wAA//8AAP//AAD/&#10;/wAA/+Q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AAARNQAANT/AAD//wAA//8AAP//AAD/uAAAuCoAACpfAABf8gAA8v8A&#10;AP//AAD//wAA//8AAP//AAD/8gAA8l8AAF8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SEgAA1dUAAP//AAD//wAA//8AAPT0AAAwM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38AAPHxAAA3NwAAAAAAAAAAAAAAAAAAGhoAANfXAAC3twAA1NQA&#10;AP//AACqqgAAAAAAAAAAAAAAAAAAAAAAAAAAAAAAAAAAAAAAAAAAAAAAAAAAAAAAAAAAAAAAAAAA&#10;AAAAAAAAAAAAAAAAAAAAAAAAAAAAAAAAAAAAAAAAAAAAAAAAAAAAAAAAVQAAVdQAANQaAAAaAAAA&#10;AAAAAAAAAAAAAAAAAAAAAAAAAAAAAAAAAGIAAGLkAADkGg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irwAAr/8AAP//AAD//wAA//8AAP/b&#10;AADbTAAATAEAAAEAAAAAAAAAAB8AAB+bAACb4gAA4vkAAPniAADimwAAmx8AAB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OTgAA5+cAAP//AAD//wAA//8AAJ6eAAAC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NAADGxgAAf38AAAAA&#10;AAAAAAAAAAAAABoaAADk5AAA//8AAP//AADk5AAAGhoAAAAAAAAAAAAAAAAAAAAAAAAAAAAAAAAA&#10;AAAAAAAAAAAAAAAAAAAAAAAAAAAAAAAAAAAAAAAAAAAAAAAAAAAAAAAAAAAAAAAAAAAAAAAAAAAA&#10;AAAAAAAAAAAAABoAABqCAACCDQAADQAAAAAAAAAAAAAAAAAAAAAAAAAAAAAAAAAAAAAaAAAauQAA&#10;uRo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wAAAyFAACF&#10;+AAA+P8AAP//AAD//wAA//MAAPN2AAB2BwAAB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wAADDwwAA//8A&#10;AP//AAD//wAA//8AAJeXAAAC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0AAJycAADGxgAAVVUAAAAAAAAaGgAA5OQAAP//AAC5uQAAKioAAAAA&#10;AAAAAAAAAAAAAAAAAAAAAAAAAAAAAAAAAAAAAAAAAAAAAAAAAAAAAAAAAAAAAAAAAAAAAAAAAAAA&#10;AAAADQAADUcAAEcNAAANAAAAAAAAAAAAAAAAAAAAAAAAAAAAAAAAAAAAAAAAAAAAAAAAAAAAAAAA&#10;AAAAAAAAAAAAAAAAAAAAAAAAAAAAAAAAAAAAAAAAAAAAAAAAAAANAAANRwAARw0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VwAAFzlAADl/wAA//8AAP//AAD//wAA/58AAJ8ZAAA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hIAAKKiAAD//wAA//8AAP//AAD//wAA5+cAAE5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0dAAAA&#10;AAAAAAAAAB0dAAANDQAAAAAAAAAAAAAAAAAAAAAAAAAAAAAAAAAAAAAAAAAAAAAAAAAAAAAAAAAA&#10;AAAAAAAAAAAAAAAAAAAAAAAAAAAAAAAAAAAAAAAAAACcAACcfwAAfwAAAAAAAAAAAAAAAAAAAAAA&#10;AAAAAAAAAAAAAAAAAAAAAAAAAAAAAAAAAAAAAAAAAAAAAAAAAAAAAAAAAAAAAAAAAAAAAAAAAAAA&#10;AAAAAAAAfwAAf38AAH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AAANMYAAMb/AAD//wAA//8AAP//AAD/yAAA&#10;yDYAAD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k4AAOfnAAD//wAA//8AAP//AAD//wAAoqIAABIS&#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hoAALm5AAAaGgAAAAAAAAAAAAAAAAAAAAAAAAAAAAAAAAAAAAAAAA0NAACCggAAGhoAAAAAAAAA&#10;AAAAAAAAAAAAAAAAAAAAAAAAAAAAAAAAAAAAAAAAAAAAAAAAAAAAAAAAAAAAAAAAAAAAAAAAAAAA&#10;GgAAGuQAAORVAABVAAAAAAAAAAAAAAAAAAAAAAAAAAAAAAAAAAAAAAAAAAAAAAAAAAAAAAAAAAAA&#10;AAAAAAAAAAAAAAAAAAAAAAAAAAAAAAAAAAAAfwAAf+Q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YAAAYngAAnv4A&#10;AP7/AAD//wAA//8AAP/nAADnXgAAXgI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MAAAw8MAAP//AAD/&#10;/wAA//8AAP//AADDwwAAMD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5AAAYmIAAAAAAAAAAAAAAAAAAAAAAAAAAAAA&#10;AAAAAAAAAAAaGgAA1NQAAFVVAAAAAAAAAAAAAAAAAAAAAAAAAAAAAAAAAAAAAAAAAAAAAAAAAAAA&#10;AAAAAAAAAAAAAAAAAAAAAAAAAAAAAAAAAAAAAAA3AAA38QAA8YwAAIwNAAANAAAAAAAAAAAAAAAA&#10;AAAAAAAAAAAAAAAAAAAAAAAAAAAAAAAAAAAAAAAAAAAAAAAAAAAAAAAAAAANAAANnAAAnPEAAPE3&#10;AAA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AAAZ0AAB08gAA8v8AAP//AAD//wAA//kAAPmHAACHDQ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CAACUlAAA//8AAP//AAD//wAA//8AAOfnAABOT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5OQA&#10;AP//AAD//wAA//8AAP//AAD//wAA//8AAP//AAD//wAA//8AAP//AACqqgAAAAAAAAAAAAAAAAAA&#10;AAAAAAAAAAAAAAAAAAAAAAAAAAAAAAAAAAAAAAAAAAAAAAAAAAAAAAAAAAAAAAAAAAAAAAAAAAAA&#10;AFUAAFXxAADx8QAA8X8AAH8dAAAdAAAAAAAAAAAAAAAAAAAAAAAAAAAAAAAAAAAAAAAAAAAAAAAA&#10;AAAAACoAACqpAACp8QAA8fEAAPE3AAA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sAAEvaAADa/wAA//8AAP//AAD//wAA/7EAALEk&#10;AAA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CAACengAA//8AAP//AAD//wAA//8AAKKiAAASE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hoAAOTkAAD//wAA//8AAP//AAD//wAA//8AAP//AAD//wAA//8A&#10;AP//AAD//wAAxsYAAA0NAAAAAAAAAAAAAAAAAAAAAAAAAAAAAAAAAAAAAAAAAAAAAAAAAAAAAAAA&#10;AAAAAAAAAAAAAAAAAAAAAAAAAAAAAAAAAAAAAAAAKgAAKtQAANT/AAD//wAA//8AAP/UAADUtwAA&#10;t6oAAKqqAACqqgAAqqoAAKrGAADG4QAA4f8AAP//AAD//wAA/9QAANQqAAA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wAAJ7YAALb/AAD/&#10;/wAA//8AAP//AAD/1gAA1kYAAE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ISAADV1QAA//8A&#10;AP//AAD//wAA9PQAADA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5AAA1NQAAGJi&#10;AABVVQAAVVUAAFVVAABVVQAAVVUAAFVVAACpqQAAf38AAEdHAAANDQAAAAAAAAAAAAAAAAAAAAAA&#10;AAAAAAAAAAAAAAAAAAAAAAAAAAAAAAAAAAAAAAAAAAAAAAAAAAAAAAAAAAAAAAAAAAAAAAAAAAAA&#10;AAAAAAAAYgAAYvEAAPH/AAD//wAA//8AAP//AAD//wAA//8AAP//AAD//wAA//8AAP//AAD/4QAA&#10;4WIAAG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PAAAPjAAAjPsAAPv/AAD//wAA//8AAP/wAADwbwAAbwUAAA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5OAADn5wAA//8AAP//AAD//wAAnp4AAAI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yckAABoaAAAAAAAAAAAAAAAAAAAAAAAAAAAAAAAAAAAAAAAAAAAAAI+P&#10;AAAaGgAAAAAAAAAAAAAAAAAAAAAAAAAAAAAAAAAAAAAAAAAAAAAAAAAAAAAAAAAAAAAAAAAAAAAA&#10;AAAAAAAAAAAAAAAAAAAAAAAAAAAAAAAAAAAAAAAAAAAAAAAAAAAAOAAAOJwAAJzUAADU/wAA//8A&#10;AP//AAD//wAA/9QAANSMAACMKgAAK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IAAAJjAABj6QAA6f8AAP//AAD//wAA//4AAP6YAACYFQAA&#10;F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DAAAMPDAAD//wAA//8AAP//AAD//wAAl5cAAAI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NwAAcn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oAADrMAADM/wAA//8A&#10;AP//AAD//wAA/8IAAMIwAAA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gAAlJQAAP//AAD/&#10;/wAA//8AAP//AADn5wAATk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NAACPjwAADQ0AAAAAAAAAAAAAAAAAAAAAAAAAAAAAAAAAAAAAAAAAAAAAGhoAAKysAAAN&#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AAAHKUAAKX/AAD//wAA//8AAP//AAD/4gAA4lcAAFc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gAAnp4AAP//AAD//wAA//8AAP//AACiogAAEh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19cAADc3AAAAAAAAAAAAAAAAAAAAAAAA&#10;AAAAAAAAAAAAAAAAAAAAAGJiAADk5AAAGh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IAAAIewAAe/UAAPX/AAD//wAA//8AAP/3AAD3gQAAgQoAAA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gYAABqagAA//8AAP//AAD//wAA//8AAPT0AAAwM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hoA&#10;AOTkAAD//wAA4eEAANTUAADU1AAA1NQAANTUAADU1AAA1NQAAPHxAAD//wAAxsYAAA0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FRAABR3gAA3v8AAP//AAD/&#10;/wAA//8AAP+qAACqHwAAH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IAAJGRAAD9/QAA//8A&#10;AP//AAD//wAA//8AAJ6eAAAC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5AAA//8AAP//AAD//wAA//8AAP//AAD//wAA//8A&#10;AP//AAD//wAA8fEAAFV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wAACy9AAC9/wAA//8AAP//AAD//wAA/9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IAAJ6eAAD//wAA//8AAP//AAD//wAA/f0AAJCQAAAC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5OQAAPHx&#10;AAC3twAAqqoAAKqqAACqqgAAqqoAAKqqAACqqgAAcXEAAB0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gAAEpMAAJP8AAD8/wAA//8AAP//AAD/7AAA7GgAAGgD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IAAJ6eAAD//wAA//8AAP//AAD//wAAaWkAABc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hoAANfXAAA3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EagAAau0AAO3/AAD//wAA//8A&#10;AP/8AAD8kgAAkhIAAB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IAAJ6eAAD/&#10;/wAA//8AAP//AACengAAAg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NAAA6OgAADQ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A&#10;AABA0QAA0f8AAP//AAD//wAA//8AAP+7AAC7KwAAK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YGAAAamoAAP//AAD//wAA//8AAP//AACengAAAg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CP&#10;jwAAAAAAAAAAAAAAAAAAAAAAAAAAAAAAAAAAAAAAAAAAAAAAAAAAAAAAAAAAAAAAAAAAAAAAAAAA&#10;AAAAAAAAAAAaAAAauQAAuRo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AAACCrAACr/wAA//8AAP//AAD//wAA/94AAN5QAABQAQ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CAACRkQAA/f0AAP//AAD//wAA//8AAP//AACengAA&#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5OQAAGJiAAAAAAAAAAAAAAAAAAAAAAAAAAAAAAAAAAAA&#10;AAAAAAAAAAAAAAAAAAAAAAAAAAAAAAAAAAAAAAAAAAAAGgAAGuQAAOR/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wAAC4IAAIL3AAD3/wAA//8AAP//AAD/&#10;9AAA9HoAAHoIAAA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CAACengAA//8A&#10;AP//AAD//wAA//8AAP39AACQkAAAAg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KgAAxsYAAP//AAD//wAA//8AAP//AAD//wAA//8AAP//AAD//wAA//8AAP//AAD//wAA&#10;f38AAAAAAAAAAAAAAAAAAAAAAAAAAAAAAAAAAAAAAAAAAAAAAAAAAAAAAAAAAAAAAAAAAAAAAAAA&#10;ABoAABrkAADk/wAA/5wAAJwN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WAAA&#10;WOMAAOP/AAD//wAA//8AAP//AAD/owAAoxsAAB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BgAAGpqAAD//wAA//8AAP//AAD//wAA//8AAGlpAAAX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DQAAxsYAAP//AAD//wAA//8AAP//AAD//wAA//8A&#10;AP//AAD//wAA//8AAP//AAD//wAA//8AAP//AADU1AAAVVUAAAAAAAAAAAAAAAAAAAAAAAAAAAAA&#10;AAAAAAAAAAAAAAAAAAAAAAAAAAAAAAAAAAAaAAAa5AAA5NQAANSqAACq1AAA1MYAAMY4AAA4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xAAAxwwAAw/8AAP//AAD//wAA//8AAP/LAADLOQAAO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gAAkZEAAP39AAD//wAA//8AAP//AAD//wAAnp4AAAI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hoAAOTk&#10;AACpqQAAVVUAAFVVAABVVQAAVVUAAFVVAABVVQAAVVUAAFVVAABiYgAA5OQAAGJiAABVVQAAVVUA&#10;AEdHAAANDQAAAAAAAAAAAAAAAAAAAAAAAAAAAAAAAAAAAAAAAAAAAAAAAAAAAAAAAAAAGgAAGtcA&#10;ANc3AAA3AAAAAAAAAAAdAAAdnAAAnNQAANScAACcHQAAH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UAABWaAACa/gAA/v8AAP//AAD//wAA/+gA&#10;AOhhAABhAg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gAAnp4AAP//AAD/&#10;/wAA//8AAP//AAD9/QAAkJAAAAI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NAACsrAAAGhoAAAAAAAAAAAAAAAAAAAAAAAAAAAAAAAAAAAAA&#10;AAAAAAAAGhoAAMnJAAAaGgAAAAAAAAAAAAAAAAAAAAAAAAAAAAAAAAAAAAAAAAAAAAAAAAAAAAAA&#10;AAAAAAAAAAAAAAAAAAAAAAAAAA0AAA06AAA6DQAADQAAAAAAAAAAAAAAAAAAAAAAAAAAVQAAVdQA&#10;ANTUAADUVQAAVQ0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QAABXEAAHHw&#10;AADw/wAA//8AAP//AAD/+gAA+osAAIsOAAAO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MAAA9PQAAP//AAD//wAA//8AAP//AABpaQAAFx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VUAAHJyAAAA&#10;AAAAAAAAAAAAAAAAAAAAAAAAAAAAAAAAAAAAAAAAABoaAADJyQAAGhoAAAAAAAAAAAAAAAAAAAAA&#10;AAAAAAAAAAAAAAAAAAAAAAAAAAAAAAAAAAAAAAAAAAAAAAAAAAAAAAAAAAAAAAAAAAAAAAAAAAAA&#10;AAAAAAAAAAAAAAAAAAAAAAAAAAAAAAAAAAAADQAADX8AAH/xAADxqQAAqTgAAD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wAAR9cAANf/AAD//wAA//8AAP//AAD/tAAAtCYAAC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ISAACiogAA//8AAP//AAD//wAA//8AAJ6eAAAC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dHQAADQ0AAAAAAAAAAAAAAAAAAAAAAAAAAAAAAAAAAAAAAAAA&#10;AAAAAAAAAAAAAAAAAAAAAAAAAAAAAAAAAAAAAAAAAAAAAAAAAAAAAAAAAAAAAAAAAAAAAAAAAAAA&#10;AAAAAAAAAAAAAAAAAAAAAAAAAAAAAAAAAAAAAAAAAAAAAAAAAAAAAAAAAAAAAAAAAAAAAAAAAAAA&#10;AAAAAAAAADgAADjGAADG8QAA8X8AAH8d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kAAAksgAAsv8AAP//AAD//wAA//8AAP/ZAADZ&#10;SQAAS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5OAADn5wAA//8A&#10;AP//AAD//wAA//8AAJSUAAAC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VdQAANT/AAD//wAA/8YAAMYN&#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2JAACJ+gAA&#10;+v8AAP//AAD//wAA//EAAPFzAABzBgAAB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IAAJeXAAD//wAA//8AAP//AAD//wAAw8MAADA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1/AAB/&#10;8QAA8f8AAP//AAD//wAA//8AAP+cAACcDQ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l8AAF/nAADn/wAA//8AAP//AAD//gAA/pwAAJwXAAA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IAAJ6eAAD//wAA//8AAP//AADn5wAATk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QAAHZwAAJz/AAD//wAA//8AAP//AAD/8QAA8X8AAH8N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N8kAAMn/AAD//wAA//8AAP//AAD/xQAAxTMA&#10;AD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DAAAPT0AAD/&#10;/wAA//8AAP//AADU1AAAEh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2PAACPDQAADQAAAAAAAAAAAAAAAAAAAAA4AAA4xgAAxv8AAP//AAD//wAA//8AAP/UAADUVQAA&#10;V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ZAAAZoQAAof8AAP//&#10;AAD//wAA//8AAP/kAADkWgAAWgE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SEgAAoqIAAP//AAD//wAA//8AAP//AACengAAAg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wAA1zcAADcAAAAADQAADWIAAGLhAADh/wAA//8A&#10;AP//AAD//wAA/5wAAJwd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d4AAB48wAA8/8AAP//AAD//wAA//gAAPiEAACEDAAAD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OTgAA5+cAAP//AAD//wAA//8AAP//AACUlAAA&#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GuQAAOT/&#10;AAD/1AAA1P8AAP//AAD//wAA//8AAP/hAADhYgAAYg0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AAAIJsAAJviAADi+QAA&#10;+eIAAOKbAACbHwAAHwAAAAAAAAAAAQAAAU4AAE7cAADc/wAA//8AAP//AAD//wAA/60AAK0h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wAADDwwAA//8A&#10;AP//AAD//wAA//8AAMPDAAAwM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BrkAADk/wAA//8AAP//AAD//wAA/8YAAMY4AAA4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YAAAYPIAAPL/AAD//wAA//8AAP//AAD//wAA//IAAPJgAABgKgAAKrkAALn/AAD//wAA&#10;//8AAP//AAD/0wAA00MAAE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IAAJSUAAD//wAA//8AAP//AAD//wAA5+cAAE5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5P8AAP/xAADx&#10;nAAAnA0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AAAYP8AAP//AAD//wAA//8AAP//AAD//wAA//8A&#10;AP//AAD//wAA//0AAP3/AAD//wAA//8AAP/uAADubAAAbAQAAA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IAAJ6eAAD//wAA//8AAP//AAD//wAAoqIAABIS&#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ioAAIyMAADU1AAA//8AAP//AAD//wAA//8AANTUAACcnAAA&#10;ODgAAAAAAAAAAAAAAAAAAAAAAAAAAAAAAAAAAAAAAAAAAAAAAAAAAAAAAAAAAAAAAAAAAAAAAAAA&#10;AAAAAAAAAAAAGgAAGuQAAOTGAADGDQ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IAAAIPIAAPL/&#10;AAD//wAA//8AAP//AAD//wAA//8AAP//AAD//wAA//8AAP//AAD//wAA//0AAP2VAACVEwAAE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hIAANXVAAD/&#10;/wAA//8AAP//AAD09AAAMD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iYgAA4eEAAP//AAD//wAA//8A&#10;AP//AAD//wAA//8AAP//AAD//wAA//8AAP//AADx8QAAYmIAAAAAAAAAAAAAAAAAAAAAAAAAAAAA&#10;AAAAAAAAAAAAAAAAAAAAAAAAAAAAAAAAAAAAAAAAAAAAABoAABrXAADXNw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JsAAJv/AAD//wAA//8AAP//AAD//wAA//8AAP//AAD//wAA//8AAP//&#10;AAD//wAA/+YAAOYuAAA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k4AAOfnAAD//wAA//8AAP//AACengAAAg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oq&#10;AADU1AAA//8AAP//AAD//wAA4eEAAMbGAACqqgAAqqoAAKqqAACqqgAAt7cAANTUAAD//wAA//8A&#10;AP//AADU1AAAKioAAAAAAAAAAAAAAAAAAAAAAAAAAAAAAAAAAAAAAAAAAAAAAAAAAAAAAAAAAAAA&#10;AAANAAANjwAAjw0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DiAADi/wAA//8AAP//AAD/&#10;/wAA//8AAP//AAD//wAA//8AAP//AAD//wAA//8AAP/iAAD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MAAAw8MAAP//AAD//wAA//8AAP//AACXlwAA&#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3AADx8QAA8fEAAKmpAAAqKgAAAAAAAAAAAAAAAAAAAAAAAAAA&#10;AAAAAAAAAAAAAAAAAAAAAAAAAAAAAB0dAAB/fwAA8fEAAPHxAABVV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QAA+f8AAP//AAD//wAA//8AAP//AAD//wAA//8AAP//AAD//wAA//8AAP//AAD/&#10;+Q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ISAACiogAA//8A&#10;AP//AAD//wAA//8AAOfnAABOT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3AADx8QAAnJwAAA0NAAAA&#10;AAAAAAAAAAAAAAAAAAAAAAAAAAAAAAAAAAAAAAAAAAAAAAAAAAAAAAAAAAAAAAAAAAAAAAAAAA0N&#10;AACMjAAA8fEAADc3AAAAAAAAAAAAAAAAAAAAAAAAAAAAAAAAAAAAAAAAAAAAAAAAAAAAAAAAAAAA&#10;AAAAAAAAAAAAAAAAAAAAAAAAAAAAAAAAAAAAAAAAAAAAAAAAAAAAAAAAAAAAAAAAAAAAAAAAAAAA&#10;AAAqAAAqqQAAqeQ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OIAAOL/AAD//wAA//8AAP//AAD//wAA&#10;//8AAP//AAD//wAA//8AAP//AAD//wAA/+IAAO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5OAADn5wAA//8AAP//AAD//wAA//8AAKKiAAASEgAAAAAAAB0dAABiYgAAenoA&#10;AGJiAAAdH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5AAAf38AAAAAAAAAAAAAAAAAAAAAAAAAAAAAAAAAAAAAAAAAAAAAAAAAAAAAAAAA&#10;AAAAAAAAAAAAAAAAAAAAAAAAAAAAAAAAAAAAAAAAAFVVAADk5AAAGhoAAAAAAAAAAAAAAAAAAAAA&#10;AAAAAAAAAAAAAAAAAAAAAAAAAAAAAAAAAAAAAAAAAAAAAAAAAAAAAAAAAAAAAAAAAAAAAAAAAAAA&#10;AAAAAAAAAAAAAAAAAAAAAAAAAFUAAFXUAADU/wAA//8AAP/kAADkGg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CbAACb/wAA//8AAP//AAD//wAA//8AAP//AAD//wAA//8AAP//AAD//wAA//8AAP+bAAC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DAAAMPDAAD//wAA//8AAP//AAD//wAAw8MAADAw&#10;AAAAAAAABgYAAIWFAAD9/QAA//8AAP//AAD//wAA/f0AAISEAAAGB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fwAAf38AAAAAAAAAAAAAAAAAAAAAAAAAAAAA&#10;AAAAAAAAAAAAAAAAAAAAAAAAAAAAAAAAAAAAAAAAAAAAAAAAAAAAAAAAAAAAAAAAAAAAAAAAAAAA&#10;AAAAf38AAJycAAAAAAAAAAAAAAAAAAAAAAAAAAAAAAAAAAAAAAAAAAAAAAAAAAAAAAAAAAAAAAAA&#10;AAAAAAAAAAAAAAAAAAAAAAAAAAAAAAAAAAAAAAAAAAAdAAAdnAAAnPEAAPH/AAD//wAA//8AAP//&#10;AAD/5AAA5Bo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HwAAH/IAAPL/AAD//wAA//8AAP//AAD//wAA//8A&#10;AP//AAD//wAA//8AAP/xAADxHwAAH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gAAlJQAAP//AAD/&#10;/wAA//8AAP//AADn5wAATk4AAAAAAAAAAAAABgYAAMTEAAD//wAA/v4AAP//AAD//wAA//8AAP7+&#10;AAD//wAAxMQAAAY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DQAAR0cA&#10;AA0NAAAAAAAAAAAAAAAAAAAAAAAAAAAAAAAAAAAAAAAAAAAAAAAAAAAAAAAAAAAAAAAAAAAAAAAA&#10;AAAAAAAAAAAAAAAAAAAAAAAAAAAAAAAAAAAAAA0NAABHRwAADQ0AAAAAAAAAAAAAAAAAAAAAAAAA&#10;AAAAAAAAAAAAAAAAAAAAAAAAAAAAAAAAAAAAAAAAAAAAAAAAAAAAAAAAAAAAAAAAADgAADjGAADG&#10;/wAA//8AAP//AAD//wAA//EAAPFiAABiKAAAKMkAAM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AABg/wAA//8AAP//AAD//wAA//8AAP//AAD//wAA//8AAP//AAD/XwAAX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gAAnp4AAP//AAD//wAA//8AAP//AACiogAAEhIAAAAAAAAAAAAAAAAAAISEAAD/&#10;/wAA//8AAP//AAD//wAA//8AAP//AAD//wAA//8AAP//AACDg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DQAAj48AAA0NAAAAAAAAAAAA&#10;AAAAAAAAAAAAAAAAAAAAAAAAAAAAAAAAAAAAAAAAAAAAAAAAAAAAAAAAAAAAAAAAAAAAAAAAAAAA&#10;AAAAAAAAAAAAAAAAAAAAAAAAAAAAAAAAAAAAAAAAAAAAAAAAAAAAAAAAAAAAAAAAAAAAAAAAAAAA&#10;AAAAAAANAAANfwAAf/EAAPH/AAD//wAA//8AAP//AAD/xgAAxjgAADgAAAAAAAAAABoAABrJAADJ&#10;Gg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V8AAF/yAADy/wAA//8AAP//AAD//wAA//8AAP/y&#10;AADyXwAAXwE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SEgAA1dUAAP//AAD//wAA//8AAPT0AAAwMAAA&#10;AAAAAAAAAAAAAAAAAAAAAB0dAAD9/QAA/v4AAP//AAD//wAA//8AAP//AAD//wAA//8AAP//AAD+&#10;/gAA/f0AAB0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hoAAOTkAABVVQAAAAAAAAAAAAAAAAAAAAAAAAAAAAAAAAAAAAAAAAAAAAAAAAAAAAAA&#10;AAAAAAAAAAAAAAAAAAAAAAAAAAAAAAAAAAAAAAAAAAAAAAAAAAAAAAAAAAAAAAAAAAAAAAAAAAAA&#10;AAAAAAAAAAAAAAAAAAAAAAAAAAAAACoAACqpAACp/wAA//8AAP//AAD//wAA//EAAPGcAACcDQAA&#10;DQAAAAAAAAAAAAAAAAAAAAAaAAAayQAAyRo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wAAQ/8AAP//AAD//gAA/uIAAOKbAACbHw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OTgAA5+cA&#10;AP//AAD//wAA//8AAJ6eAAACAgAAAAAAAAAAAAAAAAAAAAAAAAAAAABiYgAA//8AAP//AAD//wAA&#10;//8AAP//AAD//wAA//8AAP//AAD//wAA//8AAP//AABiY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5AAA8fEAAGJiAAAAAAAAAAAAAAAA&#10;AAAAAAAAAAAAAAAAAAAAAAAAAAAAAAAAAAAAAAAAAAAAAAAAAAAAAAAAAAAAAAAAAAAAAAAAAAAA&#10;AAAAAAAAAAAAAAAAAAAAAAAAAAAAAAAAAAAAAAAAAAAAAAAAAAAAYgAAYuEAAOH/AAD//wAA//8A&#10;AP//AAD/1AAA1FUAAFUAAAAAAAAAAAAAAAAAAAAAAAAAAAAAAAAAAAAAGgAAGskAAM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oAAFr/AAD//wAA/7IAAL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wAADDwwAA//8AAP//AAD//wAA//8AAJeXAAACAgAAAAAAAAAAAAAAAAAAAAAA&#10;AAAAAAAAAAAAenoAAP//AAD//wAA//8AAP//AAD//wAA//8AAP//AAD//wAA//8AAP//AAD//wAA&#10;eX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5OQAANTUAADU1AAA1NQAAFVVAAAAAAAAAAAAAAAAAAAAAAAAAAAAAAAAAAAAAAAAAAAAAAAA&#10;AAAAAAAAAAAAAAAAAAAAAAAAAAAAAAAAAAAAAAAAAAAAAAAAAAAAAAAAAAAAAAAAAAAAAAAAAAAN&#10;AAANfwAAf/EAAPH/AAD//wAA//8AAP+pAACpKgAAKgAAAAAAAAAAAAAAAAAAAAAAAAAAAAAAAAAA&#10;AAAAAAAAAAAAABoAABrJAADJGg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KAACK/wAA&#10;//8AAP+CAAC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IAAJSUAAD//wAA//8AAP//AAD//wAA5+cAAE5O&#10;AAAAAAAAAAAAAAAAAAAAAAAAAAAAAAAAAAAAAAAAAAAAAGJiAAD//wAA//8AAP//AAD//wAA//8A&#10;AP//AAD//wAA//8AAP//AAD//wAA//8AAGJ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hoAANfXAAA3NwAAAAAAACoqAACpqQAA8fEAAH9/AAAN&#10;DQAAAAAAAAAAAAAAAAAAAAAAAAAAAAAAAAAAAAAAAAAAAAAAAAAAAAAAAAAAAAAAAAAAAAAAAAAA&#10;AAAAAAAAAAAAAAAAAAAAAAAAAAAAAAAAAAAAAAAAAAANAAANYgAAYuEAAOHUAADUKgAAKgAAAAAA&#10;AAAAAAAAAAAAAAAAAAAAAAAAAAAAAAAAAAAAAAAAAAAAAAAaAAAayQAAyRo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wAAu/8AAP//AAD/UQAAU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IAAJ6eAAD/&#10;/wAA//8AAP//AAD//wAAoqIAABISAAAAAAAAAAAAAAAAAAAAAAAAAAAAAAAAAAAAAAAAAAAAAAAA&#10;AAAdHQAA/f0AAP7+AAD//wAA//8AAP//AAD//wAA//8AAP//AAD//wAA/v4AAP39AAAdH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NAACPjwAA&#10;DQ0AAAAAAAAAAAAAAAAAABoaAADk5AAA//8AAKmpAAAqKgAAAAAAAAAAAAAAAAAAAAAAAAAAAAAA&#10;AAAAAAAAAAAAAAAAAAAAAAAAAAAAAAAAAAAAAAAAAAAAAAAAAAAAAAAAAAAAAAAAAAAAAAAAAAAA&#10;AAAAAAAAAAAAAAAAOAAAONQAANTUAADUVQAAVQAAAAAAAAAAAAAAAAAAAAAAAAAAAAAAAAAAAAAA&#10;AAAAGgAAGskAAM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esAAOv/AAD//wAA/yEA&#10;AC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YGAAAamoAAP//AAD//wAA//8AAP//AAD09AAAMDAAAAAAAAAAAAAAAAAAAAAAAAAA&#10;AAAAAAAAAAAAAAAAAAAAAAAAAAAAAAAAAAAAAAAAAISEAAD//wAA//8AAP//AAD//wAA//8AAP//&#10;AAD//wAA//8AAP//AACDg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yckAABoaAABVVQAA&#10;1NQAANTUAABVVQAAAAAAAAAAAAAAAAAAAAAAAAAAAAAAAAAAAAAAAAAAAAAAAAAAAAAAAAAAAAAA&#10;AAAAAAAAAAAAAAAAAAAAAAAAAAAAAAAAAAAAAAAAAAAAAAAAAAAAAAAAAAAAKgAAKqkAAKnxAADx&#10;fwAAfw0AAA0AAAAAAAAAAAAAAAAAAAAAAAAAABoAABrJAADJGg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wAABz/AAD//wAA//AAAPA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CAACRkQAA/f0AAP//AAD//wAA//8AAP//AACengAA&#10;AgIAAAAAAAAAAAAAAAAAAAAAAAAAAAAAAAAAAAAAAAAAAAAAAAAAAAAAAAAAAAAAAAAAAAAAAAAG&#10;BgAAxMQAAP//AAD+/gAA//8AAP//AAD//wAA/v4AAP//AADDwwAABQ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hoAAMnJAAAaGgAAAAAAAAAAAAAdHQAAnJwAAPHxAAB/fwAADQ0AAAAAAAAAAAAA&#10;AAAAAAAAAAAAAAAAAAAAAAAAAAAAAAAAAAAAAAAAAAAAAAAAAAAAAAAAAAAAAAAAAAAAAAAAAAAA&#10;AAAAAAAAAAAAAAAAAAAAAAAAAAAADQAADX8AAH/kAADknAAAnB0AAB0AAAAAAAAAAAAAAAAaAAAa&#10;yQAAyRo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MAABM/wAA//8AAP/AAA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CAACengAA//8A&#10;AP//AAD//wAA//8AAP39AACQkAAAAgIAAAAAAAAAAAAAAAAAAAAAAAAAAAAAAAAAAAAAAAAAAAAA&#10;AAAAAAAAAAAAAAAAAAAAAAAAAAAAAAAAAAAAAAYGAACEhAAA/f0AAP//AAD//wAA//8AAP39AACD&#10;gwAABg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QAAff8AAP//AAD/jwAAj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wAAD09AAA//8AAP//AAD//wAA//8AAGlpAAAXFwAAAAAAAAAAAAAAAAAAAAAA&#10;AAAAAAAAAAAAAAAAAAAAAAAAAAAAAAAAAAAAAAAAAAAAAAAAAAAAAAAAAAAAAAAAAAAAAAAAAAAA&#10;AAAAAB0dAABiYgAAeXkAAGJiAAAdH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AAAAAAAAAAAAAAAAAAAAAAAAAAAAAAAAAAAAAAAAAAAAAAAAAAAAAAAAAAAAAAAAAAA&#10;AAAAAAAAAAAAAAAAAAAAAAAAAAAAAAAAAAAAAAAAKgAAAMYAAAD/AAAA/wAAAPEAAACpAAAAK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0AAK3/AAD//wAA/18AA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hIAAKKiAAD//wAA//8AAP//AAD//wAAnp4AAAI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AAAAAAAAAAAAAAAAAAAAAAAAAAAAAAAAAA&#10;AAAAAAAAAAAAAAAAAAAAAAAAAAAAAAAAAAAAAAAAAAAAAAAAAAAAAAAAAAAAAAAAAAAAfwAAAP8A&#10;AAD/AAAA/wAAAP8AAAD/AAAA/wAAAPEAAAB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eAADe/wAA&#10;//8AAP8uAAA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Tk4AAOfnAAD/&#10;/wAA//8AAP//AAD//wAAlJQAAAI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AAAAAAAAAAAAAAAAAAAAAAAAAAAAAAAAAAAAAAAAAAAAAAAAAAAAAAAAAAAAAAAAAAAAAAAAAAAA&#10;AAAAAAAAAAAAAAAAAAAANwAAAPEAAACMAAAADQAAAAAAAAANAAAAjAAAAP8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yQAARUUAAKmpAAD//wAA//8AAP//AAD//wAA//8AANTUAABV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P8AAABV&#10;AAAAAAAAAAAAAAAAAAAAAAAAAAAAAAAAAAAAAAAAAKoAAAD/AAAAfwAAAAAAAAAAAAAAAAAAAAAA&#10;AAB/AAAA/wAAAKo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Q/wAA//8AAP/5AAD5BQAAB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gAAl5cAAP//AAD//wAA//8AAP//AADDwwAAMD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AAAAAAAAAAAAAAAAAAAAAAAAAAAAAAAAAAAAAAAAAAA&#10;AAAAAAAAAAAAAAAAAAAAAAAAAAAAAAAAAAAAAAAAAAAAAAAAAAAAAJwAAABVAAAAAAAAAAAAAAAA&#10;AAAAAAAAAAAAAABVAAAA/wAAAP8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yckAABoaAAAAAAAAAAAAAA0NAAB/fwAA8fEAAP//AAD//wAA//8AAP//AADx8QAAf38AAA0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VQAAAAAAAAAAAAAAAAAAAAAAAAAAAAAAAAAAADcAAADx&#10;AAAA8QAAADcAAAAAAAAAAAAAAAAAAAAAAAAANwAAAPEAAADkAAAAGg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PwAAP/8AAP//AAD/zQAAz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gAAnp4AAP//AAD//wAA//8AAOfnAABOT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AAAAAAAAAA&#10;AAAAAAAAAAAAAAAAAAAAAAAAAAAAAAAAAAAAAAAAAAAAAAAAAAAAAAAAAAAAAAAAAAAAAAAAAAAA&#10;AAAAAA0AAACCAAAAAAAAAAAAAAAAAAAAAAAAAAAAAAAAAAAADQAAAMYAAAD/AAAAq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hoAAOTkAABiYgAAODgAAMbGAAD//wAA//8AAP//AAD//wAA&#10;//8AAKmpAAA4O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FUAAAAAAAAA&#10;AAAAAAAAAAAAAAAAAAAAAAAAAAB/AAAA/wAAAOQAAAAaAAAAAAAAAAAAAAAAAAAAAAAAABoAAADk&#10;AAAA/wAAAFU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8AAG//AAD//wAA/50AAJ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gYAABqagAA//8A&#10;AP//AAD//wAA//8AANTUAAASE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AAAAAAAAAAAAAAAAAAAAAAAAAAAAAAAAAAAAAAAAAAAAAAAAAAAA&#10;AAAAAAAAAAAAAAAAAAAAAAAAAAAAAAAAAAAAAAAAAAAAAAAAAAAAAAAAAAAAAAAAAAAAAAAAAAAA&#10;AAAAAAAAAACqAAAA/w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5AAA//8A&#10;AP//AAD//wAA//8AAP//AADh4QAAYmIAAA0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P8AAABVAAAAAAAAAAAAAAAAAAAAAAAAAAAAAAAAAAAAqgAAAP8AAADkAAAA&#10;GgAAAAAAAAAAAAAAAAAAAAAAAAANAAAAxgAAAP8AAAB/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gAACg/wAA//8AAP9sAABs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IAAJGRAAD9/QAA//8AAP//AAD//wAA//8AAJ6eAAAC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AAAAAAAAAAAAAAAAAAA&#10;AAAAAAAAAAAAAAAAAAAAAAAAAAAAAAAAAAAAAAAAAAAAAAAAAAAAAAAAAAAAAAAAAAAAAAAAAAAA&#10;AAAAAAAAAAAAAAAAAAAAAAAAAAAAAAAAAAAAAAANAAAAxgAAAP8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5OQAAP//AAD//wAA8fEAAJycAAAdH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AAAAVQAAAAAAAAAAAAAAAAAA&#10;AAAAAAAAAAAADQAAAMYAAAD/AAAAxgAAAA0AAAAAAAAAAAAAAAAAAAAAAAAADQAAAMYAAAD/AAAA&#10;qg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AAA0P8AAP//AAD/PAAAP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IAAJ6eAAD//wAA//8AAP//AAD//wAA/f0AAJCQ&#10;AAAC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AAAAAAAAAAAAAAAAAAAAAAAAAAAAAAAAAAAAAAAAAAAAAAAAAAAAAAAAAAAAAA&#10;AAAAAAAAAAAAAAAAAAAAAAAAAAAAAAAAAAAAAAAAAAAAAAAAAAAAAAAAAAAAAAAAAAAAAAAAGgAA&#10;AOQAAADG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hoAAOTkAAD//wAAjIwAAA0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wAAAFUAAAAAAAAAAAAAAAAAAAAAAAAAAAAAAA0AAADGAAAA/wAAAMYAAAANAAAAAAAA&#10;AAAAAAAAAAAAAAAAAA0AAADGAAAA/wAAAKoAAAAAAAAAAAAAAAAAAAAAAAAAAAAAAAAAAAD/AAAA&#10;/wAAAP8AAAD/AAAA/wAAAP8AAAD/AAAA/wAAAP8AAAD/AAAA/w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BwAAB/sAAPv/AAD//wAA/w0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DAAAPT0AAD/&#10;/wAA//8AAP//AAD//wAAaWkAABc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D/AAAA/wAAAP8AAAD/&#10;AAAA/wAAAP8AAAD/AAAA/wAAAP8AAAAAAAAAAAAAAAAAAAAAAAAAAAAAAAAAAAAAAAAAAAAAAAAA&#10;AAAAAAAAAAAAAAAAAAAAAAAAAAAAAFUAAADx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5AAAVV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P8AAABVAAAAAAAAAAAAAAAAAAAAAAAAAAAA&#10;AAANAAAAxgAAAP8AAADGAAAADQAAAAAAAAAAAAAAAAAAAAAAAAANAAAAxgAAAP8AAACqAAAAAAAA&#10;AAAAAAAAAAAAAAAAAAAAAAAAAAAA/wAAAP8AAAD/AAAA/wAAAP8AAAD/AAAA/wAAAP8AAAD/AAAA&#10;/wAAAP8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DEAADH/AAD//wAA&#10;/9sAAN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SEgAAoqIAAP//AAD//wAA//8AAP//AACengAAAg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wAAAP8AAAD/AAAA/wAAAP8AAAD/AAAAAAAAAAAAAAAA&#10;AAAAAAAAAAAAAAAAAAAAAAAAAAAAAAAAAAAAAAAAAAAAAAAAAAAAAAAAABoAAADk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yck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VQAAAAAAAAAAAAAAAAAAAAAAAAAAAAAADQAAAMYAAAD/AAAAxgAAAA0AAAAAAAAAAAAAAAAA&#10;AAAAAAAADQAAAMYAAAD/AAAAqgAAAAAAAAAAAAAAAAAAAAAAAAAAAAAAAAAAAP8AAAD/AAAA/wAA&#10;AP8AAAD/AAAA/w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BiAABi/wAA//8AAP+q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OTgAA5+cAAP//AAD//wAA//8AAP//AACUlAAA&#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AAAAAAAAAAAAAAAAAAAAAAAAAAAAAAAAAAAAAA&#10;AAAAAAAAAAAAAAAAAAAAAAAAAAAAAAAAAAAAAAAAAAAAAAAAAAAAAAAAAAAAAAAAAAAAAAAAAAAA&#10;AAAAAAAAAAAAAAB/AAAAq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NAABHRwAADQ0AAAAAAAAAAAAA&#10;AAAAAAAAAAAAAAAAAAAAAAAAAAAAAAAAAAAAAAAAAAAAAAAAAAAAAAAAAAAAAAAAAAAAAAAAAAAA&#10;AAAAAAAAAAAAAAAAAAAADQ0AAEdHAAAN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FUAAAAAAAAAAAAAAAAAAAAAAAAAAAAAAAAAAACq&#10;AAAA/wAAAMYAAAANAAAAAAAAAAAAAAAAAAAAAAAAABoAAADkAAAA/wAAAH8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kgAAkv8AAP//AAD/egAAe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CAACXlwAA//8A&#10;AP//AAD//wAA//8AAMPDAAAwM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AAAA&#10;AAAAAAAAAAAAAAAAAAAAAAAAAAAAAAAAAAAAAAAAAAAAAAAAAAAAAAAAAAAAAAAAAAAAAAAAAAAA&#10;AAAAAAAAAAAAAAAAAAAAAAAAAAAAAAAAAAAAAAAAAABVAAAAuQ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JwAAH9/AAAAAAAAAAAAAAAAAAAAAAAAAAAAAAAAAAAAAAAAAAAAAAAAAAAAAAAA&#10;AAAAAAAAAAAAAAAAAAAAAAAAAAAAAAAAAAAAAAAAAAAAAAAAAAAAAH9/AAB/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P8AAABVAAAA&#10;AAAAAAAAAAAAAAAAAAAAAAAAAAAAAAAAfwAAAP8AAADkAAAAGgAAAAAAAAAAAAAAAAAAAAAAAAAa&#10;AAAA5AAAAP8AAABV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MIAAML/AAD//wAA/0kAAE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CAACengAA//8AAP//AAD//wAA5+cAAE5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AAAAAAAAAAAAAAAAAAAAAAAAAAAAAAAAAAAAAAAAAAAAAAA&#10;AAAAAAAAAAAAAAAAAAAAAAAAAAAAAAAAAAAAAAAAAAAAAAAAAAAAAAAAAAAAAAAAAAAAAAA3AAAA&#10;uQ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5AAAVVUAAAAAAAAAAAAAAAAA&#10;AAAAAAAAAAAAAAAAAAAAAAAAAAAAAAAAAAAAAAAAAAAAAAAAAAAAAAAAAAAAAAAAAAAAAAAAAAAA&#10;AAAAAH9/AADk5AAAGh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VQAAAAAAAAAAAAAAAAAAAAAAAAAAAAAAAAAAADcAAADxAAAA&#10;8QAAADcAAAAAAAAAAAAAAAAAAAAAAAAANwAAAPEAAADkAAAAGg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IAAALyAADy/wAA//8AAP8ZAAA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wAAD09AAA//8AAP//AAD//wAA1NQAABIS&#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AAAAAAAAAAAAAA&#10;AAAAAAAAAAAAAAAAAAAAAAAAAAAAAAAAAAAAAAAAAAAAAAAAAAAAAAAAAAAAAAAAAAAAAAAAAAAA&#10;AAAAAAAAAAAAAAAAAAAAAAA3AAAAxg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zcAAPHxAACMjAAADQ0AAAAAAAAAAAAAAAAAAAAAAAAAAAAAAAAAAAAAAAAAAAAAAAAA&#10;AAAAAAAAAAAAAAAAAAAAAAAAAAAADQ0AAJycAADx8QAANz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FUAAAAAAAAAAAAA&#10;AAAAAAAAAAAAAAAAAAAAAAAAAAAAqgAAAP8AAAB/AAAAAAAAAAAAAAAAAAAAAAAAAH8AAAD/AAAA&#10;qg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jAAAj&#10;/wAA//8AAP/oAADo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hIAAKKiAAD/&#10;/wAA//8AAP//AAD//wAAnp4AAAI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AAAAAAAAAAAAAAAAAAAAAAAAAAAAAAAAAAAAAAAAAAAAAAAAAAAAAAAA&#10;AAAAAAAAAAAAAAAAAAAAAAAAAAAAAAAAAAAAAAAAAAAAAAAAAAA3AAAAxgAAABoAAAAAAAAAAAAA&#10;AAAAAAAAAAAAAAAAAAAAAAA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VQAA8fEAAPHxAAB/fwAAHR0AAAAA&#10;AAAAAAAAAAAAAAAAAAAAAAAAAAAAAAAAAAAAAAAAAAAAAAAAAAAdHQAAf38AAPHxAADx8QAANz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8AAABVAAAAAAAAAAAAAAAAAAAAAAAAAAAAAAAAAAAAAAAAADcAAADxAAAAxgAA&#10;AA0AAAAAAAAAAAAAAA0AAADGAAAA5AAAABo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VAAAVP8AAP//AAD/uAAAu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k4AAOfnAAD//wAA//8AAP//AAD//wAAlJQAAAI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AAAAAAAAAAAAAAAAAAAAAAA&#10;AAAAAAAAAAAAAAAAAAAAAAAAAAAAAAAAAAAAAAAAAAAAAAAAAAAAAAAAAAAAAAAAAAAAAAAAAAAA&#10;AAA3AAAAxgAAABoAAAAAAAAAAAAAAAAAAAAAAAAAAAAAAA0AAACc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oqAADU1AAA//8AAP//AAD//wAA1NQAALe3AACqqgAAqqoAAKqqAACqqgAAxsYAAOHh&#10;AAD//wAA//8AAP//AADU1AAAKi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EAAAD/AAAAnAAAAA0AAAAAAAAAAAAAAAAA&#10;AAAAAAAAAAAAAAAAAAAAAAAAVQAAAP8AAACMAAAADQAAAA0AAADGAAAA8QAAADc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IQAAIT/AAD//wAA&#10;/4cAAI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MAAAw8MAAP//AAD//wAA//8AAP//AADDwwAA&#10;MD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AAAAAAAAAAAAAAAAAAAAAAAAAAAAAAAAAAAAAAAAAAAAAAAAAAAAAAAAAAAAAAAAAA&#10;AAAAAAAAAAAAAAAAAAAAAAAAAAAAAAA3AAAA8QAAAP8AAAD/AAAA/wAAAP8AAAD/AAAA/wAAAP8A&#10;AAD/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JiAADx8QAA//8AAP//AAD/&#10;/wAA//8AAP//AAD//wAA//8AAP//AAD//wAA//8AAOHhAABiY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AA/wAAAP8AAAD/&#10;AAAA/wAAAP8AAAD/AAAAxgAAAAAAAAAAAAAAAAAAAAAAAAAAAAAAAAAAAAAAAAA3AAAA1AAAAP8A&#10;AAD/AAAAqQAAACo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C1AAC1/wAA//8AAP9XAAB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CAACUlAAA//8A&#10;AP//AAD//wAA//8AAOfnAABOT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AAAAAAAAAAAAAAAAAAAAAAAAAAAAAAAA&#10;AAAAAAAAAAAAAAAAAAAAAAAAAAAAAAAAAAAAAAAAAAAAAAAAAAAAAAAAAABHAAAA8QAAAP8AAAD/&#10;AAAA/wAAAP8AAAD/AAAA/wAAAP8AAAD/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g4AACcnAAA1NQAAP//AAD//wAA//8AAP//AADU1AAAjIwAACo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5QAA5f8AAP//AAD/JgAAJ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CAACengAA//8AAP//AAD//wAA//8AAKKiAAASE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FgAAFv8AAP//AAD/9AAA9AI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ISAADV1QAA//8AAP//AAD//wAA9PQAADA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EYAAEb/AAD//wAA/8UAAM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5OAADn&#10;5wAA//8AAP//AAD//wAAnp4AAAI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B3AAB3&#10;/wAA//8AAP+VAAC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DAAAMPDAAD//wAA//8AAP//AAD//wAAl5cAAAI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pwAAp/8AAP//AAD/ZAAAZ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SEgAAoqIAAP//AAD//wAA//8AAP//AADn5wAA&#10;Tk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NgAANj/AAD//wAA&#10;/zQAAD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OTgAA5+cA&#10;AP//AAD//wAA//8AAP//AACiogAAEh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sAAAv+AAD+/wAA//wAAPwIAAA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wAADDwwAA//8AAP//AAD//wAA//8AAMPDAAAwM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5AAA5/wAA//8AAP/TAAD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IAAJSUAAD//wAA//8AAP//AAD//wAA5+cAAE5O&#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QAAaf8AAP//AAD/ogAAo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IAAJ6eAAD/&#10;/wAA//8AAP//AAD//wAAoqIAABIS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JoAAJr/AAD//wAA/3IAAH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YGAAAamoAAP//AAD//wAA//8AAP//AAD09AAAMD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DKAADK&#10;/wAA//8AAP9CAAB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CAACRkQAA/f0AAP//AAD//wAA//8AAP//AACengAA&#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EAAAE9wAA9/8AAP//AAD/EgAAE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CAACengAA//8A&#10;AP//AAD//wAA//8AAP39AACQkAAAAg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KwAAK/8AAP//AAD/4QAA&#10;4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CAACengAA//8AAP//AAD//wAA//8AAGlpAAAX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FwAAFz/AAD//wAA/7AAAL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CAACengAA//8AAP//AAD//wAAnp4AAAI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CMAACM/wAA//8AAP+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BgAAGpqAAD/&#10;/wAA//8AAP//AAD//wAAnp4AAAI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vQAAvf8AAP//AAD/TwAAT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gAAkZEAAP39AAD//wAA//8AAP//AAD//wAAnp4AAAI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QAAAe0AAO3/AAD//wAA/x8AAB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gAAnp4AAP//AAD//wAA//8AAP//AAD9/QAA&#10;kJAAAAI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B4AAB7/AAD/&#10;/wAA/+4AAO4B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MAAA9PQA&#10;AP//AAD//wAA//8AAP//AABpaQAAFx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BOAABO/wAA//8AAP++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ISAACiogAA//8AAP//AAD//wAA//8AAJ6eAAAC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fwAAf/8AAP//AAD/jQAA&#10;j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5OAADn5wAA//8AAP//AAD//wAA//8AAJSU&#10;AAAC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K8AAK//AAD//wAA/10AAF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IAAJeXAAD/&#10;/wAA//8AAP//AAD//wAAw8MAADA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DgAADg/wAA//8AAP8sAAAs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IAAJ6eAAD//wAA//8AAP//AADn5wAATk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R&#10;AAAR/wAA//8AAP/4AAD4BQAAB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YGAAAamoAAP//AAD//wAA//8AAP//AADU1AAA&#10;Eh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QQAAQf8AAP//AAD/ywAAy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CAACRkQAA/f0A&#10;AP//AAD//wAA//8AAP//AACengAAAg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HEAAHH/AAD/&#10;/wAA/5sAAJ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CAACengAA//8AAP//AAD//wAA//8AAP39AACQkAAAAg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CiAACi/wAA//8AAP9qAAB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AwAAD09AAA//8AAP//AAD//wAA//8AAGlp&#10;AAAX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0gAA0v8AAP//AAD/OgAA&#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hIAAKKiAAD/&#10;/wAA//8AAP//AAD//wAAnp4AAAI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CAAACPsAAPv/AAD//gAA/gwAAA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k4AAOfnAAD//wAA//8AAP//AAD//wAAlJQAAAI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DMAADP/AAD//wAA/9kAAN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gAAl5cAAP//AAD//wAA//8AAP//AADDwwAA&#10;MD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Bj&#10;AABj/wAA//8AAP+oAACo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gAAnp4A&#10;AP//AAD//wAA//8AAOfnAABOT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lAAAlP8AAP//AAD/eAAAe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MAAA9PQAAP//AAD//wAA//8AANTUAAASE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MQAAMT/AAD/&#10;/wAA/0cAAE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ISAACiogAA//8AAP//AAD//wAA//8AAJ6e&#10;AAAC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IAAALzAADz/wAA//8AAP8XAAA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5OAADn&#10;5wAA//8AAP//AAD//wAA//8AAJSUAAAC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lAAAl/wAA//8AAP/mAAD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DAAAMPDAAD//wAA//8AAP//AAD//wAAw8MAADA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VgAAVv8AAP//AAD/tgAAt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gAAlJQAAP//AAD//wAA//8AAP//AADn5wAA&#10;Tk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IYAAIb/AAD//wAA/4UAAI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gAAnp4A&#10;AP//AAD//wAA//8AAP//AACiogAAEh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C3&#10;AAC3/wAA//8AAP9VAAB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gYAABqagAA//8AAP//AAD//wAA//8AAPT0AAAwM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5wAA5/8AAP//AAD/JAAAJ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IAAJGRAAD9/QAA//8AAP//AAD//wAA//8AAJ6e&#10;AAAC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GAAAGP8AAP//AAD/&#10;8gAA8gI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IAAJ6eAAD/&#10;/wAA//8AAP//AAD//wAA/f0AAJCQAAAC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EgAAEj/AAD//wAA/8MAAM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hIAANXVAAD//wAA//8AAP//AAD//wAAaWkAABc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B5AAB5/wAA//8AAP+TAAC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k4AAOfnAAD//wAA//8AAP//AACengAA&#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qQAAqf8AAP//AAD/YgAAY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MAAAw8MA&#10;AP//AAD//wAA//8AAP//AACXlwAAAg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NoAANr/AAD//wAA/zIAAD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CAACUlAAA//8AAP//AAD//wAA//8AAOfnAABOT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0AAA3+&#10;AAD+/wAA//sAAPsHAAA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CAACengAA//8AAP//AAD//wAA//8AAKKi&#10;AAASE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7AAA7/wAA//8AAP/RAAD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BgAAGpqAAD/&#10;/wAA//8AAP//AAD//wAA9PQAADA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wAAa/8AAP//AAD/&#10;oQAAo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gAAkZEAAP39AAD//wAA//8AAP//AAD//wAAnp4AAAI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JwAAJz/AAD//wAA/3AAAH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gAAnp4AAP//AAD//wAA//8AAP//AAD9/QAA&#10;kJAAAAI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DMAADM/wAA//8AAP9AAAB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gAAnp4A&#10;AP//AAD//wAA//8AAP//AABpaQAAFx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FAAAF+QAA+f8AAP//AAD/EAAAE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gAAnp4AAP//AAD//wAA//8AAJ6eAAAC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LQAALf8AAP//AAD/3wAA3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gYAABqagAA//8AAP//AAD//wAA//8AAJ6e&#10;AAAC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F4AAF7/&#10;AAD//wAA/64AAK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IAAJGRAAD9&#10;/QAA//8AAP//AAD//wAA//8AAJ6eAAAC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COAACO/wAA//8AAP9+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IAAJ6eAAD//wAA//8AAP//AAD//wAA/f0AAJCQAAAC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vwAAv/8AAP//AAD/&#10;TQAAT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DAAAPT0AAD//wAA//8AAP//AAD//wAA&#10;aWkAABc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QAAAe8AAO//AAD//wAA/x0AAB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SEgAAoqIA&#10;AP//AAD//wAA//8AAP//AACengAAAg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CAAACD/AAD//wAA/+wAAOwB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OTgAA5+cAAP//AAD//wAA//8AAP//AACUlAAAAg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BQAABQ/wAA//8AAP+8AAC8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CAACXlwAA//8AAP//AAD//wAA//8AAMPD&#10;AAAwM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gQAAgf8AAP//AAD/iwAAi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CAACe&#10;ngAA//8AAP//AAD//wAA5+cAAE5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LEAALH/&#10;AAD//wAA/1sAAF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BgAAGpqAAD//wAA//8AAP//AAD//wAA1NQAABIS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DiAADi/wAA//8AAP8qAAA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gAAkZEAAP39AAD//wAA//8AAP//AAD//wAA&#10;np4AAAI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TAAAT/wAA//8AAP/3AAD3&#10;BAAAB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gAAnp4A&#10;AP//AAD//wAA//8AAP//AAD9/QAAkJAAAAI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QgAAQv8AAP//AAD/yQ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MAAA9PQAAP//AAD//wAA//8AAP//AABpaQAAFx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HMAAHP/AAD//wAA/5kAAJ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ISAACiogAA//8AAP//AAD//wAA//8AAJ6e&#10;AAAC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CjAACj/wAA//8AAP9oAABo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5OAADn&#10;5wAA//8AAP//AAD//wAA//8AAJSUAAAC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1AAA1P8AAP//AAD/OAAAO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IAAJeXAAD//wAA//8AAP//AAD//wAAw8MAADAwAAAAAAAAAAAAAAAAAAAA&#10;AAAAAAAAAAAAAAAAAAAAAAAAAAAAAAAAAAAAAAAAAAAAAAAAAAAAAAAAAAAAAAAAAAAAHR0AAGJi&#10;AAB6egAAYmIAAB0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CQAACfwAAPz/&#10;AAD//QAA/QoAAA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IAAJ6eAAD//wAA//8AAP//AADn5wAA&#10;Tk4AAAAAAAAAAAAAAAAAAAAAAAAAAAAAAAAAAAAAAAAAAAAAAAAAAAAAAAAAAAAAAAAAAAAAAAAA&#10;AAAAAAAAAAAAAAAGBgAAhYUAAP39AAD//wAA//8AAP//AAD9/QAAhIQAAAY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DUAADX/AAD//wAA/9cAAN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DAA&#10;APT0AAD//wAA//8AAP//AADU1AAAEhIAAAAAAAAAAAAAAAAAAAAAAAAAAAAAAAAAAAAAAAAAAAAA&#10;AAAAAAAAAAAAAAAAAAAAAAAAAAAAAAAAAAAAAAAAAAAGBgAAxMQAAP//AAD+/gAA//8AAP//AAD/&#10;/wAA/v4AAP//AADExAAABg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BlAABl/wAA//8AAP+mAAC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SEgAAoqIAAP//AAD//wAA//8AAP//AACengAAAgIAAAAAAAAAAAAAAAAA&#10;AAAAAAAAAAAAAAAAAAAAAAAAAAAAAAAAAAAAAAAAAAAAAAAAAAAAAAAAAAAAAAAAAAAAAAAAAAAA&#10;hIQAAP//AAD//wAA//8AAP//AAD//wAA//8AAP//AAD//wAA//8AAIO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lgAAlv8AAP//AAD/dgAAd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OTgAA5+cAAP//AAD//wAA//8AAP//&#10;AACUlAAAAgIAAAAAAAAAAAAAAAAAAAAAAAAAAAAAAAAAAAAAAAAAAAAAAAAAAAAAAAAAAAAAAAAA&#10;AAAAAAAAAAAAAAAAAAAAAAAAAAAAHR0AAP39AAD+/gAA//8AAP//AAD//wAA//8AAP//AAD//wAA&#10;//8AAP7+AAD9/QAAHR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MYAAMb/AAD//wAA/0UAAE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wAADD&#10;wwAA//8AAP//AAD//wAA//8AAMPDAAAwMAAAAAAAAAAAAAAAAAAAAAAAAAAAAAAAAAAAAAAAAAAA&#10;AAAAAAAAAAAAAAAAAAAAAAAAAAAAAAAAAAAAAAAAAAAAAAAAAAAAAAAAAAAAAGJiAAD//wAA//8A&#10;AP//AAD//wAA//8AAP//AAD//wAA//8AAP//AAD//wAA//8AAGJ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MA&#10;AAP1AAD1/wAA//8AAP8VAAA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IAAJSUAAD//wAA//8AAP//AAD//wAA5+cAAE5OAAAAAAAAAAAAAAAAAAAA&#10;AAAAAAAAAAAAAAAAAAAAAAAAAAAAAAAAAAAAAAAAAAAAAAAAAAAAAAAAAAAAAAAAAAAAAAAAAAAA&#10;AAAAAAAAAAAAAAAAAAB6egAA//8AAP//AAD//wAA//8AAP//AAD//wAA//8AAP//AAD//wAA//8A&#10;AP//AAB5e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nAAAn/wAA//8AAP/kAAD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IAAJ6eAAD//wAA//8AAP//AAD//wAA&#10;oqIAABISAAAAAAAAAAAAAAAAAAAAAAAAAAAAAAAAAAAAAAAAAAAAAAAAAAAAAAAAAAAAAAAAAAAA&#10;AAAAAAAAAAAAAAAAAAAAAAAAAAAAAAAAAAAAAAAAAAAAAAAAAAAAYmIAAP//AAD//wAA//8AAP//&#10;AAD//wAA//8AAP//AAD//wAA//8AAP//AAD//wAAYm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WAAAWP8AAP//&#10;AAD/tAAAt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YGAAAamoA&#10;AP//AAD//wAA//8AAP//AAD09AAAMDAAAAAAAAAAAAAAAAAAAAAAAAAAAAAAAAAAAAAAAAAAAAAA&#10;AAAAAAAAAAAAAAAAAAAAAAAAAAAAAAAAAAAAAAAAAAAAAAAAAAAAAAAAAAAAAAAAAAAAAAAAAAAA&#10;AAAAAAAAAB0dAAD9/QAA/v4AAP//AAD//wAA//8AAP//AAD//wAA//8AAP//AAD+/gAA/f0AAB0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IgAAIj/AAD//wAA/4MAAI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ICAACRkQAA/f0AAP//AAD//wAA//8AAP//AACengAAAgIAAAAAAAAAAAAAAAAA&#10;AAAAAAAAAAAAAAAAAAAAAAAAAAAAAAAAAAAAAAAAAAAAAAAAAAAAAAAAAAAAAAAAAAAAAAAAAAAA&#10;AAAAAAAAAAAAAAAAAAAAAAAAAAAAAAAAAAAAAAAAAAAAAAAAhIQAAP//AAD//wAA//8AAP//AAD/&#10;/wAA//8AAP//AAD//wAA//8AAIO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qwAAq/8AAP//&#10;AAD/YQAAYQAAAAAAAAAAAAAAAAAAAAAAAAAAAAAAAAAAAAAAAAAAAAAAAAAAAAAAAAAAAAAAAAAA&#10;AAAAAAAAAAAAAAAAAAAAAAAAAAAAAAAAAAAAAAAAAAAAAAAAAAAAAAAAAAAAAAAAAAAAAAAAAAAA&#10;AAAAAAAAAAAAAAAAAAAAAAAAAAAAAAAAAAAAAAAAAAAAAAAAAAAAAAAAAAAAAAAAAAAAAAAAAAAA&#10;AAAAAAAAAAAAAAAAAAACAgAAnp4AAP//AAD//wAA//8AAP//AACiogAAEh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4AAA7/AAD//wAA//oAAPoGAAAG&#10;AAAAAAAAAAAAAAAAAAAAAAAAAAAAAAAAAAAAAAAAAAAAAAAAAAAAAAAAAAAAAAAAAAAAAAAAAAAA&#10;AAAAAAAAAAAAAAAAAAAAAAAAAAAAAAAAAAAAAAAAAAAAAAAAAAAAAAAAAAAAAAAAAAAAAAAAAAAA&#10;AAAAAAAAAAAAAAAAAAAAAAAAAAAAAAAAAAAAAAAAAAAAAAAAAAAAAAAAAAAAAAAAAgIAAJGRAAD9&#10;/QAA//8AAP//AAD//wAA//8AAJ6eAAAC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9AAA9/wAA//8AAP/PAADPAAAAAAAAAAAAAAAAAAAAAAAAAAAAAAAAAAAAAAAAAAAAAAAA&#10;AAAAAAAAAAAAAAAAAAAAAAAAAAAAAAAAAAAAAAAAAAAAAAAAAAAAAAAAAAAAAAAAAAAAAAAAAAAA&#10;AAAAAAAAAAAAAAAAAAAAAAAAAAAAAAAAAAAAAAAAAAAAAAAAAAAAAAAAAAAAAAAAAAAAAAAAAAAA&#10;AAAAAAAAAAAAAAAAAgIAAJ6eAAD//wAA//8AAP//AAD//wAA/f0AAJCQAAAC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bQAAbf8AAP//AAD/nwAAnwAAAAAAAAAAAAAA&#10;AAAAAAAAAAAAAAAAAAAAAAAAAAAAAAAAAAAAAAAAAAAAAAAAAAAAAAAAAAAAAAAAAAAAAAAAAAAA&#10;AAAAAAAAAAAAAAAAAAAAAAAAAAAAAAAAAAAAAAAAAAAAAAAAAAAAAAAAAAAAAAAAAAAAAAAAAAAA&#10;AAAAAAAAAAAAAAAAAAAAAAAAAAAAAAAAAAAAAAAAAAAAAgIAAJ6eAAD//wAA//8AAP//AAD//wAA&#10;aWkAABc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J4A&#10;AJ7/AAD//wAA/24AAG4AAAAAAAAAAAAAAAAAAAAAAAAAAAAAAAAAAAAAAAAAAAAAAAAAAAAAAAAA&#10;AAAAAAAAAAAAAAAAAAAAAAAAAAAAAAAAAAAAHR0AAGJiAAB6egAAYmIAAB0dAAAAAAAAAAAAAAAA&#10;AAAAAAAAAAAAAAAAAAAAAAAAAAAAAAAAAAAAAAAAAAAAAAAAAAAAAAAAAAAAAAAAAAAAAAAAAgIA&#10;AJ6eAAD//wAA//8AAP//AACengAAAg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DOAADO/wAA//8AAP8+AAA+AAAAAAAAAAAAAAAAAAAAAAAA&#10;AAAAAAAAAAAAAAAAAAAAAAAAAAAAAAAAAAAAAAAAAAAAAAAAAAAAAAAAAAAGBgAAhYUAAP39AAD/&#10;/wAA//8AAP//AAD9/QAAhIQAAAYGAAAAAAAAAAAAAAAAAAAAAAAAAAAAAAAAAAAAAAAAAAAAAAAA&#10;AAAAAAAAAAAAAAAAAAAYGAAAamoAAP//AAD//wAA//8AAP//AACengAAAg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GAAAG+gAA+v8AAP//&#10;AAD/DwAADwAAAAAAAAAAAAAAAAAAAAAAAAAAAAAAAAAAAAAAAAAAAAAAAAAAAAAAAAAAAAAAAAAA&#10;AAAAAAAAAAAGBgAAxMQAAP//AAD+/gAA//8AAP//AAD//wAA/v4AAP//AADExAAABgYAAAAAAAAA&#10;AAAAAAAAAAAAAAAAAAAAAAAAAAAAAAAAAAAAAAAAAAICAACRkQAA/f0AAP//AAD//wAA//8AAP//&#10;AACengAAAg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LwAAL/8AAP//AAD/3QAA3QAAAAAAAAAAAAAAAAAAAAAAAAAAAAAAAAAAAAAA&#10;AAAAAAAAAAAAAAAAAAAAAAAAAAAAAAAAAAAAAAAAAAAAhIQAAP//AAD//wAA//8AAP//AAD//wAA&#10;//8AAP//AAD//wAA//8AAIODAAAAAAAAAAAAAAAAAAAAAAAAAAAAAAAAAAAAAAAAAAAAAAICAACe&#10;ngAA//8AAP//AAD//wAA//8AAP39AACQkAAAAg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GAAAGD/AAD//wAA/6wAAKwAAAAA&#10;AAAAAAAAAAAAAAAAAAAAAAAAAAAAAAAAAAAAAAAAAAAAAAAAAAAAAAAAAAAAAAAAAAAAAAAAHR0A&#10;AP39AAD+/gAA//8AAP//AAD//wAA//8AAP//AAD//wAA//8AAP7+AAD9/QAAHR0AAAAAAAAAAAAA&#10;AAAAAAAAAAAAAAAAAAAAADAwAAD09AAA//8AAP//AAD//wAA//8AAGlpAAAX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CQAACQ/wAA//8AAP98AAB8AAAAAAAAAAAAAAAAAAAAAAAAAAAAAAAAAAAAAAAAAAAAAAAA&#10;AAAAAAAAAAAAAAAAAAAAAAAAAAAAAGJiAAD//wAA//8AAP//AAD//wAA//8AAP//AAD//wAA//8A&#10;AP//AAD//wAA//8AAGJiAAAAAAAAAAAAAAAAAAAAAAAAEhIAAKKiAAD//wAA//8AAP//AAD//wAA&#10;np4AAAI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wQAAwf8AAP//AAD/SwAASwAAAAAAAAAAAAAA&#10;AAAAAAAAAAAAAAAAAAAAAAAAAAAAAAAAAAAAAAAAAAAAAAAAAAAAAAAAAAAAAAB6egAA//8AAP//&#10;AAD//wAA//8AAP//AAD//wAA//8AAP//AAD//wAA//8AAP//AAB5eQAAAAAAAAAAAAAAAAAATk4A&#10;AOfnAAD//wAA//8AAP//AAD//wAAlJQAAAI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QAAAfEA&#10;APH/AAD//wAA/xsAABsAAAAAAAAAAAAAAAAAAAAAAAAAAAAAAAAAAAAAAAAAAAAAAAAAAAAAAAAA&#10;AAAAAAAAAAAAAAAAAAAAYmIAAP//AAD//wAA//8AAP//AAD//wAA//8AAP//AAD//wAA//8AAP//&#10;AAD//wAAYmIAAAAAAAACAgAAl5cAAP//AAD//wAA//8AAP//AADDwwAAMD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CIAACL/AAD//wAA/+oAAOoBAAABAAAAAAAAAAAAAAAAAAAAAAAA&#10;AAAAAAAAAAAAAAAAAAAAAAAAAAAAAAAAAAAAAAAAAAAAAAAAAAAAAB0dAAD9/QAA/v4AAP//AAD/&#10;/wAA//8AAP//AAD//wAA//8AAP//AAD+/gAA/f0AAB0dAAACAgAAnp4AAP//AAD//wAA//8AAOfn&#10;AABOT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AAAxgAAAP8AAAD/AAAAxgAAACo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BSAABS/wAA//8AAP+6&#10;AAC6AAAAAAAAAAAAAAAAAAAAAAAAAAAAAAAAAAAAAAAAAAAAAAAAAAAAAAAAAAAAAAAAAAAAAAAA&#10;AAAAAAAAAAAAAAAAhIQAAP//AAD//wAA//8AAP//AAD//wAA//8AAP//AAD//wAA//8AAI+PAABq&#10;agAA//8AAP//AAD//wAA//8AANTUAAASE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AAAAAAAAAAAAAAAAAAAAAAAAAAAAAAAAAAAAAAAAAAAAAAAA&#10;AAAAAAAAAAAAAAAAAAAAAAAAAAAAAAAAAAAAAAAAAAAAAAAAAAAAAAAAAAAAAAAAKgAAAMYAAAD/&#10;AAAA/wAAAMYAAA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8QAAAKoAAAANAAAADQAAAJwAAADxAAAANw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ggAAgv8AAP//AAD/iQAAiQAAAAAAAAAAAAAAAAAAAAAAAAAAAAAAAAAAAAAA&#10;AAAAAAAAAAAAAAAAAAAAAAAAAAAAAAAAAAAAAAAAAAAAAAAAAAYGAADExAAA//8AAP7+AAD//wAA&#10;//8AAP//AAD+/gAA//8AAOXlAAD9/QAA//8AAP//AAD//wAA//8AAJ6eAAAC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AAAAAAAAAAAAAAA&#10;AAAAAAAAAAAAAAAAAAAAAAAAAAAAAAAAAAAAAAAAAAAAAAAAAAAAAAAAAAAAAAAAAAAAAAAAAAAA&#10;AAAAAAAAAAAAAAAAVQAAAPEAAACqAAAADQAAAA0AAACcAAAA8Q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MYAAAANAAAAAAAAAAAAAAANAAAAxgAAAOQ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LMAALP/AAD//wAA/1kAAFkAAAAA&#10;AAAAAAAAAAAAAAAAAAAAAAAAAAAAAAAAAAAAAAAAAAAAAAAAAAAAAAAAAAAAAAAAAAAAAAAAAAAA&#10;AAAAAAAAAAAABgYAAISEAAD9/QAA//8AAP//AAD//wAA/f0AANDQAAD//wAA//8AAP//AAD//wAA&#10;/f0AAJCQAAAC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AAAAAAAAAAAAAAAAAAAAAAAAAAAAAAAAAAAAAAAAAAAAAAAAAAAAAAAAAA&#10;AAAAAAAAAAAAAAAAAAAAAAAAAAAAAAAAAAAAAAAAAAAANwAAAPEAAADGAAAADQAAAAAAAAAAAAAA&#10;DQAAAMY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AAAAAAAAAAAAAAAAAAAAAAAA&#10;AAAAAAAAAAAAAAAAAAAAAAAAAAAAAAAAAAAAAAAAAAAAAAAAAAAAAAAAAAAAAAAAAAAAAAAAAAAA&#10;AKoAAAD/AAAAfwAAAAAAAAAAAAAAAAAAAAAAAAB/AAAA/w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AAAAAAAAAAAAAAAAAAAAAAAAAAAAAAAAAAAAAAAAAAAAAAAAAAAAAAAAAAAAAAAAAAA&#10;AAAAAAAAAAAAAAAAAAAAAAAAAAAAADcAAADxAAAA8QAAADcAAAAAAAAAAAAAAAAAAAAAAAAANwAA&#10;APE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AAAAAAAAAAAAAAAAAAAAAAAAAAAAAAAAAA&#10;AAAAAAAAAAAAAAAAAAAAAAAAAAAAAAAAAAAAAAAAAAAAAAAAAAAAAAAAAAAAAAB/AAAA/wAAAOQA&#10;AAAaAAAAAAAAAAAAAAAAAAAAAAAAABoAAADkAAAA/wAAAF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AAAAAAAAAAAAAAAAAAAAAAAAAAAAAAAAAAAAAAAAAAAAAAAAAAAAAAAAAAAAAAAAAAAAAAAAAAAA&#10;AAAAAAAAAAAAAAAAAAAAqgAAAP8AAADkAAAAGgAAAAAAAAAAAAAAAAAAAAAAAAANAAAAxgAAAP8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AAAAAAAAAAAAAAAAAAAAAAAAAAAAAAAAAAAAAAAAAAA&#10;AAAAAAAAAAAAAAAAAAAAAAAAAAAAAAAAAAAAAAAAAAAAAAAADQAAAMYAAAD/AAAAxgAAAA0AAAAA&#10;AAAAAAAAAAAAAAAAAAAADQAAAMYAAAD/AAAAq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AAAD/AAAA/wAAAP8AAAD/AAAA/wAAAP8AAAD/AAAA/wAAAAAAAAAAAAAAAAAAAAAAAAAAAAAA&#10;AAAAAA0AAADGAAAA/wAAAMYAAAANAAAAAAAAAAAAAAAAAAAAAAAAAA0AAADGAAAA/wAAAK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P8AAAD/AAAA/wAAAP8AAAD/AAAA/wAAAP8AAAD/AAAA/wAA&#10;AP8AAAAAAAAAAAAAAAAAAAAAAAAAAAAAAAAAAAANAAAAxgAAAP8AAADGAAAADQAAAAAAAAAAAAAA&#10;AAAAAAAAAAANAAAAxgAAAP8A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AAAAAAAAAAAAAAAAAAA&#10;AAAAAAAAAAAAAAAAAAAAAAAAAAAAAAAAAAAAAAAAAAAAAAAAAAAAAAAAAAAAAAAAAAAAAAAADQAA&#10;AMYAAAD/AAAAxgAAAA0AAAAAAAAAAAAAAAAAAAAAAAAADQAAAMYAAAD/AAAAq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AAAAAAAAAAAAAAAAAAAAAAAAAAAAAAAAAAAAAAAAAAAAAAAAAAAAAAAAAAAAAA&#10;AAAAAAAAAAAAAAAAAAAAAAAAAAAAAAAAAACqAAAA/wAAAMYAAAANAAAAAAAAAAAAAAAAAAAAAAAA&#10;ABoAAADkAAAA/wAAAH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AAAAAAAAAAAAAAAAAAAAAAAAAAAA&#10;AAAAAAAAAAAAAAAAAAAAAAAAAAAAAAAAAAAAAAAAAAAAAAAAAAAAAAAAAAAAAAAAAAAAfwAAAP8A&#10;AADkAAAAGgAAAAAAAAAAAAAAAAAAAAAAAAAaAAAA5AAAAP8AAAB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AAAAAAAAAAAAAAAAAAAAAAAAAAAAAAAAAAAAAAAAAAAAAAAAAAAAAAAAAAAAAAAAAAAAAAA&#10;AAAAAAAAAAAAAAAAAAAAAAAAADcAAADxAAAA8QAAADcAAAAAAAAAAAAAAAAAAAAAAAAANwAAAPE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AAAAAAAAAAAAAAAAAAAAAAAAAAAAAAAAAAAAAA&#10;AAAAAAAAAAAAAAAAAAAAAAAAAAAAAAAAAAAAAAAAAAAAAAAAAAAAAAAAAAAAAAAAqgAAAP8AAAB/&#10;AAAAAAAAAAAAAAAAAAAAAAAAAH8AAAD/AAAAq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AAAA&#10;AAAAAAAAAAAAAAAAAAAAAAAAAAAAAAAAAAAAAAAAAAAAAAAAAAAAAAAAAAAAAAAAAAAAAAAAAAAA&#10;AAAAAAAAAAAAAAAAAAAAADcAAADxAAAAxgAAAA0AAAAAAAAAAAAAAA0AAADG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wAAAIwAAAANAAAADQAAAMYAAADx&#10;AAAANwAAAAAAAAAAAAAAAAAAAAAAAAAAAAAAAAAAAAAAAAAAAAAAAAAAAAAAAAAAAAAAAAAAAAAA&#10;AAAAAAAAAAAAAAAAAAAAAAAAAA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AAAAAAAAAAAAAAAAAAAAAAAAAAAAAAAAAAAAAAAAAAAAAAA&#10;AAAAAAAAAAAAAAAAAAAAAAAAAAAAAAAAAAAAAAAAAAAAAAAAAAAAAAAAAAAAVQAAAP8AAACMAAAA&#10;DQAAAA0AAADG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UAAAA/wAAAP8AAACpAAAAKgAAAAAAAAAAAAAAAAAAAAAAAAAAAAAAAAAAAAAAAAAA&#10;AAAAAAAAAAAAAAAAAAAAAAAAAAAAAAAAAAAAAAAAAAAAAAAAAAAAAAAAAAA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AAAAAAAAAAAAAA&#10;AAAAAAAAAAAAAAAAAAAAAAAAAAAAAAAAAAAAAAAAAAAAAAAAAAAAAAAAAAAAAAAAAAAAAAAAAAAA&#10;AAAAAAAAAAAAAAAAAAAAAAA3AAAA1AAAAP8AAAD/AAAAqQAAAC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gAAAMYAAAD/&#10;AAAA/wAAAMYAAA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wAAAP8AAAD/AAAA/wAAAP8A&#10;AAC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gAAABxAAAAxgAAAPEA&#10;AABVAAAAAAAAAAAAAAAAAAAAAAAAAAAAAAAAAAAAAAAAAAAAAAAAAAAAKgAAAMYAAAD/AAAA/wAA&#10;AMYAAAA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gAAABxAAAAxgAAAPEAAABVAAAAAAAAAAAAAAAAAAAAAAAA&#10;AAAAAAAAAAAAAAAAAAAAAAAAAAAADQAAAMYAAAD/AAAA/wAAAP8AAAD/AAAA/wAAAK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oAAADGAAAA/wAAAP8AAADxAAAAqQAAACoAAAAAAAAAAAAAAAAAAAAAAAAAAAAAAAAAAAAAAAAA&#10;AAAAACoAAADGAAAA/wAAAP8AAADGAAAAK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PEAAACqAAAADQAAAA0AAACcAAAA8Q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wAAAP8AAAD/AAAA/wAAAP8AAADxAAAA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wAAAC3AAAA1AAAAP8AAAD/AAAAVQAAAAAAAAAAAAAAAAAAAAAAAAAAAAAAAAAAAAAA&#10;AAAAAAAAVQAAAPEAAACqAAAADQAAAA0AAACcAAAA8QAAAD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wAAAC3AAAA1AAAAP8A&#10;AAD/AAAAVQAAAAAAAAAAAAAAAAAAAAAAAAAAAAAAAAAAAAAAAAAAAAAAAAAAAFUAAAD/AAAA/wAA&#10;AP8AAAD/AAAA/wAAAPE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wAAAP8AAAD/AAAA/wAAAP8AAADxAAAAVQAA&#10;AAAAAAAAAAAAAAAAAAAAAAAAAAAAAAAAAFUAAADxAAAAqgAAAA0AAAANAAAAnAAAAPEA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GAAAADQAAAAAAAAAAAAAA&#10;DQAAAMY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u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FUAAAAA&#10;AAAAAAAAAAAAAAAAAAAAAAAAAAAAAAAAAAAANwAAAPEAAADGAAAADQAAAAAAAAAAAAAADQAAAMY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FUAAAAAAAAAAAAAAAAAAAAAAAAAAAAAAAAA&#10;AAAAAAAAAAAAAA0AAAC5AAAAN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jAAAAA0A&#10;AAAAAAAADQAAAIwAAAD/AAAA/wAAAOQAAAAaAAAAAAAAAAAAAAAAAAAAAAAAADcAAADxAAAAxgAA&#10;AA0AAAAAAAAAAAAAAA0AAADG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D/AAAAfwAAAAAAAAAAAAAAAAAAAAAAAAB/AAAA/w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J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P8AAABVAAAAAAAAAAAAAAAAAAAAAAAAAAAAAAAAAAAAAAAAAKoAAAD/&#10;AAAAfwAAAAAAAAAAAAAAAAAAAAAAAAB/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P8AAABV&#10;AAAAAAAAAAAAAAAAAAAAAAAAAAAAAAAAAAAAAAAAAAAAAABVAAAAn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cAAAAVQAAAAAAAAAAAAAAAAAAAAAAAAAAAAAAVQAAAP8AAAD/AAAAfwAAAAAA&#10;AAAAAAAAAAAAAAAAAACqAAAA/wAAAH8AAAAAAAAAAAAAAAAAAAAAAAAAfwAAAP8AAAC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xAAAA8QAAADcAAAAAAAAAAAAAAAAAAAAAAAAANwAA&#10;APE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Lk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D/AAAAVQAAAAAAAAAAAAAA&#10;AAAAAAAAAAAAAAAAAAAAADcAAADxAAAA8QAAADcAAAAAAAAAAAAAAAAAAAAAAAAANwAAAPEAAADk&#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VQAAAAAAAAAAAAAAAAAAAAAAAAAAAAAAAAAAAAAAAAAN&#10;AAAAuQAAAD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ggAAAAAAAAAAAAAAAAAAAAAAAAAA&#10;AAAAAAAAAA0AAADGAAAA/wAAAKoAAAAAAAAAAAAAAAAAAAA3AAAA8QAAAPEAAAA3AAAAAAAAAAAA&#10;AAAAAAAAAAAAADcAAADx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wAAAOQA&#10;AAAaAAAAAAAAAAAAAAAAAAAAAAAAABoAAADkAAAA/wAAAF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AAAA/wAAAMYAAABx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FUAAAAAAAAAAAAAAAAAAAAAAAAAAAAAAAAAAAB/AAAA/wAAAOQAAAAaAAAA&#10;AAAAAAAAAAAAAAAAAAAAABoAAADkAAAA/wAAAF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FUAAAAAAAAA&#10;AAAAAAAAAAAAAAAAAAAAAAAAAAAAAAAAVQAAAP8AAAD/AAAAxgAAAHE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P8AAAB/AAAAAAAAAAAAAAAA&#10;AAAAfwAAAP8AAADkAAAAGgAAAAAAAAAAAAAAAAAAAAAAAAAaAAAA5AAAAP8AAAB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gAAAP8AAADkAAAAGgAAAAAAAAAAAAAAAAAAAAAAAAANAAAAxgAAAP8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wAAAP8AAAD/AAAA/wAAAPEAAAB/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P8AAABVAAAAAAAAAAAAAAAAAAAAAAAA&#10;AAAAAAAAAAAAqgAAAP8AAADkAAAAGgAAAAAAAAAAAAAAAAAAAAAAAAANAAAAxgAAAP8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P8AAABVAAAAAAAAAAAAAAAAAAAAAAAAAAAAAAAAAAAADQAAAMYAAAD/AAAA&#10;/wAAAP8AAAD/AAAA8QAAAH8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AAAAVQAAAAAAAAAAAAAAAAAAAKoAAAD/AAAA5AAAABoAAAAAAAAAAAAAAAAAAAAA&#10;AAAADQAAAMYAAAD/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AAAAxgAAAA0AAAAA&#10;AAAAAAAAAAAAAAAAAAAADQAAAMYAAAD/AAAAq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A4AAAAjAAAAPEAAAD/AAAA/wAAAMY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VQAAAAAAAAAAAAAAAAAAAAAAAAAAAAAADQAAAMYAAAD/AAAAxgAAAA0AAAAAAAAAAAAA&#10;AAAAAAAAAAAADQAAAMY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AAAAVQAAAAAAAAAAAAAAAAAA&#10;AAAAAAAAAAAAAAAAAAAAAAAAAAAADQAAADgAAACMAAAA8QAAAP8AAAD/AAAAxgA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xgAAAA0AAAAAAAAAAAAAAA0AAADGAAAA&#10;/wAAAMYAAAANAAAAAAAAAAAAAAAAAAAAAAAAAA0AAADGAAAA/wAAAK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MYAAAANAAAAAAAAAAAAAAAAAAAAAAAAAA0AAADGAAAA/wAAAK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nAAAAP8AAAD/AAAAq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FUAAAAAAAAAAAAAAAAAAAAAAAAAAAAAAA0A&#10;AADGAAAA/wAAAMYAAAANAAAAAAAAAAAAAAAAAAAAAAAAAA0AAADGAAAA/wAAAK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wAAAFUAAAAAAAAAAAAAAAAAAAAAAAAAAAAAAAAAAAAAAAAAAAAAAAAAAAAAAAAAAAAA&#10;AA0AAACcAAAA/wAAAP8AAAC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8QAA&#10;ADcAAAAAAAAAAAAAAAAAAAANAAAAxgAAAP8AAADGAAAADQAAAAAAAAAAAAAAAAAAAAAAAAANAAAA&#10;xgAAAP8AAAC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P8AAADGAAAADQAAAAAAAAAAAAAA&#10;AAAAAAAAAAANAAAAxgAAAP8A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P8AAAB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P8AAABV&#10;AAAAAAAAAAAAAAAAAAAAAAAAAAAAAAANAAAAxgAAAP8AAADGAAAADQAAAAAAAAAAAAAAAAAAAAAA&#10;AAANAAAAxgAAAP8AAAC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P8AAABVAAAAAAAAAAAAAAAAAAAAAAAAAAAA&#10;AAAAAAAAAAAAAAAAAAAAAAAAAAAAAAAAAAAAAAAAAAAAAH8AAAD/AAAA/wAAAF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H8AAAAAAAAAAAAAAAAAAAAAAAAADQAAAMYAAAD/AAAAxgAA&#10;AA0AAAAAAAAAAAAAAAAAAAAAAAAADQAAAMYAAAD/AAAAq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MYAAAD/AAAAxgAAAA0AAAAAAAAAAAAAAAAAAAAAAAAADQAAAMYAAAD/AAAAq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VQAAAAAAAAAAAAAAAAAAAAAAAAAAAAAADQAAAMYAAAD/&#10;AAAAxgAAAA0AAAAAAAAAAAAAAAAAAAAAAAAADQAAAMYAAAD/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VQAAAAAAAAAAAAAAAAAAAAAAAAAAAAAAAAAAAAAAAAAAAAAAAAAAAAAAAAAAAAAAAAAAAAAA&#10;AAANAAAAxgAAAP8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KoAAAAAAAAAAAAAAAAA&#10;AAAAAAAAAAAAAA0AAADGAAAA/wAAAMYAAAANAAAAAAAAAAAAAAAAAAAAAAAAAA0AAADGAAAA/w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AAAA/wAAAMYAAAANAAAAAAAAAAAAAAAAAAAAAAAA&#10;ABoAAADkAAAA/wAAAH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wAAAK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FUAAAAAAAAA&#10;AAAAAAAAAAAAAAAAAAAAAAAAAACqAAAA/wAAAMYAAAANAAAAAAAAAAAAAAAAAAAAAAAAABoAAADk&#10;AAAA/w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FUAAAAAAAAAAAAAAAAAAAAAAAAAAAAAAAAAAAAA&#10;AAAAAAAAAAAAAAAAAAAAAAAAAAAAAAAAAAAAAAAAAFUAAAD/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LkAAAANAAAAAAAAAAAAAAAAAAAAAAAAAAAAAAAAAAAAqgAAAP8AAADGAAAADQAAAAAA&#10;AAAAAAAAAAAAAAAAAAAaAAAA5AAAAP8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P8A&#10;AADkAAAAGgAAAAAAAAAAAAAAAAAAAAAAAAAaAAAA5AAAAP8AAAB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P8AAABVAAAAAAAAAAAAAAAAAAAAAAAAAAAAAAAAAAAAfwAAAP8AAADkAAAA&#10;GgAAAAAAAAAAAAAAAAAAAAAAAAAaAAAA5AAAAP8AAAB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P8AAABVAAAA&#10;AAAAAAAAAAAAAAAAAAAAAAAAAAAAAAAAAAAAAAAAAAAAAAAAAAAAAAAAAAAAAAAAAAAAAAAAAAAa&#10;AAAA5A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LkAAAANAAAAAAAAAAAAAAAAAAAAAAAAAAAAAAAA&#10;AAAAAAAAAH8AAAD/AAAA5AAAABoAAAAAAAAAAAAAAAAAAAAAAAAAGgAAAOQAAAD/AAAAV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8QAAADcAAAAAAAAAAAAAAAAAAAAAAAAANwAAAPE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x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AAAAVQAAAAAAAAAAAAAAAAAA&#10;AAAAAAAAAAAAAAAAADcAAADxAAAA8QAAADcAAAAAAAAAAAAAAAAAAAAAAAAANwAAAPE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VQAAAAAAAAAAAAAAAAAAAAAAAAAAAAAAAAAAAAAAAAAAAAAA&#10;AAAAAAAAAAAAAAAAAAAAAAAAAAAAAAAANwAAAPEAAAB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MYAAAAaAAAA&#10;AAAAAAAAAAAAAAAAAAAAAAAAAAAAAAAAAAAAAAAAAAA3AAAA8QAAAPEAAAA3AAAAAAAAAAAAAAAA&#10;AAAAAAAAADcAAADx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gAAAP8AAAB/&#10;AAAAAAAAAAAAAAAAAAAAAAAAAH8AAAD/AAAAq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wAAAFUAAAAAAAAAAAAAAAAAAAAAAAAAAAAAAAAAAAAAAAAAqgAAAP8AAAB/AAAAAAAA&#10;AAAAAAAAAAAAAAAAAH8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FUAAAAAAAAAAAAA&#10;AAAAAAAAAAAAAAAAAAAAAAAAAAAAAAAAAAAAAAAAAAAAAAAAAAAAAAAAAAAAAAAAAFUAAADG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MYAAAAaAAAAAAAAAAAAAAAAAAAAAAAAAAAAAAAAAAAAKwAAAAAAAAAAAAAA&#10;AAAAAKoAAAD/AAAAfwAAAAAAAAAAAAAAAAAAAAAAAAB/AAAA/wAAAK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xgAAAA0AAAAAAAAAAAAAAA0AAADG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BV&#10;AAAADQAAAAAAAAAAAAAAAAAAAAAAAAAaAAAAxgAAAD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P8AAABVAAAAAAAAAAAAAAAAAAAAAAAAAAAA&#10;AAAAAAAAAAAAADcAAADxAAAAxgAAAA0AAAAAAAAAAAAAAA0AAADG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8AAABVAAAAAAAAAAAAAAAAAAAAAAAAAAAAAAAAAAAADQAAAFUAAAANAAAAAAAA&#10;AAAAAAAAAAAAAAAAABoAAADG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MYAAAAaAAAAAAAAAAAAAAAAAAAAAAAA&#10;AAAAAAANAAAAnAAAAFUAAAAAAAAAAAAAAAAAAAA3AAAA8QAAAMYAAAANAAAAAAAAAAAAAAANAAAA&#10;xg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8AAACMAAAA&#10;DQAAAA0AAADG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PEAAAB/AAAADQAAAAAAAABVAAAAuQAAAC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D/&#10;AAAAnAAAAA0AAAAAAAAAAAAAAAAAAAAAAAAAAAAAAAAAAAAAAAAAVQAAAP8AAACMAAAADQAAAA0A&#10;AADGAAAA8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EAAAD/AAAAnAAAAA0AAAAAAAAAAAAAAAAA&#10;AAAAAAAAAAAAAH8AAAD/AAAA8QAAAH8AAAANAAAAAAAAAFUAAAC5AAAAK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D/AAAA/wAAAP8AAAD/AAAA/wAAAP8AAAD/AAAA/wAAAOQAAAAaAAAAAAAAAAAAAAAAAAAAAAAA&#10;AFUAAAD/AAAAjAAAAA0AAAANAAAAxgAAAPEAAAA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1AAAAP8AAAD/AAAAqQAAAC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KkAAAD/AAAA&#10;/wAAAP8AAADGAAAA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wAAAP8AAAD/AAAA/wAAAP8AAAD/AAAAxgAAAAAAAAAAAAAAAAAAAAAAAAAA&#10;AAAAAAAAAAAAAAA3AAAA1AAAAP8AAAD/AAAAqQAAAC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AA/wAAAP8AAAD/&#10;AAAA/wAAAP8AAAD/AAAAxgAAAAAAAAAAAAAAAAAAAAAAAAANAAAAqQAAAP8AAAD/AAAA/wAAAMYA&#10;AAB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wAAAPEAAAD/AAAA/wAAAP8AAAD/AAAA/wAAAP8AAAD/AAAA/wAAAP8A&#10;AACqAAAAAAAAAAAAAAAAAAAAAAAAAAAAAAAAAAAANwAAANQAAAD/AAAA/wAAAKkAAAA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H8AAADh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LkAAADxAAAA&#10;/wA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H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UAAAD/AAAA/wAAAP8AAAD/AAAAVQAAAAAAAAAA&#10;AAAAAAAAADcAAADx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wAAAP8AAAD/AAAA/wAAAFUAAAAAAAAAAAAAAAAAAAA3AAAA8Q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E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H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qAAAA/wAAAP8AAAD/AAAA5A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EAAADG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nAAAAF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Cc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CcAAAA8QAAAP8AAAD/AAAA4QAAAGIAAAANAAAARw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x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UAAAA8QAAAGIAAAAA&#10;AAAAAAAAACoAAADUAAAA/wAAAPEAAAA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FUAAAAAAAAAAAAAAAAAAAAAAAAAAAAAAKoAAADx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OQAAAAaAAAAAAAAAAAAAAAAAAAA&#10;AAAAAAAAAAAaAAAA1w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P8AAADxAAAANwAAAAAAAAAAAAAAAAAAAAAAAAAAAAAAAAAAAHIAAAA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xAAAA/wAAANQAAAAqAAAAAAAAAAAAAAAAAAAAAAAA&#10;AAAAAABH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&#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&#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wAAAA3AAAAAAAAAAAAAAAAAAAAAAAAAAAAAAAdAAAAtwAAA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xg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MY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CqAAAAAAAAAAAAAAAA&#10;AAAAAAAAAAAAAAAAAAAAAAAAADcAAAC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x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E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VQAAAAAAAAAAAAAAAAAAAAAAAAAAAAAAAAAAAAAAAABV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E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EAAAB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H8AAAAAAAAAAAAAAAAAAAAAAAAA&#10;AAAAAAAAAAANAAAAc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3AAAA1AAAAJw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jAAAAPEA&#10;AAA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MYAAAD/AAAAqQAAADgAAAAAAAAAAAAAAAAAAAA4AAAAjw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cAAAA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Jw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MYAAAD/AAAA/wAAAP8AAADG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">
                <v:group id="Group 59" o:spid="_x0000_s1115" style="position:absolute;left:-1669;top:-76;width:60977;height:25468" coordorigin="-1924,-76" coordsize="60996,25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">
                  <v:group id="Group 38" o:spid="_x0000_s1116" style="position:absolute;left:-1924;top:-76;width:60996;height:25480" coordorigin="-125,52686" coordsize="61022,25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">
                    <v:group id="Group 37" o:spid="_x0000_s1117" style="position:absolute;left:-125;top:52686;width:61022;height:25495" coordorigin="-125,52686" coordsize="61022,25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">
                      <v:group id="Group 38" o:spid="_x0000_s1118" style="position:absolute;left:-125;top:54851;width:61022;height:23330" coordorigin="-125,54858" coordsize="61022,2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">
                        <v:shape id="_x0000_s1119" type="#_x0000_t202" style="position:absolute;left:-125;top:72417;width:61022;height:5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" stroked="f">
                          <v:textbox>
                            <w:txbxContent>
                              <w:p w14:paraId="69534BBC" w14:textId="619A9556" w:rsidR="00BD7CF0" w:rsidRPr="00451B0E" w:rsidRDefault="00BD7CF0" w:rsidP="00BD7CF0">
                                <w:pPr>
                                  <w:rPr>
                                    <w:sz w:val="22"/>
                                    <w:szCs w:val="22"/>
                                  </w:rPr>
                                </w:pPr>
                                <w:r w:rsidRPr="00612414">
                                  <w:rPr>
                                    <w:b/>
                                    <w:bCs/>
                                    <w:sz w:val="22"/>
                                    <w:szCs w:val="22"/>
                                  </w:rPr>
                                  <w:t xml:space="preserve">Figure </w:t>
                                </w:r>
                                <w:r w:rsidR="0032756D">
                                  <w:rPr>
                                    <w:rFonts w:hint="eastAsia"/>
                                    <w:b/>
                                    <w:bCs/>
                                    <w:sz w:val="22"/>
                                    <w:szCs w:val="22"/>
                                  </w:rPr>
                                  <w:t>S5</w:t>
                                </w:r>
                                <w:r w:rsidRPr="00612414">
                                  <w:rPr>
                                    <w:b/>
                                    <w:bCs/>
                                    <w:sz w:val="22"/>
                                    <w:szCs w:val="22"/>
                                  </w:rPr>
                                  <w:t>.</w:t>
                                </w:r>
                                <w:r>
                                  <w:rPr>
                                    <w:sz w:val="22"/>
                                    <w:szCs w:val="22"/>
                                  </w:rPr>
                                  <w:t xml:space="preserve"> </w:t>
                                </w:r>
                                <w:bookmarkStart w:id="14" w:name="_Hlk215614227"/>
                                <w:bookmarkStart w:id="15" w:name="_Hlk215614228"/>
                                <w:r>
                                  <w:rPr>
                                    <w:rFonts w:hint="eastAsia"/>
                                    <w:sz w:val="22"/>
                                    <w:szCs w:val="22"/>
                                  </w:rPr>
                                  <w:t>(</w:t>
                                </w:r>
                                <w:r w:rsidR="00D54466">
                                  <w:rPr>
                                    <w:sz w:val="22"/>
                                    <w:szCs w:val="22"/>
                                  </w:rPr>
                                  <w:t>A</w:t>
                                </w:r>
                                <w:r>
                                  <w:rPr>
                                    <w:rFonts w:hint="eastAsia"/>
                                    <w:sz w:val="22"/>
                                    <w:szCs w:val="22"/>
                                  </w:rPr>
                                  <w:t xml:space="preserve">) </w:t>
                                </w:r>
                                <w:r>
                                  <w:rPr>
                                    <w:sz w:val="22"/>
                                    <w:szCs w:val="22"/>
                                  </w:rPr>
                                  <w:t xml:space="preserve">CVs of the system at different scan rates. </w:t>
                                </w:r>
                                <w:r>
                                  <w:rPr>
                                    <w:rFonts w:hint="eastAsia"/>
                                    <w:sz w:val="22"/>
                                    <w:szCs w:val="22"/>
                                  </w:rPr>
                                  <w:t>(</w:t>
                                </w:r>
                                <w:r w:rsidR="00D54466">
                                  <w:rPr>
                                    <w:sz w:val="22"/>
                                    <w:szCs w:val="22"/>
                                  </w:rPr>
                                  <w:t>B</w:t>
                                </w:r>
                                <w:r>
                                  <w:rPr>
                                    <w:rFonts w:hint="eastAsia"/>
                                    <w:sz w:val="22"/>
                                    <w:szCs w:val="22"/>
                                  </w:rPr>
                                  <w:t xml:space="preserve">) </w:t>
                                </w:r>
                                <w:r>
                                  <w:rPr>
                                    <w:sz w:val="22"/>
                                    <w:szCs w:val="22"/>
                                  </w:rPr>
                                  <w:t>P</w:t>
                                </w:r>
                                <w:r>
                                  <w:rPr>
                                    <w:rFonts w:hint="eastAsia"/>
                                    <w:sz w:val="22"/>
                                    <w:szCs w:val="22"/>
                                  </w:rPr>
                                  <w:t>otential shift (</w:t>
                                </w:r>
                                <w:r>
                                  <w:rPr>
                                    <w:sz w:val="22"/>
                                    <w:szCs w:val="22"/>
                                  </w:rPr>
                                  <w:t>Δ</w:t>
                                </w:r>
                                <w:r>
                                  <w:rPr>
                                    <w:rFonts w:hint="eastAsia"/>
                                    <w:sz w:val="22"/>
                                    <w:szCs w:val="22"/>
                                  </w:rPr>
                                  <w:t>V)</w:t>
                                </w:r>
                                <w:r>
                                  <w:rPr>
                                    <w:sz w:val="22"/>
                                    <w:szCs w:val="22"/>
                                  </w:rPr>
                                  <w:t xml:space="preserve"> (red, left)</w:t>
                                </w:r>
                                <w:r>
                                  <w:rPr>
                                    <w:rFonts w:hint="eastAsia"/>
                                    <w:sz w:val="22"/>
                                    <w:szCs w:val="22"/>
                                  </w:rPr>
                                  <w:t xml:space="preserve"> for *H peak and the current </w:t>
                                </w:r>
                                <w:r>
                                  <w:rPr>
                                    <w:sz w:val="22"/>
                                    <w:szCs w:val="22"/>
                                  </w:rPr>
                                  <w:t>(blue, right) as a function of scan rate.</w:t>
                                </w:r>
                                <w:bookmarkEnd w:id="14"/>
                                <w:bookmarkEnd w:id="15"/>
                              </w:p>
                            </w:txbxContent>
                          </v:textbox>
                        </v:shape>
                        <v:shape id="Picture 11" o:spid="_x0000_s1120" type="#_x0000_t75" style="position:absolute;left:4642;top:54858;width:26499;height:17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">
                          <v:imagedata r:id="rId37" o:title=""/>
                        </v:shape>
                        <v:shape id="Picture 11" o:spid="_x0000_s1121" type="#_x0000_t75" style="position:absolute;left:31898;top:54858;width:28842;height:17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">
                          <v:imagedata r:id="rId38" o:title=""/>
                        </v:shape>
                      </v:group>
                      <v:shape id="_x0000_s1122" type="#_x0000_t202" style="position:absolute;left:43083;top:52686;width:5146;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" filled="f" stroked="f">
                        <v:textbox style="mso-fit-shape-to-text:t">
                          <w:txbxContent>
                            <w:p w14:paraId="21525CF6" w14:textId="6CE4689A" w:rsidR="00BD7CF0" w:rsidRPr="005A78B8" w:rsidRDefault="00BD7CF0" w:rsidP="00BD7CF0">
                              <w:r w:rsidRPr="005A78B8">
                                <w:t>(B)</w:t>
                              </w:r>
                            </w:p>
                          </w:txbxContent>
                        </v:textbox>
                      </v:shape>
                    </v:group>
                    <v:shape id="_x0000_s1123" type="#_x0000_t202" style="position:absolute;left:17588;top:52686;width:4879;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" filled="f" stroked="f">
                      <v:textbox style="mso-fit-shape-to-text:t">
                        <w:txbxContent>
                          <w:p w14:paraId="75B6FE86" w14:textId="118DD3C2" w:rsidR="00BD7CF0" w:rsidRPr="005A78B8" w:rsidRDefault="00BD7CF0" w:rsidP="00BD7CF0">
                            <w:r w:rsidRPr="005A78B8">
                              <w:t>(A)</w:t>
                            </w:r>
                          </w:p>
                        </w:txbxContent>
                      </v:textbox>
                    </v:shape>
                  </v:group>
                  <v:shape id="Picture 11" o:spid="_x0000_s1124" type="#_x0000_t75" alt="A blue line with dots&#10;&#10;AI-generated content may be incorrect." style="position:absolute;left:43359;top:9579;width:10881;height:6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">
                    <v:imagedata r:id="rId39" o:title="A blue line with dots&#10;&#10;AI-generated content may be incorrect" cropbottom="9316f"/>
                  </v:shape>
                </v:group>
                <v:shape id="_x0000_s1125" type="#_x0000_t202" style="position:absolute;left:-1575;top:7467;width:9804;height:29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" filled="f" stroked="f">
                  <v:textbox style="mso-fit-shape-to-text:t">
                    <w:txbxContent>
                      <w:p w14:paraId="2C5B5988" w14:textId="1C90E000" w:rsidR="008D6636" w:rsidRPr="008D6636" w:rsidRDefault="008D6636" w:rsidP="008D6636">
                        <w:r w:rsidRPr="008D6636">
                          <w:rPr>
                            <w:rFonts w:hint="eastAsia"/>
                          </w:rPr>
                          <w:t>Current (A)</w:t>
                        </w:r>
                      </w:p>
                    </w:txbxContent>
                  </v:textbox>
                </v:shape>
                <w10:wrap type="square" anchorx="margin"/>
              </v:group>
            </w:pict>
          </mc:Fallback>
        </mc:AlternateContent>
      </w:r>
      <w:r w:rsidR="00EC6237" w:rsidRPr="008D6636">
        <w:rPr>
          <w:rFonts w:hint="eastAsia"/>
          <w:color w:val="0000FF"/>
          <w:sz w:val="24"/>
        </w:rPr>
        <w:t xml:space="preserve">Figure </w:t>
      </w:r>
      <w:r w:rsidR="0032756D" w:rsidRPr="008D6636">
        <w:rPr>
          <w:rFonts w:hint="eastAsia"/>
          <w:color w:val="0000FF"/>
          <w:sz w:val="24"/>
        </w:rPr>
        <w:t>S5</w:t>
      </w:r>
      <w:r w:rsidR="00EC6237" w:rsidRPr="008D6636">
        <w:rPr>
          <w:rFonts w:hint="eastAsia"/>
          <w:color w:val="0000FF"/>
          <w:sz w:val="24"/>
        </w:rPr>
        <w:t>(</w:t>
      </w:r>
      <w:r w:rsidR="0032756D" w:rsidRPr="008D6636">
        <w:rPr>
          <w:rFonts w:hint="eastAsia"/>
          <w:color w:val="0000FF"/>
          <w:sz w:val="24"/>
        </w:rPr>
        <w:t>A</w:t>
      </w:r>
      <w:r w:rsidR="00EC6237" w:rsidRPr="008D6636">
        <w:rPr>
          <w:rFonts w:hint="eastAsia"/>
          <w:color w:val="0000FF"/>
          <w:sz w:val="24"/>
        </w:rPr>
        <w:t>)</w:t>
      </w:r>
      <w:r w:rsidR="00EC6237" w:rsidRPr="008D6636">
        <w:rPr>
          <w:rFonts w:hint="eastAsia"/>
          <w:sz w:val="24"/>
        </w:rPr>
        <w:t xml:space="preserve"> </w:t>
      </w:r>
      <w:r w:rsidR="00EC6237" w:rsidRPr="008D6636">
        <w:rPr>
          <w:sz w:val="24"/>
        </w:rPr>
        <w:t>shows</w:t>
      </w:r>
      <w:r w:rsidR="00EC6237" w:rsidRPr="008D6636">
        <w:rPr>
          <w:rFonts w:hint="eastAsia"/>
          <w:sz w:val="24"/>
        </w:rPr>
        <w:t xml:space="preserve"> the c</w:t>
      </w:r>
      <w:r w:rsidR="00EC6237" w:rsidRPr="008D6636">
        <w:rPr>
          <w:sz w:val="24"/>
        </w:rPr>
        <w:t>orresponding</w:t>
      </w:r>
      <w:r w:rsidR="00EC6237" w:rsidRPr="008D6636">
        <w:rPr>
          <w:rFonts w:hint="eastAsia"/>
          <w:sz w:val="24"/>
        </w:rPr>
        <w:t xml:space="preserve"> </w:t>
      </w:r>
      <w:r w:rsidR="00EC6237" w:rsidRPr="008D6636">
        <w:rPr>
          <w:sz w:val="24"/>
        </w:rPr>
        <w:t>CVs</w:t>
      </w:r>
      <w:r w:rsidR="00EC6237" w:rsidRPr="008D6636">
        <w:rPr>
          <w:rFonts w:hint="eastAsia"/>
          <w:sz w:val="24"/>
        </w:rPr>
        <w:t xml:space="preserve"> with </w:t>
      </w:r>
      <w:r w:rsidR="00EC6237" w:rsidRPr="008D6636">
        <w:rPr>
          <w:sz w:val="24"/>
        </w:rPr>
        <w:t>different</w:t>
      </w:r>
      <w:r w:rsidR="00EC6237" w:rsidRPr="008D6636">
        <w:rPr>
          <w:rFonts w:hint="eastAsia"/>
          <w:sz w:val="24"/>
        </w:rPr>
        <w:t xml:space="preserve"> scan </w:t>
      </w:r>
      <w:r w:rsidR="00EC6237" w:rsidRPr="008D6636">
        <w:rPr>
          <w:sz w:val="24"/>
        </w:rPr>
        <w:t>rates</w:t>
      </w:r>
      <w:r w:rsidR="00EC6237" w:rsidRPr="008D6636">
        <w:rPr>
          <w:rFonts w:hint="eastAsia"/>
          <w:sz w:val="24"/>
        </w:rPr>
        <w:t xml:space="preserve">. When the scan rate is </w:t>
      </w:r>
      <w:r w:rsidR="00EC6237" w:rsidRPr="008D6636">
        <w:rPr>
          <w:sz w:val="24"/>
        </w:rPr>
        <w:t>faster</w:t>
      </w:r>
      <w:r w:rsidR="00EC6237" w:rsidRPr="008D6636">
        <w:rPr>
          <w:rFonts w:hint="eastAsia"/>
          <w:sz w:val="24"/>
        </w:rPr>
        <w:t xml:space="preserve">, the *H peak </w:t>
      </w:r>
      <w:r w:rsidR="00EC6237" w:rsidRPr="008D6636">
        <w:rPr>
          <w:sz w:val="24"/>
        </w:rPr>
        <w:t xml:space="preserve">becomes </w:t>
      </w:r>
      <w:r w:rsidR="00EC6237" w:rsidRPr="008D6636">
        <w:rPr>
          <w:rFonts w:hint="eastAsia"/>
          <w:sz w:val="24"/>
        </w:rPr>
        <w:t>stronger</w:t>
      </w:r>
      <w:r w:rsidR="00EC6237" w:rsidRPr="008D6636">
        <w:rPr>
          <w:sz w:val="24"/>
        </w:rPr>
        <w:t>, being the clearest for 20</w:t>
      </w:r>
      <w:r w:rsidR="00346C62" w:rsidRPr="008D6636">
        <w:rPr>
          <w:rFonts w:hint="eastAsia"/>
          <w:sz w:val="24"/>
        </w:rPr>
        <w:t>.0</w:t>
      </w:r>
      <w:r w:rsidR="00EC6237" w:rsidRPr="008D6636">
        <w:rPr>
          <w:sz w:val="24"/>
        </w:rPr>
        <w:t xml:space="preserve"> </w:t>
      </w:r>
      <w:r w:rsidR="002F36E0">
        <w:rPr>
          <w:rFonts w:hint="eastAsia"/>
          <w:sz w:val="24"/>
        </w:rPr>
        <w:t>m</w:t>
      </w:r>
      <w:r w:rsidR="00EC6237" w:rsidRPr="008D6636">
        <w:rPr>
          <w:sz w:val="24"/>
        </w:rPr>
        <w:t>V</w:t>
      </w:r>
      <w:r w:rsidR="004827C9">
        <w:rPr>
          <w:rFonts w:hint="eastAsia"/>
          <w:sz w:val="24"/>
        </w:rPr>
        <w:t xml:space="preserve"> </w:t>
      </w:r>
      <w:r w:rsidR="00EC6237" w:rsidRPr="008D6636">
        <w:rPr>
          <w:sz w:val="24"/>
        </w:rPr>
        <w:t>s</w:t>
      </w:r>
      <w:r w:rsidR="004827C9" w:rsidRPr="005A78B8">
        <w:rPr>
          <w:sz w:val="24"/>
          <w:vertAlign w:val="superscript"/>
        </w:rPr>
        <w:t>-1</w:t>
      </w:r>
      <w:r w:rsidR="00EC6237" w:rsidRPr="008D6636">
        <w:rPr>
          <w:sz w:val="24"/>
        </w:rPr>
        <w:t xml:space="preserve">. Interestingly, the shift in the *H peak position between the cathodic and anodic CV sweeps becomes more drastic for faster scan rates, as indicated by the vertical dashed lines. From these experiments, we extracted the change in peak position, </w:t>
      </w:r>
      <w:r w:rsidR="00EC6237" w:rsidRPr="008D6636">
        <w:rPr>
          <w:sz w:val="24"/>
        </w:rPr>
        <w:sym w:font="Symbol" w:char="F044"/>
      </w:r>
      <w:r w:rsidR="00EC6237" w:rsidRPr="008D6636">
        <w:rPr>
          <w:sz w:val="24"/>
        </w:rPr>
        <w:t xml:space="preserve">V (red, left), and the peak current (blue, right), as a function of scan rate, as shown in </w:t>
      </w:r>
      <w:r w:rsidR="00EC6237" w:rsidRPr="008D6636">
        <w:rPr>
          <w:color w:val="0000FF"/>
          <w:sz w:val="24"/>
        </w:rPr>
        <w:t xml:space="preserve">Figure </w:t>
      </w:r>
      <w:r w:rsidR="0032756D" w:rsidRPr="008D6636">
        <w:rPr>
          <w:rFonts w:hint="eastAsia"/>
          <w:color w:val="0000FF"/>
          <w:sz w:val="24"/>
        </w:rPr>
        <w:t>S5</w:t>
      </w:r>
      <w:r w:rsidR="00EC6237" w:rsidRPr="008D6636">
        <w:rPr>
          <w:color w:val="0000FF"/>
          <w:sz w:val="24"/>
        </w:rPr>
        <w:t>(</w:t>
      </w:r>
      <w:r w:rsidR="0032756D" w:rsidRPr="008D6636">
        <w:rPr>
          <w:rFonts w:hint="eastAsia"/>
          <w:color w:val="0000FF"/>
          <w:sz w:val="24"/>
        </w:rPr>
        <w:t>B</w:t>
      </w:r>
      <w:r w:rsidR="00EC6237" w:rsidRPr="008D6636">
        <w:rPr>
          <w:color w:val="0000FF"/>
          <w:sz w:val="24"/>
        </w:rPr>
        <w:t>)</w:t>
      </w:r>
      <w:r w:rsidR="00EC6237" w:rsidRPr="008D6636">
        <w:rPr>
          <w:sz w:val="24"/>
        </w:rPr>
        <w:t xml:space="preserve">. Here we found that the peak current increases linearly with </w:t>
      </w:r>
      <w:r w:rsidR="00EC6237" w:rsidRPr="008D6636">
        <w:rPr>
          <w:rFonts w:hint="eastAsia"/>
          <w:sz w:val="24"/>
        </w:rPr>
        <w:t xml:space="preserve">an </w:t>
      </w:r>
      <w:r w:rsidR="00EC6237" w:rsidRPr="008D6636">
        <w:rPr>
          <w:sz w:val="24"/>
        </w:rPr>
        <w:t xml:space="preserve">increasing scan rate while </w:t>
      </w:r>
      <w:r w:rsidR="00EC6237" w:rsidRPr="008D6636">
        <w:rPr>
          <w:sz w:val="24"/>
        </w:rPr>
        <w:sym w:font="Symbol" w:char="F044"/>
      </w:r>
      <w:r w:rsidR="00EC6237" w:rsidRPr="008D6636">
        <w:rPr>
          <w:sz w:val="24"/>
        </w:rPr>
        <w:t>V increases nonlinearly. The inset demonstrates that the peak current increases linearly through 100</w:t>
      </w:r>
      <w:r w:rsidR="008D6636" w:rsidRPr="008D6636">
        <w:rPr>
          <w:rFonts w:hint="eastAsia"/>
          <w:sz w:val="24"/>
        </w:rPr>
        <w:t>.0</w:t>
      </w:r>
      <w:r w:rsidR="00EC6237" w:rsidRPr="008D6636">
        <w:rPr>
          <w:sz w:val="24"/>
        </w:rPr>
        <w:t xml:space="preserve"> </w:t>
      </w:r>
      <w:r w:rsidR="002F36E0">
        <w:rPr>
          <w:rFonts w:hint="eastAsia"/>
          <w:sz w:val="24"/>
        </w:rPr>
        <w:t>m</w:t>
      </w:r>
      <w:r w:rsidR="00B0516E" w:rsidRPr="008D6636">
        <w:rPr>
          <w:sz w:val="24"/>
        </w:rPr>
        <w:t>V</w:t>
      </w:r>
      <w:r w:rsidR="00B0516E">
        <w:rPr>
          <w:rFonts w:hint="eastAsia"/>
          <w:sz w:val="24"/>
        </w:rPr>
        <w:t xml:space="preserve"> </w:t>
      </w:r>
      <w:r w:rsidR="00B0516E" w:rsidRPr="008D6636">
        <w:rPr>
          <w:sz w:val="24"/>
        </w:rPr>
        <w:t>s</w:t>
      </w:r>
      <w:r w:rsidR="00B0516E" w:rsidRPr="007A3C84">
        <w:rPr>
          <w:rFonts w:hint="eastAsia"/>
          <w:sz w:val="24"/>
          <w:vertAlign w:val="superscript"/>
        </w:rPr>
        <w:t>-1</w:t>
      </w:r>
      <w:r w:rsidR="00EC6237" w:rsidRPr="008D6636">
        <w:rPr>
          <w:sz w:val="24"/>
        </w:rPr>
        <w:t xml:space="preserve">. </w:t>
      </w:r>
      <w:r w:rsidR="00346C62" w:rsidRPr="008D6636">
        <w:rPr>
          <w:rFonts w:hint="eastAsia"/>
          <w:sz w:val="24"/>
        </w:rPr>
        <w:t xml:space="preserve">From the literature, </w:t>
      </w:r>
      <w:r w:rsidR="00346C62" w:rsidRPr="008D6636">
        <w:rPr>
          <w:sz w:val="24"/>
        </w:rPr>
        <w:t>When the current intensity is proportional to the scan rate, it indicates that adsorption control is dominant</w:t>
      </w:r>
      <w:r w:rsidR="00DC37ED" w:rsidRPr="008D6636">
        <w:rPr>
          <w:rFonts w:hint="eastAsia"/>
          <w:sz w:val="24"/>
        </w:rPr>
        <w:t>.</w:t>
      </w:r>
      <w:r w:rsidR="00DC37ED" w:rsidRPr="008D6636">
        <w:rPr>
          <w:sz w:val="24"/>
        </w:rPr>
        <w:fldChar w:fldCharType="begin"/>
      </w:r>
      <w:r w:rsidR="00746E68">
        <w:rPr>
          <w:sz w:val="24"/>
        </w:rPr>
        <w:instrText xml:space="preserve"> ADDIN EN.CITE &lt;EndNote&gt;&lt;Cite&gt;&lt;Author&gt;Elgrishi&lt;/Author&gt;&lt;Year&gt;2018&lt;/Year&gt;&lt;RecNum&gt;94&lt;/RecNum&gt;&lt;DisplayText&gt;&lt;style face="superscript"&gt;7&lt;/style&gt;&lt;/DisplayText&gt;&lt;record&gt;&lt;rec-number&gt;94&lt;/rec-number&gt;&lt;foreign-keys&gt;&lt;key app="EN" db-id="2spw0rdvj2twpae9v23x2ptm2sps2v0ssxe9" timestamp="1746206505"&gt;94&lt;/key&gt;&lt;/foreign-keys&gt;&lt;ref-type name="Journal Article"&gt;17&lt;/ref-type&gt;&lt;contributors&gt;&lt;authors&gt;&lt;author&gt;Elgrishi, Noémie&lt;/author&gt;&lt;author&gt;Rountree, Kelley J.&lt;/author&gt;&lt;author&gt;McCarthy, Brian D.&lt;/author&gt;&lt;author&gt;Rountree, Eric S.&lt;/author&gt;&lt;author&gt;Eisenhart, Thomas T.&lt;/author&gt;&lt;author&gt;Dempsey, Jillian L.&lt;/author&gt;&lt;/authors&gt;&lt;/contributors&gt;&lt;titles&gt;&lt;title&gt;A Practical Beginner’s Guide to Cyclic Voltammetry&lt;/title&gt;&lt;secondary-title&gt;Journal of Chemical Education&lt;/secondary-title&gt;&lt;/titles&gt;&lt;periodical&gt;&lt;full-title&gt;Journal of Chemical Education&lt;/full-title&gt;&lt;/periodical&gt;&lt;pages&gt;197-206&lt;/pages&gt;&lt;volume&gt;95&lt;/volume&gt;&lt;number&gt;2&lt;/number&gt;&lt;dates&gt;&lt;year&gt;2018&lt;/year&gt;&lt;pub-dates&gt;&lt;date&gt;2018/02/13&lt;/date&gt;&lt;/pub-dates&gt;&lt;/dates&gt;&lt;publisher&gt;American Chemical Society&lt;/publisher&gt;&lt;isbn&gt;0021-9584&lt;/isbn&gt;&lt;urls&gt;&lt;related-urls&gt;&lt;url&gt;https://doi.org/10.1021/acs.jchemed.7b00361&lt;/url&gt;&lt;/related-urls&gt;&lt;/urls&gt;&lt;electronic-resource-num&gt;10.1021/acs.jchemed.7b00361&lt;/electronic-resource-num&gt;&lt;/record&gt;&lt;/Cite&gt;&lt;/EndNote&gt;</w:instrText>
      </w:r>
      <w:r w:rsidR="00DC37ED" w:rsidRPr="008D6636">
        <w:rPr>
          <w:sz w:val="24"/>
        </w:rPr>
        <w:fldChar w:fldCharType="separate"/>
      </w:r>
      <w:r w:rsidR="00746E68" w:rsidRPr="00746E68">
        <w:rPr>
          <w:noProof/>
          <w:sz w:val="24"/>
          <w:vertAlign w:val="superscript"/>
        </w:rPr>
        <w:t>7</w:t>
      </w:r>
      <w:r w:rsidR="00DC37ED" w:rsidRPr="008D6636">
        <w:rPr>
          <w:sz w:val="24"/>
        </w:rPr>
        <w:fldChar w:fldCharType="end"/>
      </w:r>
      <w:r w:rsidR="00346C62" w:rsidRPr="008D6636">
        <w:rPr>
          <w:sz w:val="24"/>
        </w:rPr>
        <w:t xml:space="preserve"> </w:t>
      </w:r>
    </w:p>
    <w:p w14:paraId="1ED23589" w14:textId="6F4825E1" w:rsidR="00451B0E" w:rsidRDefault="001D0896" w:rsidP="003A1606">
      <w:pPr>
        <w:rPr>
          <w:color w:val="EE0000"/>
          <w:sz w:val="24"/>
        </w:rPr>
      </w:pPr>
      <w:r>
        <w:rPr>
          <w:sz w:val="24"/>
        </w:rPr>
        <w:t>Spectroscopically, w</w:t>
      </w:r>
      <w:r w:rsidR="00424552" w:rsidRPr="00D3504E">
        <w:rPr>
          <w:sz w:val="24"/>
        </w:rPr>
        <w:t xml:space="preserve">e found that the cathodic and anodic scans are symmetric for the lower scan rates but become more asymmetric for the higher scan rates for both adsorption geometries. This is shown explicitly in </w:t>
      </w:r>
      <w:r w:rsidR="00424552" w:rsidRPr="00D3504E">
        <w:rPr>
          <w:color w:val="0000FF"/>
          <w:sz w:val="24"/>
        </w:rPr>
        <w:t xml:space="preserve">Figure </w:t>
      </w:r>
      <w:r w:rsidR="00D3504E">
        <w:rPr>
          <w:rFonts w:hint="eastAsia"/>
          <w:color w:val="0000FF"/>
          <w:sz w:val="24"/>
        </w:rPr>
        <w:t>2</w:t>
      </w:r>
      <w:r w:rsidR="00424552" w:rsidRPr="00D3504E">
        <w:rPr>
          <w:color w:val="0000FF"/>
          <w:sz w:val="24"/>
        </w:rPr>
        <w:t>(</w:t>
      </w:r>
      <w:r w:rsidR="00DC37ED" w:rsidRPr="00D3504E">
        <w:rPr>
          <w:rFonts w:hint="eastAsia"/>
          <w:color w:val="0000FF"/>
          <w:sz w:val="24"/>
        </w:rPr>
        <w:t>C</w:t>
      </w:r>
      <w:r w:rsidR="00424552" w:rsidRPr="00D3504E">
        <w:rPr>
          <w:color w:val="0000FF"/>
          <w:sz w:val="24"/>
        </w:rPr>
        <w:t>)</w:t>
      </w:r>
      <w:r w:rsidR="003A1606">
        <w:rPr>
          <w:sz w:val="24"/>
        </w:rPr>
        <w:t xml:space="preserve"> for </w:t>
      </w:r>
      <w:r w:rsidR="00424552" w:rsidRPr="00D3504E">
        <w:rPr>
          <w:sz w:val="24"/>
        </w:rPr>
        <w:t>the potential-dependent intensities at 20</w:t>
      </w:r>
      <w:r w:rsidR="008D6636" w:rsidRPr="00D3504E">
        <w:rPr>
          <w:rFonts w:hint="eastAsia"/>
          <w:sz w:val="24"/>
        </w:rPr>
        <w:t>.0</w:t>
      </w:r>
      <w:r w:rsidR="00424552" w:rsidRPr="00D3504E">
        <w:rPr>
          <w:sz w:val="24"/>
        </w:rPr>
        <w:t xml:space="preserve"> mV</w:t>
      </w:r>
      <w:r w:rsidR="00B0516E">
        <w:rPr>
          <w:rFonts w:hint="eastAsia"/>
          <w:sz w:val="24"/>
        </w:rPr>
        <w:t xml:space="preserve"> </w:t>
      </w:r>
      <w:r w:rsidR="00B0516E" w:rsidRPr="008D6636">
        <w:rPr>
          <w:sz w:val="24"/>
        </w:rPr>
        <w:t>s</w:t>
      </w:r>
      <w:r w:rsidR="00B0516E" w:rsidRPr="007A3C84">
        <w:rPr>
          <w:rFonts w:hint="eastAsia"/>
          <w:sz w:val="24"/>
          <w:vertAlign w:val="superscript"/>
        </w:rPr>
        <w:t>-1</w:t>
      </w:r>
      <w:r w:rsidR="00424552" w:rsidRPr="00D3504E">
        <w:rPr>
          <w:sz w:val="24"/>
        </w:rPr>
        <w:t xml:space="preserve">. </w:t>
      </w:r>
      <w:r w:rsidR="00451B0E" w:rsidRPr="00D3504E">
        <w:rPr>
          <w:sz w:val="24"/>
        </w:rPr>
        <w:t>These electrochemical results can help further-characterize</w:t>
      </w:r>
      <w:r w:rsidR="00D3504E">
        <w:rPr>
          <w:rFonts w:hint="eastAsia"/>
          <w:sz w:val="24"/>
        </w:rPr>
        <w:t xml:space="preserve"> </w:t>
      </w:r>
      <w:r w:rsidR="00451B0E" w:rsidRPr="00D3504E">
        <w:rPr>
          <w:sz w:val="24"/>
        </w:rPr>
        <w:t>HOR on Pt electrodes.</w:t>
      </w:r>
      <w:r w:rsidR="00451B0E" w:rsidRPr="00D3504E">
        <w:rPr>
          <w:color w:val="000000" w:themeColor="text1"/>
          <w:sz w:val="24"/>
        </w:rPr>
        <w:t xml:space="preserve"> From</w:t>
      </w:r>
      <w:r w:rsidR="00451B0E" w:rsidRPr="00D3504E">
        <w:rPr>
          <w:rFonts w:hint="eastAsia"/>
          <w:color w:val="000000" w:themeColor="text1"/>
          <w:sz w:val="24"/>
        </w:rPr>
        <w:t xml:space="preserve"> </w:t>
      </w:r>
      <w:r w:rsidR="00451B0E" w:rsidRPr="00D3504E">
        <w:rPr>
          <w:rFonts w:hint="eastAsia"/>
          <w:color w:val="0000FF"/>
          <w:sz w:val="24"/>
        </w:rPr>
        <w:t>Figure S5(A)</w:t>
      </w:r>
      <w:r w:rsidR="00451B0E" w:rsidRPr="00D3504E">
        <w:rPr>
          <w:sz w:val="24"/>
        </w:rPr>
        <w:t xml:space="preserve">, </w:t>
      </w:r>
      <w:r w:rsidR="00451B0E" w:rsidRPr="00D3504E">
        <w:rPr>
          <w:rFonts w:hint="eastAsia"/>
          <w:sz w:val="24"/>
        </w:rPr>
        <w:t xml:space="preserve">a strong peak </w:t>
      </w:r>
      <w:r w:rsidR="003A1606">
        <w:rPr>
          <w:sz w:val="24"/>
        </w:rPr>
        <w:t>appeared</w:t>
      </w:r>
      <w:r w:rsidR="003A1606" w:rsidRPr="00D3504E">
        <w:rPr>
          <w:rFonts w:hint="eastAsia"/>
          <w:sz w:val="24"/>
        </w:rPr>
        <w:t xml:space="preserve"> </w:t>
      </w:r>
      <w:r w:rsidR="00451B0E" w:rsidRPr="00D3504E">
        <w:rPr>
          <w:rFonts w:hint="eastAsia"/>
          <w:sz w:val="24"/>
        </w:rPr>
        <w:t>around 0.0 to 0.05 V for the a</w:t>
      </w:r>
      <w:r w:rsidR="00451B0E" w:rsidRPr="00D3504E">
        <w:rPr>
          <w:sz w:val="24"/>
        </w:rPr>
        <w:t>nodic scan w</w:t>
      </w:r>
      <w:r w:rsidR="00451B0E" w:rsidRPr="00D3504E">
        <w:rPr>
          <w:rFonts w:hint="eastAsia"/>
          <w:sz w:val="24"/>
        </w:rPr>
        <w:t xml:space="preserve">hich has been assigned to HOR. </w:t>
      </w:r>
      <w:r w:rsidR="00451B0E" w:rsidRPr="00D3504E">
        <w:rPr>
          <w:sz w:val="24"/>
        </w:rPr>
        <w:t xml:space="preserve">From </w:t>
      </w:r>
      <w:r w:rsidR="00451B0E" w:rsidRPr="00D3504E">
        <w:rPr>
          <w:rFonts w:hint="eastAsia"/>
          <w:sz w:val="24"/>
        </w:rPr>
        <w:t xml:space="preserve">the current, we can </w:t>
      </w:r>
      <w:r w:rsidR="00451B0E" w:rsidRPr="00D3504E">
        <w:rPr>
          <w:sz w:val="24"/>
        </w:rPr>
        <w:t>obtain</w:t>
      </w:r>
      <w:r w:rsidR="00451B0E" w:rsidRPr="00D3504E">
        <w:rPr>
          <w:rFonts w:hint="eastAsia"/>
          <w:sz w:val="24"/>
        </w:rPr>
        <w:t xml:space="preserve"> the </w:t>
      </w:r>
      <w:r w:rsidR="00451B0E" w:rsidRPr="00D3504E">
        <w:rPr>
          <w:sz w:val="24"/>
        </w:rPr>
        <w:t>density</w:t>
      </w:r>
      <w:r w:rsidR="00451B0E" w:rsidRPr="00D3504E">
        <w:rPr>
          <w:rFonts w:hint="eastAsia"/>
          <w:sz w:val="24"/>
        </w:rPr>
        <w:t xml:space="preserve"> of *H from H</w:t>
      </w:r>
      <w:r w:rsidR="00451B0E" w:rsidRPr="00D3504E">
        <w:rPr>
          <w:rFonts w:hint="eastAsia"/>
          <w:sz w:val="24"/>
          <w:vertAlign w:val="subscript"/>
        </w:rPr>
        <w:t>2</w:t>
      </w:r>
      <w:r w:rsidR="00451B0E" w:rsidRPr="00D3504E">
        <w:rPr>
          <w:rFonts w:hint="eastAsia"/>
          <w:sz w:val="24"/>
        </w:rPr>
        <w:t xml:space="preserve"> and the generation of H</w:t>
      </w:r>
      <w:r w:rsidR="00451B0E" w:rsidRPr="00D3504E">
        <w:rPr>
          <w:rFonts w:hint="eastAsia"/>
          <w:sz w:val="24"/>
          <w:vertAlign w:val="superscript"/>
        </w:rPr>
        <w:t>+</w:t>
      </w:r>
      <w:r w:rsidR="00451B0E" w:rsidRPr="00D3504E">
        <w:rPr>
          <w:rFonts w:hint="eastAsia"/>
          <w:sz w:val="24"/>
        </w:rPr>
        <w:t xml:space="preserve">, </w:t>
      </w:r>
      <w:r w:rsidR="00451B0E" w:rsidRPr="00D3504E">
        <w:rPr>
          <w:sz w:val="24"/>
        </w:rPr>
        <w:t xml:space="preserve">yielding </w:t>
      </w:r>
      <w:r w:rsidR="00451B0E" w:rsidRPr="00D3504E">
        <w:rPr>
          <w:rFonts w:hint="eastAsia"/>
          <w:sz w:val="24"/>
        </w:rPr>
        <w:t>1.44</w:t>
      </w:r>
      <w:r w:rsidR="00451B0E" w:rsidRPr="00D3504E">
        <w:rPr>
          <w:rFonts w:ascii="FangSong" w:eastAsia="FangSong" w:hAnsi="FangSong" w:hint="eastAsia"/>
          <w:sz w:val="24"/>
        </w:rPr>
        <w:t>×</w:t>
      </w:r>
      <w:r w:rsidR="00451B0E" w:rsidRPr="00D3504E">
        <w:rPr>
          <w:rFonts w:hint="eastAsia"/>
          <w:sz w:val="24"/>
        </w:rPr>
        <w:t>10</w:t>
      </w:r>
      <w:r w:rsidR="00451B0E" w:rsidRPr="00D3504E">
        <w:rPr>
          <w:rFonts w:hint="eastAsia"/>
          <w:sz w:val="24"/>
          <w:vertAlign w:val="superscript"/>
        </w:rPr>
        <w:t>-7</w:t>
      </w:r>
      <w:r w:rsidR="00451B0E" w:rsidRPr="00D3504E">
        <w:rPr>
          <w:rFonts w:hint="eastAsia"/>
          <w:sz w:val="24"/>
        </w:rPr>
        <w:t xml:space="preserve"> mol dm</w:t>
      </w:r>
      <w:r w:rsidR="00451B0E" w:rsidRPr="00D3504E">
        <w:rPr>
          <w:rFonts w:hint="eastAsia"/>
          <w:sz w:val="24"/>
          <w:vertAlign w:val="superscript"/>
        </w:rPr>
        <w:t>-2</w:t>
      </w:r>
      <w:r w:rsidR="00451B0E" w:rsidRPr="00D3504E">
        <w:rPr>
          <w:rFonts w:hint="eastAsia"/>
          <w:sz w:val="24"/>
        </w:rPr>
        <w:t xml:space="preserve">. According to previous work, HOR always </w:t>
      </w:r>
      <w:r w:rsidR="00451B0E" w:rsidRPr="00D3504E">
        <w:rPr>
          <w:sz w:val="24"/>
        </w:rPr>
        <w:t>occurs</w:t>
      </w:r>
      <w:r w:rsidR="00451B0E" w:rsidRPr="00D3504E">
        <w:rPr>
          <w:rFonts w:hint="eastAsia"/>
          <w:sz w:val="24"/>
        </w:rPr>
        <w:t xml:space="preserve"> at atop sites (</w:t>
      </w:r>
      <w:r w:rsidR="00451B0E" w:rsidRPr="00D3504E">
        <w:rPr>
          <w:sz w:val="24"/>
        </w:rPr>
        <w:t xml:space="preserve">both </w:t>
      </w:r>
      <w:r w:rsidR="00451B0E" w:rsidRPr="00D3504E">
        <w:rPr>
          <w:rFonts w:hint="eastAsia"/>
          <w:sz w:val="24"/>
        </w:rPr>
        <w:t>terrace and step sites).</w:t>
      </w:r>
      <w:r w:rsidR="00451B0E" w:rsidRPr="00D3504E">
        <w:rPr>
          <w:sz w:val="24"/>
        </w:rPr>
        <w:fldChar w:fldCharType="begin">
          <w:fldData xml:space="preserve">PEVuZE5vdGU+PENpdGU+PEF1dGhvcj5Ib3NoaTwvQXV0aG9yPjxZZWFyPjIwMDk8L1llYXI+PFJl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</w:fldData>
        </w:fldChar>
      </w:r>
      <w:r w:rsidR="00746E68">
        <w:rPr>
          <w:sz w:val="24"/>
        </w:rPr>
        <w:instrText xml:space="preserve"> ADDIN EN.CITE </w:instrText>
      </w:r>
      <w:r w:rsidR="00746E68">
        <w:rPr>
          <w:sz w:val="24"/>
        </w:rPr>
        <w:fldChar w:fldCharType="begin">
          <w:fldData xml:space="preserve">PEVuZE5vdGU+PENpdGU+PEF1dGhvcj5Ib3NoaTwvQXV0aG9yPjxZZWFyPjIwMDk8L1llYXI+PFJl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</w:fldData>
        </w:fldChar>
      </w:r>
      <w:r w:rsidR="00746E68">
        <w:rPr>
          <w:sz w:val="24"/>
        </w:rPr>
        <w:instrText xml:space="preserve"> ADDIN EN.CITE.DATA </w:instrText>
      </w:r>
      <w:r w:rsidR="00746E68">
        <w:rPr>
          <w:sz w:val="24"/>
        </w:rPr>
      </w:r>
      <w:r w:rsidR="00746E68">
        <w:rPr>
          <w:sz w:val="24"/>
        </w:rPr>
        <w:fldChar w:fldCharType="end"/>
      </w:r>
      <w:r w:rsidR="00451B0E" w:rsidRPr="00D3504E">
        <w:rPr>
          <w:sz w:val="24"/>
        </w:rPr>
      </w:r>
      <w:r w:rsidR="00451B0E" w:rsidRPr="00D3504E">
        <w:rPr>
          <w:sz w:val="24"/>
        </w:rPr>
        <w:fldChar w:fldCharType="separate"/>
      </w:r>
      <w:r w:rsidR="00746E68" w:rsidRPr="00746E68">
        <w:rPr>
          <w:noProof/>
          <w:sz w:val="24"/>
          <w:vertAlign w:val="superscript"/>
        </w:rPr>
        <w:t>8, 9, 10, 11, 12</w:t>
      </w:r>
      <w:r w:rsidR="00451B0E" w:rsidRPr="00D3504E">
        <w:rPr>
          <w:sz w:val="24"/>
        </w:rPr>
        <w:fldChar w:fldCharType="end"/>
      </w:r>
      <w:r w:rsidR="00451B0E" w:rsidRPr="00D3504E">
        <w:rPr>
          <w:sz w:val="24"/>
        </w:rPr>
        <w:t xml:space="preserve"> </w:t>
      </w:r>
      <w:r w:rsidR="00451B0E" w:rsidRPr="007179CB">
        <w:rPr>
          <w:rFonts w:hint="eastAsia"/>
          <w:color w:val="000000" w:themeColor="text1"/>
          <w:sz w:val="24"/>
        </w:rPr>
        <w:t xml:space="preserve">In </w:t>
      </w:r>
      <w:r w:rsidR="00451B0E" w:rsidRPr="00237A8E">
        <w:rPr>
          <w:color w:val="0000FF"/>
          <w:sz w:val="24"/>
        </w:rPr>
        <w:t xml:space="preserve">Figure </w:t>
      </w:r>
      <w:r w:rsidR="00D3504E" w:rsidRPr="00237A8E">
        <w:rPr>
          <w:color w:val="0000FF"/>
          <w:sz w:val="24"/>
        </w:rPr>
        <w:t>2</w:t>
      </w:r>
      <w:r w:rsidR="00451B0E" w:rsidRPr="00237A8E">
        <w:rPr>
          <w:color w:val="0000FF"/>
          <w:sz w:val="24"/>
        </w:rPr>
        <w:t>(C)</w:t>
      </w:r>
      <w:r w:rsidR="00451B0E" w:rsidRPr="007179CB">
        <w:rPr>
          <w:rFonts w:hint="eastAsia"/>
          <w:color w:val="000000" w:themeColor="text1"/>
          <w:sz w:val="24"/>
        </w:rPr>
        <w:t xml:space="preserve">, the coverage of *H with different potential at </w:t>
      </w:r>
      <w:r w:rsidR="00451B0E" w:rsidRPr="007179CB">
        <w:rPr>
          <w:color w:val="000000" w:themeColor="text1"/>
          <w:sz w:val="24"/>
        </w:rPr>
        <w:t>different</w:t>
      </w:r>
      <w:r w:rsidR="00451B0E" w:rsidRPr="007179CB">
        <w:rPr>
          <w:rFonts w:hint="eastAsia"/>
          <w:color w:val="000000" w:themeColor="text1"/>
          <w:sz w:val="24"/>
        </w:rPr>
        <w:t xml:space="preserve"> scan rates showed </w:t>
      </w:r>
      <w:r w:rsidR="003A1606">
        <w:rPr>
          <w:color w:val="000000" w:themeColor="text1"/>
          <w:sz w:val="24"/>
        </w:rPr>
        <w:t>a clear difference</w:t>
      </w:r>
      <w:r w:rsidR="00451B0E" w:rsidRPr="007179CB">
        <w:rPr>
          <w:rFonts w:hint="eastAsia"/>
          <w:color w:val="000000" w:themeColor="text1"/>
          <w:sz w:val="24"/>
        </w:rPr>
        <w:t xml:space="preserve">. </w:t>
      </w:r>
      <w:r w:rsidR="00451B0E" w:rsidRPr="007179CB">
        <w:rPr>
          <w:color w:val="000000" w:themeColor="text1"/>
          <w:sz w:val="24"/>
        </w:rPr>
        <w:t>F</w:t>
      </w:r>
      <w:r w:rsidR="00451B0E" w:rsidRPr="007179CB">
        <w:rPr>
          <w:rFonts w:hint="eastAsia"/>
          <w:color w:val="000000" w:themeColor="text1"/>
          <w:sz w:val="24"/>
        </w:rPr>
        <w:t>or the *</w:t>
      </w:r>
      <w:proofErr w:type="spellStart"/>
      <w:r w:rsidR="00451B0E" w:rsidRPr="007179CB">
        <w:rPr>
          <w:rFonts w:hint="eastAsia"/>
          <w:color w:val="000000" w:themeColor="text1"/>
          <w:sz w:val="24"/>
        </w:rPr>
        <w:t>H</w:t>
      </w:r>
      <w:r w:rsidR="00451B0E" w:rsidRPr="007179CB">
        <w:rPr>
          <w:rFonts w:hint="eastAsia"/>
          <w:color w:val="000000" w:themeColor="text1"/>
          <w:sz w:val="24"/>
          <w:vertAlign w:val="subscript"/>
        </w:rPr>
        <w:t>step</w:t>
      </w:r>
      <w:proofErr w:type="spellEnd"/>
      <w:r w:rsidR="00451B0E" w:rsidRPr="007179CB">
        <w:rPr>
          <w:rFonts w:hint="eastAsia"/>
          <w:color w:val="000000" w:themeColor="text1"/>
          <w:sz w:val="24"/>
        </w:rPr>
        <w:t xml:space="preserve"> </w:t>
      </w:r>
      <w:r w:rsidR="003A1606">
        <w:rPr>
          <w:color w:val="000000" w:themeColor="text1"/>
          <w:sz w:val="24"/>
        </w:rPr>
        <w:t>in the</w:t>
      </w:r>
      <w:r w:rsidR="003A1606" w:rsidRPr="007179CB">
        <w:rPr>
          <w:rFonts w:hint="eastAsia"/>
          <w:color w:val="000000" w:themeColor="text1"/>
          <w:sz w:val="24"/>
        </w:rPr>
        <w:t xml:space="preserve"> </w:t>
      </w:r>
      <w:r w:rsidR="00451B0E" w:rsidRPr="007179CB">
        <w:rPr>
          <w:color w:val="000000" w:themeColor="text1"/>
          <w:sz w:val="24"/>
        </w:rPr>
        <w:t>cathodic scan</w:t>
      </w:r>
      <w:r w:rsidR="00451B0E" w:rsidRPr="007179CB">
        <w:rPr>
          <w:rFonts w:hint="eastAsia"/>
          <w:color w:val="000000" w:themeColor="text1"/>
          <w:sz w:val="24"/>
        </w:rPr>
        <w:t>, *H coverage vs potential is similar, while for the a</w:t>
      </w:r>
      <w:r w:rsidR="00451B0E" w:rsidRPr="007179CB">
        <w:rPr>
          <w:color w:val="000000" w:themeColor="text1"/>
          <w:sz w:val="24"/>
        </w:rPr>
        <w:t>nodic scan</w:t>
      </w:r>
      <w:r w:rsidR="00451B0E" w:rsidRPr="007179CB">
        <w:rPr>
          <w:rFonts w:hint="eastAsia"/>
          <w:color w:val="000000" w:themeColor="text1"/>
          <w:sz w:val="24"/>
        </w:rPr>
        <w:t xml:space="preserve">, a </w:t>
      </w:r>
      <w:r w:rsidR="00451B0E" w:rsidRPr="007179CB">
        <w:rPr>
          <w:color w:val="000000" w:themeColor="text1"/>
          <w:sz w:val="24"/>
        </w:rPr>
        <w:t>strong</w:t>
      </w:r>
      <w:r w:rsidR="00451B0E" w:rsidRPr="007179CB">
        <w:rPr>
          <w:rFonts w:hint="eastAsia"/>
          <w:color w:val="000000" w:themeColor="text1"/>
          <w:sz w:val="24"/>
        </w:rPr>
        <w:t xml:space="preserve"> peak </w:t>
      </w:r>
      <w:r w:rsidR="003A1606">
        <w:rPr>
          <w:color w:val="000000" w:themeColor="text1"/>
          <w:sz w:val="24"/>
        </w:rPr>
        <w:t>appeared</w:t>
      </w:r>
      <w:r w:rsidR="003A1606" w:rsidRPr="007179CB">
        <w:rPr>
          <w:rFonts w:hint="eastAsia"/>
          <w:color w:val="000000" w:themeColor="text1"/>
          <w:sz w:val="24"/>
        </w:rPr>
        <w:t xml:space="preserve"> </w:t>
      </w:r>
      <w:r w:rsidR="00451B0E" w:rsidRPr="007179CB">
        <w:rPr>
          <w:rFonts w:hint="eastAsia"/>
          <w:color w:val="000000" w:themeColor="text1"/>
          <w:sz w:val="24"/>
        </w:rPr>
        <w:t>at 0.03 V. For the *</w:t>
      </w:r>
      <w:proofErr w:type="spellStart"/>
      <w:r w:rsidR="00451B0E" w:rsidRPr="007179CB">
        <w:rPr>
          <w:rFonts w:hint="eastAsia"/>
          <w:color w:val="000000" w:themeColor="text1"/>
          <w:sz w:val="24"/>
        </w:rPr>
        <w:t>H</w:t>
      </w:r>
      <w:r w:rsidR="00451B0E" w:rsidRPr="007179CB">
        <w:rPr>
          <w:rFonts w:hint="eastAsia"/>
          <w:color w:val="000000" w:themeColor="text1"/>
          <w:sz w:val="24"/>
          <w:vertAlign w:val="subscript"/>
        </w:rPr>
        <w:t>terrace</w:t>
      </w:r>
      <w:proofErr w:type="spellEnd"/>
      <w:r w:rsidR="00451B0E" w:rsidRPr="007179CB">
        <w:rPr>
          <w:rFonts w:hint="eastAsia"/>
          <w:color w:val="000000" w:themeColor="text1"/>
          <w:sz w:val="24"/>
        </w:rPr>
        <w:t>, d</w:t>
      </w:r>
      <w:r w:rsidR="00451B0E" w:rsidRPr="007179CB">
        <w:rPr>
          <w:color w:val="000000" w:themeColor="text1"/>
          <w:sz w:val="24"/>
        </w:rPr>
        <w:t xml:space="preserve">isregarding the changes in intensity, </w:t>
      </w:r>
      <w:r w:rsidR="003A1606">
        <w:rPr>
          <w:color w:val="000000" w:themeColor="text1"/>
          <w:sz w:val="24"/>
        </w:rPr>
        <w:t>this</w:t>
      </w:r>
      <w:r w:rsidR="00451B0E" w:rsidRPr="007179CB">
        <w:rPr>
          <w:color w:val="000000" w:themeColor="text1"/>
          <w:sz w:val="24"/>
        </w:rPr>
        <w:t xml:space="preserve"> trend was also observed.</w:t>
      </w:r>
      <w:r w:rsidR="00451B0E" w:rsidRPr="007179CB">
        <w:rPr>
          <w:rFonts w:hint="eastAsia"/>
          <w:color w:val="000000" w:themeColor="text1"/>
          <w:sz w:val="24"/>
        </w:rPr>
        <w:t xml:space="preserve"> The </w:t>
      </w:r>
      <w:r w:rsidR="00451B0E" w:rsidRPr="007179CB">
        <w:rPr>
          <w:color w:val="000000" w:themeColor="text1"/>
          <w:sz w:val="24"/>
        </w:rPr>
        <w:t>new</w:t>
      </w:r>
      <w:r w:rsidR="00451B0E" w:rsidRPr="007179CB">
        <w:rPr>
          <w:rFonts w:hint="eastAsia"/>
          <w:color w:val="000000" w:themeColor="text1"/>
          <w:sz w:val="24"/>
        </w:rPr>
        <w:t xml:space="preserve"> peak at 0.03V was </w:t>
      </w:r>
      <w:r w:rsidR="00451B0E" w:rsidRPr="007179CB">
        <w:rPr>
          <w:color w:val="000000" w:themeColor="text1"/>
          <w:sz w:val="24"/>
        </w:rPr>
        <w:t>assigned</w:t>
      </w:r>
      <w:r w:rsidR="00451B0E" w:rsidRPr="007179CB">
        <w:rPr>
          <w:rFonts w:hint="eastAsia"/>
          <w:color w:val="000000" w:themeColor="text1"/>
          <w:sz w:val="24"/>
        </w:rPr>
        <w:t xml:space="preserve"> to the HOR. This indicates that although the HOR process is fast and the i</w:t>
      </w:r>
      <w:r w:rsidR="00451B0E" w:rsidRPr="007179CB">
        <w:rPr>
          <w:color w:val="000000" w:themeColor="text1"/>
          <w:sz w:val="24"/>
        </w:rPr>
        <w:t>ntermediate</w:t>
      </w:r>
      <w:r w:rsidR="00451B0E" w:rsidRPr="007179CB">
        <w:rPr>
          <w:rFonts w:hint="eastAsia"/>
          <w:color w:val="000000" w:themeColor="text1"/>
          <w:sz w:val="24"/>
        </w:rPr>
        <w:t xml:space="preserve"> *H in HOR is </w:t>
      </w:r>
      <w:r w:rsidR="00451B0E" w:rsidRPr="007179CB">
        <w:rPr>
          <w:color w:val="000000" w:themeColor="text1"/>
          <w:sz w:val="24"/>
        </w:rPr>
        <w:t>difficult</w:t>
      </w:r>
      <w:r w:rsidR="00451B0E" w:rsidRPr="007179CB">
        <w:rPr>
          <w:rFonts w:hint="eastAsia"/>
          <w:color w:val="000000" w:themeColor="text1"/>
          <w:sz w:val="24"/>
        </w:rPr>
        <w:t xml:space="preserve"> to </w:t>
      </w:r>
      <w:r w:rsidR="00451B0E" w:rsidRPr="007179CB">
        <w:rPr>
          <w:color w:val="000000" w:themeColor="text1"/>
          <w:sz w:val="24"/>
        </w:rPr>
        <w:t>observe</w:t>
      </w:r>
      <w:r w:rsidR="00451B0E" w:rsidRPr="007179CB">
        <w:rPr>
          <w:rFonts w:hint="eastAsia"/>
          <w:color w:val="000000" w:themeColor="text1"/>
          <w:sz w:val="24"/>
        </w:rPr>
        <w:t xml:space="preserve">, </w:t>
      </w:r>
      <w:r w:rsidR="003A1606">
        <w:rPr>
          <w:color w:val="000000" w:themeColor="text1"/>
          <w:sz w:val="24"/>
        </w:rPr>
        <w:t>future work using EC-SFG may further investigate HOR on Pt by leveraging different experimental scan rates.</w:t>
      </w:r>
    </w:p>
    <w:p w14:paraId="6D530151" w14:textId="7086B415" w:rsidR="008A05E9" w:rsidRDefault="008A05E9">
      <w:pPr>
        <w:widowControl/>
        <w:jc w:val="left"/>
        <w:rPr>
          <w:b/>
          <w:bCs/>
          <w:sz w:val="24"/>
        </w:rPr>
      </w:pPr>
    </w:p>
    <w:p w14:paraId="5B0D2FCE" w14:textId="28D650E3" w:rsidR="00EF47C4" w:rsidRPr="00407A8B" w:rsidRDefault="003A1606" w:rsidP="00625C90">
      <w:pPr>
        <w:pStyle w:val="ListParagraph"/>
        <w:numPr>
          <w:ilvl w:val="0"/>
          <w:numId w:val="10"/>
        </w:numPr>
        <w:spacing w:line="480" w:lineRule="auto"/>
        <w:ind w:firstLineChars="0"/>
        <w:rPr>
          <w:b/>
          <w:bCs/>
          <w:sz w:val="24"/>
        </w:rPr>
      </w:pPr>
      <w:r>
        <w:rPr>
          <w:b/>
          <w:bCs/>
          <w:sz w:val="24"/>
        </w:rPr>
        <w:br w:type="column"/>
      </w:r>
      <w:r w:rsidR="00B178E0" w:rsidRPr="00407A8B">
        <w:rPr>
          <w:b/>
          <w:bCs/>
          <w:sz w:val="24"/>
        </w:rPr>
        <w:lastRenderedPageBreak/>
        <w:t>D</w:t>
      </w:r>
      <w:r w:rsidR="00EF47C4" w:rsidRPr="00407A8B">
        <w:rPr>
          <w:b/>
          <w:bCs/>
          <w:sz w:val="24"/>
        </w:rPr>
        <w:t>ensity</w:t>
      </w:r>
      <w:r w:rsidR="00FE0582" w:rsidRPr="00407A8B">
        <w:rPr>
          <w:b/>
          <w:bCs/>
          <w:sz w:val="24"/>
        </w:rPr>
        <w:t xml:space="preserve"> and </w:t>
      </w:r>
      <w:r w:rsidR="00FA6A25">
        <w:rPr>
          <w:rFonts w:hint="eastAsia"/>
          <w:b/>
          <w:bCs/>
          <w:sz w:val="24"/>
        </w:rPr>
        <w:t>Free</w:t>
      </w:r>
      <w:r w:rsidR="00FA6A25" w:rsidRPr="00407A8B">
        <w:rPr>
          <w:b/>
          <w:bCs/>
          <w:sz w:val="24"/>
        </w:rPr>
        <w:t xml:space="preserve"> </w:t>
      </w:r>
      <w:r w:rsidR="00775A7D">
        <w:rPr>
          <w:rFonts w:hint="eastAsia"/>
          <w:b/>
          <w:bCs/>
          <w:sz w:val="24"/>
        </w:rPr>
        <w:t>E</w:t>
      </w:r>
      <w:r w:rsidR="00775A7D" w:rsidRPr="00407A8B">
        <w:rPr>
          <w:b/>
          <w:bCs/>
          <w:sz w:val="24"/>
        </w:rPr>
        <w:t xml:space="preserve">nergy </w:t>
      </w:r>
      <w:r w:rsidR="00EF47C4" w:rsidRPr="00407A8B">
        <w:rPr>
          <w:b/>
          <w:bCs/>
          <w:sz w:val="24"/>
        </w:rPr>
        <w:t xml:space="preserve">of </w:t>
      </w:r>
      <w:r w:rsidR="00CB1238" w:rsidRPr="00407A8B">
        <w:rPr>
          <w:b/>
          <w:bCs/>
          <w:sz w:val="24"/>
        </w:rPr>
        <w:t>*</w:t>
      </w:r>
      <w:r w:rsidR="000712E3">
        <w:rPr>
          <w:rFonts w:hint="eastAsia"/>
          <w:b/>
          <w:bCs/>
          <w:sz w:val="24"/>
        </w:rPr>
        <w:t>H</w:t>
      </w:r>
      <w:r w:rsidR="000712E3" w:rsidRPr="00407A8B">
        <w:rPr>
          <w:b/>
          <w:bCs/>
          <w:sz w:val="24"/>
        </w:rPr>
        <w:t xml:space="preserve"> </w:t>
      </w:r>
      <w:r w:rsidR="00EF47C4" w:rsidRPr="00407A8B">
        <w:rPr>
          <w:b/>
          <w:bCs/>
          <w:sz w:val="24"/>
        </w:rPr>
        <w:t xml:space="preserve">at </w:t>
      </w:r>
      <w:r w:rsidR="0061464E">
        <w:rPr>
          <w:b/>
          <w:bCs/>
          <w:sz w:val="24"/>
        </w:rPr>
        <w:t>Pt</w:t>
      </w:r>
      <w:r w:rsidR="00EF47C4" w:rsidRPr="00407A8B">
        <w:rPr>
          <w:b/>
          <w:bCs/>
          <w:sz w:val="24"/>
        </w:rPr>
        <w:t xml:space="preserve"> </w:t>
      </w:r>
      <w:r w:rsidR="00775A7D">
        <w:rPr>
          <w:rFonts w:hint="eastAsia"/>
          <w:b/>
          <w:bCs/>
          <w:sz w:val="24"/>
        </w:rPr>
        <w:t>S</w:t>
      </w:r>
      <w:r w:rsidR="00775A7D" w:rsidRPr="00407A8B">
        <w:rPr>
          <w:b/>
          <w:bCs/>
          <w:sz w:val="24"/>
        </w:rPr>
        <w:t xml:space="preserve">urface </w:t>
      </w:r>
      <w:r w:rsidR="00775A7D">
        <w:rPr>
          <w:rFonts w:hint="eastAsia"/>
          <w:b/>
          <w:bCs/>
          <w:sz w:val="24"/>
        </w:rPr>
        <w:t>C</w:t>
      </w:r>
      <w:r w:rsidR="00775A7D" w:rsidRPr="00407A8B">
        <w:rPr>
          <w:b/>
          <w:bCs/>
          <w:sz w:val="24"/>
        </w:rPr>
        <w:t xml:space="preserve">alculated </w:t>
      </w:r>
      <w:r w:rsidR="00346AE8" w:rsidRPr="00407A8B">
        <w:rPr>
          <w:b/>
          <w:bCs/>
          <w:sz w:val="24"/>
        </w:rPr>
        <w:t xml:space="preserve">from </w:t>
      </w:r>
      <w:r w:rsidR="00775A7D">
        <w:rPr>
          <w:rFonts w:hint="eastAsia"/>
          <w:b/>
          <w:bCs/>
          <w:sz w:val="24"/>
        </w:rPr>
        <w:t>C</w:t>
      </w:r>
      <w:r w:rsidR="00775A7D" w:rsidRPr="00407A8B">
        <w:rPr>
          <w:b/>
          <w:bCs/>
          <w:sz w:val="24"/>
        </w:rPr>
        <w:t xml:space="preserve">harge </w:t>
      </w:r>
      <w:r w:rsidR="00346AE8" w:rsidRPr="00407A8B">
        <w:rPr>
          <w:b/>
          <w:bCs/>
          <w:sz w:val="24"/>
        </w:rPr>
        <w:t>Q</w:t>
      </w:r>
    </w:p>
    <w:p w14:paraId="2DC05B59" w14:textId="3F483BE5" w:rsidR="00CD1DEC" w:rsidRDefault="00871152" w:rsidP="0035251D">
      <w:pPr>
        <w:rPr>
          <w:bCs/>
          <w:noProof/>
          <w:color w:val="000000" w:themeColor="text1"/>
          <w:sz w:val="24"/>
        </w:rPr>
      </w:pPr>
      <w:bookmarkStart w:id="16" w:name="_Hlk189994701"/>
      <w:r w:rsidRPr="005E0235">
        <w:rPr>
          <w:bCs/>
          <w:noProof/>
          <w:color w:val="000000" w:themeColor="text1"/>
          <w:sz w:val="24"/>
        </w:rPr>
        <mc:AlternateContent>
          <mc:Choice Requires="wpg">
            <w:drawing>
              <wp:anchor distT="0" distB="0" distL="114300" distR="114300" simplePos="0" relativeHeight="251931648" behindDoc="0" locked="0" layoutInCell="1" allowOverlap="1" wp14:anchorId="3107936F" wp14:editId="21C9B271">
                <wp:simplePos x="0" y="0"/>
                <wp:positionH relativeFrom="column">
                  <wp:posOffset>195217</wp:posOffset>
                </wp:positionH>
                <wp:positionV relativeFrom="paragraph">
                  <wp:posOffset>1535340</wp:posOffset>
                </wp:positionV>
                <wp:extent cx="5943600" cy="2683873"/>
                <wp:effectExtent l="0" t="0" r="0" b="2540"/>
                <wp:wrapSquare wrapText="bothSides"/>
                <wp:docPr id="835183834" name="Group 27"/>
                <wp:cNvGraphicFramePr/>
                <a:graphic xmlns:a="http://schemas.openxmlformats.org/drawingml/2006/main">
                  <a:graphicData uri="http://schemas.microsoft.com/office/word/2010/wordprocessingGroup">
                    <wpg:wgp>
                      <wpg:cNvGrpSpPr/>
                      <wpg:grpSpPr>
                        <a:xfrm>
                          <a:off x="0" y="0"/>
                          <a:ext cx="5943600" cy="2683873"/>
                          <a:chOff x="-55152" y="0"/>
                          <a:chExt cx="5944525" cy="2684238"/>
                        </a:xfrm>
                      </wpg:grpSpPr>
                      <wps:wsp>
                        <wps:cNvPr id="1578024091" name="Text Box 2"/>
                        <wps:cNvSpPr txBox="1">
                          <a:spLocks noChangeArrowheads="1"/>
                        </wps:cNvSpPr>
                        <wps:spPr bwMode="auto">
                          <a:xfrm>
                            <a:off x="-55152" y="2186966"/>
                            <a:ext cx="5944525" cy="497272"/>
                          </a:xfrm>
                          <a:prstGeom prst="rect">
                            <a:avLst/>
                          </a:prstGeom>
                          <a:solidFill>
                            <a:srgbClr val="FFFFFF"/>
                          </a:solidFill>
                          <a:ln w="9525">
                            <a:noFill/>
                            <a:miter lim="800000"/>
                            <a:headEnd/>
                            <a:tailEnd/>
                          </a:ln>
                        </wps:spPr>
                        <wps:txbx>
                          <w:txbxContent>
                            <w:p w14:paraId="584F7B86" w14:textId="631B424D" w:rsidR="00E304E1" w:rsidRPr="005E0235" w:rsidRDefault="00E304E1" w:rsidP="00E304E1">
                              <w:pPr>
                                <w:rPr>
                                  <w:bCs/>
                                  <w:color w:val="000000" w:themeColor="text1"/>
                                  <w:sz w:val="22"/>
                                  <w:szCs w:val="22"/>
                                </w:rPr>
                              </w:pPr>
                              <w:r w:rsidRPr="005E0235">
                                <w:rPr>
                                  <w:rFonts w:ascii="Times" w:hAnsi="Times" w:cs="Times"/>
                                  <w:b/>
                                  <w:bCs/>
                                  <w:color w:val="000000" w:themeColor="text1"/>
                                  <w:sz w:val="22"/>
                                  <w:szCs w:val="22"/>
                                </w:rPr>
                                <w:t xml:space="preserve">Figure </w:t>
                              </w:r>
                              <w:r w:rsidR="003B6F29" w:rsidRPr="005E0235">
                                <w:rPr>
                                  <w:rFonts w:ascii="Times" w:hAnsi="Times" w:cs="Times"/>
                                  <w:b/>
                                  <w:bCs/>
                                  <w:color w:val="000000" w:themeColor="text1"/>
                                  <w:sz w:val="22"/>
                                  <w:szCs w:val="22"/>
                                </w:rPr>
                                <w:t>S</w:t>
                              </w:r>
                              <w:r w:rsidR="003B6F29">
                                <w:rPr>
                                  <w:rFonts w:ascii="Times" w:hAnsi="Times" w:cs="Times" w:hint="eastAsia"/>
                                  <w:b/>
                                  <w:bCs/>
                                  <w:color w:val="000000" w:themeColor="text1"/>
                                  <w:sz w:val="22"/>
                                  <w:szCs w:val="22"/>
                                </w:rPr>
                                <w:t>6</w:t>
                              </w:r>
                              <w:r w:rsidRPr="005E0235">
                                <w:rPr>
                                  <w:rFonts w:ascii="Times" w:hAnsi="Times" w:cs="Times"/>
                                  <w:b/>
                                  <w:bCs/>
                                  <w:color w:val="000000" w:themeColor="text1"/>
                                  <w:sz w:val="22"/>
                                  <w:szCs w:val="22"/>
                                </w:rPr>
                                <w:t>.</w:t>
                              </w:r>
                              <w:r w:rsidRPr="005E0235">
                                <w:rPr>
                                  <w:rFonts w:ascii="Times" w:hAnsi="Times" w:cs="Times"/>
                                  <w:color w:val="000000" w:themeColor="text1"/>
                                  <w:sz w:val="22"/>
                                  <w:szCs w:val="22"/>
                                </w:rPr>
                                <w:t xml:space="preserve"> </w:t>
                              </w:r>
                              <w:bookmarkStart w:id="17" w:name="_Hlk215614293"/>
                              <w:bookmarkStart w:id="18" w:name="_Hlk215614294"/>
                              <w:r w:rsidRPr="005E0235">
                                <w:rPr>
                                  <w:rFonts w:ascii="Times" w:hAnsi="Times" w:cs="Times"/>
                                  <w:color w:val="000000" w:themeColor="text1"/>
                                  <w:sz w:val="22"/>
                                  <w:szCs w:val="22"/>
                                </w:rPr>
                                <w:t xml:space="preserve">The CV of </w:t>
                              </w:r>
                              <w:r w:rsidR="0061464E" w:rsidRPr="005E0235">
                                <w:rPr>
                                  <w:rFonts w:ascii="Times" w:hAnsi="Times" w:cs="Times"/>
                                  <w:color w:val="000000" w:themeColor="text1"/>
                                  <w:sz w:val="22"/>
                                  <w:szCs w:val="22"/>
                                </w:rPr>
                                <w:t>Pt</w:t>
                              </w:r>
                              <w:r w:rsidRPr="005E0235">
                                <w:rPr>
                                  <w:rFonts w:ascii="Times" w:hAnsi="Times" w:cs="Times"/>
                                  <w:color w:val="000000" w:themeColor="text1"/>
                                  <w:sz w:val="22"/>
                                  <w:szCs w:val="22"/>
                                </w:rPr>
                                <w:t xml:space="preserve"> in 0.</w:t>
                              </w:r>
                              <w:r w:rsidR="000712E3" w:rsidRPr="005E0235">
                                <w:rPr>
                                  <w:rFonts w:ascii="Times" w:hAnsi="Times" w:cs="Times"/>
                                  <w:color w:val="000000" w:themeColor="text1"/>
                                  <w:sz w:val="22"/>
                                  <w:szCs w:val="22"/>
                                </w:rPr>
                                <w:t xml:space="preserve">05 </w:t>
                              </w:r>
                              <w:r w:rsidRPr="005E0235">
                                <w:rPr>
                                  <w:rFonts w:ascii="Times" w:hAnsi="Times" w:cs="Times"/>
                                  <w:color w:val="000000" w:themeColor="text1"/>
                                  <w:sz w:val="22"/>
                                  <w:szCs w:val="22"/>
                                </w:rPr>
                                <w:t xml:space="preserve">M </w:t>
                              </w:r>
                              <w:r w:rsidR="000712E3" w:rsidRPr="005E0235">
                                <w:rPr>
                                  <w:rFonts w:ascii="Times" w:hAnsi="Times" w:cs="Times"/>
                                  <w:color w:val="000000" w:themeColor="text1"/>
                                  <w:sz w:val="22"/>
                                  <w:szCs w:val="22"/>
                                </w:rPr>
                                <w:t>H</w:t>
                              </w:r>
                              <w:r w:rsidR="000712E3" w:rsidRPr="005E0235">
                                <w:rPr>
                                  <w:rFonts w:ascii="Times" w:hAnsi="Times" w:cs="Times"/>
                                  <w:color w:val="000000" w:themeColor="text1"/>
                                  <w:sz w:val="22"/>
                                  <w:szCs w:val="22"/>
                                  <w:vertAlign w:val="subscript"/>
                                </w:rPr>
                                <w:t>2</w:t>
                              </w:r>
                              <w:r w:rsidR="000712E3" w:rsidRPr="005E0235">
                                <w:rPr>
                                  <w:rFonts w:ascii="Times" w:hAnsi="Times" w:cs="Times"/>
                                  <w:color w:val="000000" w:themeColor="text1"/>
                                  <w:sz w:val="22"/>
                                  <w:szCs w:val="22"/>
                                </w:rPr>
                                <w:t>SO</w:t>
                              </w:r>
                              <w:r w:rsidR="000712E3" w:rsidRPr="006677DD">
                                <w:rPr>
                                  <w:rFonts w:ascii="Times" w:hAnsi="Times" w:cs="Times"/>
                                  <w:color w:val="000000" w:themeColor="text1"/>
                                  <w:sz w:val="22"/>
                                  <w:szCs w:val="22"/>
                                  <w:vertAlign w:val="subscript"/>
                                </w:rPr>
                                <w:t>4</w:t>
                              </w:r>
                              <w:r w:rsidR="001D6EEE">
                                <w:rPr>
                                  <w:rFonts w:ascii="Times" w:hAnsi="Times" w:cs="Times" w:hint="eastAsia"/>
                                  <w:color w:val="000000" w:themeColor="text1"/>
                                  <w:sz w:val="22"/>
                                  <w:szCs w:val="22"/>
                                </w:rPr>
                                <w:t xml:space="preserve"> saturated with </w:t>
                              </w:r>
                              <w:proofErr w:type="spellStart"/>
                              <w:r w:rsidR="001D6EEE">
                                <w:rPr>
                                  <w:rFonts w:ascii="Times" w:hAnsi="Times" w:cs="Times" w:hint="eastAsia"/>
                                  <w:color w:val="000000" w:themeColor="text1"/>
                                  <w:sz w:val="22"/>
                                  <w:szCs w:val="22"/>
                                </w:rPr>
                                <w:t>Ar</w:t>
                              </w:r>
                              <w:proofErr w:type="spellEnd"/>
                              <w:r w:rsidRPr="005E0235">
                                <w:rPr>
                                  <w:rFonts w:ascii="Times" w:hAnsi="Times" w:cs="Times"/>
                                  <w:color w:val="000000" w:themeColor="text1"/>
                                  <w:sz w:val="22"/>
                                  <w:szCs w:val="22"/>
                                </w:rPr>
                                <w:t>, scan rate 100 mVs</w:t>
                              </w:r>
                              <w:r w:rsidR="005A78B8" w:rsidRPr="00E73E36">
                                <w:rPr>
                                  <w:rFonts w:ascii="Times" w:hAnsi="Times" w:cs="Times"/>
                                  <w:color w:val="000000" w:themeColor="text1"/>
                                  <w:sz w:val="22"/>
                                  <w:szCs w:val="22"/>
                                  <w:vertAlign w:val="superscript"/>
                                </w:rPr>
                                <w:t>-1</w:t>
                              </w:r>
                              <w:r w:rsidRPr="005E0235">
                                <w:rPr>
                                  <w:rFonts w:ascii="Times" w:hAnsi="Times" w:cs="Times"/>
                                  <w:color w:val="000000" w:themeColor="text1"/>
                                  <w:sz w:val="22"/>
                                  <w:szCs w:val="22"/>
                                </w:rPr>
                                <w:t>, range from 0.05 V to 1.</w:t>
                              </w:r>
                              <w:r w:rsidR="005B029C" w:rsidRPr="005E0235">
                                <w:rPr>
                                  <w:rFonts w:ascii="Times" w:hAnsi="Times" w:cs="Times"/>
                                  <w:color w:val="000000" w:themeColor="text1"/>
                                  <w:sz w:val="22"/>
                                  <w:szCs w:val="22"/>
                                </w:rPr>
                                <w:t xml:space="preserve">55 </w:t>
                              </w:r>
                              <w:r w:rsidRPr="005E0235">
                                <w:rPr>
                                  <w:rFonts w:ascii="Times" w:hAnsi="Times" w:cs="Times"/>
                                  <w:color w:val="000000" w:themeColor="text1"/>
                                  <w:sz w:val="22"/>
                                  <w:szCs w:val="22"/>
                                </w:rPr>
                                <w:t>V.</w:t>
                              </w:r>
                              <w:bookmarkEnd w:id="17"/>
                              <w:bookmarkEnd w:id="18"/>
                            </w:p>
                          </w:txbxContent>
                        </wps:txbx>
                        <wps:bodyPr rot="0" vert="horz" wrap="square" lIns="91440" tIns="45720" rIns="91440" bIns="45720" anchor="t" anchorCtr="0">
                          <a:spAutoFit/>
                        </wps:bodyPr>
                      </wps:wsp>
                      <pic:pic xmlns:pic="http://schemas.openxmlformats.org/drawingml/2006/picture">
                        <pic:nvPicPr>
                          <pic:cNvPr id="194597422" name="Picture 14"/>
                          <pic:cNvPicPr>
                            <a:picLocks noChangeAspect="1"/>
                          </pic:cNvPicPr>
                        </pic:nvPicPr>
                        <pic:blipFill>
                          <a:blip r:embed="rId40"/>
                          <a:srcRect/>
                          <a:stretch/>
                        </pic:blipFill>
                        <pic:spPr bwMode="auto">
                          <a:xfrm>
                            <a:off x="926793" y="0"/>
                            <a:ext cx="3836013" cy="213931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107936F" id="Group 27" o:spid="_x0000_s1126" style="position:absolute;left:0;text-align:left;margin-left:15.35pt;margin-top:120.9pt;width:468pt;height:211.35pt;z-index:251931648;mso-width-relative:margin;mso-height-relative:margin" coordorigin="-551" coordsize="59445,26842"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AAAyEAACFFAABFVQAAVQ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AAAwjgAAjrMA&#10;ALP/AAD//wAA//8AAP//AAD//wAA//8AAP//AAD//wAA//8AAP//AAD/gAAAg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EAACHpAADp/wAA//8AAP//AAD//wAA//8AAP//AAD//wAA//8AAP//AAD/&#10;/wAA//8AAP//AAD//wAA/w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QAAEdYAANb/AAD//wAA//8AAP//&#10;AAD//wAA//8AAP//AAD//wAA//8AAP//AAD//wAA//8AAP//AAD//wAA/w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GAAAGvwAAv/8AAP//AAD//wAA//8AAP//AAD//wAA//8AAP//AAD//wAA//8AAP//AAD//wAA&#10;//8AAP//AAD//wAA/w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GiAACi/wAA//8AAP//AAD//wAA//8AAP//AAD/&#10;/wAA//8AAP//AAD//wAA//8AAP//AAD//wAA//8AAP//AAD/5AAA5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UAAGX/&#10;AAD//wAA//8AAP//AAD//wAA//8AAP//AAD//wAA//8AAP//AAD//wAA//8AAP//AAD//wAA//8A&#10;AP//AAD/gQAAgQ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ID/AAD//wAA//8AAP//AAD//wAA//8AAP//AAD//wAA&#10;//8AAP//AAD//wAA//8AAP//AAD//wAA//8AAP//AAD/gAAAg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AAADCOAACOswAAs/8AAP//AAD/&#10;/wAA//8AAP//AAD//wAA//8AAP//AAD//wAA//8AAP//AAD//wAA//8AAP//AAD//wAA//8AAP//&#10;AAD/gAAAg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QAAIekAAOn/AAD//wAA//8AAP//AAD//wAA//8AAP//AAD//wAA//8AAP//AAD//wAA//8A&#10;AP//AAD//wAA//8AAP//AAD//wAA//8AAP//AAD/gAAAg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RAAAR1gAA1v8AAP//AAD//wAA//8AAP//AAD//wAA&#10;//8AAP//AAD//wAA//8AAP//AAD//wAA//8AAP//AAD//wAA//8AAP//AAD//wAA//8AAP//AAD/&#10;gAAAg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YAAAa/AAC/&#10;/wAA//8AAP//AAD//wAA//8AAP//AAD//wAA//8AAP//AAD//wAA//8AAP//AAD//wAA//8AAP//&#10;AAD//wAA//8AAP//AAD//wAA//8AAP//AAD/gAAAg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aIAAKL/AAD//wAA//8AAP//AAD//wAA//8AAP//AAD//wAA//8A&#10;AP//AAD//wAA//8AAP//AAD//wAA//8AAP//AAD//wAA//8AAP//AAD//wAA//8AAP//AAD/gAAA&#10;g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GCAAACA5QAA5f8AAP//AAD//wAA&#10;//8AAP//AAD//wAA//8AAP//AAD//wAA//8AAP//AAD//wAA//8AAP//AAD//wAA//8AAP//AAD/&#10;/wAA//8AAP//AAD//wAA//8AAP//AAD/gAAAg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gP8AAP//AAD//wAA//8AAP//AAD//wAA//8AAP//AAD//wAA//8AAP//AAD//wAA//8AAP//&#10;AAD//wAA//8AAP//AAD//wAA//8AAP//AAD//wAA//8AAP//AAD//wAA//8AAP//AAD/gAAAg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CA/wAA//8AAP//AAD//wAA//8AAP//AAD//wAA//8A&#10;AP//AAD//wAA//8AAP//AAD//wAA//8AAP//AAD//wAA//8AAP//AAD//wAA//8AAP//AAD//wAA&#10;//8AAP//AAD//wAA//8AAP//AAD/gAAAg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ID/AAD//wAA&#10;//8AAP//AAD//wAA//8AAP//AAD//wAA//8AAP//AAD//wAA//8AAP//AAD//wAA//8AAP//AAD/&#10;/wAA/+gAAOigAACg/wAA//8AAP//AAD//wAA//8AAP//AAD//wAA//8AAP//AAD/gAAAg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gP8AAP//AAD//wAA//8AAP//AAD//wAA//8AAP//AAD//wAA//8AAP//&#10;AAD//wAA//8AAP//AAD//wAA//8AAP+yAACyjgAAji8AAC+AAACA/wAA//8AAP//AAD//wAA//8A&#10;AP//AAD//wAA//8AAP//AAD/gAAAg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AAAYIAAAIDgAADg/wAA//8AAP//AAD//wAA//8A&#10;AP//AAD//wAA//8AAP//AAD//wAA//8AAP//AAD//wAA//8AAP//AAD//wAA/2AAAGAAAAAAAAAA&#10;AAAAAACAAACA/wAA//8AAP//AAD//wAA//8AAP//AAD//wAA//8AAP//AAD/gAAAg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CA/wAA&#10;//8AAP//AAD//wAA//8AAP//AAD//wAA//8AAP//AAD//wAA//8AAP//AAD//wAA//8AAP//AAD/&#10;/wAA//8AAP//AAD/gAAAgAAAAAAAAAAAAAAAAAAAAACAAACA/wAA//8AAP//AAD//wAA//8AAP//&#10;AAD//wAA//8AAP//AAD/gAAAg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ID/AAD//wAA//8AAP//AAD//wAA//8AAP//AAD//wAA//8AAP//&#10;AAD//wAA//8AAP//AAD//wAA//8AAP//AAD//wAA//8AAP+AAACAAAAAAAAAAAAAAAAAAAAAAAAA&#10;AACAAACA/wAA//8AAP//AAD//wAA//8AAP//AAD//wAA//8AAP//AAD/gAAAg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gP8AAP//AAD//wAA//8A&#10;AP//AAD//wAA//8AAP//AAD//wAA//8AAP//AAD//wAA//8AAP//AAD//wAA//8AAP//AAD//wAA&#10;/4AAAIAAAAAAAAAAAAAAAAAAAAAAAAAAAAAAAACAAACA/wAA//8AAP//AAD//wAA//8AAP//AAD/&#10;/wAA//8AAP//AAD/gAAAg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AAA&#10;YIAAAID/AAD//wAA//8AAP//AAD//wAA//8AAP//AAD//wAA//8AAP//AAD//wAA//8AAP//AAD/&#10;/wAA//8AAP//AAD//wAA//8AAP//AAD/gAAAgAAAAAAAAAAAAAAAAAAAAAAAAAAAAAAAAAAAAACA&#10;AACA/wAA//8AAP//AAD//wAA//8AAP//AAD//wAA//8AAP//AAD/gAAAg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GAAAA/wAAAP8AAAD/AAAA1AAAAH8AAAANAAAAAAAAAAAAAAAAAAAAAAAA&#10;AAAAAAAAAAAAAAAAAAAAAAAAAAAAAAAAAAAAAAAAAAAAAAAAAAAAAAAAAAAAAAAAAAAAAAAAAAAA&#10;AAAAAAAAAAAAAAAAAAAAAAAAAAAAAAAAAAAAAAAAAAAAAAAAAAAAAAAAAAAAAAAAAAAAAAAAAAAA&#10;AAAAAAAAAAAAAAAAAAAAAAAAAAAAAAANAAAAxgAAAP8AAAD/AAAAVQ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CA/wAA//8AAP//AAD//wAA//8AAP//AAD//wAA//8AAP//&#10;AAD//wAA//8AAP//AAD//wAA//8AAP//AAD//wAA//8AAP//AAD/4AAA4IAAAIBgAABgAAAAAAAA&#10;AAAAAAAAAAAAAAAAAAAAAAAAAAAAAAAAAACAAACA/wAA//8AAP//AAD//wAA//8AAP//AAD//wAA&#10;//8AAP//AAD/gAAAg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1AAAAP8AAAD/AAAA/wAAAP8AAAD/AAAA&#10;/wAAAP8AAADxAAAAYgAAAAAAAAAAAAAAAAAAAAAAAAAAAAAAAAAAAAAAAAAAAAAAAAAAAAAAAAAA&#10;AAAAAAAAAAAAAAAAAAAAAAAAAAAAAAAAAAAAAAAAAAAAAAAAAAAAAAAAAAAAAAAAAAAAAAAAAAAA&#10;AAAAAAAAAAAAAAAAAAAAAAAAAAAAAAAAAAAAAAAAAAAAAAAAAAAAAAAAAAAAAAAAAACqAAAA/wAA&#10;AP8AAAD/AAAAVQ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ID/AAD//wAA//8A&#10;AP//AAD//wAA//8AAP//AAD//wAA//8AAP//AAD//wAA//8AAP//AAD//wAA//8AAP//AAD//wAA&#10;//8AAP+AAACAAAAAAAAAAAAAAAAAAAAAAAAAAAAAAAAAAAAAAAAAAAAAAAAAAAAAAAAAAACAAACA&#10;/wAA//8AAP//AAD//wAA//8AAP//AAD//wAA//8AAP//AAD/gAAAg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IAAAD/&#10;AAAA/wAAAP8AAACcAAAADQAAAAAAAAAAAAAAVQAAAPEAAAD/AAAA/wAAAJwAAAAAAAAAAAAAAAAA&#10;AAAAAAAAAAAAAAAAAAAAAAAAAAAAAAAAAAAAAAAAAAAAAAAAAAAAAAAAAAAAAAAAAAAAAAAAAAAA&#10;AAAAAAAAAAAAAAAAAAAAAAAAAAAAAAAAAAAAAAAAAAAAAAAAAAAAAAAAAAAAAAAAAAAAAAAAAAAA&#10;AAAAAAAAAAAAAAAAAAAAAFUAAAD/AAAA/wAAAP8AAAD/AAAAVQ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AABggAAA&#10;gIAAAICAAACA/wAA//8AAP//AAD//wAA//8AAP//AAD//wAA//8AAP//AAD//wAA//8AAP//AAD/&#10;/wAA//8AAP//AAD//wAA//8AAP//AAD//wAA/4AAAIAAAAAAAAAAAAAAAAAAAAAAAAAAAAAAAAAA&#10;AAAAAAAAAAAAAAAAAAAAAAAAAAAAAACAAACA/wAA//8AAP//AAD//wAA//8AAP//AAD//wAA//8A&#10;AP//AAD/gAAAg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ID/AAD//wAA//8AAP//AAD//wAA//8AAP//AAD//wAA//8AAP//&#10;AAD//wAA//8AAP//AAD//wAA//8AAP//AAD//wAA//8AAP//AAD//wAA//8AAP//AAD/gAAAgAAA&#10;AAAAAAAAAAAAAAAAAAAAAAAAAAAAAAAAAAAAAAAAAAAAAAAAAAAAAAAAAAAAAAAAAACAAACA/wAA&#10;//8AAP//AAD//wAA//8AAP//AAD//wAA//8AAP//AAD/gAAAg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8QAAAP8AAAD/AAAA&#10;fwAAAAAAAAAAAAAAAAAAAAAAAAAAAAAAAAAAAAAAAABVAAAA/wAAAP8AAAD/AAAAVQAAAAAAAAAA&#10;AAAAAAAAAAAAAAAAAAAAAAAAAAAAAAAAAAAAAAAAAAAAAAAAAAAAAAAAAAAAAAAAAAAAAAAAAAAA&#10;AAAAAAAAAAAAAAAAAAAAAAAAAAAAAAAAAAAAAAAAAAAAAAAAAAAAAAAAAAAAAAAAAAAAAAAAAAAA&#10;AAAAAAANAAAAxgAAAP8AAAD/AAAA/wAAAP8AAAD/AAAAVQ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MAAAMhAAAhxQAAxf8AAP//AAD//wAA//8A&#10;AP//AAD//wAA//8AAP//AAD//wAA//8AAP//AAD//wAA//8AAP//AAD//wAA//8AAP//AAD//wAA&#10;//8AAP//AAD//wAA//8AAP+AAACAAAAAAAAAAAAAAAAAAAAAAAAAAAAAAAAAAAAAAAAAAAAAAAAA&#10;AAAAAAAAAAAAAAAAAAAAAAAAAACAAACA/wAA//8AAP//AAD//wAA//8AAP//AAD//wAA//8AAP//&#10;AAD/gAAAg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AAAMI4AAI6zAACz2AAA&#10;2PoAAPr/AAD//wAA//8AAP//AAD//wAA//8AAP//AAD//wAA//8AAP//AAD//wAA//8AAP//AAD/&#10;/wAA//8AAP//AAD//wAA//8AAP//AAD//wAA//8AAP+AAACAgAAAgGAAAGAAAAAAAAAAAAAAAAAA&#10;AAAAAAAAAAAAAAAAAAAAAAAAAAAAAAAAAAAAAAAAAAAAAAAAAAAAAAAAAAAAAACAAACA/wAA//8A&#10;AP//AAD//wAA//8AAP//AAD//wAA//8AAP//AAD/gAAAg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wAAAP8AAACqAAAAAAAA&#10;AAAAAAAAAAAAAAAAAAAAAAAAAAAAAAAAAAAAAAAAAAAAVQAAAP8AAAD/AAAA/wAAAKoAAAAAAAAA&#10;AAAAAAAAAAAAAAAAAAAAAAAAAAAAAAAAAAAAAAAAAAAAAAAAAAAAAAAAAAAAAAAAAAAAAAAAAAAA&#10;AAAAAAAAAAAAAAAAAAAAAAAAAAAAAAAAAAAAAAAAAAAAAAAAAAAAAAAAAAAAAAAAAAAAAAAAADcA&#10;AADxAAAA/wAAAG8AAADkAAAA/wAAAP8AAAD/AAAAVQ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IAAAIbQAAbUAAAEBA&#10;AABAbQAAbQgAAAgB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P8AAAD/AAAA/wAAAOQAAAAaAAAAAAAAAAAA&#10;AAAAAAAAAAAAAAAAAAAAAAAAAAAAAAAAAAAAAAAADQAAAMYAAAD/AAAA/wAAAP8AAACqAAAAAAAA&#10;AAAAAAAAAAAAAAAAAAAAAAAAAAAAAAAAAAAAAAAAAAAAAAAAAAAAAAAAAAAAAAAAAAAAAAAAAAAA&#10;AAAAAAAAAAAAAAAAAAAAAAAAAAAAAAAAAAAAAAAAAAAAAAAAAAAAAAAAAAAAAAAAqgAAAP8AAADG&#10;AAAADQAAABoAAADkAAAA/wAAAP8AAAD/AAAAVQ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UAAEXbAADb/wAA/4AAAICMAACM/wAA//8AAP/TAADTAQ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xgAA&#10;AP8AAAD/AAAA/wAAAMYAAAANAAAAAAAAAAAAAAAAAAAAAAAAAAAAAAAAAAAAAAAAAAAAAAAAAAAA&#10;AAAAAH8AAAD/AAAA/wAAAP8AAADkAAAAGgAAAAAAAAAAAAAAAAAAAAAAAAAAAAAAAAAAAAAAAAAA&#10;AAAAAAAAAAAAAAAAAAAAAAAAAAAAAAAAAAAAAAAAAAAAAAAAAAAAAAAAAAAAAAAAAAAAAAAAAAAA&#10;AAAAAAAAAAAAAAAAAABVAAAA/wAAAPEAAAA3AAAAAAAAABoAAADkAAAA/wAAAP8AAAD/AAAAVQ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YAAAYpgAApv8AAP//AAD//wAA//8AAP//AAD/&#10;/wAA//8AAP//AAD/pQAApRgAAB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P8AAAD/AAAA/wAAAKoAAAAAAAAAAAAAAAAAAAAA&#10;AAAAAAAAAAAAAAAAAAAAAAAAAAAAAAAAAAAAAAAAAFUAAAD/AAAA/wAAAP8AAADxAAAANwAAAAAA&#10;AAAAAAAAAAAAAAAAAAAAAAAAAAAAAAAAAAAAAAAAAAAAAAAAAAAAAAAAAAAAAAAAAAAAAAAAAAAA&#10;AAAAAAAAAAAAAAAAAAAAAAAAAAAAAAAAAAAAAAAAAAAAAAAAABoAAADkAAAA/wAAAFUAAAAAAAAA&#10;AAAAABoAAADkAAAA/wAAAP8AAAD/AAAAVQ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0AAB3w&#10;AADw/wAA//8AAP//AAD//wAA//8AAP//AAD//wAA//8AAP//AAD//wAA//AAAPAe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VAAAA/wAAAP8A&#10;AAD/AAAA/wAAAH8AAAAAAAAAAAAAAAAAAAAAAAAAAAAAAAAAAAAAAAAAAAAAAAAAAAAAAAAAAAAA&#10;AFUAAAD/AAAA/wAAAP8AAAD/AAAAfwAAAAAAAAAAAAAAAAAAAAAAAAAAAAAAAAAAAAAAAAAAAAAA&#10;AAAAAAAAAAAAAAAAAAAAAAAAAAAAAAAAAAAAAAAAAAAAAAAAAAAAAAAAAAAAAAAAAAAAAAAAAAAA&#10;AAAADQAAAMYAAAD/AAAAqgAAAAAAAAAAAAAAAAAAABoAAADkAAAA/wAAAP8AAAD/AAAAVQ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gAAHv8AAP//AAD//wAA//8AAP//AAD//wAA//8AAP//AAD//wAA&#10;//8AAP//AAD//wAA//8AAP//AAD/AQ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B/wAA//8AAP//AAD/&#10;/wAA//8AAP//AAD//wAA//8AAP//AAD//wAA//8AAP//AAD//wAA//8AAP//AAD/QAAAQ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wAAAP8AAAD/&#10;AAAA/wAAAFUAAAAAAAAAAAAAAAAAAAAAAAAAAAAAAAAAAAAAAAAAAAAAAAAAAAAAAAAAAAAAADcA&#10;AADxAAAA/wAAAP8AAAD/AAAAxgAAAA0AAAAAAAAAAAAAAAAAAAAAAAAAAAAAAAAAAAAAAAAAAAAA&#10;AAAAAAAAAAAAAAAAAAAAAAAAAAAAAAAAAAAAAAAAAAAAAAAAAAAAAAAAAAAAAAAAAAAAAAA3AAAA&#10;8QAAAPEAAAA3AAAAAAAAAAAAAAAAAAAAAAAAABoAAADkAAAA/wAAAP8AAAD/AAAAVQ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FhAABhgQAAgUEAAEFAAABAQAAAQ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BAABB/wAA//8AAP//AAD//wAA//8AAP//AAD//wAA//8AAP//AAD//wAA//8A&#10;AP//AAD//wAA//8AAP//AAD/qwAAq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QAAYf8AAP//AAD/&#10;/wAA//8AAP/mAADmjAAAjAAAAABAAABAgAAAgHMAAHM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sAACs/wAA//8AAP//AAD//wAA&#10;//8AAP//AAD//wAA//8AAP//AAD//wAA//8AAP//AAD//wAA//8AAP//AAD//AAA/Bo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CA/wAA//8AAP//AAD//wAA//8AAP//AAD//wAA/5IAAJKpAACp/wAA//8A&#10;AP//AAD/rAAArEEAAEE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gAADj/AAD//wAA//8AAP//AAD//wAA//8AAP//AAD//wAA//8AAP//AAD//wAA//8AAP//&#10;AAD//wAA//8AAP//AAD//wAA/3MAAH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AAAAAIAAAID/AAD//wAA//8AAP//AAD//wAA&#10;//8AAP//AAD//wAA//8AAP//AAD//wAA//8AAP//AAD//wAA//8AAP+QAACQAQ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f8AAP//AAD//wAA//8AAP//AAD//wAA//8A&#10;AP//AAD//wAA//8AAP//AAD//wAA//8AAP//AAD//wAA//8AAP//AAD//wAA/50AAJ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GqAACq&#10;/wAA//8AAP//AAD//wAA//8AAP//AAD//wAA//8AAP//AAD//wAA//8AAP//AAD//wAA//8AAP//&#10;AAD//wAA//8AAP//AAD/kAAAkAE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QAA&#10;Qf8AAP//AAD//wAA//8AAP//AAD//wAA//8AAP//AAD//wAA//8AAP//AAD//wAA//8AAP//AAD/&#10;/wAA//8AAP//AAD//wAA//8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QgAAQv8AAP//AAD//wAA//8AAP//AAD//wAA//8AAP//AAD//wAA//8A&#10;AP//AAD//wAA//8AAP//AAD//wAA//8AAP//AAD//wAA//8AAP//AAD//wAA/5AAAJAB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AAArP8AAP//AAD//wAA//8AAP//AAD//wAA//8AAP//&#10;AAD//wAA//8AAP//AAD//wAA//8AAP//AAD//wAA//8AAP//AAD//wAA//8AAP8YAAA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GQAACQ/wAA//8AAP//AAD//wAA&#10;//8AAP//AAD//wAA//8AAP//AAD//wAA//8AAP//AAD//wAA//8AAP//AAD//wAA//8AAP//AAD/&#10;/wAA//8AAP//AAD//wAA//8AAP9BAAB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b/AAA/P8A&#10;AP//AAD//wAA//8AAP//AAD//wAA//8AAP//AAD//wAA//8AAP//AAD//wAA//8AAP//AAD//wAA&#10;//8AAP//AAD//wAA//8AAP9xAAB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sAAGv/AAD//wAA//8AAP//AAD//wAA//8AAP//AAD//wAA//8AAP//AAD//wAA//8AAP//&#10;AAD//wAA//8AAP//AAD//wAA//8AAP//AAD//wAA//8AAP//AAD//wAA//8AAP//AAD/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LAACL/wAA//8AAP//AAD//wAA//8AAP//AAD//wAA//8AAP//AAD/&#10;/wAA//8AAP//AAD//wAA//8AAP//AAD//wAA//8AAP//AAD//wAA//8AAP/HAAD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P8AAAD/AAAA8QAAADcAAAAA&#10;AAAAAAAAAAAAAAAAAAAAAAAAAAAAAAAAAAAAAAAAAAAAAAAAAAAAAAAAADcAAADxAAAA/wAAAP8A&#10;AAD/AAAAxgAAAA0AAAAAAAAAAAAAAAAAAAAAAAAAAAAAAAAAAAAAAAAAAAAAAAAAAAAAAAAAAAAA&#10;AAAAAAAAAAAAAAAAAAAAAAANAAAAxgAAAP8AAAB/AAAAAAAAAAAAAAAAAAAAAAAAAAAAAAAAAAAA&#10;AAAAAAAAAAAAAAAAAAAAABoAAADkAAAA/wAAAP8AAAD/AAAAVQ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gAAHvgAAPj/AAD//wAA//8AAP//AAD//wAA//8A&#10;AP//AAD//wAA//8AAP//AAD//wAA//8AAP//AAD//wAA//8AAP//AAD//wAA//8AAP//AAD//wAA&#10;//8AAP//AAD//wAA//8AAP//AAD/qgAAqgE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0AAB3/AAD//wAA//8AAP//&#10;AAD//wAA//8AAP//AAD//wAA//8AAP//AAD//wAA/7MAALP/AAD//wAA//8AAP//AAD//wAA//8A&#10;AP//AAD//wAA//8AAP//AAD/HgAAH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ID/&#10;AAD//wAA//8AAP//AAD//wAA//8AAP//AAD//wAA//8AAP+AAAC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wAA&#10;//8AAP//AAD//wAA//8AAP//AAD//wAA//8AAP//AAD//wAA//8AAP//AAD//wAA//8AAP//AAD/&#10;/wAA//8AAP//AAD//wAA//8AAP//AAD//wAA//8AAP//AAD//wAA//8AAP//AAD//wAA/0EAAE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YAAJb/AAD//wAA//8AAP//AAD//wAA//8AAP//AAD//wAA//8AAP//AAD/6gAA&#10;6jgAADj/AAD//wAA//8AAP//AAD//wAA//8AAP//AAD//wAA//8AAP//AAD/cQAAc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ID/AAD//wAA//8AAP//AAD//wAA//8AAP//AAD//wAA&#10;//8AAP+AAAC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wAAAP8AAAD/AAAA/wAAAFUAAAAAAAAA&#10;AAAAAAAAAAAAAAAAAAAAAAAAAAAAAAAAAAAAAAAAAAAAAAAAAAAAAFUAAAD/AAAA/wAAAP8AAAD/&#10;AAAAfwAAAAAAAAAAAAAAAAAAAAAAAAAAAAAAAAAAAAAAAAAAAAAAAAAAAAAAAAAAAAAAAAAAAAAA&#10;AAAAAAAAAAAAADcAAADxAAAA/wAAAP8AAAD/AAAA/wAAAP8AAAD/AAAA/wAAAP8AAAD/AAAA/wAA&#10;AP8AAAD/AAAA/wAAAP8AAAD/AAAA/wAAAP8AAAD/AAAA/wAAAP8AAAD/AAAA/wAAAPEAAAA3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BAABB/wAA//8AAP//AAD//wAA//8AAP//AAD//wAA//8AAP//&#10;AAD//wAA//8AAP//AAD//wAA/7MAALO6AAC6/wAA//8AAP//AAD//wAA//8AAP//AAD//wAA//8A&#10;AP//AAD//wAA//8AAP//AAD//wAA//8AAP8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AAADPoAAPr/AAD//wAA//8AAP//AAD/&#10;/wAA//8AAP//AAD//wAA//8AAP//AAD/YQAAYQAAAADHAADH/wAA//8AAP//AAD//wAA//8AAP//&#10;AAD//wAA//8AAP//AAD/xwAAx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ID/AAD/&#10;/wAA//8AAP//AAD//wAA//8AAP//AAD//wAA//8AAP+AAAC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AACs/wAA//8A&#10;AP//AAD//wAA//8AAP//AAD//wAA//8AAP//AAD//wAA//8AAP//AAD/kAAAkAEAAAEAAAAAAAAA&#10;ABsAABv/AAD//wAA//8AAP//AAD//wAA//8AAP//AAD//wAA//8AAP//AAD//wAA//8AAP+qAACq&#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AAARP8AAP//AAD//wAA//8AAP//AAD//wAA//8AAP//AAD//wAA//8AAP+BAACBAAAAAAAA&#10;AAByAABy/wAA//8AAP//AAD//wAA//8AAP//AAD//wAA//8AAP//AAD//wAA/x4AAB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ID/AAD//wAA//8AAP//AAD//wAA//8AAP//AAD//wAA//8A&#10;AP+AAAC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xgAAAP8AAAD/AAAA/wAAAKoAAAAAAAAAAAAA&#10;AAAAAAAAAAAAAAAAAAAAAAAAAAAAAAAAAAAAAAAAAAAAAAAAAKoAAAD/AAAA/wAAAP8AAADGAAAA&#10;DQAAAAAAAAAAAAAAAAAAAAAAAAAAAAAAAAAAAAAAAAAAAAAAAAAAAAAAAAAAAAAAAAAAAAAAAAAA&#10;AAAAAAAAADcAAADxAAAA/wAAAP8AAAD/AAAA/wAAAP8AAAD/AAAA/wAAAP8AAAD/AAAA/wAAAP8A&#10;AAD/AAAA/wAAAP8AAAD/AAAA/wAAAP8AAAD/AAAA/wAAAP8AAAD/AAAA/wAAAPEAAAA3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gAADj/AAD//wAA//8AAP//AAD//wAA//8AAP//AAD//wAA//8AAP//AAD/&#10;/wAA//8AAP+QAACQAQAAAQAAAAAAAAAAAAAAAAAAAAABAAAB/wAA//8AAP//AAD//wAA//8AAP//&#10;AAD//wAA//8AAP//AAD//wAA//8AAP//AAD/ag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gAAzv8AAP//AAD//wAA//8AAP//AAD//wAA&#10;//8AAP//AAD//wAA//8AAP8AAAAAAAAAAAAAAAAeAAAe/wAA//8AAP//AAD//wAA//8AAP//AAD/&#10;/wAA//8AAP//AAD//wAA/1cAAF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sAABtzAABzgQAAgYEAAIGAAACAQAAAQEAAAECAAACAgAAAgIAAAICAAACAgAAAgIAAAICAAACA&#10;gAAAgIAAAIBzAABzGwAAG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ID/AAD//wAA&#10;//8AAP//AAD//wAA//8AAP//AAD//wAA//8AAP+AAAC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f8AAP//AAD//wAA//8AAP//&#10;AAD//wAA//8AAP//AAD//wAA//8AAP//AAD//wAA/0EAAEEBAAABAAAAAAAAAAAAAAAAAAAAAAAA&#10;AAAAAAAAQgAAQv8AAP//AAD//wAA//8AAP//AAD//wAA//8AAP//AAD//wAA//8AAP//AAD/9wAA&#10;9x0AAB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IAAAI&#10;/wAA//8AAP//AAD//wAA//8AAP//AAD//wAA//8AAP//AAD//wAA//8AAP8AAAAAAAAAAAAAAAAA&#10;AAAA/wAA//8AAP//AAD//wAA//8AAP//AAD//wAA//8AAP//AAD//wAA/3sAAH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GhAACh/wAA//8AAP//AAD//wAA//8AAP//AAD/jAAAjIAAAID/&#10;AAD//wAA//8AAP//AAD//wAA//8AAP//AAD//wAA//8AAP//AAD//wAA//8AAP+0AAC0GwAAG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ID/AAD//wAA//8AAP//AAD//wAA//8AAP//AAD//wAA//8AAP+A&#10;AAC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AAAA/wAAAPEAAAA3AAAAAAAAAAAA&#10;AAAAAAAAAAAAAAAAAAAAAAAAAAAAAAAAAAAAAAAANwAAAPEAAAD/AAAA/wAAAPEAAAA3AAAAAAAA&#10;AAAAAAAAAAAAAAAAAAAAAAAAAAAAAAAAAAAAAAAAAAAAAAAAAAAAAAAAAAAAAAAAAAAAAAAAAAAA&#10;AAAAAAAAAAAAAAAAAAAAAAAAAAAAAAAAAAAAAAAAAAAAAAAAAAAAAAAAAAAAAAAAAAAAAAAAAAAA&#10;AAAAAAAAABoAAADkAAAA/wAAAP8AAAD/AAAAVQ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gAAQv8AAP//AAD//wAA//8AAP//AAD//wAA//8AAP//AAD//wAA//8AAP//AAD/HgAA&#10;HgAAAAAAAAAAAAAAAAAAAAAAAAAAAAAAAAAAAAAAAAAAAQAAAasAAKv/AAD//wAA//8AAP//AAD/&#10;/wAA//8AAP//AAD//wAA//8AAP//AAD//wAA/5YAAJ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jAABj/wAA//8AAP//AAD//wAA//8AAP//AAD//wAA//8A&#10;AP//AAD//wAA/5AAAJAAAAAAAAAAAAAAAAAAAAAA8gAA8v8AAP//AAD//wAA//8AAP//AAD//wAA&#10;//8AAP//AAD//wAA/4AAA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cwAAc/8AAP//AAD//wAA//8A&#10;AP//AAD//wAA//8AAP//AAD//wAA//8AAP//AAD//wAA//8AAP//AAD//wAA//8AAP//AAD//wAA&#10;//8AAP//AAD//wAA//8AAP//AAD//wAA//8AAP/BAADBdAAAdBsAAB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ID/AAD//wAA//8A&#10;AP//AAD//wAA//8AAP//AAD//wAA//8AAP+AAAC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8AAAD/AAAA/wAAAP8AAAB/AAAAAAAAAAAAAAAAAAAAAAAAAAAAAAAAAAAAAAAAAAAAAAAAAAAA&#10;fwAAAP8AAAD/AAAA/wAAAKoAAAAAAAAAAAAAAAAAAAAAAAAAAAAAAAAAAAAAAAAAAAAAAAAAAAAA&#10;AAAAAAAAAAAAAAAAAAAAAAAAAAAAAAAAAAAAAAAAAAAAAAAAAAAAAAAAAAAAAAAAAAAAAAAAAAAA&#10;AAAAAAAAAAAAAAAAAAAAAAAAAAAAAAAAAAAAAAAAAAAAABoAAADkAAAA/wAAAP8AAAD/AAAAVQ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B/wAA//8AAP//AAD//wAA//8AAP//AAD/&#10;/wAA//8AAP//AAD//wAA//8AAP+sAACsAAAAAAAAAAAAAAAAAAAAAAAAAAAAAAAAAAAAAAAAAAAA&#10;AAAAAAAAAAEAAAH/AAD//wAA//8AAP//AAD//wAA//8AAP//AAD//wAA//8AAP//AAD//wAA//kA&#10;APkLAAA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mAACm/wAA&#10;//8AAP//AAD//wAA//8AAP//AAD//wAA//8AAP//AAD//AAA/BoAABoAAAAAAAAAAAAAAAAAAAAA&#10;gwAAg/8AAP//AAD//wAA//8AAP//AAD//wAA//8AAP//AAD//wAA/8wAAM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XAAA&#10;XP8AAP//AAD//wAA//8AAP//AAD//wAA//8AAP//AAD//wAA//8AAP//AAD//wAA//8AAP//AAD/&#10;/wAA//8AAP//AAD//wAA//8AAP//AAD//wAA//8AAP//AAD//wAA//8AAP//AAD//wAA//8AAP//&#10;AAD//wAA//8AAP//AAD/wQAAwYEAAIGAAACAcwAAcxsAAB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ID/AAD//wAA//8AAP//AAD//wAA//8AAP//AAD//wAA//8AAP+AAAC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wAAAP8AAADkAAAAGgAAAAAAAAAA&#10;AAAAAAAAAAAAAAAAAAAAAAAAAAAAAAANAAAAxgAAAP8AAAD/AAAA5AAAABoAAAAAAAAAAAAAAAAA&#10;AAAAAAAAAAAAAAAAAAAAAAAAAAAAAAAAAAAAAAAAAAAAAAAAAAAAAAAAAAAAAAAAAAAAAAAAAAAA&#10;AAAAAAAAAAAAAAAAAAAAAAAAAAAAAAAAAAAAAAAAAAAAAAAAAAAAAAAAAAAAAAAAAAAAAAAAAAAA&#10;AAAAABoAAADkAAAA/wAAAP8AAAD/AAAAVQ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Gr&#10;AACr/wAA//8AAP//AAD//wAA//8AAP//AAD//wAA//8AAP//AAD//wAA//8AAP8MAAAMAAAAAAAA&#10;AAAAAAAAAAAAAAAAAAAAAAAAAAAAAAAAAAAAAAAAAAAAAAAAAABCAABC/wAA//8AAP//AAD//wAA&#10;//8AAP//AAD//wAA//8AAP//AAD//wAA//8AAP9GAAB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HmAADm/wAA//8AAP//AAD//wAA//8AAP//AAD//wAA//8AAP//&#10;AAD/xQAAxQAAAAAAAAAAAAAAAAAAAAAAAAAAfAAAfP8AAP//AAD//wAA//8AAP//AAD//wAA//8A&#10;AP//AAD//wAA/+YAAO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VwAAFz/AAD//wAA//8AAP//AAD//wAA//8AAP//AAD//wAA//8AAP//&#10;AAD//wAA//8AAP//AAD//wAA//8AAP//AAD//wAA//8AAP//AAD//wAA//8AAP//AAD//wAA//8A&#10;AP//AAD//wAA//8AAP//AAD//wAA//8AAP//AAD//wAA//8AAP//AAD//wAA//8AAP//AAD//wAA&#10;//8AAP//AAD/oQAAoQE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ID/AAD//wAA//8AAP//&#10;AAD//wAA//8AAP//AAD//wAA//8AAP+AAAC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wAAAP8AAAD/AAAAfwAAAAAAAAAAAAAAAAAAAAAAAAAAAAAAAAAAAAAAAABVAAAA/wAA&#10;AP8AAAD/AAAAVQAAAAAAAAAAAAAAAAAAAAAAAAAAAAAAAAAAAAAAAAAAAAAAAAAAAAAAAAAAAAAA&#10;AAAAAAAAAAAAAAAAAAAAAAAAAAAAAAAAAAAAAAAAAAAAAAAAAAAAAAAAAAAAAAAAAAAAAAAAAAAA&#10;AAAAAAAAAAAAAAAAAAAAAAAAAAAAAAAAAAAAAAAAABoAAADkAAAA/wAAAP8AAAD/AAAAVQ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0AAF3/AAD//wAA//8AAP//AAD//wAA//8AAP//AAD//wAA&#10;//8AAP//AAD//wAA/5cAAJcAAAAAAAAAAAAAAAAAAAAAAAAAAAAAAAAAAAAAAAAAAAAAAAAAAAAA&#10;AAAAAAAAAAABAAABkAAAkP8AAP//AAD//wAA//8AAP//AAD//wAA//8AAP//AAD//wAA//8AAP/q&#10;AAD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MAAEP/AAD//wAA//8A&#10;AP//AAD//wAA//8AAP//AAD//wAA//8AAP//AAD/ZgAAZgAAAAAAAAAAAAAAAAAAAAAAAAAAXwAA&#10;X/8AAP//AAD//wAA//8AAP//AAD//wAA//8AAP//AAD//wAA/+YAAOYB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ID/AAD//wAA//8AAP//AAD//wAA//8AAP//AAD//wAA//8AAP+AAAC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D/AAAA8QAAADcAAAAAAAAA&#10;AAAAAAAAAAAAAAAAAAAAADcAAADxAAAA/wAAAP8AAACcAAAAAAAAAAAAAAAAAAAAAAAAAAAAAAAA&#10;AAAAAAAAAAAAAAAAAAAAAAAAAAAAAAAAAAAAAAAAAAAAAAAAAAAAAAAAAAAAAAAAAAAAAAAAAAAA&#10;AAAAAAAAAAAAAAAAAAAAAAAAAAAAAAAAAAAAAAAAAAAAAAAAAAAAAAAAAAAAAAAAAAAAAAAAAAAA&#10;ABoAAADkAAAA/wAAAP8AAAD/AAAAVQ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wAAE+sAAOv/AAD/&#10;/wAA//8AAP//AAD//wAA//8AAP//AAD//wAA//8AAP//AAD//wAA/x0AAB0AAAAAAAAAAAAAAAAA&#10;AAAAAAAAAAAAAAAAAAAAAAAAAAAAAAAAAAAAAAAAAAAAAAAAAAAAAQAAAf8AAP//AAD//wAA//8A&#10;AP//AAD//wAA//8AAP//AAD//wAA//8AAP//AAD/AQ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AAALD/AAD//wAA//8AAP//AAD//wAA//8AAP//AAD//wAA//8AAP//AAD/&#10;AQAAAQAAAAAAAAAAAAAAAAAAAAAAAAAAJgAAJv8AAP//AAD//wAA//8AAP//AAD//wAA//8AAP//&#10;AAD//wAA//8AAP8mAAA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ID/AAD//wAA//8AAP//AAD/&#10;/wAA//8AAP//AAD//wAA//8AAP+AAAC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wAAAD/AAAA/wAAAPEAAABiAAAADQAAAAAAAAANAAAAnAAAAP8AAAD/AAAA/wAAAH8A&#10;AAAAAAAAAAAAAAAAAAAAAAAAAAAAAAAAAAAAAAAAAAAAAAAAAAAAAAAAAAAAAGIAAADxAAAA/wAA&#10;APEAAABiAAAAAAAAAAAAAAAAAAAAAAAAAAAAAAAAAAAAAAAAAAAAAAAAAAAAAAAAAAAAAAAAAAAA&#10;AAAAAAAAAAAAAAAAAAAAAAAAAAAAAAAAAAAAABoAAADkAAAA/wAAAP8AAAD/AAAAVQ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gAAcv8AAP//AAD//wAA//8AAP//AAD//wAA//8AAP//AAD//wAA//8A&#10;AP//AAD/hAAAhAAAAAAAAAAAAAAAAAAAAAAAAAAAAAAAAAAAAAAAAAAAAAAAAAAAAAAAAAAAAAAA&#10;AAAAAAAAAAAAAAAAAHYAAHb/AAD//wAA//8AAP//AAD//wAA//8AAP//AAD//wAA//8AAP//AAD/&#10;WwAAW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AAADPoAAPr/AAD//wAA//8AAP//&#10;AAD//wAA//8AAP//AAD//wAA//8AAP+nAACnAAAAAAAAAAAAAAAAAAAAAAAAAAAAAAAAAQAAAeYA&#10;AOb/AAD//wAA//8AAP//AAD//wAA//8AAP//AAD//wAA//8AAP9mAAB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BggAAgv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ACAgAAAgIAAAICAAACAgAAAgG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CA/wAA//8AAP//AAD//wAA//8AAP//AAD/&#10;/wAA//8AAP//AAD//wAA//8AAP//AAD//wAA//8AAP//AAD//wAA//8AAP//AAD//wAA//8AAP//&#10;AAD//wAA//8AAP//AAD//wAA//8AAP//AAD//wAA//8AAP//AAD//wAA//8AAP//AAD//wAA//8A&#10;AP//AAD//wAA//8AAP//AAD//wAA//8AAP//AAD//wAA//8AAP//AAD//wAA//8AAP//AAD//wAA&#10;//8AAP+AAACAgAAAgIAAAICAAACAYAAAY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ID/AAD//wAA//8AAP//AAD//wAA//8AAP//AAD//wAA//8AAP+AAAC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yAAAA8QAAAP8AAAD/AAAA/wAA&#10;AP8AAAD/AAAA/wAAAP8AAADUAAAAVQAAAAAAAAAAAAAAAAAAAAAAAAAAAAAAAAAAAAAAAAAAAAAA&#10;AAAAAAAAAAAAAAAAVQAAAP8AAAD/AAAA/wAAAP8AAAD/AAAAVQAAAAAAAAAAAAAAAAAAAAAAAAAA&#10;AAAAAAAAAAAAAAAAAAAAAAAAAAAAAAAAAAAAAAAAAAAAAAAAAAAAAAAAAAAAAAAAAAAAAAAAABoA&#10;AADkAAAA/wAAAP8AAAD/AAAAVQ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AAAyP8AAP//AAD//wAA&#10;//8AAP//AAD//wAA//8AAP//AAD//wAA//8AAP//AAD/AQAAAQAAAAAAAAAAAAAAAAAAAAAAAAAA&#10;AAAAAAAAAAAAAAAAAAAAAAAAAAAAAAAAAAAAAAAAAAAAAAAAAAAAAB4AAB7/AAD//wAA//8AAP//&#10;AAD//wAA//8AAP//AAD//wAA//8AAP//AAD/qwAAq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AAARP8AAP//AAD//wAA//8AAP//AAD//wAA//8AAP//AAD//wAA//8AAP9lAABlAAAA&#10;AAAAAAAAAAAAAAAAAAAAAAAAAAAAAAAAAKYAAKb/AAD//wAA//8AAP//AAD//wAA//8AAP//AAD/&#10;/wAA//8AAP+mAAC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GQAACQ/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VAADVRQAARSEAACED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AABggAAAgIAAAICAAACAgAAAgP8AAP//&#10;AAD//wAA//8AAP//AAD//wAA//8AAP//AAD//wAA//8AAP//AAD//wAA//8AAP//AAD//wAA//8A&#10;AP//AAD//wAA//8AAP//AAD//wAA//8AAP//AAD//wAA//8AAP//AAD//wAA//8AAP//AAD//wAA&#10;//8AAP//AAD//wAA//8AAP//AAD//wAA//8AAP//AAD//wAA//8AAP//AAD//wAA//8AAP//AAD/&#10;/wAA/6AAAKCAAACAgAAAgIAAAICAAACAYAAAY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AAID/AAD//wAA//8AAP//AAD//wAA&#10;//8AAP//AAD//wAA//8AAP+AAAC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H8AAADhAAAA/wAAAP8AAADxAAAAxgAAAFUAAAAAAAAAAAAAAAAAAAAA&#10;AAAAAAAAAAAAAAAAAAAAAAAAAAAAAAAAAAAAAAAAAAAAAAAAAAAAVQAAAP8AAAD/AAAA/wAAAP8A&#10;AAD/AAAAVQAAAAAAAAAAAAAAAAAAAAAAAAAAAAAAAAAAAAAAAAAAAAAAAAAAAAAAAAAAAAAAAAAA&#10;AAAAAAAAAAAAAAAAAAAAAAAAAAAAAAAAABoAAADkAAAA/wAAAP8AAAD/AAAAVQ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e/wAA//8AAP//AAD//wAA//8AAP//AAD//wAA//8AAP//AAD//wAA//8AAP9B&#10;AABBAAAAAAAAAAAAAAAAAAAAAAAAAAAAAAAAAAAAAAAAAAAAAAAAAAAAAAAAAAAAAAAAAAAAAAAA&#10;AAAAAAAAAAAAAAAAAADHAADH/wAA//8AAP//AAD//wAA//8AAP//AAD//wAA//8AAP//AAD//AAA&#10;/Bo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4wAA4/8AAP//AAD//wAA//8AAP//AAD/&#10;/wAA//8AAP//AAD//wAA//8AAP8UAAAUAAAAAAAAAAAAAAAAAAAAAAAAAAAAAAAAAAAAAGYAAGb/&#10;AAD//wAA//8AAP//AAD//wAA//8AAP//AAD//wAA//8AAP/mAADm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IAAEL/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6AAD62AAA2LMAALOOAACOMAAAM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GCAAACAgAAAgIAAAICAAACAgAAAgP8A&#10;AP//AAD//wAA//8AAP//AAD//wAA//8AAP//AAD//wAA//8AAP//AAD//wAA//8AAP//AAD//wAA&#10;//8AAP//AAD//wAA//8AAP//AAD//wAA//8AAP//AAD//wAA//8AAP//AAD//wAA//8AAP//AAD/&#10;/wAA//8AAP//AAD//wAA//8AAP//AAD//wAA//8AAP//AAD//wAA//8AAP//AAD//wAA//8AAP//&#10;AAD//wAA//8AAP/5AAD51wAA17IAALKOAACOLwAAL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AAID/AAD//wAA//8AAP//AAD//wAA//8AAP//AAD//wAA//8AAP+AAAC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IAAADxAAAA/wAAAPEAAAB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HoAADo/wAA//8AAP//AAD//wAA//8A&#10;AP//AAD//wAA//8AAP//AAD//wAA/6oAAKoBAAABAAAAAAAAAAAAAAAAAAAAAAAAAAAAAAAAAAAA&#10;AAAAAAAAAAAAAAAAAAAAAAAAAAAAAAAAAAAAAAAAAAAAAAAAAAAAAAByAABy/wAA//8AAP//AAD/&#10;/wAA//8AAP//AAD//wAA//8AAP//AAD//wAA/5AAAJ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AAAd/wAA//8AAP//AAD//wAA//8AAP//AAD//wAA//8AAP//AAD//wAA//8AAP8AAAAAAAAAAAAA&#10;AAAAAAAAAAAAAAAAAAAAAAAAAAAAACYAACb/AAD//wAA//8AAP//AAD//wAA//8AAP//AAD//wAA&#10;//8AAP//AAD/JgAAJ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f8AAP//AAD//wAA//8AAP//&#10;AAD//wAA//8AAP//AAD//wAA//8AAP//AAD//wAA//8AAP//AAD//wAA//8AAP//AAD//wAA/8AA&#10;AMCBAACBcwAAc3oAAHqAAACAgAAAgIAAAICAAACAgAAAgIAAAICBAACBwAAAwP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6AAAKCA&#10;AACAgAAAgIAAAICAAACAYAAAY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YIAAAICAAACAgAAAgIAAAICAAACA/wAA&#10;//8AAP//AAD//wAA//8AAP//AAD//wAA//8AAP//AAD//wAA//8AAP//AAD//wAA//8AAP//AAD/&#10;/wAA//8AAP//AAD//wAA//8AAP//AAD//wAA//8AAP//AAD//wAA//8AAP//AAD//wAA//8AAP//&#10;AAD//wAA//8AAP//AAD//wAA//8AAP//AAD//wAA//8AAP//AAD//wAA//8AAP//AAD//wAA//8A&#10;AP//AAD/gAAAgIAAAICAAACAgAAAgGwAAGxkAABkRAAARCAAACAD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ID/AAD//wAA//8AAP//AAD//wAA//8A&#10;AP//AAD//wAA//8AAP+AAAC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EAAEH/AAD//wAA//8AAP//AAD//wAA//8AAP//AAD//wAA//8AAP//AAD//wAA/wEAAAEAAAAA&#10;AAAAAAAAAAAAAAAAAAAAAAAAAAAAAAAAAAAAAAAAAAAAAAAAAAAAAAAAAAAAAAAAAAAAAAAAAAAA&#10;AAAAAAAAAAAAAAATAAAT/wAA//8AAP//AAD//wAA//8AAP//AAD//wAA//8AAP//AAD//wAA//8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WAACW/wAA//8AAP//AAD//wAA//8AAP//AAD//wAA&#10;//8AAP//AAD//wAA/5AAAJAAAAAAAAAAAAAAAAAAAAAAAAAAAAAAAAAAAAAAAAAAAAEAAAHmAADm&#10;/wAA//8AAP//AAD//wAA//8AAP//AAD//wAA//8AAP//AAD/XgAAX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GwAAG/8AAP//AAD//wAA//8AAP//AAD//wAA//8AAP//AAD//wAA//8AAP//AAD//wAA&#10;//8AAP//AAD//wAA/3MAAHMaAAAaAAAAAAAAAAAAAAAAAAAAAAAAAAAAAAAAAAAAAAAAAAAAAAAA&#10;AAAAAAAAAAAAAAAAAAAAAAAAAAAbAAAbswAAs/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QAAORFAABFIQAA&#10;IQMAAA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AABggAAAgIAAAICAAACAgAAAgIAAAID/AAD/&#10;/wAA//8AAP//AAD//wAA//8AAP//AAD//wAA//8AAP//AAD//wAA//8AAP//AAD//wAA//8AAP//&#10;AAD//wAA//8AAP//AAD//wAA//8AAP//AAD//wAA//8AAP//AAD//wAA//8AAP//AAD//wAA//8A&#10;AP//AAD//wAA//8AAP//AAD//wAA//8AAP//AAD//wAA//8AAP//AAD//wAA//8AAP//AAD//wAA&#10;//8AAP//AAD//wAA//8AAP//AAD//wAA/4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ID/AAD//wAA//8AAP//AAD//wAA//8AAP//AAD//wAA//8AAP+AAAC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wAAKz/AAD//wAA//8AAP//AAD//wAA//8AAP//&#10;AAD//wAA//8AAP//AAD/5AAA5AAAAAAAAAAAAAAAAAAAAAAAAAAAAAAAAAAAAAAAAAAAAAAAAAAA&#10;AAAAAAAAAAAAAAAAAAAAAAAAAAAAAAAAAAAAAAAAAAAAAAAAAAAAAAAA1gAA1v8AAP//AAD//wAA&#10;//8AAP//AAD//wAA//8AAP//AAD//wAA//8AAP8d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wAAAz6AAD6&#10;/wAA//8AAP//AAD//wAA//8AAP//AAD//wAA//8AAP//AAD//AAA/BoAABoAAAAAAAAAAAAAAAAA&#10;AAAAAAAAAAAAAAAAAAAAAAAAAAAAAADmAADm/wAA//8AAP//AAD//wAA//8AAP//AAD//wAA//8A&#10;AP//AAD/fAAAf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GQAACQ/wAA//8AAP//AAD//wAA//8AAP//AAD/&#10;/wAA//8AAP//AAD//wAA//8AAP//AAD//wAA//8AAP+hAAChAQAAAQAAAAAAAAAAAAAAAAAAAAAA&#10;AAAAAAAAAAAAAAAAAAAAAAAAAAAAAAAAAAAAAAAAAAAAAAAAAAAAAAAAAAAAAAAAAAAAAAAAAAAA&#10;AAAbAAAbcwAAc8AAAMD/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oAAPrYAADYswAAs44AAI4wAAAw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ID/&#10;AAD//wAA//8AAP//AAD//wAA//8AAP//AAD//wAA//8AAP//AAD//wAA//8AAP//AAD//wAA//8A&#10;AP//AAD//wAA//8AAP//AAD//wAA//8AAP//AAD//wAA//8AAP//AAD//wAA//8AAP//AAD//wAA&#10;//8AAP//AAD//wAA//8AAP//AAD//wAA//8AAP//AAD//wAA//8AAP//AAD//wAA//8AAP//AAD/&#10;/wAA//8AAP//AAD//wAA//8AAP//AAD//wAA/4AAAICAAACAgAAAgIAAAICAAACAYAAAY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ID/AAD//wAA//8AAP//AAD//wAA//8AAP//&#10;AAD//wAA//8AAP+AAAC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AAAHP8A&#10;AP//AAD//wAA//8AAP//AAD//wAA//8AAP//AAD//wAA//8AAP/8AAD8HQAAHQAAAAAAAAAAAAAA&#10;AAAAAAAAAAAAAAAAAAAAAAAAAAAAAAAAAAAAAAAAAAAAAAAAAAAAAAAAAAAAAAAAAAAAAAAAAAAA&#10;AAAAAAAAAAAAAAAARAAARP8AAP//AAD//wAA//8AAP//AAD//wAA//8AAP//AAD//wAA//8AAP+W&#10;AACW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QAAET/AAD//wAA//8AAP//AAD//wAA//8AAP//AAD//wAA//8A&#10;AP//AAD/qwAAqwAAAAAAAAAAAAAAAAAAAAAAAAAAAAAAAAAAAAAAAAAAAAAAAAAAAADMAADM/wAA&#10;//8AAP//AAD//wAA//8AAP//AAD//wAA//8AAP//AAD/g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QAAAAD/&#10;AAD//wAA//8AAP//AAD//wAA//8AAP//AAD//wAA//8AAP//AAD//wAA//8AAP//AAD/WwAAWwEA&#10;AAEAAAAAAAAAAAAAAAAAAAAAAAAAAAAAAAAAAAAAAAAAAAAAAAAAAAAAAAAAAAAAAAAAAAAAAAAA&#10;AAAAAAAAAAAAAAAAAAAAAAAAAAAAAAAAAAAAAAAAAAAAAAAAAAAAAAAAAAAAGwAAG3MAAHOAAACA&#10;gQAAgcAAAMD/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AA&#10;AID/AAD//wAA//8AAP//AAD//wAA//8AAP//AAD//wAA//8AAP+AAAC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B/wAA//8AAP//AAD//wAA//8AAP//AAD//wAA//8AAP//AAD/&#10;/wAA//8AAP+rAACrAAAAAAAAAAAAAAAAAAAAAAAAAAAAAAAAAAAAAAAAAAAAAAAAAAAAAAAAAAAA&#10;AAAAAAAAAAAAAAAAAAAAAAAAAAAAAAAAAAAAAAAAAAAAAAAAAAAADAAADPoAAPr/AAD//wAA//8A&#10;AP//AAD//wAA//8AAP//AAD//wAA//8AAP/5AAD5CwAA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MAAOP/AAD//wAA&#10;//8AAP//AAD//wAA//8AAP//AAD//wAA//8AAP//AAD/QAAAQAAAAAAAAAAAAAAAAAAAAAAAAAAA&#10;AAAAAAAAAAAAAAAAAAAAAAAAAACAAACA/wAA//8AAP//AAD//wAA//8AAP//AAD//wAA//8AAP//&#10;AAD/g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BkAAAkP8AAP//AAD//wAA//8AAP//AAD//wAA//8AAP//AAD//wAA&#10;//8AAP//AAD//wAA/zQAADQBAAABAAAAAAAAAAAAAAAAAAAAAAAAAAAAAAAAAAAAAAAAAAAAAAAA&#10;AAAAAAAAAAAAAAAAAAAAAAAAAAAAAAAAAAAAAAAAAAAAAAAAAAAAAAAAAAAAAAAAAAAAAAAAAAAA&#10;AAAAAAAAAAAAAAAAAAAAAAAAAAAAAAAAAAAAAAAAAAAAAAAAAAAAGwAAG5MAAJ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AAAID/AAD//wAA//8AAP//AAD//wAA//8AAP//AAD/&#10;/wAA//8AAP+AAAC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BAABB/wAA//8AAP//&#10;AAD//wAA//8AAP//AAD//wAA//8AAP//AAD//wAA//8AAP9AAABAAAAAAAAAAAAAAAAAAAAAAAAA&#10;AAAAAAAAAAAAAAAAAAAAAAAAAAAAAAAAAAAAAAAAAAAAAAAAAAAAAAAAAAAAAAAAAAAAAAAAAAAA&#10;AAAAAAAAAAAAAAAAAJYAAJb/AAD//wAA//8AAP//AAD//wAA//8AAP//AAD//wAA//8AAP//AAD/&#10;QwAAQ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QAAHf8AAP//AAD//wAA//8AAP//AAD//wAA//8AAP//AAD//wAA//8AAP//&#10;AAD/AQAAAQAAAAAAAAAAAAAAAAAAAAAAAAAAAAAAAAAAAAAAAAAAAAAAAAAAAACAAACA/wAA//8A&#10;AP//AAD//wAA//8AAP//AAD//wAA//8AAP//AAD/pAAAp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ID/&#10;AAD//wAA//8AAP//AAD//wAA//8AAP//AAD//wAA//8AAP+AAAC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AACs/wAA//8AAP//AAD//wAA//8AAP//AAD//wAA//8AAP//AAD//wAA&#10;//8AAP8BAAABAAAAAAAAAAAAAAAAAAAAAAAAAAAAAAAAAAAAAAAAAAAAAAAAAAAAAAAAAAAAAAAA&#10;AAAAAAAAAAAAAAAAAAAAAAAAAAAAAAAAAAAAAAAAAAAAAAAAAAAAAB0AAB3/AAD//wAA//8AAP//&#10;AAD//wAA//8AAP//AAD//wAA//8AAP//AAD/eQAAe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lgAAlv8AAP//AAD//wAA//8A&#10;AP//AAD//wAA//8AAP//AAD//wAA//8AAP+QAACQAAAAAAAAAAAAAAAAAAAAAAAAAAAAAAAAAAAA&#10;AAAAAAAAAAAAAAAAAAAAAAB+AAB+/wAA//8AAP//AAD//wAA//8AAP//AAD//wAA//8AAP//AAD/&#10;0wAA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ID/AAD//wAA//8AAP//AAD//wAA//8AAP//AAD//wAA&#10;//8AAP+AAAC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sAABv8AAD8/wAA//8AAP//AAD/&#10;/wAA//8AAP//AAD//wAA//8AAP//AAD//wAA/xsAABsAAAAAAAAAAAAAAAAAAAAAAAAAAAAAAAAA&#10;AAAAAAAAAAAAAAAAAAAAAAAAAAAAAAAAAAAAAAAAAAAAAAAAAAAAAAAAAAAAAAAAAAAAAAAAAAAA&#10;AAAAAAAAAAAAAAAAAAD/AAD//wAA//8AAP//AAD//wAA//8AAP//AAD//wAA//8AAP//AAD/1QAA&#10;1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MAAAM+gAA+v8AAP//AAD//wAA//8AAP//AAD//wAA//8AAP//AAD//wAA//wAAPwaAAAa&#10;AAAAAAAAAAAAAAAAAAAAAAAAAAAAAAAAAAAAAAAAAAAAAAAAAAAAAAAAAABoAABo/wAA//8AAP//&#10;AAD//wAA//8AAP//AAD//wAA//8AAP//AAD/vgAAv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f8AAP//AAD//wAA//8AAP//AAD//wAA&#10;//8AAP//AAD//wAA//8AAP//AAD//wAA//8AAP+QAACQAQ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AAAYIAAAICAAACAgAAAgIAAAICgAACg/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4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ID/AAD/&#10;/wAA//8AAP//AAD//wAA//8AAP//AAD//wAA//8AAP+AAAC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AAAJD/AAD//wAA//8AAP//AAD//wAA//8AAP//AAD//wAA//8AAP//AAD/qwAAqwAA&#10;AAAAAAAAAAAAAAAAAAAAAAAAAAAAAAAAAAAAAAAAAAAAAAAAAAAAAAAAAAAAAAAAAAAAAAAAAAAA&#10;AAAAAAAAAAAAAAAAAAAAAAAAAAAAAAAAAAAAAAAAAAAAAAAAAAAAAACdAACd/wAA//8AAP//AAD/&#10;/wAA//8AAP//AAD//wAA//8AAP//AAD//wAA/wgAAA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EAABE/wAA//8AAP//AAD//wAA//8AAP//&#10;AAD//wAA//8AAP//AAD//wAA/6sAAKsAAAAAAAAAAAAAAAAAAAAAAAAAAAAAAAAAAAAAAAAAAAAA&#10;AAAAAAAAAAAAAAAAAAA/AAA//wAA//8AAP//AAD//wAA//8AAP//AAD//wAA//8AAP//AAD/6QAA&#10;6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qwAAq/8AAP//AAD//wAA//8AAP//AAD//wAA//8AAP//AAD//wAA//8AAP//AAD//wAA/4AAAIA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AAAMI4AAI6yAACy1wAA1/kAAPn/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4AAAICAAACAgAAAgIAAAICAAACAYAAAY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ID/AAD//wAA//8AAP//AAD//wAA//8AAP//AAD//wAA//8A&#10;AP+AAAC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P//AAD//wAA//8AAP//AAD//wAA&#10;//8AAP//AAD//wAA//8AAP//AAD/QAAAQAAAAAAAAAAAAAAAAAAAAAAAAAAAAAAAAAAAAAAAAAAA&#10;AAAAAAAAAAAAAAAAAAAAAAAAAAAAAAAAAAAAAAAAAAAAAAAAAAAAAAAAAAAAAAAAAAAAAAAAAAAA&#10;AAAAAAAAAAAAAABzAABz/wAA//8AAP//AAD//wAA//8AAP//AAD//wAA//8AAP//AAD//wAA/2MA&#10;AG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H/AAD//wAA//8AAP//AAD//wAA//8AAP//AAD//wAA//8AAP//AAD//wAA/0AAAEAAAAAAAAAA&#10;AAAAAAAAAAAAAAAAAAAAAAAAAAAAAAAAAAAAAAAAAAAAAAAAAAAAAAAUAAAU/wAA//8AAP//AAD/&#10;/wAA//8AAP//AAD//wAA//8AAP//AAD//wAA/xQAAB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GQAACQ/wAA//8AAP//AAD//wAA//8AAP//AAD//wAA//8A&#10;AP//AAD//wAA//8AAP//AAD/kAAAkA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MgAAAgRAAARNUA&#10;ANX/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gAAAgIAAAICAAACAgAAAgIAAAIBgAAB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ID/AAD//wAA&#10;//8AAP//AAD//wAA//8AAP//AAD//wAA//8AAP+AAAC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QAAHf8AAP//AAD//wAA//8AAP//AAD//wAA//8AAP//AAD//wAA//8AAP//AAD/AQAAAQAAAAAA&#10;AAAAAAAAAAAAAAAAAAAAAAAAAAAAAAAAAAAAAAAAAAAAAAAAAAAAAAAAAAAAAAAAAAAAAAAAAAAA&#10;AAAAAAAAAAAAAAAAAAAAAAAAAAAAAAAAAAAAAAAAAAAAAAAAAAAbAAAb/AAA/P8AAP//AAD//wAA&#10;//8AAP//AAD//wAA//8AAP//AAD//wAA/6YAAK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EAAEH/AAD//wAA//8AAP//AAD//wAA//8AAP//AAD/&#10;/wAA//8AAP//AAD//wAA/wEAAAEAAAAAAAAAAAAAAAAAAAAAAAAAAAAAAAAAAAAAAAAAAAAAAAAA&#10;AAAAAAAAAAAAAAAAAAAA6QAA6f8AAP//AAD//wAA//8AAP//AAD//wAA//8AAP//AAD//wAA/z4A&#10;AD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IAAEL/AAD//wAA&#10;//8AAP//AAD//wAA//8AAP//AAD//wAA//8AAP//AAD//wAA//8AAP+AAACAAQ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ID/AAD//wAA//8AAP//AAD//wAA//8AAP//AAD//wAA//8AAP+A&#10;AAC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gAAlv8AAP//AAD//wAA//8AAP//AAD//wAA//8A&#10;AP//AAD//wAA//8AAP9DAABDAAAAAAAAAAAAAAAAAAAAAAAAAAAAAAAAAAAAAAAAAAAAAAAAAAAA&#10;AAAAAAAAAAAAAAAAAAAAAAAAAAAAAAAAAAAAAAAAAAAAAAAAAAAAAAAAAAAAAAAAAAAAAAAAAAAA&#10;AAAAAAAAAAAAAAAAxgAAxv8AAP//AAD//wAA//8AAP//AAD//wAA//8AAP//AAD//wAA/+YAAOY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wAAKz/&#10;AAD//wAA//8AAP//AAD//wAA//8AAP//AAD//wAA//8AAP//AAD/kAAAkAAAAAAAAAAAAAAAAAAA&#10;AAAAAAAAAAAAAAAAAAAAAAAAAAAAAAAAAAAAAAAAAAAAAAAAAAAAAAAAvwAAv/8AAP//AAD//wAA&#10;//8AAP//AAD//wAA//8AAP//AAD//wAA/3oAAH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f8AAP//AAD//wAA//8AAP//AAD//wAA//8AAP//AAD//wAA//8AAP//&#10;AAD//wAA/6oAAKoB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ID/AAD//wAA//8A&#10;AP//AAD//wAA//8AAP//AAD//wAA//8AAP+AAAC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MAAAM+QAA&#10;+f8AAP//AAD//wAA//8AAP//AAD//wAA//8AAP//AAD//wAA//oAAPoLAAALAAAAAAAAAAAAAAAA&#10;AAAAAAAAAAAAAAAAAAAAAAAAAAAAAAAAAAAAAAAAAAAAAAAAAAAAAAAAAAAAAAAAAAAAAAAAAAAA&#10;AAAAAAAAAAAAAAAAAAAAAAAAAAAAAAAAAAAAAAAAAAAAAAAAAAAAZwAAZ/8AAP//AAD//wAA//8A&#10;AP//AAD//wAA//8AAP//AAD//wAA//8AAP8mAAA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AAAHP8AAP//AAD//wAA//8AAP//AAD//wAA//8AAP//AAD//wAA&#10;//8AAP/8AAD8GgAAGgAAAAAAAAAAAAAAAAAAAAAAAAAAAAAAAAAAAAAAAAAAAAAAAAAAAAAAAAAA&#10;AAAAAAAAAAAAAAAAlAAAlP8AAP//AAD//wAA//8AAP//AAD//wAA//8AAP//AAD//wAA/5oAAJ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wAAG/8AAP//AAD//wAA//8A&#10;AP//AAD//wAA//8AAP//AAD//wAA//8AAP//AAD//wAA/wE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ID/AAD//wAA//8AAP//AAD//wAA//8AAP//AAD//wAA//8AAP+AAAC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hAABh/wAA//8AAP//AAD//wAA//8AAP//AAD//wAA//8AAP//&#10;AAD//wAA/5YAAJYAAAAAAAAAAAAAAAAAAAAAAAAAAAAAAAAAAAAAAAAAAAAAAAAAAAAAAAAAAAAA&#10;AAAAAAAAAAAAAAAAAAAAAAAAAAAAAAAAAAAAAAAAAAAAAAAAAAAAAAAAAAAAAAAAAAAAAAAAAAAA&#10;AAAAAAAAAAAAAQAAAf8AAP//AAD//wAA//8AAP//AAD//wAA//8AAP//AAD//wAA//8AAP97AAB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3gAA3v8AAP//AAD/&#10;/wAA//8AAP//AAD//wAA//8AAP//AAD//wAA//8AAP+rAACrAAAAAAAAAAAAAAAAAAAAAAAAAAAA&#10;AAAAAAAAAAAAAAAAAAAAAAAAAAAAAAAAAAAAAAAAAAAAAAAAAAAAZwAAZ/8AAP//AAD//wAA//8A&#10;AP//AAD//wAA//8AAP//AAD//wAA/84AAM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8AAP//AAD//wAA//8AAP//AAD//wAA//8AAP//AAD//wAA//8AAP//AAD/&#10;QQAAQ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ID/AAD//wAA//8AAP//&#10;AAD//wAA//8AAP//AAD//wAA//8AAP+AAAC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D//wAA//8A&#10;AP//AAD//wAA//8AAP//AAD//wAA//8AAP//AAD//wAA/x0AAB0AAAAAAAAAAAAAAAAAAAAAAAAA&#10;AAAAAAAAAAAAAAAAAAAAAAAAAAAAAAAAAAAAAAAAAAAAAAAAAAAAAAAAAAAAAAAAAAAAAAAAAAAA&#10;AAAAAAAAAAAAAAAAAAAAAAAAAAAAAAAAAAAAAAAAAAAAAAAAAAAAAOcAAOf/AAD//wAA//8AAP//&#10;AAD//wAA//8AAP//AAD//wAA//8AAP//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AAAd/wAA//8AAP//AAD//wAA//8AAP//AAD//wAA//8AAP//AAD//wAA//8A&#10;AP9AAABAAAAAAAAAAAAAAAAAAAAAAAAAAAAAAAAAAAAAAAAAAAAAAAAAAAAAAAAAAAAAAAAAAAAA&#10;AAAAAAAAAAAANQAANf8AAP//AAD//wAA//8AAP//AAD//wAA//8AAP//AAD//wAA//oAAPoH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gAABj/AAD//wAA//8AAP//AAD//wAA//8AAP//&#10;AAD//wAA//8AAP//AAD//wAA//8AAP+QAACQAQ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AAAMgAAAgRAAARHgAAHiTAACTvgAA&#10;vukAAOn/AAD//wAA//8AAP//AAD//wAA//8AAP//AAD//wAA//8AAP//AAD//wAA//8AAP//AAD/&#10;/wAA//8AAP//AAD//wAA//8AAP//AAD//wAA//8AAP//AAD//wAA//8AAP//AAD//wAA//8AAP//&#10;AAD//wAA//8AAP//AAD//wAA//8AAP//AAD//wAA//8AAP//AAD//wAA//8AAP//AAD/gAAAgIAA&#10;AICAAACAgAAAgIAAAIBgAAB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EAAIH/AAD//wAA//8AAP//AAD//wAA//8AAP//AAD//wAA//8AAP+AAAC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WAACW/wAA//8AAP//AAD//wAA&#10;//8AAP//AAD//wAA//8AAP//AAD//wAA//8AAP8BAAABAAAAAAAAAAAAAAAAAAAAAAAAAAAAAAAA&#10;AAAAAAAAAAAAAAAAAAAAAAAAAAAAAAAAAAAAAAAAAAAAAAAACAAACPsAAPv/AAD//wAA//8AAP//&#10;AAD//wAA//8AAP//AAD//wAA//8AAP80AAA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QAAHf8A&#10;AP//AAD//wAA//8AAP//AAD//wAA//8AAP//AAD//wAA//8AAP//AAD//wAA/6oAAKoB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UAAAUPgAAPlsAAFtkAABkgAAAgIAAAICA&#10;AACAgAAAgIAAAID/AAD//wAA//8AAP//AAD//wAA//8AAP//AAD//wAA//8AAP//AAD//wAA//8A&#10;AP//AAD//wAA//8AAP//AAD//wAA//8AAP//AAD//wAA//8AAP//AAD//wAA//8AAP+AAACAgAAA&#10;gIAAAICAAACAgAAAgG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IAAAIXwAAX/8AAP//AAD//wAA//8AAP//AAD/&#10;/wAA//8AAP//AAD//wAA//8AAP+AAAC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f8AAP//AAD//wAA//8AAP//&#10;AAD//wAA//8AAP//AAD//wAA//8AAP//AAD/YAAAYAAAAAAAAAAAAAAAAAAAAAAAAAAAAAAAAAAA&#10;AAAAAAAAAAAAAAAAAAAAAAAAAAAAAAAAAAAAAAAAAAAAAAAAAAAAAAAAAAAAAAAAAAAAAAAAAAAA&#10;AAAAAAAAAAAAAAAAAAAAAAAAAAAAAAAAAAAAAAAAAAAAAAAAAEQAAET/AAD//wAA//8AAP//AAD/&#10;/wAA//8AAP//AAD//wAA//8AAP//AAD/lgAAl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0AAB36AAD6/wAA//8AAP//AAD//wAA//8AAP//AAD//wAA//8AAP//AAD//wAA/xsAABsA&#10;AAAAAAAAAAAAAAAAAAAAAAAAAAAAAAAAAAAAAAAAAAAAAAAAAAAAAAAAAAAAAAAAAAAAAAAAAAAA&#10;AAAAAAAAAAAAAM4AAM7/AAD//wAA//8AAP//AAD//wAA//8AAP//AAD//wAA//8AAP9kAABk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wAAl/8AAP//AAD//wAA//8AAP//AAD//wAA//8AAP//AAD/&#10;/wAA//8AAP//AAD//wAA/wE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AAAYIAAAICAAACAgAAA&#10;gIAAAICAAACAgAAAgIAAAICAAACAgAAAgIAAAICAAACAgAAAgIAAAIDAAADAgAAAgIAAAICAAACA&#10;gAAAgIAAAICAAACAYAAAY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QAAGYMAAIPq&#10;AADq/wAA//8AAP//AAD//wAA//8AAP//AAD//wAA//8AAP//AAD//wAA//8AAP+AAAC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MAAAM/wAA//8AAP//&#10;AAD//wAA//8AAP//AAD//wAA//8AAP//AAD//wAA//8AAP//AAD/QQAAQ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IAAAI1gAA1v8AAP//AAD//wAA//8AAP//AAD//wAA//8AAP//AAD//wAA&#10;//8AAP//AAD//wAA//8AAP+AAAC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HTAADT/wAA//8AAP//AAD//wAA//8AAP//AAD//wAA//8AAP//AAD//wAA&#10;//8AAP+QAACQ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GAACG/wAA//8AAP//AAD/&#10;/wAA//8AAP//AAD//wAA//8AAP//AAD//wAA//8AAP//AAD//wAA//8AAP9rAABr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IAAEL/AAD//wAA//8AAP//AAD/&#10;/wAA//8AAP//AAD//wAA//8AAP//AAD//wAA/0AAAEA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MAADP8AAD8/wAA//8AAP//AAD//wAA//8AAP//AAD//wAA//8AAP//AAD//wAA//8A&#10;AP//AAD//wAA/9EAANEGAAAG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f8AAP//AAD//wAA//8AAP//AAD//wAA//8AAP//AAD//wAA//8AAP//AAD//w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gAABtIAANL/AAD//wAA//8AAP//AAD//wAA&#10;//8AAP//AAD//wAA//8AAP//AAD//wAA//8AAP//AAD//AAA/DIAADI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qwAAq/8AAP//AAD//wAA//8AAP//AAD//wAA&#10;//8AAP//AAD//wAA//8AAP//AAD/NwAA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AAa/8AAP//AAD//wAA//8AAP//AAD//wAA//8AAP//AAD//wAA//8AAP//AAD//wAA//8AAP//&#10;AAD/hQAAhQ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CAABC&#10;/wAA//8AAP//AAD//wAA//8AAP//AAD//wAA//8AAP//AAD//wAA//8AAP+rAAC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gP8AAP//AAD//wAA//8AAP//AAD//wAA//8A&#10;AP//AAD//wAA//8AAP//AAD//wAA//8AAP/VAADVBwAABw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H/AAD//wAA//8AAP//AAD//wAA//8AAP//AAD//wAA//8A&#10;AP//AAD//wAA//8AAP9AAAB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gP8AAP//AAD//wAA//8AAP//AAD//wAA//8AAP//AAD//wAA//8AAP//AAD/6QAA6YIAAIIYAAAY&#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asAAKv/AAD//wAA&#10;//8AAP//AAD//wAA//8AAP//AAD//wAA//8AAP//AAD//wAA/6oAAKoB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AAAgP8AAP//AAD//wAA//8AAP//AAD//wAA//8AAP//&#10;AAD//wAA//8AAP9dAABdBwAABw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Qv8AAP//AAD//wAA//8AAP//AAD//wAA//8AAP//AAD//wAA//8AAP//&#10;AAD//wAA/wE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AAAgP8A&#10;AP//AAD//wAA//8AAP//AAD//wAA//8AAP//AAD//wAA/4EAAIE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wAA//8AAP//AAD//wAA//8A&#10;AP//AAD//wAA//8AAP//AAD//wAA//8AAP//AAD/QQAAQ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gP8AAP//AAD//wAA//8AAP//AAD//wAA//8AAP//AAD/&#10;/wAA/4AAAI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GrAACr/wAA//8AAP//AAD//wAA//8AAP//AAD//wAA//8AAP//AAD//wAA//8AAP+qAACq&#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gP8AAP//&#10;AAD//wAA//8AAP//AAD//wAA//8AAP//AAD//wAA/4AAAI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ZAAAJD/AAD//wAA//8AAP//AAD//wAA//8AAP//&#10;AAD//wAA//8AAP//AAD//wAA//8AAP8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AAAgP8AAP//AAD//wAA//8AAP//AAD//wAA//8AAP//AAD//wAA&#10;/4AAAI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Qv8A&#10;AP//AAD//wAA//8AAP//AAD//wAA//8AAP//AAD//wAA//8AAP//AAD//wAA/0EAAE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gP8AAP//AAD/&#10;/wAA//8AAP//AAD//wAA//8AAP//AAD//wAA/4AAAI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B/wAA//8AAP//AAD//wAA//8AAP//AAD//wAA//8AAP//AAD/&#10;/wAA//8AAP//AAD/qgAAqgE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AAAgP8AAP//AAD//wAA//8AAP//AAD//wAA//8AAP//AAD//wAA/4AA&#10;AI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GrAACr/wAA//8AAP//&#10;AAD//wAA//8AAP//AAD//wAA//8AAP//AAD//wAA//8AAP//AAD/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AAAgP8AAP//AAD//wAA&#10;//8AAP//AAD//wAA//8AAP//AAD//wAA/4AAAI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sAAGv/AAD//wAA//8AAP//AAD//wAA//8AAP//AAD//wAA//8AAP//AAD//wAA&#10;//8AAP9BAAB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gP8AAP//AAD//wAA//8AAP//AAD//wAA//8AAP//AAD//wAA/4AAAI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HgAAHvgAAPj/AAD//wAA//8AAP//AAD/&#10;/wAA//8AAP//AAD//wAA//8AAP//AAD//wAA/5AAAJA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gP8AAP//AAD//wAA//8A&#10;AP//AAD//wAA//8AAP//AAD//wAA/4AAAI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B/wAA//8AAP//AAD//wAA//8AAP//AAD//wAA//8AAP//AAD//wAA//8AAP//AAD/qgAAqgE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gP8AAP//AAD//wAA//8AAP//AAD//wAA//8AAP//AAD//wAA/4AAAI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BAABB/wAA//8AAP//AAD//wAA//8AAP//AAD//wAA&#10;//8AAP//AAD//wAA//8AAP//AAD/AQ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gP8AAP//AAD//wAA//8AAP//&#10;AAD//wAA//8AAP//AAD//wAA/4AAAI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gAABj/AAD/&#10;/wAA//8AAP//AAD//wAA//8AAP//AAD//wAA//8AAP//AAD//wAA//8AAP9BAAB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gP8AAP//AAD//wAA//8AAP//AAD//wAA//8AAP//AAD//wAA/4AAAI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XAACX/wAA&#10;//8AAP//AAD//wAA//8AAP//AAD//wAA//8AAP//AAD//wAA//8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rAABr/wAA//8AAP//AAD//wAA//8AAP//AAD//wAA//8AAP//AAD/&#10;/wAA//8AAP//AAD//wAA//8AAP//AAD//wAA//8AAP//AAD//wAA//8AAP//AAD//wAA//8AAP//&#10;AAD//wAA//8AAP//AAD//wAA//8AAP//AAD//wAA/1sAAFs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gAAJv8AAP//AAD//wAA//8AAP//AAD//wAA//8AAP//AAD//wAA//8A&#10;AP8mAAA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QAAHf8AAP//AAD//wAA//8AAP//AAD//wAA//8AAP//AAD//wAA//8A&#10;AP//AAD//wAA/5AAAJA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gP8AAP//AAD//wAA//8AAP//AAD/&#10;/wAA//8AAP//AAD//wAA/4AAAI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wAAAz/AAD//wAA//8AAP//AAD//wAA//8AAP//AAD//wAA//8AAP//&#10;AAD//wAA/zc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BkAAAkP8AAP//&#10;AAD//wAA//8AAP//AAD//wAA//8AAP//AAD//wAA//8AAP//AAD//wAA//8AAP//AAD//wAA//8A&#10;AP//AAD//wAA//8AAP//AAD//wAA//8AAP//AAD//wAA//8AAP//AAD//wAA//8AAP+qAACqAQ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eYAAOb/AAD//wAA&#10;//8AAP//AAD//wAA//8AAP//AAD//wAA//8AAP9mAAB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B1wAA1/8AAP//AAD//wAA&#10;//8AAP//AAD//wAA//8AAP//AAD//wAA//8AAP//AAD//wAA/wE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gP8AAP//AAD//wAA//8AAP//AAD//wAA//8AAP//AAD//wAA/4AAAI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4AAK7/AAD//wAA//8A&#10;AP//AAD//wAA//8AAP//AAD//wAA//8AAP//AAD/qwAAq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UAAAED/AAD//wAA//8AAP//AAD//wAA//8AAP//AAD//wAA&#10;//8AAP//AAD//wAA//8AAP//AAD//wAA//8AAP//AAD//wAA//8AAP//AAD//wAA//8AAP//AAD/&#10;/wAA//8AAP//AAD//wAA/4AAAIAB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YAAKb/AAD//wAA//8AAP//AAD//wAA//8AAP//AAD//wAA//8AAP+m&#10;AAC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GbAACb/wAA//8AAP//AAD//wAA//8AAP//AAD//wAA//8AAP//AAD//wAA//8AAP//&#10;AAD/HgAAH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AAAgP8AAP//AAD//wAA//8AAP//AAD//wAA&#10;//8AAP//AAD//wAA/4AAAI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QAAHf8AAP//AAD//wAA//8AAP//AAD//wAA//8AAP//AAD//wAA//8AAP//AAD/&#10;QAAA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8AAP//AAD//wAA//8AAP//AAD//wAA//8AAP//AAD//wAA//8AAP//AAD//wAA//8AAP//&#10;AAD//wAA//8AAP//AAD//wAA//8AAP//AAD//wAA//8AAP//AAD/kAAAkAE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YAAGb/AAD//wAA//8A&#10;AP//AAD//wAA//8AAP//AAD//wAA//8AAP/mAADmAQ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IAAEL/AAD//wAA//8AAP//AAD//wAA//8A&#10;AP//AAD//wAA//8AAP//AAD//wAA//8AAP9qAAB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gP8AAP//AAD//wAA//8AAP//AAD//wAA//8AAP//AAD//wAA/4AAAI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lgAAlv8AAP//AAD//wAA//8AAP//&#10;AAD//wAA//8AAP//AAD//wAA//8AAP//AAD/AQ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kAAAkP8AAP//AAD//wAA//8AAP//AAD//wAA//8A&#10;AP//AAD//wAA//8AAP//AAD//wAA//8AAP//AAD//wAA//8AAP//AAD//wAA//8AAP//AAD//wAA&#10;/6sAAKtAAABA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YAACb/AAD//wAA//8AAP//AAD//wAA//8AAP//AAD//wAA//8AAP//AAD/&#10;JgAAJ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f8AAP//AAD//wAA//8AAP//AAD//wAA//8AAP//AAD//wAA//8AAP//AAD//wAA/5AAAJAB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QAAgf8AAP//AAD//wAA//8AAP//AAD//wAA//8A&#10;AP//AAD//wAA/4AAAI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MAAAM+QAA+f8AAP//AAD//wAA//8AAP//AAD//wAA//8AAP//AAD//wAA//8AAP83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ZAAAJD/AAD//wAA//8AAP//AAD//wAA//8AAP//AAD//wAA//8AAP//AAD//wAA//8AAP//AAD/&#10;/wAA//8AAP//AAD//wAA//8AAP//AAD/qgAAqgE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HmAADm/wAA//8AAP//&#10;AAD//wAA//8AAP//AAD//wAA//8AAP//AAD/XgAAX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BqwAAq/8AAP//AAD//wAA//8AAP//AAD//wAA//8AAP//&#10;AAD//wAA//8AAP//AAD/9gAA9gE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gAAAhfAABf/wAA&#10;//8AAP//AAD//wAA//8AAP//AAD//wAA//8AAP//AAD//wAA/4AAAI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hAABh/wAA//8AAP//AAD//wAA//8AAP//AAD/&#10;/wAA//8AAP//AAD//wAA/6sAAK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FAAABAqwAAq/8AAP//AAD//wAA//8AAP//&#10;AAD//wAA//8AAP//AAD//wAA//8AAP//AAD//wAA//8AAP//AAD//wAA//8AAP+QAACQ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mAADm/wAA//8AAP//AAD//wAA//8AAP//AAD//wAA//8AAP//AAD/fAAA&#10;f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CAABC/wAA//8A&#10;AP//AAD//wAA//8AAP//AAD//wAA//8AAP//AAD//wAA//8AAP//AAD/HQAAH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ZAAAZgwAAg+oAAOr/AAD//wAA//8AAP//AAD//wAA//8AAP//AAD//wAA//8AAP//&#10;AAD//wAA/4AAAI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H/&#10;AAD//wAA//8AAP//AAD//wAA//8AAP//AAD//wAA//8AAP//AAD//wAA/0AAAE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sAABv/AAD//wAA//8AAP//AAD//wAA//8AAP//AAD//wAA//8AAP//AAD//wAA&#10;//8AAP+YAACYCQAACQgAAAg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MAADM/wAA//8AAP//AAD/&#10;/wAA//8AAP//AAD//wAA//8AAP//AAD/gAAA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H/AAD//wAA//8AAP//AAD//wAA//8AAP//AAD//wAA//8AAP//AAD/&#10;/wAA//MAAP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gAAAjWAADW/wAA//8AAP//AAD//wAA//8A&#10;AP//AAD//wAA//8AAP//AAD//wAA//8AAP//AAD//wAA/4AAAI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IAAEL/AAD//wAA//8AAP//AAD//wAA//8AAP//AAD//wAA&#10;//8AAP//AAD//wAA/wE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BoAAAoP8AAP//AAD/&#10;/wAA//8AAP//AAD//wAA//8AAP/8AAD8qwAAq0AAAEA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CA/wAA//8AAP//AAD//wAA//8AAP//AAD//wAA//8AAP//AAD/g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asAAKv/AAD//wAA//8AAP//&#10;AAD//wAA//8AAP//AAD//wAA//8AAP//AAD//wAA/xo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AAIb/AAD//wAA//8AAP//AAD//wAA//8AAP//AAD//wAA//8AAP//AAD//wAA//8AAP//AAD/&#10;/wAA/2sAAGs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f8AAP//AAD/&#10;/wAA//8AAP//AAD//wAA//8AAP//AAD//wAA//8AAP//AAD/YAAAY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cwAAc3sAAHtzAABzgAAAgHMAAH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CA/wAA//8AAP//AAD//wAA&#10;//8AAP//AAD//wAA//8AAP//AAD/gwAAg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kAAAkP8AAP//AAD//wAA//8AAP//AAD//wAA//8AAP//AAD//wAA//8AAP//AAD//wAA&#10;/w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wAAM/wAAPz/AAD//wAA//8AAP//AAD//wAA//8AAP//&#10;AAD//wAA//8AAP//AAD//wAA//8AAP//AAD/0QAA0QYAAAY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qwAAq/8AAP//AAD//wAA//8AAP//AAD//wAA//8AAP//AAD//wAA//8A&#10;AP/5AAD5CwAA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CA/wAA//8AAP//AAD//wAA//8AAP//AAD//wAA//8AAP//AAD/8QAA8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CAABC/wAA//8AAP//AAD//wAA//8AAP//AAD/&#10;/wAA//8AAP//AAD//wAA//8AAP//AAD/QQAAQ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GAAAG0gAA0v8A&#10;AP//AAD//wAA//8AAP//AAD//wAA//8AAP//AAD//wAA//8AAP//AAD//wAA//8AAP/8AAD8MgAA&#10;Mg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CAABC/wAA//8AAP//AAD//wAA&#10;//8AAP//AAD//wAA//8AAP//AAD//wAA//8AAP+WAACW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7AAB7/wAA//8AAP//AAD//wAA//8A&#10;AP//AAD//wAA//8AAP//AAD//w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H/&#10;AAD//wAA//8AAP//AAD//wAA//8AAP//AAD//wAA//8AAP//AAD//wAA//8AAP+qAACq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rAABr/wAA//8AAP//AAD//wAA//8AAP//AAD//wAA//8AAP//AAD/&#10;/wAA//8AAP//AAD//wAA//8AAP+FAACF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H/AAD//wAA//8AAP//AAD//wAA//8AAP//AAD//wAA//8AAP//AAD//wAA//8AAP8d&#10;A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YAABY/wAA//8AAP//AAD//wAA//8AAP//AAD//wAA//8AAP//AAD//wAA/x4AAB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sAAKv/AAD//wAA//8AAP//AAD//wAA//8AAP//AAD//wAA&#10;//8AAP//AAD//wAA//8AAP8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CA/wAA//8AAP//&#10;AAD//wAA//8AAP//AAD//wAA//8AAP//AAD//wAA//8AAP//AAD//wAA/9UAANUHAAAH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YAAIb/AAD//wAA//8AAP//AAD//wAA//8A&#10;AP//AAD//wAA//8AAP//AAD//wAA/4QAAI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e/wAA//8AAP//AAD//wAA//8AAP//&#10;AAD//wAA//8AAP//AAD//wAA/3EAAH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AAa/8AAP//AAD/&#10;/wAA//8AAP//AAD//wAA//8AAP//AAD//wAA//8AAP//AAD//wAA/0EAAE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CA/wAA//8AAP//AAD//wAA//8AAP//AAD//wAA//8AAP//AAD//wAA&#10;//8AAP/pAADpggAAghgAAB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gAA&#10;Hv8AAP//AAD//wAA//8AAP//AAD//wAA//8AAP//AAD//wAA//8AAP//AAD//wAA/wE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xwAAx/8AAP//AAD//wAA//8AAP//AAD//wAA//8AAP//AAD//wAA/8cAAM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e+AAA+P8AAP//AAD//wAA//8AAP//AAD//wAA//8AAP//AAD//wAA//8A&#10;AP//AAD/kAAAkAE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CA/wAA//8AAP//AAD/&#10;/wAA//8AAP//AAD//wAA//8AAP//AAD//wAA/10AAF0HAAA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B/wAA//8AAP//AAD//wAA//8AAP//AAD//wAA//8AAP//&#10;AAD//wAA//8AAP//AAD/QQAAQ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gAAcv8AAP//AAD//wAA//8AAP//AAD/&#10;/wAA//8AAP//AAD//wAA//8AAP8e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H/AAD//wAA//8AAP//AAD//wAA&#10;//8AAP//AAD//wAA//8AAP//AAD//wAA//8AAP+qAACqAQ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CA/wAA//8AAP//AAD//wAA//8AAP//AAD//wAA//8AAP//AAD/gQAAg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CAABC/wAA//8A&#10;AP//AAD//wAA//8AAP//AAD//wAA//8AAP//AAD//wAA//8AAP+qAACqAQ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gAAHv8AAP//AAD//wAA//8AAP//AAD//wAA//8AAP//AAD//wAA//8AAP9XAAB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sAAGv/AAD//wAA//8AAP//AAD//wAA//8AAP//AAD//wAA//8AAP//AAD//wAA//8AAP8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CA/wAA//8AAP//AAD//wAA&#10;//8AAP//AAD//wAA//8AAP//AAD/gAA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H/AAD//wAA//8AAP//AAD//wAA//8AAP//AAD//wAA//8AAP//AAD/&#10;/wAA//8AAP8B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P//AAD//wAA//8AAP//AAD//wAA&#10;//8AAP//AAD//wAA//8AAP97AAB7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gAAHvgAAPj/AAD//wAA//8AAP//AAD//wAA//8A&#10;AP//AAD//wAA//8AAP//AAD//wAA/0EAAE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CA/wAA//8AAP//AAD//wAA//8AAP//AAD//wAA//8AAP//AAD/g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asAAKv/AAD//wAA//8AAP//&#10;AAD//wAA//8AAP//AAD//wAA//8AAP//AAD//wAA/0EAAE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IAAPL/AAD//wAA//8AAP//AAD//wAA//8AAP//AAD//wAA//8AAP+DAAC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wAA&#10;//8AAP//AAD//wAA//8AAP//AAD//wAA//8AAP//AAD//wAA//8AAP//AAD/kAAAkAE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CA/wAA//8AAP//AAD//wAA//8A&#10;AP//AAD//wAA//8AAP//AAD/g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QAAQf8AAP//AAD//wAA//8AAP//AAD//wAA//8AAP//AAD//wAA//8AAP//AAD//wAA&#10;/w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MAAIP/AAD//wAA//8AAP//AAD//wAA//8A&#10;AP//AAD//wAA//8AAP/xAAD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CAABC/wAA//8AAP//AAD//wAA//8AAP//AAD//wAA//8AAP//&#10;AAD//wAA//8AAP//AAD/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CA/wAA//8AAP//AAD//wAA//8AAP//AAD//wAA//8AAP//AAD/gAA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AAArP8AAP//AAD//wAA//8AAP//AAD/&#10;/wAA//8AAP//AAD//wAA//8AAP//AAD/HgAAH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sAAHv/AAD//wAA//8AAP//AAD//wAA//8AAP//AAD//wAA//8AAP//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H/AAD//wAA//8A&#10;AP//AAD//wAA//8AAP//AAD//wAA//8AAP//AAD//wAA//cAAPce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CA/wAA//8AAP//AAD//wAA//8AAP//&#10;AAD//wAA//8AAP//AAD/g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c/wAA//8AAP//AAD//wAA//8AAP//AAD//wAA//8AAP//AAD//wAA//8AAP+EAAC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gAAFj/AAD//wAA//8AAP//AAD//wAA//8AAP//&#10;AAD//wAA//8AAP//AAD/OAAAO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sAAKv/AAD//wAA//8AAP//AAD//wAA//8AAP//AAD//wAA//8AAP//AAD/&#10;/wAA/2oAAG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CA/wAA//8AAP//AAD//wAA//8AAP//AAD//wAA//8AAP//AAD/gAA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eAADe/wAA//8AAP//AAD//wAA//8AAP//AAD//wAA&#10;//8AAP//AAD//wAA//8AAP8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4A&#10;AB7/AAD//wAA//8AAP//AAD//wAA//8AAP//AAD//wAA//8AAP//AAD/lgAAl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Qv8AAP//AAD//wAA//8AAP//&#10;AAD//wAA//8AAP//AAD//wAA//8AAP//AAD//wAA/w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CA/wAA//8AAP//AAD//wAA//8AAP//AAD/&#10;/wAA//8AAP//AAD/g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0AAB3/AAD/&#10;/wAA//8AAP//AAD//wAA//8AAP//AAD//wAA//8AAP//AAD//wAA/0EAAE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HAADH/wAA//8AAP//AAD//wAA//8AAP//AAD/&#10;/wAA//8AAP//AAD/+gAA+h0AAB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wAA//8AAP//AAD//wAA//8AAP//AAD//wAA//8AAP//AAD//wAA//8AAP//AAD/HgAA&#10;H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kAAAnI&#10;AADI/wAA//8AAP//AAD//wAA//8AAP//AAD//wAA//8AAP//AAD/g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cAAJf/AAD//wAA//8AAP//AAD//wAA//8AAP//AAD//wAA//8A&#10;AP//AAD//wAA/wE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y&#10;AABy/wAA//8AAP//AAD//wAA//8AAP//AAD//wAA//8AAP//AAD//wAA/5YAAJ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b/wAA//8AAP//AAD//wAA//8AAP//AAD/&#10;/wAA//8AAP//AAD//wAA//8AAP+EAAC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MAAANqAABqtQAAtfYAAPb/AAD//wAA//8AAP//AAD//wAA//8AAP//AAD//wAA&#10;//8AAP//AAD/g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AAADP8AAP//AAD//wAA&#10;//8AAP//AAD//wAA//8AAP//AAD//wAA//8AAP//AAD/GwAAG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YAAAY+gAA+v8AAP//AAD//wAA//8AAP//AAD//wAA&#10;//8AAP//AAD//wAA//kAAPkLAAA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Hz&#10;AADz/wAA//8AAP//AAD//wAA//8AAP//AAD//wAA//8AAP//AAD//wAA//8AAP8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4AAH7/AAD//wAA//8AAP//AAD/&#10;/wAA//8AAP//AAD//wAA//8AAP//AAD//wAA//8AAP//AAD/g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B0wAA0/8AAP//AAD//wAA//8AAP//AAD//wAA//8AAP//AAD//wAA//8AAP+r&#10;AAC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gAAlv8AAP//AAD//wAA//8AAP//AAD//wAA//8AAP//AAD//wAA//8AAP9DAAB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f8AAP//AAD//wAA//8AAP//AAD//wAA//8AAP//AAD//wAA&#10;//8AAP//AAD//wAA/0EAAE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gAAQv4AAP7/AAD//wAA//8AAP//AAD//wAA//8AAP//AAD//wAA//8AAP//AAD//wAA//8A&#10;AP//AAD/g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BAABB/wAA//8AAP//AAD//wAA//8A&#10;AP//AAD//wAA//8AAP//AAD//wAA//8AAP9AAAB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QAAHf8AAP//AAD//wAA//8AAP//AAD//wAA//8A&#10;AP//AAD//wAA//8AAP95AAB5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B8AAA8P8AAP//AAD/&#10;/wAA//8AAP//AAD//wAA//8AAP//AAD//wAA//8AAP//AAD/qgAAqgE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YAAAY6AAA6P8AAP//AAD//wAA//8AAP//AAD//wAA&#10;//8AAP//AAD//wAA//8AAP//AAD//wAA//8AAP//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D/AAAA/wAAAP8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sAACs/wAA//8AAP//AAD//wAA//8AAP//AAD//wAA//8AAP//AAD//wAA//8AAP8B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P//AAD//wAA//8AAP//AAD//wAA//8AAP//AAD//wAA//8AAP+eAAC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GQAACQ/wAA//8AAP//AAD//wAA//8AAP//AAD//wAA//8AAP//AAD//wAA//8A&#10;AP//AAD/AQ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MAAAO+AAC+&#10;/wAA//8AAP//AAD//wAA//8AAP//AAD//wAA//8AAP//AAD//wAA//8AAP//AAD//wAA//8AAP+8&#10;AAC8Aw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P8AAAD/AAAA/wAAAP8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sAABv8AAD8/wAA//8AAP//AAD//wAA//8AAP//&#10;AAD//wAA//8AAP//AAD//wAA/zc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0AAJ3/AAD//wAA//8AAP//AAD//wAA//8AAP//&#10;AAD//wAA//8AAP//AAD/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IAAEL/AAD//wAA//8AAP//AAD//wAA&#10;//8AAP//AAD//wAA//8AAP//AAD//wAA//8AAP9BAAB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gAAGj/AAD//wAA//8AAP//AAD//wAA//8AAP//AAD//wAA//8A&#10;AP//AAD//wAA//8AAP//AAD//wAA/+cAAOcXAAA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P8AAAD/AAAA/wAAAP8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MA&#10;AHP/AAD//wAA//8AAP//AAD//wAA//8AAP//AAD//wAA//8AAP//AAD/qwAAq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kA&#10;AHn/AAD//wAA//8AAP//AAD//wAA//8AAP//AAD//wAA//8AAP//AAD/QAAAQ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f8AAP//AAD//wAA//8AAP//AAD//wAA//8AAP//AAD//wAA//8AAP//AAD//wAA/6oAAKo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ID/AAD//wAA&#10;//8AAP//AAD//wAA//8AAP//AAD//wAA//8AAP//AAD//wAA//8AAP//AAD//QAA/UEAAE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P8AAAD/AAAA/wAAAP8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4AAJ7/AAD//wAA//8AAP//AAD//wAA//8AAP//AAD/&#10;/wAA//8AAP//AAD/QAAA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QAAET/AAD//wAA//8AAP//AAD//wAA//8AAP//AAD/&#10;/wAA//8AAP//AAD/qwAAq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qwAAq/8AAP//AAD//wAA//8AAP//AAD//wAA//8A&#10;AP//AAD//wAA//8AAP//AAD/6wAA6w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ID/AAD//wAA//8AAP//AAD//wAA//8AAP//AAD//wAA//8AAP//&#10;AAD//wAA//8AAP//AAD/fQAAf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wAAAP8AAAD/AAAA/wAAAP8AAAD/AAAA/wAAAP8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f8AAP//&#10;AAD//wAA//8AAP//AAD//wAA//8AAP//AAD//wAA//8AAP//AAD/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wAAAz5&#10;AAD5/wAA//8AAP//AAD//wAA//8AAP//AAD//wAA//8AAP//AAD//AAA/Bo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CAABC/wAA&#10;//8AAP//AAD//wAA//8AAP//AAD//wAA//8AAP//AAD//wAA//8AAP//AAD/QAA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ID/AAD//wAA//8A&#10;AP//AAD//wAA//8AAP//AAD//wAA//8AAP//AAD/9gAA9rUAALVqAABqAw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P8AAAD/AAAA/w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QAAQf8AAP//AAD//wAA//8AAP//AAD//wAA//8AAP//AAD//wAA&#10;//8AAP95AAB5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WAACW/wAA//8AAP//AAD//wAA//8AAP//AAD//wAA&#10;//8AAP//AAD//wAA/3MAAH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H/AAD//wAA//8AAP//AAD//wAA//8AAP//AAD//wAA//8AAP//&#10;AAD//wAA//8AAP+QAACQ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ID/AAD//wAA//8AAP//AAD//wAA//8AAP//AAD//wAA//8AAP/HAADH&#10;CAAA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rAAArP8AAP//AAD/&#10;/wAA//8AAP//AAD//wAA//8AAP//AAD//wAA//8AAP9DAAB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AAAd&#10;/wAA//8AAP//AAD//wAA//8AAP//AAD//wAA//8AAP//AAD//wAA/54AAJ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asAAKv/AAD//wAA//8A&#10;AP//AAD//wAA//8AAP//AAD//wAA//8AAP//AAD//wAA/6oAAKoB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ID/AAD//wAA//8AAP//&#10;AAD//wAA//8AAP//AAD//wAA//8AAP+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AAA/P8AAP//AAD//wAA//8AAP//AAD//wAA//8AAP//AAD//wAA//kA&#10;APkLAAA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6wAA6/8AAP//AAD//wAA//8AAP//AAD//wAA//8A&#10;AP//AAD//wAA//8AAP8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Qv8AAP//AAD//wAA//8AAP//AAD//wAA//8AAP//AAD//wAA//8AAP//AAD/&#10;/wAA/wE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ID/AAD//wAA//8AAP//AAD//wAA//8AAP//AAD//wAA//8AAP+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CQAACQ/wAA//8AAP//AAD//wAA&#10;//8AAP//AAD//wAA//8AAP//AAD//wAA/5YAAJ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QAA&#10;ef8AAP//AAD//wAA//8AAP//AAD//wAA//8AAP//AAD//wAA//8AAP9AAAB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B/wAA//8AAP//AAD//wAA//8AAP//&#10;AAD//wAA//8AAP//AAD//wAA//8AAP//AAD/QQAAQ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ID/AAD//wAA//8AAP//AAD/&#10;/wAA//8AAP//AAD//wAA//8AAP+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D/AAD//wAA//8AAP//AAD//wAA//8AAP//AAD//wAA//8AAP//AAD//wAA/x0AAB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AAARP8AAP//AAD//wAA//8AAP//AAD//wAA//8AAP//&#10;AAD//wAA//8AAP+rAAC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GrAACr/wAA//8AAP//AAD//wAA//8AAP//AAD//wAA//8AAP//AAD//wAA//8AAP+qAACqAQ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4AAJ7/AAD//wAA//8AAP//AAD//wAA//8AAP//AAD//wAA//8AAP+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B0AAB3/AAD//wAA//8AAP//AAD//wAA//8A&#10;AP//AAD//wAA//8AAP//AAD/4gAA4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AAADPkA&#10;APn/AAD//wAA//8AAP//AAD//wAA//8AAP//AAD//wAA//8AAP//AAD/GwAAG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IAAEL/AAD//wAA//8AAP//AAD//wAA//8AAP//AAD/&#10;/wAA//8AAP//AAD//wAA//8AAP8B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wAAAxyAAByxwAAx/8AAP//AAD//wAA//8AAP//AAD//wAA&#10;//8AAP//AAD//wAA//8AAP+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JYAAJb/AAD//wAA//8AAP//AAD//wAA//8AAP//AAD//wAA//8AAP//AAD/QwAAQ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YAAJb/AAD//wAA//8AAP//AAD//wAA//8AAP//AAD/&#10;/wAA//8AAP//AAD//wAA/wE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f8AAP//&#10;AAD//wAA//8AAP//AAD//wAA//8AAP//AAD//wAA//8AAP//AAD//wAA/0EAAE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8AAJ//AAD/&#10;/wAA//8AAP//AAD//wAA//8AAP//AAD//wAA//8AAP//AAD//wAA//8AAP+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DAAADPkAAPn/AAD//wAA//8AAP//AAD//wAA//8AAP//&#10;AAD//wAA//8AAP/6AAD6CwAA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0AAB3/&#10;AAD//wAA//8AAP//AAD//wAA//8AAP//AAD//wAA//8AAP//AAD//wAA/0EAAE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BqwAAq/8AAP//AAD//wAA//8AAP//AAD//wAA//8AAP//AAD//wAA&#10;//8AAP//AAD/qgAAqgE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WP8AAP//AAD//wAA//8AAP//AAD//wAA//8AAP//AAD//wAA//8A&#10;AP//AAD//wAA//8AAP+AAA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RAAARP8A&#10;AP//AAD//wAA//8AAP//AAD//wAA//8AAP//AAD//wAA//8AAP+WAAC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eAADe/wAA//8AAP//AAD//wAA//8AAP//AAD//wAA&#10;//8AAP//AAD//wAA//8AAP8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BAABB/wAA//8AAP//AAD/&#10;/wAA//8AAP//AAD//wAA//8AAP//AAD//wAA//8AAP//AAD/AQ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AAg8QAA8f8AAP//AAD//wAA&#10;//8AAP//AAD//wAA//8AAP//AAD//wAA//8AAP//AAD//wAA//8AAP9pAAB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fAAAfP8AAP//AAD//wAA//8AAP//AAD//wAA//8AAP//AAD/&#10;/wAA//8AAP8d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wAA//8AAP//AAD//wAA//8AAP//AAD//wAA//8AAP//AAD//wAA//8AAP+EAAC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sAACs/wAA//8AAP//AAD//wAA//8AAP//AAD//wAA//8AAP//AAD//wAA//8A&#10;AP9BAAB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TFAADF/wAA//8AAP//AAD//wAA//8AAP//AAD//wAA//8AAP//AAD//wAA//8AAP//&#10;AAD//wAA/8QAAMQE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8gAA8v8AAP//&#10;AAD//wAA//8AAP//AAD//wAA//8AAP//AAD//wAA//8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AAArP8AAP//AAD//wAA//8AAP//AAD//wAA//8A&#10;AP//AAD//wAA//8AAP//AAD/HQAAH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gAADj/AAD//wAA//8AAP//AAD//wAA&#10;//8AAP//AAD//wAA//8AAP//AAD//wAA/6oAAKo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kAAGn/AAD//wAA//8AAP//AAD//wAA//8A&#10;AP//AAD//wAA//8AAP//AAD//wAA//8AAP//AAD/8AAA8B8AAB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wAA//8AAP//AAD//wAA//8AAP//AAD//wAA//8AAP//AAD//wAA&#10;/5gAAJ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QAA&#10;Qf8AAP//AAD//wAA//8AAP//AAD//wAA//8AAP//AAD//wAA//8AAP//AAD/lwAAl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P//AAD//wAA//8AAP//AAD//wAA//8AAP//AAD//wAA//8AAP//AAD//wAA/wE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ID/AAD//wAA//8AAP//AAD//wAA//8AAP//AAD//wAA//8AAP//AAD//wAA//8AAP//AAD/&#10;VgAAV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4AAA4/wAA//8AAP//AAD/&#10;/wAA//8AAP//AAD//wAA//8AAP//AAD//wAA/1cAAF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asAAKv/AAD//wAA//8AAP//AAD//wAA//8AAP//&#10;AAD//wAA//8AAP//AAD//wAA/wwAAA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QQAAQf8AAP//AAD//wAA//8AAP//AAD//wAA//8A&#10;AP//AAD//wAA//8AAP//AAD/QQAAQ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ID/AAD//wAA//8AAP//AAD//wAA//8AAP//&#10;AAD//wAA//8AAP//AAD//wAA//8AAP+eAAC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CXAACX/wAA//8AAP//AAD//wAA//8AAP//AAD//wAA//8AAP//AAD//wAA/x0A&#10;AB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H/AAD//wAA//8AAP//AAD//wAA//8AAP//AAD//wAA//8AAP//AAD//wAA/9IAANIB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GQAACQ/wAA&#10;//8AAP//AAD//wAA//8AAP//AAD//wAA//8AAP//AAD//wAA//8AAP/SAADSAQ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AA&#10;AID/AAD//wAA//8AAP//AAD//wAA//8AAP//AAD//wAA//8AAP//AAD/xwAAx3EAAHELAAA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wAAAz5AAD5/wAA//8AAP//AAD//wAA&#10;//8AAP//AAD//wAA//8AAP//AAD/xwAAx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CAABC/wAA//8AAP//AAD//wAA//8AAP//AAD/&#10;/wAA//8AAP//AAD//wAA//8AAP+QAACQAQ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IAAEL/AAD//wAA//8AAP//AAD//wAA//8AAP//AAD//wAA//8AAP//&#10;AAD//wAA//8AAP8MAAA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AAAID/AAD//wAA//8AAP//AAD//wAA//8AAP//AAD/&#10;/wAA//8AAP+dAAC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EQAAET/AAD//wAA//8AAP//AAD//wAA//8AAP//AAD//wAA//8AAP//AAD/cQAAc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B/wAA//8AAP//AAD//wAA//8AAP//AAD//wAA//8AAP//AAD//wAA//8AAP//AAD/kAAAkAE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f8AAP//AAD//wAA//8A&#10;AP//AAD//wAA//8AAP//AAD//wAA//8AAP//AAD//wAA/5cAAJ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AAADCOAACOswAAs/8AAP//&#10;AAD//wAA//8AAP//AAD//wAA//8AAP//AAD//wAA//8AAP+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HkAAHn/AAD//wAA//8AAP//AAD//wAA//8A&#10;AP//AAD//wAA//8AAP//AAD/G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OAAAOP8AAP//AAD//wAA//8AAP//AAD//wAA&#10;//8AAP//AAD//wAA//8AAP//AAD//wAA/5AAAJA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BqwAAq/8AAP//AAD//wAA//8AAP//AAD//wAA//8AAP//AAD//wAA//8AAP//AAD/&#10;/wAA/x0AAB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QAAIekAAOn/AAD//wAA//8AAP//AAD//wAA//8AAP//AAD//wAA//8AAP//AAD//wAA&#10;//8AAP+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IMAAIP/AAD//wAA//8AAP//AAD//wAA//8AAP//AAD//wAA//8AAP//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wAAKz/AAD//wAA//8AAP//AAD//wAA//8AAP//AAD//wAA//8AAP//AAD//wAA//8AAP9B&#10;AAB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rAABr/wAA//8AAP//AAD//wAA//8AAP//&#10;AAD//wAA//8AAP//AAD//wAA//8AAP//AAD/FwAA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AAAR1gAA1v8AAP//AAD//wAA//8AAP//AAD/&#10;/wAA//8AAP//AAD//wAA//8AAP//AAD//wAA//8AAP+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PIAAPL/AAD//wAA//8AAP//AAD//wAA//8AAP//&#10;AAD//wAA//8AAP+dAAC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EAAEH/AAD//wAA//8AAP//AAD//wAA//8A&#10;AP//AAD//wAA//8AAP//AAD//wAA//8AAP//AAD/AQ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4A&#10;AB74AAD4/wAA//8AAP//AAD//wAA//8AAP//AAD//wAA//8AAP//AAD//wAA//8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YAAAa/&#10;AAC//wAA//8AAP//AAD//wAA//8AAP//AAD//wAA//8AAP//AAD//wAA//8AAP//AAD//wAA//8A&#10;AP+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P8A&#10;AP//AAD//wAA//8AAP//AAD//wAA//8AAP//AAD//wAA//8AAP97AAB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GQAACQ/wAA//8AAP//AAD//wAA//8AAP//AAD//wAA//8AAP//AAD//wAA//8AAP//AAD/&#10;GgAAGgE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f8AAP//AAD//wAA//8AAP//AAD//wAA//8AAP//AAD/&#10;/wAA//8AAP//AAD//wAA/xo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aIAAKL/AAD//wAA//8AAP//AAD//wAA//8AAP//AAD//wAA&#10;//8AAP//AAD//wAA//8AAP//AAD//wAA//8AAP9kAABk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HgAAHv8AAP//AAD//wAA//8AAP//AAD//wAA//8AAP//AAD/&#10;/wAA//8AAP9XAAB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BkAAAkP8AAP//AAD//wAA//8AAP//&#10;AAD//wAA//8AAP//AAD//wAA//8AAP//AAD//wAA/6oAAKo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BkAAAkP8AAP//&#10;AAD//wAA//8AAP//AAD//wAA//8AAP//AAD//wAA//8AAP//AAD//wAA/wE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ZQAAZf8AAP//AAD/&#10;/wAA//8AAP//AAD//wAA//8AAP//AAD//wAA//8AAP//AAD//wAA//8AAP//AAD//wAA/6EAAKE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cgAAcv8AAP//&#10;AAD//wAA//8AAP//AAD//wAA//8AAP//AAD//wAA//8AAP8d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ZAAAJD/AAD//wAA//8AAP//AAD//wAA//8AAP//AAD//wAA//8AAP//AAD//wAA&#10;//8AAP+sAACsQQAAQQE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CAABC/wAA//8AAP//AAD//wAA//8AAP//AAD//wAA//8AAP//AAD//wAA&#10;//8AAP//AAD/QQAAQ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AAAgP8AAP//AAD//wAA//8AAP//AAD//wAA//8AAP//AAD//wAA//8A&#10;AP//AAD//wAA//8AAP//AAD/vgAAvgYAAA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xwAAx/8AAP//AAD//wAA//8AAP//AAD//wAA//8AAP//AAD//wAA&#10;/8cAAM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GrAACr/wAA//8AAP//AAD/&#10;/wAA//8AAP//AAD//wAA//8AAP//AAD//wAA//8AAP//AAD//wAA/5AAAJAB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H/AAD//wAA//8AAP//AAD/&#10;/wAA//8AAP//AAD//wAA//8AAP//AAD//wAA//8AAP+QAACQAQ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AAAgP8AAP//AAD//wAA&#10;//8AAP//AAD//wAA//8AAP//AAD//wAA//8AAP//AAD//wAA//8AAP/VAADVEAAAE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eAAAe/wAA//8AAP//AAD/&#10;/wAA//8AAP//AAD//wAA//8AAP//AAD//wAA/3EAAH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wAA//8AAP//AAD//wAA//8AAP//AAD//wAA//8AAP//AAD//wAA//8A&#10;AP//AAD//wAA//8AAP+BAACBAQ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asAAKv/AAD//wAA//8AAP//AAD//wAA//8AAP//AAD//wAA//8AAP//AAD//wAA//8A&#10;AP8B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JAAAJyAAAyP8AAP//AAD//wAA//8AAP//AAD//wAA//8AAP//AAD//wAA//8AAP//&#10;AAD//wAA/+gAAOggAAA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BmAABm/wAA//8AAP//AAD//wAA//8AAP//AAD//wAA//8AAP//AAD//wAA/x4A&#10;AB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gAAQv8AAP//AAD//wAA&#10;//8AAP//AAD//wAA//8AAP//AAD//wAA//8AAP//AAD//wAA//8AAP//AAD/kAAAkAE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8AAP//AAD//wAA//8AAP//AAD//wAA&#10;//8AAP//AAD//wAA//8AAP//AAD/9wAA9x4AAB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AAADagAAarUAALX2AAD2/wAA//8AAP//AAD//wAA//8A&#10;AP//AAD//wAA//8AAP//AAD//wAA//8AAP+yAACyjgAAji8AAC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CmAACm/wAA//8AAP//AAD//wAA&#10;//8AAP//AAD//wAA//8AAP//AAD/xwAAx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ZAAAJD/AAD//wAA//8AAP//AAD//wAA//8AAP//AAD//wAA//8AAP//&#10;AAD//wAA//8AAP//AAD//wAA/6oAAKo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e&#10;+AAA+P8AAP//AAD//wAA//8AAP//AAD//wAA//8AAP//AAD//wAA//8AAP//AAD/ag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B+/wAA&#10;//8AAP//AAD//wAA//8AAP//AAD//wAA//8AAP//AAD//wAA//8AAP//AAD//wAA/4AAA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EAAAHmAADm/wAA//8AAP//AAD//wAA//8AAP//AAD//wAA//8AAP//AAD/jAAAj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GBAACB/wAA//8A&#10;AP//AAD//wAA//8AAP//AAD//wAA//8AAP//AAD//wAA//8AAP//AAD//wAA//8AAP//AAD/QgAA&#10;Qg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H/AAD//wAA//8AAP//AAD//wAA//8AAP//AAD//wAA//8A&#10;AP//AAD//wAA//8AAP+qAACqAQ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IAAEL+AAD+/wAA//8AAP//AAD//wAA//8AAP//AAD//wAA//8AAP//&#10;AAD//wAA//8AAP//AAD//wAA/4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CYAACb/AAD//wAA//8AAP//AAD//wAA//8A&#10;AP//AAD//wAA//8AAP//AAD/KQAAK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BkAAAkP8AAP//AAD//wAA//8AAP//AAD//wAA//8AAP//AAD/&#10;/wAA//8AAP//AAD//wAA//8AAP//AAD//wAA/5AAAJA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ZAAAJD/AAD//wAA&#10;//8AAP//AAD//wAA//8AAP//AAD//wAA//8AAP//AAD//wAA//8AAP8B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GOgAAOj/AAD//wAA//8A&#10;AP//AAD//wAA//8AAP//AAD//wAA//8AAP//AAD//wAA//8AAP//AAD//wAA/2gAAG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F8AAF//AAD//wAA//8AAP//AAD//wAA//8AAP//AAD//wAA//8AAP/mAADmAQ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UAAAECr&#10;AACr/wAA//8AAP//AAD//wAA//8AAP//AAD//wAA//8AAP//AAD//wAA//8AAP//AAD//wAA//8A&#10;AP+QAACQAQ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BkAAAkP8AAP//AAD//wAA//8AAP//AAD//wAA//8AAP//AAD//wAA//8AAP//&#10;AAD//wAA/0EAAE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AAADvgAAvv8AAP//AAD//wAA//8AAP//AAD//wAA//8AAP//AAD//wAA//8AAP//AAD/&#10;/wAA//8AAP//AAD/vAAAvAMA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HwAAHz/AAD//wAA//8AAP//AAD//wAA//8AAP//&#10;AAD//wAA//8AAP/mAAD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qgAAqv8AAP//AAD//wAA//8AAP//AAD//wAA&#10;//8AAP//AAD//wAA//8AAP//AAD//wAA//8AAP//AAD/qgAAqgE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CAABC/wAA//8AAP//AAD//wAA//8A&#10;AP//AAD//wAA//8AAP//AAD//wAA//8AAP//AAD/kAAAkAE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oAABo/wAA//8AAP//AAD//wAA//8AAP//&#10;AAD//wAA//8AAP//AAD//wAA//8AAP//AAD//wAA//8AAP/nAADnFw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IAA&#10;AID/AAD//wAA//8AAP//AAD//wAA//8AAP//AAD//wAA//8AAP/MAAD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QAAAAD/AAD//wAA//8AAP//AAD//wAA//8AAP//AAD//wAA//8AAP//AAD//wAA//8AAP//&#10;AAD//wAA/6wAAKxBAABB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H/AAD//wAA//8AAP//AAD//wAA//8AAP//AAD//wAA//8AAP//AAD//wAA//8AAP//AAD/&#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CA/wAA//8AAP//AAD//wAA//8AAP//AAD//wAA//8AAP//AAD//wAA//8AAP//AAD//wAA&#10;//0AAP1BAAB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IAAAID/AAD//wAA//8AAP//AAD//wAA//8AAP//AAD/&#10;/wAA//8AAP+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GQAACQ/wAA//8AAP//AAD//wAA//8A&#10;AP//AAD//wAA//8AAP//AAD//wAA//8AAP//AAD//wAA//8AAP//AAD/kAAAkAE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asAAKv/AAD//wAA//8AAP//AAD//wAA//8AAP//&#10;AAD//wAA//8AAP//AAD//wAA//cAAPce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AAAwjgAAjrMAALP/AAD//wAA//8AAP//AAD//wAA//8AAP//AAD/&#10;/wAA//8AAP//AAD//wAA//8AAP//AAD//wAA/30AAH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MwAAMz/&#10;AAD//wAA//8AAP//AAD//wAA//8AAP//AAD//wAA//8AAP+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BkAAAkP8AAP//AAD//wAA//8AAP//AAD//wAA//8AAP//AAD//wAA//8AAP//AAD/&#10;/wAA//8AAP//AAD//wAA/5wAAJwB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BkAAAkP8A&#10;AP//AAD//wAA//8AAP//AAD//wAA//8AAP//AAD//wAA//8AAP//AAD//wAA/2oAAG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EAACHpAADp/wAA//8AAP//&#10;AAD//wAA//8AAP//AAD//wAA//8AAP//AAD//wAA//8AAP//AAD//wAA//YAAPa1AAC1agAAagMA&#10;AA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OYAAOb/AAD//wAA//8AAP//AAD//wAA//8AAP//AAD//wAA&#10;//8AAP98AAB8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ZAAAJD/AAD//wAA//8AAP//&#10;AAD//wAA//8AAP//AAD//wAA//8AAP//AAD//wAA//8AAP//AAD//wAA//8AAP//AAD/QgAAQgE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GQAACQ/wAA//8AAP//AAD//wAA//8AAP//AAD//wAA//8AAP//AAD/&#10;/wAA//8AAP//AAD/kAAAkAE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QAAEdYAANb/AAD//wAA//8AAP//AAD//wAA//8AAP//AAD//wAA//8AAP//AAD//wAA&#10;//8AAP//AAD/xwAAxwgAAA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QAAAeYAAOb/AAD/&#10;/wAA//8AAP//AAD//wAA//8AAP//AAD//wAA//8AAP9eAAB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FBAABB/wAA//8AAP//AAD//wAA//8AAP//AAD//wAA//8AAP//AAD//wAA&#10;//8AAP//AAD//wAA//8AAP//AAD//wAA/5AAAJA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ZAAAJD/AAD//wAA//8AAP//&#10;AAD//wAA//8AAP//AAD//wAA//8AAP//AAD//wAA//8AAP+qAACq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GAAAGvwAAv/8AAP//AAD//wAA//8AAP//AAD/&#10;/wAA//8AAP//AAD//wAA//8AAP//AAD//wAA//8AAP//AAD/g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JgAAJv8AAP//AAD//wAA//8AAP//AAD//wAA//8AAP//AAD//wAA//8A&#10;AP8mAAA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aoAAKr/AAD/&#10;/wAA//8AAP//AAD//wAA//8AAP//AAD//wAA//8AAP//AAD//wAA//8AAP//AAD//wAA//8AAP+Q&#10;AACQAQ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kAAAkP8AAP//AAD//wAA//8AAP//AAD//wAA//8AAP//AAD//wAA//8AAP//AAD//wAA&#10;//8AAP8B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Gl&#10;AACl/wAA//8AAP//AAD//wAA//8AAP//AAD//wAA//8AAP//AAD//wAA//8AAP//AAD//wAA//8A&#10;AP//AAD/ZAAAZ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ZgAAZv8AAP//AAD//wAA&#10;//8AAP//AAD//wAA//8AAP//AAD//wAA/+YAAOY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GQAACQ/wAA//8AAP//AAD//wAA//8AAP//AAD//wAA//8A&#10;AP//AAD//wAA//8AAP//AAD//wAA//8AAP//AAD/qgAAqgE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GQAACQ/wAA//8AAP//AAD//wAA//8AAP//AAD/&#10;/wAA//8AAP//AAD//wAA//8AAP//AAD//wAA/0EAAE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AAADCOAACOswAAs/8AAP//AAD//wAA//8AAP//AAD//wAA//8AAP//AAD//wAA&#10;//8AAP//AAD//wAA//8AAP//AAD//wAA//8AAP+hAAChAQ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mwAAm/8AAP//AAD//wAA//8AAP//AAD//wAA//8AAP//AAD//wAA/6YAAK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QAAA&#10;QKsAAKv/AAD//wAA//8AAP//AAD//wAA//8AAP//AAD//wAA//8AAP//AAD//wAA//8AAP//AAD/&#10;/wAA//8AAP9CAABCAQ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ZAAAJD/&#10;AAD//wAA//8AAP//AAD//wAA//8AAP//AAD//wAA//8AAP//AAD//wAA//8AAP//AAD/kAAAkAE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QAAIekAAOn/AAD//wAA//8AAP//AAD/&#10;/wAA//8AAP//AAD//wAA//8AAP//AAD//wAA//8AAP//AAD//wAA//8AAP//AAD//wAA/74AAL4G&#10;AA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zgAAzv8AAP//AAD//wAA//8A&#10;AP//AAD//wAA//8AAP//AAD//wAA/38AA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GqAACq/wAA//8AAP//AAD//wAA//8AAP//&#10;AAD//wAA//8AAP//AAD//wAA//8AAP//AAD//wAA//8AAP//AAD/kAAAkAE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BkAAAkP8AAP//AAD//wAA//8AAP//AAD//wAA//8AAP//AAD//wAA&#10;//8AAP//AAD//wAA//8AAP+QAACQAQ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R&#10;AAAR1gAA1v8AAP//AAD//wAA//8AAP//AAD//wAA//8AAP//AAD//wAA//8AAP//AAD//wAA//8A&#10;AP//AAD//wAA//8AAP//AAD/1QAA1RAAAB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IAAAI+wAA+/8AAP//AAD//wAA//8AAP//AAD//wAA//8AAP//AAD//wAA/zQAAD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AAAAAP8AAP//AAD//wAA//8AAP//AAD//wAA//8AAP//AAD//wAA//8AAP//AAD//wAA&#10;//8AAP//AAD//wAA/6oAAKo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GQAACQ/wAA//8AAP//AAD/&#10;/wAA//8AAP//AAD//wAA//8AAP//AAD//wAA//8AAP//AAD//wAA/5AAAJAB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YAAAa/AAC//wAA//8AAP//AAD//wAA//8AAP//AAD//wAA&#10;//8AAP//AAD//wAA//8AAP//AAD//wAA//8AAP//AAD//wAA//8AAP/oAADoIAAA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1AAA1/wAA//8AAP//AAD//wAA//8AAP//&#10;AAD//wAA//8AAP//AAD/+gAA+gc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ZAAAJD/AAD//wAA//8AAP//AAD/&#10;/wAA//8AAP//AAD//wAA//8AAP//AAD//wAA//8AAP//AAD//wAA//8AAP+sAACsQQAAQQE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QAAAAD/AAD//wAA//8AAP//AAD//wAA//8AAP//AAD//wAA//8AAP//AAD//wAA//8A&#10;AP//AAD/kAAAkAE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GCAAACAgQAAgf8AAP//AAD/&#10;/wAA//8AAP//AAD//wAA//8AAP//AAD//wAA//8AAP//AAD//wAA//8AAP//AAD//wAA//8AAP//&#10;AAD/sgAAso4AAI4vAAA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BlAABl/wAA//8AAP//AAD//wAA//8AAP//AAD//wAA//8AAP//AAD/zgAAz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FBAABB/wAA//8AAP//AAD//wAA//8AAP//AAD//wAA//8AAP//AAD//wAA//8A&#10;AP//AAD//wAA//8AAP//AAD//wAA/5AAAJA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qgAAqv8AAP//AAD//wAA//8AAP//AAD//wAA&#10;//8AAP//AAD//wAA//8AAP//AAD//wAA//8AAP+QAACQAQ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gP8AAP//AAD//wAA//8AAP//AAD//wAA//8AAP//AAD//wAA//8AAP//AAD//wAA//8A&#10;AP//AAD//wAA//8AAP//AAD//wAA/6MAAKM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B9AAB9/wAA//8AAP//AAD//wAA//8AAP//AAD/&#10;/wAA//8AAP//AAD/2gAA2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aoAAKr/AAD//wAA&#10;//8AAP//AAD//wAA//8AAP//AAD//wAA//8AAP//AAD//wAA//8AAP//AAD//wAA//8AAP/wAADw&#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UEAAEGsAACs&#10;/wAA//8AAP//AAD//wAA//8AAP//AAD//wAA//8AAP//AAD//wAA//8AAP//AAD//wAA/5AAAJA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CA/wAA//8AAP//AAD//wAA//8AAP//AAD//wAA&#10;//8AAP//AAD//wAA//8AAP//AAD//wAA//8AAP//AAD//wAA//8AAP//AAD/vgAAvgYAAA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CA&#10;AACA/wAA//8AAP//AAD//wAA//8AAP//AAD//wAA//8AAP//AAD/tAAAt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GQAACQ/wAA//8AAP//AAD//wAA//8AAP//AAD//wAA//8AAP//&#10;AAD//wAA//8AAP//AAD//wAA//8AAP//AAD/8wAA8xsAAB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qgAAqv8AAP//AAD//wAA//8AAP//AAD//wAA//8AAP//AAD//wAA//8A&#10;AP//AAD//wAA//8AAP//AAD/kAAAkA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ID/AAD/&#10;/wAA//8AAP//AAD//wAA//8AAP//AAD//wAA//8AAP//AAD//wAA//8AAP//AAD//wAA//8AAP//&#10;AAD//wAA//8AAP/VAADVEAAAE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CAAACA/wAA//8AAP//AAD//wAA//8AAP//AAD//wAA&#10;//8AAP//AAD/g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BkAAAkP8A&#10;AP//AAD//wAA//8AAP//AAD//wAA//8AAP//AAD//wAA//8AAP//AAD//wAA//8AAP//AAD//wAA&#10;//8AAP+sAACsQQAAQQE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VwAAFz/AAD//wAA//8AAP//AAD//wAA&#10;//8AAP//AAD//wAA//8AAP//AAD//wAA//8AAP//AAD//wAA//8AAP+QAACQAQ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GCAAACA/wAA//8AAP//AAD//wAA//8AAP//AAD//wAA//8AAP//AAD//wAA//8A&#10;AP//AAD//wAA//8AAP//AAD//wAA//8AAP//AAD//wAA/+gAAOggAA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CAAACA&#10;/wAA//8AAP//AAD//wAA//8AAP//AAD//wAA//8AAP//AAD/g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UEAAEH/AAD//wAA//8AAP//AAD//wAA//8AAP//AAD/&#10;/wAA//8AAP//AAD//wAA//8AAP//AAD//wAA//8AAP//AAD//wAA/6oAAKoB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FCAABC&#10;/wAA//8AAP//AAD//wAA//8AAP//AAD//wAA//8AAP//AAD//wAA//8AAP//AAD//wAA//8AAP//&#10;AAD//wAA/5AAAJAB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AAAgP8AAP//AAD//wAA//8AAP//AAD//wAA&#10;//8AAP//AAD//wAA//8AAP//AAD//wAA//8AAP//AAD//wAA//8AAP//AAD//wAA//8AAP+yAACy&#10;jgAAji8AAC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CkAACk/wAA//8AAP//AAD//wAA//8AAP//AAD//wAA//8A&#10;AP//AAD/g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BqgAAqv8AAP//AAD//wAA//8AAP//AAD//wAA//8AAP//AAD//wAA//8AAP//AAD//wAA//8A&#10;AP//AAD//wAA//8AAP//AAD/QgAAQg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aoAAKr/AAD//wAA//8AAP//AAD//wAA//8AAP//AAD//wAA//8A&#10;AP//AAD//wAA//8AAP//AAD//wAA//8AAP//AAD/kAAAkAE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CA&#10;/wAA//8AAP//AAD//wAA//8AAP//AAD//wAA//8AAP//AAD//wAA//8AAP//AAD//wAA//8AAP//&#10;AAD//wAA//8AAP//AAD/gwAAg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DUAADU/wAA&#10;//8AAP//AAD//wAA//8AAP//AAD//wAA//8AAP//AAD/fgAAf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UAAAECrAACr/wAA//8AAP//AAD//wAA&#10;//8AAP//AAD//wAA//8AAP//AAD//wAA//8AAP//AAD//wAA//8AAP//AAD//wAA/6oAAKoB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FcAABc/wAA//8AAP//AAD//wAA&#10;//8AAP//AAD//wAA//8AAP//AAD//wAA//8AAP//AAD//wAA//8AAP//AAD//wAA//8AAP+AAACA&#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ID/AAD//wAA//8AAP//AAD//wAA//8AAP//AAD//wAA//8A&#10;AP//AAD//wAA//8AAP//AAD//wAA//8AAP//AAD//wAA//8AAP+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C/AAC//wAA//8AAP//AAD//wAA//8AAP//AAD//wAA//8AAP//&#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BqgAAqv8AAP//AAD//wAA//8AAP//AAD//wAA//8AAP//AAD//wAA//8AAP//&#10;AAD//wAA//8AAP//AAD//wAA//8AAP//AAD/XAAAXA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XAAAXP8AAP//AAD//wAA//8AAP//AAD//wAA//8AAP//AAD//wAA//8AAP//AAD//wAA//8AAP//&#10;AAD//wAA//8AAP//AAD//wAA/5AAAJA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YIAAAICAAACA/wAA//8AAP//AAD//wAA&#10;//8AAP//AAD//wAA//8AAP//AAD//wAA//8AAP//AAD//wAA//8AAP//AAD//wAA//8AAP//AAD/&#10;/wAA/4AAAI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DpAADp/wAA//8A&#10;AP//AAD//wAA//8AAP//AAD//wAA//8AAP//AAD/PgAAP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ZAAAJD/AAD//wAA//8A&#10;AP//AAD//wAA//8AAP//AAD//wAA//8AAP//AAD//wAA//8AAP//AAD//wAA//8AAP//AAD//wAA&#10;//8AAP9CAABC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wAAG7QAALT/AAD//wAA//8AAP//AAD//wAA//8AAP//AAD//wAA//8A&#10;AP//AAD//wAA//8AAP//AAD//wAA//8AAP//AAD//wAA//8AAP+rAACrQAAAQAE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CA&#10;/wAA//8AAP//AAD//wAA//8AAP//AAD//wAA//8AAP//AAD//wAA//8AAP//AAD//wAA//8AAP//&#10;AAD//wAA//8AAP//AAD//wAA//8AAP//AAD/g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BQAABT/AAD//wAA//8AAP//AAD//wAA//8AAP//AAD//wAA//8AAP//AAD/&#10;EwAAE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FAAABAqwAAq/8AAP//AAD//wAA//8AAP//AAD//wAA//8AAP//AAD/&#10;/wAA//8AAP//AAD//wAA//8AAP//AAD//wAA//8AAP//AAD/8AAA8AE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wAAG7QAALT/AAD//wAA//8AAP//AAD//wAA&#10;//8AAP//AAD//wAA//8AAP//AAD//wAA//8AAP//AAD//wAA//8AAP//AAD//wAA//8AAP//AAD/&#10;/wAA/6oAAKoB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ID/AAD//wAA//8AAP//AAD//wAA//8AAP//AAD//wAA//8A&#10;AP//AAD//wAA//8AAP//AAD//wAA//8AAP//AAD//wAA//8AAP//AAD/gAAAgIAAAIBgAAB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D8AAD//AAD//wAA//8AAP//&#10;AAD//wAA//8AAP//AAD//wAA//8AAP/pAAD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sAABvz&#10;AADz/wAA//8AAP//AAD//wAA//8AAP//AAD//wAA//8AAP//AAD//wAA//8AAP//AAD//wAA//8A&#10;AP//AAD//wAA//8AAP9gAAB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wAAG7QAALT/AAD/&#10;/wAA//8AAP//AAD//wAA//8AAP//AAD//wAA//8AAP//AAD//wAA//8AAP//AAD//wAA//8AAP//&#10;AAD//wAA//8AAP//AAD//wAA//8AAP//AAD/kAAAkA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AABggAAAgIAAAICAAACA/wAA//8AAP//AAD//wAA&#10;//8AAP//AAD//wAA//8AAP//AAD//wAA//8AAP//AAD//wAA//8AAP//AAD//wAA//8AAP//AAD/&#10;/wAA/4AAAI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GkAAGn/AAD//wAA//8AAP//AAD//wAA//8AAP//AAD//wAA//8AAP++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8AAA8P8AAP//AAD//wAA//8AAP//AAD//wAA&#10;//8AAP//AAD//wAA//8AAP//AAD//wAA//8AAP//AAD//wAA//8AAP//AAD//wAA/2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QAAYcEAAMH/AAD//wAA//8AAP//AAD//wAA//8AAP//AAD//wAA//8AAP//AAD//wAA//8A&#10;AP//AAD//wAA//8AAP//AAD//wAA//8AAP//AAD//wAA//8AAP//AAD//wAA//8AAP9BAABBAQ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ID/AAD/&#10;/wAA//8AAP//AAD//wAA//8AAP//AAD//wAA//8AAP//AAD//wAA//8AAP//AAD//wAA//8AAP//&#10;AAD//wAA//8AAP//AAD//wAA//8AAP//AAD/g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I4AAI7/AAD//wAA//8AAP//AAD/&#10;/wAA//8AAP//AAD//wAA//8AAP+TAAC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ZAAAJD/AAD//wAA//8AAP//AAD//wAA//8AAP//AAD//wAA//8AAP//AAD//wAA//8AAP//&#10;AAD//wAA//8AAP//AAD//wAA//8AAP//AAD/cwAAcxsAAB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GCAAACAgAAAgIAAAID/AAD//wAA//8AAP//AAD//wAA//8AAP//AAD//wAA&#10;//8AAP//AAD//wAA//8AAP//AAD//wAA//8AAP//AAD//wAA//8AAP//AAD//wAA//8AAP//AAD/&#10;/wAA//8AAP//AAD/WwAAWwE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AAAMhAAAhxQAAxf8AAP//AAD//wAA//8AAP//AAD//wAA//8AAP//AAD//wAA//8A&#10;AP//AAD//wAA//8AAP//AAD//wAA//8AAP//AAD//wAA//8AAP//AAD//wAA//8AAP+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LMAALP/AAD//wAA//8AAP//AAD//wAA//8AAP//AAD//wAA//8AAP94AAB4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FBAABB/wAA//8AAP//AAD//wAA//8A&#10;AP//AAD//wAA//8AAP//AAD//wAA//8AAP//AAD//wAA//8AAP//AAD//wAA//8AAP//AAD//wAA&#10;//8AAP//AAD/oQAAoQE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bcwAAc4AAAICAAACA/wAA//8AAP//AAD//wAA//8AAP//AAD/&#10;/wAA//8AAP//AAD//wAA//8AAP//AAD//wAA//8AAP//AAD//wAA//8AAP//AAD//wAA//8AAP//&#10;AAD//wAA//8AAP//AAD//wAA//8AAP//AAD//wAA/6oAAKo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AAAMI4AAI6zAACz2AAA2PoAAPr/AAD//wAA//8AAP//AAD//wAA&#10;//8AAP//AAD//wAA//8AAP//AAD//wAA//8AAP//AAD//wAA//8AAP//AAD//wAA//8AAP//AAD/&#10;/wAA//8AAP//AAD/gAAAgG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NgAANj/AAD//wAA//8AAP//AAD//wAA&#10;//8AAP//AAD//wAA//8AAP9EAAB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oAAKr/AAD//wAA//8AAP//AAD//wAA//8AAP//AAD//wAA//8AAP//AAD/&#10;/wAA//8AAP//AAD//wAA//8AAP//AAD//wAA//8AAP//AAD//wAA//8AAP9zAABzGwAAG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sAABtzAABzgAAAgIAAAICBAACBwQAAwf8AAP//AAD//wAA//8AAP//&#10;AAD//wAA//8AAP//AAD//wAA//8AAP//AAD//wAA//8AAP//AAD//wAA//8AAP//AAD//wAA//8A&#10;AP//AAD//wAA//8AAP//AAD//wAA//8AAP//AAD//wAA//8AAP//AAD//wAA//8AAP//AAD/QQAA&#10;QQ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hAAAh6QAA6f8AAP//AAD/&#10;/wAA//8AAP//AAD//wAA//8AAP//AAD//wAA//8AAP//AAD//wAA//8AAP//AAD//wAA//8AAP//&#10;AAD//wAA//8AAP//AAD//wAA//8AAP//AAD//wAA/4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wAAA/oAAPr/AAD//wAA//8AAP//AAD//wAA//8AAP//AAD//wAA//8AAP8gAAA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FBAABB/wAA//8AAP//&#10;AAD//wAA//8AAP//AAD//wAA//8AAP//AAD//wAA//8AAP//AAD//wAA//8AAP//AAD//wAA//8A&#10;AP//AAD//wAA//8AAP//AAD//wAA//8AAP/BAADBYQ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sAABtzAABzgAAAgIAAAICAAACAgAAAgIEAAIHBAADB/wAA//8AAP//AAD//wAA//8A&#10;AP//AAD//wAA//8AAP//AAD//wAA//8AAP//AAD//wAA//8AAP//AAD//wAA//8AAP//AAD//wAA&#10;//8AAP//AAD//wAA//8AAP//AAD//wAA//8AAP//AAD//wAA//8AAP//AAD//wAA//8AAP//AAD/&#10;/wAA//8AAP//AAD//wAA/1sAAFsB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AAAYIAAAICA&#10;AACAgAAAgJEAAJH/AAD//wAA//8AAP//AAD//wAA//8AAP//AAD//wAA//8AAP//AAD//wAA//8A&#10;AP//AAD//wAA//8AAP//AAD//wAA//8AAP//AAD//wAA//8AAP//AAD//wAA//8AAP//AAD/g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rAAAAVQAAAFUAAABVAAAAVQAAAFUAAABVAAAAVQAA&#10;ACs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IQAAIf8AAP//AAD//wAA//8AAP//AAD//wAA//8A&#10;AP//AAD//wAA//kAAPkD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VsAAFv/AAD//wAA//8AAP//AAD//wAA//8AAP//AAD//wAA&#10;//8AAP//AAD//wAA//8AAP//AAD//wAA//8AAP//AAD//wAA//8AAP//AAD//wAA//8AAP//AAD/&#10;/wAA//8AAP+AAACAcwAAcxsAAB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sA&#10;ABtzAABzgAAAgIAAAICAAACAgAAAgIEAAIHBAADB/wAA//8AAP//AAD//wAA//8AAP//AAD//wAA&#10;//8AAP//AAD//wAA//8AAP//AAD//wAA//8AAP//AAD//wAA//8AAP//AAD//wAA//8AAP//AAD/&#10;/wAA//8AAP//AAD//wAA//8AAP//AAD//wAA//8AAP//AAD//wAA//8AAP//AAD//wAA//8AAP//&#10;AAD//wAA//8AAP//AAD//wAA//8AAP//AAD//wAA//8AAP9bAABb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CA/wAA//8AAP//AAD//wAA//8AAP//AAD//wAA//8AAP//AAD//wAA&#10;//8AAP//AAD//wAA//8AAP//AAD//wAA//8AAP//AAD//wAA//8AAP//AAD//wAA//8AAP//AAD/&#10;/wAA//8AAP//AAD//wAA//8AAP+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FUAAAC3AAAA8QAAAP8AAAD/AAAA&#10;/wAAAP8AAAD/AAAA/wAAAP8AAAD/AAAA/wAAAP8AAAD/AAAA/wAAAMYAAABx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RQAA&#10;Rf8AAP//AAD//wAA//8AAP//AAD//wAA//8AAP//AAD//wAA/9cAAN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WwAAW/8AAP//AAD//wAA//8AAP//AAD//wAA//8AAP//AAD//wAA//8AAP//AAD//wAA//8AAP//&#10;AAD//wAA//8AAP//AAD//wAA//8AAP//AAD//wAA//8AAP//AAD//wAA//8AAP//AAD/wQAAwYEA&#10;AIGAAACAYAAAY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AABggAAAgIAAAICAAACAgAAAgP8AAP//AAD//wAA//8AAP//AAD/&#10;/wAA//8AAP//AAD//wAA//8AAP//AAD//wAA//8AAP//AAD//wAA//8AAP//AAD//wAA//8AAP//&#10;AAD//wAA//8AAP//AAD//wAA//8AAP//AAD//wAA/4AAAICAAACAgAAAgG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UAAADU&#10;AAAA/wAAAP8AAAD/AAAA/wAAAP8AAAD/AAAA/wAAAP8AAAD/AAAA/wAAAP8AAAD/AAAA/wAAAP8A&#10;AAD/AAAA/wAAAP8AAAD/AAAA/wAAAOEAAABi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QAAaf8AAP//AAD//wAA//8AAP//AAD//wAA//8AAP//&#10;AAD//wAA/7IAAL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8wAA8/8AAP//AAD//wAA//8A&#10;AP//AAD//wAA//8AAP//AAD//wAA//8AAP//AAD//wAA//8AAP//AAD//wAA//8AAP//AAD//wAA&#10;//8AAP//AAD//wAA//8AAP//AAD//wAA//8AAP//AAD//wAA//8AAP+AAACAgAAAgIAAAICAAACA&#10;cwAAcxsAAB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ID/AAD//wAA//8AAP//&#10;AAD//wAA//8AAP//AAD//wAA//8AAP//AAD//wAA//8AAP//AAD//wAA//8AAP//AAD//wAA//8A&#10;AP//AAD//wAA//8AAP//AAD//wAA//8AAP//AAD//wAA//8AAP//AAD//wAA//8AAP+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B/AAAA8QAAAP8AAAD/AAAA/wAAAP8AAAD/AAAA/wAAAP8AAAD/AAAA/wAA&#10;AP8AAAD/AAAA/wAAAP8AAAD/AAAA/wAAAP8AAAD/AAAA/wAAAP8AAAD/AAAA/wAAAP8AAAD/AAAA&#10;8QAAAJw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fgAAfv8A&#10;AP//AAD//wAA//8AAP//AAD//wAA//8AAP//AAD//wAA/84AAM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GD/AAD//wAA//8AAP//AAD//wAA//8AAP//AAD//wAA//8AAP//AAD/&#10;/wAA//8AAP//AAD//wAA//8AAP//AAD//wAA//8AAP//AAD//wAA//8AAP//AAD//wAA//8AAP//&#10;AAD//wAA//8AAP//AAD//wAA//8AAP//AAD//wAA//8AAP//AAD/wQAAwYEAAIGAAACAgAAAgIAA&#10;AICAAACAgAAAgIAAAICAAACAgAAAgG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swAAsxsAAB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AABggAAAgIAA&#10;AICAAACA/wAA//8AAP//AAD//wAA//8AAP//AAD//wAA//8AAP//AAD//wAA//8AAP//AAD//wAA&#10;//8AAP//AAD//wAA//8AAP//AAD//wAA//8AAP//AAD//wAA//8AAP//AAD//wAA//8AAP//AAD/&#10;/wAA//8AAP//AAD//wAA/4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gAAAPEAAAD/AAAA/wAAAP8AAAD/AAAA&#10;/wAAAP8AAAD/AAAA/wAAAP8AAAD/AAAA/wAAAP8AAAD/AAAA/wAAAP8AAAD/AAAA/wAAAP8AAAD/&#10;AAAA/wAAAP8AAAD/AAAA/wAAAP8AAAD/AAAA/wAAAP8AAADxAAAAfw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gAAAgP8AAP//AAD//wAA//8AAP//AAD//wAA//8AAP//AAD/&#10;/wAA/5UAAJ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swAAsxsAAB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ID/AAD//wAA//8AAP//AAD//wAA//8AAP//AAD//wAA//8AAP//AAD/&#10;/wAA//8AAP//AAD//wAA//8AAP//AAD//wAA//8AAP//AAD//wAA//8AAP//AAD//wAA//8AAP//&#10;AAD//wAA//8AAP//AAD//wAA//8AAP+QAACQgAAAgIAAAICAAACAYAAAY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oAAADU&#10;AAAA/wAAAP8AAAD/AAAA/wAAAP8AAAD/AAAA/wAAAP8AAAD/AAAA4QAAANQAAACqAAAAqgAAAKoA&#10;AACqAAAAqgAAAKoAAACqAAAAqgAAAKoAAAC3AAAA1AAAAPEAAAD/AAAA/wAAAP8AAAD/AAAA/wAA&#10;AP8AAAD/AAAA/wAAANQAAA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gAAAgP8AAP//&#10;AAD//wAA//8AAP//AAD//wAA//8AAP//AAD//wAA/4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hAABh/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ACA&#10;cwAAcxo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GCAAACAgAAAgIAAAICAAACA/wAA//8AAP//AAD//wAA//8AAP//&#10;AAD//wAA//8AAP//AAD//wAA//8AAP//AAD//wAA//8AAP//AAD//wAA//8AAP//AAD//wAA//8A&#10;AP//AAD//wAA//8AAP//AAD//wAA//8AAP//AAD//wAA//8AAP//AAD/6AAA6CAAA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gAAAPEAAAD/AAAA/wAAAP8AAAD/AAAA8QAAALcAAABiAAAAOAAA&#10;AA0AAAAAAAAAAAAAAAAAAAAAAAAAAAAAAAAAAAAAAAAAAAAAAAAAAAAAAAAAAAAAAAAAAAAAAAAA&#10;AAAAAAAAAAAAAAAAHQAAAEcAAACcAAAA4QAAAP8AAAD/AAAA/wAAAP8AAADxAAAAY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gAAAgP8AAP//AAD//wAA//8AAP//AAD//wAA//8AAP//AAD//wAA&#10;/4AAAI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aAAAKD/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gAAAgIAAAICAAACAYAAAY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gP8AAP//AAD//wAA//8A&#10;AP//AAD//wAA//8AAP//AAD//wAA//8AAP//AAD//wAA//8AAP//AAD//wAA//8AAP//AAD//wAA&#10;//8AAP//AAD//wAA//8AAP//AAD//wAA//8AAP//AAD//wAA//8AAP//AAD//wAA//8AAP/5AAD5&#10;1wAA17IAALKOAACOLwAAL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P8AAAD/AAAA&#10;4QAAAH8AAAANAAAAAAAAAAAAAAAAAAAAAAAAAAAAAAAAAAAAAAAAAAAAAAAAAAAAAAAAAAAAAAAA&#10;AAAAAAAAAAAAAAAAAAAAAAAAAAAAAAAAAAAAAAAAAAAAAAAAAAAAAAAAAAAAAAAAAAAAAAAAAA0A&#10;AABVAAAA1AAAAP8AAAD/AAAA/wAAAH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gAAAgP8AAP//AAD/&#10;/wAA//8AAP//AAD//wAA//8AAP//AAD//wAA/4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wAAG3MAAH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ADAgQAAgW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AAAYIAAAICAAACAgAAA&#10;gIAAAID/AAD//wAA//8AAP//AAD//wAA//8AAP//AAD//wAA//8AAP//AAD//wAA//8AAP//AAD/&#10;/wAA//8AAP//AAD//wAA//8AAP//AAD//wAA//8AAP//AAD//wAA//8AAP//AAD//wAA//8AAP//&#10;AAD//wAA//8AAP//AAD/xAAAxCAAACAD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wAAANQAAAA4AAAAAAAAAAAAAAAAAAAAAAAAAAAAAAAAAAAAAAAAAAAA&#10;AAAAAAAAAAAAAAAAAAAAAAAAAAAAAAAAAAAAAAAAAAAAAAAAAAAAAAAAAAAAAAAAAAAAAAAAAAAA&#10;AAAAAAAAAAAAAAAAAAAAAAAAAAAAAAAAAAAAAAAAAAAAAAAAACoAAACpAAAA/wAAAP8AAAC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GAAAA/wAAAP8AAAD/&#10;AAAA1AAAAH8AAAANAAAAAAAAAAAAAAAAAAAAAAAAAAAAAAAAAAAAAAAAAAAAAAAAAAAAAAAAAAAA&#10;AAAAAAAAAAAAAAAAAAAAAAAAAAAAAAAAAAAAAAAAAAAAAAAAAAAAAAAAAAAAAAAAAAAAAAAAAAAA&#10;AAAAAAAAAAAAAAAAAAAAAAAAAAAAAAAAAAAAAABVAAAAxgAAAP8AAAD/AAAA/wAAANQAAAB/AAAA&#10;DQ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gAAAgP8AAP//AAD//wAA//8AAP//AAD//wAA//8AAP//AAD//wAA/4AA&#10;AI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BoAAAoP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AMCBAACBgAAAgIAAAIBzAABzGg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AAAD&#10;IQAAIUUAAEXVAADV/wAA//8AAP//AAD//wAA//8AAP//AAD//wAA//8AAP//AAD//wAA//8AAP//&#10;AAD//wAA//8AAP//AAD//wAA//8AAP//AAD//wAA//8AAP//AAD//wAA//8AAP//AAD//wAA//8A&#10;AP//AAD//wAA//8AAP//AAD//wAA//8AAP//AAD//wAA//8AAP+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P8AAADxAAAAYgAAAAAAAAAAAAAAAAAA&#10;AAAAAAAAAAAAAAAAAAAAAAAAAAAAAAAAAAAAAAAAAAAAAAAAAAAAAAAAAAAAAAAAAAAAAAAAAAAA&#10;AAAAAAAAAAAAAAAAAAAAAAAAAAAAAAAAAAAAAAAAAAAAAAAAAAAAAAAAAAAAAAAAAAAAAAAAAAAA&#10;AAAAAAAAAAAAAAAAAAAAKgAAANQAAAD/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1AAAAP8AAAD/AAAA/wAAAP8AAAD/AAAA/wAAAP8AAADxAAAAYgAAAAAAAAAAAAAAAAAA&#10;AAAAAAAAAAAAAAAAAAAAAAAAAAAAAAAAAAAAAAAAAAAAAAAAAAAAAAAAAAAAAAAAAAAAAAAAAAAA&#10;AAAAAAAAAAAAAAAAAAAAAAAAAAAAAAAAAAAAAAAAAAAAAAAAAAAAAAAAAAAAAAAANwAAANQAAAD/&#10;AAAA/wAAAP8AAAD/AAAA/wAAAP8AAAD/AAAA8QAAAGI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gwAAg/8AAP//AAD//wAA&#10;//8AAP//AAD//wAA//8AAP//AAD//wAA/4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bcwAAc4AAAID/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AMCBAACBgAAAgIAAAICAAACAgAAAgHMAAH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UAABWOAACOswAAs9gAANj6AAD6/wAA//8AAP//AAD//wAA//8AAP//AAD//wAA//8A&#10;AP//AAD//wAA//8AAP//AAD//wAA//8AAP//AAD//wAA//8AAP//AAD//wAA//8AAP//AAD//wAA&#10;//8AAP//AAD//wAA//8AAP//AAD//wAA//8AAP//AAD//wAA//8AAP//AAD/gAAAgIAAAICAAACA&#10;gAAAgG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wAAANQAAAAqAAAAAAAAAAAAAAAAAAAAAAAAAAAAAAAAAAAAAAAAAAAAAAAAAAAAAAAAAAAAAAAA&#10;AAAAAAAAAAAAAAAAAAAAAAAAAAAAAAAAAAAAAAAAAAAAAAAAAAAAAAAAAAAAAAAAAAAAAAAAAAAA&#10;AAAAAAAAAAAAAAAAAAAAAAAAAAAAAAAAAAAAAAAAAAAAAAAAAAAAAAAAAAAAAA0AAACcAAAA/wAA&#10;AF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yAAAyP8AAP//AAD//wAA//8AAP//AAD//wAA//8AAP//AAD//wAA/34AAH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QAAYcAAAMD/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wAAPzrAADrwAAAwIEAAIGB&#10;AACBgAAAgIAAAICAAACAgAAAgHMAAH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GCAAACAgAAAgIAAAICAAACAgAAAgJIAAJL/AAD//wAA//8AAP//AAD//wAA&#10;//8AAP//AAD//wAA//8AAP//AAD//wAA//8AAP//AAD//wAA//8AAP//AAD//wAA//8AAP//AAD/&#10;/wAA//8AAP//AAD//wAA//8AAP//AAD//wAA//8AAP//AAD//wAA//8AAP//AAD//wAA//8AAP//&#10;AAD//wAA/4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xgAAAA0AAAAAAAAAAAAAAAAAAAAAAAAAAAAAAAAA&#10;AAAAAAAAAAAAAAAAAAAAAAAAAAAAAAAAAAAAAAAAAAAAAAAAAAAAAAAAAAAAAAAAAAAAAAAAAAAA&#10;AAAAAAAAAAAAAAAAAAAAAAAAAAAAAAAAAAAAAAAAAAAAAAAAAAAAAAAAAAAAAAAAAAAAAAAAAAAA&#10;AAAAAAAAAAAAAAAAAAAAAAAAAAAAAAAAfwAAAPE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P8AAAD/&#10;AAAA/wAAAGIAAAAAAAAAAAAAAAAAAAAAAAAAAAAAABoAAADkAAAA/wAAAP8AAACcAAAAAAAAAAAA&#10;AAAAAAAAAAAAAAAAAAAAAAAAAAAAAAAAAAAAAAAAAAAAAAAAAAAAAAAAAAAAAAAAAAAAAAAAAAAA&#10;AAAAAAAAAAAAAAAAAAAAAAAAAAAAAAAAAAAAAAAAAAAAAAAAAH8AAAD/AAAA/wAAAP8AAABiAAAA&#10;AAAAAAAAAAAAAAAAAAAAAAAAAAAaAAAA5AAAAP8AAAD/AAAAn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pQAApf8AAP//AAD//wAA//8A&#10;AP//AAD//wAA//8AAP//AAD//wAA/2sAAG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wAAG3MAAHOAAACAgAAAgIAAAID/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ADAQAAAQIAAAICAAACAgAAAgIAAAICAAACAgAAAgIAAAICAAACAgAAAgIAA&#10;AICAAACAcwAAcxo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AAAYIAAAICAAACAgAAAgIAAAICAAACA/wAA//8AAP//AAD//wAA//8AAP//AAD/&#10;/wAA//8AAP//AAD//wAA//8AAP//AAD//wAA//8AAP//AAD//wAA//8AAP//AAD//wAA//8AAP//&#10;AAD//wAA//8AAP//AAD//wAA//8AAP//AAD//wAA//8AAP//AAD//wAA//8AAP//AAD//wAA//8A&#10;AP//AAD//wAA//8AAP+AAACAgAAAgIAAAICAAACAYAAAY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AAADGAAAADQAA&#10;AAAAAAAAAAAAAAAAAAAAAAAAAAAAAAAAAAAAAAAAAAAAAAAAAAAAAAAAAAAAAAAAAAAAAAAAAAAA&#10;AAAAAAAAAAAAAAAAAAAAAAAAAAAAAAAAAAAAAAAAAAAAAAAAAAAAAAAAAAAAAAAAAAAAAAAAAAAA&#10;AAAAAAAAAAAAAAAAAAAAAAAAAAAAAAAAAAAAAAAAAAAAAAAAAAAAAAAAAAAAAAAAAAAAAAAAAKoA&#10;AADG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wQAAwf8AAP//AAD//wAA//8AAP//AAD//wAA//8AAP//AAD//wAA/04AAE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AAAYIAAAICAAACAgQAAgcAAAMD/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A&#10;AACAQQAAQYAAAICAAACAgAAAgIAAAICAAACAgAAAgIAAAICAAACAgAAAgIAAAICAAACAgAAAgIAA&#10;AICAAACAgAAAgIAAAICAAACAgAAAgIAAAICAAACAgAAAgG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CA/wAA//8AAP//AAD//wAA//8AAP//&#10;AAD//wAA//8AAP//AAD//wAA//8AAP//AAD//wAA//8AAP//AAD//wAA//8AAP//AAD//wAA//8A&#10;AP//AAD//wAA//8AAP//AAD//wAA//8AAP//AAD//wAA//8AAP//AAD//wAA//8AAP//AAD//wAA&#10;//8AAP//AAD//wAA//8AAP//AAD//wAA//8AAP//AAD/g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OQAAAAaAAAAAAAAAAAAAAAAAAAAAAAAAAAAAAAAAAAAAAAAAAAAAAAA&#10;AAAAAAAAAAAAAAAAAAAAAAAAAAAAAAAAAAAAAAAAAAAAAAAAAAAAAAAAAAAAAAAAAAAAAAAAAAAA&#10;AAAAAAAAAAAAAAAAAAAAAAAAAAAAAAAAAAAAAAAAAAAAAAAAAAAAAAAAAAAAAAAAAAAAAAAAAAAA&#10;AAAAAAAAAAAAAAAAAAAAAAAAAAAAAAAAAA0AAADG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P8AAADkAAAA&#10;GgAAAAAAAAAAAAAAAAAAAAAAAAAAAAAAAAAAAAAAAAANAAAAxgAAAP8AAAD/AAAA8QAAADcAAAAA&#10;AAAAAAAAAAAAAAAAAAAAAAAAAAAAAAAAAAAAAAAAAAAAAAAAAAAAAAAAAAAAAAAAAAAAAAAAAAAA&#10;AAAAAAAAAAAAAAAAAAAAAAAAAAAAAAAAAAAaAAAA5AAAAP8AAAD/AAAA5AAAABoAAAAAAAAAAAAA&#10;AAAAAAAAAAAAAAAAAAAAAAAAAAAADQAAAMYAAAD/AAAA/wAAAPEAAAA3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3gAA3v8AAP//AAD//wAA//8AAP//&#10;AAD//wAA//8AAP//AAD//wAA/zIAAD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AAYIAAAICAAACAgAAAgP8A&#10;AP//AAD//wAA//8AAP//AAD//wAA//8AAP//AAD//wAA//8AAP//AAD//wAA//8AAP//AAD//wAA&#10;//8AAP//AAD//wAA//8AAP//AAD//wAA//8AAP//AAD//wAA//8AAP//AAD//wAA//8AAP//AAD/&#10;/wAA//8AAP//AAD//wAA//8AAP//AAD//wAA//8AAP//AAD//wAA//8AAP+AAACAgAAAgIAAAIBg&#10;AAB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nAAAAEcAAAAAAAAAAAAAAAAA&#10;AAAAAAAAAAAAAAAAAAAAAAAAAAAAAAAAAAAAAAAAAAAAAAAAAAAAAAAAAAAAAAAAAAAAAAAAAAAA&#10;AAAAAAAAAAAAAAAAAAAAAAAAAAAAAAAAAAAAAAAAAAAAAAAAAAAAAAAAAAAAAAAAAAAAAAAAAAAA&#10;AAAAAAAAAAAAAAAAAAAAAAAAAAAAAAAAAAAAAAAAAAAAAAAAAAAAAAAAAAAAAAAAAAAAAAAAAAA3&#10;AAAAqQ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CAAAC+QAA+f8AAP//AAD//wAA//8AAP//AAD//wAA//8AAP//AAD//wAA/xYAAB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AABggAAAgIAAAICAAACAgAAA&#10;gIAAAID/AAD//wAA//8AAP//AAD//wAA//8AAP//AAD//wAA//8AAP//AAD//wAA//8AAP//AAD/&#10;/wAA//8AAP//AAD//wAA//8AAP//AAD//wAA//8AAP//AAD//wAA//8AAP//AAD//wAA//8AAP//&#10;AAD//wAA//8AAP//AAD//wAA//8AAP//AAD//wAA//8AAP//AAD//wAA//8AAP//AAD//wAA//8A&#10;AP//AAD/g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uQ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AAAA/wAAAP8AAABVAAAAAAAA&#10;AAAAAAAAAAAAAAAAAAAAAAAAAAAAAAAAAAAAAAAAAAAAGgAAAOQAAAD/AAAA/wAAAPEAAAA3AAAA&#10;AAAAAAAAAAAAAAAAAAAAAAAAAAAAAAAAAAAAAAAAAAAAAAAAAAAAAAAAAAAAAAAAAAAAAAAAAAAA&#10;AAAAAAAAAAAAAAAAAAAAAAAAABoAAADkAAAA/wAAAP8AAAD/AAAAVQAAAAAAAAAAAAAAAAAAAAAA&#10;AAAAAAAAAAAAAAAAAAAAAAAAAAAAABoAAADkAAAA/wAAAP8AAADxAAAANw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WAAAW/wAA//8AAP//AAD//wAA//8AAP//AAD/&#10;/wAA//8AAP//AAD/+QAA+QE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GCAAACAgAAAgIAAAICAAACA&#10;gAAAgP8AAP//AAD//wAA//8AAP//AAD//wAA//8AAP//AAD//wAA//8AAP//AAD//wAA//8AAP//&#10;AAD//wAA//8AAP//AAD//wAA//8AAP//AAD//wAA//8AAP//AAD//wAA//8AAP//AAD//wAA//8A&#10;AP//AAD//wAA//8AAP//AAD//wAA//8AAP//AAD//wAA//8AAP//AAD//wAA//8AAP//AAD//wAA&#10;//8AAP//AAD//wAA/4AAAICAAACAgAAAgIAAAIBgAAB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1w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z&#10;AAAz/wAA//8AAP//AAD//wAA//8AAP//AAD//wAA//8AAP//AAD/3QAA3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gP8AAP//AAD//wAA//8AAP//AAD//wAA//8AAP//AAD//wAA//8AAP//AAD//wAA//8A&#10;AP//AAD//wAA//8AAP//AAD//wAA//8AAP//AAD//wAA//8AAP//AAD//wAA//8AAP//AAD//wAA&#10;//8AAP//AAD//wAA//8AAP//AAD//wAA//8AAP//AAD//wAA//8AAP//AAD//wAA//8AAP//AAD/&#10;/wAA//8AAP//AAD//wAA//8AAP//AAD//wAA//8AAP+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BPAABP/wAA//8AAP//AAD//wAA//8AAP//AAD//wAA&#10;//8AAP//AAD/wAAAw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AAAYIAAAICAAACAgAAAgIAAAID/AAD//wAA//8AAP//AAD//wAA//8AAP//AAD//wAA&#10;//8AAP//AAD//wAA//8AAP//AAD//wAA//8AAP//AAD//wAA//8AAP//AAD//wAA//8AAP//AAD/&#10;/wAA//8AAP//AAD//wAA//8AAP//AAD//wAA//8AAP//AAD//wAA//8AAP//AAD//wAA//8AAP//&#10;AAD//wAA//8AAP//AAD//wAA//8AAP//AAD//wAA//8AAP+gAACggAAAgIAAAICAAACAgAAAgG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BsAABs&#10;/wAA//8AAP//AAD//wAA//8AAP//AAD//wAA//8AAP//AAD/pAAAp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gAAAPEAAAD/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CGAACG/wAA//8AAP//AAD//wAA//8AAP//AAD//wAA//8A&#10;AP//AAD/lAAAl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gAAADUAAAA/wAAAP8AAAD/&#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CbAACb/wAA&#10;//8AAP//AAD//wAA//8AAP//AAD//wAA//8AAP//AAD/cwAA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BiAAAA4QAAAP8AAAD/AAAA/wAAAP8AAAD/AAAA5A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CwAACw/wAA//8AAP//AAD//wAA//8AAP//AAD//wAA//8AAP//&#10;AAD/WgAAW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AAAAnAAAAPEAAAD/AAAA/wAAAP8AAAD/AAAA/wAAAP8AAAD/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NQAAAD/AAAA/wAAAP8AAAD/&#10;AAAA/wAAAP8AAAD/AAAA/wAAAP8AAAD/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H8A&#10;AADxAAAA/wAAAP8AAAD/AAAA/wAAAP8AAAD/AAAA/wAAAP8AAAD/AAAA/wAAAP8AAAD/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oAAADGAAAA/wAAAP8AAAD/AAAA/wAAAP8AAAD/AAAA/wAAAP8AAAD/AAAA&#10;/wAAAP8AAADUAAAAqgAAALcAAAD/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BiAAAA4QAAAP8AAAD/AAAA/wAAAP8AAAD/&#10;AAAA/wAAAP8AAAD/AAAA/wAAAP8AAADxAAAAYgAAAA0AAAAAAAAAAAAAAAAAAAB/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AAAAnAAAAP8A&#10;AAD/AAAA/wAAAP8AAAD/AAAA/wAAAP8AAAD/AAAA/wAAAP8AAAD/AAAAxgAAADgAAAAAAAAAAAAA&#10;AAAAAAAAAAAAAAAAAAAAAAA3AAAA1w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NQAAAD/AAAA/wAAAP8AAAD/AAAA/wAAAP8AAAD/AAAA/wAAAP8AAAD/AAAA&#10;/wAAAJwAAAANAAAAAAAAAAAAAAAAAAAAAAAAAAAAAAAAAAAAAAAAAAAAAAAaAAAAyQ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H8AAADxAAAA/wAAAP8AAAD/AAAA/wAAAP8AAAD/&#10;AAAA/wAAAP8AAAD/AAAA/wAAAOEAAADx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FsAAFv/AAD//wAA//8AAP//AAD//wAA//8AAP//AAD//wAA//8AAP+wAACw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gAAADGAAAA/wAAAP8A&#10;AAD/AAAA/wAAAP8AAAD/AAAA/wAAAP8AAAD/AAAA/wAAAPEAAACcAAAAHQAAABoAAADk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P8AAAD/AAAA/wAAAFUAAAAA&#10;AAAAAAAAAAAAAAAAAAAAAAAAAAAAAAAAAAAAAAAAAAAAAAAAAAAAAAAAAFUAAAD/AAAA/wAAAP8A&#10;AAD/AAAAqgAAAAAAAAAAAAAAAAAAAAAAAAAAAAAAAAAAAAAAAAAAAAAAAAAAAAAAAAAAAAAAAAAA&#10;AAAAAAAAAAAAAAAAAAAAAAAAAAAAqgAAAP8AAAD/AAAA/wAAAP8AAABVAAAAAAAAAAAAAAAAAAAA&#10;AAAAAAAAAAAAAAAAAAAAAAAAAAAAAAAAAAAAAAAAAABVAAAA/wAAAP8AAAD/AAAA/wAAAKo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HAAAHD/AAD//wAA//8AAP//AAD//wAA//8A&#10;AP//AAD//wAA//8AAP+aAA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BiAAAA4QAAAP8AAAD/AAAA/wAAAP8AAAD/AAAA/wAAAP8AAAD/AAAA/wAAAP8AAADhAAAA&#10;YgAAAA0AAAAAAAAAAAAAABoAAADk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H8AAH//AAD//wAA//8AAP//AAD//wAA//8AAP//AAD//wAA//8AAP+5AAC5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qQAAAP8AAAD/AAAA/wAAAP8AAAD/AAAA/wAAAP8AAAD/&#10;AAAA/wAAAP8AAAD/AAAAqQAAACoAAAAAAAAAAAAAAAAAAAAAAAAAAAAAABoAAADk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P8AAAD/AAAA/wAAAH8AAAAAAAAA&#10;AAAAAAAAAAAAAAAAAAAAAAAAAAAAAAAAAAAAAAAAAAAAAAAAAAAAAH8AAAD/AAAA/wAAAP8AAADx&#10;AAAANwAAAAAAAAAAAAAAAAAAAAAAAAAAAAAAAAAAAAAAAAAAAAAAAAAAAAAAAAAAAAAAAAAAAAAA&#10;AAAAAAAAAAAAAAAAAAAAAAAANwAAAPEAAAD/AAAA/wAAAP8AAAB/AAAAAAAAAAAAAAAAAAAAAAAA&#10;AAAAAAAAAAAAAAAAAAAAAAAAAAAAAAAAAAAAAAB/AAAA/wAAAP8AAAD/AAAA8QAAADc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IAAAID/AAD//wAA//8AAP//AAD//wAA//8AAP//&#10;AAD//wAA//8AAP+AAA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MYAAAD/AAAA/wAAAP8A&#10;AAD/AAAA/wAAAP8AAAD/AAAA/wAAAP8AAAD/AAAA8QAAAH8AAAANAAAAAAAAAAAAAAAAAAAAAAAA&#10;AAAAAAAAAAAAAAAAABoAAADk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IAA&#10;AID/AAD//wAA//8AAP//AAD//wAA//8AAP//AAD//wAA//8AAP+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JwAAAD/AAAA/wAAAP8AAAD/AAAA/wAAAP8AAAD/AAAA/wAAAMYAAAA4AAAA&#10;AAAAAAAAAAAAAAAAAAAAAAAAAAAAAAAAAAAAAAAAAAAAAAAAAAAAABoAAADk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P8AAAD/AAAA/wAAAOQAAAAaAAAAAAAA&#10;AAAAAAAAAAAAAAAAAAAAAAAAAAAAAAAAAAAAAAAAAAAADQAAAMYAAAD/AAAA/wAAAP8AAAB/AAAA&#10;AAAAAAAAAAAAAAAAAAAAAAAAAAAAAAAAAAAAAAAAAAAAAAAAAAAAAAAAAAAAAAAAAAAAAAAAAAAA&#10;AAAAAAAAAAAAAAAAAAAAAAAAAH8AAAD/AAAA/wAAAP8AAADkAAAAGgAAAAAAAAAAAAAAAAAAAAAA&#10;AAAAAAAAAAAAAAAAAAAAAAAAAAAAAA0AAADGAAAA/wAAAP8AAAD/AAAAfw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IAAAID/AAD//wAA//8AAP//AAD//wAA//8AAP//AAD/&#10;/wAA//8AAP+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fwAAAPEAAAD/&#10;AAAA/wAAAP8AAAD/AAAAjAAAAA0AAAAAAAAAAAAAAAAAAAAAAAAAAAAAAAAAAAAAAAAAAAAAAAAA&#10;AAAAAAAAAAAAABoAAADk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IAAAID/&#10;AAD//wAA//8AAP//AAD//wAA//8AAP//AAD//wAA//8AAP+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1AAAAP8AAAD/AAAA/wAAAPEAAACcAAAAHQAA&#10;AAAAAAAAAAAAAAAAAAAAAAAAAAAAAAAAAAAAAAAAAAAAAAAAABoAAADk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wAAAP8AAAB/AAAAAAAAAAAA&#10;AAAAAAAAAAAAAAAAAAAAAAAAAAAAAAAAAAAAAAAAfwAAAP8AAAD/AAAA/wAAAKoAAAAAAAAAAAAA&#10;AAAAAAAAAAAAAAAAAAAAAAAAAAAAAAAAAAAAAAAAAAAAAAAAAAAAAAAAAAAAAAAAAAAAAAAAAAAA&#10;AAAAAAAAAAAAAAAAAAAAAAAAAAB/AAAA/wAAAP8AAAD/AAAAfwAAAAAAAAAAAAAAAAAAAAAAAAAA&#10;AAAAAAAAAAAAAAAAAAAAAAAAAH8AAAD/AAAA/wAAAP8AAACq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IAAAID/AAD//wAA//8AAP//AAD//wAA//8AAP//AAD//wAA&#10;//8AAP+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0AAACcAAAA/wAAAP8AAAD/AAAA/wAAAMYAAAA4AAAAAAAAAAAAAAAAAAAAAAAAAAAAAAAA&#10;AAAAAAAAABoAAADk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IEAAIH/AAD/&#10;/wAA//8AAP//AAD//wAA//8AAP//AAD//wAA//8AAP+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GCAAACAgAAAgIAAAICAAACA/wAA//8AAP//AAD/&#10;/wAA//8AAP//AAD//wAA//8AAP//AAD//wAA//8AAP//AAD//wAA//8AAP//AAD//wAA//8AAP//&#10;AAD//wAA//8AAP//AAD//wAA//8AAP//AAD//wAA//8AAP//AAD//wAA//8AAP//AAD//wAA//8A&#10;AP//AAD//wAA//8AAP//AAD//wAA//8AAP//AAD//wAA//8AAP//AAD//wAA//8AAP//AAD//wAA&#10;//8AAP//AAD//wAA//8AAP//AAD//wAA/4AAAICAAACAgAAAgIAAAIBgAAB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GIAAADhAAAA/wAAAP8A&#10;AAD/AAAA4QAAAGIAAAANAAAAAAAAAAAAAAAAAAAAAAAAABoAAADk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wAAAP8AAAD/AAAAfwAAAAAAAAAA&#10;AAAAAAAAAAAAAAAAAAAAAAAAAAAAAABVAAAA/wAAAP8AAAD/AAAAVQAAAAAAAAAAAAAAAAAAAAAA&#10;AAAAAAAAAAAAAAAAAAAAAAAAAAAAAAAAAAAAAAAAAAAAAAAAAAAAAAAAAAAAAAAAAAAAAAAAAAAA&#10;AAAAAAAAAAAAAAAAAAAAAAAAAAAAVQAAAP8AAAD/AAAA/wAAAH8AAAAAAAAAAAAAAAAAAAAAAAAA&#10;AAAAAAAAAAAAAAAAVQAAAP8AAAD/AAAA/wAAAFU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QAAAf8AAP//AAD//wAA//8AAP//AAD//wAA//8AAP//AAD//wAA//8A&#10;AP+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AAAAMYAAAD/AAAA/wAAAP8AAAD/AAAAnAAAAB0AAAAAAAAA&#10;AAAAABoAAADkAAAA5A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AAAA8QAAADcAAAAAAAAAAAAAAAAAAAAAAAAAAAAAADcAAADxAAAA/wAA&#10;AP8AAACcAAAAAAAAAAAAAAAAAAAAAAAAAAAAAAAAAAAAAAAAAAAAAAAAAAAAAAAAAAAAAAAAAAAA&#10;AAAAAAAAAAAAAAAAAAAAAAAAAAAAAAAAAAAAAAAAAAAAAAAAAAAAAAAAAAAAAAAAAAAAAH8AAAD/&#10;AAAA/wAAAPEAAAA3AAAAAAAAAAAAAAAAAAAAAAAAAAAAAAA3AAAA8QAAAP8AAAD/AAAAn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ZQAAZf8AAP//AAD//wAA&#10;//8AAP//AAD//wAA//8AAP//AAD//wAA//8AAP9gAAB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CA/wAA//8A&#10;AP//AAD//wAA//8AAP//AAD//wAA//8AAP//AAD//wAA//8AAP//AAD//wAA//8AAP//AAD//wAA&#10;//8AAP//AAD//wAA//8AAP//AAD//wAA//8AAP//AAD//wAA//8AAP//AAD//wAA//8AAP//AAD/&#10;/wAA//8AAP//AAD//wAA//8AAP//AAD//wAA//8AAP//AAD//wAA//8AAP//AAD//wAA//8AAP//&#10;AAD//wAA//8AAP//AAD//wAA//8AAP+AAACAgAAAgIAAAICAAACAgAAAgG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AAAAnAAAAPEAAAD/AAAA/wAAAP8AAADUAAAAOAAAABoAAADk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wAAAD/AAAA/wAAAPEAAABiAAAA&#10;DQAAAAAAAAANAAAAnAAAAP8AAAD/AAAA/wAAAH8AAAAAAAAAAAAAAAAAAAAAAAAAAAAAAAAAAAAA&#10;AAAAAAAAAAAAAAAAAAAAAAAAAGIAAADxAAAA/wAAAPEAAABiAAAAAAAAAAAAAAAAAAAAAAAAAAAA&#10;AAAAAAAAAAAAAAAAAAAAAAAAAAAAAAAAAACcAAAA/wAAAP8AAADxAAAAYgAAAA0AAAAAAAAADQAA&#10;AJwAAAD/AAAA/wAAAP8AAAB/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gwAAg/8AAP//AAD//wAA//8AAP//AAD//wAA//8AAP//AAD//wAA//4AAP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AABggAAA&#10;gIAAAICAAACAgAAAgP8AAP//AAD//wAA//8AAP//AAD//wAA//8AAP//AAD//wAA//8AAP//AAD/&#10;/wAA//8AAP//AAD//wAA//8AAP//AAD//wAA//8AAP//AAD//wAA//8AAP//AAD//wAA//8AAP//&#10;AAD//wAA//8AAP//AAD//wAA//8AAP//AAD//wAA//8AAP//AAD//wAA//8AAP//AAD//wAA//8A&#10;AP//AAD//wAA//8AAP//AAD//wAA/6AAAKCAAACAgAAAgIAAAICAAACAYAAAY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BiAAAA4QAAAP8AAAD/AAAA/wAA&#10;AP8AAAD/AAAA5AAAABoAAAAAAAAAAAAAAAAAAAAAAAAAAAAAAAAAAAAAAAAAAAAAAAAAAAANAAAA&#10;jw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yAAAA8QAAAP8AAAD/AAAA/wAAAP8AAAD/AAAA/wAAAP8AAADUAAAAVQAAAAAA&#10;AAAAAAAAAAAAAAAAAAAAAAAAAAAAAAAAAAAAAAAAAAAAAAAAAAAAAAAAVQAAAP8AAAD/AAAA/wAA&#10;AP8AAAD/AAAAVQAAAAAAAAAAAAAAAAAAAAAAAAAAAAAAAAAAAAAAAAAAAAAAAAAAAAAAAAAAAAAA&#10;cgAAAPEAAAD/AAAA/wAAAP8AAAD/AAAA/wAAAP8AAAD/AAAA1AAAAFU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hAAAhP8AAP//AAD//wAA//8A&#10;AP//AAD//wAA//8AAP//AAD//wAA/3wAAH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MAAAMhAAAhRQAARdUAANX/AAD//wAA//8AAP//AAD//wAA//8AAP//AAD//wAA//8AAP//&#10;AAD//wAA//8AAP//AAD//wAA//8AAP//AAD//wAA//8AAP//AAD//wAA//8AAP//AAD//wAA//8A&#10;AP//AAD//wAA//8AAP//AAD//wAA//8AAP//AAD//wAA//8AAP//AAD//wAA//8AAP//AAD//wAA&#10;//8AAP//AAD//wAA//8AAP//AAD//wAA//8AAP/5AAD51wAA17IAALKOAACOLwAAL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gAAADGAAAA/wAAAP8AAAD/AAAA/wAAAJwAAAAdAAAAAAAAAAAAAAAA&#10;AAAAAAAAAAAAAAAAAAAAAAAAAAAAAAA3AAAA1w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H8AAADhAAAA/wAA&#10;AP8AAADxAAAAxgAAAFUAAAAAAAAAAAAAAAAAAAAAAAAAAAAAAAAAAAAAAAAAAAAAAAAAAAAAAAAA&#10;AAAAAAAAAAAAAAAAVQAAAP8AAAD/AAAA/wAAAP8AAAD/AAAAVQAAAAAAAAAAAAAAAAAAAAAAAAAA&#10;AAAAAAAAAAAAAAAAAAAAAAAAAAAAAAAAAAAAAAAAAA0AAAB/AAAA4QAAAP8AAAD/AAAA8QAAAMYA&#10;AABV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hgAAhv8AAP//AAD//wAA//8AAP//AAD//wAA//8AAP//AAD//wAA/3oAAH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JwA&#10;AADxAAAA/wAAAP8AAAD/AAAA1AAAAFUAAAAAAAAAAAAAAAAAAAAAAAAAAAAAAAAAAABV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IAAADxAAAA/wAAAPEA&#10;AAB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iAAAiP8AAP//AAD//wAA//8AAP//&#10;AAD//wAA//8AAP//AAD//wAA/3gAAH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QAAANQAAAD/AAAA/wAAAP8AAADxAAAA&#10;fwAAAA0AAAAAAAAAAAAAAAAAAACq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igAAiv8AAP//AAD//wAA//8AAP//AAD//wAA//8AAP//AAD//wAA/3YAAH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CA/wAA//8AAP//AAD/&#10;/wAA//8AAP//AAD//wAA//8AAP//AAD//wAA//8AAP//AAD//wAA//8AAP//AAD//wAA//8AAP//&#10;AAD//wAA//8AAP//AAD//wAA//8AAP//AAD//wAA//8AAP//AAD//wAA//8AAP//AAD//wAA//8A&#10;AP//AAD//wAA//8AAP//AAD//wAA//8AAP//AAD//wAA//8AAP//AAD//wAA/4AAAICAAACAgAAA&#10;gIAAAICAAACAYAAAY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AqQAAAP8AAAD/AAAA/wAAAP8AAADUAAAAqgAAAMY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jAAAjP8AAP//AAD//wAA//8AAP//AAD/&#10;/wAA//8AAP//AAD//wAA/3QAAH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sAABtzAABzgAAAgIAAAICAAACAgAAAgIAAAICAAACAgAAAgIAAAICAAACA&#10;gAAAgIAAAICAAACAgAAAgHMAAHMb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AAAYIAAAICA&#10;AACAgAAAgP8AAP//AAD//wAA//8AAP//AAD//wAA//8AAP//AAD//wAA//8AAP//AAD//wAA//8A&#10;AP//AAD//wAA//8AAP//AAD//wAA//8AAP//AAD//wAA//8AAP//AAD//wAA//8AAP//AAD//wAA&#10;//8AAP//AAD//wAA//8AAP//AAD//wAA//8AAP//AAD//wAA//8AAP//AAD//wAA//8AAP+AAACA&#10;gAAAgIAAAIBgAAB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B/AAAA8QAA&#10;AP8AAAD/AAAA/wAAAP8AAAD/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jgAAjv8AAP//AAD//wAA//8AAP//AAD//wAA//8AAP//AAD//wAA/3IAAH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AABggAAAgIEAAIHBAADB7AAA7PwAAPz/AAD//wAA//8AAP//&#10;AAD//wAA//8AAP//AAD//wAA//8AAP//AAD//wAA//8AAP//AAD//wAA//8AAP//AAD//wAA/8EA&#10;AMGBAACBgAAAgHMAAHM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CA/wAA//8AAP//AAD//wAA//8AAP//AAD//wAA//8AAP//AAD//wAA&#10;//8AAP//AAD//wAA//8AAP//AAD//wAA//8AAP//AAD//wAA//8AAP//AAD//wAA//8AAP//AAD/&#10;/wAA//8AAP//AAD//wAA//8AAP//AAD//wAA//8AAP//AAD//wAA//8AAP//AAD//wAA//8AAP//&#10;AAD//wAA//8AAP//AAD/g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IAAADhAAAA/wAAAP8AAAD/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kAAAkP8AAP//AAD//wAA//8AAP//AAD//wAA&#10;//8AAP//AAD//wAA/3AAAH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AAAYIAAAICAAACAgAAAgP8AAP//AAD//wAA//8A&#10;AP//AAD//wAA//8AAP//AAD//wAA//8AAP//AAD//wAA//8AAP//AAD//wAA//8AAP//AAD//wAA&#10;//8AAP//AAD//wAA//8AAP//AAD//wAA//8AAP//AAD//wAA//8AAP//AAD//wAA/8EAAMGBAACB&#10;cwAAcxsAAB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AABggAAAgIAAAICAAACAgAAAgP8AAP//AAD//wAA//8AAP//AAD/&#10;/wAA//8AAP//AAD//wAA//8AAP//AAD//wAA//8AAP//AAD//wAA//8AAP//AAD//wAA//8AAP//&#10;AAD//wAA//8AAP//AAD//wAA//8AAP//AAD//wAA//8AAP//AAD//wAA//8AAP//AAD//wAA//8A&#10;AP//AAD//wAA//8AAP//AAD/gAAAgIAAAICAAACAgAAAgIAAAIBgAAB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fwAAAPEAAAD/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kgAAkv8AAP//AAD//wAA//8AAP//AAD//wAA//8AAP//AAD//wAA/24AAG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wAAG3MAAHP/AAD//wAA&#10;//8AAP//AAD//wAA//8AAP//AAD//wAA//8AAP//AAD//wAA//8AAP//AAD//wAA//8AAP//AAD/&#10;/wAA//8AAP//AAD//wAA//8AAP//AAD//wAA//8AAP//AAD//wAA//8AAP//AAD//wAA//8AAP//&#10;AAD//wAA//8AAP//AAD//wAA//8AAP//AAD//wAA//8AAP//AAD/wQAAwXQAAHQ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ID/AAD//wAA//8AAP//&#10;AAD//wAA//8AAP//AAD//wAA//8AAP//AAD//wAA//8AAP//AAD//wAA//8AAP//AAD//wAA//8A&#10;AP//AAD//wAA//8AAP//AAD//wAA//8AAP//AAD//wAA//8AAP//AAD//wAA//8AAP//AAD//wAA&#10;//8AAP//AAD//wAA//8AAP//AAD/gAAAgIAAAICAAACAgAAAgG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Dx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lAAAlP8AAP//AAD//wAA//8AAP//AAD//wAA//8A&#10;AP//AAD//wAA/2wAAG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VwAAFz/AAD//wAA//8AAP//AAD//wAA//8AAP//AAD//wAA//8AAP//AAD//wAA//8AAP//&#10;AAD//wAA//8AAP//AAD//wAA//8AAP//AAD//wAA//8AAP//AAD//wAA//8AAP//AAD//wAA//8A&#10;AP//AAD//wAA//8AAP//AAD//wAA//8AAP//AAD//wAA//8AAP//AAD//wAA//8AAP//AAD//wAA&#10;//8AAP//AAD//wAA//8AAP//AAD//wAA/7QAALQ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GCAAACAgAAAgIAA&#10;AICAAACA/wAA//8AAP//AAD//wAA//8AAP//AAD//wAA//8AAP//AAD//wAA//8AAP//AAD//wAA&#10;//8AAP//AAD//wAA//8AAP//AAD//wAA//8AAP//AAD//wAA//8AAP//AAD//wAA//8AAP//AAD/&#10;/wAA//8AAP//AAD//wAA//8AAP//AAD//wAA//8AAP//AAD//wAA/4AAA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lgAA&#10;lv8AAP//AAD//wAA//8AAP//AAD//wAA//8AAP//AAD//wAA/2oAAG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gP8AAP//AAD//wAA//8AAP//AAD//wAA//8AAP//AAD//wAA//8AAP//AAD/&#10;/wAA//8AAP//AAD//wAA//8AAP//AAD//wAA//8AAP//AAD//wAA//8AAP//AAD//wAA//8AAP//&#10;AAD//wAA//8AAP//AAD//wAA//8AAP//AAD//wAA//8AAP//AAD//wAA/6AAAKCAAACAgAAAgIAA&#10;AICAAACAYAAAY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3AAAA1w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mAAAmP8AAP//AAD//wAA//8AAP//AAD//wAA//8AAP//&#10;AAD//wAA/2gAAG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BXAAAXP8AAP//AAD//wAA&#10;//8AAP//AAD//wAA//8AAP//AAD//wAA//8AAP//AAD//wAA//8AAP//AAD//wAA//8AAP//AAD/&#10;/wAA//8AAP//AAD//wAA//8AAP//AAD//wAA//8AAP//AAD//wAA//8AAP//AAD//wAA//8AAP//&#10;AAD//wAA//8AAP//AAD//wAA//8AAP//AAD//wAA//8AAP//AAD//wAA//8AAP//AAD//wAA//8A&#10;AP//AAD//wAA//8AAP//AAD//wAA//8AAP//AAD//wAA//8AAP//AAD//wAA//8AAP+hAAChAQ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AAAYIAAAICAAACAgAAAgIAAAID/AAD//wAA//8AAP//AAD//wAA//8AAP//&#10;AAD//wAA//8AAP//AAD//wAA//8AAP//AAD//wAA//8AAP//AAD//wAA//8AAP//AAD//wAA//8A&#10;AP//AAD//wAA//8AAP//AAD//wAA//8AAP//AAD//wAA//8AAP//AAD//wAA//8AAP/5AAD51wAA&#10;17IAALKOAACOLwAAL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O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mgAAmv8A&#10;AP//AAD//wAA//8AAP//AAD//wAA//8AAP//AAD//wAA/2YAAG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CA/wAA//8AAP//AAD//wAA//8A&#10;AP//AAD//wAA//8AAP//AAD//wAA//8AAP//AAD//wAA//8AAP//AAD//wAA//8AAP//AAD//wAA&#10;//8AAP//AAD//wAA//8AAP//AAD//wAA//8AAP//AAD//wAA//8AAP//AAD//wAA//8AAP//AAD/&#10;/wAA//8AAP/VAADVRAAARCAAACAD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nAAAnP8AAP//AAD//wAA//8AAP//AAD//wAA//8AAP//AAD/&#10;/wAA/2QAAG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DAAADIQAA&#10;IcUAAMX/AAD//wAA//8AAP//AAD//wAA//8AAP//AAD//wAA//8AAP//AAD//wAA//8AAP//AAD/&#10;/wAA//8AAP//AAD//wAA//8AAP//AAD//wAA//8AAP//AAD//wAA//8AAP//AAD//wAA//8AAP//&#10;AAD//wAA//8AAP//AAD/gAAAgIAAAICAAACAgAAAgG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cQAAABoAAAAAAAAAAAAAAAAAAAAA&#10;AAAAAAAAAAAAAAAAAAAAAAAAAAAAAAAAAAAAAAAAAAAAAAAAAAAAAAAAAAAAAAAAAAAAAAAAAAAA&#10;AAAAAAAAAAAAAAAAAAAAAAAAAAAAAAAAAAAAAAAAAAAAAAAAAAAAAAAAAAAAAAAAAAAAAAAAAAAA&#10;AAAAAAAAAAAAAAAAAAAAAAAAAAAAAAAAAAAAAAAAAAAAAAAAAAAAAAAAAAAAAAAAAAAAAAAaAAAA&#10;cQ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ngAAnv8AAP//&#10;AAD//wAA//8AAP//AAD//wAA//8AAP//AAD//wAA/2IAAG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AAADCOAACOswAAs9gAANj6AAD6/wAA//8AAP//AAD//wAA//8AAP//AAD//wAA//8AAP//&#10;AAD//wAA//8AAP//AAD//wAA//8AAP//AAD//wAA//8AAP//AAD//wAA//8AAP//AAD//wAA//8A&#10;AP//AAD//wAA//8AAP//AAD//wAA//8AAP//AAD//wAA/4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KoAAAAAAAAAAAAAAAAAAAAAAAAAAAAAAAAAAAAAAAAAAAAAAAAAAAAAAAAAAAAA&#10;AAAAAAAAAAAAAAAAAAAAAAAAAAAAAAAAAAAAAAAAAAAAAAAAAAAAAAAAAAAAAAAAAAAAAAAAAAAA&#10;AAAAAAAAAAAAAAAAAAAAAAAAAAAAAAAAAAAAAAAAAAAAAAAAAAAAAAAAAAAAAAAAAAAAAAAAAAAA&#10;AAAAAAAAAAAAAAAAAAAAAAAAAA0AAADG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oAAAoP8AAP//AAD//wAA//8AAP//AAD//wAA//8AAP//AAD//wAA&#10;/2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QAAIekAAOn/AAD//wAA//8AAP//AAD//wAA//8A&#10;AP//AAD//wAA//8AAP//AAD//wAA//8AAP//AAD//wAA//8AAP//AAD//wAA//8AAP//AAD//wAA&#10;//8AAP//AAD//wAA//8AAP//AAD//wAA//8AAP//AAD//wAA//8AAP//AAD/gAAAgIAAAICAAACA&#10;YAAAY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BVAAAAAAAAAAAAAAAAAAAA&#10;AAAAAAAAAAAAAAAAAAAAAAAAAAAAAAAAAAAAAAAAAAAAAAAAAAAAAAAAAAAAAAAAAAAAAAAAAAAA&#10;AAAAAAAAAAAAAAAAAAAAAAAAAAAAAAAAAAAAAAAAAAAAAAAAAAAAAAAAAAAAAAAAAAAAAAAAAAAA&#10;AAAAAAAAAAAAAAAAAAAAAAAAAAAAAAAAAAAAAAAAAAAAAAAAAAAAAAAAAAAAAKoAAADG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ogAAov8AAP//AAD/&#10;/wAA//8AAP//AAD//wAA//8AAP//AAD//wAA/14AAF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GCAAACAgAAAgIAAAICIAACI6wAA&#10;6/8AAP//AAD//wAA//8AAP//AAD//wAA//8AAP//AAD//wAA//8AAP//AAD//wAA//8AAP//AAD/&#10;/wAA//8AAP//AAD//wAA//8AAP//AAD//wAA//8AAP//AAD//wAA//8AAP//AAD//wAA//8AAP//&#10;AAD//wAA/4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xAAAANwAAAAAAAAAAAAAAAAAAAAAAAAAAAAAAAAAAAAAAAAAAAAAAAAAAAAAA&#10;AAAAAAAAAAAAAAAAAAAAAAAAAAAAAAAAAAAAAAAAAAAAAAAAAAAAAAAAAAAAAAAAAAAAAAAAAAAA&#10;AAAAAAAAAAAAAAAAAAAAAAAAAAAAAAAAAAAAAAAAAAAAAAAAAAAAAAAAAAAAAAAAAAAAAAAAAAAA&#10;AAAAAAAAAAAAAAAAfwAAAPEAAAA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pAAApP8AAP//AAD//wAA//8AAP//AAD//wAA//8AAP//AAD//wAA/1wA&#10;AF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gP8AAP//AAD//wAA//8AAP//AAD//wAA//8AAP//AAD//wAA//8AAP//AAD//wAA//8AAP//&#10;AAD//wAA//8AAP//AAD//wAA//8AAP//AAD//wAA//8AAP//AAD//wAA//8AAP//AAD//wAA//8A&#10;AP//AAD//wAA//8AAP+AAACAgAAAgIAAAICAAACAYAAAY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AAAA8QAAAGIAAAAAAAAAAAAA&#10;AAAAAAAAAAAAAAAAAAAAAAAAAAAAAAAAAAAAAAAAAAAAAAAAAAAAAAAAAAAAAAAAAAAAAAAAAAAA&#10;AAAAAAAAAAAAAAAAAAAAAAAAAAAAAAAAAAAAAAAAAAAAAAAAAAAAAAAAAAAAAAAAAAAAAAAAAAAA&#10;AAAAAAAAAAAAAAAAAAAAAAAAAAAAAAAAAAAAAAAAAA0AAACcAAAA/wAAA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pgAApv8AAP//AAD//wAA&#10;//8AAP//AAD//wAA//8AAP//AAD//wAA/1oAAF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QAABS/AAC//wAA//8AAP//AAD//wAA//8AAP//AAD//wAA//8A&#10;AP//AAD//wAA//8AAP//AAD//wAA//8AAP//AAD//wAA//8AAP//AAD//wAA//8AAP//AAD//wAA&#10;//8AAP//AAD//wAA//8AAP//AAD//wAA//8AAP//AAD/g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xgAAAP8AAACcAAAADQAAAAAAAAAAAAAAAAAAAAAAAAAAAAAAAAAAAAAAAAAA&#10;AAAAAAAAAAAAAAAAAAAAAAAAAAAAAAAAAAAAAAAAAAAAAAAAAAAAAAAAAAAAAAAAAAAAAAAAAAAA&#10;AAAAAAAAAAAAAAAAAAAAAAAAAAAAAAAAAAAAAAAAAAAAAAAAAAAAAAAAAAAAAAAAAAAAAAAAKgAA&#10;ANQ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qAAAqP8AAP//AAD//wAA//8AAP//AAD//wAA//8AAP//AAD//wAA/1kAAF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&#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PAAAPJQAAJS/AAC/6QAA6f8AAP//AAD//wAA&#10;//8AAP//AAD//wAA//8AAP//AAD//wAA//8AAP//AAD//wAA//8AAP//AAD//wAA//8AAP//AAD/&#10;/wAA//8AAP//AAD//wAA//8AAP//AAD//wAA//8AAP//AAD//wAA/4AAAICAAACAgAAAgIAAAIBg&#10;AAB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MYAAAD/AAAA1AAAAFUA&#10;AAAAAAAAAAAAAAAAAAAAAAAAAAAAAAAAAAAAAAAAAAAAAAAAAAAAAAAAAAAAAAAAAAAAAAAAAAAA&#10;AAAAAAAAAAAAAAAAAAAAAAAAAAAAAAAAAAAAAAAAAAAAAAAAAAAAAAAAAAAAAAAAAAAAAAAAAAAA&#10;AAAAAAAAAAAAAAAAAAAAAA0AAAB/AAAA8QAAAP8AAADG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qgAAqv8AAP//AAD//wAA//8A&#10;AP//AAD//wAA//8AAP//AAD//wAA/1cAAF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tAAAt&#10;8wAA8/8AAP//AAD//wAA//8AAP//AAD//wAA//8AAP//AAD//wAA//8AAP//AAD//wAA//8AAP//&#10;AAD//wAA//8AAP//AAD//wAA//8AAP//AAD//wAA//8AAP//AAD//wAA//8AAP//AAD//wAA//8A&#10;AP+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wAAAP8AAADhAAAAfwAAAA0AAAAAAAAAAAAAAAAAAAAAAAAA&#10;AAAAAAAAAAAAAAAAAAAAAAAAAAAAAAAAAAAAAAAAAAAAAAAAAAAAAAAAAAAAAAAAAAAAAAAAAAAA&#10;AAAAAAAAAAAAAAAAAAAAAAAAAAAAAAAAAAAAAAAAAAAAAAAdAAAAfwAAAPEAAAD/AAAA/wAAAMY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rAAArP8AAP//AAD//wAA//8AAP//AAD//wAA//8AAP//AAD//wAA/1UAAF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B/wAA//8AAP//AAD//wAA//8AAP//&#10;AAD//wAA//8AAP//AAD//wAA//8AAP//AAD//wAA//8AAP//AAD/WwAAWwE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cwAAc/8AAP//AAD//wAA//8AAP//AAD//wAA//8A&#10;AP//AAD//wAA//8AAP//AAD//wAA//8AAP//AAD//wAA//8AAP//AAD//wAA//8AAP//AAD//wAA&#10;//8AAP//AAD/ogAAogE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wAAAzgAADj/AAD//wAA//8AAP//AAD//wAA//8AAP//AAD//wAA//8A&#10;AP//AAD//wAA//8AAP//AAD//wAA//8AAP/cAADc/wAA//8AAP//AAD//wAA//8AAP//AAD//wAA&#10;//8AAP//AAD/kAAAkIAAAICAAACAgAAAgG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nAAAAP8AAAD/&#10;AAAA/wAAAP8AAADhAAAAfwAAADgAAAAAAAAAAAAAAAAAAAAAAAAAAAAAAAAAAAAAAAAAAAAAAAAA&#10;AAAAAAAAAAAAAAAAAAAAAAAAAAAAAAAAAAAAAAAAAAAAAAAAAAAAAAAAAAAAAA0AAABHAAAAnAAA&#10;APEAAAD/AAAA/wAAAP8AAAD/AAAAnA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rgAArv8AAP//AAD//wAA//8AAP//&#10;AAD//wAA//8AAP//AAD//wAA/1MAAF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EbAAAb/wAA//8AAP//AAD//wAA//8AAP//AAD//wAA//8AAP//AAD//wAA//8AAP//AAD//wAA&#10;/6oAAKoB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GhAACh/wAA//8AAP//AAD//wAA//8AAP//AAD//wAA//8AAP//AAD//wAA//8AAP//AAD/&#10;/wAA//8AAP//AAD//wAA//8AAP//AAD//wAA//8AAP//AAD//wAA//8AAP8b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AAAwjgAAjrMAALPYAADY/wAA//8AAP//AAD//wAA&#10;//8AAP//AAD//wAA//8AAP//AAD//wAA//8AAP//AAD//wAA//8AAP//AAD//wAA//8AAP+KAACK&#10;/wAA//8AAP//AAD//wAA//8AAP//AAD//wAA/+gAAOggAAA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IAAADxAAAA/wAAAP8AAAD/AAAA/wAAAP8AAAD/AAAA8QAA&#10;AMYAAACqAAAAYgAAAFUAAAA4AAAAKwAAACsAAAArAAAAKwAAACsAAAArAAAAKwAAAFUAAABVAAAA&#10;nAAAALcAAADUAAAA/wAAAP8AAAD/AAAA/wAAAP8AAAD/AAAA/wAAAPEAAAB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rwAAr/8AAP//AAD//wAA//8AAP//AAD//wAA//8AAP//AAD//wAA/1EAAF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ZAAAJD/AAD//wAA//8AAP//AAD//wAA//8AAP//AAD/&#10;/wAA//8AAP//AAD//wAA//8AAP//AAD/kAAAkAE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VsAAFv/AAD//wAA//8AAP//&#10;AAD//wAA//8AAP//AAD//wAA//8AAP//AAD//wAA//8AAP//AAD//wAA//8AAP//AAD//wAA//8A&#10;AP//AAD//wAA//8AAP//AAD//wAA/1wAAFw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sAADv/AAD/&#10;/wAA//8AAP//AAD//wAA//8AAP//AAD//wAA//8AAP//AAD//wAA//8AAP//AAD//wAA//8AAP//&#10;AAD//wAA//8AAP//AAD//wAA//8AAP+AAACA7wAA7/8AAP//AAD/+QAA+dcAANeyAACyjgAAji8A&#10;AC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1AAAAP8AAAD/AAAA/wAAAP8AAAD/AAAA/wAAAP8AAAD/AAAA/wAAAP8AAAD/AAAA/wAAAP8AAAD/&#10;AAAA/wAAAP8AAAD/AAAA/wAAAP8AAAD/AAAA/wAAAP8AAAD/AAAA/wAAAP8AAAD/AAAA/wAAAP8A&#10;AAD/AAAAqQAAAC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sQAAsf8AAP//AAD//wAA//8AAP//AAD/&#10;/wAA//8AAP//AAD//wAA/08AAE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BkAAAkP8AAP//&#10;AAD//wAA//8AAP//AAD//wAA//8AAP//AAD//wAA//8AAP//AAD//wAA//8AAP+QAACQ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wAAG7MAALP/AAD//wAA//8AAP//AAD//wAA//8AAP//AAD//wAA&#10;//8AAP//AAD//wAA//8AAP//AAD//wAA//8AAP//AAD//wAA//8AAP//AAD//wAA//8AAP//AAD/&#10;QgAAQgE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FcAABc/wAA//8AAP//AAD//wAA//8AAP//AAD//wAA//8AAP//AAD//wAA//8A&#10;AP//AAD//wAA//8AAP//AAD//wAA//8AAP//AAD//wAA//8AAP//AAD//wAA//8AAP+AAACAVQAA&#10;VUQAAEQgAAAgAw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UAAAA/wAAAP8AAAD/AAAA/wAAAP8A&#10;AAD/AAAA/wAAAP8AAAD/AAAA/wAAAP8AAAD/AAAA/wAAAP8AAAD/AAAA/wAAAP8AAAD/AAAA/wAA&#10;AP8AAAD/AAAA/wAAAP8AAAD/AAAA/wAAANQAAAB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swAAs/8AAP//AAD//wAA//8AAP//AAD//wAA//8AAP//AAD//wAA/00AAE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CAABC/wAA//8AAP//AAD//wAA//8AAP//AAD//wAA//8AAP//AAD//wAA&#10;//8AAP//AAD//wAA/0EAAEE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WwAAW/8AAP//AAD//wAA//8AAP//AAD//wAA//8AAP//AAD//wAA//8AAP//AAD//wAA//8AAP//&#10;AAD//wAA//8AAP//AAD//wAA//8AAP//AAD//wAA//8AAP8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XAAAXP8AAP//AAD//wAA//8AAP//AAD//wAA&#10;//8AAP//AAD//wAA//8AAP//AAD//wAA//8AAP//AAD//wAA//8AAP//AAD//wAA//8AAP//AAD/&#10;/wAA//8AAP//AAD//wAA//8AAP+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NQAAAD/AAAA/wAAAP8AAAD/AAAA/wAAAP8AAAD/AAAA/wAAAP8AAAD/AAAA&#10;/wAAAP8AAAD/AAAA/wAAAP8AAAD/AAAA/wAAAP8AAAD/AAAA/wAAAP8AAADGAAAAO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tQAAtf8AAP//AAD//wAA//8AAP//AAD//wAA&#10;//8AAP//AAD//wAA/0sAAE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H/AAD//wAA//8AAP//AAD/&#10;/wAA//8AAP//AAD//wAA//8AAP//AAD//wAA//8AAP//AAD/AQ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FbAABb/wAA//8AAP//AAD//wAA//8A&#10;AP//AAD//wAA//8AAP//AAD//wAA//8AAP//AAD//wAA//8AAP//AAD//wAA//8AAP//AAD//wAA&#10;//8AAP//AAD/rAAArEEAAEE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VwAAFz/AAD/&#10;/wAA//8AAP//AAD//wAA//8AAP//AAD//wAA//8AAP//AAD//wAA//8AAP//AAD//wAA//8AAP//&#10;AAD//wAA//8AAP//AAD//wAA//8AAP//AAD//wAA/5cAAJeAAACAgAAAgIAAAIB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cQAAANQAAAD/&#10;AAAA/wAAAP8AAAD/AAAA/wAAAP8AAAD/AAAA/wAAAP8AAAD/AAAA/wAAAP8AAAD/AAAA/wAAAP8A&#10;AADGAAAAVQ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twAAt/8AAP//AAD//wAA//8AAP//AAD//wAA//8AAP//AAD//wAA/0kAAE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asAAKv/AAD//wAA//8AAP//AAD//wAA//8AAP//AAD//wAA//8AAP//AAD//wAA//8A&#10;AP9BAAB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VsAAFv/AAD//wAA//8AAP//AAD//wAA//8AAP//AAD//wAA//8AAP//AAD/&#10;/wAA//8AAP//AAD//wAA//8AAP//AAD//wAA//8AAP//AAD//wAA//8AAP+QAACQAQ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FcAABc/wAA//8AAP//AAD//wAA//8AAP//AAD//wAA//8AAP//AAD//wAA//8A&#10;AP//AAD//wAA//8AAP//AAD//wAA//8AAP//AAD//wAA//8AAP//AAD//wAA//8AAP/yAADyLAAA&#10;L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wAAAGIAAACcAAAAtwAAANQAAADUAAAA1AAA&#10;ANQAAADUAAAAtwAAAJwAAABVAAAAH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uQAAuf8AAP//AAD//wAA//8AAP//AAD//wAA//8A&#10;AP//AAD//wAA/0cAAE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8AAP//AAD//wAA//8AAP//AAD//wAA&#10;//8AAP//AAD//wAA//8AAP//AAD//wAA/5AAAJA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BWwAAW/8AAP//&#10;AAD//wAA//8AAP//AAD//wAA//8AAP//AAD//wAA//8AAP//AAD//wAA//8AAP//AAD//wAA//8A&#10;AP//AAD//wAA//8AAP//AAD/nAAAnA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tAAAtP8AAP//AAD//wAA//8AAP//AAD//wAA&#10;//8AAP//AAD//wAA//8AAP//AAD//wAA//8AAP//AAD//wAA//8AAP//AAD//wAA//8AAP//AAD/&#10;/wAA//8AAP/vAADvvgAAvpMAAJM8AAA8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uwAA&#10;u/8AAP//AAD//wAA//8AAP//AAD//wAA//8AAP//AAD//wAA/0UAAE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AAAd&#10;+AAA+P8AAP//AAD//wAA//8AAP//AAD//wAA//8AAP//AAD//wAA//8AAP//AAD/gAAAgAE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FbAABb/wAA//8AAP//AAD//wAA//8AAP//AAD//wAA&#10;//8AAP//AAD//wAA//8AAP//AAD//wAA//8AAP//AAD//wAA//8AAP//AAD//wAA//8AAP9CAABC&#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BQQAAQawAAKz/AAD/&#10;/wAA//8AAP//AAD//wAA//8AAP//AAD//wAA//8AAP//AAD//wAA//8AAP//AAD//wAA//8AAP//&#10;AAD//wAA//8AAP//AAD//wAA//8AAP//AAD//wAA/yMAAC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vQAAvf8AAP//AAD//wAA//8AAP//AAD//wAA//8AAP//&#10;AAD//wAA/0MAAE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XAACX/wAA//8AAP//AAD//wAA//8AAP//AAD//wAA//8A&#10;AP//AAD//wAA//8AAP+qAACqAQ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VsAAFv/AAD//wAA//8AAP//AAD//wAA//8AAP//AAD//wAA//8AAP//AAD//wAA//8AAP//&#10;AAD//wAA//8AAP//AAD//wAA//8AAP//AAD/8AAA8A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GqAACq/wAA//8AAP//AAD//wAA//8AAP//AAD//wAA//8AAP//AAD//wAA//8A&#10;AP//AAD//wAA//8AAP//AAD//wAA//8AAP//AAD//wAA//8AAP//AAD//wAA//8AAP/oAADoIAAA&#10;I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vwAAv/8A&#10;AP//AAD//wAA//8AAP//AAD//wAA//8AAP//AAD//wAA/0EAAE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wAAAz/AAD//wAA&#10;//8AAP//AAD//wAA//8AAP//AAD//wAA//8AAP//AAD//wAA//8AAP8B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wAAG/8AAP//AAD//wAA//8A&#10;AP//AAD//wAA//8AAP//AAD//wAA//8AAP//AAD//wAA//8AAP//AAD//wAA//8AAP//AAD//wAA&#10;//MAAPMb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XAAAXP8AAP//AAD//wAA//8AAP//AAD//wAA&#10;//8AAP//AAD//wAA//8AAP//AAD//wAA//8AAP//AAD//wAA//8AAP//AAD//wAA//8AAP//AAD/&#10;/wAA//kAAPnXAADXsgAAso4AAI4vAAA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wQAAwf8AAP//AAD//wAA//8AAP//AAD//wAA//8AAP//AAD/&#10;/wAA/z8AAD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dMAANP/AAD//wAA//8AAP//AAD//wAA//8AAP//AAD//wAA//8AAP//&#10;AAD//wAA/0EAAE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FBAABB/wAA//8AAP//AAD//wAA//8AAP//AAD//wAA//8AAP//AAD/&#10;/wAA//8AAP//AAD//wAA//8AAP//AAD//wAA//8AAP//AAD/rAAArEEAAEEB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UIAAEL/AAD/&#10;/wAA//8AAP//AAD//wAA//8AAP//AAD//wAA//8AAP//AAD//wAA//8AAP//AAD//wAA//8AAP//&#10;AAD//wAA//8AAP//AAD//wAA//8AAP/UAADUIAAAIAMA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wwAAw/8AAP//&#10;AAD//wAA//8AAP//AAD//wAA//8AAP//AAD//wAA/z0AAD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gAAQv8AAP//AAD//wAA//8A&#10;AP//AAD//wAA//8AAP//AAD//wAA//8AAP//AAD/kAAAkAE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aoAAKr/&#10;AAD//wAA//8AAP//AAD//wAA//8AAP//AAD//wAA//8AAP//AAD//wAA//8AAP//AAD//wAA//8A&#10;AP//AAD//wAA//8AAP+QAACQAQ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8AAA8P8AAP//AAD//wAA//8AAP//AAD//wAA//8AAP//AAD//wAA//8A&#10;AP//AAD//wAA//8AAP//AAD//wAA//8AAP//AAD//wAA//8AAP//AAD//wAA/0EAAEEB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xQAAxf8AAP//AAD//wAA//8AAP//AAD//wAA//8AAP//AAD//wAA&#10;/zsAAD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B/wAA//8AAP//AAD//wAA//8AAP//AAD//wAA//8AAP//AAD//wAA//8AAP//AAD/&#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FAAABAqwAAq/8AAP//AAD//wAA//8AAP//AAD//wAA&#10;//8AAP//AAD//wAA//8AAP//AAD//wAA//8AAP//AAD//wAA//8AAP//AAD/qgAAqgE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sAABvzAADz/wAA//8AAP//AAD//wAA&#10;//8AAP//AAD//wAA//8AAP//AAD//wAA//8AAP//AAD//wAA//8AAP//AAD//wAA//8AAP//AAD/&#10;/wAA//8AAP9bAABbAQ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xwAAx/8AAP//AAD/&#10;/wAA//8AAP//AAD//wAA//8AAP//AAD//wAA/zkAAD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GAACG/wAA//8AAP//AAD//wAA//8AAP//&#10;AAD//wAA//8AAP//AAD//wAA//8AAP83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sAABtzAABz/wAA//8AAP//AAD//wAA//8AAP//AAD//wAA//8AAP//AAD//wAA//8AAP//&#10;AAD//wAA//8AAP//AAD//wAA/6wAAKxBAABBAQ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FBAABB&#10;rAAArP8AAP//AAD//wAA//8AAP//AAD//wAA//8AAP//AAD//wAA//8AAP//AAD//wAA//8AAP//&#10;AAD//wAA//8AAP//AAD//wAA//8AAP//AAD/WwAAWw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yQAAyf8AAP//AAD//wAA//8AAP//AAD//wAA//8AAP//AAD//wAA/zcA&#10;AD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0A&#10;AB3/AAD//wAA//8AAP//AAD//wAA//8AAP//AAD//wAA//8AAP//AAD//wAA/6sAAK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kAAAkP8AAP//AAD//wAA//8A&#10;AP//AAD//wAA//8AAP//AAD//wAA//8AAP//AAD//wAA//8AAP//AAD//wAA//8AAP//AAD/kAAA&#10;kA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fAAAPD/AAD//wAA//8AAP//AAD//wAA//8AAP//AAD//wAA//8A&#10;AP//AAD//wAA//8AAP//AAD//wAA//8AAP//AAD//wAA//8AAP//AAD//wAA/1sAAFsB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ywAAy/8AAP//AAD//wAA&#10;//8AAP//AAD//wAA//8AAP//AAD//wAA/zUAAD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YAAJb/AAD//wAA//8AAP//AAD//wAA//8AAP//AAD/&#10;/wAA//8AAP//AAD//wAA/0AAAE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UEAAEH/AAD//wAA//8AAP//AAD//wAA//8AAP//AAD//wAA//8AAP//AAD/&#10;/wAA//8AAP//AAD//wAA//8AAP//AAD//wAA/6oAAKo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b/wAA//8AAP//AAD//wAA&#10;//8AAP//AAD//wAA//8AAP//AAD//wAA//8AAP//AAD//wAA//8AAP//AAD//wAA//8AAP//AAD/&#10;/wAA//8AAP9aAABaAQ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zQAAzf8AAP//AAD//wAA//8AAP//AAD//wAA//8AAP//AAD//wAA/zMAAD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AAADPoAAPr/&#10;AAD//wAA//8AAP//AAD//wAA//8AAP//AAD//wAA//8AAP//AAD/qgAAqgE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BWwAAW/8AAP//&#10;AAD//wAA//8AAP//AAD//wAA//8AAP//AAD//wAA//8AAP//AAD//wAA//8AAP//AAD//wAA//8A&#10;AP//AAD/QQAAQQE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QQAAQawAAKz/AAD//wAA//8AAP//AAD//wAA//8AAP//AAD//wAA//8AAP//AAD//wAA//8AAP//&#10;AAD//wAA//8AAP//AAD//wAA//8AAP//AAD/GwAA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zwAAz/8AAP//AAD//wAA//8A&#10;AP//AAD//wAA//8AAP//AAD//wAA/zEAAD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AAARP8AAP//AAD//wAA//8AAP//AAD//wAA//8AAP//AAD//wAA&#10;//8AAP//AAD/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8wAA8/8AAP//AAD//wAA//8AAP//AAD//wAA&#10;//8AAP//AAD//wAA//8AAP//AAD//wAA//8AAP//AAD//wAA/6oAAKoB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GqAACq/wAA//8AAP//AAD//wAA//8AAP//AAD//wAA//8A&#10;AP//AAD//wAA//8AAP//AAD//wAA//8AAP//AAD//wAA//8AAP//AAD//wAA/0EAAEEB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0QAA0f8AAP//AAD//wAA//8AAP//AAD//wAA//8AAP//AAD//wAA/y8AAC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4wAA4/8AAP//AAD/&#10;/wAA//8AAP//AAD//wAA//8AAP//AAD//wAA//8AAP9BAAB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fAAAPD/AAD//wAA//8AAP//AAD//wAA//8AAP//AAD//wAA//8AAP//AAD//wAA//8AAP//&#10;AAD//wAA//8AAP+sAACsQQAAQQE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BQgAAQv8AAP//AAD//wAA&#10;//8AAP//AAD//wAA//8AAP//AAD//wAA//8AAP//AAD//wAA//8AAP//AAD//wAA//8AAP//AAD/&#10;/wAA//8AAP9bAABbAQ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0wAA0/8AAP//AAD//wAA//8AAP//&#10;AAD//wAA//8AAP//AAD//wAA/y4AAC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AAAd/wAA//8AAP//AAD//wAA//8AAP//AAD//wAA//8AAP//AAD//wAA//8A&#10;AP8B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GQAACQ/wAA//8AAP//AAD//wAA//8A&#10;AP//AAD//wAA//8AAP//AAD//wAA//8AAP//AAD//wAA//8AAP//AAD//wAA/5AAAJAB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GqAACq/wAA//8AAP//AAD//wAA//8AAP//AAD//wAA//8AAP//AAD//wAA//8AAP//&#10;AAD//wAA//8AAP//AAD//wAA//8AAP//AAD/WgAAWg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1QAA1f8AAP//AAD//wAA//8AAP//AAD//wAA//8AAP//AAD//wAA/ywAAC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WAACW/wAA//8AAP//AAD//wAA&#10;//8AAP//AAD//wAA//8AAP//AAD//wAA/5AAAJ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BQAAAQKsAAKv/AAD//wAA//8AAP//AAD//wAA//8AAP//AAD//wAA//8AAP//AAD/&#10;/wAA//8AAP//AAD//wAA//8AAP+qAACqAQ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QgAAQv8AAP//AAD//wAA//8AAP//AAD//wAA//8A&#10;AP//AAD//wAA//8AAP//AAD//wAA//8AAP//AAD//wAA//8AAP//AAD/8wAA8xo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1wAA1/8AAP//AAD//wAA//8AAP//AAD/&#10;/wAA//8AAP//AAD//wAA/yoAAC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wAAAz5AAD5/wAA//8AAP//AAD//wAA//8AAP//AAD//wAA//8AAP//AAD//AAA/Bo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GqAACq/wAA//8AAP//&#10;AAD//wAA//8AAP//AAD//wAA//8AAP//AAD//wAA//8AAP//AAD//wAA//8AAP//AAD/rAAArEEA&#10;AEEB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GQAACQ/wAA&#10;//8AAP//AAD//wAA//8AAP//AAD//wAA//8AAP//AAD//wAA//8AAP//AAD//wAA//8AAP//AAD/&#10;/wAA//8AAP/wAADwAQ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wAAAC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2QAA2f8AAP//AAD//wAA//8AAP//AAD//wAA//8AAP//AAD//wAA/ygAAC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EAAGH/AAD//wAA//8AAP//AAD//wAA//8A&#10;AP//AAD//wAA//8AAP//AAD/qwAAq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BkAAAkP8AAP//AAD//wAA//8AAP//AAD//wAA//8AAP//AAD//wAA&#10;//8AAP//AAD//wAA//8AAP//AAD//wAA//8AAP+QAACQAQ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aoAAKr/AAD//wAA//8AAP//AAD//wAA//8AAP//AAD//wAA//8AAP//&#10;AAD//wAA//8AAP//AAD//wAA//8AAP//AAD//wAA/5AAAJA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5AAAABoAAAAAAAAAAAAAAAAAAAAAAAAAAAAAAAAAAAAAAAAA&#10;AAAAAAAAAAAAAAAAAAAAAAAAAAAAAAAAAAAAAAAAAAAAAAAAYgAAAPE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2gAA2v8AAP//AAD//wAA//8AAP//AAD//wAA&#10;//8AAP//AAD//wAA/yYAAC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P//AAD//wAA//8AAP//AAD//wAA//8AAP//AAD//wAA//8AAP//AAD/QAA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UAAAECrAACr&#10;/wAA//8AAP//AAD//wAA//8AAP//AAD//wAA//8AAP//AAD//wAA//8AAP//AAD//wAA//8AAP//&#10;AAD/QAAAQ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FBAABB/wAA//8AAP//AAD//wAA//8A&#10;AP//AAD//wAA//8AAP//AAD//wAA//8AAP//AAD//wAA//8AAP//AAD//wAA//wAAPyrAACrQAAA&#10;QA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5AAAABoAAAAA&#10;AAAAAAAAAAAAAAAAAAAAAAAAAAAAAAAAAAAAAAAAAAAAAAAAAAAAAAAAAAAAAAAAAAAAAAAAAAAA&#10;AAAAAAAAAAAAAH8AAAD/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3AAA3P8AAP//AAD//wAA//8AAP//AAD//wAA//8AAP//AAD//wAA/yQAAC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QAAHf8AAP//AAD//wAA//8AAP//AAD//wAA//8AAP//&#10;AAD//wAA//8AAP//AAD/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qgAAqv8AAP//AAD//wAA//8AAP//AAD//wAA//8A&#10;AP//AAD//wAA//8AAP//AAD//wAA//8AAP//AAD//wAA/wAAAAAB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aoAAKr/AAD//wAA//8AAP//AAD//wAA//8AAP//AAD//wAA//8AAP//AAD//wAA//8AAP//AAD/&#10;/wAA//8AAP//AAD//wAA/xsAAB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5AAAABoAAAAAAAAAAAAAAAAAAAAAAAAAAAAAAAAAAAAAAAAAAAAA&#10;AAAAAAAAAAAAAAAAAAAAAAAAAAAAAAAAAAAAAAAAAAAAAAAAABoAAADkAAAA/wAAAF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3gAA3v8AAP//AAD//wAA//8AAP//AAD//wAA//8A&#10;AP//AAD//wAA/yIAAC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gAAlv8A&#10;AP//AAD//wAA//8AAP//AAD//wAA//8AAP//AAD//wAA//8AAP9gAAB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UAAAED/AAD//wAA//8AAP//AAD//wAA//8AAP//AAD//wAA//8AAP//AAD//wAA//8AAP//AAD/&#10;/wAA//8AAP+qAACqAQ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FBAABBrAAArP8AAP//AAD//wAA//8AAP//AAD//wAA//8AAP//&#10;AAD//wAA//8AAP//AAD//wAA//8AAP//AAD//wAA//8AAP+QAACQ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5AAAABoAAAAAAAAA&#10;AAAAAAAAAAAAAAAAAAAAAAAAAAAAAAAAAAAAAAAAAAAAAAAAAAAAAAAAAAAAAAAAAAAAAAAAAAAA&#10;AAAAAAAAABoAAADkAAAA/wAAAK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4AAA&#10;4P8AAP//AAD//wAA//8AAP//AAD//wAA//8AAP//AAD//wAA/yAAA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MAAAM+QAA+f8AAP//AAD//wAA//8AAP//AAD//wAA//8AAP//AAD/&#10;/wAA//kAAPkLAAA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BqgAAqv8AAP//AAD//wAA//8AAP//&#10;AAD//wAA//8AAP//AAD//wAA//8AAP//AAD//wAA//8AAP//AAD//wAA/0IAAEI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ZAAAJD/AAD//wAA//8A&#10;AP//AAD//wAA//8AAP//AAD//wAA//8AAP//AAD//wAA//8AAP//AAD//wAA//8AAP//AAD//wAA&#10;/0EAAEEB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5AAAABoAAAAAAAAAAAAAAAAAAAAAAAAAAAAAAAAAAAAAAAAAAAAAAAAA&#10;AAAAAAAAAAAAAAAAAAAAAAAAAAAAAAAAAAAAAAAAAAAAAH8AAAD/AAAA/w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4gAA4v8AAP//AAD//wAA//8AAP//AAD//wAA//8AAP//&#10;AAD//wAA/x4AAB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EAABE/wAA//8AAP//&#10;AAD//wAA//8AAP//AAD//wAA//8AAP//AAD//wAA/5YAAJ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ZAAAJD/AAD//wAA//8AAP//AAD//wAA//8AAP//AAD//wAA//8AAP//AAD//wAA&#10;//8AAP//AAD//wAA//8AAP+QAACQAQ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BqgAAqv8AAP//AAD//wAA//8AAP//AAD//wAA//8AAP//AAD//wAA//8AAP//AAD/&#10;/wAA//8AAP//AAD//wAA//8AAP+qAACqAQ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nAAAAKoAAACqAAAAqgAAAKoAAACqAAAAqgAAALcAAADxAAAA8QAAALcAAACqAAAAqgAA&#10;AKoAAACqAAAAqgAAAKoAAACqAAAAqgAAAKoAAACqAAAAqgAAAKoAAACqAAAAqgAAAKoAAAC3AAAA&#10;8QAAAP8AAAD/AAAA/w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5AAA5P8A&#10;AP//AAD//wAA//8AAP//AAD//wAA//8AAP//AAD//wAA/xwAAB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WAACW/wAA//8AAP//AAD//wAA//8AAP//AAD//wAA//8AAP//AAD//wAA&#10;/x0AAB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FAAABAqwAAq/8AAP//AAD/&#10;/wAA//8AAP//AAD//wAA//8AAP//AAD//wAA//8AAP//AAD//wAA//8AAP//AAD/QQAAQ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UEAAEGsAACs/wAA//8AAP//AAD//wAA//8AAP//&#10;AAD//wAA//8AAP//AAD//wAA//8AAP//AAD//wAA//8AAP//AAD//wAA/0EAAEE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gAAAOEAAAD/AAAA/wAAAP8AAAD/AAAA&#10;/wAAAP8AAAD/AAAA/wAAAP8AAAD/AAAA/wAAAP8AAAD/AAAA/wAAAP8AAAD/AAAA/wAAAP8AAAD/&#10;AAAA/wAAAP8AAAD/AAAA/wAAAP8AAAD/AAAA/wAAAP8AAAD/AAAA/wAAAMY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5gAA5v8AAP//AAD//wAA//8AAP//AAD//wAA//8AAP//AAD/&#10;/wAA/xo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D//wAA//8AAP//AAD/&#10;/wAA//8AAP//AAD//wAA//8AAP//AAD//w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aoAAKr/AAD//wAA//8AAP//AAD//wAA//8AAP//AAD//wAA//8A&#10;AP//AAD//wAA//8AAP//AAD//wAA/0IAAEI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BkAAAkP8A&#10;AP//AAD//wAA//8AAP//AAD//wAA//8AAP//AAD//wAA//8AAP//AAD//wAA//8AAP//AAD//wAA&#10;//8AAP+qAACq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1AAAAP8AAAD/AAAA/wAAAP8AAAD/AAAA/wAAAP8AAAD/AAAA/wAAAP8A&#10;AAD/AAAA/wAAAP8AAAD/AAAA/wAAAP8AAAD/AAAA/wAAAP8AAAD/AAAA/wAAAP8AAAD/AAAA/wAA&#10;AP8AAAD/AAAA/wAAAF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6AAA6P8AAP//&#10;AAD//wAA//8AAP//AAD//wAA//8AAP//AAD//wAA/xgAAB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0AAB3/AAD//wAA//8AAP//AAD//wAA//8AAP//AAD//wAA//8AAP//AAD/lgAAl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EAAAAA/wAA&#10;//8AAP//AAD//wAA//8AAP//AAD//wAA//8AAP//AAD//wAA//8AAP//AAD//wAA//8AAP+QAACQ&#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GQAACQ/wAA//8AAP//AAD//wAA//8AAP//AAD//wAA//8AAP//AAD/&#10;/wAA//8AAP//AAD//wAA//8AAP//AAD/qwAAq0AAAEA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IAAADxAAAA/wAA&#10;AP8AAAD/AAAA/wAAAP8AAAD/AAAA/wAAAP8AAAD/AAAA/wAAAP8AAAD/AAAA/wAAAP8AAAD/AAAA&#10;/wAAAP8AAAD/AAAA/wAAAP8AAAD/AAAA/wAAAP8AAAD/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6gAA6v8AAP//AAD//wAA//8AAP//AAD//wAA//8AAP//AAD//wAA&#10;/xYAAB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YAAJb/AAD//wAA//8AAP//AAD//wAA&#10;//8AAP//AAD//wAA//8AAP//AAD/QwAAQ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QAAQf8AAP//AAD//wAA//8AAP//AAD//wAA//8AAP//&#10;AAD//wAA//8AAP//AAD//wAA//8AAP//AAD/QAAAQ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ZAAAJD/AAD//wAA//8AAP//&#10;AAD//wAA//8AAP//AAD//wAA//8AAP//AAD//wAA//8AAP//AAD//wAA//8AAP+qAACq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P8AAAD/AAAA/wAAAOEAAADUAAAA1AAAANQAAADU&#10;AAAA1AAAANQAAADUAAAA1AAAANQAAADUAAAA1AAAANQAAADUAAAA1AAAANQAAADUAAAAtwAAAH8A&#10;A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7AAA7P8AAP//AAD/&#10;/wAA//8AAP//AAD//wAA//8AAP//AAD//wAA/xQAAB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AAADPkAAPn/AAD//wAA//8AAP//AAD//wAA//8AAP//AAD//wAA//8AAP/5AAD5CwAA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ZAA&#10;AJD/AAD//wAA//8AAP//AAD//wAA//8AAP//AAD//wAA//8AAP//AAD//wAA//8AAP//AAD//wAA&#10;/wAAAAAB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qgAAqv8AAP//AAD//wAA//8AAP//AAD//wAA//8AAP//AAD//wAA//8AAP//AAD//wAA&#10;//8AAP//AAD//wAA/0AAAEA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gAAAOQA&#10;AAD/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7gAA7v8AAP//AAD//wAA//8AAP//AAD//wAA//8AAP//AAD//wAA/xIA&#10;AB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AAARP8AAP//AAD//wAA//8AAP//AAD//wAA//8A&#10;AP//AAD//wAA//8AAP+WAAC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GQAACQ/wAA//8AAP//AAD//wAA//8AAP//AAD/&#10;/wAA//8AAP//AAD//wAA//8AAP//AAD//wAA//8AAP+QAACQAQ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UEAAEGsAACs/wAA//8AAP//AAD//wAA//8AAP//AAD/&#10;/wAA//8AAP//AAD//wAA//8AAP//AAD//wAA//8AAP+qAACqAQ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8AAA8P8AAP//AAD//wAA&#10;//8AAP//AAD//wAA//8AAP//AAD//wAA/xAAAB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gAA&#10;lv8AAP//AAD//wAA//8AAP//AAD//wAA//8AAP//AAD//wAA//8AAP8d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BQQAAQf8AAP//AAD//wAA//8AAP//AAD//wAA//8AAP//AAD//wAA//8AAP//AAD//wAA//8A&#10;AP//AAD/kAAAkAE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BkAAAkP8AAP//&#10;AAD//wAA//8AAP//AAD//wAA//8AAP//AAD//wAA//8AAP//AAD//wAA//8AAP//AAD//wAA/5AA&#10;AJAB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8gAA8v8AAP//AAD//wAA//8AAP//AAD//wAA//8AAP//AAD//wAA/w4AAA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8AAP//AAD//wAA//8AAP//AAD//wAA//8AAP//&#10;AAD//wAA//8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IAAEL/AAD//wAA//8AAP//AAD//wAA&#10;//8AAP//AAD//wAA//8AAP//AAD//wAA//8AAP//AAD//wAA/5AAAJAB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GQAACQ/wAA//8AAP//AAD//wAA//8AAP//AAD//wAA//8AAP//AAD//wAA&#10;//8AAP//AAD//wAA//8AAP+rAACrQAAAQAE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jw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9AAA9P8AAP//AAD//wAA//8A&#10;AP//AAD//wAA//8AAP//AAD//wAA/wwAAA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AAAd/wAA//8A&#10;AP//AAD//wAA//8AAP//AAD//wAA//8AAP//AAD//wAA/5YAAJ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GQAACQ/wAA//8AAP//AAD//wAA//8AAP//AAD//wAA//8AAP//AAD//wAA//8AAP//&#10;AAD//wAA//8AAP+QAACQ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ZAAAJD/AAD//wAA//8AAP//AAD/&#10;/wAA//8AAP//AAD//wAA//8AAP//AAD//wAA//8AAP//AAD//wAA/6oAAKoB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9gAA9v8AAP//AAD//wAA//8AAP//AAD//wAA//8AAP//AAD//wAA/woAAA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WAACW/wAA//8AAP//AAD//wAA//8AAP//AAD//wAA//8AAP//AAD/&#10;/wAA/0MAAE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QQAAQf8AAP//AAD//wAA//8A&#10;AP//AAD//wAA//8AAP//AAD//wAA//8AAP//AAD//wAA//8AAP//AAD/gQAAgQE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BkAAAkP8AAP//AAD//wAA//8AAP//AAD//wAA//8AAP//AAD//wAA//8AAP//AAD//wAA//8A&#10;AP//AAD/kAAAkAE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Q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P8AAP//AAD//wAA//8AAP//&#10;AAD//wAA//8AAP//AAD//wAA/wgAAA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0AAB36AAD6/wAA//8AAP//&#10;AAD//wAA//8AAP//AAD//wAA//8AAP//AAD/+QAA+QsAAA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EbAAAb/wAA//8AAP//AAD//wAA//8AAP//AAD//wAA//8AAP//AAD/&#10;/wAA//8AAP//AAD//wAA/5AAAJAB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GQAACQ/wAA//8AAP//AAD//wAA//8AAP//AAD//wAA&#10;//8AAP//AAD//wAA//8AAP//AAD//wAA//8AAP+QAACQAQ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1w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gAA+v8AAP//AAD//wAA//8AAP//AAD//wAA//8AAP//AAD//wAA/wYAAA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YAAJb/AAD//wAA//8AAP//AAD//wAA//8AAP//AAD//wAA//8AAP//AAD/lgAA&#10;l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QAAQf8AAP//&#10;AAD//wAA//8AAP//AAD//wAA//8AAP//AAD//wAA//8AAP//AAD//wAA//8AAP+BAACB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QAAAAD/AAD/&#10;/wAA//8AAP//AAD//wAA//8AAP//AAD//wAA//8AAP//AAD//wAA//8AAP//AAD//wAA/5AAAJA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Cq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P8AAP//AAD//wAA//8AAP//AAD/&#10;/wAA//8AAP//AAD//wAA/wQ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AAADPkAAPn/AAD//wAA//8AAP//AAD/&#10;/wAA//8AAP//AAD//wAA//8AAP/6AAD6HQAAH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ZAAAJD/AAD//wAA//8AAP//AAD//wAA//8AAP//AAD//wAA&#10;//8AAP//AAD//wAA//8AAP//AAD/kAAAkAE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kAAAkP8AAP//AAD//wAA//8AAP//AAD//wAA//8AAP//AAD//wAA//8A&#10;AP//AAD//wAA//8AAP+rAACrQAAAQA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AAAAYgAAAKoAAACqAAAAqgAAAKoAAACqAAAAqgAAAKoAAACqAAAAqgAAAKoAAACqAAAAqgAA&#10;AKoAAAC3AAAA1AAAAP8AAAD/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gAA/v8AAP//AAD//wAA//8AAP//AAD//wAA//8AAP//AAD//wAA/wMA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AAARP8AAP//AAD//wAA//8AAP//AAD//wAA//8AAP//AAD//wAA//8AAP+WAAC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GQAACQ&#10;/wAA//8AAP//AAD//wAA//8AAP//AAD//wAA//8AAP//AAD//wAA//8AAP//AAD//wAA/4EAAIE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EAAAAA/wAA//8AAP//AAD//wAA&#10;//8AAP//AAD//wAA//8AAP//AAD//wAA//8AAP//AAD//wAA/6oAAKoB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NQAAAD/AAAA/wAAAP8AAAD/AAAA/wAAAP8AAAD/AAAA&#10;/wAAAP8AAAD/AAAA/wAAAP8AAAD/AAAA/wAAAP8AAAD/AAAA/wAAAP8AAAD/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BAAAB/wAA//8AAP//AAD//wAA//8AAP//AAD//wAA&#10;//8AAP//AAD//wAA/wE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QAAef8AAP//AAD//wAA//8AAP//AAD//wAA&#10;//8AAP//AAD//wAA//8AAP8d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kAAAkP8AAP//AAD//wAA//8AAP//AAD//wAA//8A&#10;AP//AAD//wAA//8AAP//AAD//wAA//8AAP+QAACQAQ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ZAAAJD/AAD//wAA//8AAP//AAD//wAA//8AAP//AAD//wAA//8AAP//AAD//wAA//8AAP//&#10;AAD/kAAAkAE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P8AAAD/&#10;AAAA/wAAAP8AAAD/AAAA/wAAAP8AAAD/AAAA/wAAAP8AAAD/AAAA/wAAAP8AAAD/AAAA/wAAAP8A&#10;AAD/AAAA/wAAAP8AAAD/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CAAAC&#10;/wAA//8AAP//AAD//wAA//8AAP//AAD//wAA//8AAP//AAD//w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QAAnf8AAP//AAD//wAA//8AAP//AAD//wAA//8AAP//AAD//wAA//8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ZAAAJD/AAD//wAA//8AAP//AAD//wAA//8AAP//AAD//wAA//8AAP//AAD//wAA//8AAP//AAD/&#10;kAAAkAE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AAAAAP8AAP//AAD//wAA//8AAP//AAD//wAA//8A&#10;AP//AAD//wAA//8AAP//AAD//wAA//8AAP+QAACQAQ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AAAA/wAAAP8AAAD/AAAA/wAAAP8AAAD/AAAA/wAAAP8AAAD/AAAA/wAA&#10;AP8AAAD/AAAA/wAAAP8AAAD/AAAA/wAAAP8AAAD/AAAA/wAAAP8AAAD/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8AAP//AAD//wAA//8AAP//AAD//wAA//8A&#10;AP//AAD//wAA/50AAJ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EAAAAA/wAA//8AAP//AAD//wAA//8AAP//&#10;AAD//wAA//8AAP//AAD//wAA//8AAP//AAD//wAA/4EAAIE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GQAACQ/wAA&#10;//8AAP//AAD//wAA//8AAP//AAD//wAA//8AAP//AAD//wAA//8AAP//AAD//wAA/5AAAJAB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oAAAD/AAAA/wAAAP8AAAD/AAAA&#10;/wAAANQAAACqAAAAqgAAAKoAAACqAAAAqgAAAKoAAACqAAAAqgAAAKoAAACqAAAAqgAAAKoAAACq&#10;AAAAqgAAANQAAAD/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P8AAAD/AAAA/wAAAP8AAAD/&#10;AAAA/wAAAP8AAAD/AAAA/wAAAP8AAAD/AAAAAAAAAAAAAAAAAAAAAAAAAAAAAAAAAAAAAAAAAAAA&#10;AAAAAAAAAAAAAAAAAAAAAAAAAAAAAAAAAAAAAAAAAAAAAAAAAAAAAAAAAAAAAAAAAAAAAAAAAAAA&#10;AAAAAAAAAAAAAAAAAAAAAAAAAAAAAAAAAAAAAAAAAAAAAAAAAAAAAAAAAAAAAAAAAAAFAAAF/wAA&#10;//8AAP//AAD//wAA//8AAP//AAD//wAA//8AAP//AAD/+w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dAAAd/wAA&#10;//8AAP//AAD//wAA//8AAP//AAD//wAA//8AAP//AAD//wAA/3kAAH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kAAAkP8AAP//AAD//wAA//8AAP//AAD//wAA//8AAP//AAD//wAA//8AAP//AAD//wAA&#10;//8AAP+QAACQ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QAAAAD/AAD//wAA//8AAP//AAD//wAA//8AAP//AAD//wAA//8AAP//&#10;AAD//wAA//8AAP//AAD/kAAAkAE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AAAA/wAAAPEAAABiAAAAAAAAAAAAAAAAAAAAAAAAAAAAAAAAAAAAAAAAAAAA&#10;AAAAAAAAAAAAAAAAAAAAAAAAAAAAAAAAAAAAAAAAAAAAAAAAAAB/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wAAAP8AAAD/AAAA/wAAAP8AAAD/AAAAAAAA&#10;AAAAAAAAAAAAAAAAAAAAAAAAAAAAAAAAAAAAAAAAAAAAAAAAAAAAAAAAAAAAAAAAAAAAAAAAAAAA&#10;AAAAAAAAAAAAAAAAAAAAAAAAAAAAAAAAAAAAAAAAAAAAAAAAAAAAAAAAAAAAAAAAAAAAAAAAAAAA&#10;AAAAAAAAAAAAAAAAAAAAAAAAAAAHAAAH/wAA//8AAP//AAD//wAA//8AAP//AAD//wAA//8AAP//&#10;AAD/+Q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WAACW/wAA//8AAP//AAD//wAA//8AAP//AAD//wAA//8AAP//&#10;AAD//wAA/0MAAE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QAAAAD/AAD//wAA//8AAP//AAD/&#10;/wAA//8AAP//AAD//wAA//8AAP//AAD//wAA//8AAP//AAD/QQAAQ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kAAAkP8AAP//AAD//wAA//8A&#10;AP//AAD//wAA//8AAP//AAD//wAA//8AAP//AAD//wAA//8AAP+AAACAAQ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AAAA/wAAAFUAAAAAAAAAAAAA&#10;AAAAAAAAAAAAAAAAAAAAAAAAAAAAAAAAAAAAAAAAAAAAAAAAAAAAAAAAAAAAAAAAAAAAAAAAAAAA&#10;AAAAAAAAAAA3AAAA1w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D/AAAA/wAAAP8AAAD/AAAA&#10;/wAAAP8AAAD/AAAA/wAAAP8AAAD/AAAAAAAAAAAAAAAAAAAAAAAAAAAAAAAAAAAAAAAAAAAAAAAA&#10;AAAAAAAAAAAAAAAAAAAAAAAAAAAAAAAAAAAAAAAAAAAAAAAAAAAAAAAAAAAAAAAAAAAAAAAAAAAA&#10;AAAAAAAAAAAAAAAAAAAAAAAAAAAAAAAAAAAAAAAAAAAAAAAAAAAAAAAAAAAAAAAJAAAJ/wAA//8A&#10;AP//AAD//wAA//8AAP//AAD//wAA//8AAP//AAD/9wAA9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wAAAz5AAD5/wAA//8A&#10;AP//AAD//wAA//8AAP//AAD//wAA//8AAP//AAD/+QAA+QsAAA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GQAACQ/wAA//8AAP//AAD//wAA//8AAP//AAD//wAA//8AAP//AAD//wAA//8A&#10;AP//AAD//wAA/wE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GQAACQ/wAA//8AAP//AAD//wAA//8AAP//AAD//wAA//8AAP//AAD//wAA//8AAP//AAD/&#10;/wAA/5AAAJAB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AAAA5AAAABoAAAAAAAAAAAAAAAAAAAAAAAAAAAAAAAAAAAAAAAAAAAAAAAAAAAAA&#10;AAAAAAAAAAAAAAAAAAAAAAAAAAAAAAAAAAAAAAAAAAAAAAAaAAAAyQ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BAAAAAP8AAP//AAD//wAA&#10;//8AAP//AAD//wAA//8AAP//AAD//wAA//8AAP//AAD//wAA/6oAAKoB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QAAAAD/AAD//wAA//8AAP//AAD//wAA//8AAP//&#10;AAD//wAA//8AAP//AAD//wAA//8AAP//AAD/gAAAgA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AAAD/AAAA5AAAABoAAAAAAAAAAAAAAAAA&#10;AAAAAAAAAAAAAAAAAAAAAAAAAAAAAAAAAAAAAAAAAAAAAAAAAAAAAAAAAAAAAAAAAAAAAAAAAAAA&#10;AAAAAAANAAAAOg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P8AAAD/AAAA/wAAAP8AAAD/AAAA/wAA&#10;AP8AAAD/AAAA/wAAAP8AAAD/AAAAAAAAAAAAAAAAAAAAAAAAAAAAAAAAAAAAAAAAAAAAAAAAAAAA&#10;AAAAAAAAAAAAAAAAAAAAAAAAAAAAAAAAAAAAAAAAAAAAAAAAAAAAAAAAAAAAAAAAAAAAAAAAAAAA&#10;AAAAAAAAAAAAAAAAAAAAAAAAAAAAAAAAAAAAAAAAAAAAAAAAAAAAAAAAAAANAAAN/wAA//8AAP//&#10;AAD//wAA//8AAP//AAD//wAA//8AAP//AAD/8wAA8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ZAAAJD/AAD//wAA//8AAP//AAD//wAA//8AAP//AAD//wAA//8AAP//&#10;AAD//wAA//8AAP+QAACQ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BkAAAkP8A&#10;AP//AAD//wAA//8AAP//AAD//wAA//8AAP//AAD//wAA//8AAP//AAD//wAA//8AAP+QAACQAQ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UAAAD/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GQAACQ/wAA//8A&#10;AP//AAD//wAA//8AAP//AAD//wAA//8AAP//AAD//wAA//8AAP//AAD/kAAAkAE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GQAACQ/wAA//8AAP//AAD//wAA//8AAP//AAD//wAA//8AAP//AAD/&#10;/wAA//8AAP//AAD//wAA/4AAAIAB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H8AAAAAAAAAAAAAAAAAAAAA&#10;AAAAAAAAAAAAAAAAAAAAAAAAAAAAAAAAAAAAAAAAAAAAAAAAAAAAAAAAAAAAAAAAAAAAAAAAAAAA&#10;AAANAAAAO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RAAAR/wAA//8AAP//AAD/&#10;/wAA//8AAP//AAD//wAA//8AAP//AAD/7wAA7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BGwAAG/8AAP//AAD//wAA//8AAP//AAD//wAA//8AAP//AAD/&#10;/wAA//8AAP//AAD//wAA/4EAAIEB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YIAAIL/AAD//wAA//8AAP//&#10;AAD//wAA//8AAP//AAD//wAA//8AAP//AAD//wAA//8AAP//AAD/kAAAkAE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MYAAAANAAAAAAAAAAAAAAAAAAAAAAAAAAAAAAAAAAAAAAAAAAAAAAAAAAAAAAAA&#10;AAAAAAAAAAAAAAAAAAAAAAAAAAAAAAAAAAAAAAAaAAAAyQ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TAAAT/wAA//8AAP//AAD//wAA//8AAP//AAD//wAA//8AAP//AAD/7QAA7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f8AAP//&#10;AAD//wAA//8AAP//AAD//wAA//8AAP//AAD//wAA//8AAP//AAD//wAA//8AAP+QAACQ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kAAAkP8AAP//AAD//wAA//8AAP//AAD//wAA//8AAP//AAD//wAA//8AAP//AAD//wAA&#10;//8AAP+AAACA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B/AAAAAAAAAAAAAAAAAAAA&#10;AAAAAAAAAAAAAAAAAAAAAAAAAAAAAAAAAAAAAAAAAAAAAAAAAAAAAAAAAAAAAAAAAAAAAAAAAAA3&#10;AAAA1w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VAAAV/wAA//8AAP//AAD//wAA&#10;//8AAP//AAD//wAA//8AAP//AAD/6wAA6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IAAEL/AAD//wAA//8AAP//AAD//wAA//8AAP//AAD//wAA&#10;//8AAP//AAD//wAA//8AAP//AAD/QQAAQ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GCAACC/wAA//8AAP//AAD//wAA//8AAP//AAD/&#10;/wAA//8AAP//AAD//wAA//8AAP//AAD//wAA/5AAAJA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YgAAAAAAAAAAAAAAAAAAAAAAAAAAAAAAAAAAAAAAAAAAAAAAAAAAAAAA&#10;AAAAAAAAAAAAAAAAAAAAAAAAAAAAAAAAAAB/AAAA5A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XAAAX/wAA//8AAP//AAD//wAA//8AAP//AAD//wAA//8AAP//AAD/6QAA6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GQAACQ&#10;/wAA//8AAP//AAD//wAA//8AAP//AAD//wAA//8AAP//AAD//wAA//8AAP//AAD//wAA/wE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ZAAAJD/&#10;AAD//wAA//8AAP//AAD//wAA//8AAP//AAD//wAA//8AAP//AAD//wAA//8AAP//AAD/kAAAkAE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JwAAACqAAAAqgAAAKoAAADGAAAA/wAAALcAAACqAAAAqgAA&#10;AKoAAACqAAAAqgAAAKoAAACqAAAAqgAAAKoAAACqAAAAqgAAAKoAAACqAAAAqgAAAOEAAAD/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ZAAAZ/wAA//8AAP//AAD//wAA//8A&#10;AP//AAD//wAA//8AAP//AAD/5wAA5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kAAAkP8AAP//AAD//wAA//8AAP//AAD//wAA//8A&#10;AP//AAD//wAA//8AAP//AAD//wAA/6oAAKo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gAAQv8AAP//AAD//wAA//8AAP//AAD//wAA//8AAP//AAD//wAA&#10;//8AAP//AAD//wAA//8AAP+AAACAAQ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wAAAP8AAAD/AAAA/wAAAP8AAAD/AAAA/wAAAP8AAAD/AAAA/wAAAP8AAAD/AAAA/wAAAP8AAAD/&#10;AAAA/wAAAP8AAAD/AAAA/wAAAP8AAAD/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bAAAb/wAA//8AAP//AAD//wAA//8AAP//AAD//wAA//8AAP//AAD/5QAA5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ZAAAJD/AAD//wAA//8AAP//AAD//wAA//8AAP//AAD//wAA//8AAP//AAD//wAA//8AAP+QAACQ&#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B/wAA//8AAP//AAD/&#10;/wAA//8AAP//AAD//wAA//8AAP//AAD//wAA//8AAP//AAD//wAA/5AAAJAB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AD/AAAA/wAAAP8AAAD/AAAA/wAAAP8AAAD/AAAA/wAAAP8A&#10;AAD/AAAA/wAAAP8AAAD/AAAA/wAAAP8AAAD/AAAA/wAAAP8AAAD/AAAA/wAAAP8AAAD/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dAAAd/wAA//8AAP//AAD//wAA//8AAP//&#10;AAD//wAA//8AAP//AAD/4wAA4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GQAACQ/wAA//8AAP//AAD//wAA//8AAP//&#10;AAD//wAA//8AAP//AAD//wAA//8AAP//AAD/kAAAkA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wAA//8AAP//AAD//wAA//8AAP//AAD//wAA//8AAP//AAD//wAA//8A&#10;AP//AAD/kAAAkAE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wAA&#10;AP8AAAD/AAAA/wAAAP8AAAD/AAAA/wAAAP8AAAD/AAAA/wAAAP8AAAD/AAAA/wAAAP8AAAD/AAAA&#10;/wAAAP8AAAD/AAAA/wAAAP8AAAD/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fAAAf/wAA//8AAP//AAD//wAA//8AAP//AAD//wAA//8AAP//AAD/4QAA4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GwAAG/8AAP//AAD//wAA//8AAP//AAD//wAA//8AAP//AAD//wAA//8AAP//AAD//wAA&#10;/5AAAJAB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HzAADz/wAA//8AAP//AAD//wAA&#10;//8AAP//AAD//wAA//8AAP//AAD//wAA//8AAP8AAAAAAQ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P8AAAD/AAAA4QAAANQAAADUAAAAtwAAAKoAAACq&#10;AAAAqgAAAKoAAACqAAAAqgAAAKoAAACqAAAAqgAAAKoAAAC3AAAA1AAAAP8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hAAAh/wAA//8AAP//AAD//wAA//8AAP//AAD/&#10;/wAA//8AAP//AAD/3wAA3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f8AAP//AAD//wAA//8AAP//AAD/&#10;/wAA//8AAP//AAD//wAA//8AAP//AAD//wAA//8AAP+BAACBAQ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f8AAP//AAD//wAA//8AAP//AAD//wAA//8AAP//AAD//wAA//8AAP//AAD//wAA/5AAAJA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VAAAA/wAAAOQA&#10;AAAqAAAAAAAAAAAAAAAAAAAAAAAAAAAAAAAAAAAAAAAAAAAAAAAAAAAAAAAAAAAAAAAAAAAAAAAA&#10;AAAAAAAAAAAAAAAAAA0AAACq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j&#10;AAAj/wAA//8AAP//AAD//wAA//8AAP//AAD//wAA//8AAP//AAD/3QAA3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IAAEL/AAD//wAA//8AAP//AAD//wAA//8AAP//AAD//wAA//8AAP//AAD//wAA//8A&#10;AP//AAD/kAAAkAE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YAAAYP8AAP//AAD//wAA//8AAP//AAD//wAA//8A&#10;AP//AAD//wAA//8AAP//AAD/GgAAGg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KoAAAAAAAAAAAAAAAAAAAAAAAAAAAAAAAAAAAAAAAAA&#10;AAAAAAAAAAAAAAAAAAAAAAAAAAAAAAAAAAAAAAAAAAAAAAAAAAAAAAAAAAA3AAAA1w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lAAAl/wAA//8AAP//AAD//wAA//8AAP//AAD//wAA&#10;//8AAP//AAD/2wAA2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&#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GQAACQ/wAA//8AAP//AAD//wAA&#10;//8AAP//AAD//wAA//8AAP//AAD//wAA//8AAP//AAD//wAA/0EAAE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GQAACQ/wAA&#10;//8AAP//AAD//wAA//8AAP//AAD//wAA//8AAP//AAD//wAA//8AAP//AAD/AQ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KoAAAAA&#10;AAAAAAAAAAAAAAAAAAAAAAAAAAAAAAAAAAAAAAAAAAAAAAAAAAAAAAAAAAAAAAAAAAAAAAAAAAAA&#10;AAAAAAAAAAAAAAAAAAAaAAAAyQ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nAAAn&#10;/wAA//8AAP//AAD//wAA//8AAP//AAD//wAA//8AAP//AAD/2QAA2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BkAAAkP8AAP//AAD//wAA//8AAP//AAD//wAA//8AAP//AAD//wAA//8AAP//&#10;AAD//wAA//8AAP8B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ZAAAJD/AAD//wAA//8AAP//AAD//wAA//8AAP//AAD//wAA//8AAP//&#10;AAD//wAA//8AAP9BAAB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HE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pAAAp/wAA//8AAP//AAD//wAA//8AAP//AAD//wAA//8A&#10;AP//AAD/2AAA2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ZAAAJD/AAD//wAA//8A&#10;AP//AAD//wAA//8AAP//AAD//wAA//8AAP//AAD//wAA//8AAP+qAACqAQ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kAAAkP8AAP//AAD//wAA//8A&#10;AP//AAD//wAA//8AAP//AAD//wAA//8AAP//AAD//wAA/6oAAKoB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rAAAr/wAA&#10;//8AAP//AAD//wAA//8AAP//AAD//wAA//8AAP//AAD/1gAA1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GQAACQ/wAA//8AAP//AAD//wAA//8AAP//AAD//wAA//8AAP//AAD/&#10;/wAA//8AAP//AAD/QQAAQ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CAABC/wAA//8AAP//AAD//wAA//8AAP//AAD//wAA//8AAP//AAD//wAA//8AAP//AAD/&#10;6wAA6wE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tAAAt/wAA//8AAP//AAD//wAA//8AAP//AAD//wAA//8AAP//&#10;AAD/1AAA1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BkAAAkP8AAP//&#10;AAD//wAA//8AAP//AAD//wAA//8AAP//AAD//wAA//8AAP//AAD//wAA/wE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H/AAD//wAA//8AAP//AAD//wAA//8AAP//&#10;AAD//wAA//8AAP//AAD//wAA//8AAP//AAD/QAAAQ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OAAA&#10;AKkAAADhAAAA/wAAAOQAAAAaAAAAAAAAAAAAAAAAAAAADQAAAMYAAADxAAAAqQAAAD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vAAAv/wAA//8A&#10;AP//AAD//wAA//8AAP//AAD//wAA//8AAP//AAD/0gAA0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RsAABv/AAD//wAA//8AAP//AAD//wAA//8AAP//AAD//wAA&#10;//8AAP//AAD//wAA/xoAABo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asA&#10;AKv/AAD//wAA//8AAP//AAD//wAA//8AAP//AAD//wAA//8AAP//AAD//wAA//8AAP+QAACQAQ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oAAADUAAAA/wAAAP8AAAD/AAAA/wAAAOQAAAAaAAAAAAAAAAAAAAAA&#10;AAAAAAAAAAAAAAA4AAAAxgAAAP8AAADUAAAAV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wAAAw/wAA//8AAP//AAD//wAA//8AAP//AAD//wAA//8AAP//AAD/&#10;0AAA0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H/AAD/&#10;/wAA//8AAP//AAD//wAA//8AAP//AAD//wAA//8AAP//AAD//wAA//8AAP+QAACQAQ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QAAQf8AAP//AAD//wAA//8AAP//AAD//wAA//8AAP//AAD/&#10;/wAA//8AAP//AAD//wAA/4AAAIAB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PEAAAD/AAAA/wAAAP8A&#10;AAD/AAAA/wAAAOQAAAAaAAAAAAAAAAAAAAAAAAAAAAAAAAAAAAAAAAAAAAAAAFUAAADxAAAA/wAA&#10;AJw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yAAAy/wAA//8AAP//&#10;AAD//wAA//8AAP//AAD//wAA//8AAP//AAD/zgAAz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CAABC/wAA//8AAP//AAD//wAA//8AAP//AAD//wAA//8A&#10;AP//AAD//wAA//8AAP//AAD/kAAAkA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YAAAY/wAA//8AAP//&#10;AAD//wAA//8AAP//AAD//wAA//8AAP//AAD//wAA//8AAP//AAD/kAAAkAE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P8AAAD/AAAA/wAAAP8AAAD/AAAA/wAAAOQAAAAaAAAAAAAAAAAAAAAAAAAA&#10;AAAAAAAAAAAAAAAAAAAAAAAAAAA3AAAA8QAAAP8AAA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0AAA0/wAA//8AAP//AAD//wAA//8AAP//AAD//wAA//8AAP//AAD/zAAA&#10;z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qwAA&#10;q/8AAP//AAD//wAA//8AAP//AAD//wAA//8AAP//AAD//wAA//8AAP//AAD//wAA/0EAAE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0AAB3/AAD//wAA//8AAP//AAD//wAA//8AAP//AAD//wAA//8AAP//AAD//wAA&#10;//8AAP+qAACq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P8AAAD/AAAA/wAAAP8AAAD/&#10;AAAA/wAAAOQAAAAaAAAAAAAAAAAAAAAAAAAAAAAAAAAAAAAAAAAAAAAAAAAAAAAAAAAAqgAAAP8A&#10;AAD/AAAA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2AAA2/wAA//8AAP//AAD/&#10;/wAA//8AAP//AAD//wAA//8AAP//AAD/ygAAy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f8AAP//AAD//wAA//8AAP//AAD//wAA//8AAP//&#10;AAD//wAA//8AAP//AAD//wAA//8AAP8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cAAJf/AAD//wAA//8AAP//AAD/&#10;/wAA//8AAP//AAD//wAA//8AAP//AAD//wAA//8AAP8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AAAA/wAAAP8AAAD/AAAAtwAAAGIAAABiAAAA8QAAAOQAAAAaAAAAAAAAAAAAAAAAAAAAAAAA&#10;AAAAAAAAAAAAAAAAAAAAAAAAAAAAVQAAAP8AAAD/AAAA8QAAAD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4AAA4/wAA//8AAP//AAD//wAA//8AAP//AAD//wAA//8AAP//AAD/yAAAy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IA&#10;AEL/AAD//wAA//8AAP//AAD//wAA//8AAP//AAD//wAA//8AAP//AAD//wAA//8AAP+qAACqAQ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AAADP8AAP//AAD//wAA//8AAP//AAD//wAA//8AAP//AAD//wAA//8AAP//AAD//wAA/0EA&#10;AE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oAAAD/AAAA/wAAAMYAAAAqAAAAAAAAAAAAAAAaAAAA&#10;5AAAAOQAAAAaAAAAAAAAAAAAAAAAAAAAAAAAAAAAAAAAAAAAAAAAAAAAAAAAAAAAGgAAAOQAAAD/&#10;AAAA/w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6AAA6/wAA//8AAP//AAD//wAA&#10;//8AAP//AAD//wAA//8AAP//AAD/xgAAx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GQAACQ/wAA//8AAP//AAD//wAA//8AAP//AAD/&#10;/wAA//8AAP//AAD//wAA//8AAP//AAD/QQAAQ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0wAA0/8AAP//AAD//wAA//8AAP//AAD//wAA&#10;//8AAP//AAD//wAA//8AAP//AAD/kAAAkAE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D/&#10;AAAA5AAAABoAAAAAAAAAAAAAAAAAAAAaAAAA5AAAAOQAAAAaAAAAAAAAAAAAAAAAAAAAAAAAAAAA&#10;AAAAAAAAAAAAAAAAAAAAAAAAGgAAAOQAAAD/AAAA/wAAAMY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8AAA8/wAA//8AAP//AAD//wAA//8AAP//AAD//wAA//8AAP//AAD/xAAAx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BgQAAgf8AAP//AAD//wAA//8AAP//AAD//wAA//8AAP//AAD//wAA//8AAP//AAD//wAA/wE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CAABC&#10;/wAA//8AAP//AAD//wAA//8AAP//AAD//wAA//8AAP//AAD//wAA//8AAP+QAACQAQ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VQAAAAAAAAAAAAAAAAAAAAAAAAAaAAAA5AAA&#10;AOQAAAAaAAAAAAAAAAAAAAAAAAAAAAAAAAAAAAAAAAAAAAAAAAAAAAAAAAAAGgAAAOQAAAD/AAAA&#10;/w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wAA//8AAP//AAD//wAA//8A&#10;AP//AAD//wAA//8AAP//AAD/wgAAw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asAAKv/AAD//wAA//8AAP//AAD//wAA&#10;//8AAP//AAD//wAA//8AAP//AAD//wAA/6oAAKo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H/AAD//wAA//8AAP//AAD//wAA//8AAP//AAD//wAA//8A&#10;AP//AAD//wAA//8AAP8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xAAAA&#10;NwAAAAAAAAAAAAAAAAAAAAAAAAAaAAAA5AAAAOQAAAAaAAAAAAAAAAAAAAAAAAAAAAAAAAAAAAAA&#10;AAAAAAAAAAAAAAAAAAAANwAAAPEAAAD/AAAA/w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BAAABA/wAA//8AAP//AAD//wAA//8AAP//AAD//wAA//8AAP//AAD/wAAAw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H/AAD//wAA//8AAP//AAD//wAA//8AAP//AAD//wAA//8AAP//AAD//wAA//8AAP+Q&#10;AACQAQ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asAAKv/AAD//wAA&#10;//8AAP//AAD//wAA//8AAP//AAD//wAA//8AAP//AAD//wAA/zc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DkAAAAGgAAAAAAAAAAAAAAAAAAAAAAAAAaAAAA5AAAAOQA&#10;AAAaAAAAAAAAAAAAAAAAAAAAAAAAAAAAAAAAAAAAAAAAAAAAAAAAAAAAfwAAAP8AAAD/AAAA/w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BCAABC/wAA//8AAP//AAD//wAA//8AAP//&#10;AAD//wAA//8AAP//AAD/vgAAv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CAABC/wAA//8AAP//AAD//wAA//8A&#10;AP//AAD//wAA//8AAP//AAD//wAA//8AAP//AAD/gQAAgQE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Qv8AAP//AAD//wAA//8AAP//AAD//wAA//8AAP//AAD//wAA//8AAP//&#10;AAD/qwAAq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AAADxAAAANwAA&#10;AAAAAAAAAAAAAAAAAAAAAAAaAAAA5AAAAOQAAAAaAAAAAAAAAAAAAAAAAAAAAAAAAAAAAAAAAAAA&#10;AAAAAAAAAAAaAAAA5AAAAP8AAAD/AAAA/wAAAMY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BEAABE/wAA//8AAP//AAD//wAA//8AAP//AAD//wAA//8AAP//AAD/vAAAv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BqwAAq/8AAP//AAD//wAA//8AAP//AAD//wAA//8AAP//AAD//wAA//8AAP//AAD/&#10;/wAA/5AAAJAB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wAA//8AAP//AAD//wAA//8A&#10;AP//AAD//wAA//8AAP//AAD//wAA//8AAP//AAD/QAAA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AAAAfwAAAAAAAAAAAAAAAAAAAAAAAAAaAAAA5AAAAOQAAAAa&#10;AAAAAAAAAAAAAAAAAAAAAAAAAAAAAAAAAAAAAAAAAA0AAADGAAAA/wAAAP8AAAD/AAAA/wAAA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BGAABG/wAA//8AAP//AAD//wAA//8AAP//AAD/&#10;/wAA//8AAP//AAD/ugAAu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f8AAP//AAD//wAA//8AAP//&#10;AAD//wAA//8AAP//AAD//wAA//8AAP//AAD//wAA//8AAP9BAAB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GrAACr/wAA//8AAP//AAD//wAA//8AAP//AAD//wAA//8AAP//AAD//wAA//8AAP+qAACq&#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5AAAABoA&#10;AAAAAAAAAAAAAAAAAAAaAAAA5AAAAOQAAAAaAAAAAAAAAAAAAAAAAAAAAAAAAAAAAAAAAAAADQAA&#10;AKoAAAD/AAAA/wAAAP8AAAD/AAAA8QAAAD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BI&#10;AABI/wAA//8AAP//AAD//wAA//8AAP//AAD//wAA//8AAP//AAD/uAAAu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IAAEL/AAD//wAA//8AAP//AAD//wAA//8AAP//AAD//wAA//8AAP//AAD//wAA&#10;//8AAP//AAD/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IAAEL/AAD//wAA//8AAP//AAD//wAA//8AAP//&#10;AAD//wAA//8AAP//AAD//wAA//8AAP8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wAAAMYAAAANAAAAAAAAAAAAAAAaAAAA5AAAAOQAAAAaAAAA&#10;AAAAAAAAAAAAAAAAAAAAAAAAAAAqAAAA1AAAAP8AAAD/AAAA/wAAAP8AAAD/AAAAq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BKAABK/wAA//8AAP//AAD//wAA//8AAP//AAD//wAA&#10;//8AAP//AAD/tgAAt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GQAACQ/wAA//8AAP//AAD/&#10;/wAA//8AAP//AAD//wAA//8AAP//AAD//wAA//8AAP//AAD/qgAAqgE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f8A&#10;AP//AAD//wAA//8AAP//AAD//wAA//8AAP//AAD//wAA//8AAP//AAD//wAA/0EAAE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Dx&#10;AAAAYgAAAA0AAAAaAAAA5AAAAOQAAAAaAAAAAAAAAAAAAAANAAAAVQAAANQAAAD/AAAA/wAAAP8A&#10;AAD/AAAA/wAAAP8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BMAABM&#10;/wAA//8AAP//AAD//wAA//8AAP//AAD//wAA//8AAP//AAD/tAAAt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kAAAkP8AAP//AAD//wAA//8AAP//AAD//wAA//8AAP//AAD//wAA//8A&#10;AP//AAD//wAA/0EAAE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BqwAAq/8AAP//AAD//wAA//8AAP//AAD//wAA//8AAP//AAD/&#10;/wAA//8AAP//AAD/qgAAqgE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wAAAP8AAAD/AAAA/wAAAP8AAADhAAAA4QAA&#10;AP8AAAD/AAAA/wAAAP8AAAD/AAAA/wAAAP8AAAD/AAAA/wAAAPEAAAA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BOAABO/wAA//8AAP//AAD//wAA//8AAP//AAD//wAA//8A&#10;AP//AAD/sgAAs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YAAJb/AAD//wAA//8AAP//AAD//wAA//8AAP//AAD//wAA//8AAP//AAD/&#10;3AAA3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4AAA4/wAA//8AAP//AAD/&#10;/wAA//8AAP//AAD//wAA//8AAP//AAD//wAA//8AAP//AAD//wAA//8AAP//AAD//wAA//8AAP//&#10;AAD//wAA//8AAP//AAD//wAA//8AAP8d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ZAAAJD/AAD//wAA&#10;//8AAP//AAD//wAA//8AAP//AAD//wAA//8AAP//AAD//wAA//8AAP8B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rAABr/wAA//8AAP//&#10;AAD//wAA//8AAP//AAD//wAA//8AAP//AAD//wAA//8AAP//AAD/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P8AAAD/AAAA/wAAAP8AAAD/AAAA/wAAAP8AAAD/AAAA/wAAAP8AAAD/AAAA/wAAAP8AAAD/&#10;AAAA1AAAAC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BQAABQ/wAA&#10;//8AAP//AAD//wAA//8AAP//AAD//wAA//8AAP//AAD/sAAAs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AAADPkAAPn/AAD//wAA//8AAP//&#10;AAD//wAA//8AAP//AAD//wAA//8AAP//AAD/GwAA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AAArP8AAP//AAD//wAA//8AAP//AAD//wAA//8AAP//AAD//wAA//8A&#10;AP//AAD//wAA//8AAP//AAD//wAA//8AAP//AAD//wAA//8AAP//AAD//wAA//8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EbAAAb/wAA//8AAP//AAD//wAA//8AAP//AAD//wAA//8AAP//&#10;AAD//wAA//8AAP+qAACq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0AAB34AAD4/wAA//8AAP//AAD//wAA//8AAP//AAD//wAA//8AAP//AAD//wAA&#10;//8AAP9BAAB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gAAAOEAAAD/AAAA/wAAAP8AAAD/AAAA/wAAAP8A&#10;AAD/AAAA/wAAAP8AAAD/AAAA/wAAAPEAAAB/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BSAABS/wAA//8AAP//AAD//wAA//8AAP//AAD//wAA//8AAP//&#10;AAD/rgAAr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AAARP8AAP//AAD//wAA//8AAP//AAD//wAA//8AAP//AAD//wAA//8AAP+rAAC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QAAQf8AAP//AAD//wAA&#10;//8AAP//AAD//wAA//8AAP//AAD//wAA//8AAP//AAD//wAA//8AAP//AAD//wAA//8AAP//AAD/&#10;/wAA//8AAP//AAD//wAA/2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B/wAA//8A&#10;AP//AAD//wAA//8AAP//AAD//wAA//8AAP//AAD//wAA//8AAP//AAD/QQAAQ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cAAJf/AAD//wAA//8AAP//AAD/&#10;/wAA//8AAP//AAD//wAA//8AAP//AAD//wAA/6oAAKo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jAAAAMYAAADxAAAA/wAAAP8AAAD/AAAA/wAAANQAAACpAAAAV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BUAABU/wAA//8A&#10;AP//AAD//wAA//8AAP//AAD//wAA//8AAP//AAD/rQAAr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gAAlv8AAP//AAD//wAA//8AAP//AAD/&#10;/wAA//8AAP//AAD//wAA//8AAP9AAAB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asAAKv/AAD//wAA//8AAP//AAD//wAA//8AAP//AAD//wAA//8AAP//&#10;AAD//wAA//8AAP//AAD//wAA//8AAP//AAD//wAA//8AAP//AAD/+QAA+QsAAA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gAAQv8AAP//AAD//wAA//8AAP//AAD//wAA//8AAP//AAD/&#10;/wAA//8AAP//AAD//wAA/wE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AAADP8AAP//AAD//wAA//8AAP//AAD//wAA//8AAP//AAD//wAA//8AAP//AAD//wAA/wE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BWAABW/wAA//8AAP//AAD//wAA//8AAP//AAD//wAA//8AAP//AAD/&#10;qwAAq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8AAP//AAD//wAA//8AAP//AAD//wAA//8AAP//AAD//wAA//8AAP8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H/AAD//wAA//8A&#10;AP//AAD//wAA//8AAP//AAD//wAA//8AAP//AAD//wAA//8AAP//AAD//wAA//8AAP//AAD//wAA&#10;//8AAP//AAD/lgAAl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asAAKv/&#10;AAD//wAA//8AAP//AAD//wAA//8AAP//AAD//wAA//8AAP//AAD//wAA/4QAAI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0wAA0/8AAP//AAD//wAA//8AAP//AAD//wAA&#10;//8AAP//AAD//wAA//8AAP//AAD/QQAAQ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BYAABY/wAA//8AAP//&#10;AAD//wAA//8AAP//AAD//wAA//8AAP//AAD/qQAAq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AAAd/wAA//8AAP//AAD//wAA//8AAP//AAD//wAA&#10;//8AAP//AAD//wAA/5YAAJ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CAABC/wAA//8AAP//AAD//wAA//8AAP//AAD//wAA//8AAP//AAD/&#10;/wAA//8AAP//AAD//wAA//8AAP//AAD//wAA//8AAP/wAADwHQAAH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H/AAD//wAA//8AAP//AAD//wAA//8AAP//AAD//wAA&#10;//8AAP//AAD//wAA//8AAP8e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CAABC&#10;/wAA//8AAP//AAD//wAA//8AAP//AAD//wAA//8AAP//AAD//wAA//8AAP+QAACQAQ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UAAAA8QAAAF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BZAABZ/wAA//8AAP//AAD//wAA//8AAP//AAD//wAA//8AAP//AAD/pwAA&#10;p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WAACW&#10;/wAA//8AAP//AAD//wAA//8AAP//AAD//wAA//8AAP//AAD//wAA/0MAAE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BkAAAkP8AAP//&#10;AAD//wAA//8AAP//AAD//wAA//8AAP//AAD//wAA//8AAP//AAD//wAA//8AAP//AAD//wAA/74A&#10;AL4XAAA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CAABC&#10;/wAA//8AAP//AAD//wAA//8AAP//AAD//wAA//8AAP//AAD//wAA//8AAP//AAD/AQ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H/AAD//wAA//8AAP//AAD//wAA//8AAP//AAD//wAA//8A&#10;AP//AAD//wAA//8AAP8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AAAD/AAAA/wAAAMY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BbAABb/wAA//8AAP//AAD/&#10;/wAA//8AAP//AAD//wAA//8AAP//AAD/pQAAp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wAAAz5AAD5/wAA//8AAP//AAD//wAA//8AAP//AAD//wAA//8A&#10;AP//AAD/+QAA+QsAAA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ZAAAJD/AAD//wAA//8AAP//AAD//wAA//8AAP//AAD//wAA&#10;//8AAP//AAD//wAA//8AAP//AAD//wAA/wE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qwAAq/8AAP//AAD//wAA//8AAP//AAD//wAA//8A&#10;AP//AAD//wAA//8AAP//AAD/kAAAkA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asAAKv/AAD//wAA&#10;//8AAP//AAD//wAA//8AAP//AAD//wAA//8AAP//AAD//wAA/zc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BdAABd/wAA//8AAP//AAD//wAA//8AAP//AAD//wAA//8AAP//AAD/owAAo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QAAET/AAD//wAA&#10;//8AAP//AAD//wAA//8AAP//AAD//wAA//8AAP//AAD/lgAAl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GQAACQ&#10;/wAA//8AAP//AAD//wAA//8AAP//AAD//wAA//8AAP//AAD//wAA//8AAP//AAD/QQAAQ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f8AAP//AAD//wAA//8AAP//AAD//wAA//8AAP//AAD//wAA//8AAP//AAD//wAA/0AAAE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QAAQf8AAP//AAD//wAA//8AAP//AAD//wAA//8AAP//AAD//wAA//8AAP//&#10;AAD/qwAAq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wAAAMY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BfAABf/wAA//8AAP//AAD//wAA&#10;//8AAP//AAD//wAA//8AAP//AAD/oQAAo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YAAJb/AAD//wAA//8AAP//AAD//wAA//8AAP//AAD//wAA//8AAP//&#10;AAD/HQAAH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QAAAQKsAAKv/AAD//wAA//8AAP//AAD//wAA//8A&#10;AP//AAD//wAA//8AAP+QAACQAQ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IAAEL/AAD//wAA//8AAP//AAD//wAA//8AAP//&#10;AAD//wAA//8AAP//AAD//wAA/6sAAK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AAArP8AAP//AAD//wAA//8A&#10;AP//AAD//wAA//8AAP//AAD//wAA//8AAP//AAD/QAAA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D/&#10;AAAA/w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BhAABh/wAA//8AAP//AAD//wAA//8AAP//AAD//wAA//8AAP//AAD/nwAAn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P//AAD//wAA//8A&#10;AP//AAD//wAA//8AAP//AAD//wAA//8AAP//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b8wAA8/8AAP//AAD//wAA//8AAP/8AAD8qwAAq0AAAEAB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H/AAD//wAA//8AAP//AAD//wAA//8AAP//AAD//wAA//8AAP//AAD//wAA//8AAP8b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c/wAA//8AAP//AAD//wAA//8AAP//AAD//wAA//8AAP//AAD//wAA//8AAP+qAACq&#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5AAAABoAAAAAAAAAAAAAAAAAAAAAAAAAAAAA&#10;AAAAAAAAAAAAAAAAAAAAAAAAAAAAAAAAAAAAAAAAAAAAAAAAAAAAAAAAAAAAAAAAAAAAAAANAAAA&#10;jw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BjAABj/wAA//8AAP//AAD//wAA//8A&#10;AP//AAD//wAA//8AAP//AAD/nQAAn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QAAHf8AAP//AAD//wAA//8AAP//AAD//wAA//8AAP//AAD//wAA//8AAP+WAAC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GCAAACAgAAAgHMAAH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e+AAA+P8AAP//AAD//wAA//8AAP//AAD/&#10;/wAA//8AAP//AAD//wAA//8AAP//AAD/AQ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H/AAD//wAA//8AAP//AAD//wAA//8AAP//&#10;AAD//wAA//8AAP//AAD//wAA//8AAP8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8QAAADcAAAAAAAAAAAAAAAAAAAAAAAAAAAAAAAAAAAAAAAAAAAAAAAAAAAAAAAAAAAAAAAAAAAAA&#10;AAAAAAAAAAAAAAAAAAAAAAAAAAAAAAAaAAAAyQ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BlAABl/wAA//8AAP//AAD//wAA//8AAP//AAD//wAA//8AAP//AAD/mwAAm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lgAAlv8AAP//AAD//wAA//8AAP//&#10;AAD//wAA//8AAP//AAD//wAA//8AAP9DAAB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AAa/8AAP//AAD//wAA//8AAP//AAD//wAA//8AAP//AAD//wAA//8AAP//AAD/kAAAkAE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EA&#10;AEH/AAD//wAA//8AAP//AAD//wAA//8AAP//AAD//wAA//8AAP//AAD//wAA/0EAAE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8QAAAMYAAAANAAAAAAAAAAAAAAAAAAAAAAAAAAAA&#10;AAAAAAAAAAAAAAAAAAAAAAAAAAAAAAAAAAAAAAAAAAAAAAAAAAAAAAAAAAAAAAAAAABV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BnAABn/wAA//8AAP//AAD//wAA//8AAP//&#10;AAD//wAA//8AAP//AAD/mQAAm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VAAAV+gAA+v8AAP//AAD//wAA//8AAP//AAD//wAA//8AAP//AAD//wAA//kAAPkLAAA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f8AAP//AAD//wAA//8AAP//AAD//wAA&#10;//8AAP//AAD//wAA//8AAP//AAD//wAA/0EAAE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wAAKz/AAD//wAA//8AAP//AAD//wAA//8AAP//AAD/&#10;/wAA//8AAP//AAD//wAA/wE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PEAAADUAAAAKgAAAAAAAAAAAAAAAAAAAAAAAAAAAAAAAAAAAAAAAAAAAAAAAAAAAAAAAAAAAAAA&#10;AAAAAAAAAAAAAAAAAAAAACoAAADk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BpAABp/wAA//8AAP//AAD//wAA//8AAP//AAD//wAA//8AAP//AAD/lwAAl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lAABl/wAA//8AAP//AAD//wAA//8AAP//AAD/&#10;/wAA//8AAP//AAD//wAA/5YAAJ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wAABz/AAD//wAA//8AAP//AAD//wAA//8AAP//AAD//wAA//8AAP//AAD//wAA//8AAP8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AAAHP8AAP//&#10;AAD//wAA//8AAP//AAD//wAA//8AAP//AAD//wAA//8AAP//AAD/GwAAG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JwAAACqAAAAqgAAALcAAAD/AAAA8QAAALcAAACqAAAAqgAAAKoAAACq&#10;AAAAqgAAAKoAAACqAAAAqgAAAKoAAACqAAAAqgAAAKoAAACqAAAAxgAAAP8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BrAABr/wAA//8AAP//AAD//wAA//8AAP//AAD/&#10;/wAA//8AAP//AAD/lQAAl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m&#10;AACm/wAA//8AAP//AAD//wAA//8AAP//AAD//wAA//8AAP//AAD/+gAA+h0AAB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sAACs/wAA//8AAP//AAD//wAA//8A&#10;AP//AAD//wAA//8AAP//AAD//wAA//8AAP+qAACqAQ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B/wAA//8AAP//AAD//wAA//8AAP//AAD//wAA//8AAP//AAD//wAA&#10;//8AAP+rAAC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wAAAP8A&#10;AAD/AAAA/wAAAP8AAAD/AAAA/wAAAP8AAAD/AAAA/wAAAP8AAAD/AAAA/wAAAP8AAAD/AAAA/wAA&#10;AP8AAAD/AAAA/wAAAP8AAAD/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Bt&#10;AABt/wAA//8AAP//AAD//wAA//8AAP//AAD//wAA//8AAP//AAD/kwAAk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HmAADm/wAA//8AAP//AAD//wAA//8AAP//AAD//wAA&#10;//8AAP//AAD/sQAAs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BAABB/wAA//8AAP//AAD//wAA//8AAP//AAD//wAA//8AAP//AAD//wAA//8AAP//AAD/&#10;QAAA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BAABB/wAA//8AAP//AAD/&#10;/wAA//8AAP//AAD//wAA//8AAP//AAD//wAA//8AAP9AAAB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oAAAD/AAAA/wAAAP8AAAD/AAAA/wAAAP8AAAD/AAAA/wAAAP8AAAD/AAAA&#10;/wAAAP8AAAD/AAAA/wAAAP8AAAD/AAAA/wAAAP8AAAD/AAAA/wAAAP8AAAD/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BvAABv/wAA//8AAP//AAD//wAA//8AAP//AAD//wAA&#10;//8AAP//AAD/kQAAk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YAACb/AAD/&#10;/wAA//8AAP//AAD//wAA//8AAP//AAD//wAA//8AAP//AAD/QwAAQ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BkAAAkP8AAP//AAD//wAA//8AAP//&#10;AAD//wAA//8AAP//AAD//wAA//8AAP//AAD/qwAAq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sAACs/wAA//8AAP//AAD//wAA//8AAP//AAD//wAA//8AAP//AAD//wAA//8A&#10;AP8B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wAAAP8AAAD/&#10;AAAA/wAAAP8AAAD/AAAA/wAAAP8AAAD/AAAA/wAAAP8AAAD/AAAA/wAAAP8AAAD/AAAA/wAAAP8A&#10;AAD/AAAA/wAAAP8AAAD/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BxAABx&#10;/wAA//8AAP//AAD//wAA//8AAP//AAD//wAA//8AAP//AAD/jwAAj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sAAHv/AAD//wAA//8AAP//AAD//wAA//8AAP//AAD//wAA//8A&#10;AP/mAADmAQ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asAAKv/AAD//wAA//8AAP//AAD//wAA//8AAP//AAD//wAA//8AAP//AAD//wAA&#10;/xsAAB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gAADj/AAD//wAA//8AAP//AAD//wAA&#10;//8AAP//AAD//wAA//8AAP//AAD//wAA/xsAAB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P8AAAD/AAAA4QAAANQAAADUAAAAqgAAAKoAAACqAAAAqgAA&#10;AKoAAACqAAAAqgAAAKoAAACqAAAAqgAAAKoAAACqAAAA1AAAAPEAAAD/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BzAABz/wAA//8AAP//AAD//wAA//8AAP//AAD//wAA//8A&#10;AP//AAD/jQAAj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P//AAD//wAA&#10;//8AAP//AAD//wAA//8AAP//AAD//wAA//8AAP/mAAD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H/AAD//wAA//8AAP//AAD/&#10;/wAA//8AAP//AAD//wAA//8AAP//AAD//wAA//8AAP8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f8AAP//AAD//wAA//8AAP//AAD//wAA//8AAP//AAD//wAA//8AAP//AAD/qwAAq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wAAAOQAAAAqAAAA&#10;AAAAAAAAAAAAAAAAAAAAAAAAAAAAAAAAAAAAAAAAAAAAAAAAAAAAAAAAAAAAAAAAAAAAAAAAAAAA&#10;AAAAAAAAAA0AAACq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B1AAB1/wAA&#10;//8AAP//AAD//wAA//8AAP//AAD//wAA//8AAP//AAD/iwAAi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QAAHf8AAP//AAD//wAA//8AAP//AAD//wAA//8AAP//AAD//wAA//8AAP/F&#10;AAD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CAABC/wAA//8AAP//AAD//wAA//8AAP//AAD//wAA//8AAP//AAD//wAA//8A&#10;AP9BAAB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QAAQf8AAP//AAD//wAA//8AAP//AAD//wAA//8A&#10;AP//AAD//wAA//8AAP//AAD/QAAA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KoAAAAAAAAAAAAAAAAAAAAAAAAAAAAAAAAAAAAAAAAAAAAAAAAA&#10;AAAAAAAAAAAAAAAAAAAAAAAAAAAAAAAAAAAAAAAAAAAAAAAAAAA3AAAA1w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B3AAB3/wAA//8AAP//AAD//wAA//8AAP//AAD//wAA//8AAP//&#10;AAD/iQAAi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lgAAlv8AAP//AAD//wAA//8A&#10;AP//AAD//wAA//8AAP//AAD//wAA//8AAP9DAAB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B/wAA//8AAP//AAD//wAA&#10;//8AAP//AAD//wAA//8AAP//AAD//wAA//8AAP//AAD/AQ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AAA&#10;rP8AAP//AAD//wAA//8AAP//AAD//wAA//8AAP//AAD//wAA//8AAP/SAADSAQ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KoAAAAAAAAAAAAA&#10;AAAAAAAAAAAAAAAAAAAAAAAAAAAAAAAAAAAAAAAAAAAAAAAAAAAAAAAAAAAAAAAAAAAAAAAAAAAA&#10;AAAAAAAAAAAaAAAAyQ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B5AAB5/wAA//8A&#10;AP//AAD//wAA//8AAP//AAD//wAA//8AAP//AAD/hwAAh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MAAAM+QAA+f8AAP//AAD//wAA//8AAP//AAD//wAA//8AAP//AAD//wAA//kAAPkLAAA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AAAHP8AAP//AAD//wAA//8AAP//AAD//wAA//8AAP//AAD//wAA//8AAP//&#10;AAD/hAAAh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c/wAA//8AAP//AAD//wAA//8AAP//AAD//wAA//8AAP//&#10;AAD//wAA//8AAP8MAAA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HEAAAANAAAAAAAAAAAAAAAAAAAAAAAAAAAAAAAAAAAAAAAAAAAAAAAA&#10;AAAAAAAAAAAAAAAAAAAAAAAAAAAAAAAAAAAAAAAAAAAAAAANAAAAOg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B7AAB7/wAA//8AAP//AAD//wAA//8AAP//AAD//wAA//8AAP//AAD/&#10;hQAAh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EAABE/wAA//8AAP//AAD//wAA//8AAP//&#10;AAD//wAA//8AAP//AAD//wAA/5YAAJ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wAAKz/AAD//wAA//8A&#10;AP//AAD//wAA//8AAP//AAD//wAA//8AAP//AAD//wAA/x0AAB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eAADe/wAA//8A&#10;AP//AAD//wAA//8AAP//AAD//wAA//8AAP//AAD//wAA/5cAAJ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UAAAA8QAAAF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B9AAB9/wAA//8AAP//&#10;AAD//wAA//8AAP//AAD//wAA//8AAP//AAD/gwAA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5AAB5/wAA//8AAP//AAD//wAA//8AAP//AAD//wAA//8AAP//AAD//wAA/x0AAB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EAAEH/AAD//wAA//8AAP//AAD//wAA//8AAP//AAD//wAA//8AAP//AAD/&#10;/wAA/5cAAJ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0AAB3/AAD//wAA//8AAP//AAD//wAA//8AAP//AAD//wAA//8AAP//AAD/&#10;/wAA/x0AAB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D/AAAA/wAAAMY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B/AAB//wAA//8AAP//AAD//wAA//8AAP//AAD//wAA//8AAP//AAD/gg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dAACd/wAA//8AAP//AAD//wAA//8AAP//AAD/&#10;/wAA//8AAP//AAD//w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GrAACr/wAA//8AAP//&#10;AAD//wAA//8AAP//AAD//wAA//8AAP//AAD//wAA//8AAP8MAAA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cAAJf/AAD//wAA//8AAP//&#10;AAD//wAA//8AAP//AAD//wAA//8AAP//AAD/3AAA3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w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8AAA8eQAAeXsAAHt9AAB9&#10;fgAAfoAAAICBAACBgwAAg4UAAIWGAACGRQAA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D//wAA//8AAP//AAD//wAA//8AAP//AAD//wAA//8AAP//AAD/nQAAn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B/wAA//8AAP//AAD//wAA//8AAP//AAD//wAA//8AAP//AAD//wAA&#10;//8AAP+sAACs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AAADP8AAP//AAD//wAA//8AAP//AAD//wAA//8AAP//AAD//wAA//8AAP//AAD/GwAA&#10;G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wAAAMY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kAABn/AAD//wAA//8AAP//AAD//wAA//8AAP//AAD//wAA&#10;//8AAP//AAD/eQAAe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Qv8AAP//AAD/&#10;/wAA//8AAP//AAD//wAA//8AAP//AAD//wAA//8AAP//AAD/HQAAH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gAArv8AAP//AAD//wAA//8AAP//AAD/&#10;/wAA//8AAP//AAD//wAA//8AAP+rAAC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AAAA/w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IAAHL/AAD/&#10;/wAA//8AAP//AAD//wAA//8AAP//AAD//wAA//8AAP//AAD/QwAAQ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f8AAP//AAD//wAA//8AAP//AAD//wAA//8AAP//AAD//wAA//8A&#10;AP//AAD/lwAAl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e/wAA//8AAP//AAD//wAA//8AAP//AAD//wAA//8AAP//AAD//wAA//8AAP9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8AAAD/&#10;AAAA5AAAABoAAAAAAAAAAAAAAAAAAAAAAAAAAAAAAAAAAAAAAAAAAAAAAAAAAAAAAAAAAAAAAAAA&#10;AAAAAAAAAAAAAAAAAAAAAAAAAAAAAAAAAAANAAAAjw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cAAMf/AAD//wAA//8AAP//AAD//wAA//8AAP//AAD//wAA//8A&#10;AP/5AAD5CwAA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gAADj/AAD//wAA&#10;//8AAP//AAD//wAA//8AAP//AAD//wAA//8AAP//AAD//wAA/wwAAA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H/AAD//wAA//8AAP//AAD//wAA//8AAP//AAD//wAA&#10;//8AAP//AAD//wAA//8AAP8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8QAAADcAAAAAAAAAAAAAAAAAAAAAAAAAAAAA&#10;AAAAAAAAAAAAAAAAAAAAAAAAAAAAAAAAAAAAAAAAAAAAAAAAAAAAAAAAAAAAAAAAAAAAAAAaAAAA&#10;yQ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gAAHv8AAP//AAD//wAA&#10;//8AAP//AAD//wAA//8AAP//AAD//wAA//8AAP+XAAC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sAACs/wAA//8AAP//AAD//wAA//8AAP//AAD//wAA//8AAP//&#10;AAD//wAA/6wAAK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EAAEH/AAD/&#10;/wAA//8AAP//AAD//wAA//8AAP//AAD//wAA//8AAP//AAD//wAA/zc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8QAAAMYAAAANAAAAAAAAAAAAAAAAAAAAAAAAAAAAAAAAAAAAAAAAAAAAAAAAAAAAAAAAAAAAAAAA&#10;AAAAAAAAAAAAAAAAAAAAAAAAAAAAAABV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WP8AAP//AAD//wAA//8AAP//AAD//wAA//8AAP//AAD//wAA//8AAP84&#10;AAA4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BAABB/wAA//8A&#10;AP//AAD//wAA//8AAP//AAD//wAA//8AAP//AAD//wAA//8AAP8d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wAAKz/AAD//wAA//8AAP//AAD//wAA//8AAP//AAD//wAA//8A&#10;AP//AAD/qwAAq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EAAADUAAAAKgAAAAAAAAAAAAAAAAAAAAAA&#10;AAAAAAAAAAAAAAAAAAAAAAAAAAAAAAAAAAAAAAAAAAAAAAAAAAAAAAAAAAAAACoAAADk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AAAmP8AAP//AAD//wAA//8A&#10;AP//AAD//wAA//8AAP//AAD//wAA//8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B/wAA//8AAP//AAD//wAA//8AAP//AAD//wAA//8AAP//AAD/&#10;/wAA//8AAP+XAAC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AAAHP8AAP//AAD//wAA&#10;//8AAP//AAD//wAA//8AAP//AAD//wAA//8AAP//AAD/QAAA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JwAAACqAAAAqgAA&#10;ALcAAAD/AAAA8QAAALcAAACqAAAAqgAAAKoAAACqAAAAqgAAAKoAAACqAAAAqgAAAKoAAACqAAAA&#10;qgAAAKoAAACqAAAAxgAAAP8AAAD/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DGAAAA/wAAAP8A&#10;AAD/AAAA1AAAAH8AAAANAAAAAAAAAAAAAAAAAAAAAAAAAAAAAAAAAAAAAAAAAAAAAAAAAAAAAAAA&#10;AAAAAAAAAAAAAAAAAAAAAAAAAAAAAAAAAAAAAAAAAAAAAAAAAAAAAAAAAAAAAAAAAAAAAAAAAAAA&#10;AAAAAAAAAAAAAAAAAAAAAAAAAAAAAAAAAAAAAAAAAAAAAAAAAAAAAAAAAAAAAAAAAAAAAAAAAAAN&#10;AAAAxgAAAP8AAAD/AAAAVQ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8AAP//AAD//wAA//8AAP//AAD//wAA//8AAP//AAD//wAA//EAAP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OAAAOP8AAP//&#10;AAD//wAA//8AAP//AAD//wAA//8AAP//AAD//wAA//8AAP//AAD/DAAAD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gAA3v8AAP//AAD//wAA//8AAP//AAD//wAA//8AAP//AAD//wAA//8AAP//&#10;AAD/AQ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wAAAP8AAAD/AAAA/wAAAP8AAAD/AAAA/wAAAP8AAAD/&#10;AAAA/wAAAP8AAAD/AAAA/wAAAP8AAAD/AAAA/wAAAP8AAAD/AAAA/wAAAP8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1AAAAP8AAAD/AAAA/wAAAP8AAAD/AAAA/wAAAP8AAADxAAAAYgAAAAAAAAAAAAAA&#10;AAAAAAAAAAAAAAAAAAAAAAAAAAAAAAAAAAAAAAAAAAAAAAAAAAAAAAAAAAAAAAAAAAAAAAAAAAAA&#10;AAAAAAAAAAAAAAAAAAAAAAAAAAAAAAAAAAAAAAAAAAAAAAAAAAAAAAAAAAAAAAAAAAAAAAAAAAAA&#10;AAAAAAAAAAAAAAAAAAAAAAAAAAAAAAAAAACqAAAA/wAAAP8AAAD/AAAAVQ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ZAAAZ/wAA//8AAP//AAD//wAA//8AAP//&#10;AAD//wAA//8AAP//AAD//wAA/3sAAH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wAAKz/AAD//wAA//8AAP//AAD//wAA//8AAP//AAD//wAA&#10;//8AAP//AAD/rAAAr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AAAd/wAA//8AAP//AAD//wAA//8A&#10;AP//AAD//wAA//8AAP//AAD//wAA//8AAP8e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oAAAD/AAAA/wAAAP8A&#10;AAD/AAAA/wAAAP8AAAD/AAAA/wAAAP8AAAD/AAAA/wAAAP8AAAD/AAAA/wAAAP8AAAD/AAAA/wAA&#10;AP8AAAD/AAAA/wAAAP8AAAD/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IAAAD/AAAA/wAAAP8AAACcAAAADQAAAAAAAAAA&#10;AAAAVQAAAPEAAAD/AAAA/wAAAJwAAAAAAAAAAAAAAAAAAAAAAAAAAAAAAAAAAAAAAAAAAAAAAAAA&#10;AAAAAAAAAAAAAAAAAAAAAAAAAAAAAAAAAAAAAAAAAAAAAAAAAAAAAAAAAAAAAAAAAAAAAAAAAAAA&#10;AAAAAAAAAAAAAAAAAAAAAAAAAAAAAAAAAAAAAAAAAAAAAAAAAAAAAAAAAAAAAAAAAFUAAAD/AAAA&#10;/wAAAP8AAAD/AAAAVQ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yAABy/wAA//8AAP//AAD//wAA//8AAP//AAD//wAA//8AAP//AAD//wAA/0MAAE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EAAEH/AAD/&#10;/wAA//8AAP//AAD//wAA//8AAP//AAD//wAA//8AAP//AAD//wAA/x4AAB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WAACW/wAA//8AAP//AAD//wAA//8AAP//AAD//wAA//8AAP//AAD//wAA/9wAAN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wAAAP8AAAD/AAAA/wAAAP8AAAD/AAAA/wAAAP8AAAD/AAAA&#10;/wAAAP8AAAD/AAAA/wAAAP8AAAD/AAAA/wAAAP8AAAD/AAAA/wAAAP8AAAD/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P8A&#10;AAD/AAAA/wAAAGIAAAAAAAAAAAAAAAAAAAAAAAAAAAAAABoAAADkAAAA/wAAAP8AAACcAAAAAAAA&#10;AAAAAAAAAAAAAAAAAAAAAAAAAAAAAAAAAAAAAAAAAAAAAAAAAAAAAAAAAAAAAAAAAAAAAAAAAAAA&#10;AAAAAAAAAAAAAAAAAAAAAAAAAAAAAAAAAAAAAAAAAAAAAAAAAAAAAAAAAAAAAAAAAAAAAAAAAAAA&#10;AAAAAAAAAAAAAAAAAAAAGgAAAOQAAAD/AAAA/wAAAP8AAAD/AAAAVQ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HAADH/wAA//8AAP//AAD//wAA//8AAP//AAD/&#10;/wAA//8AAP//AAD/+QAA+QsAAA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H/AAD//wAA//8AAP//AAD//wAA//8AAP//AAD//wAA//8A&#10;AP//AAD//wAA//8AAP8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wAAAz5AAD5/wAA//8AAP//AAD//wAA//8AAP//&#10;AAD//wAA//8AAP//AAD//wAA/xsAAB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P8AAAD/&#10;AAAA4QAAANQAAADUAAAAqgAAAKoAAACqAAAAqgAAAKoAAACqAAAAqgAAAKoAAACqAAAAqgAAAKoA&#10;AACqAAAA1AAAAPEAAAD/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4AAB7/&#10;AAD//wAA//8AAP//AAD//wAA//8AAP//AAD//wAA//8AAP//AAD/lwAAl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4AAA4/wAA&#10;//8AAP//AAD//wAA//8AAP//AAD//wAA//8AAP//AAD//wAA//8AAP9AAAB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EA&#10;AGH/AAD//wAA//8AAP//AAD//wAA//8AAP//AAD//wAA//8AAP//AAD/qwAAq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wAAAOQAAAAqAAAAAAAAAAAAAAAAAAAAAAAAAAAAAAAAAAAAAAAA&#10;AAAAAAAAAAAAAAAAAAAAAAAAAAAAAAAAAAAAAAAAAAAAAAAAAA0AAACq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P8AAADk&#10;AAAAGgAAAAAAAAAAAAAAAAAAAAAAAAAAAAAAAAAAAAAAAAANAAAAxgAAAP8AAAD/AAAA8QAAADcA&#10;AAAAAAAAAAAAAAAAAAAAAAAAAAAAAAAAAAAAAAAAAAAAAAAAAAAAAAAAAAAAAAAAAAAAAAAAAAAA&#10;AAAAAAAAAAAAAAAAAAAAAAAAAAAAAAAAAAAAAAAAAAAAAAAAAAAAAAAAAAAAAAAAAAAAAAAAAAAA&#10;AAAAAAAAAAB/AAAA/wAAAP8AAAD/AAAA/wAAAP8AAAD/AAAAVQ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gAAFj/AAD//wAA//8AAP//AAD//wAA//8AAP//AAD//wAA&#10;//8AAP//AAD/OAAAO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AAArP8AAP//AAD//wAA//8AAP//AAD//wAA//8AAP//&#10;AAD//wAA//8AAP+rAAC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f8AAP//AAD//wAA//8AAP//AAD//wAA//8AAP//AAD/&#10;/wAA//8AAP//AAD/QAAA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KoAAAAAAAAA&#10;AAAAAAAAAAAAAAAAAAAAAAAAAAAAAAAAAAAAAAAAAAAAAAAAAAAAAAAAAAAAAAAAAAAAAAAAAAAA&#10;AAAAAAAAAAAAAAA3AAAA1w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sAAHv/AAD/&#10;/wAA//8AAP//AAD//wAA//8AAP//AAD//wAA//8AAP//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QAAQf8A&#10;AP//AAD//wAA//8AAP//AAD//wAA//8AAP//AAD//wAA//8AAP//AAD/GwAAG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QAAQf8AAP//&#10;AAD//wAA//8AAP//AAD//wAA//8AAP//AAD//wAA//8AAP//AAD/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wAAAKoAAAAAAAAAAAAAAAAAAAAAAAAAAAAAAAAAAAAAAAAAAAAAAAAA&#10;AAAAAAAAAAAAAAAAAAAAAAAAAAAAAAAAAAAAAAAAAAAAAAAAAAAaAAAAyQ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D/AAAA/wAAAP8AAABVAAAA&#10;AAAAAAAAAAAAAAAAAAAAAAAAAAAAAAAAAAAAAAAAAAAAAAAAGgAAAOQAAAD/AAAA/wAAAPEAAAA3&#10;AAAAAAAAAAAAAAAAAAAAAAAAAAAAAAAAAAAAAAAAAAAAAAAAAAAAAAAAAAAAAAAAAAAAAAAAAAAA&#10;AAAAAAAAAAAAAAAAAAAAAAAAAAAAAAAAAAAAAAAAAAAAAAAAAAAAAAAAAAAAAAAAAAAAAAAADQAA&#10;AMYAAAD/AAAAfwAAABoAAADkAAAA/wAAAP8AAAD/AAAAVQ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MAAIP/AAD//wAA//8AAP//AAD//wAA//8AAP//AAD//wAA//8A&#10;AP/xAAD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f8AAP//AAD//wAA//8AAP//AAD//wAA//8AAP//AAD/&#10;/wAA//8AAP//AAD/3AAA3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AAArP8AAP//AAD//wAA//8AAP//AAD//wAA//8AAP//AAD//wAA&#10;//8AAP9gAAB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HEAAAANAAAAAAAA&#10;AAAAAAAAAAAAAAAAAAAAAAAAAAAAAAAAAAAAAAAAAAAAAAAAAAAAAAAAAAAAAAAAAAAAAAAAAAAA&#10;AAAAAAAAAAANAAAAO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IAAPL/AAD//wAA&#10;//8AAP//AAD//wAA//8AAP//AAD//wAA//8AAP+DAAC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4AAB7/&#10;AAD//wAA//8AAP//AAD//wAA//8AAP//AAD//wAA//8AAP//AAD//wAA/x0AAB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b/AAA/P8AAP//AAD/&#10;/wAA//8AAP//AAD//wAA//8AAP//AAD//wAA//kAAPkLAAA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0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xgAAAP8AAAD/AAAA/wAAAMYAAAANAAAAAAAA&#10;AAAAAAAAAAAAAAAAAAAAAAAAAAAAAAAAAAAAAAAAAAAAAAAAAH8AAAD/AAAA/wAAAP8AAADkAAAA&#10;GgAAAAAAAAAAAAAAAAAAAAAAAAAAAAAAAAAAAAAAAAAAAAAAAAAAAAAAAAAAAAAAAAAAAAAAAAAA&#10;AAAAAAAAAAAAAAAAAAAAAAAAAAAAAAAAAAAAAAAAAAAAAAAAAAAAAAAAAAAAAABVAAAA/wAAAPEA&#10;AAA3AAAAAAAAABoAAADkAAAA/wAAAP8AAAD/AAAAVQ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P//AAD//wAA//8AAP//AAD//wAA//8AAP//AAD//wAA//8AAP97&#10;AAB7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eAADe/wAA//8AAP//AAD//wAA//8AAP//AAD//wAA&#10;//8AAP//AAD//wAA/5YAAJ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CQ/wAA//8AAP//AAD//wAA//8AAP//AAD//wAA//8AAP//AAD//wAA/5YA&#10;AJ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MY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gAAHv8AAP//AAD//wAA//8A&#10;AP//AAD//wAA//8AAP//AAD//wAA//8AAP9XAAB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wAA//8AAP//AAD//wAA//8AAP//AAD//wAA//8AAP//AAD//wAA//kAAPkLAAA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H/AAD//wAA//8AAP//AAD//wAA&#10;//8AAP//AAD//wAA//8AAP//AAD//wAA/x0AAB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G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wAAAP8AAAD/AAAA/wAAAH8AAAAAAAAAAAAAAAAA&#10;AAAAAAAAAAAAAAAAAAAAAAAAAAAAAAAAAAAAAAAAAAAAAFUAAAD/AAAA/wAAAP8AAAD/AAAAfwAA&#10;AAAAAAAAAAAAAAAAAAAAAAAAAAAAAAAAAAAAAAAAAAAAAAAAAAAAAAAAAAAAAAAAAAAAAAAAAAAA&#10;AAAAAAAAAAAAAAAAAAAAAAAAAAAAAAAAAAAAAAAAAAAAAAAADQAAAMYAAAD/AAAAqgAAAAAAAAAA&#10;AAAAAAAAABoAAADkAAAA/wAAAP8AAAD/AAAAVQ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gAAcv8AAP//AAD//wAA//8AAP//AAD//wAA//8AAP//AAD//wAA//8AAP8d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AAArP8AAP//AAD//wAA//8AAP//AAD//wAA//8A&#10;AP//AAD//wAA//8AAP9gAAB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EAAEH/AAD//wAA//8AAP//AAD//wAA//8AAP//AAD//wAA//8AAP//AAD/4gAA4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x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P8AAAD/AAAA/wAAAFUAAAAAAAAAAAAAAAAAAAAAAAAAAAAAAAAAAAAAAAAAAAAAAAAAAAAAAAAA&#10;AAAAADcAAADxAAAA/wAAAP8AAAD/AAAAqgAAAAAAAAAAAAAAAAAAAAAAAAAAAAAAAAAAAAAAAAAA&#10;AAAAAAAAAAAAAAAAAAAAAAAAAAAAAAAAAAAAAAAAAAAAAAAAAAAAAAAAAAAAAAAAAAAAAAAAAAAA&#10;AAAAAAAAfwAAAP8AAADkAAAAGgAAAAAAAAAAAAAAAAAAABoAAADkAAAA/wAAAP8AAAD/AAAAVQ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xwAAx/8AAP//AAD//wAA//8AAP//&#10;AAD//wAA//8AAP//AAD//wAA/8cAAM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QAA&#10;Qf8AAP//AAD//wAA//8AAP//AAD//wAA//8AAP//AAD//wAA//8AAP//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wAAKz/AAD//wAA//8AAP//AAD//wAA//8A&#10;AP//AAD//wAA//8AAP//AAD/QwAAQ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BHAAAAVQAAAFUAAABVAAAAVQAAAFUAAABVAAAAVQAAAFUAAABVAAAAVQAAAFUAAABVAAAAVQAA&#10;AFUAAABVAAAAVQAAAH8AAACqAAAA4QAAAP8AAAD/AAAAq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GwAAG3sA&#10;AHuIAACISAAASAgAAAhIAABIaAAAaAgAAAg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eAAAe/wAA//8AAP//AAD//wAA//8AAP//AAD//wAA//8AAP//AAD//wAA/3EAAH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f8AAP//AAD//wAA//8AAP//AAD//wAA//8AAP//&#10;AAD//wAA//8AAP//AAD/HQAAH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wAA&#10;G/wAAPz/AAD//wAA//8AAP//AAD//wAA//8AAP//AAD//wAA//8AAP/6AAD6CwAA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wAAAP8AAAD/AAAA/wAAAP8AAAD/AAAA&#10;/wAAAP8AAAD/AAAA/wAAAP8AAAD/AAAA/wAAAP8AAAD/AAAA/wAAAP8AAAD/AAAA/wAAAP8AAAD/&#10;AAAA8QAAAD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EA&#10;AGH/AAD//wAA//8AAP//AAD//wAA//8AAP//AAD//wAA//8AAP//AAD/lgAAl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AAAkP8AAP//AAD//wAA//8AAP//AAD//wAA//8AAP//&#10;AAD//wAA//8AAP+WAAC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wAAAP8AAAD/AAAA/wAAAP8AAAD/AAAA/wAAAP8AAAD/AAAA/wAAAP8AAAD/AAAA/wAAAP8A&#10;AAD/AAAA/wAAAP8AAAD/AAAA/wAAAP8AAAD/AAAA/w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wAAAz5AAD5/wAA//8AAP//AAD//wAA//8AAP//AAD/&#10;/wAA//8AAP//AAD/+QAA+QsAAA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8A&#10;AP//AAD//wAA//8AAP//AAD//wAA//8AAP//AAD//wAA//8AAP8d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P8AAAD/AAAA/wAAAP8AAAD/AAAA/wAA&#10;AP8AAAD/AAAA/wAAAP8AAAD/AAAA/wAAAP8AAAD/AAAA/wAAAP8AAAD/AAAA/wAAAP8AAAD/AAAA&#10;/w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CW/wAA//8AAP//AAD//wAA//8AAP//AAD//wAA//8AAP//AAD//wAA/2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AAAd/wAA//8AAP//AAD//wAA//8AAP//AAD//wAA//8AAP//AAD/&#10;/wAA/+IAAO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wAAAP8AAAD/AAAA1AAAANQAAADUAAAA1AAAANQAAADUAAAA1AAAANQAAADUAAAA1AAAANQAAADU&#10;AAAA1AAAAOEAAAD/AAAA8QAAANQAAADUAAAA1AAAAM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AAAd/wAA//8AAP//AAD//wAA//8AAP//AAD//wAA&#10;//8AAP//AAD//wAA//8AAP8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WAACW/wAA//8AAP//&#10;AAD//wAA//8AAP//AAD//wAA//8AAP//AAD//wAA/0MAAE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1AAAACoAAAAAAAAAAAAAAAAAAAAAAAAAAAAAAAAA&#10;AAAAAAAAAAAAAAAAAAAAAAAAAAAAAAAAAAAAAAAAAAAAAAAAAACqAAAAxg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8AAP//AAD//wAA//8AAP//AAD//wAA//8AAP//AAD//wAA//8AAP9AAAB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wAAAz5AAD5/wAA//8AAP//AAD//wAA//8AAP//AAD//wAA//8AAP//AAD/+gAA&#10;+gsAAA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VQAA&#10;AAAAAAAAAAAAAAAAAAAAAAAAAAAAAAAAAAAAAAAAAAAAAAAAAAAAAAAAAAAAAAAAAAAAAAAAAAAA&#10;AAAAAAAAAAANAAAAxgAAAMY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QAAYf8AAP//AAD//wAA//8AAP//AAD//wAA//8A&#10;AP//AAD//wAA//8AAP+rAAC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EAAGH/AAD//wAA//8AAP//AAD/&#10;/wAA//8AAP//AAD//wAA//8AAP//AAD/lgAAl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XAAAANwAAAAAAAAAAAAAAAAAAAAAAAAAAAAAAAAAAAAAAAAAA&#10;AAAAAAAAAAAAAAAAAAAAAAAAAAAAAAAAAAAAAAAAAAAAAAAAAAAAGgAAAOQAAADGAA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AAA&#10;DPkAAPn/AAD//wAA//8AAP//AAD//wAA//8AAP//AAD//wAA//8AAP/8AAD8Gg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P//AAD//wAA//8AAP//AAD//wAA//8AAP//AAD//wAA//8AAP//AAD/HQAAH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YAAJb/AAD//wAA//8AAP//AAD//wAA//8AAP//&#10;AAD//wAA//8AAP//AAD/kAAAk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QAAHf8AAP//AAD//wAA//8AAP//AAD//wAA&#10;//8AAP//AAD//wAA//8AAP//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&#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0A&#10;AB3/AAD//wAA//8AAP//AAD//wAA//8AAP//AAD//wAA//8AAP//AAD//w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gAAlv8AAP//AAD//wAA//8AAP//AAD//wAA//8AAP//AAD//wAA//8AAP9gAAB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jAADj/wAA//8AAP//AAD//wAA//8AAP//AAD/&#10;/wAA//8AAP//AAD//wAA/x0AAB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MAAAM+gAA+v8AAP//AAD//wAA//8AAP//AAD//wAA//8A&#10;AP//AAD//wAA//kAAPkLAAA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&#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E&#10;AABE/wAA//8AAP//AAD//wAA//8AAP//AAD//wAA//8AAP//AAD//wAA/5YAAJ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EAABE/wAA&#10;//8AAP//AAD//wAA//8AAP//AAD//wAA//8AAP//AAD//wAA/5YAAJ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AAAA/w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MAAAM+gAA+v8AAP//AAD//wAA//8AAP//AAD//wAA&#10;//8AAP//AAD//wAA//kAAPkLAAA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jAADj/wAA//8AAP//AAD//wAA//8AAP//AAD//wAA//8AAP//&#10;AAD//wAA/x0AAB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gAAAOQAAAD/AAAA/w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D/AAAA/wAAAOQAAAAaAAAA&#10;AAAAAAAAAAAAAAAAAAAAAAAAAAAAAAAAAAAAAAAAAAAAAAAADQAAAMYAAAD/AAAA/wAAAP8AAAB/&#10;AAAAAAAAAAAAAAAAAAAAAAAAAAAAAAAAAAAAAAAAAAAAAAAAAAAAAAAAAAAAAAAAAAAAAAAAAAAA&#10;AAAAAAAAAAAAAAAAAAAAAAAAAAAAAAAAAAAAAAAAAAAAAAAAAAAAAAAAAAAAAAAAAAAAAAAAAAAA&#10;AAAAAAAAAAAAAAAAABoAAADkAAAA/wAAAP8AAAD/AAAAVQ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gAAlv8AAP//AAD//wAA//8AAP//AAD//wAA//8AAP//AAD//wAA//8AAP9gAAB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0AAB3/AAD//wAA//8A&#10;AP//AAD//wAA//8AAP//AAD//wAA//8AAP//AAD//w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BHAAAAVQAAAFUAAABVAAAAVQAA&#10;AFUAAABVAAAAVQAAAFUAAABVAAAAVQAAAFUAAABVAAAAVQAAAFUAAABVAAAAVQAAAHEAAADGAAAA&#10;/wAAAP8AAAD/AAAA/wAAAMY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QAAHf8AAP//AAD//wAA//8AAP//AAD//wAA//8A&#10;AP//AAD//wAA//8AAP//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YAAJb/AAD//wAA//8AAP//AAD//wAA//8AAP//AAD//wAA//8AAP//AAD/&#10;kAAAk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wAAAP8AAAD/AAAA/wAAAP8AAAD/AAAA/wAAAP8AAAD/AAAA/wAAAP8AAAD/&#10;AAAA/wAAAP8AAAD/AAAA/wAAAP8AAAD/AAAA/wAAAP8AAAD/AAAA/wAAAF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wAAAP8AAAB/AAAAAAAA&#10;AAAAAAAAAAAAAAAAAAAAAAAAAAAAAAAAAAAAAAAAAAAAfwAAAP8AAAD/AAAA/wAAAKoAAAAAAAAA&#10;AAAAAAAAAAAAAAAAAAAAAAAAAAAAAAAAAAAAAAAAAAAAAAAAAAAAAAAAAAAAAAAAAAAAAAAAAAAA&#10;AAAAAAAAAAAAAAAAAAAAAAAAAAAAAAAAAAAAAAAAAAAAAAAAAAAAAAAAAAAAAAAAAAAAAAAAAAAA&#10;AAAAAAAAAAAAABoAAADkAAAA/wAAAP8AAAD/AAAAVQ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P//AAD//wAA//8AAP//AAD//wAA//8AAP//AAD//wAA//8AAP//AAD/HQAAH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QAAHfoAAPr/AAD//wAA//8AAP//&#10;AAD//wAA//8AAP//AAD//wAA//8AAP/8AAD8Gg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P8AAAD/AAAA/wAAAP8A&#10;AAD/AAAA/wAAAP8AAAD/AAAA/wAAAP8AAAD/AAAA/wAAAP8AAAD/AAAA/wAAAP8AAAD/AAAA/wAA&#10;AP8AAAD/AAAAxg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EAAGH/AAD//wAA//8AAP//AAD//wAA//8AAP//&#10;AAD//wAA//8AAP//AAD/lgAAl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lgAAlv8AAP//AAD//wAA//8AAP//AAD//wAA//8AAP//AAD//wAA//8AAP+rAAC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P8AAAD/AAAA/wAAAP8AAAD/AAAA/wAAAP8AAAD/AAAA/wAAAP8AAAD/AAAA&#10;/wAAAP8AAAD/AAAA/wAAAP8AAAD/AAAA/wAAAP8AAACc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wAAAP8AAAD/AAAAfwAAAAAA&#10;AAAAAAAAAAAAAAAAAAAAAAAAAAAAAAAAAABVAAAA/wAAAP8AAAD/AAAAVQAAAAAAAAAAAAAAAAAA&#10;AAAAAAAAAAAAAAAAAAAAAAAAAAAAAAAAAAAAAAAAAAAAAAAAAAAAAAAAAAAAAAAAAAAAAAAAAAAA&#10;AAAAAAAAAAAAAAAAAAAAAAAAAAAAAAAAAAAAAAAAAAAAAAAAAAAAAAAAAAAAAAAAAAAAAAAAAAAA&#10;AAAAAAAAABoAAADkAAAA/wAAAP8AAAD/AAAAVQ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sAAGv/AAD/&#10;/wAA//8AAP//AAD//wAA//8AAP//AAD//wAA//8AAP//AAD//wAA/zcAADcAAAAAAAAAAAAAAAAA&#10;AAAAAAAAAAAAAAAAAAAAAAAAAAAAAAAAAAAAAAAAAAAAAAAAAAAAAAAAAAAAAAAAAAAAAAAAAAAA&#10;AAAAAAAAAAAAAAAAAAAAAAAAAAAAAAAAAAAAAAAAAAAAAAAAAAAAAAAAAAAAAHIAAHL/AAD//wAA&#10;//8AAP//AAD//wAA//8AAP//AAD//wAA//8AAP//AAD/OAAAO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wA&#10;AAz5AAD5/wAA//8AAP//AAD//wAA//8AAP//AAD//wAA//8AAP//AAD/+QAA+QsAAA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MAAAM+QAA+f8AAP//AAD//wAA//8AAP//AAD/&#10;/wAA//8AAP//AAD//wAA//8AAP9AAAB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wAAAP8AAAD/AAAA/wAAAP8AAAD/&#10;AAAA/wAAAP8AAAD/AAAA/wAAAP8AAAD/AAAA/wAAAP8AAAD/AAAA/wAAANQAAADGAAAAfwAAAB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D/AAAA8QAAADcAAAAAAAAAAAAAAAAAAAAAAAAAAAAAADcAAADxAAAA&#10;/wAAAP8AAACcAAAAAAAAAAAAAAAAAAAAAAAAAAAAAAAAAAAAAAAAAAAAAAAAAAAAAAAAAAAAAAAA&#10;AAAAAAAAAAAAAAAAAAAAAAAAAAAAAAAAAAAAAAAAAAAAAAAAAAAAAAAAAAAAAAAAAAAAAAAAAAAA&#10;AAAAAAAAAAAAAAAAAAAAAAAAAAAAAAAAAAAAAAAAAAAAABoAAADkAAAA/wAAAP8AAAD/AAAAVQ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WAACW/wAA//8AAP//AAD//wAA//8AAP//AAD/&#10;/wAA//8AAP//AAD//wAA/0MAAE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E&#10;AABE/wAA//8AAP//AAD//wAA//8AAP//AAD//wAA//8AAP//AAD//wAA//8AAP8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8QAAAF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wAAAD/AAAA/wAAAPEAAABi&#10;AAAADQAAAAAAAAANAAAAnAAAAP8AAAD/AAAA/wAAAH8AAAAAAAAAAAAAAAAAAAAAAAAAAAAAAAAA&#10;AAAAAAAAAAAAAAAAAAAAAAAAAAAAAGIAAADxAAAA/wAAAPEAAABiAAAAAAAAAAAAAAAAAAAAAAAA&#10;AAAAAAAAAAAAAAAAAAAAAAAAAAAAAAAAAAAAAAAAAAAAAAAAAAAAAAAAAAAAAAAAAAAAAAAAAAAA&#10;AAAAABoAAADkAAAA/wAAAP8AAAD/AAAAVQ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wAA&#10;//8AAP//AAD//wAA//8AAP//AAD//wAA//8AAP//AAD//wAA//8AAP/wAADwHQAAHQAAAAAAAAAA&#10;AAAAAAAAAAAAAAAAAAAAAAAAAAAAAAAAAAAAAAAAAAAAAAAAAAAAAAAAAAAAAAAAAAAAAAAAAAAA&#10;AAAAAAAAAAAAAAAAAAAAAAAAAAAAAAAAAAAAAAAAAAAAAAAAAAAAHgAAHv8AAP//AAD//wAA//8A&#10;AP//AAD//wAA//8AAP//AAD//wAA//8AAP9xAAB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AAAd/wAA//8AAP//AAD//wAA//8AAP//AAD//wAA//8AAP//AAD//wAA/5YAAJ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WAACW/wAA//8AAP//AAD//wAA//8AAP//AAD//wAA&#10;//8AAP//AAD//wAA/x4AAB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yAAAA8QAAAP8AAAD/AAAA/wAAAP8AAAD/AAAA/wAAAP8AAADUAAAAVQAA&#10;AAAAAAAAAAAAAAAAAAAAAAAAAAAAAAAAAAAAAAAAAAAAAAAAAAAAAAAAAAAAVQAAAP8AAAD/AAAA&#10;/wAAAP8AAAD/AAAAVQAAAAAAAAAAAAAAAAAAAAAAAAAAAAAAAAAAAAAAAAAAAAAAAAAAAAAAAAAA&#10;AAAAAAAAAAAAAAAAAAAAAAAAAAAAAAAAAAAAAAAAABoAAADkAAAA/wAAAP8AAAD/AAAAVQ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QAAhf8AAP//AAD//wAA//8AAP//AAD//wAA//8AAP//&#10;AAD//wAA//8AAP//AAD/lgAAlgAAAAAAAAAAAAAAAAAAAAAAAAAAAAAAAAAAAAAAAAAAAAAAAAAA&#10;AAAAAAAAAAAAAAAAAAAAAAAAAAAAAAAAAAAAAAAAAAAAAAAAAAAAAAAAAAAAAAAAAAAAAAAAAAAA&#10;AAAAAAAAAAAAWAAAWP8AAP//AAD//wAA//8AAP//AAD//wAA//8AAP//AAD//wAA//8AAP8e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8AAP//AAD//wAA//8AAP//AAD//wAA&#10;//8AAP//AAD//wAA//8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D/&#10;/wAA//8AAP//AAD//wAA//8AAP//AAD//wAA//8AAP//AAD//w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H8AAADhAAAA&#10;/wAAAP8AAADxAAAAxgAAAFUAAAAAAAAAAAAAAAAAAAAAAAAAAAAAAAAAAAAAAAAAAAAAAAAAAAAA&#10;AAAAAAAAAAAAAAAAAAAAVQAAAP8AAAD/AAAA/wAAAP8AAAD/AAAAVQAAAAAAAAAAAAAAAAAAAAAA&#10;AAAAAAAAAAAAAAAAAAAAAAAAAAAAAAAAAAAAAAAAAAAAAAAAAAAAAAAAAAAAAAAAAAAAAAAAAAAA&#10;ABoAAADkAAAA/wAAAP8AAAD/AAAAVQ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AAADP8A&#10;AP//AAD//wAA//8AAP//AAD//wAA//8AAP//AAD//wAA//8AAP//AAD/+gAA+hgAABgAAAAAAAAA&#10;AAAAAAAAAAAAAAAAAAAAAAAAAAAAAAAAAAAAAAAAAAAAAAAAAAAAAAAAAAAAAAAAAAAAAAAAAAAA&#10;AAAAAAAAAAAAAAAAAAAAAAAAAAAAAAAAAAAAAAAAAAAAAAAAmAAAmP8AAP//AAD//wAA//8AAP//&#10;AAD//wAA//8AAP//AAD//wAA//8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gAAlv8AAP//AAD//wAA//8AAP//AAD//wAA//8AAP//AAD//wAA//8AAP8d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0AAB3/AAD//wAA//8AAP//AAD//wAA//8AAP//AAD//wAA//8A&#10;AP//AAD/lgAAl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J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IAAADxAAAA/wAA&#10;APEAAAB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cAAJf/AAD//wAA//8AAP//AAD//wAA//8AAP//AAD/&#10;/wAA//8AAP//AAD//wAA/3EAAHEAAAAAAAAAAAAAAAAAAAAAAAAAAAAAAAAAAAAAAAAAAAAAAAAA&#10;AAAAAAAAAAAAAAAAAAAAAAAAAAAAAAAAAAAAAAAAAAAAAAAAAAAAAAAAAAAAAAAAAAAAAAAAAAAA&#10;AAAAAAAA/wAA//8AAP//AAD//wAA//8AAP//AAD//wAA//8AAP//AAD//wAA//EAAP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AAARP8AAP//AAD//wAA//8AAP//AAD//wAA//8A&#10;AP//AAD//wAA//8AAP+WAAC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YAAJb/AAD//wAA&#10;//8AAP//AAD//wAA//8AAP//AAD//wAA//8AAP//AAD/QwAAQ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0AAB3w&#10;AADw/wAA//8AAP//AAD//wAA//8AAP//AAD//wAA//8AAP//AAD//wAA/8cAAMcAAAAAAAAAAAAA&#10;AAAAAAAAAAAAAAAAAAAAAAAAAAAAAAAAAAAAAAAAAAAAAAAAAAAAAAAAAAAAAAAAAAAAAAAAAAAA&#10;AAAAAAAAAAAAAAAAAAAAAAAAAAAAAAAAAAAAAAAdAAAd/wAA//8AAP//AAD//wAA//8AAP//AAD/&#10;/wAA//8AAP//AAD//wAA/3sAAH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AAA&#10;DPkAAPn/AAD//wAA//8AAP//AAD//wAA//8AAP//AAD//wAA//8AAP/5AAD5CwAA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AAADPkAAPn/AAD//wAA//8AAP//AAD//wAA//8AAP//AAD//wAA//8AAP/5&#10;AAD5CwAA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A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YAAAY/wAA//8AAP//AAD//wAA//8AAP//AAD//wAA&#10;//8AAP//AAD//wAA//8AAP8bAAAbAAAAAAAAAAAAAAAAAAAAAAAAAAAAAAAAAAAAAAAAAAAAAAAA&#10;AAAAAAAAAAAAAAAAAAAAAAAAAAAAAAAAAAAAAAAAAAAAAAAAAAAAAAAAAAAAAAAAAAAAAAAAAACW&#10;AACW/wAA//8AAP//AAD//wAA//8AAP//AAD//wAA//8AAP//AAD//wAA/0MAAE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YAAJb/AAD//wAA//8AAP//AAD//wAA//8AAP//&#10;AAD//wAA//8AAP//AAD/QwAAQ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AAARP8AAP//AAD//wAA//8A&#10;AP//AAD//wAA//8AAP//AAD//wAA//8AAP+WAACW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dAAAAKwAAACsAAABHAAAAVQAAAFUAAACcAAAAnAAAAA0AAAAAAAAAAAAA&#10;AAAAAAAAAAAAAAAAAAAAAAAAAAAAAAAAAAAAAAAAAAAAAAAAAAAAAAAAAAAAAAAAAAAAAACcAAAA&#10;nA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AAAOP8AAP//AAD//wAA//8AAP//AAD//wAA//8AAP//AAD//wAA//8AAP//AAD/AQAAAQAAAAAA&#10;AAAAAAAAAAAAAAAAAAAAAAAAAAAAAAAAAAAAAAAAAAAAAAAAAAAAAAAAAAAAAAAAAAAAAAAAAAAA&#10;AAAAAAAAAAAAAAAAAAAAAAAAAAAAAAwAAAz5AAD5/wAA//8AAP//AAD//wAA//8AAP//AAD//wAA&#10;//8AAP//AAD/+QAA+QsAAA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0A&#10;AB3/AAD//wAA//8AAP//AAD//wAA//8AAP//AAD//wAA//8AAP//AAD/lgAAl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gAAlv8AAP//AAD//wAA//8AAP//AAD//wAA//8AAP//AAD//wAA//8AAP8d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MYAAAD/AAAA/wAAAP8AAAD/AAAA/wAAAP8AAAD/AAAA&#10;/wAAAP8AAADGAAAAVQAAAAAAAAAAAAAAAAAAAAAAAAAAAAAAAAAAAAAAAAAAAAAAAAAAAAAAAAAA&#10;AAAAAAAAAAAAAAAAAAAAAAAAAAAAAAAAAAAAYgAAAMYAAAA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cAAMf/AAD//wAA//8AAP//AAD//wAA//8A&#10;AP//AAD//wAA//8AAP//AAD/8AAA8AEAAAEAAAAAAAAAAAAAAAAAAAAAAAAAAAAAAAAAAAAAAAAA&#10;AAAAAAAAAAAAAAAAAAAAAAAAAAAAAAAAAAAAAAAAAAAAAAAAAAAAAAAAAAAAAAAAAEQAAET/AAD/&#10;/wAA//8AAP//AAD//wAA//8AAP//AAD//wAA//8AAP//AAD/lgAAl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D//wAA//8AAP//AAD//wAA//8AAP//AAD/&#10;/wAA//8AAP//AAD//w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8AAP//AAD//wAA//8AAP//&#10;AAD//wAA//8AAP//AAD//wAA//8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oAAADG&#10;AAAA/wAAAP8AAAD/AAAA/wAAAP8AAADxAAAAfwAAAA0AAAAAAAAAAAAAAAAAAAAAAAAAAAAAAAAA&#10;AAAAAAAAAAAAAAAAAAAAAAAAAAAAAAAAAAAAAAAAAAAAAAAAAAAAAAAAAAAAAAAAAAAAAAAAAAAA&#10;AFUAAADkAAAAV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IAAHL/AAD//wAA//8AAP//AAD//wAA//8AAP//AAD//wAA//8AAP//AAD//wAA/0AAAEAAAAAA&#10;AAAAAAAAAAAAAAAAAAAAAAAAAAAAAAAAAAAAAAAAAAAAAAAAAAAAAAAAAAAAAAAAAAAAAAAAAAAA&#10;AAAAAAAAAAAAAAAAAAAAAAAAAHkAAHn/AAD//wAA//8AAP//AAD//wAA//8AAP//AAD//wAA//8A&#10;AP//AAD/HQAAH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CW/wAA//8AAP//AAD//wAA//8AAP//AAD//wAA//8AAP//AAD//wAA/x0AAB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AAAd/wAA//8AAP//AAD//wAA//8AAP//AAD//wAA//8AAP//AAD//wAA/5YAAJ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P8AAAD/AAAA/wAAAMYAAAAqAAAAAAAA&#10;AAAAAAAAAAAAAAAAAAAAAAAAAAAAAAAAAAAAAAAAAAAAAAAAAAAAAAAAAAAAAAAAAAAAAAAAAAAA&#10;AAAAAAAAAAAAAAAAAAAAAAAAAAAAAAAAAAAAAAAAAABVAAAA5AAAAF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wAAAz/AAD//wAA//8AAP//AAD//wAA//8AAP//&#10;AAD//wAA//8AAP//AAD//wAA/6sAAKsAAAAAAAAAAAAAAAAAAAAAAAAAAAAAAAAAAAAAAAAAAAAA&#10;AAAAAAAAAAAAAAAAAAAAAAAAAAAAAAAAAAAAAAAAAAAAAAAAAAAAAAAAAAAAAJ4AAJ7/AAD//wAA&#10;//8AAP//AAD//wAA//8AAP//AAD//wAA//8AAP//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EAABE/wAA//8AAP//AAD//wAA//8AAP//AAD//wAA&#10;//8AAP//AAD//wAA/5YAAJ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WAACW/wAA//8AAP//AAD//wAA//8AAP//AAD/&#10;/wAA//8AAP//AAD//wAA/0MAAE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P8AAAD/AAAAfwAAAAAAAAAAAAAAAAAAAAAAAAAAAAAAAAAAAAAAAAAAAAAAAAAAAAAAAAAA&#10;AAAAAAAAAAAAAAAAAAAAAAAAAAAAAAAAAAAAAAAAAAAAAAAAAAAAAAAAAAAAAAAAAAAAAAAAAAAA&#10;AAAAAAAAVQ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wAA//8AAP//AAD//wAA//8AAP//AAD//wAA//8AAP//AAD//wAA//8AAP8bAAAbAAAA&#10;AAAAAAAAAAAAAAAAAAAAAAAAAAAAAAAAAAAAAAAAAAAAAAAAAAAAAAAAAAAAAAAAAAAAAAAAAAAA&#10;AAAAAAAAAAAAAAAAAQAAAf8AAP//AAD//wAA//8AAP//AAD//wAA//8AAP//AAD//wAA//8AAP+d&#10;AAC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MAAAM&#10;+QAA+f8AAP//AAD//wAA//8AAP//AAD//wAA//8AAP//AAD//wAA//oAAPod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wAAAz6&#10;AAD6/wAA//8AAP//AAD//wAA//8AAP//AAD//wAA//8AAP//AAD/+QAA+QsAAA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wAAAP8AAAB/AAAAAAAAAAAAAAAAAAAAAAAAAAAA&#10;AAAAAAAAAAAAAAAAAAAAAAAAAAAAAAAAAAAAAAAAAAAAAAAAAAAAAAAAAAAAAAAAAAAAAAAAAAAA&#10;AAAAAAAAAAAAAAAAAAAAAAAAAAAAAAAAAAAAAAAAAAAAAAAAAKoAAADG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AAArP8AAP//AAD//wAA//8AAP//AAD/&#10;/wAA//8AAP//AAD//wAA//8AAP//AAD/AQAAAQAAAAAAAAAAAAAAAAAAAAAAAAAAAAAAAAAAAAAA&#10;AAAAAAAAAAAAAAAAAAAAAAAAAAAAAAAAAAAAAAAAAAAAAAAAAAAAQQAAQf8AAP//AAD//wAA//8A&#10;AP//AAD//wAA//8AAP//AAD//wAA//8AAP95AAB5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gAAlv8AAP//AAD//wAA//8AAP//AAD//wAA//8A&#10;AP//AAD//wAA//8AAP+WAAC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QAAET/AAD//wAA//8AAP//AAD//wAA//8AAP//AAD//wAA&#10;//8AAP//AAD/lgAAl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wAA&#10;AMYAAAANAAAAAAAAAAAAAAAAAAAAAAAAAAAAAAAAAAAAAAAAAAAAAAAAAAAAAAAAAAAAAAAAAAAA&#10;AAAAAAAAAAAAAAAAAAAAAAAAAAAAAAAAAAAAAAAAAAAAAAAAAAAAAAAAAAAAAAAAAAAAAAAAAAAA&#10;AAAAAAAAADcAAADx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QAAQf8AAP//AAD//wAA//8AAP//AAD//wAA//8AAP//AAD//wAA//8AAP//AAD/kAAAkAEA&#10;AAEAAAAAAAAAAAAAAAAAAAAAAAAAAAAAAAAAAAAAAAAAAAAAAAAAAAAAAAAAAAAAAAAAAAAAAAAA&#10;AAAAAAAAAAAArAAArP8AAP//AAD//wAA//8AAP//AAD//wAA//8AAP//AAD//wAA//8AAP9DAAB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QAA&#10;HfoAAPr/AAD//wAA//8AAP//AAD//wAA//8AAP//AAD//wAA//8AAP/5AAD5CwAA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YAANb/AAD/&#10;/wAA//8AAP//AAD//wAA//8AAP//AAD//wAA//8AAP//AAD/HQAAH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8QAAADcAAAAAAAAAAAAAAAAAAAAAAAAAAAAAAAAAAAAA&#10;AAAAAAAAAAAAAAAAAAAAAAAAAAAAAAAAAAAAAAAAAAAAAAAAAAAAAAAAAAAAAAAAAAAAAAAAAAAA&#10;AAAAAAAAAAAAAAAAAAAAAAAAAAAAAAAAAAAAAAAAAAAAAAAAAACqAAAAxg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f8AAP//AAD//wAA//8AAP//AAD//wAA&#10;//8AAP//AAD//wAA//8AAP//AAD//wAA/2oAAGoAAAAAAAAAAAAAAAAAAAAAAAAAAAAAAAAAAAAA&#10;AAAAAAAAAAAAAAAAAAAAAAAAAAAAAAAAAAAAAAAAAAA4AAA4/wAA//8AAP//AAD//wAA//8AAP//&#10;AAD//wAA//8AAP//AAD//wAA//kAAPkLAAA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YAAJb/AAD//wAA//8AAP//AAD//wAA//8AAP//&#10;AAD//wAA//8AAP//AAD/RgAAR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wAAE/8AAP//AAD//wAA//8AAP//AAD//wAA//8AAP//AAD//wAA//8A&#10;AP//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D/AAAAxgAAAA0A&#10;AAAAAAAAAAAAAAAAAAAAAAAAAAAAAAAAAAAAAAAAAAAAAAAAAAAAAAAAAAAAAAAAAAAAAAAAAAAA&#10;AAAAAAAAAAAAAAAAAAAAAAAAAAAAAAAAAAAAAAAAAAAAAAAAAAAAAAAAAAAAAAAAAAAAAAAAAAAA&#10;AAAAAAAAAAB/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wAABz/AAD//wAA//8AAP//AAD//wAA//8AAP//AAD//wAA//8AAP//AAD//wAA//cAAPcd&#10;AAAdAAAAAAAAAAAAAAAAAAAAAAAAAAAAAAAAAAAAAAAAAAAAAAAAAAAAAAAAAAAAAAAAAAAAAAAA&#10;AAD/AAD//wAA//8AAP//AAD//wAA//8AAP//AAD//wAA//8AAP//AAD//wAA/5YAAJ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0A&#10;AB3/AAD//wAA//8AAP//AAD//wAA//8AAP//AAD//wAA//8AAP//AAD/6gAA6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gAAcv8AAP//AAD//wAA&#10;//8AAP//AAD//wAA//8AAP//AAD//wAA//8AAP+QAA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oAAAD/AAAAfwAAAAAAAAAAAAAAAAAAAAAAAAAAAAAAAAAAAAAAAAAAAAAA&#10;AAAAAAAAAAAAAAAAAAAAAAAAAAAAAAAAAAAAAAAAAAAAAAAAAAAAAAAAAAAAAAAAAAAAAAAAAAAA&#10;AAAAAAAAAAAAAAAAAAAAAAAAAAAAAAAAAAAAAAAAAAAAAAA3AAAA8QAAA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sAACs/wAA//8AAP//AAD//wAA//8A&#10;AP//AAD//wAA//8AAP//AAD//wAA//8AAP+WAACWAAAAAAAAAAAAAAAAAAAAAAAAAAAAAAAAAAAA&#10;AAAAAAAAAAAAAAAAAAAAAAAAAAAAAAAAAB0AAB3/AAD//wAA//8AAP//AAD//wAA//8AAP//AAD/&#10;/wAA//8AAP//AAD//wAA/x0AAB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D//wAA//8AAP//AAD//wAA//8AAP//AAD/&#10;/wAA//8AAP//AAD//w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xwAAx/8AAP//AAD//wAA//8AAP//AAD//wAA//8AAP//AAD//wAA//wAAP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xAAAANwAAAAAAAAAA&#10;AAAAAAAAAAAAAAAAAAAAAAAAAAAAAAAAAAAAAAAAAAAAAAAAAAAAAAAAAAAAAAAAAAAAAAAAAAAA&#10;AAAAAAAAAAAAAAAAAAAAAAAAAAAAAAAAAAAAAAAAAAAAAAAAAAAAAAAAAAAAAAAAAAAAAAAAAAAA&#10;AAAAAAAaAAAA5AAAAK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BAABB/wAA//8AAP//AAD//wAA//8AAP//AAD//wAA//8AAP//AAD//wAA//8AAP//AAD/&#10;HgAAHgAAAAAAAAAAAAAAAAAAAAAAAAAAAAAAAAAAAAAAAAAAAAAAAAAAAAAAAAAAAAAAAJcAAJf/&#10;AAD//wAA//8AAP//AAD//wAA//8AAP//AAD//wAA//8AAP//AAD/rAAAr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10;AAB1/wAA//8AAP//AAD//wAA//8AAP//AAD//wAA//8AAP//AAD//wAA/zgAAD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e/wAA//8AAP//AAD//wAA//8A&#10;AP//AAD//wAA//8AAP//AAD//wAA/6sAAK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DkAAAAGgAAAAAAAAAAAAAAAAAAAAAAAAAAAAAAAAAAAAAAAAAAAAAAAAAA&#10;AAAAAAAAAAAAAAAAAAAAAAAAAAAAAAAAAAAAAAAAAAAAAAAAAAAAAAAAAAAAAAAAAAAAAAAAAAAA&#10;AAAAAAAAAAAAAAAAAAAAAAAAAAAAAAAAAAAAAAAAAAAaAAAA5AAAAMY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BkAAAkP8AAP//AAD//wAA//8AAP//&#10;AAD//wAA//8AAP//AAD//wAA//8AAP//AAD//wAA/0IAAEIBAAABAAAAAAAAAAAAAAAAAAAAAAAA&#10;AAAAAAAAAAAAAAAAAAAAAAAADAAADP8AAP//AAD//wAA//8AAP//AAD//wAA//8AAP//AAD//wAA&#10;//8AAP//AAD/DAAAD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e/wAA//8AAP//AAD//wAA//8AAP//AAD//wAA&#10;//8AAP//AAD//wAA/5YAAJ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YAABY/wAA//8AAP//AAD//wAA//8AAP//AAD//wAA//8AAP//AAD//wAA/1sAAF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DkAAAAGgAAAAAAAAAAAAAA&#10;AAAAAAAAAAAAAAAAAAAAAAAAAAAAAAAAAAAAAAAAAAAAAAAAAAAAAAAAAAAAAAAAAAAAAAAAAAAA&#10;AAAAAAAAAAAAAAAAAAAAAAAAAAAAAAAAAAAAAAAAAAAAAAAAAAAAAAAAAAAAAAAAAAAAAAAAAAAA&#10;AAAaAAAA5A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ZAAAJD/AAD//wAA//8AAP//AAD//wAA//8AAP//AAD//wAA//8AAP//AAD//wAA&#10;//8AAP+QAACQAQAAAQAAAAAAAAAAAAAAAAAAAAAAAAAAAAAAAAAAAAABAAAB0wAA0/8AAP//AAD/&#10;/wAA//8AAP//AAD//wAA//8AAP//AAD//wAA//8AAP+XAAC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xwAAx/8AAP//AAD//wAA//8AAP//AAD//wAA//8AAP//AAD//wAA//kAAPkLAAA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YAACY/wAA//8AAP//AAD//wAA//8AAP//&#10;AAD//wAA//8AAP//AAD//wAA/wE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kAAAAGgAAAAAAAAAAAAAAAAAAAAAAAAAAAAAAAAAAAAAAAAAAAAAAAAAAAAAA&#10;AAAAAAAAAAAAAAAAAAAAAAAAAAAAAAAAAAAAAAAAAAAAAAAAAAAAAAAAAAAAAAAAAAAAAAAAAAAA&#10;AAAAAAAAAAAAAAAAAAAAAAAAAAAAAAAAAAAAAAAaAAAA5A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H/AAD//wAA//8AAP//AAD/&#10;/wAA//8AAP//AAD//wAA//8AAP//AAD//wAA//8AAP//AAD/qgAAqgEAAAEAAAAAAAAAAAAAAAAA&#10;AAAAAAAAAAEAAAGCAACC/wAA//8AAP//AAD//wAA//8AAP//AAD//wAA//8AAP//AAD//wAA//8A&#10;AP8d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gAAcv8AAP//AAD//wAA//8AAP//AAD//wAA//8A&#10;AP//AAD//wAA//8AAP9DAAB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D//wAA//8AAP//AAD//wAA//8AAP//AAD//wAA//8AAP//AAD/8gAA8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xAAAANwAAAAAAAAAAAAAAAAAA&#10;AAAAAAAAAAAAAAAAAAAAAAAAAAAAAAAAAAAAAAAAAAAAAAAAAAAAAAAAAAAAAAAAAAAAAAAAAAAA&#10;AAAAAAAAAAAAAAAAAAAAAAAAAAAAAAAAAAAAAAAAAAAAAAAAAAAAAAAAAAAAAAAAAAAAAAAAAAA3&#10;AAAA8Q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e+gAA+v8AAP//AAD//wAA//8AAP//AAD//wAA//8AAP//AAD//wAA//8A&#10;AP//AAD//wAA//8AAP/CAADCYQAAYQAAAAAbAAAbdAAAdP8AAP//AAD//wAA//8AAP//AAD//wAA&#10;//8AAP//AAD//wAA//8AAP//AAD//wAA//8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GP8AAP//AAD//wAA//8AAP//AAD//wAA//8AAP//AAD//wAA//8AAP+WAACW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0AAB3/AAD//wAA//8AAP//AAD//wAA//8AAP//AAD/&#10;/wAA//8AAP//AAD/ewAAe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AAAAVQAAAAAAAAAAAAAAAAAAAAAAAAAAAAAAAAAAAAAAAAAAAAAAAAAAAAAAAAAA&#10;AAAAAAAAAAAAAAAAAAAAAAAAAAAAAAAAAAAAAAAAAAAAAAAAAAAAAAAAAAAAAAAAAAAAAAAAAAAA&#10;AAAAAAAAAAAAAAAAAAAAAAAAAAAAAAAAAABVAAAA/w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gAAlv8AAP//AAD//wAA&#10;//8AAP//AAD//wAA//8AAP//AAD//wAA//8AAP//AAD//wAA//8AAP//AAD//wAA//8AAP//AAD/&#10;/wAA//8AAP//AAD//wAA//8AAP//AAD//wAA//8AAP//AAD//wAA//8AAP//AAD//wAA/zc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P//AAD//wAA//8AAP//AAD//wAA//8AAP//&#10;AAD//wAA//8AAP//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YAAJb/&#10;AAD//wAA//8AAP//AAD//wAA//8AAP//AAD//wAA//8AAP//AAD/QwAAQ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AAAD/AAAAfwAAAAAAAAAAAAAAAAAAAAAA&#10;AAAAAAAAAAAAAAAAAAAAAAAAAAAAAAAAAAAAAAAAAAAAAAAAAAAAAAAAAAAAAAAAAAAAAAAAAAAA&#10;AAAAAAAAAAAAAAAAAAAAAAAAAAAAAAAAAAAAAAAAAAAAAAAAAAAAAAAAAAAAAAAAAAAAAACqAAAA&#10;/wAAAMY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QAAHfgAAPj/AAD//wAA//8AAP//AAD//wAA//8AAP//AAD//wAA//8AAP//&#10;AAD//wAA//8AAP//AAD//wAA//8AAP//AAD//wAA//8AAP//AAD//wAA//8AAP//AAD//wAA//8A&#10;AP//AAD//wAA//8AAP//AAD/qwAAq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A&#10;AJb/AAD//wAA//8AAP//AAD//wAA//8AAP//AAD//wAA//8AAP//AAD/HQAAH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AAADPkAAPn/AAD//wAA//8AAP//AAD//wAA//8AAP//AAD//wAA&#10;//8AAP/5AAD5CwAA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8AAAD/AAAA5AAAABoAAAAAAAAAAAAAAAAAAAAAAAAAAAAAAAAAAAAAAAAAAAAAAAAAAAAAAAAA&#10;AAAAAAAAAAAAAAAAAAAAAAAAAAAAAAAAAAAAAAAAAAAAAAAAAAAAAAAAAAAAAAAAAAAAAAAAAAAA&#10;AAAAAAAAAAAAAAAAAAAAAAAAADcAAADx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sAAGv/AAD//wAA//8A&#10;AP//AAD//wAA//8AAP//AAD//wAA//8AAP//AAD//wAA//8AAP//AAD//wAA//8AAP//AAD//wAA&#10;//8AAP//AAD//wAA//8AAP//AAD//wAA//8AAP//AAD//wAA//8AAP//AAD/QAA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QAAET/AAD//wAA//8AAP//AAD//wAA//8AAP//AAD/&#10;/wAA//8AAP//AAD/lgAAl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AAARP8AAP//AAD/&#10;/wAA//8AAP//AAD//wAA//8AAP//AAD//wAA//8AAP+WAAC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cAAADxAAAA/wAAAFUAAAAAAAAAAAAAAAAAAAAA&#10;AAAAAAAAAAAAAAAAAAAAAAAAAAAAAAAAAAAAAAAAAAAAAAAAAAAAAAAAAAAAAAAAAAAAAAAAAAAA&#10;AAAAAAAAAAAAAAAAAAAAAAAAAAAAAAAAAAAAAAAAAAAAAAAAAAAAAAAAAAAAAH8AAAD/AAAA/wAA&#10;AH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GQAACQ/wAA//8AAP//AAD//wAA//8AAP//AAD//wAA//8AAP//AAD/&#10;/wAA//8AAP//AAD//wAA//8AAP//AAD//wAA//8AAP//AAD//wAA//8AAP//AAD//wAA//8AAP//&#10;AAD//wAA//8AAP+QAACQ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wAAAz5&#10;AAD5/wAA//8AAP//AAD//wAA//8AAP//AAD//wAA//8AAP//AAD/+QAA+QsAAA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AAAfP8AAP//AAD//wAA//8AAP//AAD//wAA//8AAP//AAD//wAA//8A&#10;AP8d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wAAAOQAAAAaAAAAAAAAAAAAAAAAAAAAAAAAAAAAAAAAAAAAAAAAAAAAAAAAAAAAAAAA&#10;AAAAAAAAAAAAAAAAAAAAAAAAAAAAAAAAAAAAAAAAAAAAAAAAAAAAAAAAAAAAAAAAAAAAAAAAAAAA&#10;AAAAAAAAAAAAAAAANwAAAPEAAAD/AAAA8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BQQAAQf8AAP//&#10;AAD//wAA//8AAP//AAD//wAA//8AAP//AAD//wAA//8AAP//AAD//wAA//8AAP//AAD//wAA//8A&#10;AP//AAD//wAA//8AAP//AAD//wAA//8AAP//AAD//wAA/5AAAJAB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WAACW/wAA//8AAP//AAD//wAA//8AAP//AAD//wAA&#10;//8AAP//AAD//wAA/0MAAE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gAA8v8AAP//AAD//wAA&#10;//8AAP//AAD//wAA//8AAP//AAD//wAA//8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P8AAADGAAAADQAAAAAAAAAAAAAA&#10;AAAAAAAAAAAAAAAAAAAAAAAAAAAAAAAAAAAAAAAAAAAAAAAAAAAAAAAAAAAAAAAAAAAAAAAAAAAA&#10;AAAAAAAAAAAAAAAAAAAAAAAAAAAAAAAAAAAAAAAAAAAAAAAaAAAA5AAAAP8AAAD/AAAAxgA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GqAACq/wAA//8AAP//AAD//wAA//8AAP//AAD//wAA&#10;//8AAP//AAD//wAA//8AAP//AAD//wAA//8AAP//AAD//wAA//8AAP//AAD//wAA//8AAP//AAD/&#10;AAAAAAE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AAAd&#10;/wAA//8AAP//AAD//wAA//8AAP//AAD//wAA//8AAP//AAD//wAA/3kAAH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8AAP//AAD//wAA//8AAP//AAD//wAA//8AAP//AAD//wAA/5gAAJ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P8AAAD/AAAA1AAAACoAAAAAAAAAAAAAAAAAAAAAAAAAAAAAAAAAAAAAAAAAAAAAAAAA&#10;AAAAAAAAAAAAAAAAAAAAAAAAAAAAAAAAAAAAAAAAAAAAAAAAAAAAAAAAAAAAAAAAAAAAAAAAAAAA&#10;ABoAAADUAAAA/wAAAP8AAAD/AAAA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kAAAkP8AAP//AAD//wAA//8AAP//AAD//wAA//8AAP//AAD//wAA//8AAP//AAD//wAA//8AAP//&#10;AAD//wAA//8AAP//AAD//wAA//8AAP+QAACQAQ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8AAP//AAD//wAA//8AAP//AAD//wAA//8A&#10;AP//AAD//wAA/50AAJ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4AAA4/wAA//8AAP//AAD//wAA//8A&#10;AP//AAD//wAA//8AAP//AAD//wAA/1cAAF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8AAAD/AAAA/wAAAPEAAABiAAAAAAAA&#10;AAAAAAAAAAAAAAAAAAAAAAAAAAAAAAAAAAAAAAAAAAAAAAAAAAAAAAAAAAAAAAAAAAAAAAAAAAAA&#10;AAAAAAAAAAAAAAAAAAAAAAAAAAAAAAAAVQAAAPEAAAD/AAAA/wAAAP8AAADk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UEAAEH/AAD//wAA//8AAP//AAD//wAA//8A&#10;AP//AAD//wAA//8AAP//AAD//wAA//8AAP//AAD//wAA//8AAP//AAD//wAA/5AAAJAB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QAA&#10;nf8AAP//AAD//wAA//8AAP//AAD//wAA//8AAP//AAD//wAA//8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XAACX/wAA//8AAP//AAD//wAA//8AAP//AAD//wAA//8AAP//AAD//wAA/x0AAB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oAAAD/AAAA/wAAAP8AAAD/AAAA4QAAAGIAAAANAAAAAAAAAAAAAAAAAAAAAAAAAAAAAAAA&#10;AAAAAAAAAAAAAAAAAAAAAAAAAAAAAAAAAAAAAAAAAAAAAAAAAAAAAAAAADgAAADGAAAA/wAAAP8A&#10;AAD/AAAA/wAAAP8AAAB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BWwAAW/8AAP//AAD//wAA//8AAP//AAD//wAA//8AAP//AAD//wAA//8AAP//AAD/&#10;/wAA//wAAPyrAACrQAAAQAE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QAAef8AAP//AAD//wAA//8AAP//AAD//wAA//8AAP//&#10;AAD//wAA//8AAP8YAAA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wAAAz5AAD5/wAA//8AAP//AAD//wAA//8AAP//&#10;AAD//wAA//8AAP//AAD/xwAAx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P8AAAD/AAAA/wAAAP8A&#10;AAD/AAAA1AAAAH8AAAA4AAAADQAAAAAAAAAAAAAAAAAAAAAAAAAAAAAAAAAAAAAAAAAAAAAADQAA&#10;AEcAAACcAAAA8QAAAP8AAAD/AAAA/wAAAP8AAAD/AAAA/w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bcwAAc4AAAID/&#10;AAD//wAA//8AAP//AAD//wAA//8AAP/AAADAcwAAcxo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AAARP8A&#10;AP//AAD//wAA//8AAP//AAD//wAA//8AAP//AAD//wAA//8AAP9xAAB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QA&#10;AET/AAD//wAA//8AAP//AAD//wAA//8AAP//AAD//wAA//8AAP//AAD/cQAAc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5AAAAP8AAAD/AAAA/wAAAP8AAAD/AAAA/wAAAP8AAAD/AAAA/wAAAP8AAAD/AAAA&#10;1AAAANQAAADUAAAA1AAAAPEAAAD/AAAA/wAAAP8AAAD/AAAA/wAAAP8AAAD/AAAA/wAAAP8AAAD/&#10;AAAAqg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YIAAAIBzAABzGg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AAADPkAAPn/AAD//wAA//8AAP//AAD//wAA//8AAP//AAD/&#10;/wAA//8AAP/HAAD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YAAJb/AAD//wAA//8AAP//AAD//wAA//8AAP//AAD/&#10;/wAA//8AAP//AAD/G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gAAANQAAAD/AAAA/wAAAP8AAAD/&#10;AAAA/wAAAP8AAAD/AAAA/wAAAP8AAAD/AAAA/wAAAP8AAAD/AAAA/wAAAP8AAAD/AAAA/wAAAP8A&#10;AAD/AAAA/wAAAP8AAAD/AAAA/wAAAP8AAACc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cAAJf/&#10;AAD//wAA//8AAP//AAD//wAA//8AAP//AAD//wAA//8AAP//AAD/HgAAH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P//&#10;AAD//wAA//8AAP//AAD//wAA//8AAP//AAD//wAA//8AAP//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CcAAAA/wAAAP8AAAD/AAAA/wAAAP8AAAD/AAAA/wAAAP8AAAD/AAAA/wAA&#10;AP8AAAD/AAAA/wAAAP8AAAD/AAAA/wAAAP8AAAD/AAAA/wAAAP8AAAD/AAAA8QAAAH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gAADj/AAD//wAA//8AAP//AAD//wAA//8AAP//AAD//wAA&#10;//8AAP//AAD/VwAAV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QAAHf8AAP//AAD//wAA//8AAP//AAD//wAA//8AAP//AAD//wAA&#10;//8AAP+WAAC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OAAAANQAAAD/AAAA&#10;/wAAAP8AAAD/AAAA/wAAAP8AAAD/AAAA/wAAAP8AAAD/AAAA/wAAAP8AAAD/AAAA/wAAAP8AAAD/&#10;AAAA/wAAAP8AAADUAAAAK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D/&#10;/wAA//8AAP//AAD//wAA//8AAP//AAD//wAA//8AAP//AAD/mAAAm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gAAlv8AAP//AAD/&#10;/wAA//8AAP//AAD//wAA//8AAP//AAD//wAA//8AAP9DAAB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4AAAAxgAAAP8AAAD/AAAA/wAAAP8AAAD/AAAA/wAAAP8A&#10;AAD/AAAA/wAAAP8AAAD/AAAA/wAAAP8AAAD/AAAAxgAAAD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yAADy/wAA//8AAP//AAD//wAA//8AAP//AAD//wAA//8A&#10;AP//AAD//w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ZAAAZ+gAA+v8AAP//AAD//wAA//8AAP//AAD//wAA//8AAP//AAD//wAA//kA&#10;APkLAAA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nAAAANQAAAD/AAAA/wAAAP8AAAD/AAAA/wAAAP8AAADUAAAAnAAAAFU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8AAB8/wAA&#10;//8AAP//AAD//wAA//8AAP//AAD//wAA//8AAP//AAD//wAA/xgAAB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yAABy/wAA//8AAP//AAD//wAA&#10;//8AAP//AAD//wAA//8AAP//AAD//wAA/5YAAJ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EAABE/wAA//8AAP//AAD//wAA//8AAP//AAD//wAA//8AAP//&#10;AAD//wAA/3EAAH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HAADH/wAA//8AAP//AAD//wAA//8AAP//AAD//wAA//8AAP//AAD/+gAA+h0AAB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MAAAM+QAA+f8A&#10;AP//AAD//wAA//8AAP//AAD//wAA//8AAP//AAD//wAA/8cAAM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4AAB7/AAD//wAA//8AAP//AAD//wAA//8A&#10;AP//AAD//wAA//8AAP//AAD/lwAAl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wAAl/8AAP//AAD//wAA//8AAP//AAD//wAA//8AAP//AAD/&#10;/wAA//8AAP8e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gAAFj/AAD//wAA//8AAP//AAD//wAA//8AAP//AAD//wAA//8AAP//AAD/OAAAO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OAAAOP8AAP//&#10;AAD//wAA//8AAP//AAD//wAA//8AAP//AAD//wAA//8AAP9XAAB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gAAJj/AAD//wAA//8AAP//AAD//wAA//8AAP//&#10;AAD//wAA//8AAP//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P//AAD//wAA//8AAP//AAD//wAA//8AAP//AAD//wAA&#10;//8AAP9+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P//AAD//wAA//8AAP//AAD//wAA//8AAP//AAD//wAA//8AAP/xAAD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IAAPL/AAD/&#10;/wAA//8AAP//AAD//wAA//8AAP//AAD//wAA//8AAP/xAAD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QAAGf8AAP//AAD//wAA//8AAP//AAD//wAA//8AAP//AAD/&#10;/wAA//8AAP97AAB7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4AAH7/AAD//wAA//8AAP//AAD//wAA//8AAP//AAD//wAA//8A&#10;AP//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gAAcv8AAP//&#10;AAD//wAA//8AAP//AAD//wAA//8AAP//AAD//wAA//8AAP9DAAB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gAAFj/AAD//wAA&#10;//8AAP//AAD//wAA//8AAP//AAD//wAA//8AAP//AAD/HgAAH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xwAAx/8AAP//AAD//wAA//8AAP//AAD//wAA//8AAP//AAD//wAA&#10;//kAAPkLAAA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4AAB7/AAD//wAA//8AAP//AAD//wAA//8AAP//AAD//wAA//8AAP//&#10;AAD/cQAAc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e/wAA//8AAP//AAD/&#10;/wAA//8AAP//AAD//wAA//8AAP//AAD//wAA/5cAAJ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HAADH/wAA//8A&#10;AP//AAD//wAA//8AAP//AAD//wAA//8AAP//AAD/xwAAx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YAABY/wAA//8AAP//AAD//wAA//8AAP//AAD//wAA//8AAP//AAD//wAA/zgA&#10;AD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yAABy/wAA//8AAP//AAD//wAA//8AAP//AAD//wAA//8AAP//AAD/&#10;/wAA/x4AAB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YAACY/wAA//8AAP//AAD//wAA&#10;//8AAP//AAD//wAA//8AAP//AAD//w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e/wAA//8AAP//&#10;AAD//wAA//8AAP//AAD//wAA//8AAP//AAD//wAA/1cAAF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D//wAA//8AAP//AAD//wAA//8AAP//AAD//wAA//8AAP//AAD/8QAA8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8AAP//AAD//wAA//8AAP//AAD//wAA//8AAP//AAD//wAA&#10;/34AAH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kAABn/AAD//wAA//8AAP//AAD//wAA//8A&#10;AP//AAD//wAA//8AAP//AAD/ewAAe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AA8v8AAP//AAD/&#10;/wAA//8AAP//AAD//wAA//8AAP//AAD//wAA//EAAP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IAAHL/AAD//wAA//8AAP//AAD//wAA//8AAP//AAD//wAA//8AAP//AAD/QwAAQ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gAAfv8AAP//AAD//wAA//8AAP//AAD//wAA//8AAP//AAD//wAA//8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cAAMf/AAD//wAA//8AAP//AAD//wAA//8AAP//&#10;AAD//wAA//8AAP/5AAD5CwAA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WP8AAP//AAD//wAA&#10;//8AAP//AAD//wAA//8AAP//AAD//wAA//8AAP84AAA4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gAAHv8A&#10;AP//AAD//wAA//8AAP//AAD//wAA//8AAP//AAD//wAA//8AAP+XAAC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gAAHv8AAP//AAD//wAA//8AAP//AAD//wAA//8AAP//AAD//wAA//8AAP+W&#10;AACW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WP8AAP//AAD//wAA//8AAP//AAD//wAA//8AAP//AAD/&#10;/wAA//8AAP84AAA4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cAAMf/AAD//wAA//8A&#10;AP//AAD//wAA//8AAP//AAD//wAA//8AAP/6AAD6GAA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wAAe/8AAP//&#10;AAD//wAA//8AAP//AAD//wAA//8AAP//AAD//wAA//8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IAAHL/AAD//wAA//8AAP//AAD//wAA//8AAP//AAD//wAA//8AAP//AAD/&#10;cQAAc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QAAnf8AAP//AAD//wAA//8AAP//AAD//wAA//8AAP//AAD//wAA&#10;//EAAP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gAABj6AAD6/wAA//8AAP//&#10;AAD//wAA//8AAP//AAD//wAA//8AAP//AAD/xwAAx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8AAP//AAD/&#10;/wAA//8AAP//AAD//wAA//8AAP//AAD//wAA/4MAAI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XAACX/wAA//8AAP//AAD//wAA//8AAP//AAD//wAA//8AAP//AAD//wAA&#10;/x4AAB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AAAd/wAA//8AAP//AAD//wAA//8AAP//AAD//wAA//8AAP//AAD//wAA/3kA&#10;AH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4AAA4/wAA//8AAP//AAD/&#10;/wAA//8AAP//AAD//wAA//8AAP//AAD//wAA/1cAAF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WAACW/wAA//8AAP//AAD//wAA&#10;//8AAP//AAD//wAA//8AAP//AAD//wAA/0MAAE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8AAP//AAD//wAA//8AAP//AAD//wAA//8AAP//AAD//wAA/3sA&#10;AH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wAAAz5AAD5/wAA//8AAP//AAD//wAA//8AAP//AAD//wAA//8AAP//AAD/+QAA+QsAAA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gAA8v8AAP//AAD//wAA&#10;//8AAP//AAD//wAA//8AAP//AAD//wAA/4MAAI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QAAET/AAD//wAA//8AAP//AAD//wAA//8A&#10;AP//AAD//wAA//8AAP//AAD/lgAAl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wAAg/8AAP//AAD//wAA//8AAP//AAD//wAA//8AAP//AAD//wAA//EAAP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kAAHn/AAD//wAA//8AAP//AAD//wAA//8AAP//AAD//wAA//8AAP//AAD/HQAAH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wAAe/8AAP//AAD//wAA//8A&#10;AP//AAD//wAA//8AAP//AAD//wAA//8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0AAJ3/AAD//wAA//8AAP//AAD//wAA//8AAP//&#10;AAD//wAA//8AAP//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WP8AAP//AAD//wAA//8AAP//AAD//wAA//8AAP//AAD//wAA//8AAP84AAA4&#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P//AAD//wAA//8AAP//AAD//wAA//8AAP//AAD//wAA//8AAP+dAAC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gAAHv8AAP//AAD//wAA//8AAP//&#10;AAD//wAA//8AAP//AAD//wAA//8AAP+WAAC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QAAGf8AAP//AAD//wAA//8AAP//AAD//wAA//8AAP//AAD/&#10;/wAA//8AAP95AAB5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cAAMf/AAD//wAA//8AAP//AAD//wAA//8AAP//AAD//wAA//8AAP/5AAD5CwAA&#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gAAcv8AAP//&#10;AAD//wAA//8AAP//AAD//wAA//8AAP//AAD//wAA//8AAP9DAAB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IAAHL/AAD//wAA//8AAP//AAD/&#10;/wAA//8AAP//AAD//wAA//8AAP//AAD/QwAAQ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xwAAx/8AAP//AAD//wAA//8AAP//AAD//wAA//8AAP//AAD//wAA&#10;//kAAPkLAAA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wAAAP8AAAD/AAAA/wAAAP8AAAD/AAAA/wAAAP8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gAABj/AAD//wAA//8AAP//AAD//wAA//8AAP//AAD//wAA//8AAP//AAD/eQAAe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e/wAA//8AAP//AAD/&#10;/wAA//8AAP//AAD//wAA//8AAP//AAD//wAA/5cAAJ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AAAD/AAAA/wAAAP8AAAD/AAAA/wAAAP8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D//wAA//8AAP//AAD//wAA&#10;//8AAP//AAD//wAA//8AAP//AAD/gwAAg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YAABY/wAA//8AAP//AAD//wAA//8AAP//AAD//wAA//8AAP//AAD//wAA/zgA&#10;AD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P8AAAD/AAAA/wAAAP8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dAACd/wAA//8AAP//AAD//wAA//8AAP//AAD//wAA//8AAP//AAD/8QAA8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B+/wAA//8AAP//AAD//wAA&#10;//8AAP//AAD//wAA//8AAP//AAD//w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7AAB7/wAA//8AAP//AAD//wAA//8A&#10;AP//AAD//wAA//8AAP//AAD//w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yAADy/wAA//8AAP//AAD//wAA//8AAP//AAD//wAA//8AAP//AAD/8QAA8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D/AAAA/wAAAP8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YAABY/wAA//8AAP//AAD//wAA//8AAP//AAD//wAA//8AAP//AAD//wAA/x4AAB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D//wAA//8AAP//AAD//wAA//8A&#10;AP//AAD//wAA//8AAP//AAD/fgAAf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P8AAAD/AAAA/wAAAP8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e/wAA//8AAP//AAD//wAA//8AAP//&#10;AAD//wAA//8AAP//AAD//wAA/3EAAH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gAADj/AAD//wAA//8AAP//AAD//wAA//8AAP//AAD//wAA//8AAP//AAD/VwAAV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P8AAAD/AAAA/wAAAP8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xwAAx/8AAP//AAD//wAA//8AAP//AAD//wAA//8AAP//AAD//wAA/8cAAM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cAAJf/AAD//wAA//8AAP//AAD//wAA//8AAP//&#10;AAD//wAA//8AAP//AAD/HQAAH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gAAcv8AAP//AAD//wAA//8AAP//AAD/&#10;/wAA//8AAP//AAD//wAA//8AAP8e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AAADPkA&#10;APn/AAD//wAA//8AAP//AAD//wAA//8AAP//AAD//wAA//8AAP/HAAD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gAAHv8AAP//AAD//wAA//8AAP//AAD//wAA//8AAP//AAD//wAA//8AAP9XAAB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AAARP8AAP//AAD//wAA//8AAP//AAD//wAA//8AAP//AAD/&#10;/wAA//8AAP9xAAB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P//AAD//wAA//8AAP//AAD//wAA&#10;//8AAP//AAD//wAA//8AAP97AAB7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QAAef8AAP//&#10;AAD//wAA//8AAP//AAD//wAA//8AAP//AAD//wAA//8AAP8YAAA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IAAPL/AAD//wAA//8AAP//AAD//wAA//8AAP//AAD//wAA//8AAP+DAAC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wAAg/8AAP//AAD//wAA//8AAP//AAD//wAA//8AAP//AAD//wAA&#10;//8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MAAIP/AAD//wAA//8AAP//AAD//wAA//8A&#10;AP//AAD//wAA//8AAP/xAAD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AA8v8AAP//AAD/&#10;/wAA//8AAP//AAD//wAA//8AAP//AAD//wAA/50AAJ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sAAHv/AAD//wAA//8AAP//AAD//wAA//8AAP//AAD//wAA//8AAP//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8AAP//AAD//wAA//8AAP//AAD//wAA//8AAP//AAD//wAA/3sA&#10;AH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gAAFj/AAD//wAA//8AAP//AAD//wAA//8AAP//&#10;AAD//wAA//8AAP//AAD/OAAAO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4AAA4/wAA//8AAP//AAD//wAA&#10;//8AAP//AAD//wAA//8AAP//AAD//wAA/1cAAF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4A&#10;AB7/AAD//wAA//8AAP//AAD//wAA//8AAP//AAD//wAA//8AAP//AAD/lgAAl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XAACX/wAA//8AAP//AAD//wAA//8AAP//AAD//wAA//8AAP//AAD//wAA/x0AAB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HAADH/wAA//8AAP//AAD//wAA//8AAP//AAD/&#10;/wAA//8AAP//AAD/+QAA+QsAAA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kAABn6AAD6/wAA//8AAP//AAD//wAA//8A&#10;AP//AAD//wAA//8AAP//AAD/xwAAx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y&#10;AABy/wAA//8AAP//AAD//wAA//8AAP//AAD//wAA//8AAP//AAD//wAA/0MAAE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IAAHL/AAD//wAA//8AAP//AAD//wAA//8AAP//AAD//wAA//8AAP//AAD/cQAAc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YAAAY/wAA//8AAP//AAD//wAA//8AAP//AAD//wAA&#10;//8AAP//AAD//wAA/3kAAH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cAAMf/AAD//wAA//8AAP//AAD//wAA//8AAP//&#10;AAD//wAA//8AAP/6AAD6G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8AAP//AAD//wAA//8AAP//AAD//wAA//8AAP//AAD//wAA/4MAAI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gAAHv8A&#10;AP//AAD//wAA//8AAP//AAD//wAA//8AAP//AAD//wAA//8AAP+XAAC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QAAnf8AAP//AAD//wAA//8AAP//AAD//wAA//8A&#10;AP//AAD//wAA//EAAP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WP8AAP//AAD//wAA//8AAP//AAD//wAA//8AAP//AAD/&#10;/wAA//8AAP84AAA4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wAA&#10;e/8AAP//AAD//wAA//8AAP//AAD//wAA//8AAP//AAD//wAA//8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wAAe/8AAP//&#10;AAD//wAA//8AAP//AAD//wAA//8AAP//AAD//wAA//8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WP8AAP//AAD//wAA//8AAP//AAD//wAA//8AAP//&#10;AAD//wAA//8AAP8e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wAAg/8AAP//AAD//wAA//8AAP//AAD//wAA//8AAP//AAD//wAA&#10;//EAAP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gAAHv8A&#10;AP//AAD//wAA//8AAP//AAD//wAA//8AAP//AAD//wAA//8AAP9xAAB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AA8v8AAP//AAD/&#10;/wAA//8AAP//AAD//wAA//8AAP//AAD//wAA/4MAAI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cAAMf/AAD//wAA//8AAP//AAD//wAA//8AAP//AAD/&#10;/wAA//8AAP/HAAD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8AAP//AAD//wAA//8AAP//AAD//wAA//8AAP//AAD//wAA/3sA&#10;AH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IAAHL/&#10;AAD//wAA//8AAP//AAD//wAA//8AAP//AAD//wAA//8AAP//AAD/HgAAH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4AAA4/wAA//8AAP//AAD//wAA&#10;//8AAP//AAD//wAA//8AAP//AAD//wAA/1cAAF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4AAB7/AAD//wAA//8AAP//AAD//wAA//8AAP//AAD//wAA&#10;//8AAP//AAD/VwAAV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XAACX/wAA//8AAP//AAD//wAA//8AAP//AAD//wAA//8AAP//AAD//wAA/x0AAB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D/&#10;/wAA//8AAP//AAD//wAA//8AAP//AAD//wAA//8AAP//AAD/ewAAe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wAAAz5AAD5/wAA//8AAP//AAD//wAA//8A&#10;AP//AAD//wAA//8AAP//AAD/xwAAx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yAADy/wAA//8AAP//AAD//wAA//8AAP//AAD//wAA//8A&#10;AP//AAD/gwAAg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QAAET/AAD//wAA//8AAP//AAD//wAA//8AAP//AAD//wAA//8AAP//AAD/cQAAc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DAACD/wAA&#10;//8AAP//AAD//wAA//8AAP//AAD//wAA//8AAP//AAD/8QAA8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kAAHn/AAD//wAA//8AAP//AAD//wAA//8AAP//&#10;AAD//wAA//8AAP//AAD/G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7AAB7/wAA//8AAP//AAD//wAA//8AAP//AAD//wAA//8AAP//&#10;AAD//w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MA&#10;AIP/AAD//wAA//8AAP//AAD//wAA//8AAP//AAD//wAA//8AAP//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YAABY/wAA//8A&#10;AP//AAD//wAA//8AAP//AAD//wAA//8AAP//AAD//wAA/x4AAB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IAAPL/AAD//wAA//8AAP//AAD//wAA//8AAP//AAD/&#10;/wAA//8AAP+dAAC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AAAe/wAA//8AAP//AAD//wAA//8AAP//AAD//wAA//8AAP//AAD/&#10;/wAA/3EAAH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P//&#10;AAD//wAA//8AAP//AAD//wAA//8AAP//AAD//wAA//8AAP97AAB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xwAAx/8AAP//&#10;AAD//wAA//8AAP//AAD//wAA//8AAP//AAD//wAA/8cAAM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gAAHv8AAP//AAD//wAA//8AAP//AAD//wAA//8AAP//AAD//wAA&#10;//8AAP9XAAB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gAAcv8AAP//AAD//wAA//8AAP//AAD//wAA//8AAP//AAD//wAA&#10;//8AAP8e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gAAcv8AAP//AAD/&#10;/wAA//8AAP//AAD//wAA//8AAP//AAD//wAA//8AAP8d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gAAHv8AAP//AAD/&#10;/wAA//8AAP//AAD//wAA//8AAP//AAD//wAA//8AAP9XAAB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xwAAx/8AAP//AAD//wAA//8AAP//AAD//wAA//8AAP//AAD//wAA/8cA&#10;AM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P//AAD//wAA//8AAP//AAD//wAA//8AAP//AAD//wAA//8A&#10;AP97AAB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e/wAA//8AAP//AAD//wAA&#10;//8AAP//AAD//wAA//8AAP//AAD//wAA/3EAAH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IAAPL/AAD//wAA&#10;//8AAP//AAD//wAA//8AAP//AAD//wAA//8AAP+DAAC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YAABY/wAA//8AAP//AAD//wAA//8AAP//AAD//wAA//8AAP//AAD//wAA/x4AAB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MAAIP/AAD//wAA//8AAP//AAD//wAA//8AAP//AAD//wAA//8AAP/x&#10;AAD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B+/wAA//8AAP//AAD//wAA//8A&#10;AP//AAD//wAA//8AAP//AAD//w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sAAHv/AAD//wAA//8A&#10;AP//AAD//wAA//8AAP//AAD//wAA//8AAP//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yAADy/wAA//8AAP//AAD//wAA//8AAP//AAD//wAA//8AAP//AAD/8QAA8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gAAFj/AAD//wAA//8AAP//AAD//wAA//8AAP//AAD//wAA//8AAP//AAD/&#10;HgAAH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D//wAA//8AAP//AAD//wAA//8AAP//&#10;AAD//wAA//8AAP//AAD/fgAAf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4AAB7/AAD//wAA//8AAP//&#10;AAD//wAA//8AAP//AAD//wAA//8AAP//AAD/cQAAc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4A&#10;AB7/AAD//wAA//8AAP//AAD//wAA//8AAP//AAD//wAA//8AAP//AAD/VwAA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HAADH/wAA//8AAP//AAD//wAA//8AAP//AAD//wAA//8AAP//AAD/xwAA&#10;x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IAAHL/AAD//wAA//8AAP//AAD//wAA//8AAP//AAD/&#10;/wAA//8AAP//AAD/HQAAH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yAABy/wAA//8AAP//AAD/&#10;/wAA//8AAP//AAD//wAA//8AAP//AAD//wAA/x4AAB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cAAMf/&#10;AAD//wAA//8AAP//AAD//wAA//8AAP//AAD//wAA//8AAP/HAAD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e/wAA//8AAP//AAD//wAA//8AAP//AAD//wAA//8AAP//AAD//wAA/3EA&#10;AH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gAAHv8AAP//AAD//wAA//8AAP//AAD//wAA//8AAP//AAD//wAA&#10;//8AAP9xAAB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xwAAx/8AAP//AAD//wAA&#10;//8AAP//AAD//wAA//8AAP//AAD//wAA/8cAAM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WP8AAP//AAD/&#10;/wAA//8AAP//AAD//wAA//8AAP//AAD//wAA//8AAP8e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gAAcv8AAP//AAD//wAA//8AAP//AAD//wAA//8AAP//AAD//wAA//8AAP8e&#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gAAfv8AAP//AAD//wAA//8AAP//AAD//wAA//8AAP//AAD//wAA//8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gAAHv8AAP//AAD//wAA//8A&#10;AP//AAD//wAA//8AAP//AAD//wAA//8AAP9XAAB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gAA8v8AAP//AAD//wAA&#10;//8AAP//AAD//wAA//8AAP//AAD//wAA//EAAP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P//AAD//wAA//8AAP//AAD//wAA//8AAP//AAD//wAA//8AAP97AAB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8AAP//AAD//wAA//8AAP//AAD//wAA//8AAP//AAD//wAA/34AAH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IAAPL/AAD//wAA//8AAP//&#10;AAD//wAA//8AAP//AAD//wAA//8AAP+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e/wAA//8AAP//AAD//wAA//8A&#10;AP//AAD//wAA//8AAP//AAD//wAA/1cAAF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MAAIP/AAD//wAA//8AAP//AAD//wAA//8AAP//AAD//wAA//8AAP+dAAC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yAABy/wAA//8AAP//AAD//wAA//8AAP//AAD//wAA//8AAP//AAD//wAA/x0AAB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ID/AAD//wAA//8AAP//AAD/&#10;/wAA//8AAP//AAD//wAA//8AAP//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HAADH/wAA//8AAP//AAD//wAA//8AAP//&#10;AAD//wAA//8AAP//AAD/xwAAx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kAAHn/AAD//wAA//8AAP//AAD//wAA//8AAP//AAD//wAA//8AAP//AAD/G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4A&#10;AB7/AAD//wAA//8AAP//AAD//wAA//8AAP//AAD//wAA//8AAP//AAD/cQAAc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QAAET/AAD//wAA//8AAP//AAD//wAA&#10;//8AAP//AAD//wAA//8AAP//AAD/cQAAc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gAAFj/AAD//wAA//8AAP//AAD//wAA//8AAP//AAD/&#10;/wAA//8AAP//AAD/HgAAH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wAAAz5AAD5/wAA//8AAP//AAD//wAA//8AAP//AAD//wAA//8AAP//AAD/xwAAx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sAAHv/&#10;AAD//wAA//8AAP//AAD//wAA//8AAP//AAD//wAA//8AAP//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3AAAA8QAAAPEAAAA3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XAACX/wAA//8AAP//AAD//wAA//8A&#10;AP//AAD//wAA//8AAP//AAD//wAA/x4AAB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MAAIP/AAD//wAA//8AAP//AAD//wAA//8AAP//AAD//wAA&#10;//8AAP/xAAD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PEAAAA3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4AAA4/wAA//8AAP//AAD//wAA//8AAP//AAD//wAA//8AAP//AAD//wAA/1cAAF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IAAPL/AAD/&#10;/wAA//8AAP//AAD//wAA//8AAP//AAD//wAA//8AAP+DAAC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wAAAPEAAAA3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8AAP//AAD//wAA//8AAP//&#10;AAD//wAA//8AAP//AAD//wAA/3sAAH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P//AAD//wAA//8AAP//AAD//wAA//8AAP//AAD//wAA//8A&#10;AP97AAB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PEAAAD/AAAA/wAAAPEAAAA3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gAA8v8AAP//AAD//wAA//8AAP//AAD//wAA//8AAP//AAD//wAA/4AAA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AAAOP8AAP//AAD//wAA&#10;//8AAP//AAD//wAA//8AAP//AAD//wAA//8AAP9XAAB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NQAAADUAAAA/wAAAPEAAAA3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wAAg/8AAP//AAD//wAA//8AAP//AAD/&#10;/wAA//8AAP//AAD//wAA/4MAAI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lwAAl/8AAP//AAD//wAA//8AAP//AAD//wAA//8AAP//AAD//wAA//8AAP8d&#10;A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8QAAAEUA&#10;AADGAAAA/wAAAPEAAAA3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gP8AAP//AAD//wAA//8AAP//AAD//wAA//8AAP//AAD//wAA//EAAP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MAAAM+QAA+f8AAP//AAD//wAA//8A&#10;AP//AAD//wAA//8AAP//AAD//wAA/8cAAM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fwAAAA0AAADGAAAA/wAAAPEAAAA3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wAAe/8AAP//AAD//wAA//8AAP//AAD//wAA&#10;//8AAP//AAD//wAA//8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EAABE/wAA//8AAP//AAD//wAA//8AAP//AAD//wAA//8AAP//AAD//wAA/3EAAH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GAAAADQAAAA0AAADG&#10;AAAA/wAAAPEAAAA3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WP8AAP//AAD//wAA//8AAP//AAD//wAA//8AAP//AAD//wAA//8AAP8e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5AAB5/wAA//8AAP//AAD//wAA//8AAP//&#10;AAD//wAA//8AAP//AAD//wAA/xgAAB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EAAAA3AAAAAAAAAA0AAADGAAAA/wAAAPEAAAA3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gAAHv8AAP//AAD//wAA//8AAP//AAD//wAA//8A&#10;AP//AAD//wAA//8AAP9xAAB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DAACD/wAA//8AAP//AAD//wAA//8AAP//AAD//wAA//8AAP//AAD//w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wAAAH8AAAAAAAAAAAAAAA0AAADGAAAA&#10;/wAAAPEAAAA3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cAAMf/AAD//wAA//8AAP//AAD//wAA//8AAP//AAD//wAA//8AAP/HAAD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yAADy/wAA//8AAP//AAD//wAA//8AAP//AAD/&#10;/wAA//8AAP//AAD/nQAAn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qgAAAAAAAAAAAAAAAAAAAA0AAADGAAAA/wAAAPEAAAA3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IAAHL/AAD//wAA//8AAP//AAD//wAA//8AAP//&#10;AAD//wAA//8AAP//AAD/HgAAH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D//wAA//8AAP//AAD//wAA//8AAP//AAD//wAA//8AAP//AAD/ewAAe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oAAADkAAAAGgAAAAAAAAAAAAAAAAAAAA0AAADGAAAA/wAA&#10;APEAAAA3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4A&#10;AB7/AAD//wAA//8AAP//AAD//wAA//8AAP//AAD//wAA//8AAP//AAD/VwAA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gAADj/AAD//wAA//8AAP//AAD//wAA//8AAP//AAD//wAA&#10;//8AAP//AAD/VwAAV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8AAABVAAAA&#10;AAAAAAAAAAAAAAAAAAAAAA0AAADGAAAA/wAAAPEAAAA3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KoAAAAAAAAAAAAAAAAAAAAAAAAAAAAAAA0AAADGAAAA/wAAAPEA&#10;AAA3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AAAA5AAAABoAAAAAAAAAAAAA&#10;AAAAAAAAAAAAAAAAAA0AAADGAAAA/wAAAPEAAAA3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AAAA/wAAAP8AAAD/AAAA/wAAAP8AAAD/AAAA/wAAAPEAAAA3AAAA&#10;AAAAAFUAAAD/AAAAVQAAAAAAAAAAAAAAAAAAAAAAAAAAAAAAAAAAAA0AAADGAAAA/wAAAPEAAAA3&#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AAAA/wAAAP8AAAD/&#10;AAAA/wAAAP8AAAD/AAAA/wAAAPEAAAA3AAAAGgAAAOQAAACqAAAAAAAAAAAAAAAAAAAAAAAAAAAA&#10;AAAAAAAAAAAAAA0AAADGAAAA/wAAAPEAAAA3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AAAA/wAAAP8AAAD/AAAA/wAAAP8AAAD/AAAA/wAAAPEAAAA3AAAAfwAA&#10;AP8AAAD/AAAA/wAAAP8AAAD/AAAA/wAAAP8AAAD/AAAA/wAAAP8AAAD/AAAA/wAAAP8AAAD/AAAA&#10;/wAAAP8AAACq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wAAAP8AAAD/AAAA/wAAAP8AAAD/AAAA/wAAAP8AAAD/&#10;AAAA/wAAAP8AAAD/AAAA/wAAAP8AAAD/AAAA/wAAAP8AAACq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wAAAPEAAAA3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PEAAAA3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wAAAPEAAAA3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DGAAAA/wAAAPEAAAA3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PEAAAA3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wAAAPEAAAA3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xgAAAP8AAAD/AAAA/wAAANQAAAB/AAAADQAAAAAAAAAAAAAAAAAAAAAAAAAAAAAAAAAAAAAAAAAA&#10;AAAAAAAAAAAAAAAAAAAAAAAAAAAAAAAAAAAAAAAAAAAAAAAAAAAAAAAAAAAAAAAAAAAAAAAAAAAA&#10;AAAAAAAAAAAAAAAAAAAAAAAAAAAAAAAAAAAAAAAAAAAAAAAAAABVAAAAtwAAAOEAAAD/AAAA/wAA&#10;AP8AAADxAAAAxgAAAFU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4AAAA1AAAAMYAAAANAAAAAAAAAAAAAAAA&#10;AAAAAAAAAAAAAAAAAAAAAAAAAAAAAAAAAAAAAAAAAAAAAAAAAAAAAAAAAAAAAAAAAAAAAAAAAAAA&#10;AAAAAAAAAAAAAAAAAABVAAAAxgAAAP8AAAD/AAAA/wAAANQAAAB/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NQAAAD/AAAA/wAAAP8AAAD/AAAA/wAAAP8AAAD/AAAA8QAAAGIA&#10;AAAAAAAAAAAAAAAAAAAAAAAAAAAAAAAAAAAAAAAAAAAAAAAAAAAAAAAAAAAAAAAAAAAAAAAAAAAA&#10;AAAAAAAAAAAAAAAAAAAAAAAAAAAAAAAAAAAAAAAAAAAAAAAAAAAAAAAAAAAAAAAAAAAAAAAAAAAA&#10;YgAAAPEAAAD/AAAA/wAAAP8AAAD/AAAA/wAAAP8AAAD/AAAA/wAAAP8AAADxAAAAc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gAAAOEA&#10;AAD/AAAA/wAAAMYAAAANAAAAAAAAAAAAAAAAAAAAAAAAAAAAAAAAAAAAAAAAAAAAAAAAAAAAAAAA&#10;AAAAAAAAAAAAAAAAAAAAAAAAAAAAAAAAAAAAAAAAAAAANwAAANQAAAD/AAAA/wAAAP8AAAD/AAAA&#10;/wAAAP8AAAD/AAAA8QAAAG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iAAAA/wAAAP8AAAD/AAAAnAAA&#10;AA0AAAAAAAAAAAAAAFUAAADxAAAA/wAAAP8AAACcAAAAAAAAAAAAAAAAAAAAAAAAAAAAAAAAAAAA&#10;AAAAAAAAAAAAAAAAAAAAAAAAAAAAAAAAAAAAAAAAAAAAAAAAAAAAAAAAAAAAAAAAAAAAAAAAAAAA&#10;AAAAAAAAAAAAAAAAAAAAAAAAAAAAAACcAAAA/wAAAP8AAAD/AAAAqQAAADgAAAAAAAAAAAAAAAAA&#10;AAArAAAAnAAAAP8AAAD/AAAA/wAAAKo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H8AAADxAAAA/wAAAP8AAAD/AAAA/wAAAMYAAAANAAAAAAAAAAAAAAAAAAAA&#10;AAAAAAAAAAAAAAAAAAAAAAAAAAAAAAAAAAAAAAAAAAAAAAAAAAAAAAAAAAAAAAAAAAAAAAAAAABi&#10;AAAA/wAAAP8AAAD/AAAAnAAAAA0AAAAAAAAAAAAAAFUAAADxAAAA/wAAAP8AAAC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D/AAAA/wAAAP8AAABiAAAAAAAAAAAAAAAAAAAAAAAAAAAAAAAaAAAA5AAAAP8AAAD/&#10;AAAAnAAAAAAAAAAAAAAAAAAAAAAAAAAAAAAAAAAAAAAAAAAAAAAAAAAAAAAAAAAAAAAAAAAAAAAA&#10;AAAAAAAAAAAAAAAAAAAAAAAAAAAAAAAAAAAAAAAAAAAAAAAAAAAAAAAAAAAAAKoAAAD/AAAA/wAA&#10;APEAAAA3AAAAAAAAAAAAAAAAAAAAAAAAAAAAAAAAAAAAAAAAADcAAADxAAAA/w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CcAAAA8QAAAP8AAAD/AAAA/wAAAP8AAAD/&#10;AAAA/wAAAMYAAAANAAAAAAAAAAAAAAAAAAAAAAAAAAAAAAAAAAAAAAAAAAAAAAAAAAAAAAAAAAAA&#10;AAAAAAAAAAAAAAAAAAAAAAAAAAAAAH8AAAD/AAAA/wAAAP8AAABiAAAAAAAAAAAAAAAAAAAAAAAA&#10;AAAAAAAaAAAA5AAAAP8AAAD/AAAAn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EAAAD/AAAA/wAAAH8AAAAAAAAAAAAAAAAA&#10;AAAAAAAAAAAAAAAAAAAAAAAAVQAAAP8AAAD/AAAA/wAAAFUAAAAAAAAAAAAAAAAAAAAAAAAAAAAA&#10;AAAAAAAAAAAAAAAAAAAAAAAAAAAAAAAAAAAAAAAAAAAAAAAAAAAAAAAAAAAAAAAAAAAAAAAAAAAA&#10;AAAAAAAAAAAAAAAAVQAAAP8AAAD/AAAA8QAAADcAAAAAAAAAAAAAAAAAAAAAAAAAAAAAAAAAAAAA&#10;AAAAAAAAAAAAAABVAAAA/wAAAP8AAAD/AAAAV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CpAAAAVQAAACsAAACMAAAA/wAAAP8AAAD/AAAA/wAAAMYAAAANAAAAAAAAAAAAAAAAAAAAAAAA&#10;AAAAAAAAAAAAAAAAAAAAAAAAAAAAAAAAAAAAAAAAAAAAAAAAAAAAAAAAAAAANwAAAPEAAAD/AAAA&#10;/wAAAH8AAAAAAAAAAAAAAAAAAAAAAAAAAAAAAAAAAAAAAAAAVQAAAP8AAAD/AAAA/wAAAFU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P8AAAD/AAAA/wAAAP8AAAD/&#10;AAAA/wAAAP8AAAD/AAAA/wAAAP8AAAD/AAAA/wAAAP8AAAD/AAAA/wAAAP8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P8AAAD/AAAA5AAAABoAAAAAAAAAAAAAAAAAAAAAAAAAAAAAAAAAAAAAAAAADQAAAMYAAAD/AAAA&#10;/wAAAPEAAAA3AAAAAAAAAAAAAAAAAAAAAAAAAAAAAAAAAAAAAAAAAAAAAAAAAAAAAAAAAAAAAAAA&#10;AAAAAAAAAAAAAAAAAAAAAAAAAAAAAAAAAAAAAAAAAAAAAAAAAAAAqgAAAP8AAAD/AAAAqgAAAAAA&#10;AAAAAAAAAAAAAAAAAAAAAAAAAAAAAAAAAAAAAAAAAAAAAAAAAAAaAAAA5AAAAP8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8AAAD/AAAA&#10;/wAAAMYAAAANAAAAAAAAAAAAAAAAAAAAAAAAAAAAAAAAAAAAAAAAAAAAAAAAAAAAAAAAAAAAAAAA&#10;AAAAAAAAAAAAAAAaAAAA5AAAAP8AAAD/AAAA5AAAABoAAAAAAAAAAAAAAAAAAAAAAAAAAAAAAAAA&#10;AAAAAAAADQAAAMYAAAD/AAAA/wAAAPEAAAA3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wAAAP8AAAD/AAAA/wAAAP8AAAD/AAAA/wAA&#10;AP8AAAD/AAAA/w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P8AAAD/AAAAqgAAAAAAAAAAAAAAAAAAAAAAAAAA&#10;AAAAAAAAAAAAAAAAAAAAAAAAAFUAAAD/AAAA/wAAAP8AAACqAAAAAAAAAAAAAAAAAAAAAAAAAAAA&#10;AAAAAAAAAAAAAAAAAAAAAAAAAAAAAAAAAAAAAAAAAAAAAAAAAAAAAAAAAAAAAAAAAAAAAAAAAAAA&#10;AAAAAAAaAAAA5AAAAP8AAAD/AAAAfwAAAAAAAAAAAAAAAAAAAAAAAAAAAAAAAAAAAAAAAAAAAAAA&#10;AAAAAAAAAAAAAAAAqgAAAP8AAAD/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wAAAP8AAAD/AAAA/wAAAMYAAAANAAAAAAAAAAAAAAAAAAAAAAAAAAAA&#10;AAAAAAAAAAAAAAAAAAAAAAAAAAAAAAAAAAAAAAAAAAAAAAAAAAB/AAAA/wAAAP8AAAD/AAAAqgAA&#10;AAAAAAAAAAAAAAAAAAAAAAAAAAAAAAAAAAAAAAAAAAAAAAAAAFUAAAD/AAAA/wAAAP8AAACq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D/AAAA/wAAAP8AAAD/AAAA&#10;/wAAAP8AAAD/AAAA/wAAAP8AAAD/AAAA/wAAAP8AAAD/AAAA/wAAAP8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P8A&#10;AAD/AAAAVQAAAAAAAAAAAAAAAAAAAAAAAAAAAAAAAAAAAAAAAAAAAAAAAAAAABoAAADkAAAA/wAA&#10;AP8AAADxAAAANwAAAAAAAAAAAAAAAAAAAAAAAAAAAAAAAAAAAAAAAAAAAAAAAAAAAAAAAAAAAAAA&#10;AAAAAAAAAAAAAAAAAAAAAAAAAAAAAAAAAAAAAAAAAAA3AAAA8QAAAP8AAAD/AAAAqgAAAAAAAAAA&#10;AAAAAAAAAAAAAAAAAAAAAAAAAAAAAAAAAAAAAAAAAAAAAAAAAAAAqgAAAP8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AAAA/wAAAP8AAADG&#10;AAAADQAAAAAAAAAAAAAAAAAAAAAAAAAAAAAAAAAAAAAAAAAAAAAAAAAAAAAAAAB/AAAA/wAAAP8A&#10;AAD/AAAA5AAAABoAAAAAAAAAAAAAAAAAAAAAAAAAAAAAAAAAAAAAAAAAAAAAAAAAAAAAAAAAAAAA&#10;AAAAAAAAAAAAAAAAAAAAAAAAAAAAAAAAAAAAAAAaAAAA5AAAAP8AAAD/AAAA/wAAAFUAAAAAAAAA&#10;AAAAAAAAAAAAAAAAAAAAAAAAAAAAAAAAAAAAAAAAAAAaAAAA5AAAAP8AAAD/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QAAAP8AAAD/AAAA/wAAAP8AAAB/AAAA&#10;AAAAAAAAAAAAAAAAAAAAAAAAAAAAAAAAAAAAAAAAAAAAAAAAAAAAAAAAAABVAAAA/wAAAP8AAAD/&#10;AAAA/wAAAH8AAAAAAAAAAAAAAAAAAAAAAAAAAAAAAAAAAAAAAAAAAAAAAAAAAAAAAAAAAAAAAAAA&#10;AAAAAAAAAAAAAAAAAAAAAAAAAAAAAAAAAAAAAAAAVQAAAP8AAAD/AAAA/wAAAP8AAADxAAAANwAA&#10;AAAAAAAAAAAAAAAAAAAAAAAAAAAAAAAAABoAAADkAAAA/wAAAP8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wAAAP8AAAD/AAAA/wAAAMYAAAAN&#10;AAAAAAAAAAAAAAAAAAAAAAAAAAAAAAAAAAAAAAAAAAAAAAAAAAAAAAAAAAAAAAAAAAAAVQAAAP8A&#10;AAD/AAAA/wAAAP8AAAB/AAAAAAAAAAAAAAAAAAAAAAAAAAAAAAAAAAAAAAAAAAAAAAAAAAAAAAAA&#10;AAAAAABVAAAA/wAAAP8AAAD/AAAA/wAAA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4AAB7/AAD//wAA//8AAP//AAD/&#10;/wAA//8AAP//AAD//wAA//8AAP//AAD/VwAAVwAAAAAAAAAAAAAAAAAAAAAAAAAAAAAAAAAAAAAA&#10;AAAAAAAAAAAAAAAAAAAAAAAAAAAAAAAAAAAAAAAAAAAAAAAAAAAAAAAAAAAAAAAAAAAAAAAAAAAA&#10;AAAAAAAAAAAAAAAAAAAAAAAAAAAAAAAAAAAAAAAAAAAAAAAAAAAAAAAAAAAAAAAAAAAAAAAAAAAA&#10;AAAAAAAAAAAAxwAAx/8AAP//AAD//wAA//8AAP//AAD//wAA//8AAP//AAD//wAA/8cAAM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yAADy/wAA//8AAP//AAD//wAA&#10;//8AAP//AAD//wAA//8AAP//AAD/nQAAnQAAAAAAAAAAAAAAAAAAAAAAAAAAAAAAAAAAAAAAAAAA&#10;AAAAAAAAAAAAAAAAAAAAAAAAAAAAAAAAAAAAAAAAAAAAAAAAAAAAAAAAAAAAAAAAAAAAAAAAAAAA&#10;AAAAAAAAAAAAAAAAAAAAAAAAAAAAAAAAAAAAAAAAAAAAAAAAAAAAAAAAAAAAAAAAAAAAAAAAAAAA&#10;AABYAABY/wAA//8AAP//AAD//wAA//8AAP//AAD//wAA//8AAP//AAD//wAA/x4AAB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5AAB5/wAA//8AAP//AAD//wAA//8A&#10;AP//AAD//wAA//8AAP//AAD//wAA/xgAABgAAAAAAAAAAAAAAAAAAAAAAAAAAAAAAAAAAAAAAAAA&#10;AAAAAAAAAAAAAAAAAAAAAAAAAAAAAAAAAAAAAAAAAAAAAAAAAAAAAAAAAAAAAAAAAAAAAAAAAAAA&#10;AAAAAAAAAAAAAAAAAAAAAAAAAAAAAAAAAAAAAAAAAAAAAAAAAAAAAAAAAAAAAAAAAAAAAAAAAAD/&#10;AAD//wAA//8AAP//AAD//wAA//8AAP//AAD//wAA//8AAP//AAD/8QAA8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MAAAM+QAA+f8AAP//AAD//wAA//8AAP//&#10;AAD//wAA//8AAP//AAD//wAA/8cAAMcAAAAAAAAAAAAAAAAAAAAAAAAAAAAAAAAAAAAAAAAAAAAA&#10;AAAAAAAAAAAAAAAAAAAAAAAAAAAAAAAAAAAAAAAAAAAAAAAAAAAAAAAAAAAAAAAAAAAAAAAAAAAA&#10;AAAAAAAAAAAAAAAAAAAAAAAAAAAAAAAAAAAAAAAAAAAAAAAAAAAAAAAAAAAAAAAAAHIAAHL/AAD/&#10;/wAA//8AAP//AAD//wAA//8AAP//AAD//wAA//8AAP//AAD/QwAAQ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AAAOP8AAP//AAD//wAA//8AAP//AAD/&#10;/wAA//8AAP//AAD//wAA//8AAP9xAABxAAAAAAAAAAAAAAAAAAAAAAAAAAAAAAAAAAAAAAAAAAAA&#10;AAAAAAAAAAAAAAAAAAAAAAAAAAAAAAAAAAAAAAAAAAAAAAAAAAAAAAAAAAAAAAAAAAAAAAAAAAAA&#10;AAAAAAAAAAAAAAAAAAAAAAAAAAAAAAAAAAAAAAAAAAAAAAAAAAAAAAAAHgAAHv8AAP//AAD//wAA&#10;//8AAP//AAD//wAA//8AAP//AAD//wAA//8AAP+XAAC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IAAHL/AAD//wAA//8AAP//AAD//wAA&#10;//8AAP//AAD//wAA//8AAP//AAD/HgAAHgAAAAAAAAAAAAAAAAAAAAAAAAAAAAAAAAAAAAAAAAAA&#10;AAAAAAAAAAAAAAAAAAAAAAAAAAAAAAAAAAAAAAAAAAAAAAAAAAAAAAAAAAAAAAAAAAAAAAAAAAAA&#10;AAAAAAAAAAAAAAAAAAAAAAAAAAAAAAAAAAAAAAAAAAAAAAAAAAAAewAAe/8AAP//AAD//wAA//8A&#10;AP//AAD//wAA//8AAP//AAD//wAA//8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4AAB7/AAD//wAA//8AAP//AAD//wAA//8AAP//AAD//wAA//8AAP//AAD/VwAAVwAAAAAA&#10;AAAAAAAAAAAAAAAAAAAAAAAAAAAAAAAAAAAAAAAAAAAAAAAAAAAAAAAAAAAAAAAAAAAAAAAAAAAA&#10;AAAAAAAAAAAAAAAAAAAAAAAAAAAAAAAAAAAAAAAAAAAAAAAAAAAAAAAAAAAAAAAAAAAAAAAAAAAA&#10;AAAAAAAAAAAAnQAAnf8AAP//AAD//wAA//8AAP//AAD//wAA//8AAP//AAD//wAA//EAAP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D//wAA//8AAP//AAD//wAA//8A&#10;AP//AAD//wAA//8AAP//AAD/fgAAfgAAAAAAAAAAAAAAAAAAAAAAAAAAAAAAAAAAAAAAAAAAAAAA&#10;AAAAAAAAAAAAAAAAAAAAAAAAAAAAAAAAAAAAAAAAAAAAAAAAAAAAAAAAAAAAAAAAAAAAAAAAAAAA&#10;AAAAAAAAAAAAAAAAAAAAAAAAAAAAAAAAAAAAAAAAAAAAAAAA/wAA//8AAP//AAD//wAA//8AAP//&#10;AAD//wAA//8AAP//AAD//wAA/4MAAI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yAADy/wAA//8AAP//AAD//wAA//8AAP//AAD//wAA//8AAP//AAD/8QAA8QAAAAAAAAAA&#10;AAAAAAAAAAAAAAAAAAAAAAAAAAAAAAAAAAAAAAAAAAAAAAAAAAAAAAAAAAAAAAAAAAAAAAAAAAAA&#10;AAAAAAAAAAAAAAAAAAAAAAAAAAAAAAAAAAAAAAAAAAAAAAAAAAAAAAAAAAAAAAAAAAAAAAAAAAAA&#10;AAAdAAAd/wAA//8AAP//AAD//wAA//8AAP//AAD//wAA//8AAP//AAD//wAA/3kAAH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B+/wAA//8AAP//AAD//wAA//8AAP//&#10;AAD//wAA//8AAP//AAD//wAA/wAAAAAAAAAAAAAAAAAAAAAAAAAAAAAAAAAAAAAAAAAAAAAAAAAA&#10;AAAAAAAAAAAAAAAAAAAAAAAAAAAAAAAAAAAAAAAAAAAAAAAAAAAAAAAAAAAAAAAAAAAAAAAAAAAA&#10;AAAAAAAAAAAAAAAAAAAAAAAAAAAAAAAAAAAAAACWAACW/wAA//8AAP//AAD//wAA//8AAP//AAD/&#10;/wAA//8AAP//AAD//wAA/0MAAE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YAABY/wAA//8AAP//AAD//wAA//8AAP//AAD//wAA//8AAP//AAD//wAA/x4AAB4AAAAAAAAA&#10;AAAAAAAAAAAAAAAAAAAAAAAAAAAAAAAAAAAAAAAAAAAAAAAAAAAAAAAAAAAAAAAAAAAAAAAAAAAA&#10;AAAAAAAAAAAAAAAAAAAAAAAAAAAAAAAAAAAAAAAAAAAAAAAAAAAAAAAAAAAAAAAAAAAAAAwAAAz5&#10;AAD5/wAA//8AAP//AAD//wAA//8AAP//AAD//wAA//8AAP//AAD/+QAA+QsAAA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e/wAA//8AAP//AAD//wAA//8AAP//AAD/&#10;/wAA//8AAP//AAD//wAA/3EAAHEAAAAAAAAAAAAAAAAAAAAAAAAAAAAAAAAAAAAAAAAAAAAAAAAA&#10;AAAAAAAAAAAAAAAAAAAAAAAAAAAAAAAAAAAAAAAAAAAAAAAAAAAAAAAAAAAAAAAAAAAAAAAAAAAA&#10;AAAAAAAAAAAAAAAAAAAAAAAAAAAAAEQAAET/AAD//wAA//8AAP//AAD//wAA//8AAP//AAD//wAA&#10;//8AAP//AAD/lgAAl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xwAAx/8AAP//AAD//wAA//8AAP//AAD//wAA//8AAP//AAD//wAA/8cAAMcAAAAAAAAAAAAA&#10;AAAAAAAAAAAAAAAAAAAAAAAAAAAAAAAAAAAAAAAAAAAAAAAAAAAAAAAAAAAAAAAAAAAAAAAAAAAA&#10;AAAAAAAAAAAAAAAAAAAAAAAAAAAAAAAAAAAAAAAAAAAAAAAAAAAAAAAAAAAAAAAAAJYAAJb/AAD/&#10;/wAA//8AAP//AAD//wAA//8AAP//AAD//wAA//8AAP//AAD/HQAAH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gAAcv8AAP//AAD//wAA//8AAP//AAD//wAA&#10;//8AAP//AAD//wAA//8AAP8eAAAeAAAAAAAAAAAAAAAAAAAAAAAAAAAAAAAAAAAAAAAAAAAAAAAA&#10;AAAAAAAAAAAAAAAAAAAAAAAAAAAAAAAAAAAAAAAAAAAAAAAAAAAAAAAAAAAAAAAAAAAAAAAAAAAA&#10;AAAAAAAAAAAAAAAAAAAAAAAAAP8AAP//AAD//wAA//8AAP//AAD//wAA//8AAP//AAD//wAA//8A&#10;AP//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gAAHv8AAP//AAD//wAA//8AAP//AAD//wAA//8AAP//AAD//wAA//8AAP9XAABXAAAAAAAAAAAA&#10;AAAAAAAAAAAAAAAAAAAAAAAAAAAAAAAAAAAAAAAAAAAAAAAAAAAAAAAAAAAAAAAAAAAAAAAAAAAA&#10;AAAAAAAAAAAAAAAAAAAAAAAAAAAAAAAAAAAAAAAAAAAAAAAAAAAAAAAAGQAAGf8AAP//AAD//wAA&#10;//8AAP//AAD//wAA//8AAP//AAD//wAA//8AAP+WAACW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P//AAD//wAA//8AAP//AAD//wAA//8A&#10;AP//AAD//wAA//8AAP+YAACYAAAAAAAAAAAAAAAAAAAAAAAAAAAAAAAAAAAAAAAAAAAAAAAAAAAA&#10;AAAAAAAAAAAAAAAAAAAAAAAAAAAAAAAAAAAAAAAAAAAAAAAAAAAAAAAAAAAAAAAAAAAAAAAAAAAA&#10;AAAAAAAAAAAAAAAAcgAAcv8AAP//AAD//wAA//8AAP//AAD//wAA//8AAP//AAD//wAA//8AAP9D&#10;AAB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IAAPL/AAD//wAA//8AAP//AAD//wAA//8AAP//AAD//wAA//8AAP//AAD/AAAAAAAAAAAAAAAA&#10;AAAAAAAAAAAAAAAAAAAAAAAAAAAAAAAAAAAAAAAAAAAAAAAAAAAAAAAAAAAAAAAAAAAAAAAAAAAA&#10;AAAAAAAAAAAAAAAAAAAAAAAAAAAAAAAAAAAAAAAAAAAAAAAAAAAAxwAAx/8AAP//AAD//wAA//8A&#10;AP//AAD//wAA//8AAP//AAD//wAA//kAAPkLAAA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i&#10;AAAA8QAAAP8AAADxAAAAY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wAAHz/AAD//wAA//8AAP//AAD//wAA//8AAP//&#10;AAD//wAA//8AAP//AAD/GAAAGAAAAAAAAAAAAAAAAAAAAAAAAAAAAAAAAAAAAAAAAAAAAAAAAAAA&#10;AAAAAAAAAAAAAAAAAAAAAAAAAAAAAAAAAAAAAAAAAAAAAAAAAAAAAAAAAAAAAAAAAAAAAAAAAAAA&#10;AAAAAAA4AAA4/wAA//8AAP//AAD//wAA//8AAP//AAD//wAA//8AAP//AAD//wAA/5cAAJ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QA&#10;AET/AAD//wAA//8AAP//AAD//wAA//8AAP//AAD//wAA//8AAP//AAD/cQAAcQAAAAAAAAAAAAAA&#10;AAAAAAAAAAAAAAAAAAAAAAAAAAAAAAAAAAAAAAAAAAAAAAAAAAAAAAAAAAAAAAAAAAAAAAAAAAAA&#10;AAAAAAAAAAAAAAAAAAAAAAAAAAAAAAAAAAAAAAAAAACXAACX/wAA//8AAP//AAD//wAA//8AAP//&#10;AAD//wAA//8AAP//AAD//wAA/zgAAD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wAAAz5AAD5/wAA//8AAP//AAD//wAA//8AAP//AAD/&#10;/wAA//8AAP//AAD/xwAAxwAAAAAAAAAAAAAAAAAAAAAAAAAAAAAAAAAAAAAAAAAAAAAAAAAAAAAA&#10;AAAAAAAAAAAAAAAAAAAAAAAAAAAAAAAAAAAAAAAAAAAAAAAAAAAAAAAAAAAAAAAAAAAAAAAAAAwA&#10;AAz5AAD5/wAA//8AAP//AAD//wAA//8AAP//AAD//wAA//8AAP//AAD/xwAAx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X&#10;AACX/wAA//8AAP//AAD//wAA//8AAP//AAD//wAA//8AAP//AAD//wAA/x4AAB4AAAAAAAAAAAAA&#10;AAAAAAAAAAAAAAAAAAAAAAAAAAAAAAAAAAAAAAAAAAAAAAAAAAAAAAAAAAAAAAAAAAAAAAAAAAAA&#10;AAAAAAAAAAAAAAAAAAAAAAAAAAAAAAAAAEQAAET/AAD//wAA//8AAP//AAD//wAA//8AAP//AAD/&#10;/wAA//8AAP//AAD/cQAAc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4AAA4/wAA//8AAP//AAD//wAA//8AAP//AAD//wAA&#10;//8AAP//AAD//wAA/1cAAFcAAAAAAAAAAAAAAAAAAAAAAAAAAAAAAAAAAAAAAAAAAAAAAAAAAAAA&#10;AAAAAAAAAAAAAAAAAAAAAAAAAAAAAAAAAAAAAAAAAAAAAAAAAAAAAAAAAAAAAAAAAAAAAJYAAJb/&#10;AAD//wAA//8AAP//AAD//wAA//8AAP//AAD//wAA//8AAP//AAD/G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8AAP//AAD//wAA//8AAP//AAD//wAA//8AAP//AAD//wAA/5gAAJgAAAAAAAAAAAAAAAAA&#10;AAAAAAAAAAAAAAAAAAAAAAAAAAAAAAAAAAAAAAAAAAAAAAAAAAAAAAAAAAAAAAAAAAAAAAAAAAAA&#10;AAAAAAAAAAAAAAAAAAAAAAAAAAAAAP8AAP//AAD//wAA//8AAP//AAD//wAA//8AAP//AAD//wAA&#10;//8AAP//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8gAA8v8AAP//AAD//wAA//8AAP//AAD//wAA//8A&#10;AP//AAD//wAA//8AAP8AAAAAAAAAAAAAAAAAAAAAAAAAAAAAAAAAAAAAAAAAAAAAAAAAAAAAAAAA&#10;AAAAAAAAAAAAAAAAAAAAAAAAAAAAAAAAAAAAAAAAAAAAAAAAAAAAAAAAAAAAHQAAHf8AAP//AAD/&#10;/wAA//8AAP//AAD//wAA//8AAP//AAD//wAA//8AAP+WAAC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AAA&#10;fP8AAP//AAD//wAA//8AAP//AAD//wAA//8AAP//AAD//wAA//8AAP8dAAAdAAAAAAAAAAAAAAAA&#10;AAAAAAAAAAAAAAAAAAAAAAAAAAAAAAAAAAAAAAAAAAAAAAAAAAAAAAAAAAAAAAAAAAAAAAAAAAAA&#10;AAAAAAAAAAAAAAAAAAAAlgAAlv8AAP//AAD//wAA//8AAP//AAD//wAA//8AAP//AAD//wAA//8A&#10;AP9DAAB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AAARP8AAP//AAD//wAA//8AAP//AAD//wAA//8AAP//&#10;AAD//wAA//8AAP+WAACWAAAAAAAAAAAAAAAAAAAAAAAAAAAAAAAAAAAAAAAAAAAAAAAAAAAAAAAA&#10;AAAAAAAAAAAAAAAAAAAAAAAAAAAAAAAAAAAAAAAAAAAAAAAAAAAMAAAM+QAA+f8AAP//AAD//wAA&#10;//8AAP//AAD//wAA//8AAP//AAD//wAA//kAAPkLAAA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AAADPkA&#10;APn/AAD//wAA//8AAP//AAD//wAA//8AAP//AAD//wAA//8AAP/5AAD5CwAACwAAAAAAAAAAAAAA&#10;AAAAAAAAAAAAAAAAAAAAAAAAAAAAAAAAAAAAAAAAAAAAAAAAAAAAAAAAAAAAAAAAAAAAAAAAAAAA&#10;AAAAAAAAAABEAABE/wAA//8AAP//AAD//wAA//8AAP//AAD//wAA//8AAP//AAD//wAA/5YAAJ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YAAJb/AAD//wAA//8AAP//AAD//wAA//8AAP//AAD/&#10;/wAA//8AAP//AAD/QwAAQwAAAAAAAAAAAAAAAAAAAAAAAAAAAAAAAAAAAAAAAAAAAAAAAAAAAAAA&#10;AAAAAAAAAAAAAAAAAAAAAAAAAAAAAAAAAAAAAAAAAAAAAAB5AAB5/wAA//8AAP//AAD//wAA//8A&#10;AP//AAD//wAA//8AAP//AAD//wAA/x0AAB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0AAB3/&#10;AAD//wAA//8AAP//AAD//wAA//8AAP//AAD//wAA//8AAP//AAD/lgAAlgAAAAAAAAAAAAAAAAAA&#10;AAAAAAAAAAAAAAAAAAAAAAAAAAAAAAAAAAAAAAAAAAAAAAAAAAAAAAAAAAAAAAAAAAAAAAAAAAAA&#10;AAAAAACdAACd/wAA//8AAP//AAD//wAA//8AAP//AAD//wAA//8AAP//AAD//w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D//wAA//8AAP//AAD//wAA//8AAP//AAD//wAA&#10;//8AAP//AAD//wAA/wAAAAAAAAAAAAAAAAAAAAAAAAAAAAAAAAAAAAAAAAAAAAAAAAAAAAAAAAAA&#10;AAAAAAAAAAAAAAAAAAAAAAAAAAAAAAAAAAAAAAAAAAD/AAD//wAA//8AAP//AAD//wAA//8AAP//&#10;AAD//wAA//8AAP//AAD/nQAAn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WAACW&#10;/wAA//8AAP//AAD//wAA//8AAP//AAD//wAA//8AAP//AAD//wAA/x0AAB0AAAAAAAAAAAAAAAAA&#10;AAAAAAAAAAAAAAAAAAAAAAAAAAAAAAAAAAAAAAAAAAAAAAAAAAAAAAAAAAAAAAAAAAAAAAAAAB0A&#10;AB3/AAD//wAA//8AAP//AAD//wAA//8AAP//AAD//wAA//8AAP//AAD/eQAAe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EAABE/wAA//8AAP//AAD//wAA//8AAP//AAD//wAA//8A&#10;AP//AAD//wAA/5YAAJYAAAAAAAAAAAAAAAAAAAAAAAAAAAAAAAAAAAAAAAAAAAAAAAAAAAAAAAAA&#10;AAAAAAAAAAAAAAAAAAAAAAAAAAAAAAAAAJYAAJb/AAD//wAA//8AAP//AAD//wAA//8AAP//AAD/&#10;/wAA//8AAP//AAD/QwAAQ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MAAAM+QAA&#10;+f8AAP//AAD//wAA//8AAP//AAD//wAA//8AAP//AAD//wAA//kAAPkLAAALAAAAAAAAAAAAAAAA&#10;AAAAAAAAAAAAAAAAAAAAAAAAAAAAAAAAAAAAAAAAAAAAAAAAAAAAAAAAAAAAAAAADAAADPkAAPn/&#10;AAD//wAA//8AAP//AAD//wAA//8AAP//AAD//wAA//8AAP/5AAD5CwAA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gAAlv8AAP//AAD//wAA//8AAP//AAD//wAA//8AAP//&#10;AAD//wAA//8AAP9GAABGAAAAAAAAAAAAAAAAAAAAAAAAAAAAAAAAAAAAAAAAAAAAAAAAAAAAAAAA&#10;AAAAAAAAAAAAAAAAAAAAAAAAYQAAYf8AAP//AAD//wAA//8AAP//AAD//wAA//8AAP//AAD//wAA&#10;//8AAP+WAAC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QAAHf8A&#10;AP//AAD//wAA//8AAP//AAD//wAA//8AAP//AAD//wAA//8AAP/qAADqAAAAAAAAAAAAAAAAAAAA&#10;AAAAAAAAAAAAAAAAAAAAAAAAAAAAAAAAAAAAAAAAAAAAAAAAAAAAAAABAAAB/wAA//8AAP//AAD/&#10;/wAA//8AAP//AAD//wAA//8AAP//AAD//wAA//8AAP8d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P//AAD//wAA//8AAP//AAD//wAA//8AAP//AAD/&#10;/wAA//8AAP//AAD/AQAAAQAAAAAAAAAAAAAAAAAAAAAAAAAAAAAAAAAAAAAAAAAAAAAAAAAAAAAA&#10;AAAAAAAAAAAAAABBAABB/wAA//8AAP//AAD//wAA//8AAP//AAD//wAA//8AAP//AAD//wAA//8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UAAHX/&#10;AAD//wAA//8AAP//AAD//wAA//8AAP//AAD//wAA//8AAP//AAD/WwAAWwAAAAAAAAAAAAAAAAAA&#10;AAAAAAAAAAAAAAAAAAAAAAAAAAAAAAAAAAAAAAAAAAAAAAAAAACsAACs/wAA//8AAP//AAD//wAA&#10;//8AAP//AAD//wAA//8AAP//AAD//wAA/2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4AAB7/AAD//wAA//8AAP//AAD//wAA//8AAP//AAD//wAA&#10;//8AAP//AAD/qwAAqwAAAAAAAAAAAAAAAAAAAAAAAAAAAAAAAAAAAAAAAAAAAAAAAAAAAAAAAAAA&#10;AAAAABwAABz/AAD//wAA//8AAP//AAD//wAA//8AAP//AAD//wAA//8AAP//AAD/+QAA+QsAAA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HAADH&#10;/wAA//8AAP//AAD//wAA//8AAP//AAD//wAA//8AAP//AAD//wAA/xsAABsAAAAAAAAAAAAAAAAA&#10;AAAAAAAAAAAAAAAAAAAAAAAAAAAAAAAAAAAAAAAAAN4AAN7/AAD//wAA//8AAP//AAD//wAA//8A&#10;AP//AAD//wAA//8AAP//AAD/lgAAl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yAABy/wAA//8AAP//AAD//wAA//8AAP//AAD//wAA//8A&#10;AP//AAD//wAA/9wAANwAAAAAAAAAAAAAAAAAAAAAAAAAAAAAAAAAAAAAAAAAAAAAAAAAAAAAHQAA&#10;Hf8AAP//AAD//wAA//8AAP//AAD//wAA//8AAP//AAD//wAA//8AAP//AAD/HQAAH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TAAAT/wAA&#10;//8AAP//AAD//wAA//8AAP//AAD//wAA//8AAP//AAD//wAA//8AAP8eAAAeAAAAAAAAAAAAAAAA&#10;AAAAAAAAAAAAAAAAAAAAAAAAAAAAAAAAlwAAl/8AAP//AAD//wAA//8AAP//AAD//wAA//8AAP//&#10;AAD//wAA//8AAP/cAAD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AAA0P8AAP//AAD//wAA//8AAP//AAD//wAA//8AAP//&#10;AAD//wAA//8AAP//AAD/AQAAAQAAAAAAAAAAAAAAAAAAAAAAAAAAAAAAAAAAAAAMAAAM/wAA//8A&#10;AP//AAD//wAA//8AAP//AAD//wAA//8AAP//AAD//wAA//8AAP8b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wAAG/8A&#10;AP//AAD//wAA//8AAP//AAD//wAA//8AAP//AAD//wAA//8AAP//AAD/QQAAQQAAAAAAAAAAAAAA&#10;AAAAAAAAAAAAAAAAAAEAAAHTAADT/wAA//8AAP//AAD//wAA//8AAP//AAD//wAA//8AAP//AAD/&#10;/wAA/6sAAK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wAAKz/AAD//wAA//8AAP//AAD//wAA//8AAP//AAD/&#10;/wAA//8AAP//AAD//wAA/wEAAAEAAAAAAAAAAAAAAAAAAAAAAAAAAEIAAEL/AAD//wAA//8AAP//&#10;AAD//wAA//8AAP//AAD//wAA//8AAP//AAD//wAA/0AAAE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EAAEH/&#10;AAD//wAA//8AAP//AAD//wAA//8AAP//AAD//wAA//8AAP//AAD//wAA/6oAAKoBAAABAAAAAAAA&#10;AAAAAAAAAQAAAf8AAP//AAD//wAA//8AAP//AAD//wAA//8AAP//AAD//wAA//8AAP//AAD//wAA&#10;/w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H/AAD//wAA//8AAP//AAD//wAA//8AAP//AAD//wAA&#10;//8AAP//AAD//wAA//8AAP+BAACBAQAAAQAAAAABAAABxQAAxf8AAP//AAD//wAA//8AAP//AAD/&#10;/wAA//8AAP//AAD//wAA//8AAP//AAD/NwAA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e&#10;/wAA//8AAP//AAD//wAA//8AAP//AAD//wAA//8AAP//AAD//wAA//8AAP//AAD/kAAAkEIAAEL/&#10;AAD//wAA//8AAP//AAD//wAA//8AAP//AAD//wAA//8AAP//AAD//wAA//8AAP+rAAC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gAAhv8AAP//AAD//wAA//8AAP//AAD//wAA//8A&#10;AP//AAD//wAA//8AAP//AAD//wAA//8AAP//AAD//wAA//8AAP//AAD//wAA//8AAP//AAD//wAA&#10;//8AAP//AAD//wAA//8AAP9AAAB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f8AAP//AAD//wAA//8AAP//AAD//wAA//8AAP//AAD//wAA//8AAP//AAD//wAA//8AAP//AAD/&#10;/wAA//8AAP//AAD//wAA//8AAP//AAD//wAA//8AAP//AAD//wAA/6oAAKoB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IAAEL/AAD//wAA//8AAP//AAD//wAA//8AAP//&#10;AAD//wAA//8AAP//AAD//wAA//8AAP//AAD//wAA//8AAP//AAD//wAA//8AAP//AAD//wAA//8A&#10;AP//AAD//wAA/wE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GQAACQ/wAA//8AAP//AAD//wAA//8AAP//AAD//wAA//8AAP//AAD//wAA//8AAP//AAD//wAA&#10;//8AAP//AAD//wAA//8AAP//AAD//wAA//8AAP//AAD/QQAAQ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BkAAAkP8AAP//AAD//wAA//8AAP//AAD/&#10;/wAA//8AAP//AAD//wAA//8AAP//AAD//wAA//8AAP//AAD//wAA//8AAP//AAD//wAA//8AAP+Q&#10;AACQAQ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QAAAAD/AAD//wAA//8AAP//AAD//wAA//8AAP//AAD//wAA//8AAP//AAD//wAA//8A&#10;AP//AAD//wAA//8AAP//AAD//wAA/5AAAJA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GQAACQ/wAA//8AAP//AAD//wAA&#10;//8AAP//AAD//wAA//8AAP//AAD//wAA//8AAP//AAD//wAA//8AAP//AAD/kAAAkAE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BAAAAAP8AAP//AAD//wAA//8AAP//AAD//wAA//8AAP//AAD//wAA//8AAP//&#10;AAD//wAA//8AAP9BAABB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ZAAAJD/AAD//wAA//8A&#10;AP//AAD//wAA//8AAP//AAD//wAA//8AAP/zAADzGgAAGgE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FAAABA/wAA//8AAP//AAD//wAA//8AAP//AAD//wAA/4AAA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sAABtz&#10;AABzgAAAgIAAAICAAACAYAAAY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P8AAAD/AAAA/wAA&#10;AP8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AAAD/AAAA/wAAAP8AAAD/AAAA/wAAAP8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wAAAP8AAAD/AAAA/wAAAP8AAAD/AAAA/wAAAP8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AAAD/AAAA/wAAAP8AAAD/AAAA/wAAAP8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P8AAAD/AAAA/wAAAP8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D/AAAA/wAAAP8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w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w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P8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P8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P8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w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w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P8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w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w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w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P8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w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w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P8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w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w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w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w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w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P8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P8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P8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w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P8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w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w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w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P8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w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w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w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w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P8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P8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P8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UAAADGAAAA/wAAAP8AAAD/AAAA&#10;1AAAAH8AAAANAAAAAAAAAAAAAAAAAAAAAAAAAAAAAAAAAAAAAAAAAAAAAAAAAAAAAAAAAAAAAAAA&#10;AAAAAAAAAAAAAAAAAAAAAAAAAAAAAAAAAAAAAAAAAAAAAAAAAAAAAAAAAAAAAAAAAAAAAAAAAAAA&#10;AAAAAAAAAAAAAAAAAAAAAAAAAAAAAAAAAABVAAAAxgAAAP8AAAD/AAAA/wAAANQAAAB/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MYAAAD/AAAA/wAAAP8AAADUAAAAfwAAAA0AAAAAAAAAAAAAAAAA&#10;AAAAAAAAAAAAAAAAAAAAAAAAAAAAAAAAAAAAAAAAAAAAAAAAAAAAAAAAAAAAAAAAAAAAAAAAAAAA&#10;AAAAAAAAAAAAAAAAAAAAAAAAAAAAAAAAAAAAAAAAAAAAAAAAAAAAAAAAAAAAAAAAAAAAAAA4AAAA&#10;qQAAAOEAAAD/AAAA/wAAAP8AAADhAAAAqQAAAD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UAAADGAAAA/wAA&#10;AP8AAAD/AAAA1AAAAH8AAAANAAAAAAAAAAAAAAAAAAAAAAAAAAAAAAAAAAAAAAAAAAAAAAAAAAAA&#10;AAAAAAAAAAAAAAAAAAAAAAAAAAAAAAAAAAAAAAAAAAAAAAAAAAAAAAAAAAAAAAAAAAAAAAAAAAAA&#10;AAAAAAAAAAAAAAAAAAAAAAAAAAAAAAAAAAAAAAAAAAAAAAAAAAAAAAAAAAAAAAAAAAAAAAAAAAAA&#10;AAANAAAAxgAAAP8AAAD/AAAAV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MYAAAD/AAAA/wAAAP8AAADUAAAAfwAAAA0AAAAA&#10;AAAAAAAAAAAAAAAAAAAAAAAAAAAAAAAAAAAAAAAAAAAAAAAAAAAAAAAAAAAAAAAAAAAAAAAAAAAA&#10;AAAAAAAAAAAAAAAAAAAAAAAAAAAAAAAAAAAAAAAAAAAAAAAAAAAAAAAAAAAAAAAAAAAAAAAAAAAA&#10;AAAAAAAAAAAAAAAAAAAAAAAAAAAAAAAAAAAAAAAAAAAAAAAAAAAAAAAdAAAAfwAAAMYAAADhAAAA&#10;/wAAAP8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xgAAAP8AAAD/AAAA/wAAANQAAAB/AAAADQAAAAAAAAAAAAAAAAAAAAAAAAAAAAAAAAAA&#10;AAAAAAAAAAAAAAAAAAAAAAAAAAAAAAAAAAAAAAAAAAAAAAAAAAAAAAAAAAAAAAAAAAAAAAAAAAAA&#10;AAAAAAAAAAAAAAAAAAAAAAAAAAAAAAAAAAAAAAAAAAAAAAAAAAAAAAAAAABVAAAAtwAAAOEAAAD/&#10;AAAA/wAAAP8AAADxAAAAxgAAAFU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gAAADUAAAA&#10;xgAAAA0AAAAAAAAAAAAAAAAAAAAAAAAAAAAAAAAAAAAAAAAAAAAAAAAAAAAAAAAAAAAAAAAAAAAA&#10;AAAAAAAAAAAAAAAAAAAAAAAAAAAAAAAAAAAAAAAAAAAAAAAAAAAAAAAAAAAAAAAAAAAAAAAAAAAA&#10;AAAAAAAAAAAAAAAAAAAAAAAAAAAAAAAAAABVAAAAxgAAAP8AAAD/AAAA/wAAANQAAAB/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AAAANQAAADGAAAADQAAAAAAAAAAAAAAAAAAAAAA&#10;AAAAAAAAAAAAAAAAAAAAAAAAAAAAAAAAAAAAAAAAAAAAAAAAAAAAAAAAAAAAAAAAAAAAAAAAAAAA&#10;AAAAAAAAAAAAAAAAAAAAAAAAAAAAAAAAAAAAAAAAAAAAAAAAAAAAAAAAAAAAAAAAAAAAAAA4AAAA&#10;qQAAAOEAAAD/AAAA/wAAAP8AAADhAAAAqQAAAD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gAAADUAAAAxgAAAA0AAAAAAAAAAAAAAAAAAAAAAAAAAAAAAAAAAAAAAAAAAAAAAAAAAAAAAAAA&#10;AAAAAAAAAAAAAAAAAAAAAAAAAAAAAAAAAAAAAAAAAAAAAAAAAAAAAAAAAAAAAAAAAAAAAAAAAAAA&#10;AAAAAAAAAAAAAAAAAAAAAAAAAAAAAAAAAAAAAAAAAAAAAAAAAAAAAAAAAAAAAAAAAAAAAAAAAAAA&#10;AAANAAAAxgAAAP8AAAD/AAAAV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OAAAANQAAADGAAAADQAAAAAAAAAA&#10;AAAAAAAAAAAAAAAAAAAAAAAAAAAAAAAAAAAAAAAAAAAAAAAAAAAAAAAAAAAAAAAAAAAAAAAAAAAA&#10;AAAAAAAAAAAAAAAAAAAAAAAAAAAAAAAAAAAAAAAAAAAAAAAAAAAAAAAAAAAAAAAAAAAAAAAAAAAA&#10;AAAAAAAAAAAAAAAAAAAAAAAAAAAAAAAAAAAAAAAAAAAAAAAAAAAAAAAdAAAAfwAAAMYAAADhAAAA&#10;/wAAAP8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1AAAAP8AAAD/AAAA/wAAAP8AAAD/AAAA/wAAAP8AAADxAAAAYgAAAAAAAAAAAAAAAAAAAAAA&#10;AAAAAAAAAAAAAAAAAAAAAAAAAAAAAAAAAAAAAAAAAAAAAAAAAAAAAAAAAAAAAAAAAAAAAAAAAAAA&#10;AAAAAAAAAAAAAAAAAAAAAAAAAAAAAAAAAAAAAAAAAAAAAAAAAAAAAAAAAAAANwAAANQAAAD/AAAA&#10;/wAAAP8AAAD/AAAA/wAAAP8AAAD/AAAA8QAAAG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UAAAA/wAAAP8AAAD/AAAA/wAA&#10;AP8AAAD/AAAA/wAAAPEAAABiAAAAAAAAAAAAAAAAAAAAAAAAAAAAAAAAAAAAAAAAAAAAAAAAAAAA&#10;AAAAAAAAAAAAAAAAAAAAAAAAAAAAAAAAAAAAAAAAAAAAAAAAAAAAAAAAAAAAAAAAAAAAAAAAAAAA&#10;AAAAAAAAAAAAAAAAAAAAKgAAANQAAAD/AAAA/wAAAP8AAAD/AAAA/wAAAP8AAAD/AAAA/wAAAP8A&#10;AADU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1AAAAP8AAAD/AAAA/wAAAP8AAAD/AAAA/wAAAP8AAADxAAAAYgAAAAAAAAAA&#10;AAAAAAAAAAAAAAAAAAAAAAAAAAAAAAAAAAAAAAAAAAAAAAAAAAAAAAAAAAAAAAAAAAAAAAAAAAAA&#10;AAAAAAAAAAAAAAAAAAAAAAAAAAAAAAAAAAAAAAAAAAAAAAAAAAAAAAAAAAAAAAAAAAAAAAAAAAAA&#10;AAAAAAAAAAAAAAAAAAAAAAAAAAAAAAAAAAAAAACqAAAA/wAAAP8AAAD/AAAAV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UAAAA/wAAAP8A&#10;AAD/AAAA/wAAAP8AAAD/AAAA/wAAAPEAAABiAAAAAAAAAAAAAAAAAAAAAAAAAAAAAAAAAAAAAAAA&#10;AAAAAAAAAAAAAAAAAAAAAAAAAAAAAAAAAAAAAAAAAAAAAAAAAAAAAAAAAAAAAAAAAAAAAAAAAAAA&#10;AAAAAAAAAAAAAAAAAAAAAAAAAAAAAAAAAAAAAAAAAAAAAAAAAAAAAAAAAAAAAAAAAAAAAAAAAAAN&#10;AAAAfwAAAPEAAAD/AAAA/wAAAPEAAACcAAAARwAAAC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NQAAAD/AAAA/wAAAP8AAAD/AAAA/wAAAP8AAAD/AAAA&#10;8QAAAGIAAAAAAAAAAAAAAAAAAAAAAAAAAAAAAAAAAAAAAAAAAAAAAAAAAAAAAAAAAAAAAAAAAAAA&#10;AAAAAAAAAAAAAAAAAAAAAAAAAAAAAAAAAAAAAAAAAAAAAAAAAAAAAAAAAAAAAAAAAAAAAAAAAAAA&#10;AAAAAAAAYgAAAPEAAAD/AAAA/wAAAP8AAAD/AAAA/wAAAP8AAAD/AAAA/wAAAP8AAADxAAAAc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iAAAA4QAAAP8AAAD/AAAAxgAAAA0AAAAAAAAAAAAAAAAAAAAAAAAAAAAAAAAA&#10;AAAAAAAAAAAAAAAAAAAAAAAAAAAAAAAAAAAAAAAAAAAAAAAAAAAAAAAAAAAAAAAAAAAAAAAAAAAA&#10;AAAAAAAAAAAAAAAAAAAAAAAAAAAAAAAAAAAAAAAAAAAAAAAAAAAAAAAAAAAANwAAANQAAAD/AAAA&#10;/wAAAP8AAAD/AAAA/wAAAP8AAAD/AAAA8QAAAG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IAAADhAAAA/wAA&#10;AP8AAADGAAAADQAAAAAAAAAAAAAAAAAAAAAAAAAAAAAAAAAAAAAAAAAAAAAAAAAAAAAAAAAAAAAA&#10;AAAAAAAAAAAAAAAAAAAAAAAAAAAAAAAAAAAAAAAAAAAAAAAAAAAAAAAAAAAAAAAAAAAAAAAAAAAA&#10;AAAAAAAAAAAAAAAAAAAAKgAAANQAAAD/AAAA/wAAAP8AAAD/AAAA/wAAAP8AAAD/AAAA/wAAAP8A&#10;AADU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iAAAA4QAAAP8AAAD/AAAAxgAAAA0AAAAAAAAAAAAAAAAAAAAA&#10;AAAAAAAAAAAAAAAAAAAAAAAAAAAAAAAAAAAAAAAAAAAAAAAAAAAAAAAAAAAAAAAAAAAAAAAAAAAA&#10;AAAAAAAAAAAAAAAAAAAAAAAAAAAAAAAAAAAAAAAAAAAAAAAAAAAAAAAAAAAAAAAAAAAAAAAAAAAA&#10;AAAAAAAAAAAAAAAAAAAAAAAAAAAAAAAAAAAAAACqAAAA/wAAAP8AAAD/AAAAV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IA&#10;AADhAAAA/wAAAP8AAADGAAAADQAAAAAAAAAAAAAAAAAAAAAAAAAAAAAAAAAAAAAAAAAAAAAAAAAA&#10;AAAAAAAAAAAAAAAAAAAAAAAAAAAAAAAAAAAAAAAAAAAAAAAAAAAAAAAAAAAAAAAAAAAAAAAAAAAA&#10;AAAAAAAAAAAAAAAAAAAAAAAAAAAAAAAAAAAAAAAAAAAAAAAAAAAAAAAAAAAAAAAAAAAAAAAAAAAN&#10;AAAAfwAAAPEAAAD/AAAA/wAAAPEAAACcAAAARwAAAC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gAAAP8AAAD/AAAA/wAAAJwAAAANAAAAAAAAAAAAAABVAAAA8QAAAP8AAAD/AAAAnAAAAAAAAAAA&#10;AAAAAAAAAAAAAAAAAAAAAAAAAAAAAAAAAAAAAAAAAAAAAAAAAAAAAAAAAAAAAAAAAAAAAAAAAAAA&#10;AAAAAAAAAAAAAAAAAAAAAAAAAAAAAAAAAAAAAAAAAAAAAAAAAABVAAAA8QAAAP8AAAD/AAAA/wAA&#10;AP8AAAD/AAAA/wAAAP8AAAD/AAAA/wAAAP8AAAD/AAAA/w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IAAAD/AAAA/wAAAP8AAACcAAAADQAAAAAA&#10;AAAAAAAAVQAAAPEAAAD/AAAA/wAAAJwAAAAAAAAAAAAAAAAAAAAAAAAAAAAAAAAAAAAAAAAAAAAA&#10;AAAAAAAAAAAAAAAAAAAAAAAAAAAAAAAAAAAAAAAAAAAAAAAAAAAAAAAAAAAAAAAAAAAAAAAAAAAA&#10;AAAAAAAAAAAAAAAAAAAAAAAAAAAAAAAAAAAAAAAAAAAAAAAAAAAAAAAAAAAAAAAAAAAAAFUAAAD/&#10;AAAA/wAAAP8AAAD/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gAAAP8AAAD/AAAA/wAAAJwAAAANAAAAAAAAAAAAAABVAAAA8QAAAP8AAAD/AAAA&#10;nAAAAAAAAAAAAAAAAAAAAAAAAAAAAAAAAAAAAAAAAAAAAAAAAAAAAAAAAAAAAAAAAAAAAAAAAAAA&#10;AAAAAAAAAAAAAAAAAAAAAAAAAAAAAAAAAAAAAAAAAAAAAAAAAAAAAAAAAAAAAAAAAAAAAAAAAAAA&#10;AAAAAAAAAAAAAAAAAAAAAAAADQAAAH8AAADxAAAA/wAAAP8AAADGAAAAK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iAAAA/wAAAP8AAAD/&#10;AAAAnAAAAA0AAAAAAAAAAAAAAFUAAADxAAAA/wAAAP8AAACcAAAAAAAAAAAAAAAAAAAAAAAAAAAA&#10;AAAAAAAAAAAAAAAAAAAAAAAAAAAAAAAAAAAAAAAAAAAAAAAAAAAAAAAAAAAAAAAAAAAAAAAAAAAA&#10;AAAAAAAAAAAAAAAAAAAAAAAAAAAAAAAAAAAAAACcAAAA/wAAAP8AAAD/AAAAqQAAADgAAAAAAAAA&#10;AAAAAAAAAAArAAAAnAAAAP8AAAD/AAAA/wAAAKo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fwAAAPEAAAD/AAAA/wAAAP8AAAD/AAAAxgAA&#10;AA0AAAAAAAAAAAAAAAAAAAAAAAAAAAAAAAAAAAAAAAAAAAAAAAAAAAAAAAAAAAAAAAAAAAAAAAAA&#10;AAAAAAAAAAAAAAAAAAAAAAAAAAAAAAAAAAAAAAAAAAAAAAAAAAAAAAAAAAAAAAAAAAAAAAAAAAAA&#10;AAAAAAAAAAAAAABiAAAA/wAAAP8AAAD/AAAAnAAAAA0AAAAAAAAAAAAAAFUAAADxAAAA/wAAAP8A&#10;AAC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B/AAAA8QAAAP8AAAD/AAAA/wAAAP8AAADGAAAADQAAAAAAAAAAAAAAAAAAAAAAAAAA&#10;AAAAAAAAAAAAAAAAAAAAAAAAAAAAAAAAAAAAAAAAAAAAAAAAAAAAAAAAAAAAAAAAAAAAAAAAAAAA&#10;AAAAAAAAAAAAAAAAAAAAAAAAAAAAAAAAAAAAAAAAAAAAAAAAAABVAAAA8QAAAP8AAAD/AAAA/wAA&#10;AP8AAAD/AAAA/wAAAP8AAAD/AAAA/wAAAP8AAAD/AAAA/w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fwAAAPEAAAD/AAAA/wAAAP8A&#10;AAD/AAAAxgAAAA0AAAAAAAAAAAAAAAAAAAAAAAAAAAAAAAAAAAAAAAAAAAAAAAAAAAAAAAAAAAAA&#10;AAAAAAAAAAAAAAAAAAAAAAAAAAAAAAAAAAAAAAAAAAAAAAAAAAAAAAAAAAAAAAAAAAAAAAAAAAAA&#10;AAAAAAAAAAAAAAAAAAAAAAAAAAAAAAAAAAAAAAAAAAAAAAAAAAAAAAAAAAAAAAAAAAAAAFUAAAD/&#10;AAAA/wAAAP8AAAD/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B/AAAA8QAAAP8AAAD/AAAA/wAAAP8AAADGAAAADQAAAAAAAAAAAAAA&#10;AAAAAAAAAAAAAAAAAAAAAAAAAAAAAAAAAAAAAAAAAAAAAAAAAAAAAAAAAAAAAAAAAAAAAAAAAAAA&#10;AAAAAAAAAAAAAAAAAAAAAAAAAAAAAAAAAAAAAAAAAAAAAAAAAAAAAAAAAAAAAAAAAAAAAAAAAAAA&#10;AAAAAAAAAAAAAAAAAAAAAAAADQAAAH8AAADxAAAA/wAAAP8AAADGAAAAK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P8AAAD/AAAA&#10;/wAAAGIAAAAAAAAAAAAAAAAAAAAAAAAAAAAAABoAAADkAAAA/wAAAP8AAACcAAAAAAAAAAAAAAAA&#10;AAAAAAAAAAAAAAAAAAAAAAAAAAAAAAAAAAAAAAAAAAAAAAAAAAAAAAAAAAAAAAAAAAAAAAAAAAAA&#10;AAAAAAAAAAAAAAAAAAAAAAAAAAAAAAAAAAAAAAAAAAAAAH8AAAD/AAAA/wAAAP8AAABiAAAAAAAA&#10;AAAAAAAAAAAAAAAAAAAAAAAaAAAA5AAAAP8AAAD/AAAAn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wAAAP8AAAD/AAAAYgAAAAAAAAAAAAAAAAAAAAAA&#10;AAAAAAAAGgAAAOQAAAD/AAAA/wAAAJwAAAAAAAAAAAAAAAAAAAAAAAAAAAAAAAAAAAAAAAAAAAAA&#10;AAAAAAAAAAAAAAAAAAAAAAAAAAAAAAAAAAAAAAAAAAAAAAAAAAAAAAAAAAAAAAAAAAAAAAAAAAAA&#10;AAAAAFUAAAD/AAAA/wAAAP8AAAD/AAAA/wAAAP8AAAD/AAAA/wAAAP8AAAD/AAAA/wAAAP8AAAD/&#10;AAAA/wAAAP8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AAAA/wAAAGIAAAAAAAAAAAAAAAAAAAAAAAAAAAAAABoAAADkAAAA/wAAAP8AAACcAAAA&#10;AAAAAAAAAAAAAAAAAAAAAAAAAAAAAAAAAAAAAAAAAAAAAAAAAAAAAAAAAAAAAAAAAAAAAAAAAAAA&#10;AAAAAAAAAAAAAAAAAAAAAAAAAAAAAAAAAAAAAAAAAAAAAAAAAAAAAAAAAAAAAAAAAAAAAAAAAAAA&#10;AAAAAAAAAAAAAAAAAAAAAAAAGgAAAOQAAAD/AAAA/wAAAP8AAAD/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P8AAAD/AAAAYgAAAAAAAAAA&#10;AAAAAAAAAAAAAAAAAAAAGgAAAOQAAAD/AAAA/wAAAJwAAAAAAAAAAAAAAAAAAAAAAAAAAAAAAAAA&#10;AAAAAAAAAAAAAAAAAAAAAAAAAAAAAAAAAAAAAAAAAAAAAAAAAAAAAAAAAAAAAAAAAAAAAAAAAAAA&#10;AAAAAAAAAAAAAAAAAAAAAAAAAAAAAAAAAAAAAAAAAAAAAAAAAAAAAAAqAAAA1AAAAP8AAAD/AAAA&#10;8QAAAG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JwAAADxAAAA&#10;/wAAAP8AAAD/AAAA/wAAAP8AAAD/AAAAxgAAAA0AAAAAAAAAAAAAAAAAAAAAAAAAAAAAAAAAAAAA&#10;AAAAAAAAAAAAAAAAAAAAAAAAAAAAAAAAAAAAAAAAAAAAAAAAAAAAAAAAAAAAAAAAAAAAAAAAAAAA&#10;AAAAAAAAAAAAAAAAAAAAAAAAAAAAAAAAAAAAAAAAAAAAAH8AAAD/AAAA/wAAAP8AAABiAAAAAAAA&#10;AAAAAAAAAAAAAAAAAAAAAAAaAAAA5AAAAP8AAAD/AAAAn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JwAAADxAAAA/wAAAP8AAAD/AAAA/wAAAP8AAAD/AAAAxgAAAA0AAAAAAAAAAAAAAAAAAAAAAAAA&#10;AAAAAAAAAAAAAAAAAAAAAAAAAAAAAAAAAAAAAAAAAAAAAAAAAAAAAAAAAAAAAAAAAAAAAAAAAAAA&#10;AAAAAAAAAAAAAAAAAAAAAAAAAAAAAAAAAAAAAAAAAAAAAAAAAAAAAAAAAAAAAAAAAAAAAAAAAAAA&#10;AAAAAAAAAAAAAAAAAAAAAAAAGgAAAOQAAAD/AAAA/wAAAP8AAAD/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nAAAAPEAAAD/AAAA/wAAAP8AAAD/&#10;AAAA/wAAAP8AAADGAAAADQAAAAAAAAAAAAAAAAAAAAAAAAAAAAAAAAAAAAAAAAAAAAAAAAAAAAAA&#10;AAAAAAAAAAAAAAAAAAAAAAAAAAAAAAAAAAAAAAAAAAAAAAAAAAAAAAAAAAAAAAAAAAAAAAAAAAAA&#10;AAAAAAAAAAAAAAAAAAAAAAAAAAAAAAAAAAAAAAAAAAAAAAAAAAAAAAAqAAAA1AAAAP8AAAD/AAAA&#10;8QAAAG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wAA&#10;AP8AAAB/AAAAAAAAAAAAAAAAAAAAAAAAAAAAAAAAAAAAAAAAAFUAAAD/AAAA/wAAAP8AAABVAAAA&#10;AAAAAAAAAAAAAAAAAAAAAAAAAAAAAAAAAAAAAAAAAAAAAAAAAAAAAAAAAAAAAAAAAAAAAAAAAAAA&#10;AAAAAAAAAAAAAAAAAAAAAAAAAAAAAAAAAAAAGgAAAOQAAAD/AAAA/wAAANQAAABVAAAADQAAAAAA&#10;AAAAAAAAHQAAAGIAAADhAAAA/wAAAP8AAAD/AAAA/wAAAP8AAADx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P8AAAD/AAAAfwAAAAAAAAAAAAAAAAAAAAAAAAAA&#10;AAAAAAAAAAAAAABVAAAA/wAAAP8AAAD/AAAAVQAAAAAAAAAAAAAAAAAAAAAAAAAAAAAAAAAAAAAA&#10;AAAAAAAAAAAAAAAAAAAAAAAAAAAAAAAAAAAAAAAAAAAAAAAAAAAAAAAAAAAAAAAAAAAAAAAAAAAA&#10;AAAAAAAAAAAAAAAAAAAAAAAAAAAAAAAAAAAAAAAAAAAAAAAAAAAAAAANAAAAxgAAAP8AAAD/AAAA&#10;/wAAAP8AAAD/AAAA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wAAAP8AAAB/AAAAAAAAAAAAAAAAAAAAAAAAAAAAAAAAAAAAAAAAAFUAAAD/AAAA/wAA&#10;AP8AAABVAAAAAAAAAAAAAAAAAAAAAAAAAAAAAAAAAAAAAAAAAAAAAAAAAAAAAAAAAAAAAAAAAAAA&#10;AAAAAAAAAAAAAAAAAAAAAAAAAAAAAAAAAAAAAAAAAAAAAAAAAAAAAAAAAAAAAAAAAAAAAAAAAAAA&#10;AAAAAAAAAFUAAADxAAAA/wAAAP8AAADUAAAAK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AAAA/wAAAH8AAAAAAAAA&#10;AAAAAAAAAAAAAAAAAAAAAAAAAAAAAAAAVQAAAP8AAAD/AAAA/wAAAFUAAAAAAAAAAAAAAAAAAAAA&#10;AAAAAAAAAAAAAAAAAAAAAAAAAAAAAAAAAAAAAAAAAAAAAAAAAAAAAAAAAAAAAAAAAAAAAAAAAAAA&#10;AAAAAAAAAAAAAAAAAAAAAAAAVQAAAP8AAAD/AAAA8QAAADcAAAAAAAAAAAAAAAAAAAAAAAAAAAAA&#10;AAAAAAAAAAAAAAAAAAAAAABVAAAA/wAAAP8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qQAA&#10;AFUAAAArAAAAjAAAAP8AAAD/AAAA/wAAAP8AAADGAAAADQAAAAAAAAAAAAAAAAAAAAAAAAAAAAAA&#10;AAAAAAAAAAAAAAAAAAAAAAAAAAAAAAAAAAAAAAAAAAAAAAAAAAAAAAAAAAAAAAAAAAAAAAAAAAAA&#10;AAAAAAAAAAAAAAAAAAAAAAAAAAAAAAAAAAAAGgAAAOQAAAD/AAAA/wAAANQAAABVAAAADQAAAAAA&#10;AAAAAAAAHQAAAGIAAADhAAAA/wAAAP8AAAD/AAAA/wAAAP8AAADx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qQAAAFUAAAArAAAAjAAAAP8AAAD/AAAA/wAAAP8AAADGAAAADQAAAAAAAAAAAAAAAAAA&#10;AAAAAAAAAAAAAAAAAAAAAAAAAAAAAAAAAAAAAAAAAAAAAAAAAAAAAAAAAAAAAAAAAAAAAAAAAAAA&#10;AAAAAAAAAAAAAAAAAAAAAAAAAAAAAAAAAAAAAAAAAAAAAAAAAAAAAAAAAAAAAAAAAAAAAAAAAAAA&#10;AAAAAAAAAFUAAADxAAAA/wAAAP8AAADUAAAAK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P8AAADkAAAAGgAA&#10;AAAAAAAAAAAAAAAAAAAAAAAAAAAAAAAAAAAAAAANAAAAxgAAAP8AAAD/AAAA8QAAADcAAAAAAAAA&#10;AAAAAAAAAAAAAAAAAAAAAAAAAAAAAAAAAAAAAAAAAAAAAAAAAAAAAAAAAAAAAAAAAAAAAAAAAAAA&#10;AAAAAAAAAAAAAAAAAAAAAAAAAAAAAAAaAAAA5AAAAP8AAAD/AAAA5AAAABoAAAAAAAAAAAAAAAAA&#10;AAAAAAAAAAAAAAAAAAAAAAAADQAAAMYAAAD/AAAA/wAAAPEA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P8A&#10;AADkAAAAGgAAAAAAAAAAAAAAAAAAAAAAAAAAAAAAAAAAAAAAAAANAAAAxgAAAP8AAAD/AAAA8QAA&#10;ADcAAAAAAAAAAAAAAAAAAAAAAAAAAAAAAAAAAAAAAAAAAAAAAAAAAAAAAAAAAAAAAAAAAAAAAAAA&#10;AAAAAAAAAAAAAAAAAAAAAAAAAAAAAAAAAAAAAAAAAAAAAAAAAAAAAAAAAAAAAAAAAAAAAAAAAAAA&#10;AAAAAAAAAAAAAAB/AAAA/wAAAP8AAAD/AAAA/wAAAP8AAAD/AAAAV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wAAAOQAAAAaAAAAAAAAAAAAAAAAAAAA&#10;AAAAAAAAAAAAAAAAAAAAAA0AAADGAAAA/wAAAP8AAADxAAAANwAAAAAAAAAAAAAAAAAAAAAAAAAA&#10;AAAAAAAAAAAAAAAAAAAAAAAAAAAAAAAAAAAAAAAAAAAAAAAAAAAAAAAAAAAAAAAAAAAAAAAAAAAA&#10;AAAAAAAAAAAAAAAAAAAAAAAAAAAAAAAAAAAAAAAAfwAAAP8AAAD/AAAA/wAAAMY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DGAAAA/wAAAP8AAAD/AAAAxgAAAA0AAAAAAAAAAAAAAAAAAAAAAAAAAAAAAAAAAAAAAAAA&#10;AAAAAAAAAAAAAAAAAAAAAAAAAAAAAAAAAAAAAAAAAAAAAAAAAAAAAAAAAAAAAAAAAAAAAAAAAAAA&#10;AAAAAAAAAAAAAAAAAAAAAAAAAAAAAAAaAAAA5AAAAP8AAAD/AAAA5AAAABoAAAAAAAAAAAAAAAAA&#10;AAAAAAAAAAAAAAAAAAAAAAAADQAAAMYAAAD/AAAA/wAAAPEA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AAAA/wAAAP8AAADG&#10;AAAADQAAAAAAAAAAAAAAAAAAAAAAAAAAAAAAAAAAAAAAAAAAAAAAAAAAAAAAAAAAAAAAAAAAAAAA&#10;AAAAAAAAAAAAAAAAAAAAAAAAAAAAAAAAAAAAAAAAAAAAAAAAAAAAAAAAAAAAAAAAAAAAAAAAfwAA&#10;AP8AAADxAAAAYgAAAAAAAAAAAAAAAAAAAAAAAAAAAAAAAAAAAAAAAAANAAAAnAAAAP8AAAD/AAAA&#10;/wAAAP8AAAD/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P8AAAD/AAAAxgAAAA0AAAAAAAAAAAAAAAAAAAAAAAAAAAAA&#10;AAAAAAAAAAAAAAAAAAAAAAAAAAAAAAAAAAAAAAAAAAAAAAAAAAAAAAAAAAAAAAAAAAAAAAAAAAAA&#10;AAAAAAAAAAAAAAAAAAAAAAAAAAAAAAAAAAAAAAAAAAAAAAAAAAAAAAAAAAAAAAAAAAAAAAAAAAAA&#10;AAAAAAAAAAAAAAB/AAAA/wAAAP8AAAD/AAAA/wAAAP8AAAD/AAAAV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MYAAAD/AAAA&#10;/wAAAP8AAADGAAAADQAAAAAAAAAAAAAAAAAAAAAAAAAAAAAAAAAAAAAAAAAAAAAAAAAAAAAAAAAA&#10;AAAAAAAAAAAAAAAAAAAAAAAAAAAAAAAAAAAAAAAAAAAAAAAAAAAAAAAAAAAAAAAAAAAAAAAAAAAA&#10;AAAAAAAAAAAAAAAAAAAAAAAAAAAAAAAAAAAAAAAAfwAAAP8AAAD/AAAA/wAAAMY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P8AAAD/AAAA/wAAAKoA&#10;AAAAAAAAAAAAAAAAAAAAAAAAAAAAAAAAAAAAAAAAAAAAAAAAAABVAAAA/wAAAP8AAAD/AAAAqgAA&#10;AAAAAAAAAAAAAAAAAAAAAAAAAAAAAAAAAAAAAAAAAAAAAAAAAAAAAAAAAAAAAAAAAAAAAAAAAAAA&#10;AAAAAAAAAAAAAAAAAAAAAAAAAAAaAAAA5AAAAPEAAAA3AAAAAAAAAAAAAAAAAAAAAAAAAAAAAAAA&#10;AAAAAAAAAAAAAAAAAAAAAAAAAH8AAAD/AAAA/wAAAP8AAAD/AAAA8Q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P8AAAD/&#10;AAAA/wAAAKoAAAAAAAAAAAAAAAAAAAAAAAAAAAAAAAAAAAAAAAAAAAAAAAAAAABVAAAA/wAAAP8A&#10;AAD/AAAAqgAAAAAAAAAAAAAAAAAAAAAAAAAAAAAAAAAAAAAAAAAAAAAAAAAAAAAAAAAAAAAAAAAA&#10;AAAAAAAAAAAAAAAAAAAAAAAAAAAAAAAAAAAAAAAAAAAAAAAAAAAAAAAAAAAAAAAAAAAAAAB/AAAA&#10;/wAAAP8AAAD/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wAAAP8AAAD/AAAAqgAAAAAAAAAAAAAAAAAA&#10;AAAAAAAAAAAAAAAAAAAAAAAAAAAAAAAAAFUAAAD/AAAA/wAAAP8AAACqAAAAAAAAAAAAAAAAAAAA&#10;AAAAAAAAAAAAAAAAAAAAAAAAAAAAAAAAAAAAAAAAAAAAAAAAAAAAAAAAAAAAAAAAAAAAAAAAAAAA&#10;AAAAAAAAAAAAAAAaAAAA5AAAAP8AAAD/AAAAfwAAAAAAAAAAAAAAAAAAAAAAAAAAAAAAAAAAAAAA&#10;AAAAAAAAAAAAAAAAAAAAAAAAqgAAAP8AAAD/AAAA5A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P8AAAD/AAAAxgAAAA0AAAAA&#10;AAAAAAAAAAAAAAAAAAAAAAAAAAAAAAAAAAAAAAAAAAAAAAAAAAAAAAAAAAAAAAAAAAAAAAAAAAAA&#10;AAAAAAAAAAAAAAAAAAAAAAAAAAAAAAAAAAAAAAAAAAAAAAAAAAAAAAAAAAAAAAAAAAB/AAAA/wAA&#10;AP8AAAD/AAAAqgAAAAAAAAAAAAAAAAAAAAAAAAAAAAAAAAAAAAAAAAAAAAAAAAAAAFUAAAD/AAAA&#10;/wAAAP8AAAC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wAAAP8AAADGAAAADQAAAAAAAAAAAAAAAAAAAAAAAAAAAAAAAAAA&#10;AAAAAAAAAAAAAAAAAAAAAAAAAAAAAAAAAAAAAAAAAAAAAAAAAAAAAAAAAAAAAAAAAAAAAAAAAAAA&#10;AAAAAAAAAAAAAAAAAAAAAAAAAAAaAAAA5AAAAPEAAAA3AAAAAAAAAAAAAAAAAAAAAAAAAAAAAAAA&#10;AAAAAAAAAAAAAAAAAAAAAAAAAH8AAAD/AAAA/wAAAP8AAAD/AAAA8Q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P8AAAD/AAAA&#10;xgAAAA0AAAAAAAAAAAAAAAAAAAAAAAAAAAAAAAAAAAAAAAAAAAAAAAAAAAAAAAAAAAAAAAAAAAAA&#10;AAAAAAAAAAAAAAAAAAAAAAAAAAAAAAAAAAAAAAAAAAAAAAAAAAAAAAAAAAAAAAAAAAAAAAAAAAAA&#10;AAAAAAAAAAAAAAAAAAAAAAAAAAAAAAAAAAAAAAAAAAAAADcAAADxAAAA/wAAAG8AAADkAAAA/wAA&#10;AP8AAAD/AAAAV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wAAAP8AAADGAAAADQAAAAAAAAAAAAAAAAAAAAAA&#10;AAAAAAAAAAAAAAAAAAAAAAAAAAAAAAAAAAAAAAAAAAAAAAAAAAAAAAAAAAAAAAAAAAAAAAAAAAAA&#10;AAAAAAAAAAAAAAAAAAAAAAAAAAAAAAAAAAAAAAAAAAAAAAAAAAAAAAAAAAAAAAAAAAAAAAB/AAAA&#10;/wAAAP8AAAD/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AAAA/wAAAP8AAABVAAAAAAAAAAAA&#10;AAAAAAAAAAAAAAAAAAAAAAAAAAAAAAAAAAAAAAAAGgAAAOQAAAD/AAAA/wAAAPEAAAA3AAAAAAAA&#10;AAAAAAAAAAAAAAAAAAAAAAAAAAAAAAAAAAAAAAAAAAAAAAAAAAAAAAAAAAAAAAAAAAAAAAAAAAAA&#10;AAAAAAAAAAAAAAAAAAAAABoAAADkAAAA/wAAAP8AAAD/AAAAVQAAAAAAAAAAAAAAAAAAAAAAAAAA&#10;AAAAAAAAAAAAAAAAAAAAAAAAABoAAADkAAAA/wAAAP8AAADx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wAAAP8AAABV&#10;AAAAAAAAAAAAAAAAAAAAAAAAAAAAAAAAAAAAAAAAAAAAAAAAAAAAGgAAAOQAAAD/AAAA/wAAAPEA&#10;AAA3AAAAAAAAAAAAAAAAAAAAAAAAAAAAAAAAAAAAAAAAAAAAAAAAAAAAAAAAAAAAAAAAAAAAAAAA&#10;AAAAAAAAAAAAAAAAAAAAAAAAAAAAAAAAAAAAAAAAAAAAAAAAAAAAAAAAAAAAAAAAAAAAAAAAAAAA&#10;DQAAAMYAAAD/AAAAfwAAABoAAADkAAAA/wAAAP8AAAD/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P8AAAD/AAAA/wAAAFUAAAAAAAAAAAAAAAAAAAAAAAAAAAAA&#10;AAAAAAAAAAAAAAAAAAAAAAAaAAAA5AAAAP8AAAD/AAAA8QAAADcAAAAAAAAAAAAAAAAAAAAAAAAA&#10;AAAAAAAAAAAAAAAAAAAAAAAAAAAAAAAAAAAAAAAAAAAAAAAAAAAAAAAAAAAAAAAAAAAAAAAAAAAA&#10;AAAAAAAAAAAAAAAAAAAAAAAAAFUAAAD/AAAA/wAAAP8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wAAAP8AAAD/AAAAVQAAAAAAAAAAAAAAAAAAAAAAAAAAAAAAAAAAAAAAAAAAAAAAAAAAABoAAADk&#10;AAAA/wAAAP8AAADxAAAANwAAAAAAAAAAAAAAAAAAAAAAAAAAAAAAAAAAAAAAAAAAAAAAAAAAAAAA&#10;AAAAAAAAAAAAAAAAAAAAAAAAAAAAAAAAAAAAAAAAAAAAAAAAAAA3AAAA8QAAAP8AAAD/AAAAqgAA&#10;AAAAAAAAAAAAAAAAAAAAAAAAAAAAAAAAAAAAAAAAAAAAAAAAAAAAAAAAAAAAqgAAAP8AAAD/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P8AAAD/AAAAxgAAAA0AAAAAAAAAAAAAAAAAAAAAAAAAAAAAAAAAAAAAAAAAAAAA&#10;AAAAAAAAAAAAAAAAAAAAAAAAAAAAAAAAAAAAAAAAAAAAAAAAAAAAAAAAAAAAAAAAAAAAAAAAAAAA&#10;AAAAAAAAAAAAAAAAAAAAABoAAADkAAAA/wAAAP8AAAD/AAAAVQAAAAAAAAAAAAAAAAAAAAAAAAAA&#10;AAAAAAAAAAAAAAAAAAAAAAAAABoAAADkAAAA/wAAAP8AAADx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8AAAD/AAAA/wAAAP8AAADGAAAA&#10;DQAAAAAAAAAAAAAAAAAAAAAAAAAAAAAAAAAAAAAAAAAAAAAAAAAAAAAAAAAAAAAAAAAAAAAAAAAA&#10;AAAAAAAAAAAAAAAAAAAAAAAAAAAAAAAAAAAAAAAAAAAAAAAAAAAAAAAAAAAAAABVAAAA/wAAAFUA&#10;AAAAAAAAAAAAAAAAAAAAAAAAAAAAAAAAAAAAAAAAAAAAAAAAAAAAAAAAAAAAAA0AAADGAAAA/wAA&#10;AP8AAAD/AAAA/wAAAF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wAAAP8AAAD/AAAAxgAAAA0AAAAAAAAAAAAAAAAAAAAAAAAAAAAAAAAA&#10;AAAAAAAAAAAAAAAAAAAAAAAAAAAAAAAAAAAAAAAAAAAAAAAAAAAAAAAAAAAAAAAAAAAAAAAAAAAA&#10;AAAAAAAAAAAAAAAAAAAAAAAAAAAAAAAAAAAAAAAAAAAAAAAAAAAAAAAAAAAAAAAAAAAAAAAAAAAA&#10;DQAAAMYAAAD/AAAAfwAAABoAAADkAAAA/wAAAP8AAAD/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AAAA/wAA&#10;AP8AAADGAAAADQAAAAAAAAAAAAAAAAAAAAAAAAAAAAAAAAAAAAAAAAAAAAAAAAAAAAAAAAAAAAAA&#10;AAAAAAAAAAAAAAAAAAAAAAAAAAAAAAAAAAAAAAAAAAAAAAAAAAAAAAAAAAAAAAAAAAAAAAAAAAAA&#10;AAAAAAAAAAAAAAAAAAAAAAAAAFUAAAD/AAAA/wAAAP8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P8AAAD/AAAA5AAAABoAAAAA&#10;AAAAAAAAAAAAAAAAAAAAAAAAAAAAAAAAAAAAAAAAAAAAAAANAAAAxgAAAP8AAAD/AAAA/wAAAKoA&#10;AAAAAAAAAAAAAAAAAAAAAAAAAAAAAAAAAAAAAAAAAAAAAAAAAAAAAAAAAAAAAAAAAAAAAAAAAAAA&#10;AAAAAAAAAAAAAAAAAAAAAAB/AAAAxgAAAA0AAAAAAAAAAAAAAAAAAAAAAAAAAAAAAAAAAAAAAAAA&#10;AAAAAAAAAAAAAAAAAAAAAAAAAABVAAAA/wAAAP8AAAD/AAAA/w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P8AAAD/AAAA&#10;5AAAABoAAAAAAAAAAAAAAAAAAAAAAAAAAAAAAAAAAAAAAAAAAAAAAAAAAAANAAAAxgAAAP8AAAD/&#10;AAAA/wAAAKoAAAAAAAAAAAAAAAAAAAAAAAAAAAAAAAAAAAAAAAAAAAAAAAAAAAAAAAAAAAAAAAAA&#10;AAAAAAAAAAAAAAAAAAAAAAAAAAAAAAAAAAAAAAAAAAAAAAAAAAAAAAAANwAAAPEAAAD/AAAA/wAA&#10;AP8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wAAAP8AAADkAAAAGgAAAAAAAAAAAAAAAAAAAAAA&#10;AAAAAAAAAAAAAAAAAAAAAAAAAAAAAA0AAADGAAAA/wAAAP8AAAD/AAAAqgAAAAAAAAAAAAAAAAAA&#10;AAAAAAAAAAAAAAAAAAAAAAAAAAAAAAAAAAAAAAAAAAAAAAAAAAAAAAAAAAAAAAAAAAAAAAAAAAAA&#10;AAAAAAAAAAA3AAAA8QAAAP8AAAD/AAAAxgAAAA0AAAAAAAAAAAAAAAAAAAAAAAAAAAAAAAAAAAAA&#10;AAAAAAAAAAAAAAANAAAAxgAAAP8AAAD/AAAAxgAA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P8AAAD/AAAAxgAAAA0AAAAAAAAA&#10;AAAAAAAAAAAAAAAAAAAAAAAAAAAAAAAAAAAAAAAAAAAAAAAAAAAAAAAAAAAAAAAAAAAAAAAAAAAA&#10;AAAAAAAAAAAAAAAAAAAAAAAAAAAAAAAAAAAAAAAAAAAAAAAAAAAAAAAAAH8AAAD/AAAA/wAAAP8A&#10;AADkAAAAGgAAAAAAAAAAAAAAAAAAAAAAAAAAAAAAAAAAAAAAAAAAAAAAAAAAAA0AAADGAAAA/wAA&#10;AP8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wAAAP8AAADGAAAADQAAAAAAAAAAAAAAAAAAAAAAAAAAAAAAAAAAAAAA&#10;AAAAAAAAAAAAAAAAAAAAAAAAAAAAAAAAAAAAAAAAAAAAAAAAAAAAAAAAAAAAAAAAAAAAAAAAAAAA&#10;AAAAAAAAAAAAAAAAAAAAAAB/AAAAxgAAAA0AAAAAAAAAAAAAAAAAAAAAAAAAAAAAAAAAAAAAAAAA&#10;AAAAAAAAAAAAAAAAAAAAAAAAAABVAAAA/wAAAP8AAAD/AAAA/w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wAAAP8AAAD/AAAAxgAA&#10;AA0AAAAAAAAAAAAAAAAAAAAAAAAAAAAAAAAAAAAAAAAAAAAAAAAAAAAAAAAAAAAAAAAAAAAAAAAA&#10;AAAAAAAAAAAAAAAAAAAAAAAAAAAAAAAAAAAAAAAAAAAAAAAAAAAAAAAAAAAAAAAAAAAAAAAAAAAA&#10;AAAAAAAAAAAAAAAAAAAAAAAAAAAAAAAAAAAAqgAAAP8AAADGAAAADQAAABoAAADkAAAA/wAAAP8A&#10;AAD/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AAAA/wAAAP8AAADGAAAADQAAAAAAAAAAAAAAAAAAAAAAAAAA&#10;AAAAAAAAAAAAAAAAAAAAAAAAAAAAAAAAAAAAAAAAAAAAAAAAAAAAAAAAAAAAAAAAAAAAAAAAAAAA&#10;AAAAAAAAAAAAAAAAAAAAAAAAAAAAAAAAAAAAAAAAAAAAAAAAAAAAAAAANwAAAPEAAAD/AAAA/wAA&#10;AP8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P8AAAD/AAAA/wAAAMYAAAANAAAAAAAAAAAAAAAA&#10;AAAAAAAAAAAAAAAAAAAAAAAAAAAAAAAAAAAAAAAAAH8AAAD/AAAA/wAAAP8AAADkAAAAGgAAAAAA&#10;AAAAAAAAAAAAAAAAAAAAAAAAAAAAAAAAAAAAAAAAAAAAAAAAAAAAAAAAAAAAAAAAAAAAAAAAAAAA&#10;AAAAAAAAAAAADQAAAMYAAAD/AAAA/wAAAP8AAADGAAAADQAAAAAAAAAAAAAAAAAAAAAAAAAAAAAA&#10;AAAAAAAAAAAAAAAAAAAAAAAAAAB/AAAA/wAAAP8AAAD/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P8AAAD/AAAA/wAAAMYAAAANAAAA&#10;AAAAAAAAAAAAAAAAAAAAAAAAAAAAAAAAAAAAAAAAAAAAAAAAAAAAAH8AAAD/AAAA/wAAAP8AAADk&#10;AAAAGgAAAAAAAAAAAAAAAAAAAAAAAAAAAAAAAAAAAAAAAAAAAAAAAAAAAAAAAAAAAAAAAAAAAAAA&#10;AAAAAAAAAAAAAAAAAAAAAAAAAAAAAAAAAAAAAAAAAAAAAAAAAAAAAAAAAAAAAAAAAABVAAAA/wAA&#10;APEAAAA3AAAAAAAAABoAAADkAAAA/wAAAP8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wAAAP8AAAD/AAAAxgAAAA0AAAAAAAAAAAAAAAAAAAAAAAAAAAAAAAAA&#10;AAAAAAAAAAAAAAAAAAAAAAAAfwAAAP8AAAD/AAAA/wAAAOQAAAAaAAAAAAAAAAAAAAAAAAAAAAAA&#10;AAAAAAAAAAAAAAAAAAAAAAAAAAAAAAAAAAAAAAAAAAAAAAAAAAAAAAAAAAAAAAAAAAAAAAAAAAAA&#10;AAAAAAAAAAAaAAAA5AAAAP8AAAD/AAAA/wAAAK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MYAAAD/AAAA/wAA&#10;AP8AAADGAAAADQAAAAAAAAAAAAAAAAAAAAAAAAAAAAAAAAAAAAAAAAAAAAAAAAAAAAAAAAB/AAAA&#10;/wAAAP8AAAD/AAAA5AAAABoAAAAAAAAAAAAAAAAAAAAAAAAAAAAAAAAAAAAAAAAAAAAAAAAAAAAA&#10;AAAAAAAAAAAAAAAAAAAAAAAAAAAAAAAAAAAAAAAAAAAAAAAaAAAA5AAAAP8AAAD/AAAA/wAAAFUA&#10;AAAAAAAAAAAAAAAAAAAAAAAAAAAAAAAAAAAAAAAAAAAAAAAAAAAaAAAA5AAAAP8AAAD/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P8AAAD/AAAAxgAAAA0AAAAAAAAAAAAAAAAAAAAAAAAAAAAAAAAAAAAAAAAAAAAAAAAA&#10;AAAAAAAAAAAAAAAAAAAAAAAAAAAAAAAAAAAAAAAAAAAAAAAAAAAAAAAAAAAAAAAAAAAAAAAAAAAA&#10;AAAAAAAAAAAADQAAAMYAAAD/AAAA/wAAAP8AAADGAAAADQAAAAAAAAAAAAAAAAAAAAAAAAAAAAAA&#10;AAAAAAAAAAAAAAAAAAAAAAAAAAB/AAAA/wAAAP8AAAD/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wAAAP8AAADGAAAADQAA&#10;AAAAAAAAAAAAAAAAAAAAAAAAAAAAAAAAAAAAAAAAAAAAAAAAAAAAAAAAAAAAAAAAAAAAAAAAAAAA&#10;AAAAAAAAAAAAAAAAAAAAAAAAAAAAAAAAAAAAAAAAAAAAAAAAAAAAAAAAAACqAAAAVQAAAAAAAAAA&#10;AAAAAAAAAAAAAAAAAAAAAAAAAAAAAAAAAAAAAAAAAAAAAAAAAAAAAAAAAAAAAAA3AAAA8QAAAP8A&#10;AAD/AAAA/wAAAF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P8AAAD/AAAAxgAAAA0AAAAAAAAAAAAAAAAAAAAAAAAAAAAAAAAAAAAA&#10;AAAAAAAAAAAAAAAAAAAAAAAAAAAAAAAAAAAAAAAAAAAAAAAAAAAAAAAAAAAAAAAAAAAAAAAAAAAA&#10;AAAAAAAAAAAAAAAAAAAAAAAAAAAAAAAAAAAAAAAAAAAAAAAAAAAAAAAAAAAAAAAAAABVAAAA/wAA&#10;APEAAAA3AAAAAAAAABoAAADkAAAA/wAAAP8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wAAAP8A&#10;AADGAAAADQAAAAAAAAAAAAAAAAAAAAAAAAAAAAAAAAAAAAAAAAAAAAAAAAAAAAAAAAAAAAAAAAAA&#10;AAAAAAAAAAAAAAAAAAAAAAAAAAAAAAAAAAAAAAAAAAAAAAAAAAAAAAAAAAAAAAAAAAAAAAAAAAAA&#10;AAAAAAAAAAAaAAAA5AAAAP8AAAD/AAAA/wAAAK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wAAAP8AAAD/AAAAqgAAAAAAAAAAAAAA&#10;AAAAAAAAAAAAAAAAAAAAAAAAAAAAAAAAAAAAAAAAAAAAAAAAVQAAAP8AAAD/AAAA/wAAAPEAAAA3&#10;AAAAAAAAAAAAAAAAAAAAAAAAAAAAAAAAAAAAAAAAAAAAAAAAAAAAAAAAAAAAAAAAAAAAAAAAAAAA&#10;AAAAAAAAAAAAAAAAAAAAAAAAAAAAAAAAAAAAAAAAAAAAAAAAAAAAAAAAAAAAAAAAAAAAAAAAAAAA&#10;AAAAAAAAAAAAAAAAAAAAAAAaAAAA5AAAAP8AAAD/AAAA/w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P8AAAD/AAAA/wAAAKoAAAAAAAAAAAAAAAAAAAAAAAAAAAAAAAAAAAAAAAAAAAAAAAAA&#10;AAAAAAAAAAAAAFUAAAD/AAAA/wAAAP8AAADxAAAANwAAAAAAAAAAAAAAAAAAAAAAAAAAAAAAAAAA&#10;AAAAAAAAAAAAAAAAAAAAAAAAAAAAAAAAAAAAAAAAAAAAAAAAAAAAAAAAAAAAAAAAAAAAAAAAAAAA&#10;AAAAAAAAAAAAAAAAAAAAABoAAADkAAAA/wAAAFUAAAAAAAAAAAAAABoAAADkAAAA/wAAAP8AAAD/&#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xAAAA/wAAAP8AAAD/AAAAqgAA&#10;AAAAAAAAAAAAAAAAAAAAAAAAAAAAAAAAAAAAAAAAAAAAAAAAAAAAAAAAAAAAVQAAAP8AAAD/AAAA&#10;/wAAAPEAAAA3AAAAAAAAAAAAAAAAAAAAAAAAAAAAAAAAAAAAAAAAAAAAAAAAAAAAAAAAAAAAAAAA&#10;AAAAAAAAAAAAAAAAAAAAAAAAAAAAAAAAAAAAAAAAAAAAAAB/AAAA/wAAAP8AAAD/AAAA8Q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wAAAP8AAAD/AAAAxgAAAA0AAAAAAAAAAAAA&#10;AAAAAAAAAAAAAAAAAAAAAAAAAAAAAAAAAAAAAAAAAAAAAAAAAAAAAAAAAAAAAAAAAAAAAAAAAAAA&#10;AAAAAAAAAAAAAAAAAAAAAAAAAAAAAAAAAAAAAAAAAAAAAAAANwAAAPEAAAD/AAAA/wAAAP8AAACq&#10;AAAAAAAAAAAAAAAAAAAAAAAAAAAAAAAAAAAAAAAAAAAAAAAAAAAAAAAAAAAAAABVAAAA/wAAAP8A&#10;AAD/AAAA8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D/AAAA/wAAAP8AAADGAAAADQAAAAAAAAAAAAAAAAAAAAAAAAAAAAAAAAAAAAAAAAAA&#10;AAAAAAAAAAAAAAAAAAAAAAAAAAAAAAAAAAAAAAAAAAAAAAAAAAAAAAAAAAAAAAAAAAAAAAAAAAAA&#10;AAAAAAAAAAAAAAAAAAAAAAAAAAAAAAAAAAAAAAAAAAAAAAAAAAAAAAAAAAAAAAAAAAAAAAAAAAAA&#10;AAAAAAAAAAAAAAAAAAAAAAAaAAAA5AAAAP8AAAD/AAAA/w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wAAAP8AAAD/AAAAxgAAAA0A&#10;AAAAAAAAAAAAAAAAAAAAAAAAAAAAAAAAAAAAAAAAAAAAAAAAAAAAAAAAAAAAAAAAAAAAAAAAAAAA&#10;AAAAAAAAAAAAAAAAAAAAAAAAAAAAAAAAAAAAAAAAAAAAAAAAAAAAAAAAAAAAAAAAAAAAAAAAAAAA&#10;AAAAAAAAAAAAAAAAAAAAABoAAADkAAAA/wAAAFUAAAAAAAAAAAAAABoAAADkAAAA/wAAAP8AAAD/&#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D/AAAA/wAAAP8AAADGAAAADQAAAAAAAAAAAAAAAAAAAAAAAAAAAAAA&#10;AAAAAAAAAAAAAAAAAAAAAAAAAAAAAAAAAAAAAAAAAAAAAAAAAAAAAAAAAAAAAAAAAAAAAAAAAAAA&#10;AAAAAAAAAAAAAAAAAAAAAAAAAAAAAAAAAAAAAAAAAAAAAAB/AAAA/wAAAP8AAAD/AAAA8Q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UAAAD/&#10;AAAA/wAAAP8AAAD/AAAAfwAAAAAAAAAAAAAAAAAAAAAAAAAAAAAAAAAAAAAAAAAAAAAAAAAAAAAA&#10;AAAAAAAAVQAAAP8AAAD/AAAA/wAAAP8AAAB/AAAAAAAAAAAAAAAAAAAAAAAAAAAAAAAAAAAAAAAA&#10;AAAAAAAAAAAAAAAAAAAAAAAAAAAAAAAAAAAAAAAAAAAAAAAAAAAAAAAAAAAAAAAAAAAAAAAAAAAA&#10;AAAAAAAAAAAAAAAAAAAAAAAAAAAAAAAAAAAAAAAAAAAAAAAAAAAAAAAAAAA3AAAA8QAAAP8AAAD/&#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wAAAP8AAAD/AAAA/wAAAH8AAAAAAAAAAAAA&#10;AAAAAAAAAAAAAAAAAAAAAAAAAAAAAAAAAAAAAAAAAAAAAAAAAFUAAAD/AAAA/wAAAP8AAAD/AAAA&#10;fwAAAAAAAAAAAAAAAAAAAAAAAAAAAAAAAAAAAAAAAAAAAAAAAAAAAAAAAAAAAAAAAAAAAAAAAAAA&#10;AAAAAAAAAAAAAAAAAAAAAAAAAAAAAAAAAAAAAAAAAAAAAAAAAAAADQAAAMYAAAD/AAAAqgAAAAAA&#10;AAAAAAAAAAAAABoAAADkAAAA/wAAAP8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AAAA/wAAAP8AAAD/AAAAfwAAAAAAAAAAAAAAAAAAAAAAAAAAAAAAAAAAAAAAAAAA&#10;AAAAAAAAAAAAAAAAAAAAVQAAAP8AAAD/AAAA/wAAAP8AAAB/AAAAAAAAAAAAAAAAAAAAAAAAAAAA&#10;AAAAAAAAAAAAAAAAAAAAAAAAAAAAAAAAAAAAAAAAAAAAAAAAAAAAAAAAAAAAAAAAAAAAAAAAAAAA&#10;ADcAAADxAAAA/wAAAP8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P8AAAD/AAAA/wAAAP8A&#10;AAB/AAAAAAAAAAAAAAAAAAAAAAAAAAAAAAAAAAAAAAAAAAAAAAAAAAAAAAAAAAAAAABVAAAA/wAA&#10;AP8AAAD/AAAA/wAAAH8AAAAAAAAAAAAAAAAAAAAAAAAAAAAAAAAAAAAAAAAAAAAAAAAAAAAAAAAA&#10;AAAAAAAAAAAAAAAAAAAAAAAAAAAAAAAAAAAAAAAAAAAAAAAAVQAAAP8AAAD/AAAA/wAAAP8AAADx&#10;AAAANwAAAAAAAAAAAAAAAAAAAAAAAAAAAAAAAAAAABoAAADkAAAA/wAAAP8AAAB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P8AAAD/AAAAxgAAAA0AAAAAAAAAAAAAAAAAAAAAAAAAAAAAAAAAAAAAAAAAAAAAAAAAAAAA&#10;AAAAAAAAAAAAAAAAAAAAAAAAAAAAAAAAAAAAAAAAAAAAAAAAAAAAAAAAAAAAAAAAAAAAAAAAAAAA&#10;AAAAAAAAVQAAAP8AAAD/AAAA/wAAAP8AAAB/AAAAAAAAAAAAAAAAAAAAAAAAAAAAAAAAAAAAAAAA&#10;AAAAAAAAAAAAAAAAAAAAAABVAAAA/wAAAP8AAAD/AAAA/w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wAAAP8AAADGAAAADQAAAAAA&#10;AAAAAAAAAAAAAAAAAAAAAAAAAAAAAAAAAAAAAAAAAAAAAAAAAAAAAAAAAAAAAAAAAAAAAAAAAAAA&#10;AAAAAAAAAAAAAAAAAAAAAAAAAAAAAAAAAAAAAAAAAAAAAAAAAAAAAAAAAAAAAAAAAAAAAAAAAAAA&#10;AAAAAAAAAAAAAAAAAAAAAAAAAAAAAAAAAAAAAAAAAAAAAAAAAAAAAAAAAAA3AAAA8QAAAP8AAAD/&#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wAAAP8AAAD/AAAAxgAAAA0AAAAAAAAAAAAAAAAAAAAAAAAAAAAAAAAAAAAAAAAA&#10;AAAAAAAAAAAAAAAAAAAAAAAAAAAAAAAAAAAAAAAAAAAAAAAAAAAAAAAAAAAAAAAAAAAAAAAAAAAA&#10;AAAAAAAAAAAAAAAAAAAAAAAAAAAAAAAAAAAAAAAAAAAAAAAAAAAADQAAAMYAAAD/AAAAqgAAAAAA&#10;AAAAAAAAAAAAABoAAADkAAAA/wAAAP8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D/AAAA/wAAAP8AAADG&#10;AAAADQAAAAAAAAAAAAAAAAAAAAAAAAAAAAAAAAAAAAAAAAAAAAAAAAAAAAAAAAAAAAAAAAAAAAAA&#10;AAAAAAAAAAAAAAAAAAAAAAAAAAAAAAAAAAAAAAAAAAAAAAAAAAAAAAAAAAAAAAAAAAAAAAAAAAAA&#10;ADcAAADxAAAA/wAAAP8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wAAAP8AAAD/AAAAVQAAAAAAAAAAAAAAAAAA&#10;AAAAAAAAAAAAAAAAAAAAAAAAAAAAAAAAAAAAAAAAAAAANwAAAPEAAAD/AAAA/wAAAP8AAACqAAAA&#10;AAAAAAAAAAAAAAAAAAAAAAAAAAAAAAAAAAAAAAAAAAAAAAAAAAAAAAAAAAAAAAAAAAAAAAAAAAAA&#10;AAAAAAAAAAAAAAAAAAAAAAAAAAAAAAAAAAAAAAAAAAAAAAAAAAAAAAAAAAAAAAAAAAAAAAAAAAAA&#10;AAAAAAAAAAAAAAAAAAA3AAAA8QAAAP8AAAD/AAAAq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wAAAP8AAAD/AAAAVQAAAAAA&#10;AAAAAAAAAAAAAAAAAAAAAAAAAAAAAAAAAAAAAAAAAAAAAAAAAAAAAAAANwAAAPEAAAD/AAAA/wAA&#10;AP8AAACqAAAAAAAAAAAAAAAAAAAAAAAAAAAAAAAAAAAAAAAAAAAAAAAAAAAAAAAAAAAAAAAAAAAA&#10;AAAAAAAAAAAAAAAAAAAAAAAAAAAAAAAAAAAAAKoAAAD/AAAA/wAAAP8AAADx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wAAAP8AAAD/AAAAxgAAAA0AAAAAAAAAAAAAAAAA&#10;AAAAAAAAAAAAAAAAAAAAAAAAAAAAAAAAAAAAAAAAAAAAAAAAAAAAAAAAAAAAAAAAAAAAAAAAAAAA&#10;AAAAAAAAAAAAAAAAAAAAAAAAAAAAAAAAAAAAAAAAAAAAfwAAAP8AAAD/AAAA/wAAAP8AAABVAAAA&#10;AAAAAAAAAAAAAAAAAAAAAAAAAAAAAAAAAAAAAAAAAAAAAAAAAAAAAAAAAAA3AAAA8QAAAP8AAAD/&#10;AAAA/wAAAK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8AAAD/AAAA/wAAAP8AAADGAAAADQAAAAAAAAAAAAAAAAAAAAAAAAAAAAAAAAAAAAAAAAAAAAAA&#10;AAAAAAAAAAAAAAAAAAAAAAAAAAAAAAAAAAAAAAAAAAAAAAAAAAAAAAAAAAAAAAAAAAAAAAAAAAAA&#10;AAAAAAAAAAAAAAAAAAAAAAAAAAAAAAAAAAAAAAAAAAAAAAAAAAAAAAAAAAAAAAAAAAAAAAAAAAAA&#10;AAAAAAAAAAAAAAAAAAA3AAAA8QAAAP8AAAD/AAAAq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P8AAAD/AAAAxgAAAA0AAAAA&#10;AAAAAAAAAAAAAAAAAAAAAAAAAAAAAAAAAAAAAAAAAAAAAAAAAAAAAAAAAAAAAAAAAAAAAAAAAAAA&#10;AAAAAAAAAAAAAAAAAAAAAAAAAAAAAAAAAAAAAAAAAAAAAAAAAAAAAAAAAAAAAAAAAAAAAAAAAAAA&#10;AAAAAAAAAAAAfwAAAP8AAADkAAAAGgAAAAAAAAAAAAAAAAAAABoAAADkAAAA/wAAAP8AAAD/AAAA&#10;V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wAAAP8AAADGAAAADQAAAAAAAAAAAAAAAAAAAAAAAAAAAAAAAAAA&#10;AAAAAAAAAAAAAAAAAAAAAAAAAAAAAAAAAAAAAAAAAAAAAAAAAAAAAAAAAAAAAAAAAAAAAAAAAAAA&#10;AAAAAAAAAAAAAAAAAAAAAAAAAAAAAAAAAAAAAKoAAAD/AAAA/wAAAP8AAADx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wAAAP8AAAD/AAAA/wAAAFUAAAAAAAAAAAAAAAAA&#10;AAAAAAAAAAAAAAAAAAAAAAAAAAAAAAAAAAAAAAAAAAAAADcAAADxAAAA/wAAAP8AAAD/AAAAxgAA&#10;AA0AAAAAAAAAAAAAAAAAAAAAAAAAAAAAAAAAAAAAAAAAAAAAAAAAAAAAAAAAAAAAAAAAAAAAAAAA&#10;AAAAAAAAAAAAAAAAAAAAAAAAAAAAAAAAAAAAAAAAAAA3AAAA8QAAAPEAAAA3AAAAAAAAAAAAAAAA&#10;AAAAAAAAABoAAADkAAAA/wAAAP8AAAD/AAAAV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P8AAAD/AAAA/wAAAP8AAABV&#10;AAAAAAAAAAAAAAAAAAAAAAAAAAAAAAAAAAAAAAAAAAAAAAAAAAAAAAAAAAAAAAA3AAAA8QAAAP8A&#10;AAD/AAAA/wAAAMYAAAANAAAAAAAAAAAAAAAAAAAAAAAAAAAAAAAAAAAAAAAAAAAAAAAAAAAAAAAA&#10;AAAAAAAAAAAAAAAAAAAAAAAAAAAAAAAAAAAAAAAAAAAAAAAAADcAAADxAAAA/wAAAP8AAAD/AAAA&#10;/wAAAP8AAACcAAAADQAAAAAAAAAaAAAA1AAAAP8AAADxAAAAN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P8AAAD/AAAAxgAAAA0AAAAAAAAAAAAAAAAAAAAAAAAAAAAAAAAAAAAAAAAAAAAAAAAAAAAAAAAA&#10;AAAAAAAAAAAAAAAAAAAAAAAAAAAAAAAAAAAAAAAAAAAAAAAAAAAAAAAAAAAAAAAAAAAAAAAAAAAA&#10;AAAAqgAAAP8AAAD/AAAA/wAAAP8AAABVAAAAAAAAAAAAAAAAAAAAAAAAAAAAAAAAAAAAAAAAAAAA&#10;AAAAAAAAAAAAAAAAAAA3AAAA8QAAAP8AAAD/AAAA/wAAAMY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AAAA/wAAAP8AAADGAAAADQAAAAAAAAAA&#10;AAAAAAAAAAAAAAAAAAAAAAAAAAAAAAAAAAAAAAAAAAAAAAAAAAAAAAAAAAAAAAAAAAAAAAAAAAAA&#10;AAAAAAAAAAAAAAAAAAAAAAAAAAAAAAAAAAAAAAAAAAAAAAAAAAAAAAAAAAAAAAAAAAAAAAAAAAAA&#10;AAAAAAAAAAAAAAAAAAAAAAAAAAAAAAAAAAAAAAAAAAAAAAAAAAAAAABVAAAA/wAAAP8AAAD/AAAA&#10;V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P8AAAD/AAAAxgAAAA0AAAAAAAAAAAAAAAAAAAAAAAAAAAAAAAAAAAAAAAAAAAAA&#10;AAAAAAAAAAAAAAAAAAAAAAAAAAAAAAAAAAAAAAAAAAAAAAAAAAAAAAAAAAAAAAAAAAAAAAAAAAAA&#10;AAAAAAAAAAAAAAAAAAAAAAAAAAAAAAAAAAAAAAAAAAA3AAAA8QAAAPEAAAA3AAAAAAAAAAAAAAAA&#10;AAAAAAAAABoAAADkAAAA/wAAAP8AAAD/AAAAV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8AAAD/AAAA/wAAAP8AAADGAAAA&#10;DQAAAAAAAAAAAAAAAAAAAAAAAAAAAAAAAAAAAAAAAAAAAAAAAAAAAAAAAAAAAAAAAAAAAAAAAAAA&#10;AAAAAAAAAAAAAAAAAAAAAAAAAAAAAAAAAAAAAAAAAAAAAAAAAAAAAAAAAAAAAAAAAAAANwAAAPEA&#10;AAD/AAAA/wAAAP8AAADGAAAADQAAAAAAAAAqAAAAjAAAANQAAAD/AAAA/wAAAP8AAADhAAAAqQAA&#10;AC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wAA&#10;AP8AAAD/AAAA8QAAADcAAAAAAAAAAAAAAAAAAAAAAAAAAAAAAAAAAAAAAAAAAAAAAAAAAAAAAAAA&#10;AAAAABoAAADkAAAA/wAAAP8AAAD/AAAA5AAAABoAAAAAAAAAAAAAAAAAAAAAAAAAAAAAAAAAAAAA&#10;AAAAAAAAAAAAAAAAAAAAAAAAAAAAAAAAAAAAAAAAAAAAAAAAAAAAAAAAAAAAAAAAAAAAAAAAAA0A&#10;AADGAAAA/wAAAH8AAAAAAAAAAAAAAAAAAAAAAAAAAAAAABoAAADkAAAA/wAAAP8AAAD/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AAAA/wAAAP8AAADxAAAANwAAAAAAAAAA&#10;AAAAAAAAAAAAAAAAAAAAAAAAAAAAAAAAAAAAAAAAAAAAAAAAAAAAGgAAAOQAAAD/AAAA/wAAAP8A&#10;AADkAAAAGgAAAAAAAAAAAAAAAAAAAAAAAAAAAAAAAAAAAAAAAAAAAAAAAAAAAAAAAAAAAAAAAAAA&#10;AAAAAAAAAAAAAAAAAAAAAAAAAAAAfwAAAP8AAAD/AAAA/wAAAP8AAAB/AAAAYgAAAOEAAAD/AAAA&#10;/wAAAP8AAAD/AAAA/wAAAP8AAAD/AAAA/wAAAP8AAACc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P8AAAD/AAAAxgAAAA0AAAAAAAAAAAAAAAAAAAAA&#10;AAAAAAAAAAAAAAAAAAAAAAAAAAAAAAAAAAAAAAAAAAAAAAAAAAAAAAAAAAAAAAAAAAAAAAAAAAAA&#10;AAAAAAAAAAAAAAAAAAAAAAAAAAAAAAAAAAANAAAAxgAAAP8AAAD/AAAA/wAAAPEAAAA3AAAAAAAA&#10;AAAAAAAAAAAAAAAAAAAAAAAAAAAAAAAAAAAAAAAAAAAAAAAAAAAAAAAaAAAA5AAAAP8AAAD/AAAA&#10;/w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AAAA/wAAAP8AAADGAAAADQAAAAAAAAAAAAAAAAAAAAAAAAAAAAAAAAAAAAAAAAAAAAAAAAAA&#10;AAAAAAAAAAAAAAAAAAAAAAAAAAAAAAAAAAAAAAAAAAAAAAAAAAAAAAAAAAAAAAAAAAAAAAAAAAAA&#10;AAAAAAAAAAAAAAAAAAAAAAAAAAAAAAAAAAAAAAAAAAAAAAAAAAAAAAAAAAAAAAAAAAAAAAAAAAAA&#10;AAAAAAAAAAAAAACqAAAA/wAAAP8AAADG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P8AAAD/AAAAxgAAAA0AAAAAAAAA&#10;AAAAAAAAAAAAAAAAAAAAAAAAAAAAAAAAAAAAAAAAAAAAAAAAAAAAAAAAAAAAAAAAAAAAAAAAAAAA&#10;AAAAAAAAAAAAAAAAAAAAAAAAAAAAAAAAAAAAAAAAAAAAAAAAAAAAAAAAAAAAAAAAAAAAAAAAAA0A&#10;AADGAAAA/wAAAH8AAAAAAAAAAAAAAAAAAAAAAAAAAAAAABoAAADkAAAA/wAAAP8AAAD/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wAAAP8AAADGAAAADQAAAAAAAAAAAAAAAAAAAAAAAAAAAAAAAAAAAAAA&#10;AAAAAAAAAAAAAAAAAAAAAAAAAAAAAAAAAAAAAAAAAAAAAAAAAAAAAAAAAAAAAAAAAAAAAAAAAAAA&#10;AAAAAAAAAAAAAAAAAAAAAAAAAAAAfwAAAP8AAAD/AAAA/wAAAP8AAAB/AAAAYgAAAOEAAAD/AAAA&#10;/wAAAP8AAAD/AAAA/wAAAP8AAAD/AAAA/wAAAP8AAACc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MYAAAD/AAAA/wAA&#10;AP8AAADxAAAANwAAAAAAAAAAAAAAAAAAAAAAAAAAAAAAAAAAAAAAAAAAAAAAAAAAAAAAAAAAAAAA&#10;GgAAAOQAAAD/AAAA/wAAAP8AAADkAAAAGgAAAAAAAAAAAAAAAAAAAAAAAAAAAAAAAAAAAAAAAAAA&#10;AAAAAAAAAAAAAAAAAAAAAAAAAAAAAAAAAAAAAAAAAAAAAAAAAAAAAAAAAAAAAAAAAAAAAAAAAAAA&#10;AAAAAAAAAAAAAAAAAAAAAAAAAAAAAAAAAAAAAAAAAAAAABoAAADkAAAA/wAAAPEAAAA3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P8AAAD/AAAA8QAAADcAAAAAAAAAAAAAAAAAAAAA&#10;AAAAAAAAAAAAAAAAAAAAAAAAAAAAAAAAAAAAAAAAABoAAADkAAAA/wAAAP8AAAD/AAAA5AAAABoA&#10;AAAAAAAAAAAAAAAAAAAAAAAAAAAAAAAAAAAAAAAAAAAAAAAAAAAAAAAAAAAAAAAAAAAAAAAAAAAA&#10;AAAAAAAAAAAAAAAAAAAAAAAAAAAAAAAAAKoAAAD/AAAAxgAAAA0AAAAAAAAAAAAAAAAAAAAAAAAA&#10;AAAAABoAAADkAAAA/wAAAP8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P8AAAD/AAAA/wAAAPEAAAA3AAAA&#10;AAAAAAAAAAAAAAAAAAAAAAAAAAAAAAAAAAAAAAAAAAAAAAAAAAAAAAAAAAAaAAAA5AAAAP8AAAD/&#10;AAAA/wAAAOQAAAAaAAAAAAAAAAAAAAAAAAAAAAAAAAAAAAAAAAAAAAAAAAAAAAAAAAAAAAAAAAAA&#10;AAAAAAAAAAAAAAAAAAAAAAAAAAAAAAAAAAAAAAAAAAAAAAAAAAAAAAAANwAAAPEAAAD/AAAA/wAA&#10;AP8AAAD/AAAA/wAAAP8AAADxAAAAY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wAAAP8A&#10;AAD/AAAAxgAAAA0AAAAAAAAAAAAAAAAAAAAAAAAAAAAAAAAAAAAAAAAAAAAAAAAAAAAAAAAAAAAA&#10;AAAAAAAAAAAAAAAAAAAAAAAAAAAAAAAAAAAAAAAAAAAAAAAAAAAAAAAAAAAAAAAAAAAAAAANAAAA&#10;xgAAAP8AAAD/AAAA/wAAAPEAAAA3AAAAAAAAAAAAAAAAAAAAAAAAAAAAAAAAAAAAAAAAAAAAAAAA&#10;AAAAAAAAAAAAAAAaAAAA5AAAAP8AAAD/AAAA/w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wAAAP8AAADGAAAADQAAAAAAAAAAAAAA&#10;AAAAAAAAAAAAAAAAAAAAAAAAAAAAAAAAAAAAAAAAAAAAAAAAAAAAAAAAAAAAAAAAAAAAAAAAAAAA&#10;AAAAAAAAAAAAAAAAAAAAAAAAAAAAAAAAAAAAAAAAAAAAAAAAAAAAAAAAAAAAAAAAAAAAAAAAAAAA&#10;AAAAAAAAAAAAAAAAAAAAAAAAAAAAAAAAAAAAAAAAAAAAABoAAADkAAAA/wAAAPEAAAA3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P8AAAD/AAAAxgAAAA0AAAAAAAAAAAAAAAAAAAAAAAAAAAAAAAAAAAAAAAAAAAAAAAAA&#10;AAAAAAAAAAAAAAAAAAAAAAAAAAAAAAAAAAAAAAAAAAAAAAAAAAAAAAAAAAAAAAAAAAAAAAAAAAAA&#10;AAAAAAAAAAAAAAAAAAAAAAAAAAAAAAAAAKoAAAD/AAAAxgAAAA0AAAAAAAAAAAAAAAAAAAAAAAAA&#10;AAAAABoAAADkAAAA/wAAAP8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wAAAP8AAADGAAAADQAA&#10;AAAAAAAAAAAAAAAAAAAAAAAAAAAAAAAAAAAAAAAAAAAAAAAAAAAAAAAAAAAAAAAAAAAAAAAAAAAA&#10;AAAAAAAAAAAAAAAAAAAAAAAAAAAAAAAAAAAAAAAAAAAAAAAAAAAAAAAAAAANAAAAxgAAAP8AAAD/&#10;AAAA/wAAAP8AAAD/AAAA/wAAAMYAAAA4AAAAAAAAAAAAAAANAAAAVQAAANQAAAD/AAAA/wAAAP8A&#10;AAD/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P8AAAD/AAAA8QAA&#10;ADcAAAAAAAAAAAAAAAAAAAAAAAAAAAAAAAAAAAAAAAAAAAAAAAAAAAAAAAAAAAAAABoAAADkAAAA&#10;/wAAAP8AAAD/AAAA5AAAABoAAAAAAAAAAAAAAAAAAAAAAAAAAAAAAAAAAAAAAAAAAAAAAAAAAAAA&#10;AAAAAAAAAAAAAAAAAAAAAAAAAAAAAAAaAAAA5AAAAP8AAAD/AAAA/wAAAPEAAAA3AAAAAAAAAAAA&#10;AAAAAAAAAAAAAAAAAAAAAAAAAAAAAAAAAAAAAAAAAAAAAAAAAAAaAAAA5AAAAP8AAAD/AAAA/w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P8A&#10;AAD/AAAA8QAAADcAAAAAAAAAAAAAAAAAAAAAAAAAAAAAAAAAAAAAAAAAAAAAAAAAAAAAAAAAAAAA&#10;ABoAAADkAAAA/wAAAP8AAAD/AAAA5AAAABoAAAAAAAAAAAAAAAAAAAAAAAAAAAAAAAAAAAAAAAAA&#10;AAAAAAAAAAAAAAAAAAAAAAAAAAAAAAAAAAAAAAAAAAAAAAAAAAAAAAAAAAAAAAAAVQAAAP8AAADk&#10;AAAAGgAAAAAAAAAAAAAAAAAAAAAAAAAAAAAAAAAAABoAAADkAAAA/wAAAP8AAAD/AAAAV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wAAAP8AAADxAAAANwAAAAAAAAAAAAAA&#10;AAAAAAAAAAAAAAAAAAAAAAAAAAAAAAAAAAAAAAAAAAAAAAAAGgAAAOQAAAD/AAAA/wAAAP8AAADk&#10;AAAAGgAAAAAAAAAAAAAAAAAAAAAAAAAAAAAAAAAAAAAAAAAAAAAAAAAAAAAAAAAAAAAAAAAAAAAA&#10;AAAAAAAAAAAAAAAAAAAaAAAA5AAAAP8AAAD/AAAA/wAAAP8AAACpAAAAKgAAAAAAAAAAAAAAAAAA&#10;AAAAAAAAAAAAAAAAAA0AAACqAAAA/wAAAP8AAAD/AAAA/wAAAMY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P8AAAD/AAAA/wAAAPEAAAA3AAAAAAAAAAAAAAAAAAAAAAAAAAAAAAAAAAAAAAAAAAAA&#10;AAAAAAAAAAAAAAAAAAAaAAAA5AAAAP8AAAD/AAAA/wAAAOQAAAAaAAAAAAAAAAAAAAAAAAAAAAAA&#10;AAAAAAAAAAAAAAAAAAAAAAAAAAAAAAAAAAAAAAAAAAAAAAAAAAAAAAAAAAAAAAAAAAAAAAAAAAAA&#10;AAAAAAAAAAAAAAAAAAAAACoAAADUAAAA/wAAAP8AAAD/AAAA/wAAAP8AAAD/AAAAnA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wAAAP8AAAD/AAAAxgAAAA0AAAAAAAAAAAAAAAAAAAAAAAAA&#10;AAAAAAAAAAAAAAAAAAAAAAAAAAAAAAAAAAAAAAAAAAAAAAAAAAAAAAAAAAAAAAAAAAAAAAAAAAAA&#10;AAAAAAAAAAAAAAAAAAAAAAAAAAAAAAAaAAAA5AAAAP8AAAD/AAAA/wAAAPEAAAA3AAAAAAAAAAAA&#10;AAAAAAAAAAAAAAAAAAAAAAAAAAAAAAAAAAAAAAAAAAAAAAAAAAAaAAAA5AAAAP8AAAD/AAAA/w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8AAAD/&#10;AAAA/wAAAP8AAADGAAAADQAAAAAAAAAAAAAAAAAAAAAAAAAAAAAAAAAAAAAAAAAAAAAAAAAAAAAA&#10;AAAAAAAAAAAAAAAAAAAAAAAAAAAAAAAAAAAAAAAAAAAAAAAAAAAAAAAAAAAAAAAAAAAAAAAAAAAA&#10;AAAAAAAAAAAAAAAAAAAAAAAAAAAAAAAAAAAAAAAAAAAAAAAAAAAAAAAAAAAAAAAAAAAAAAAAAAAA&#10;AAAAAH8AAAD/AAAA/wAAAK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wAAAP8AAAD/AAAAxgAAAA0AAAAAAAAAAAAA&#10;AAAAAAAAAAAAAAAAAAAAAAAAAAAAAAAAAAAAAAAAAAAAAAAAAAAAAAAAAAAAAAAAAAAAAAAAAAAA&#10;AAAAAAAAAAAAAAAAAAAAAAAAAAAAAAAAAAAAAAAAAAAAAAAAAAAAAAAAAAAAAAAAVQAAAP8AAADk&#10;AAAAGgAAAAAAAAAAAAAAAAAAAAAAAAAAAAAAAAAAABoAAADkAAAA/wAAAP8AAAD/AAAAV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D/AAAA/wAAAP8AAADGAAAADQAAAAAAAAAAAAAAAAAAAAAAAAAAAAAAAAAAAAAAAAAA&#10;AAAAAAAAAAAAAAAAAAAAAAAAAAAAAAAAAAAAAAAAAAAAAAAAAAAAAAAAAAAAAAAAAAAAAAAAAAAA&#10;AAAAAAAAAAAAAAAAAAAaAAAA5AAAAP8AAAD/AAAA/wAAAP8AAACpAAAAKgAAAAAAAAAAAAAAAAAA&#10;AAAAAAAAAAAAAAAAAA0AAACqAAAA/wAAAP8AAAD/AAAA/wAAAMY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wAAAP8A&#10;AADxAAAANwAAAAAAAAAAAAAAAAAAAAAAAAAAAAAAAAAAAAAAAAAAAAAAAAAAAAAAAAAAAAAAGgAA&#10;AOQAAAD/AAAA/wAAAP8AAADkAAAAGgAAAAAAAAAAAAAAAAAAAAAAAAAAAAAAAAAAAAAAAAAAAAAA&#10;AAAAAAAAAAAAAAAAAAAAAAAAAAAAAAAAAAAAAAAAAAAAAAAAAAAAAAAAAAAAAAAAAAAAAAAAAAAA&#10;AAAAAAAAAAAAAAAAAAAAAAAAAAAAAAAAAAAAGgAAAOQAAAD/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P8AAAD/AAAA/wAAAPEAAAA3AAAAAAAA&#10;AAAAAAAAAAAAAAAAAAAAAAAAAAAAAAAAAAAAAAAAAAAAAAAAAAAAAAAaAAAA5AAAAP8AAAD/AAAA&#10;/wAAAOQAAAAaAAAAAAAAAAAAAAAAAAAAAAAAAAAAAAAAAAAAAAAAAAAAAAAAAAAAAAAAAAAAAAAA&#10;AAAAAAAAAAAAAAAAAAAAAAAAAAAAAAAAAAAAAAAAAAAAAAAAAAAAAAAAAAAAAAANAAAAxgAAAP8A&#10;AAD/AAAA/wAAAP8AAAD/AAAA/wAAANQAAA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P8AAAD/&#10;AAAAxgAAAA0AAAAAAAAAAAAAAAAAAAAAAAAAAAAAAAAAAAAAAAAAAAAAAAAAAAAAAAAAAAAAAAAA&#10;AAAAAAAAAAAAAAAAAAAAAAAAAAAAAAAAAAAAAAAAAAAAAAAAAAAAAAAAAAAAAAAAAAAaAAAA5AAA&#10;AP8AAAD/AAAA/wAAAPEAAAA3AAAAAAAAAAAAAAAAAAAAAAAAAAAAAAAAAAAAAAAAAAAAAAAAAAAA&#10;AAAAAAAAAAAaAAAA5AAAAP8AAAD/AAAA/w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wAAAP8AAADGAAAADQAAAAAAAAAAAAAAAAAA&#10;AAAAAAAAAAAAAAAAAAAAAAAAAAAAAAAAAAAAAAAAAAAAAAAAAAAAAAAAAAAAAAAAAAAAAAAAAAAA&#10;AAAAAAAAAAAAAAAAAAAAAAAAAAAAAAAAAAAAAAAAAAAAAAAAAAAAAAAAAAAAAAAAAAAAAAAAAAAA&#10;AAAAAAAAAAAAAAAAAAAAAAAAAAAAAAAAAAAAGgAAAOQAAAD/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P8AAAD/AAAAxgAAAA0AAAAAAAAAAAAAAAAAAAAAAAAAAAAAAAAAAAAAAAAAAAAAAAAAAAAA&#10;AAAAAAAAAAAAAAAAAAAAAAAAAAAAAAAAAAAAAAAAAAAAAAAAAAAAAAAAAAAAAAAAAAAAAAAAAAAA&#10;AAAAAAAAAAAAAAAAAAAaAAAA5AAAAP8AAABVAAAAAAAAAAAAAAAAAAAAAAAAAAAAAAAAAAAAAAAA&#10;ABoAAADkAAAA/wAAAP8AAAD/AAAAV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wAAAP8AAADGAAAADQAAAAAA&#10;AAAAAAAAAAAAAAAAAAAAAAAAAAAAAAAAAAAAAAAAAAAAAAAAAAAAAAAAAAAAAAAAAAAAAAAAAAAA&#10;AAAAAAAAAAAAAAAAAAAAAAAAAAAAAAAAAAAAAAAAAAAAAAAAAAAAAABVAAAA/wAAAP8AAAD/AAAA&#10;/wAAAMYAAAANAAAAAAAAAAAAAAAAAAAAAAAAAAAAAAAAAAAAAAAAAAAAAAANAAAAxgAAAP8AAAD/&#10;AAAA/wAAAP8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P8AAAD/AAAA5AAAABoA&#10;AAAAAAAAAAAAAAAAAAAAAAAAAAAAAAAAAAAAAAAAAAAAAAAAAAAAAAAAAAAAABoAAADkAAAA/wAA&#10;AP8AAAD/AAAA5AAAABoAAAAAAAAAAAAAAAAAAAAAAAAAAAAAAAAAAAAAAAAAAAAAAAAAAAAAAAAA&#10;AAAAAAAAAAAAAAAAAAAAAAAAAAAaAAAA5AAAAP8AAAD/AAAA/wAAAOQAAAAaAAAAAAAAAAAAAAAA&#10;AAAAAAAAAAAAAAAAAAAAAAAAAAAAAAAAAAAAAAAAAAAAAAAaAAAA5AAAAP8AAAD/AAAA/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P8AAAD/&#10;AAAA5AAAABoAAAAAAAAAAAAAAAAAAAAAAAAAAAAAAAAAAAAAAAAAAAAAAAAAAAAAAAAAAAAAABoA&#10;AADkAAAA/wAAAP8AAAD/AAAA5AAAABoAAAAAAAAAAAAAAAAAAAAAAAAAAAAAAAAAAAAAAAAAAAAA&#10;AAAAAAAAAAAAAAAAAAAAAAAAAAAAAAAAAAAAAAAAAAAAAAAAAA0AAADGAAAA/wAAAKoAAAAAAAAA&#10;AAAAAAAAAAAAAAAAAAAAAAAAAAAAAAAAAAAAABoAAADkAAAA/wAAAP8AAAD/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wAAAP8AAADkAAAAGgAAAAAAAAAAAAAAAAAA&#10;AAAAAAAAAAAAAAAAAAAAAAAAAAAAAAAAAAAAAAAAAAAAGgAAAOQAAAD/AAAA/wAAAP8AAADkAAAA&#10;GgAAAAAAAAAAAAAAAAAAAAAAAAAAAAAAAAAAAAAAAAAAAAAAAAAAAAAAAAAAAAAAAAAAAAAAAAAA&#10;AAAAAAAAAAAAAAB/AAAA/wAAAP8AAAD/AAAA/wAAAKoAAAAAAAAAAAAAAAAAAAAAAAAAAAAAAAAA&#10;AAAAAAAAAAAAAAAAAAAAAAAANwAAAPEAAAD/AAAA/wAAAP8AAADk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wAAAP8AAAD/AAAAxgAAAA0AAAAAAAAAAAAAAAAAAAAAAAAAAAAA&#10;AAAAAAAAAAAAAAAAAAAAAAAAAAAAAAAAAAAAAAAAAAAAAAAAAAAAAAAAAAAAAAAAAAAAAAAAAAAA&#10;AAAAAAAAAAAAAAAAAAAAAAAAAAAaAAAA5AAAAP8AAAD/AAAA/wAAAOQAAAAaAAAAAAAAAAAAAAAA&#10;AAAAAAAAAAAAAAAAAAAAAAAAAAAAAAAAAAAAAAAAAAAAAAAaAAAA5AAAAP8AAAD/AAAA/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8AAAD/AAAA&#10;/wAAAP8AAADGAAAADQAAAAAAAAAAAAAAAAAAAAAAAAAAAAAAAAAAAAAAAAAAAAAAAAAAAAAAAAAA&#10;AAAAAAAAAAAAAAAAAAAAAAAAAAAAAAAAAAAAAAAAAAAAAAAAAAAAAAAAAAAAAAAAAAAAAAAAAAAA&#10;AAAAAAAAAAAAAAAAAAAAAAAAAAAAAAAAAAAAAAAAAAAAAAAAAAAAAAAAAAAAAAAAAAAAAAAAfwAA&#10;AP8AAAD/AAAAV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wAAAP8AAAD/AAAAxgAAAA0AAAAAAAAAAAAAAAAA&#10;AAAAAAAAAAAAAAAAAAAAAAAAAAAAAAAAAAAAAAAAAAAAAAAAAAAAAAAAAAAAAAAAAAAAAAAAAAAA&#10;AAAAAAAAAAAAAAAAAAAAAAAAAAAAAAAAAAAAAAAAAAAAAAAAAA0AAADGAAAA/wAAAKoAAAAAAAAA&#10;AAAAAAAAAAAAAAAAAAAAAAAAAAAAAAAAAAAAABoAAADkAAAA/wAAAP8AAAD/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8AAAD/AAAA/wAAAP8AAADGAAAADQAAAAAAAAAAAAAAAAAAAAAAAAAAAAAAAAAAAAAAAAAAAAAA&#10;AAAAAAAAAAAAAAAAAAAAAAAAAAAAAAAAAAAAAAAAAAAAAAAAAAAAAAAAAAAAAAAAAAAAAAAAAAAA&#10;AAAAAAAAAAAAAAB/AAAA/wAAAP8AAAD/AAAA/wAAAKoAAAAAAAAAAAAAAAAAAAAAAAAAAAAAAAAA&#10;AAAAAAAAAAAAAAAAAAAAAAAANwAAAPEAAAD/AAAA/wAAAP8AAADk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wAAAP8AAADx&#10;AAAANwAAAAAAAAAAAAAAAAAAAAAAAAAAAAAAAAAAAAAAAAAAAAAAAAAAAAAAAAAAAAAAGgAAAOQA&#10;AAD/AAAA/wAAAP8AAADkAAAAGgAAAAAAAAAAAAAAAAAAAAAAAAAAAAAAAAAAAAAAAAAAAAAAAAAA&#10;AAAAAAAAAAAAAAAAAAAAAAAAAAAAAAAAAAAAAAAAAAAAAAAAAAAAAAAAAAAAAAAAAAAAAAAAAAAA&#10;AAAAAAAAAAAAAAAAAAAAAAAAAAA3AAAA8QAAAP8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P8AAAD/AAAA/wAAAPEAAAA3AAAAAAAAAAAA&#10;AAAAAAAAAAAAAAAAAAAAAAAAAAAAAAAAAAAAAAAAAAAAAAAAAAAaAAAA5AAAAP8AAAD/AAAA/wAA&#10;AOQAAAAaAAAAAAAAAAAAAAAAAAAAAAAAAAAAAAAAAAAAAAAAAAAAAAAAAAAAAAAAAAAAAAAAAAAA&#10;AAAAAAAAAAAAAAAAAAAAAAAAAAAAAAAAAAAAAAAAAAAAAAAAYgAAAPEAAAD/AAAAYgAAAAAAAAAq&#10;AAAA1AAAAP8AAAD/AAAA/wAAAP8AAAD/AAAA8QAAAF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P8AAAD/AAAA&#10;xgAAAA0AAAAAAAAAAAAAAAAAAAAAAAAAAAAAAAAAAAAAAAAAAAAAAAAAAAAAAAAAAAAAAAAAAAAA&#10;AAAAAAAAAAAAAAAAAAAAAAAAAAAAAAAAAAAAAAAAAAAAAAAAAAAAAAAAAAAAAAAaAAAA5AAAAP8A&#10;AAD/AAAA/wAAAPEAAAA3AAAAAAAAAAAAAAAAAAAAAAAAAAAAAAAAAAAAAAAAAAAAAAAAAAAAAAAA&#10;AAAAAAAaAAAA5AAAAP8AAAD/AAAA/w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wAAAP8AAADGAAAADQAAAAAAAAAAAAAAAAAAAAAA&#10;AAAAAAAAAAAAAAAAAAAAAAAAAAAAAAAAAAAAAAAAAAAAAAAAAAAAAAAAAAAAAAAAAAAAAAAAAAAA&#10;AAAAAAAAAAAAAAAAAAAAAAAAAAAAAAAAAAAAAAAAAAAAAAAAAAAAAAAAAAAAAAAAAAAAAAAAAAAA&#10;AAAAAAAAAAAAAAAAAAAAAAAAAAA3AAAA8QAAAP8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P8AAAD/AAAAxgAAAA0AAAAAAAAAAAAAAAAAAAAAAAAAAAAAAAAAAAAAAAAAAAAAAAAAAAAAAAAA&#10;AAAAAAAAAAAAAAAAAAAAAAAAAAAAAAAAAAAAAAAAAAAAAAAAAAAAAAAAAAAAAAAAAAAAAAAAAAAA&#10;AAAAAAAAAH8AAAD/AAAAxgAAAA0AAAAAAAAAAAAAAAAAAAAAAAAAAAAAAAAAAAAAAAAAAAAAABoA&#10;AADkAAAA/wAAAP8AAAD/AAAAV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AAAA/wAAAP8AAADGAAAADQAAAAAAAAAA&#10;AAAAAAAAAAAAAAAAAAAAAAAAAAAAAAAAAAAAAAAAAAAAAAAAAAAAAAAAAAAAAAAAAAAAAAAAAAAA&#10;AAAAAAAAAAAAAAAAAAAAAAAAAAAAAAAAAAAAAAAAAAAAAAAAAAB/AAAA/wAAAP8AAAD/AAAA/wAA&#10;AH8AAAAAAAAAAAAAAAAAAAAAAAAAAAAAAAAAAAAAAAAAAAAAAAAAAAAAAAAAAAAAAKoAAAD/AAAA&#10;/wAAAP8AAAD/AAAA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P8AAAD/AAAA8QAAADcAAAAA&#10;AAAAAAAAAAAAAAAAAAAAAAAAAAAAAAAAAAAAAAAAAAAAAAAAAAAAAAAAADcAAADxAAAA/wAAAP8A&#10;AAD/AAAAxgAAAA0AAAAAAAAAAAAAAAAAAAAAAAAAAAAAAAAAAAAAAAAAAAAAAAAAAAAAAAAAAAAA&#10;AAAAAAAAAAAAAAAAAAAAAAANAAAAxgAAAP8AAAD/AAAA/wAAAPEAAAA3AAAAAAAAAAAAAAAAAAAA&#10;AAAAAAAAAAAAAAAAAAAAAAAAAAAAAAAAAAAAAAAAAAA3AAAA8QAAAP8AAAD/AAAA/wAAAMY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D/AAAA/wAAAP8AAADxAAAANwAAAAAAAAAAAAAAAAAAAAAAAAAAAAAAAAAA&#10;AAAAAAAAAAAAAAAAAAAAAAAAAAAANwAAAPEAAAD/AAAA/wAAAP8AAADGAAAADQAAAAAAAAAAAAAA&#10;AAAAAAAAAAAAAAAAAAAAAAAAAAAAAAAAAAAAAAAAAAAAAAAAAAAAAAAAAAAAAAAAAAAAAAAAAAAA&#10;AAAAAAAAAAAAAAAAAAAAAAAAAAAAAAAAAAAAAAAAAAAAAAAAAAAAAAAAAA0AAADGAAAA/wAAA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P8AAAD/AAAA&#10;8QAAADcAAAAAAAAAAAAAAAAAAAAAAAAAAAAAAAAAAAAAAAAAAAAAAAAAAAAAAAAAAAAAADcAAADx&#10;AAAA/wAAAP8AAAD/AAAAxgAAAA0AAAAAAAAAAAAAAAAAAAAAAAAAAAAAAAAAAAAAAAAAAAAAAAAA&#10;AAAAAAAAAAAAAAAAAAAAAAAAAAAAAAAAAAAAAAAANwAAAPEAAADxAAAANwAAAAAAAAAAAAAAAAAA&#10;AAAAAAAAAAAAAAAAAAAAAAAAAAAAAAAAABoAAADkAAAA/wAAAP8AAAD/AAAAV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wAAAP8AAAD/AAAAxgAAAA0AAAAAAAAAAAAAAAAAAAAAAAAAAAAAAAAA&#10;AAAAAAAAAAAAAAAAAAAAAAAAAAAAAAAAAAAAAAAAAAAAAAAAAAAAAAAAAAAAAAAAAAAAAAAAAAAA&#10;AAAAAAAAAAAAAAAAAAAAAAANAAAAxgAAAP8AAAD/AAAA/wAAAPEAAAA3AAAAAAAAAAAAAAAAAAAA&#10;AAAAAAAAAAAAAAAAAAAAAAAAAAAAAAAAAAAAAAAAAAA3AAAA8QAAAP8AAAD/AAAA/wAAAMY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AAAA/wAA&#10;AP8AAADGAAAADQAAAAAAAAAAAAAAAAAAAAAAAAAAAAAAAAAAAAAAAAAAAAAAAAAAAAAAAAAAAAAA&#10;AAAAAAAAAAAAAAAAAAAAAAAAAAAAAAAAAAAAAAAAAAAAAAAAAAAAAAAAAAAAAAAAAAAAAAAAAAAA&#10;AAAAAAAAAAAAAAAAAAAAAAAAAAAAAAAAAAAAAAAAAAAAAAAAAAAAAAAAAA0AAADGAAAA/wAAA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P8AAAD/AAAAxgAAAA0AAAAAAAAAAAAAAAAAAAAA&#10;AAAAAAAAAAAAAAAAAAAAAAAAAAAAAAAAAAAAAAAAAAAAAAAAAAAAAAAAAAAAAAAAAAAAAAAAAAAA&#10;AAAAAAAAAAAAAAAAAAAAAAAAAAAAAAAAAAAAAAAANwAAAPEAAADxAAAANwAAAAAAAAAAAAAAAAAA&#10;AAAAAAAAAAAAAAAAAAAAAAAAAAAAAAAAABoAAADkAAAA/wAAAP8AAAD/AAAAV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AAAA/wAAAP8AAADGAAAADQAAAAAAAAAAAAAAAAAAAAAAAAAAAAAAAAAAAAAAAAAAAAAAAAAA&#10;AAAAAAAAAAAAAAAAAAAAAAAAAAAAAAAAAAAAAAAAAAAAAAAAAAAAAAAAAAAAAAAAAAAAAAAAAAAA&#10;AAAAAAAAAAB/AAAA/wAAAP8AAAD/AAAA/wAAAH8AAAAAAAAAAAAAAAAAAAAAAAAAAAAAAAAAAAAA&#10;AAAAAAAAAAAAAAAAAAAAAAAAAFUAAAD/AAAA/wAAAP8AAAD/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oAAAD/AAAA/wAAAP8AAADxAAAA&#10;NwAAAAAAAAAAAAAAAAAAAAAAAAAAAAAAAAAAAAAAAAAAAAAAAAAAAAAAAAAAAAAANwAAAPEAAAD/&#10;AAAA/wAAAP8AAADGAAAADQAAAAAAAAAAAAAAAAAAAAAAAAAAAAAAAAAAAAAAAAAAAAAAAAAAAAAA&#10;AAAAAAAAAAAAAAAAAAAAAAAAAAAAAAAAAAAAAAAAAAAAAAAAAAAAAAAAAAAAAAAAAAAAAAAAAAAA&#10;AAAAAAAAAAAAAAAAAKoAAAD/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D/AAAA/wAAAPEAAAA3AAAAAAAAAAAAAAAA&#10;AAAAAAAAAAAAAAAAAAAAAAAAAAAAAAAAAAAAAAAAAAAAAAA3AAAA8QAAAP8AAAD/AAAA/wAAAMYA&#10;AAANAAAAAAAAAAAAAAAAAAAAAAAAAAAAAAAAAAAAAAAAAAAAAAAAAAAAAAAAAAAAAAAAAAAAAAAA&#10;AAAAAAAAAAAAAAAAAAAAAAAAAAAAAAAAAGIAAAD/AAAA/wAAAKoAAAAAAAAAAAAAAAAAAAAAAAAA&#10;AAAAAAAAAAB/AAAA/wAAAP8AAAD/AAAA/wAAAP8AAADxAAAAN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wAAAP8AAAD/AAAAxgAA&#10;AA0AAAAAAAAAAAAAAAAAAAAAAAAAAAAAAAAAAAAAAAAAAAAAAAAAAAAAAAAAAAAAAAAAAAAAAAAA&#10;AAAAAAAAAAAAAAAAAAAAAAAAAAAAAAAAAAAAAAAAAAAAAAAAAAAAAAAAAAAAAAAAqgAAAP8AAAD/&#10;AAAA/wAAAPEAAAA3AAAAAAAAAAAAAAAAAAAAAAAAAAAAAAAAAAAAAAAAAAAAAAAAAAAAAAAAAAAA&#10;AAA3AAAA8QAAAP8AAAD/AAAA/wAAAMY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AAAA/wAAAP8AAADGAAAADQAAAAAAAAAAAAAAAAAAAAAAAAAA&#10;AAAAAAAAAAAAAAAAAAAAAAAAAAAAAAAAAAAAAAAAAAAAAAAAAAAAAAAAAAAAAAAAAAAAAAAAAAAA&#10;AAAAAAAAAAAAAAAAAAAAAAAAAAAAAAAAAAAAAAAAAAAAAAAAAAAAAAAAAAAAAAAAAAAAAAAAAAAA&#10;AAAAAAAAAAAAAAAAAKoAAAD/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wAAAP8A&#10;AAD/AAAAxgAAAA0AAAAAAAAAAAAAAAAAAAAAAAAAAAAAAAAAAAAAAAAAAAAAAAAAAAAAAAAAAAAA&#10;AAAAAAAAAAAAAAAAAAAAAAAAAAAAAAAAAAAAAAAAAAAAAAAAAAAAAAAAAAAAAAAAAAAAAAANAAAA&#10;xgAAAP8AAAB/AAAAAAAAAAAAAAAAAAAAAAAAAAAAAAAAAAAAAAAAAAAAAAAAAAAAAAAAABoAAADk&#10;AAAA/wAAAP8AAAD/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wAAAP8AAADGAAAADQAAAAAAAAAAAAAA&#10;AAAAAAAAAAAAAAAAAAAAAAAAAAAAAAAAAAAAAAAAAAAAAAAAAAAAAAAAAAAAAAAAAAAAAAAAAAAA&#10;AAAAAAAAAAAAAAAAAAAAAAAAAAAAAAAAAAAAAAAAAAAAAACqAAAA/wAAAP8AAAD/AAAA/wAAAFUA&#10;AAAAAAAAAAAAAAAAAAAAAAAAAAAAAAAAAAAAAAAAAAAAAAAAAAAAAAAAAAAAABoAAADkAAAA/wAA&#10;AP8AAAD/AAAAxg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wAAAP8AAAD/AAAA/wAAAFUAAAAAAAAA&#10;AAAAAAAAAAAAAAAAAAAAAAAAAAAAAAAAAAAAAAAAAAAAAAAAAAAAAFUAAAD/AAAA/wAAAP8AAAD/&#10;AAAAqgAAAAAAAAAAAAAAAAAAAAAAAAAAAAAAAAAAAAAAAAAAAAAAAAAAAAAAAAAAAAAAAAAAAAAA&#10;AAAAAAAAAAAAAAAAAAAAAAAAqgAAAP8AAAD/AAAA/wAAAP8AAABVAAAAAAAAAAAAAAAAAAAAAAAA&#10;AAAAAAAAAAAAAAAAAAAAAAAAAAAAAAAAAAAAAABVAAAA/wAAAP8AAAD/AAAA/wAAAK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D/AAAA/wAAAP8AAAD/AAAAVQAAAAAAAAAAAAAAAAAAAAAAAAAAAAAAAAAAAAAA&#10;AAAAAAAAAAAAAAAAAAAAAAAAVQAAAP8AAAD/AAAA/wAAAP8AAACqAAAAAAAAAAAAAAAAAAAAAAAA&#10;AAAAAAAAAAAAAAAAAAAAAAAAAAAAAAAAAAAAAAAAAAAAAAAAAAAAAAAAAAAAAAAAAAAAAAAAAAAA&#10;AAAAAAAAAAAAAAAAAAAAAAAAAAAAAAAAAAAAAAAAAAAAAAAAfwAAAP8AAADG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AAAA/wAAAP8AAAD/AAAA/wAA&#10;AFUAAAAAAAAAAAAAAAAAAAAAAAAAAAAAAAAAAAAAAAAAAAAAAAAAAAAAAAAAAAAAAFUAAAD/AAAA&#10;/wAAAP8AAAD/AAAAqgAAAAAAAAAAAAAAAAAAAAAAAAAAAAAAAAAAAAAAAAAAAAAAAAAAAAAAAAAA&#10;AAAAAAAAAAAAAAAAAAAAAAAAAAAAAACqAAAA/wAAAKoAAAAAAAAAAAAAAAAAAAAAAAAAAAAAAAAA&#10;AAAAAAAAAAAAAAAAAAAAAAAAAAAAABoAAADkAAAA/wAAAP8AAAD/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P8AAAD/AAAAxgAAAA0AAAAAAAAAAAAAAAAAAAAAAAAAAAAAAAAAAAAA&#10;AAAAAAAAAAAAAAAAAAAAAAAAAAAAAAAAAAAAAAAAAAAAAAAAAAAAAAAAAAAAAAAAAAAAAAAAAAAA&#10;AAAAAAAAAAAAAAAAAAAAAAAAqgAAAP8AAAD/AAAA/wAAAP8AAABVAAAAAAAAAAAAAAAAAAAAAAAA&#10;AAAAAAAAAAAAAAAAAAAAAAAAAAAAAAAAAAAAAABVAAAA/wAAAP8AAAD/AAAA/wAAAK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wAAAP8A&#10;AADGAAAADQAAAAAAAAAAAAAAAAAAAAAAAAAAAAAAAAAAAAAAAAAAAAAAAAAAAAAAAAAAAAAAAAAA&#10;AAAAAAAAAAAAAAAAAAAAAAAAAAAAAAAAAAAAAAAAAAAAAAAAAAAAAAAAAAAAAAAAAAAAAAAAAAAA&#10;AAAAAAAAAAAAAAAAAAAAAAAAAAAAAAAAAAAAAAAAAAAAAAAAfwAAAP8AAADG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wAAAP8AAAD/AAAAxgAAAA0AAAAAAAAAAAAAAAAAAAAAAAAA&#10;AAAAAAAAAAAAAAAAAAAAAAAAAAAAAAAAAAAAAAAAAAAAAAAAAAAAAAAAAAAAAAAAAAAAAAAAAAAA&#10;AAAAAAAAAAAAAAAAAAAAAAAAAAAAAACqAAAA/wAAAKoAAAAAAAAAAAAAAAAAAAAAAAAAAAAAAAAA&#10;AAAAAAAAAAAAAAAAAAAAAAAAAAAAABoAAADkAAAA/wAAAP8AAAD/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8AAAD/&#10;AAAA/wAAAP8AAADGAAAADQAAAAAAAAAAAAAAAAAAAAAAAAAAAAAAAAAAAAAAAAAAAAAAAAAAAAAA&#10;AAAAAAAAAAAAAAAAAAAAAAAAAAAAAAAAAAAAAAAAAAAAAAAAAAAAAAAAAAAAAAAAAAAAAAAAAAAA&#10;AAAAAAB/AAAA/wAAAP8AAAD/AAAA/wAAAFUAAAAAAAAAAAAAAAAAAAAAAAAAAAAAAAAAAAAAAAAA&#10;AAAAAAAAAAAAAAAAAAAAAA0AAADGAAAA/wAAAP8AAAD/AAAAxg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AAAA/wAAAP8AAAD/AAAAVQAA&#10;AAAAAAAAAAAAAAAAAAAAAAAAAAAAAAAAAAAAAAAAAAAAAAAAAAAAAAAAAAAAVQAAAP8AAAD/AAAA&#10;/wAAAP8AAAB/AAAAAAAAAAAAAAAAAAAAAAAAAAAAAAAAAAAAAAAAAAAAAAAAAAAAAAAAAAAAAAAA&#10;AAAAAAAAAAAAAAAAAAAAAAAAAAAAAAAAAAAAAAAAAAAAAAAAAAAAAAAAAAAAAAAAAAAAAAAAAAAA&#10;AABV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wAAAP8AAAD/AAAAxgAAAA0A&#10;AAAAAAAAAAAAAAAAAAAAAAAAAAAAAAAAAAAAAAAAAAAAAAAAAAAAAAAAAAAAAAAAAAAAAAAAAAAA&#10;AAAAAAAAAAAAAAAAAAAAAAAAAAAAAAAAAAAAAAAAAAAAAAAAAAAAAAAAAAAAVQAAAP8AAAD/AAAA&#10;/wAAAP8AAABVAAAAAAAAAAAAAAAAAAAAAAAAAAAAAAAAAAAAAAAAAAAAAAAAAAAAAAAAAAAAAABV&#10;AAAA/wAAAP8AAAD/AAAA/wAAAH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D/AAAA/wAAAP8AAADGAAAADQAAAAAAAAAAAAAAAAAAAAAAAAAAAAAA&#10;AAAAAAAAAAAAAAAAAAAAAAAAAAAAAAAAAAAAAAAAAAAAAAAAAAAAAAAAAAAAAAAAAAAAAAAAAAAA&#10;AAAAAAAAAAAAAAAAAAAAAAAAAAAAAAAAAAAAAAAAAAAAAAAAAAAAAAAAAAAAAAAAAAAAAAAAAAAA&#10;AABV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P8AAAD/&#10;AAAAxgAAAA0AAAAAAAAAAAAAAAAAAAAAAAAAAAAAAAAAAAAAAAAAAAAAAAAAAAAAAAAAAAAAAAAA&#10;AAAAAAAAAAAAAAAAAAAAAAAAAAAAAAAAAAAAAAAAAAAAAAAAAAAAAAAAAAAAADcAAADxAAAA/wAA&#10;AP8AAAD/AAAA/wAAAP8AAAD/AAAA/wAAAP8AAAD/AAAA/wAAAP8AAAD/AAAA/wAAAP8AAAD/AAAA&#10;/wAAAP8AAAD/AAAA/wAAAP8AAAD/AAAA/wAAAPE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wAAAP8AAADGAAAADQAAAAAAAAAAAAAAAAAA&#10;AAAAAAAAAAAAAAAAAAAAAAAAAAAAAAAAAAAAAAAAAAAAAAAAAAAAAAAAAAAAAAAAAAAAAAAAAAAA&#10;AAAAAAAAAAAAAAAAAAAAAAAAAAAAAAAAAAAAAAAAAAB/AAAA/wAAAP8AAAD/AAAA/wAAAFUAAAAA&#10;AAAAAAAAAAAAAAAAAAAAAAAAAAAAAAAAAAAAAAAAAAAAAAAAAAAAAAAAAAAAAACqAAAA/wAAAP8A&#10;AAD/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P8AAAD/AAAA/wAAAH8AAAAAAAAAAAAA&#10;AAAAAAAAAAAAAAAAAAAAAAAAAAAAAAAAAAAAAAAAAAAAAAAAAH8AAAD/AAAA/wAAAP8AAADxAAAA&#10;NwAAAAAAAAAAAAAAAAAAAAAAAAAAAAAAAAAAAAAAAAAAAAAAAAAAAAAAAAAAAAAAAAAAAAAAAAAA&#10;AAAAAAAAAAAAAAAAAAAANwAAAPEAAAD/AAAA/wAAAP8AAAB/AAAAAAAAAAAAAAAAAAAAAAAAAAAA&#10;AAAAAAAAAAAAAAAAAAAAAAAAAAAAAAAAAAB/AAAA/wAAAP8AAAD/AAAA8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wAAAP8AAAD/AAAAfwAAAAAAAAAAAAAAAAAAAAAAAAAAAAAAAAAAAAAAAAAA&#10;AAAAAAAAAAAAAAAAAAAAfwAAAP8AAAD/AAAA/wAAAPEAAAA3AAAAAAAAAAAAAAAAAAAAAAAAAAAA&#10;AAAAAAAAAAAAAAAAAAAAAAAAAAAAAAAAAAAAAAAAAAAAAAAAAAAAAAAAAAAAAAAAAAAAAAAAAAAA&#10;AAAAAAAAAAAAAAAAAAAAAAAAAAAAAAAAADcAAADx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wAAAP8AAAD/AAAAxgAAAA0AAAAAAAAAAAAAAAAAAAAAAAAAAAAAAAAAAAAAAAAA&#10;AAAAAAAAAAAAAAAAAAAAAAAAAAAAAAAAAAAAAAAAAAAAAAAAAAAAAAAAAAAAAAAAAAAAAAAAAAAA&#10;AAAAAAAAAAAAAAAAAAAANwAAAPEAAAD/AAAA/wAAAP8AAAB/AAAAAAAAAAAAAAAAAAAAAAAAAAAA&#10;AAAAAAAAAAAAAAAAAAAAAAAAAAAAAAAAAAB/AAAA/wAAAP8AAAD/AAAA8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D/AAAA/wAAAP8AAADG&#10;AAAADQAAAAAAAAAAAAAAAAAAAAAAAAAAAAAAAAAAAAAAAAAAAAAAAAAAAAAAAAAAAAAAAAAAAAAA&#10;AAAAAAAAAAAAAAAAAAAAAAAAAAAAAAAAAAAAAAAAAAAAAAAAAAAAAAAAAAAAAAAAAAAAAAAAAAAA&#10;AAAAAAAAAAAAAAAAAAAAAAAAAAAAAAAAADcAAADx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8AAAD/AAAA&#10;/wAAAP8AAADGAAAADQAAAAAAAAAAAAAAAAAAAAAAAAAAAAAAAAAAAAAAAAAAAAAAAAAAAAAAAAAA&#10;AAAAAAAAAAAAAAAAAAAAAAAAAAAAAAAAAAAAAAAAAAAAAAAAAAAAAAAAAAAAAAAAAAAAAAAAAAAA&#10;AABVAAAA/wAAAP8AAAD/AAAA/wAAAH8AAAAAAAAAAAAAAAAAAAAAAAAAAAAAAAAAAAAAAAAAAAAA&#10;AAAAAAAAAAAAAAAAAAAAAACqAAAA/wAAAP8AAAD/AAAAxg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wAAAP8AAAD/AAAAqgAAAAAA&#10;AAAAAAAAAAAAAAAAAAAAAAAAAAAAAAAAAAAAAAAAAAAAAAAAAAAAAAAAqgAAAP8AAAD/AAAA/wAA&#10;AMYAAAANAAAAAAAAAAAAAAAAAAAAAAAAAAAAAAAAAAAAAAAAAAAAAAAAAAAAAAAAAAAAAAAAAAAA&#10;AAAAAAAAAAAAAAAAAAAAAAAAAAAAAAAAAAAAAAAAAAAAAAAAAAAAAAAAAAAAAAAAKgAAAOQAAADx&#10;AAAAN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P8AAAD/AAAAxgAAAA0AAAAA&#10;AAAAAAAAAAAAAAAAAAAAAAAAAAAAAAAAAAAAAAAAAAAAAAAAAAAAAAAAAAAAAAAAAAAAAAAAAAAA&#10;AAAAAAAAAAAAAAAAAAAAAAAAAAAAAAAAAAAAAAAAAAAAAAAAAAAAAAAADQAAAMYAAAD/AAAA/wAA&#10;AP8AAACqAAAAAAAAAAAAAAAAAAAAAAAAAAAAAAAAAAAAAAAAAAAAAAAAAAAAAAAAAAAAAACqAAAA&#10;/wAAAP8AAAD/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wAAAP8AAADGAAAADQAAAAAAAAAAAAAAAAAAAAAAAAAAAAAAAAAA&#10;AAAAAAAAAAAAAAAAAAAAAAAAAAAAAAAAAAAAAAAAAAAAAAAAAAAAAAAAAAAAAAAAAAAAAAAAAAAA&#10;AAAAAAAAAAAAAAAAAAAAAAAAAAAAAAAAAAAAAAAAAAAAAAAAAAAAAAAAAAAAAAAAKgAAAOQAAADx&#10;AAAAN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P8AAAD/AAAA&#10;xgAAAA0AAAAAAAAAAAAAAAAAAAAAAAAAAAAAAAAAAAAAAAAAAAAAAAAAAAAAAAAAAAAAAAAAAAAA&#10;AAAAAAAAAAAAAAAAAAAAAAAAAAAAAAAAAAAAAAAAAAAAAAAAAAAAAAAAADcAAADxAAAA/wAAAP8A&#10;AAD/AAAA/wAAAP8AAAD/AAAA/wAAAP8AAAD/AAAA/wAAAP8AAAD/AAAA/wAAAP8AAAD/AAAA/wAA&#10;AP8AAAD/AAAA/wAAAP8AAAD/AAAA/wAAAPEAAAA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wAAAP8AAADGAAAADQAAAAAAAAAAAAAAAAAAAAAA&#10;AAAAAAAAAAAAAAAAAAAAAAAAAAAAAAAAAAAAAAAAAAAAAAAAAAAAAAAAAAAAAAAAAAAAAAAAAAAA&#10;AAAAAAAAAAAAAAAAAAAAAAAAAAAAAAAAAAAAAAAaAAAA5AAAAP8AAAD/AAAA/wAAAKoAAAAAAAAA&#10;AAAAAAAAAAAAAAAAAAAAAAAAAAAAAAAAAAAAAAAAAAAAAAAAAAAAAAAAAACqAAAA/wAAAP8AAAD/&#10;AAAAq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P8AAAD/AAAA/wAAAOQAAAAaAAAAAAAAAAAA&#10;AAAAAAAAAAAAAAAAAAAAAAAAAAAAAAAAAAAAAAAADQAAAMYAAAD/AAAA/wAAAP8AAAB/AAAAAAAA&#10;AAAAAAAAAAAAAAAAAAAAAAAAAAAAAAAAAAAAAAAAAAAAAAAAAAAAAAAAAAAAAAAAAAAAAAAAAAAA&#10;AAAAAAAAAAAAAAAAAAAAAH8AAAD/AAAA/wAAAP8AAADkAAAAGgAAAAAAAAAAAAAAAAAAAAAAAAAA&#10;AAAAAAAAAAAAAAAAAAAAAAAAAA0AAADGAAAA/wAAAP8AAAD/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wAAAP8AAAD/AAAA5AAAABoAAAAAAAAAAAAAAAAAAAAAAAAAAAAAAAAAAAAAAAAA&#10;AAAAAAAAAAANAAAAxgAAAP8AAAD/AAAA/wAAAH8AAAAAAAAAAAAAAAAAAAAAAAAAAAAAAAAAAAAA&#10;AAAAAAAAAAAAAAAAAAAAAAAAAAAAAAAAAAAAAAAAAAAAAAAAAAAAAAAAAAAAAAAAAAAAAAAAAAAA&#10;AAAAAAAAAAAAAAAAAAAaAAAA5AAAAPEA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wAAAP8AAAD/AAAA/wAAAOQAAAAa&#10;AAAAAAAAAAAAAAAAAAAAAAAAAAAAAAAAAAAAAAAAAAAAAAAAAAAADQAAAMYAAAD/AAAA/wAAAP8A&#10;AAB/AAAAAAAAAAAAAAAAAAAAAAAAAAAAAAAAAAAAAAAAAAAAAAAAAAAAAAAAAAAAAAAAAAAAAAAA&#10;AAAAAAAAAAAAAAAAAAAAAAAAAAAAAAAAAAAAAAAAAAAAAAAAAAAAAAAAAAAAAAAAAAAAAAAAAAAA&#10;AAAAAAAAAAAAAAAAAAAAABoAAADkAAAA/wAAAP8AAAD/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P8AAAD/AAAAxgAAAA0AAAAAAAAAAAAAAAAAAAAAAAAAAAAAAAAAAAAAAAAAAAAA&#10;AAAAAAAAAAAAAAAAAAAAAAAAAAAAAAAAAAAAAAAAAAAAAAAAAAAAAAAAAAAAAAAAAAAAAAAAAAAA&#10;AAAAAAAAAAAAAAAAAAAAAH8AAAD/AAAA/wAAAP8AAADkAAAAGgAAAAAAAAAAAAAAAAAAAAAAAAAA&#10;AAAAAAAAAAAAAAAAAAAAAAAAAA0AAADGAAAA/wAAAP8AAAD/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8AAAD/AAAA/wAAAP8AAADGAAAA&#10;DQAAAAAAAAAAAAAAAAAAAAAAAAAAAAAAAAAAAAAAAAAAAAAAAAAAAAAAAAAAAAAAAAAAAAAAAAAA&#10;AAAAAAAAAAAAAAAAAAAAAAAAAAAAAAAAAAAAAAAAAAAAAAAAAAAAAAAAAAAAAAAAAAAAAAAAAAAA&#10;AAAAAAAAAAAAAAAAAAAaAAAA5AAAAPEA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wAAAP8AAAD/AAAAxgAAAA0AAAAAAAAAAAAAAAAAAAAAAAAAAAAAAAAA&#10;AAAAAAAAAAAAAAAAAAAAAAAAAAAAAAAAAAAAAAAAAAAAAAAAAAAAAAAAAAAAAAAAAAAAAAAAAAAA&#10;AAAAAAAAAAAAAAAAAAAAAAAAAAAAAAAAAAAAAAAAAAAAAAAAAAAAAAAAAAAAAAAAAAAAAAAAAAAA&#10;AAAAAAAAAAAAAAAAAAAAABoAAADkAAAA/wAAAP8AAAD/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AAAA/wAA&#10;AP8AAADGAAAADQAAAAAAAAAAAAAAAAAAAAAAAAAAAAAAAAAAAAAAAAAAAAAAAAAAAAAAAAAAAAAA&#10;AAAAAAAAAAAAAAAAAAAAAAAAAAAAAAAAAAAAAAAAAAAAAAAAAAAAAAAAAAAAAAAAAAAAAAAAAAAN&#10;AAAAxgAAAP8AAAD/AAAA/wAAAOQAAAAaAAAAAAAAAAAAAAAAAAAAAAAAAAAAAAAAAAAAAAAAAAAA&#10;AAAAAAAAAAAAAAAAAACqAAAA/wAAAP8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P8AAAD/AAAA8QAAADcAAAAA&#10;AAAAAAAAAAAAAAAAAAAAAAAAAAAAAAAAAAAAAAAAAAAAAAA3AAAA8QAAAP8AAAD/AAAA8QAAADcA&#10;AAAAAAAAAAAAAAAAAAAAAAAAAAAAAAAAAAAAAAAAAAAAAAAAAAAAAAAAAAAAAAAAAAAAAAAAAAAA&#10;AAAAAAAAAAAAAAAAAAAAAAAAAAAAAAAAAAAAAAAAAAAAAAAAABoAAADUAAAA8QAAAD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P8AAAD/AAAA&#10;8QAAADcAAAAAAAAAAAAAAAAAAAAAAAAAAAAAAAAAAAAAAAAAAAAAAAAAAAA3AAAA8QAAAP8AAAD/&#10;AAAA8QAAADcAAAAAAAAAAAAAAAAAAAAAAAAAAAAAAAAAAAAAAAAAAAAAAAAAAAAAAAAAAAAAAAAA&#10;AAAAAAAAAAAAAAAAAAAAAAAAAAAAAAAAAAAAAAAAVQAAAP8AAAD/AAAA/wAAAP8AAABVAAAAAAAA&#10;AAAAAAAAAAAAAAAAAAAAAAAAAAAAAAAAAAAAAAAAAAAAAAAAAA0AAADGAAAA/wAAAP8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P8AAADxAAAANwAAAAAAAAAAAAAAAAAAAAAA&#10;AAAAAAAAAAAAAAAAAAAAAAAAAAAAADcAAADxAAAA/wAAAP8AAADxAAAANwAAAAAAAAAAAAAAAAAA&#10;AAAAAAAAAAAAAAAAAAAAAAAAAAAAAAAAAAAAAAAAAAAAAAAAAAAAAAAAAAAAAAAAAAAAAAAAAAAA&#10;AAAAAAAAAACqAAAA/wAAAP8AAAD/AAAAVQAAAAAAAAAAAAAAAAAAAAAAAAAAAAAAAAAAAAAAAAAA&#10;AAAAAAAAAAAAAAAAAAAADQAAAMYAAAD/AAAA/wAAAMY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P8AAAD/AAAAxgAAAA0AAAAAAAAA&#10;AAAAAAAAAAAAAAAAAAAAAAAAAAAAAAAAAAAAAAAAAAAAAAAAAAAAAAAAAAAAAAAAAAAAAAAAAAAA&#10;AAAAAAAAAAAAAAAAAAAAAAAAAAAAAAAAAAAAAAAAAAAAAAAAAAAAAAAAABoAAADkAAAA/wAAAP8A&#10;AADxAAAANwAAAAAAAAAAAAAAAAAAAAAAAAAAAAAAAAAAAAAAAAAAAAAAAAAAADcAAADxAAAA/wAA&#10;AP8AAADx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wAAAP8AAADGAAAADQAAAAAAAAAAAAAAAAAAAAAAAAAAAAAAAAAAAAAA&#10;AAAAAAAAAAAAAAAAAAAAAAAAAAAAAAAAAAAAAAAAAAAAAAAAAAAAAAAAAAAAAAAAAAAAAAAAAAAA&#10;AAAAAAAAAAAAAAAAAAAAAAAAAAAAAAAAAAAAAAAAAAAAAAAAABoAAADUAAAA8QAAAD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wAAAP8AAAD/AAAAxgAA&#10;AA0AAAAAAAAAAAAAAAAAAAAAAAAAAAAAAAAAAAAAAAAAAAAAAAAAAAAAAAAAAAAAAAAAAAAAAAAA&#10;AAAAAAAAAAAAAAAAAAAAAAAAAAAAAAAAAAAAAAAAAAAAAAAAAAAAAAAAAAAAAAAAAAAAAAAAAAAA&#10;AAAAAAAAAAAAAAAAAAAAAAAAAAAAAAAAAAAAAAAAAAAAAAAAAAAAAAAAABoAAADkAAAA/wAAAP8A&#10;AAD/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AAAA/wAAAP8AAADGAAAADQAAAAAAAAAAAAAAAAAAAAAAAAAA&#10;AAAAAAAAAAAAAAAAAAAAAAAAAAAAAAAAAAAAAAAAAAAAAAAAAAAAAAAAAAAAAAAAAAAAAAAAAAAA&#10;AAAAAAAAAAAAAAAAAAAAAAAAAAAAAAAAAAAAAAAAVQAAAP8AAAD/AAAA/wAAAP8AAABVAAAAAAAA&#10;AAAAAAAAAAAAAAAAAAAAAAAAAAAAAAAAAAAAAAAAAAAAAAAAAA0AAADGAAAA/wAAAP8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AAAA/wAAAP8AAAB/AAAAAAAAAAAAAAAA&#10;AAAAAAAAAAAAAAAAAAAAAAAAAAAAAAAAAAAAfwAAAP8AAAD/AAAA/wAAAKoAAAAAAAAAAAAAAAAA&#10;AAAAAAAAAAAAAAAAAAAAAAAAAAAAAAAAAAAAAAAAAAAAAAAAAAAAAAAAAAAAAAAAAAAAAAAAAAAA&#10;AAAAAAAAAAAAAAAAAAAAAAB/AAAA/wAAAP8AAAD/AAAAfwAAAAAAAAAAAAAAAAAAAAAAAAAAAAAA&#10;AAAAAAAAAAAAAAAAAAAAAH8AAAD/AAAA/wAAAP8AAA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8AAAD/AAAA/wAAAP8AAAB/AAAA&#10;AAAAAAAAAAAAAAAAAAAAAAAAAAAAAAAAAAAAAAAAAAAAAAAAfwAAAP8AAAD/AAAA/wAAAKoAAAAA&#10;AAAAAAAAAAAAAAAAAAAAAAAAAAAAAAAAAAAAAAAAAAAAAAAAAAAAAAAAAAAAAAAAAAAAAAAAAAAA&#10;AAAAAAAAAAAAAAAAAAAAAAAAAAAAAAAAAAAAAAAAAAAAAAAAAAAAAAAAAAAAAAAAAAAAAAAAAAAA&#10;AAAAAAAAAAAAAAAAABoAAADkAAAA/wAAAP8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P8AAAD/AAAAxgAAAA0AAAAAAAAAAAAAAAAAAAAAAAAAAAAAAAAAAAAAAAAAAAAAAAAA&#10;AAAAAAAAAAAAAAAAAAAAAAAAAAAAAAAAAAAAAAAAAAAAAAAAAAAAAAAAAAAAAAAAAAAAAAAAAAAA&#10;AAAAAAAAAAAAAAAAAAAAAAB/AAAA/wAAAP8AAAD/AAAAfwAAAAAAAAAAAAAAAAAAAAAAAAAAAAAA&#10;AAAAAAAAAAAAAAAAAAAAAH8AAAD/AAAA/wAAAP8AAA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wAAAP8AAADGAAAADQAA&#10;AAAAAAAAAAAAAAAAAAAAAAAAAAAAAAAAAAAAAAAAAAAAAAAAAAAAAAAAAAAAAAAAAAAAAAAAAAAA&#10;AAAAAAAAAAAAAAAAAAAAAAAAAAAAAAAAAAAAAAAAAAAAAAAAAAAAAAAAAAAAAAAAAAAAAAAAAAAA&#10;AAAAGgAAANQAAADxAAAANwAAAAAAAAAAAAAAAAAAAAAAAAAAAAAAAAAAAAAAAAAAAAAAAAAAAAAA&#10;AAAAAAAAAAAAAAAAAAB/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P8AAAD/AAAAxgAAAA0AAAAAAAAAAAAAAAAAAAAAAAAAAAAAAAAAAAAA&#10;AAAAAAAAAAAAAAAAAAAAAAAAAAAAAAAAAAAAAAAAAAAAAAAAAAAAAAAAAAAAAAAAAAAAAAAAAAAA&#10;AAAAAAAAAAAAAAAAAAAAAAAAAAAAAAAAAAAAAAAAAAAAAAAAAAAAAAAAAAAAAAAAAAAAAAAAAAAA&#10;AAAAAAAAAAAAAAAAABoAAADkAAAA/wAAAP8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wAAAP8A&#10;AADGAAAADQAAAAAAAAAAAAAAAAAAAAAAAAAAAAAAAAAAAAAAAAAAAAAAAAAAAAAAAAAAAAAAAAAA&#10;AAAAAAAAAAAAAAAAAAAAAAAAAAAAAAAAAAAAAAAAAAAAAAAAAAAAAAAAAAAAAAAAAAAAAAAAAAAA&#10;GgAAAOQAAAD/AAAA/wAAAP8AAACqAAAAAAAAAAAAAAAAAAAAAAAAAAAAAAAAAAAAAAAAAAAAAAAA&#10;AAAAAAAAABoAAADkAAAA/wAAAP8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wAAAP8AAADkAAAAGgAAAAAAAAAAAAAAAAAAAAAAAAAAAAAAAAAAAAAAAAANAAAAxgAA&#10;AP8AAAD/AAAA5AAAABoAAAAAAAAAAAAAAAAAAAAAAAAAAAAAAAAAAAAAAAAAAAAAAAAAAAAAAAAA&#10;AAAAAAAAAAAAAAAAAAAAAAAAAAAAAAAAAAAAAAAAAAAAAAAAAAAAAAAAAAAaAAAA5AAAAP8AAAD/&#10;AAAA5AAAABoAAAAAAAAAAAAAAAAAAAAAAAAAAAAAAAAAAAAAAAAADQAAAMYAAAD/AAAA/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D/AAAA/wAAAOQAAAAaAAAA&#10;AAAAAAAAAAAAAAAAAAAAAAAAAAAAAAAAAAAAAA0AAADGAAAA/wAAAP8AAADkAAAAGgAAAAAAAAAA&#10;AAAAAAAAAAAAAAAAAAAAAAAAAAAAAAAAAAAAAAAAAAAAAAAAAAAAAAAAAAAAAAAAAAAAAAAAAAAA&#10;AAAAAAAAAAAAAAAAAAAAAAAAAAAAAAAAAAAaAAAA1AAAAPEAAABVAAAAAAAAAAAAAAAAAAAAAAAA&#10;AAAAAAAAAAAAAAAAAAAAAAAAAAAAAAAAAAAAAAAAAAAAAAAAAGIAAADx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P8AAADkAAAAGgAAAAAAAAAAAAAAAAAAAAAAAAAAAAAAAAAAAAAA&#10;AAANAAAAxgAAAP8AAAD/AAAA5AAAABoAAAAAAAAAAAAAAAAAAAAAAAAAAAAAAAAAAAAAAAAAAAAA&#10;AAAAAAAAAAAAAAAAAAAAAAAAAAAAAAAAAAAAAAAAAAAAAAAAAAAAAAAAAAAAAAAAAAAAAAAAAAAA&#10;AAAAAAAAAAAAAAAAAAAAAAAAAAAAAAAAAAAAAAAAAAAAAAAAAAAAABoAAADkAAAA/wAAAP8AAAD/&#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AAAA/wAA&#10;AOQAAAAaAAAAAAAAAAAAAAAAAAAAAAAAAAAAAAAAAAAAAAAAAA0AAADGAAAA/wAAAP8AAADkAAAA&#10;GgAAAAAAAAAAAAAAAAAAAAAAAAAAAAAAAAAAAAAAAAAAAAAAAAAAAAAAAAAAAAAAAAAAAAAAAAAA&#10;AAAAAAAAAAAAAAAAAAAAAAAAAAAAAAAAAAAAAAAAAFUAAAD/AAAA/wAAAP8AAADxAAAANwAAAAAA&#10;AAAAAAAAAAAAAAAAAAAAAAAAAAAAAAAAAAAAAAAAAAAAAH8AAAD/AAAA/w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P8AAAD/AAAA5AAAABoAAAAAAAAAAAAAAAAAAAAA&#10;AAAAAAAAAAAAAAAAAAAADQAAAMYAAAD/AAAA/wAAAOQAAAAaAAAAAAAAAAAAAAAAAAAAAAAAAAAA&#10;AAAAAAAAAAAAAAAAAAAAAAAAAAAAAAAAAAAAAAAAAAAAAAAAAAAAAAAAAAAAAAAAAAAAAAAAAAAA&#10;AAAAAAA3AAAA8QAAAP8AAAD/AAAA5AAAABoAAAAAAAAAAAAAAAAAAAAAAAAAAAAAAAAAAAAAAAAA&#10;AAAAAAAAAAAAAAAAGgAAAOQAAAD/AAAA8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wAAAP8AAAD/AAAAxgAAAA0AAAAAAAAAAAAA&#10;AAAAAAAAAAAAAAAAAAAAAAAAAAAAAAAAAAAAAAAAAAAAAAAAAAAAAAAAAAAAAAAAAAAAAAAAAAAA&#10;AAAAAAAAAAAAAAAAAAAAAAAAAAAAAAAAAAAAAAAAAAAAAAAAAAAAAAAAAAAaAAAA5AAAAP8AAAD/&#10;AAAA5AAAABoAAAAAAAAAAAAAAAAAAAAAAAAAAAAAAAAAAAAAAAAADQAAAMYAAAD/AAAA/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D/AAAA/wAAAP8AAADGAAAADQAAAAAAAAAAAAAAAAAAAAAAAAAAAAAAAAAAAAAAAAAA&#10;AAAAAAAAAAAAAAAAAAAAAAAAAAAAAAAAAAAAAAAAAAAAAAAAAAAAAAAAAAAAAAAAAAAAAAAAAAAA&#10;AAAAAAAAAAAAAAAAAAAAAAAAAAAAAAAAAAAaAAAA1AAAAPEAAABVAAAAAAAAAAAAAAAAAAAAAAAA&#10;AAAAAAAAAAAAAAAAAAAAAAAAAAAAAAAAAAAAAAAAAAAAAAAAAGIAAADx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wAAAP8AAAD/AAAAxgAAAA0A&#10;AAAAAAAAAAAAAAAAAAAAAAAAAAAAAAAAAAAAAAAAAAAAAAAAAAAAAAAAAAAAAAAAAAAAAAAAAAAA&#10;AAAAAAAAAAAAAAAAAAAAAAAAAAAAAAAAAAAAAAAAAAAAAAAAAAAAAAAAAAAAAAAAAAAAAAAAAAAA&#10;AAAAAAAAAAAAAAAAAAAAAAAAAAAAAAAAAAAAAAAAAAAAAAAAAAAAABoAAADkAAAA/wAAAP8AAAD/&#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D/AAAA/wAAAP8AAADGAAAADQAAAAAAAAAAAAAAAAAAAAAAAAAAAAAA&#10;AAAAAAAAAAAAAAAAAAAAAAAAAAAAAAAAAAAAAAAAAAAAAAAAAAAAAAAAAAAAAAAAAAAAAAAAAAAA&#10;AAAAAAAAAAAAAAAAAAAAAAAAAAAAAAAAAAAAAAAAAFUAAAD/AAAA/wAAAP8AAADxAAAANwAAAAAA&#10;AAAAAAAAAAAAAAAAAAAAAAAAAAAAAAAAAAAAAAAAAAAAAH8AAAD/AAAA/w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wAAAP8AAAD/AAAAfwAAAAAAAAAAAAAA&#10;AAAAAAAAAAAAAAAAAAAAAAAAAABVAAAA/wAAAP8AAAD/AAAAVQAAAAAAAAAAAAAAAAAAAAAAAAAA&#10;AAAAAAAAAAAAAAAAAAAAAAAAAAAAAAAAAAAAAAAAAAAAAAAAAAAAAAAAAAAAAAAAAAAAAAAAAAAA&#10;AAAAAAAAAAAAAAAAAAAAAAAAVQAAAP8AAAD/AAAA/wAAAH8AAAAAAAAAAAAAAAAAAAAAAAAAAAAA&#10;AAAAAAAAAAAAVQAAAP8AAAD/AAAA/wAAAF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AA/wAAAP8AAAD/AAAAfwAA&#10;AAAAAAAAAAAAAAAAAAAAAAAAAAAAAAAAAAAAAABVAAAA/wAAAP8AAAD/AAAAVQAAAAAAAAAAAAAA&#10;AAAAAAAAAAAAAAAAAAAAAAAAAAAAAAAAAAAAAAAAAAAAAAAAAAAAAAAAAAAAAAAAAAAAAAAAAAAA&#10;AAAAAAAAAAAAAAAAAAAAAAAAAAAAAAAAAAAAAAAAAAAAAAAAAAAAAAAAAAAAAAAAAAAAAAAAAAAA&#10;AAAAAAAAAAAAABoAAADkAAAA/wAAAP8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QAAAP8A&#10;AAD/AAAA/wAAAH8AAAAAAAAAAAAAAAAAAAAAAAAAAAAAAAAAAAAAAAAAVQAAAP8AAAD/AAAA/wAA&#10;AFUAAAAAAAAAAAAAAAAAAAAAAAAAAAAAAAAAAAAAAAAAAAAAAAAAAAAAAAAAAAAAAAAAAAAAAAAA&#10;AAAAAAAAAAAAAAAAAAAAAAAAAAAAAAAAAAAAAAAAAAAAAAAAqgAAAP8AAAD/AAAA/wAAAH8AAAAA&#10;AAAAAAAAAAAAAAAAAAAAAAAAAAAAAAAAAAAAAAAAAAAAAAAAAAAAfwAAAP8AAAD/AAAAq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P8AAAD/AAAAxgAAAA0AAAAAAAAAAAAAAAAAAAAAAAAAAAAAAAAAAAAAAAAAAAAAAAAAAAAA&#10;AAAAAAAAAAAAAAAAAAAAAAAAAAAAAAAAAAAAAAAAAAAAAAAAAAAAAAAAAAAAAAAAAAAAAAAAAAAA&#10;AAAAAAAAAAAAAAAAAAAAAAAAVQAAAP8AAAD/AAAA/wAAAH8AAAAAAAAAAAAAAAAAAAAAAAAAAAAA&#10;AAAAAAAAAAAAVQAAAP8AAAD/AAAA/wAAAF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wAAAP8AAADGAAAADQAAAAAA&#10;AAAAAAAAAAAAAAAAAAAAAAAAAAAAAAAAAAAAAAAAAAAAAAAAAAAAAAAAAAAAAAAAAAAAAAAAAAAA&#10;AAAAAAAAAAAAAAAAAAAAAAAAAAAAAAAAAAAAAAAAAAAAAAAAAAAAAAAAAAAAAAAAACoAAADkAAAA&#10;8QAAAFUAAAAAAAAAAAAAAAAAAAAAAAAAAAAAAAAAAAAAAAAAAAAAAAAAAAAAAAAAAAAAAB0AAABV&#10;AAAAxgAAAP8AAADG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wAAAP8AAAD/AAAAxgAAAA0AAAAAAAAAAAAAAAAAAAAAAAAAAAAAAAAAAAAAAAAA&#10;AAAAAAAAAAAAAAAAAAAAAAAAAAAAAAAAAAAAAAAAAAAAAAAAAAAAAAAAAAAAAAAAAAAAAAAAAAAA&#10;AAAAAAAAAAAAAAAAAAAAAAAAAAAAAAAAAAAAAAAAAAAAAAAAAAAAAAAAAAAAAAAAAAAAAAAAAAAA&#10;AAAAAAAAAAAAABoAAADkAAAA/wAAAP8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D/AAAA/wAAAP8AAADG&#10;AAAADQAAAAAAAAAAAAAAAAAAAAAAAAAAAAAAAAAAAAAAAAAAAAAAAAAAAAAAAAAAAAAAAAAAAAAA&#10;AAAAAAAAAAAAAAAAAAAAAAAAAAAAAAAAAAAAAAAAAAAAAAAAAAAAAAAAAAAAAAAAAAAAAAAAAAAA&#10;AAAAAACqAAAA/wAAAP8AAAD/AAAAxgAAAA0AAAAAAAAAAAAAAAAAAAAAAAAAAAAAAAAAAAAAAAAA&#10;GgAAAOQAAAD/AAAA/wAAAF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wAAAP8AAAD/AAAA8QAAADcAAAAAAAAAAAAAAAAAAAAAAAAAAAAAADcAAADxAAAA/wAAAP8A&#10;AACcAAAAAAAAAAAAAAAAAAAAAAAAAAAAAAAAAAAAAAAAAAAAAAAAAAAAAAAAAAAAAAAAAAAAAAAA&#10;AAAAAAAAAAAAAAAAAAAAAAAAAAAAAAAAAAAAAAAAAAAAAAAAAAAAAAAAAAAAAAAAAH8AAAD/AAAA&#10;/wAAAPEAAAA3AAAAAAAAAAAAAAAAAAAAAAAAAAAAAAA3AAAA8QAAAP8AAAD/AAAAn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wAAAP8AAADxAAAANwAA&#10;AAAAAAAAAAAAAAAAAAAAAAAAAAAANwAAAPEAAAD/AAAA/wAAAJwAAAAAAAAAAAAAAAAAAAAAAAAA&#10;AAAAAAAAAAAAAAAAAAAAAAAAAAAAAAAAAAAAAAAAAAAAAAAAAAAAAAAAAAAAAAAAAAAAAAAAAAAA&#10;AAAAAAAAAAAAAAAAAAAAKgAAAOQAAAD/AAAA/wAAAP8AAAD/AAAA/wAAAP8AAAD/AAAA/wAAAP8A&#10;AAD/AAAA/wAAAP8AAAD/AAAA/wAAAP8AAAD/AAAA/wAAAP8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wAAAP8A&#10;AADxAAAANwAAAAAAAAAAAAAAAAAAAAAAAAAAAAAANwAAAPEAAAD/AAAA/wAAAJwAAAAAAAAAAAAA&#10;AAAAAAAAAAAAAAAAAAAAAAAAAAAAAAAAAAAAAAAAAAAAAAAAAAAAAAAAAAAAAAAAAAAAAAAAAAAA&#10;AAAAAAAAAAAAAAAAAAAAAAAAAAAAAAAAAAAAAAAAAAANAAAAxgAAAP8AAAD/AAAA/wAAAKoAAAAN&#10;AAAAAAAAAAAAAAAAAAAAAAAAAAAAAAAqAAAA1AAAAP8AAAD/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wAAAPEAAAA3AAAAAAAAAAAAAAAAAAAA&#10;AAAAAAAAAAA3AAAA8QAAAP8AAAD/AAAAnAAAAAAAAAAAAAAAAAAAAAAAAAAAAAAAAAAAAAAAAAAA&#10;AAAAAAAAAAAAAAAAAAAAAAAAAAAAAAAAAAAAAAAAAAAAAAAAAAAAAAAAAAAAAAAAAAAAAAAAAAAA&#10;AAAAAAAADQAAAMYAAAD/AAAA/wAAAP8AAAB/AAAAAAAAAAAAAAAAAAAAAAAAAAAAAAAAAAAAAAAA&#10;AAAAAAB/AAAA/wAAAP8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wAAAP8AAAD/AAAA5AAAABoAAAAAAAAAAAAAAAAA&#10;AAAAAAAAAAAAAAAAAAAAAAAAAAAAAAAAAAAAAAAAAAAAAAAAAAAAAAAAAAAAAAAAAAAAAAAAAAAA&#10;AAAAAAAAAAAAAAAAAAAAAAAAAAAAAAAAAAAAAAAAAAAAAAAAAAAAAAAAAAAAAAAAAH8AAAD/AAAA&#10;/wAAAPEAAAA3AAAAAAAAAAAAAAAAAAAAAAAAAAAAAAA3AAAA8QAAAP8AAAD/AAAAn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8AAAD/AAAA/wAAAP8AAADkAAAAGgAAAAAAAAAAAAAAAAAAAAAAAAAAAAAAAAAAAAAAAAAAAAAA&#10;AAAAAAAAAAAAAAAAAAAAAAAAAAAAAAAAAAAAAAAAAAAAAAAAAAAAAAAAAAAAAAAAAAAAAAAAAAAA&#10;AAAAAAAAAAAAAAAAAAAAKgAAAOQAAAD/AAAA/wAAAP8AAAD/AAAA/wAAAP8AAAD/AAAA/wAAAP8A&#10;AAD/AAAA/wAAAP8AAAD/AAAA/wAAAP8AAAD/AAAA/wAAAP8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P8AAAD/AAAA5AAAABoAAAAA&#10;AAAAAAAAAAAAAAAAAAAAAAAAAAAAAAAAAAAAAAAAAAAAAAAAAAAAAAAAAAAAAAAAAAAAAAAAAAAA&#10;AAAAAAAAAAAAAAAAAAAAAAAAAAAAAAAAAAAAAAAAAAAAAAAAAAAAAAAAAAAAAAAAAAAAAAAAAAAA&#10;AAAAAAAAAAAAAAAAAAAAAAAAAAAAAAAAAAAAAAAAAAAAAAAAABoAAADkAAAA/wAAAP8AAAD/AAAA&#10;V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wAAAP8AAADkAAAAGgAAAAAAAAAAAAAAAAAAAAAAAAAAAAAAAAAA&#10;AAAAAAAAAAAAAAAAAAAAAAAAAAAAAAAAAAAAAAAAAAAAAAAAAAAAAAAAAAAAAAAAAAAAAAAAAAAA&#10;AAAAAAAAAAAAAAAAAAAAAAAAAAAAAAAAAAAAAAAAAAANAAAAxgAAAP8AAAD/AAAA/wAAAKoAAAAN&#10;AAAAAAAAAAAAAAAAAAAAAAAAAAAAAAAqAAAA1AAAAP8AAAD/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wAAAD/AAAA/wAAAPEAAABiAAAADQAA&#10;AAAAAAANAAAAnAAAAP8AAAD/AAAA/wAAAH8AAAAAAAAAAAAAAAAAAAAAAAAAAAAAAAAAAAAAAAAA&#10;AAAAAAAAAAAAAAAAAAAAAGIAAADxAAAA/wAAAPEAAABiAAAAAAAAAAAAAAAAAAAAAAAAAAAAAAAA&#10;AAAAAAAAAAAAAAAAAAAAAAAAAAAAAACcAAAA/wAAAP8AAADxAAAAYgAAAA0AAAAAAAAADQAAAJwA&#10;AAD/AAAA/wAAAP8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wAAAD/AAAA/wAAAPEA&#10;AABiAAAADQAAAAAAAAANAAAAnAAAAP8AAAD/AAAA/wAAAH8AAAAAAAAAAAAAAAAAAAAAAAAAAAAA&#10;AAAAAAAAAAAAAAAAAAAAAAAAAAAAAAAAAGIAAADxAAAA/wAAAPEAAABiAAAAAAAAAAAAAAAAAAAA&#10;AAAAAAAAAAAAAAAAAAAAAAAAAAAAAAAAAAAAAAAAAAAAAAAAAAAAAAAAAAAAAAAAAAAAAAAAAAAA&#10;AAAAAAAAABoAAADkAAAA/wAAAP8AAAD/AAAAV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c&#10;AAAA/wAAAP8AAADxAAAAYgAAAA0AAAAAAAAADQAAAJwAAAD/AAAA/wAAAP8AAAB/AAAAAAAAAAAA&#10;AAAAAAAAAAAAAAAAAAAAAAAAAAAAAAAAAAAAAAAAAAAAAAAAAABiAAAA8QAAAP8AAADxAAAAYgAA&#10;AAAAAAAAAAAAAAAAAAAAAAAAAAAAAAAAAAAAAAAAAAAAAAAAABoAAADUAAAA/wAAAP8AAAD/AAAA&#10;1AAAAFUAAAANAAAAAAAAAAAAAAANAAAAVQAAANQAAAD/AAAA/wAAAN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wAA&#10;AP8AAAD/AAAA8QAAADcAAAAAAAAAAAAAAAAAAAAAAAAAAAAAAAAAAAAAAAAAAAAAAAAAAAAAAAAA&#10;AAAAAAAAAAAAAAAAAAAAAGIAAADxAAAA/wAAAPEAAABiAAAAAAAAAAAAAAAAAAAAAAAAAAAAAAAA&#10;AAAAAAAAAAAAAAAAAAAAAAAAAAAAAACcAAAA/wAAAP8AAADxAAAAYgAAAA0AAAAAAAAADQAAAJwA&#10;AAD/AAAA/wAAAP8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AAAD/AAAA/wAAAP8AAADxAAAANwAAAAAAAAAA&#10;AAAAAAAAAAAAAAAAAAAAAAAAAAAAAAAAAAAAAAAAAAAAAAAAAAAAAAAAAAAAAAAAAAAAYgAAAPEA&#10;AAD/AAAA8QAAAGIAAAAAAAAAAAAAAAAAAAAAAAAAAAAAAAAAAAA3AAAA8QAAAP8AAAD/AAAA/wAA&#10;AP8AAAD/AAAA/wAAAP8AAAD/AAAA/wAAAP8AAAD/AAAA/wAAAP8AAAD/AAAA/wAAAP8AAAD/AAAA&#10;/w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AAAA/wAAAP8AAAD/AAAA8QAAADcAAAAAAAAAAAAAAAAAAAAAAAAAAAAAAAAAAAAAAAAAAAAA&#10;AAAAAAAAAAAAAAAAAAAAAAAAAAAAAAAAAGIAAADxAAAA/wAAAPEAAABiAAAAAAAAAAAAAAAAAAAA&#10;AAAAAAAAAAAAAAAAAAAAAAAAAAAAAAAAAAAAAAAAAAAAAAAAAAAAAAAAAAAAAAAAAAAAAAAAAAAA&#10;AAAAAAAAABoAAADkAAAA/wAAAP8AAAD/AAAAV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oAAAD/AAAA/wAAAP8AAADxAAAA&#10;NwAAAAAAAAAAAAAAAAAAAAAAAAAAAAAAAAAAAAAAAAAAAAAAAAAAAAAAAAAAAAAAAAAAAAAAAAAA&#10;AAAAYgAAAPEAAAD/AAAA8QAAAGIAAAAAAAAAAAAAAAAAAAAAAAAAAAAAAAAAAAAAAAAAAAAAAAAA&#10;AAAAAAAADQAAAMYAAAD/AAAA/wAAAP8AAADUAAAAOAAAAAAAAAAAAAAADQAAAGIAAADxAAAA/wAA&#10;AP8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yAAAA8QAAAP8AAAD/AAAA/wAAAP8AAAD/AAAA/wAAAP8AAADUAAAAVQAAAAAAAAAA&#10;AAAAAAAAAAAAAAAAAAAAAAAAAAAAAAAAAAAAAAAAAAAAAAAAAAAAVQAAAP8AAAD/AAAA/wAAAP8A&#10;AAD/AAAAVQAAAAAAAAAAAAAAAAAAAAAAAAAAAAAAAAAAAAAAAAAAAAAAAAAAAAAAAAAAAAAAcgAA&#10;APEAAAD/AAAA/wAAAP8AAAD/AAAA/wAAAP8AAAD/AAAA1A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IAAADxAAAA/wAAAP8A&#10;AAD/AAAA/wAAAP8AAAD/AAAA/wAAANQAAABVAAAAAAAAAAAAAAAAAAAAAAAAAAAAAAAAAAAAAAAA&#10;AAAAAAAAAAAAAAAAAAAAAABVAAAA/wAAAP8AAAD/AAAA/wAAAP8AAABVAAAAAAAAAAAAAAAAAAAA&#10;AAAAADcAAADxAAAA/wAAAP8AAAD/AAAA/wAAAP8AAAD/AAAA/wAAAP8AAAD/AAAA/wAAAP8AAAD/&#10;AAAA/wAAAP8AAAD/AAAA/wAAAP8AAAD/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yAAAA8QAAAP8AAAD/AAAA/wAAAP8AAAD/AAAA/wAAAP8AAADUAAAA&#10;VQAAAAAAAAAAAAAAAAAAAAAAAAAAAAAAAAAAAAAAAAAAAAAAAAAAAAAAAAAAAAAAVQAAAP8AAAD/&#10;AAAA/wAAAP8AAAD/AAAAVQAAAAAAAAAAAAAAAAAAAAAAAAAAAAAAAAAAAAAAAAAAAAAAAAAAAAAA&#10;AAAAAAAAAAAAAAAAAAAAAAAAAAAAAAAAAAAAAAAAAAAAABoAAADkAAAA/wAAAP8AAAD/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IAAADx&#10;AAAA/wAAAP8AAAD/AAAA/wAAAP8AAAD/AAAA/wAAANQAAABVAAAAAAAAAAAAAAAAAAAAAAAAAAAA&#10;AAAAAAAAAAAAAAAAAAAAAAAAAAAAAAAAAABVAAAA/wAAAP8AAAD/AAAA/wAAAP8AAABVAAAAAAAA&#10;AAAAAAAAAAAAAAAAAAAAAAAAAAAAAAAAAAAAAAAAAAAAAAAAAA0AAACcAAAA/wAAAP8AAAD/AAAA&#10;/wAAAP8AAAD/AAAA/wAAAP8AAAD/AAAA1AAAAF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gAAAPEAAAD/AAAA/wAAAP8AAAD/AAAA/wAA&#10;AP8AAAD/AAAA1AAAAFUAAAAAAAAAAAAAAAAAAAAAAAAAAAAAAAAAAAAAAAAAAAAAAAAAAAAAAAAA&#10;AAAAAFUAAAD/AAAA/wAAAP8AAAD/AAAA/wAAAFUAAAAAAAAAAAAAAAAAAAAAAAAAAAAAAAAAAAAA&#10;AAAAAAAAAAAAAAANAAAAnAAAAP8AAAD/AAAA/wAAAP8AAAD/AAAA/wAAAP8AAAD/AAAA/wAAAP8A&#10;AADxAAAAjA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wAAAJwAAAD/AAAA/wAAAP8AAAD/AAAA/wAAANQAAAA4AAAADQAAAAAAAAAA&#10;AAAAAAAAAAAAAAAAAAAAAAAAAAAAAAAAAAAAAAAAAAAAAAAAAAAAVQAAAP8AAAD/AAAA/wAAAP8A&#10;AAD/AAAAVQAAAAAAAAAAAAAAAAAAAAAAAAAAAAAAAAAAAAAAAAAAAAAAAAAAAAAAAAAAAAAAcgAA&#10;APEAAAD/AAAA/wAAAP8AAAD/AAAA/wAAAP8AAAD/AAAA1A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rAAAAnAAAAP8A&#10;AAD/AAAA/wAAAP8AAAD/AAAA1AAAADgAAAANAAAAAAAAAAAAAAAAAAAAAAAAAAAAAAAAAAAAAAAA&#10;AAAAAAAAAAAAAAAAAAAAAABVAAAA/wAAAP8AAAD/AAAA/wAAAP8AAABVAAAAAAAAAAAAAAAAAAAA&#10;AAAAADcAAADxAAAA/wAAAP8AAAD/AAAA/wAAAP8AAAD/AAAA/wAAAP8AAAD/AAAA/wAAAP8AAAD/&#10;AAAA/wAAAP8AAAD/AAAA/wAAAP8AAAD/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wAAAJwAAAD/AAAA/wAAAP8AAAD/AAAA/wAAANQAAAA4AAAA&#10;DQAAAAAAAAAAAAAAAAAAAAAAAAAAAAAAAAAAAAAAAAAAAAAAAAAAAAAAAAAAAAAAVQAAAP8AAAD/&#10;AAAA/wAAAP8AAAD/AAAAVQAAAAAAAAAAAAAAAAAAAAAAAAAAAAAAAAAAAAAAAAAAAAAAAAAAAAAA&#10;AAAAAAAAAAAAAAAAAAAAAAAAAAAAAAAAAAAAAAAAAAAAABoAAADkAAAA/wAAAP8AAAD/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r&#10;AAAAnAAAAP8AAAD/AAAA/wAAAP8AAAD/AAAA1AAAADgAAAANAAAAAAAAAAAAAAAAAAAAAAAAAAAA&#10;AAAAAAAAAAAAAAAAAAAAAAAAAAAAAAAAAABVAAAA/wAAAP8AAAD/AAAA/wAAAP8AAABVAAAAAAAA&#10;AAAAAAAAAAAAAAAAAAAAAAAAAAAAAAAAAAAAAAAAAAAAAAAAAA0AAACcAAAA/wAAAP8AAAD/AAAA&#10;/wAAAP8AAAD/AAAA/wAAAP8AAAD/AAAA1AAAAF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H8AAADhAAAA/wAAAP8A&#10;AADxAAAAxgAAAFUAAAAAAAAAAAAAAAAAAAAAAAAAAAAAAAAAAAAAAAAAAAAAAAAAAAAAAAAAAAAA&#10;AAAAAAAAAAAAVQAAAP8AAAD/AAAA/wAAAP8AAAD/AAAAVQAAAAAAAAAAAAAAAAAAAAAAAAAAAAAA&#10;AAAAAAAAAAAAAAAAAAAAAAAAAAAAAAAAAAAAAA0AAAB/AAAA4QAAAP8AAAD/AAAA8QAAAMYAAAB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H8AAADh&#10;AAAA/wAAAP8AAADxAAAAxgAAAFUAAAAAAAAAAAAAAAAAAAAAAAAAAAAAAAAAAAAAAAAAAAAAAAAA&#10;AAAAAAAAAAAAAAAAAAAAAAAAVQAAAP8AAAD/AAAA/wAAAP8AAAD/AAAAVQAAAAAAAAAAAAAAAAAA&#10;AAAAAAAAAAAAAAAAAAAAAAAAAAAAAAAAAAAAAAAAAAAAAAAAAAAAAAAAAAAAAAAAAAAAAAAAAAAA&#10;AAAAABoAAADkAAAA/wAAAP8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fwAAAOEAAAD/AAAA/wAAAPEAAADGAAAAVQAA&#10;AAAAAAAAAAAAAAAAAAAAAAAAAAAAAAAAAAAAAAAAAAAAAAAAAAAAAAAAAAAAAAAAAAAAAABVAAAA&#10;/wAAAP8AAAD/AAAA/wAAAP8AAABVAAAAAAAAAAAAAAAAAAAAAAAAAAAAAAAAAAAAAAAAAAAAAAAA&#10;AAAAAAAAAAAAAAAAAAAAHQAAAH8AAADUAAAA/wAAAP8AAAD/AAAA4QAAAKkAAAA4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B/AAAA4QAAAP8AAAD/AAAA8QAAAMYAAABVAAAAAAAAAAAAAAAAAAAAAAAAAAAAAAAA&#10;AAAAAAAAAAAAAAAAAAAAAAAAAAAAAAAAAAAAAAAAAFUAAAD/AAAA/wAAAP8AAAD/AAAA/wAAAFUA&#10;AAAAAAAAAAAAAAAAAAAAAAAAAAAAAAAAAAAAAAAAAAAAAAAAAAAAAAAAAAAAAA0AAABxAAAAxgAA&#10;APEAAAD/AAAA/wAAAP8AAADhAAAAxgAAAFU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AAAA/wAAAP8AAAD/AAAA/wAAAP8A&#10;AAD/AAAA/wAAAP8AAAD/AAAA/wAAAP8AAAB/AAAAAAAAAAAAAAAAAAAAAAAAAAAAAAAAAAAAAAAA&#10;AAAAAAAAAAAAVQAAAP8AAAD/AAAA/wAAAP8AAAD/AAAAVQAAAAAAAAAAAAAAAAAAAAAAAAAAAAAA&#10;AAAAAAAAAAAAAAAAAAAAAAAAAAAAAAAAAAAAAA0AAAB/AAAA4QAAAP8AAAD/AAAA8QAAAMYAAAB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wAAAP8AAAD/&#10;AAAA/wAAAP8AAAD/AAAA/wAAAP8AAAD/AAAA/wAAAP8AAAB/AAAAAAAAAAAAAAAAAAAAAAAAAAAA&#10;AAAAAAAAAAAAAAAAAAAAAAAAVQAAAP8AAAD/AAAA/wAAAP8AAAD/AAAAVQAAAAAAAAAAAAAAAAAA&#10;AAAAAAAAAAAAAAAAAAAAAAAAAAAAAAAAAAAAAAAAAAAAAAAAAAAAAAAAAAAAAAAAAAAAAAAAAAAA&#10;AAAAABoAAADkAAAA/wAAAP8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P8AAAD/AAAA/wAAAP8AAAD/AAAA/wAAAP8AAAD/AAAA/wAA&#10;AP8AAAD/AAAA/wAAAH8AAAAAAAAAAAAAAAAAAAAAAAAAAAAAAAAAAAAAAAAAAAAAAAAAAABVAAAA&#10;/wAAAP8AAAD/AAAA/wAAAP8AAABVAAAAAAAAAAAAAAAAAAAAAAAAAAAAAAAAAAAAAAAAAAAAAAAA&#10;AAAAAAAAAAAAAAAAAAAAHQAAAH8AAADUAAAA/wAAAP8AAAD/AAAA4QAAAKkAAAA4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IAAADxAAAA/wAAAPEAAAB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gAAAPEAAAD/AAAA8QAAAG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IAAADxAAAA&#10;/wAAAPEAAAB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gAAAPEAAAD/AAAA8QAAAG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iAAAA8QAAAP8AAADxAAAAY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IAAADxAAAA/wAAAPEAAAB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gAAAPEAAAD/AAAA8QAAAG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IAAADxAAAA&#10;/wAAAPEAAAB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gAAAPEAAAD/AAAA8QAAAG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P8AAAD/AAAA/wAAAP8AAAD/&#10;AAAA/wAAAP8AAAD/AAAA/wAAAP8AAAD/AAAA/wAAAP8AAAD/AAAA/wAAANQAAADGAAAAjAAAAD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YgAAAPEAAAD/AAAA/wAAAP8AAAD/AAAA/wAAAP8AAAD/AAAA/wAA&#10;AP8AAAD/AAAA/wAAAP8AAAD/AAAA/wAAAP8AAAD/AAAAnA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UAAAD/AAAA&#10;/wAAAP8AAAD/AAAA8QAAAH8AAAArAAAAAAAAAAAAAAAAAAAAKwAAAJwAAADxAAAA/wAAAP8AAAD/&#10;AAAA/wAAAPEAAAB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P8AAAD/AAAA8QAAADcAAAAAAAAAAAAAAAAA&#10;AAAAAAAAAAAAAAAAAAANAAAAxgAAAP8AAAD/AAAA/wAAAP8AAAD/AAAAY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wAA&#10;AP8AAAD/AAAA8QAAADcAAAAAAAAAAAAAAAAAAAAAAAAAAAAAAAAAAAAAAAAADQAAAMYAAAD/AAAA&#10;/wAAAP8AAAD/AAAA/wAAAFUAAAAAAAAAAAAAAAAAAAAAAAAAAAAAAAAAAAAAAAAAAAAAAAAAAAAA&#10;AAAAAAAAAAAAAAAAAAAAAAAAAAAAAAAAAAAAAAAAAAAAAAAAAAAAAAAAAAAAAAAAAAAAAAAAAAAA&#10;AAAAAAAAAAAAAAAAAAAAAAAAAAAAAAAAAAAAAAAAAAAAAAAAAAAAAAAAAAAAAAAAAAAAAAAAVQ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QAAAKo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P8AAAD/AAAA8QAAADcAAAAAAAAAAAAAAAAAAAAA&#10;AAAAAAAAAAAAAAAAAAAAAAAAADcAAADxAAAA/wAAAP8AAAD/AAAA/wAAAOQAAAAaAAAAAAAAAAAA&#10;AAAAAAAAAAAAAAAAAAAAAAAAAAAAAAAAAAAAAAAAAAAAAAAAAAAAAAAAAAAAAAAAAAAAAAAAAAAA&#10;AAAAAAAAAAAAAAAAAAAAAAAAAAAAAAAAAAAAAAAAAAAAAAAAAAAAAAAAAAAAAAAAAAAAAAAAAAAA&#10;AAAAAAAAAAAAAAAAAAAAAAAAAAAAAAAAqgAAAK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gAAAKo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DGAAAA/wAAAP8A&#10;AAD/AAAA8QAAADcAAAAAAAAAAAAAAAAAAAAAAAAAAAAAAAAAAAAAAAAAAAAAAAAAAACqAAAA/wAA&#10;AP8AAAD/AAAA/wAAAP8AAABVAAAAAAAAAAAAAAAAAAAAAAAAAAAAAAAAAAAAAAAAAAAAAAAAAAAA&#10;AAAAAAAAAAAAAAAAAAAAAAAAAAAAAAAAAAAAAAAAAAAAAAAAAAAAAAAAAAAAAAAAAAAAAAAAAAAA&#10;AAAAAAAAAAAAAAAAAAAAAAAAAAAAAAAAAAAAAAAAAAAAAAAAAAAAAAAAAAAAAAA3AAAA8QAAA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Ko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P8AAAD/&#10;AAAA8QAAADcAAAAAAAAAAAAAAAAAAAAAAAAAAAAAAAAAAAAAAAAAAAAAAAAAAAA3AAAA8QAAAP8A&#10;AAD/AAAA/wAAAP8AAADkAAAAGgAAAAAAAAAAAAAAAAAAAAAAAAAAAAAAAAAAAAAAAAAAAAAAAAAA&#10;AAAAAAAAAAAAAAAAAAAAAAAAAAAAAAAAAAAAAAAAAAAAAAAAAAAAAAAAAAAAAAAAAAAAAAAAAAAA&#10;AAAAAAAAAAAAAAAAAAAAAAAAAAAAAAAAAAAAAAAAAAAAAAAAAAAAAFUAAAD/AAAA/wAAAK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UAAAD/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P8AAAD/AAAA&#10;8QAAADcAAAAAAAAAAAAAAAAAAAAAAAAAAAAAAAAAAAAAAAAAAAAAAAAAAAAaAAAA5AAAAP8AAAD/&#10;AAAA/wAAAP8AAADkAAAAGgAAAAAAAAAAAAAAAAAAAAAAAAAAAAAAAAAAAAAAAAAAAAAAAAAAAAAA&#10;AAAAAAAAAAAAAAAAAAAAAAAAAAAAAAAAAAAAAAAAAAAAAAAAAAAAAAAAAAAAAAAAAAAAAAAAAAAA&#10;AAAAAAAAAAAAAAAAAAAAAAAAAAAAAAAAAAAAAAAaAAAA1AAAAP8AAAD/AAAA/wAAAK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AAAAP8AAAD/AAAA/wAAAKo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wAAAP8AAAB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P8AAAD/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AA/wAAAP8A&#10;AAC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wAAAP8A&#10;AAC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P8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PEAAAA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8AAAD/&#10;AAAAq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AAAA/wAAAF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8QAAADc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D/AAAAq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wAAAMYAAAANAAAAAAAAAAAAAAAAAAAAAAAAAAAAAAAAAAAAAAAAAAAAAAAAAAAAAAAAAAAAAAAA&#10;AAAAAAAAAAAAAAAAAAAAAAAAAAAAAAAAAAAAAAAAAAAAAAAAAAAAAAAAAAAAAAAAAAAAAAAAAAAA&#10;AAAAAAAAAAAAAAAAAAAAAAAAAAAAAAAAAAAAAAAAAAAAAAAAAAAAAAAAAAAAAAAAAAAAAAAAAAAA&#10;AAAAAAAAAAAAAAAAAAAAAAAAAAAAAAAAAAAAAAAAAAAAqgAAAP8AAADG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JwAAAD/AAAAnAAAAAAAAAAAAAAAAAAAAAAAAAAAAAAAAAAAAAAAAAAAAAAAAAAAAAAAAAAAAAAA&#10;AAAAAAAAAAAAAAAAAAAAAAAAAAAAAAAAAAAAAAAAAAAAAAAAAAAAAAAAAAAAAAAAAAAAAAAAAAAA&#10;AAAAAAAAAAAAAAAAAAAAAAAAAAAAAAAAAAAAAAAAAAAAAAAAAAAAAAAAAAAAAAAAAAAAAAAAAAAA&#10;AAAAAAAAAAAAAAAAAAAAAAAAAAAAAFUAAAD/AAAAxg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iAAAA8QAAAKoAAAANAAAAAAAAAAAAAAAA&#10;AAAAAAAAAAAAAAAAAAAAAAAAAAAAAAAAAAAAAAAAAAAAAAAAAAAAAAAAAAAAAAAAAAAAAAAAAAAA&#10;AAAAAAAAAAAAAAAAAAAAAAAAAAAAAAAAAAAAAAAAAAAAAAAAAAAAAAAAAAAAAAAAAAAAAAAAAAAA&#10;AAAAAAAAAAAAAAAAAAAAAAAAAAAAAAAAAAAAAAAAAAAAAAAAAAAAAAAAAAAAfwAAAP8AAACc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gAAANQAAADUAAAAKgAAAAAAAAAAAAAAAAAAAAAAAAAAAAAAAAAAAAAAAAAAAAAAAAAA&#10;AAAAAAAAAAAAAAAAAAAAAAAAAAAAAAAAAAAAAAAAAAAAAAAAAAAAAAAAAAAAAAAAAAAAAAAAAAAA&#10;AAAAAAAAAAAAAAAAAAAAAAAAAAAAAAAAAAAAAAAAAAAAAAAAAAAAAAAAAAAAAAAAAAAAAAAAAAAA&#10;AAAAAAAAACoAAACpAAAA1AAAAF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iAAAAnAAAAAAAAAAAAAAA&#10;AAAAAAAAAAAAAAAAAAAAAAAAAAAAAAAAAAAAAAAAAAAAAAAAAAAAAAAAAAAAAAAAAAAAAAAAAAAA&#10;AAAAAAAAAAAAAAAAAAAAAAAAAAAAAAAAAAAAAAAAAAAAAAAAAAAAAAAAAAAAAAAAAAAAAAAAAAAA&#10;AAAAAAAAAAAAAAAAAAAAAAAAAAAAAAAAAAAAAAAAAAAAAJwAAABi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">
                <v:shape id="_x0000_s1127" type="#_x0000_t202" style="position:absolute;left:-551;top:21869;width:59444;height:4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" stroked="f">
                  <v:textbox style="mso-fit-shape-to-text:t">
                    <w:txbxContent>
                      <w:p w14:paraId="584F7B86" w14:textId="631B424D" w:rsidR="00E304E1" w:rsidRPr="005E0235" w:rsidRDefault="00E304E1" w:rsidP="00E304E1">
                        <w:pPr>
                          <w:rPr>
                            <w:bCs/>
                            <w:color w:val="000000" w:themeColor="text1"/>
                            <w:sz w:val="22"/>
                            <w:szCs w:val="22"/>
                          </w:rPr>
                        </w:pPr>
                        <w:r w:rsidRPr="005E0235">
                          <w:rPr>
                            <w:rFonts w:ascii="Times" w:hAnsi="Times" w:cs="Times"/>
                            <w:b/>
                            <w:bCs/>
                            <w:color w:val="000000" w:themeColor="text1"/>
                            <w:sz w:val="22"/>
                            <w:szCs w:val="22"/>
                          </w:rPr>
                          <w:t xml:space="preserve">Figure </w:t>
                        </w:r>
                        <w:r w:rsidR="003B6F29" w:rsidRPr="005E0235">
                          <w:rPr>
                            <w:rFonts w:ascii="Times" w:hAnsi="Times" w:cs="Times"/>
                            <w:b/>
                            <w:bCs/>
                            <w:color w:val="000000" w:themeColor="text1"/>
                            <w:sz w:val="22"/>
                            <w:szCs w:val="22"/>
                          </w:rPr>
                          <w:t>S</w:t>
                        </w:r>
                        <w:r w:rsidR="003B6F29">
                          <w:rPr>
                            <w:rFonts w:ascii="Times" w:hAnsi="Times" w:cs="Times" w:hint="eastAsia"/>
                            <w:b/>
                            <w:bCs/>
                            <w:color w:val="000000" w:themeColor="text1"/>
                            <w:sz w:val="22"/>
                            <w:szCs w:val="22"/>
                          </w:rPr>
                          <w:t>6</w:t>
                        </w:r>
                        <w:r w:rsidRPr="005E0235">
                          <w:rPr>
                            <w:rFonts w:ascii="Times" w:hAnsi="Times" w:cs="Times"/>
                            <w:b/>
                            <w:bCs/>
                            <w:color w:val="000000" w:themeColor="text1"/>
                            <w:sz w:val="22"/>
                            <w:szCs w:val="22"/>
                          </w:rPr>
                          <w:t>.</w:t>
                        </w:r>
                        <w:r w:rsidRPr="005E0235">
                          <w:rPr>
                            <w:rFonts w:ascii="Times" w:hAnsi="Times" w:cs="Times"/>
                            <w:color w:val="000000" w:themeColor="text1"/>
                            <w:sz w:val="22"/>
                            <w:szCs w:val="22"/>
                          </w:rPr>
                          <w:t xml:space="preserve"> </w:t>
                        </w:r>
                        <w:bookmarkStart w:id="19" w:name="_Hlk215614293"/>
                        <w:bookmarkStart w:id="20" w:name="_Hlk215614294"/>
                        <w:r w:rsidRPr="005E0235">
                          <w:rPr>
                            <w:rFonts w:ascii="Times" w:hAnsi="Times" w:cs="Times"/>
                            <w:color w:val="000000" w:themeColor="text1"/>
                            <w:sz w:val="22"/>
                            <w:szCs w:val="22"/>
                          </w:rPr>
                          <w:t xml:space="preserve">The CV of </w:t>
                        </w:r>
                        <w:r w:rsidR="0061464E" w:rsidRPr="005E0235">
                          <w:rPr>
                            <w:rFonts w:ascii="Times" w:hAnsi="Times" w:cs="Times"/>
                            <w:color w:val="000000" w:themeColor="text1"/>
                            <w:sz w:val="22"/>
                            <w:szCs w:val="22"/>
                          </w:rPr>
                          <w:t>Pt</w:t>
                        </w:r>
                        <w:r w:rsidRPr="005E0235">
                          <w:rPr>
                            <w:rFonts w:ascii="Times" w:hAnsi="Times" w:cs="Times"/>
                            <w:color w:val="000000" w:themeColor="text1"/>
                            <w:sz w:val="22"/>
                            <w:szCs w:val="22"/>
                          </w:rPr>
                          <w:t xml:space="preserve"> in 0.</w:t>
                        </w:r>
                        <w:r w:rsidR="000712E3" w:rsidRPr="005E0235">
                          <w:rPr>
                            <w:rFonts w:ascii="Times" w:hAnsi="Times" w:cs="Times"/>
                            <w:color w:val="000000" w:themeColor="text1"/>
                            <w:sz w:val="22"/>
                            <w:szCs w:val="22"/>
                          </w:rPr>
                          <w:t xml:space="preserve">05 </w:t>
                        </w:r>
                        <w:r w:rsidRPr="005E0235">
                          <w:rPr>
                            <w:rFonts w:ascii="Times" w:hAnsi="Times" w:cs="Times"/>
                            <w:color w:val="000000" w:themeColor="text1"/>
                            <w:sz w:val="22"/>
                            <w:szCs w:val="22"/>
                          </w:rPr>
                          <w:t xml:space="preserve">M </w:t>
                        </w:r>
                        <w:r w:rsidR="000712E3" w:rsidRPr="005E0235">
                          <w:rPr>
                            <w:rFonts w:ascii="Times" w:hAnsi="Times" w:cs="Times"/>
                            <w:color w:val="000000" w:themeColor="text1"/>
                            <w:sz w:val="22"/>
                            <w:szCs w:val="22"/>
                          </w:rPr>
                          <w:t>H</w:t>
                        </w:r>
                        <w:r w:rsidR="000712E3" w:rsidRPr="005E0235">
                          <w:rPr>
                            <w:rFonts w:ascii="Times" w:hAnsi="Times" w:cs="Times"/>
                            <w:color w:val="000000" w:themeColor="text1"/>
                            <w:sz w:val="22"/>
                            <w:szCs w:val="22"/>
                            <w:vertAlign w:val="subscript"/>
                          </w:rPr>
                          <w:t>2</w:t>
                        </w:r>
                        <w:r w:rsidR="000712E3" w:rsidRPr="005E0235">
                          <w:rPr>
                            <w:rFonts w:ascii="Times" w:hAnsi="Times" w:cs="Times"/>
                            <w:color w:val="000000" w:themeColor="text1"/>
                            <w:sz w:val="22"/>
                            <w:szCs w:val="22"/>
                          </w:rPr>
                          <w:t>SO</w:t>
                        </w:r>
                        <w:r w:rsidR="000712E3" w:rsidRPr="006677DD">
                          <w:rPr>
                            <w:rFonts w:ascii="Times" w:hAnsi="Times" w:cs="Times"/>
                            <w:color w:val="000000" w:themeColor="text1"/>
                            <w:sz w:val="22"/>
                            <w:szCs w:val="22"/>
                            <w:vertAlign w:val="subscript"/>
                          </w:rPr>
                          <w:t>4</w:t>
                        </w:r>
                        <w:r w:rsidR="001D6EEE">
                          <w:rPr>
                            <w:rFonts w:ascii="Times" w:hAnsi="Times" w:cs="Times" w:hint="eastAsia"/>
                            <w:color w:val="000000" w:themeColor="text1"/>
                            <w:sz w:val="22"/>
                            <w:szCs w:val="22"/>
                          </w:rPr>
                          <w:t xml:space="preserve"> saturated with </w:t>
                        </w:r>
                        <w:proofErr w:type="spellStart"/>
                        <w:r w:rsidR="001D6EEE">
                          <w:rPr>
                            <w:rFonts w:ascii="Times" w:hAnsi="Times" w:cs="Times" w:hint="eastAsia"/>
                            <w:color w:val="000000" w:themeColor="text1"/>
                            <w:sz w:val="22"/>
                            <w:szCs w:val="22"/>
                          </w:rPr>
                          <w:t>Ar</w:t>
                        </w:r>
                        <w:proofErr w:type="spellEnd"/>
                        <w:r w:rsidRPr="005E0235">
                          <w:rPr>
                            <w:rFonts w:ascii="Times" w:hAnsi="Times" w:cs="Times"/>
                            <w:color w:val="000000" w:themeColor="text1"/>
                            <w:sz w:val="22"/>
                            <w:szCs w:val="22"/>
                          </w:rPr>
                          <w:t>, scan rate 100 mVs</w:t>
                        </w:r>
                        <w:r w:rsidR="005A78B8" w:rsidRPr="00E73E36">
                          <w:rPr>
                            <w:rFonts w:ascii="Times" w:hAnsi="Times" w:cs="Times"/>
                            <w:color w:val="000000" w:themeColor="text1"/>
                            <w:sz w:val="22"/>
                            <w:szCs w:val="22"/>
                            <w:vertAlign w:val="superscript"/>
                          </w:rPr>
                          <w:t>-1</w:t>
                        </w:r>
                        <w:r w:rsidRPr="005E0235">
                          <w:rPr>
                            <w:rFonts w:ascii="Times" w:hAnsi="Times" w:cs="Times"/>
                            <w:color w:val="000000" w:themeColor="text1"/>
                            <w:sz w:val="22"/>
                            <w:szCs w:val="22"/>
                          </w:rPr>
                          <w:t>, range from 0.05 V to 1.</w:t>
                        </w:r>
                        <w:r w:rsidR="005B029C" w:rsidRPr="005E0235">
                          <w:rPr>
                            <w:rFonts w:ascii="Times" w:hAnsi="Times" w:cs="Times"/>
                            <w:color w:val="000000" w:themeColor="text1"/>
                            <w:sz w:val="22"/>
                            <w:szCs w:val="22"/>
                          </w:rPr>
                          <w:t xml:space="preserve">55 </w:t>
                        </w:r>
                        <w:r w:rsidRPr="005E0235">
                          <w:rPr>
                            <w:rFonts w:ascii="Times" w:hAnsi="Times" w:cs="Times"/>
                            <w:color w:val="000000" w:themeColor="text1"/>
                            <w:sz w:val="22"/>
                            <w:szCs w:val="22"/>
                          </w:rPr>
                          <w:t>V.</w:t>
                        </w:r>
                        <w:bookmarkEnd w:id="19"/>
                        <w:bookmarkEnd w:id="20"/>
                      </w:p>
                    </w:txbxContent>
                  </v:textbox>
                </v:shape>
                <v:shape id="Picture 14" o:spid="_x0000_s1128" type="#_x0000_t75" style="position:absolute;left:9267;width:38361;height:21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">
                  <v:imagedata r:id="rId41" o:title=""/>
                </v:shape>
                <w10:wrap type="square"/>
              </v:group>
            </w:pict>
          </mc:Fallback>
        </mc:AlternateContent>
      </w:r>
      <w:r w:rsidR="00E304E1" w:rsidRPr="005E0235">
        <w:rPr>
          <w:color w:val="000000" w:themeColor="text1"/>
          <w:sz w:val="24"/>
        </w:rPr>
        <w:t xml:space="preserve">To </w:t>
      </w:r>
      <w:r w:rsidR="00CD1DEC">
        <w:rPr>
          <w:color w:val="000000" w:themeColor="text1"/>
          <w:sz w:val="24"/>
        </w:rPr>
        <w:t>obtain</w:t>
      </w:r>
      <w:r w:rsidR="00CD1DEC" w:rsidRPr="005E0235">
        <w:rPr>
          <w:color w:val="000000" w:themeColor="text1"/>
          <w:sz w:val="24"/>
        </w:rPr>
        <w:t xml:space="preserve"> </w:t>
      </w:r>
      <w:r w:rsidR="00E304E1" w:rsidRPr="005E0235">
        <w:rPr>
          <w:color w:val="000000" w:themeColor="text1"/>
          <w:sz w:val="24"/>
        </w:rPr>
        <w:t xml:space="preserve">the </w:t>
      </w:r>
      <w:r w:rsidR="000E3674">
        <w:rPr>
          <w:color w:val="000000" w:themeColor="text1"/>
          <w:sz w:val="24"/>
        </w:rPr>
        <w:t>*H</w:t>
      </w:r>
      <w:r w:rsidR="00E304E1" w:rsidRPr="005E0235">
        <w:rPr>
          <w:color w:val="000000" w:themeColor="text1"/>
          <w:sz w:val="24"/>
        </w:rPr>
        <w:t xml:space="preserve"> density at </w:t>
      </w:r>
      <w:r w:rsidR="0061464E" w:rsidRPr="005E0235">
        <w:rPr>
          <w:color w:val="000000" w:themeColor="text1"/>
          <w:sz w:val="24"/>
        </w:rPr>
        <w:t>Pt</w:t>
      </w:r>
      <w:r w:rsidR="00E304E1" w:rsidRPr="005E0235">
        <w:rPr>
          <w:color w:val="000000" w:themeColor="text1"/>
          <w:sz w:val="24"/>
        </w:rPr>
        <w:t xml:space="preserve"> surface</w:t>
      </w:r>
      <w:r w:rsidR="00CD1DEC">
        <w:rPr>
          <w:color w:val="000000" w:themeColor="text1"/>
          <w:sz w:val="24"/>
        </w:rPr>
        <w:t>s</w:t>
      </w:r>
      <w:r w:rsidR="00E304E1" w:rsidRPr="005E0235">
        <w:rPr>
          <w:color w:val="000000" w:themeColor="text1"/>
          <w:sz w:val="24"/>
        </w:rPr>
        <w:t xml:space="preserve">, we need to </w:t>
      </w:r>
      <w:r w:rsidR="00CD1DEC">
        <w:rPr>
          <w:color w:val="000000" w:themeColor="text1"/>
          <w:sz w:val="24"/>
        </w:rPr>
        <w:t>determine</w:t>
      </w:r>
      <w:r w:rsidR="00CD1DEC" w:rsidRPr="005E0235">
        <w:rPr>
          <w:color w:val="000000" w:themeColor="text1"/>
          <w:sz w:val="24"/>
        </w:rPr>
        <w:t xml:space="preserve"> </w:t>
      </w:r>
      <w:r w:rsidR="00E304E1" w:rsidRPr="005E0235">
        <w:rPr>
          <w:color w:val="000000" w:themeColor="text1"/>
          <w:sz w:val="24"/>
        </w:rPr>
        <w:t xml:space="preserve">the </w:t>
      </w:r>
      <w:r w:rsidR="00E304E1" w:rsidRPr="005E0235">
        <w:rPr>
          <w:bCs/>
          <w:noProof/>
          <w:color w:val="000000" w:themeColor="text1"/>
          <w:sz w:val="24"/>
        </w:rPr>
        <w:t>electrochemically active surface area (ECSA)</w:t>
      </w:r>
      <w:r w:rsidR="00E304E1" w:rsidRPr="005E0235">
        <w:rPr>
          <w:color w:val="000000" w:themeColor="text1"/>
          <w:sz w:val="24"/>
        </w:rPr>
        <w:t xml:space="preserve"> of </w:t>
      </w:r>
      <w:r w:rsidR="00CD1DEC">
        <w:rPr>
          <w:color w:val="000000" w:themeColor="text1"/>
          <w:sz w:val="24"/>
        </w:rPr>
        <w:t>the electrode</w:t>
      </w:r>
      <w:r w:rsidR="00E304E1" w:rsidRPr="005E0235">
        <w:rPr>
          <w:color w:val="000000" w:themeColor="text1"/>
          <w:sz w:val="24"/>
        </w:rPr>
        <w:t xml:space="preserve">. </w:t>
      </w:r>
      <w:r w:rsidR="00E304E1" w:rsidRPr="005E0235">
        <w:rPr>
          <w:bCs/>
          <w:noProof/>
          <w:color w:val="000000" w:themeColor="text1"/>
          <w:sz w:val="24"/>
        </w:rPr>
        <w:t>The ECSA of a</w:t>
      </w:r>
      <w:r w:rsidR="00CD1DEC">
        <w:rPr>
          <w:bCs/>
          <w:noProof/>
          <w:color w:val="000000" w:themeColor="text1"/>
          <w:sz w:val="24"/>
        </w:rPr>
        <w:t>n</w:t>
      </w:r>
      <w:r w:rsidR="00E304E1" w:rsidRPr="005E0235">
        <w:rPr>
          <w:bCs/>
          <w:noProof/>
          <w:color w:val="000000" w:themeColor="text1"/>
          <w:sz w:val="24"/>
        </w:rPr>
        <w:t xml:space="preserve"> electrode is a key parameter which </w:t>
      </w:r>
      <w:r w:rsidR="00CD1DEC">
        <w:rPr>
          <w:bCs/>
          <w:noProof/>
          <w:color w:val="000000" w:themeColor="text1"/>
          <w:sz w:val="24"/>
        </w:rPr>
        <w:t>can</w:t>
      </w:r>
      <w:r w:rsidR="00CD1DEC" w:rsidRPr="005E0235">
        <w:rPr>
          <w:bCs/>
          <w:noProof/>
          <w:color w:val="000000" w:themeColor="text1"/>
          <w:sz w:val="24"/>
        </w:rPr>
        <w:t xml:space="preserve"> </w:t>
      </w:r>
      <w:r w:rsidR="00E304E1" w:rsidRPr="005E0235">
        <w:rPr>
          <w:bCs/>
          <w:noProof/>
          <w:color w:val="000000" w:themeColor="text1"/>
          <w:sz w:val="24"/>
        </w:rPr>
        <w:t>be estimated by</w:t>
      </w:r>
      <w:r w:rsidR="00754084" w:rsidRPr="005E0235">
        <w:rPr>
          <w:bCs/>
          <w:noProof/>
          <w:color w:val="000000" w:themeColor="text1"/>
          <w:sz w:val="24"/>
        </w:rPr>
        <w:t xml:space="preserve"> the aera of</w:t>
      </w:r>
      <w:r w:rsidR="00CD1DEC">
        <w:rPr>
          <w:bCs/>
          <w:noProof/>
          <w:color w:val="000000" w:themeColor="text1"/>
          <w:sz w:val="24"/>
        </w:rPr>
        <w:t xml:space="preserve"> the</w:t>
      </w:r>
      <w:r w:rsidR="00754084" w:rsidRPr="005E0235">
        <w:rPr>
          <w:bCs/>
          <w:noProof/>
          <w:color w:val="000000" w:themeColor="text1"/>
          <w:sz w:val="24"/>
        </w:rPr>
        <w:t xml:space="preserve"> H region.</w:t>
      </w:r>
      <w:r w:rsidR="00E304E1" w:rsidRPr="005E0235">
        <w:rPr>
          <w:bCs/>
          <w:noProof/>
          <w:color w:val="000000" w:themeColor="text1"/>
          <w:sz w:val="24"/>
        </w:rPr>
        <w:t xml:space="preserve"> From the CV of </w:t>
      </w:r>
      <w:r w:rsidR="0061464E" w:rsidRPr="005E0235">
        <w:rPr>
          <w:bCs/>
          <w:noProof/>
          <w:color w:val="000000" w:themeColor="text1"/>
          <w:sz w:val="24"/>
        </w:rPr>
        <w:t>Pt</w:t>
      </w:r>
      <w:r w:rsidR="00E304E1" w:rsidRPr="005E0235">
        <w:rPr>
          <w:bCs/>
          <w:noProof/>
          <w:color w:val="000000" w:themeColor="text1"/>
          <w:sz w:val="24"/>
        </w:rPr>
        <w:t xml:space="preserve"> in </w:t>
      </w:r>
      <w:r w:rsidR="004A06D9" w:rsidRPr="005E0235">
        <w:rPr>
          <w:bCs/>
          <w:noProof/>
          <w:color w:val="000000" w:themeColor="text1"/>
          <w:sz w:val="24"/>
        </w:rPr>
        <w:t>0.</w:t>
      </w:r>
      <w:r w:rsidR="00754084" w:rsidRPr="005E0235">
        <w:rPr>
          <w:bCs/>
          <w:noProof/>
          <w:color w:val="000000" w:themeColor="text1"/>
          <w:sz w:val="24"/>
        </w:rPr>
        <w:t xml:space="preserve">05 </w:t>
      </w:r>
      <w:r w:rsidR="004A06D9" w:rsidRPr="005E0235">
        <w:rPr>
          <w:bCs/>
          <w:noProof/>
          <w:color w:val="000000" w:themeColor="text1"/>
          <w:sz w:val="24"/>
        </w:rPr>
        <w:t xml:space="preserve">M </w:t>
      </w:r>
      <w:r w:rsidR="00E304E1" w:rsidRPr="005E0235">
        <w:rPr>
          <w:bCs/>
          <w:noProof/>
          <w:color w:val="000000" w:themeColor="text1"/>
          <w:sz w:val="24"/>
        </w:rPr>
        <w:t>H</w:t>
      </w:r>
      <w:r w:rsidR="00754084" w:rsidRPr="005E0235">
        <w:rPr>
          <w:bCs/>
          <w:noProof/>
          <w:color w:val="000000" w:themeColor="text1"/>
          <w:sz w:val="24"/>
          <w:vertAlign w:val="subscript"/>
        </w:rPr>
        <w:t>2</w:t>
      </w:r>
      <w:r w:rsidR="00754084" w:rsidRPr="005E0235">
        <w:rPr>
          <w:bCs/>
          <w:noProof/>
          <w:color w:val="000000" w:themeColor="text1"/>
          <w:sz w:val="24"/>
        </w:rPr>
        <w:t>S</w:t>
      </w:r>
      <w:r w:rsidR="00E304E1" w:rsidRPr="005E0235">
        <w:rPr>
          <w:bCs/>
          <w:noProof/>
          <w:color w:val="000000" w:themeColor="text1"/>
          <w:sz w:val="24"/>
        </w:rPr>
        <w:t>O</w:t>
      </w:r>
      <w:r w:rsidR="00E304E1" w:rsidRPr="005E0235">
        <w:rPr>
          <w:bCs/>
          <w:noProof/>
          <w:color w:val="000000" w:themeColor="text1"/>
          <w:sz w:val="24"/>
          <w:vertAlign w:val="subscript"/>
        </w:rPr>
        <w:t>4</w:t>
      </w:r>
      <w:r w:rsidR="00E304E1" w:rsidRPr="005E0235">
        <w:rPr>
          <w:bCs/>
          <w:noProof/>
          <w:color w:val="000000" w:themeColor="text1"/>
          <w:sz w:val="24"/>
        </w:rPr>
        <w:t xml:space="preserve"> </w:t>
      </w:r>
      <w:r w:rsidR="008D6636" w:rsidRPr="008D6636">
        <w:rPr>
          <w:rFonts w:ascii="Times" w:hAnsi="Times" w:cs="Times" w:hint="eastAsia"/>
          <w:color w:val="000000" w:themeColor="text1"/>
          <w:sz w:val="24"/>
        </w:rPr>
        <w:t xml:space="preserve">saturated with </w:t>
      </w:r>
      <w:proofErr w:type="spellStart"/>
      <w:r w:rsidR="008D6636" w:rsidRPr="008D6636">
        <w:rPr>
          <w:rFonts w:ascii="Times" w:hAnsi="Times" w:cs="Times" w:hint="eastAsia"/>
          <w:color w:val="000000" w:themeColor="text1"/>
          <w:sz w:val="24"/>
        </w:rPr>
        <w:t>Ar</w:t>
      </w:r>
      <w:proofErr w:type="spellEnd"/>
      <w:r w:rsidR="008D6636" w:rsidRPr="008D6636">
        <w:rPr>
          <w:rFonts w:hint="eastAsia"/>
          <w:bCs/>
          <w:noProof/>
          <w:color w:val="000000" w:themeColor="text1"/>
          <w:sz w:val="24"/>
        </w:rPr>
        <w:t xml:space="preserve"> </w:t>
      </w:r>
      <w:r w:rsidR="00E304E1" w:rsidRPr="005E0235">
        <w:rPr>
          <w:bCs/>
          <w:noProof/>
          <w:color w:val="000000" w:themeColor="text1"/>
          <w:sz w:val="24"/>
        </w:rPr>
        <w:t xml:space="preserve">shown in </w:t>
      </w:r>
      <w:r w:rsidR="00E304E1" w:rsidRPr="00871152">
        <w:rPr>
          <w:bCs/>
          <w:noProof/>
          <w:color w:val="0000FF"/>
          <w:sz w:val="24"/>
        </w:rPr>
        <w:t xml:space="preserve">Figure </w:t>
      </w:r>
      <w:r w:rsidR="003B6F29" w:rsidRPr="00871152">
        <w:rPr>
          <w:bCs/>
          <w:noProof/>
          <w:color w:val="0000FF"/>
          <w:sz w:val="24"/>
        </w:rPr>
        <w:t>S</w:t>
      </w:r>
      <w:r w:rsidR="003B6F29">
        <w:rPr>
          <w:rFonts w:hint="eastAsia"/>
          <w:bCs/>
          <w:noProof/>
          <w:color w:val="0000FF"/>
          <w:sz w:val="24"/>
        </w:rPr>
        <w:t>6</w:t>
      </w:r>
      <w:r w:rsidR="00E304E1" w:rsidRPr="005E0235">
        <w:rPr>
          <w:bCs/>
          <w:noProof/>
          <w:color w:val="000000" w:themeColor="text1"/>
          <w:sz w:val="24"/>
        </w:rPr>
        <w:t>, we obtained 0.</w:t>
      </w:r>
      <w:r w:rsidR="000712E3" w:rsidRPr="005E0235">
        <w:rPr>
          <w:bCs/>
          <w:noProof/>
          <w:color w:val="000000" w:themeColor="text1"/>
          <w:sz w:val="24"/>
        </w:rPr>
        <w:t xml:space="preserve">143 </w:t>
      </w:r>
      <w:r w:rsidR="00E304E1" w:rsidRPr="005E0235">
        <w:rPr>
          <w:bCs/>
          <w:noProof/>
          <w:color w:val="000000" w:themeColor="text1"/>
          <w:sz w:val="24"/>
        </w:rPr>
        <w:t>mC for the reduction peak, which corresponds a 0.</w:t>
      </w:r>
      <w:r w:rsidR="000712E3" w:rsidRPr="005E0235">
        <w:rPr>
          <w:bCs/>
          <w:noProof/>
          <w:color w:val="000000" w:themeColor="text1"/>
          <w:sz w:val="24"/>
        </w:rPr>
        <w:t>6</w:t>
      </w:r>
      <w:r w:rsidR="000712E3">
        <w:rPr>
          <w:rFonts w:hint="eastAsia"/>
          <w:bCs/>
          <w:noProof/>
          <w:color w:val="000000" w:themeColor="text1"/>
          <w:sz w:val="24"/>
        </w:rPr>
        <w:t>80</w:t>
      </w:r>
      <w:r w:rsidR="000712E3" w:rsidRPr="005E0235">
        <w:rPr>
          <w:bCs/>
          <w:noProof/>
          <w:color w:val="000000" w:themeColor="text1"/>
          <w:sz w:val="24"/>
        </w:rPr>
        <w:t xml:space="preserve"> </w:t>
      </w:r>
      <w:r w:rsidR="00E304E1" w:rsidRPr="005E0235">
        <w:rPr>
          <w:bCs/>
          <w:noProof/>
          <w:color w:val="000000" w:themeColor="text1"/>
          <w:sz w:val="24"/>
        </w:rPr>
        <w:t>cm</w:t>
      </w:r>
      <w:r w:rsidR="00E304E1" w:rsidRPr="005E0235">
        <w:rPr>
          <w:bCs/>
          <w:noProof/>
          <w:color w:val="000000" w:themeColor="text1"/>
          <w:sz w:val="24"/>
          <w:vertAlign w:val="superscript"/>
        </w:rPr>
        <w:t>2</w:t>
      </w:r>
      <w:r w:rsidR="00E304E1" w:rsidRPr="005E0235">
        <w:rPr>
          <w:bCs/>
          <w:noProof/>
          <w:color w:val="000000" w:themeColor="text1"/>
          <w:sz w:val="24"/>
        </w:rPr>
        <w:t xml:space="preserve"> for </w:t>
      </w:r>
      <w:r w:rsidR="0061464E" w:rsidRPr="005E0235">
        <w:rPr>
          <w:bCs/>
          <w:noProof/>
          <w:color w:val="000000" w:themeColor="text1"/>
          <w:sz w:val="24"/>
        </w:rPr>
        <w:t>Pt</w:t>
      </w:r>
      <w:r w:rsidR="00E304E1" w:rsidRPr="005E0235">
        <w:rPr>
          <w:bCs/>
          <w:noProof/>
          <w:color w:val="000000" w:themeColor="text1"/>
          <w:sz w:val="24"/>
        </w:rPr>
        <w:t xml:space="preserve"> (a value of </w:t>
      </w:r>
      <w:r w:rsidR="000712E3" w:rsidRPr="005E0235">
        <w:rPr>
          <w:bCs/>
          <w:noProof/>
          <w:color w:val="000000" w:themeColor="text1"/>
          <w:sz w:val="24"/>
        </w:rPr>
        <w:t xml:space="preserve">210 </w:t>
      </w:r>
      <w:r w:rsidR="00E304E1" w:rsidRPr="005E0235">
        <w:rPr>
          <w:bCs/>
          <w:noProof/>
          <w:color w:val="000000" w:themeColor="text1"/>
          <w:sz w:val="24"/>
        </w:rPr>
        <w:t>μC</w:t>
      </w:r>
      <w:r w:rsidR="008D6636">
        <w:rPr>
          <w:bCs/>
          <w:noProof/>
          <w:color w:val="000000" w:themeColor="text1"/>
          <w:sz w:val="24"/>
        </w:rPr>
        <w:t>•</w:t>
      </w:r>
      <w:r w:rsidR="00E304E1" w:rsidRPr="005E0235">
        <w:rPr>
          <w:bCs/>
          <w:noProof/>
          <w:color w:val="000000" w:themeColor="text1"/>
          <w:sz w:val="24"/>
        </w:rPr>
        <w:t>cm</w:t>
      </w:r>
      <w:r w:rsidR="008D6636" w:rsidRPr="008D6636">
        <w:rPr>
          <w:rFonts w:hint="eastAsia"/>
          <w:bCs/>
          <w:noProof/>
          <w:color w:val="000000" w:themeColor="text1"/>
          <w:sz w:val="24"/>
          <w:vertAlign w:val="superscript"/>
        </w:rPr>
        <w:t>-</w:t>
      </w:r>
      <w:r w:rsidR="00E304E1" w:rsidRPr="005E0235">
        <w:rPr>
          <w:bCs/>
          <w:noProof/>
          <w:color w:val="000000" w:themeColor="text1"/>
          <w:sz w:val="24"/>
          <w:vertAlign w:val="superscript"/>
        </w:rPr>
        <w:t>2</w:t>
      </w:r>
      <w:r w:rsidR="00E304E1" w:rsidRPr="005E0235">
        <w:rPr>
          <w:bCs/>
          <w:noProof/>
          <w:color w:val="000000" w:themeColor="text1"/>
          <w:sz w:val="24"/>
        </w:rPr>
        <w:t xml:space="preserve"> for </w:t>
      </w:r>
      <w:r w:rsidR="0061464E" w:rsidRPr="005E0235">
        <w:rPr>
          <w:bCs/>
          <w:noProof/>
          <w:color w:val="000000" w:themeColor="text1"/>
          <w:sz w:val="24"/>
        </w:rPr>
        <w:t>Pt</w:t>
      </w:r>
      <w:r w:rsidR="005027E9">
        <w:rPr>
          <w:rFonts w:hint="eastAsia"/>
          <w:bCs/>
          <w:noProof/>
          <w:color w:val="000000" w:themeColor="text1"/>
          <w:sz w:val="24"/>
        </w:rPr>
        <w:t xml:space="preserve"> </w:t>
      </w:r>
      <w:r w:rsidR="00C00608">
        <w:rPr>
          <w:bCs/>
          <w:noProof/>
          <w:color w:val="000000" w:themeColor="text1"/>
          <w:sz w:val="24"/>
        </w:rPr>
        <w:fldChar w:fldCharType="begin">
          <w:fldData xml:space="preserve">PEVuZE5vdGU+PENpdGU+PEF1dGhvcj5Db253YXk8L0F1dGhvcj48WWVhcj4xOTg2PC9ZZWFyPjxS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</w:fldData>
        </w:fldChar>
      </w:r>
      <w:r w:rsidR="00746E68">
        <w:rPr>
          <w:bCs/>
          <w:noProof/>
          <w:color w:val="000000" w:themeColor="text1"/>
          <w:sz w:val="24"/>
        </w:rPr>
        <w:instrText xml:space="preserve"> ADDIN EN.CITE </w:instrText>
      </w:r>
      <w:r w:rsidR="00746E68">
        <w:rPr>
          <w:bCs/>
          <w:noProof/>
          <w:color w:val="000000" w:themeColor="text1"/>
          <w:sz w:val="24"/>
        </w:rPr>
        <w:fldChar w:fldCharType="begin">
          <w:fldData xml:space="preserve">PEVuZE5vdGU+PENpdGU+PEF1dGhvcj5Db253YXk8L0F1dGhvcj48WWVhcj4xOTg2PC9ZZWFyPjxS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</w:fldData>
        </w:fldChar>
      </w:r>
      <w:r w:rsidR="00746E68">
        <w:rPr>
          <w:bCs/>
          <w:noProof/>
          <w:color w:val="000000" w:themeColor="text1"/>
          <w:sz w:val="24"/>
        </w:rPr>
        <w:instrText xml:space="preserve"> ADDIN EN.CITE.DATA </w:instrText>
      </w:r>
      <w:r w:rsidR="00746E68">
        <w:rPr>
          <w:bCs/>
          <w:noProof/>
          <w:color w:val="000000" w:themeColor="text1"/>
          <w:sz w:val="24"/>
        </w:rPr>
      </w:r>
      <w:r w:rsidR="00746E68">
        <w:rPr>
          <w:bCs/>
          <w:noProof/>
          <w:color w:val="000000" w:themeColor="text1"/>
          <w:sz w:val="24"/>
        </w:rPr>
        <w:fldChar w:fldCharType="end"/>
      </w:r>
      <w:r w:rsidR="00C00608">
        <w:rPr>
          <w:bCs/>
          <w:noProof/>
          <w:color w:val="000000" w:themeColor="text1"/>
          <w:sz w:val="24"/>
        </w:rPr>
      </w:r>
      <w:r w:rsidR="00C00608">
        <w:rPr>
          <w:bCs/>
          <w:noProof/>
          <w:color w:val="000000" w:themeColor="text1"/>
          <w:sz w:val="24"/>
        </w:rPr>
        <w:fldChar w:fldCharType="separate"/>
      </w:r>
      <w:r w:rsidR="00746E68" w:rsidRPr="00746E68">
        <w:rPr>
          <w:bCs/>
          <w:noProof/>
          <w:color w:val="000000" w:themeColor="text1"/>
          <w:sz w:val="24"/>
          <w:vertAlign w:val="superscript"/>
        </w:rPr>
        <w:t>13, 14, 15</w:t>
      </w:r>
      <w:r w:rsidR="00C00608">
        <w:rPr>
          <w:bCs/>
          <w:noProof/>
          <w:color w:val="000000" w:themeColor="text1"/>
          <w:sz w:val="24"/>
        </w:rPr>
        <w:fldChar w:fldCharType="end"/>
      </w:r>
      <w:r w:rsidR="00876C08" w:rsidRPr="005E0235">
        <w:rPr>
          <w:bCs/>
          <w:noProof/>
          <w:color w:val="000000" w:themeColor="text1"/>
          <w:sz w:val="24"/>
        </w:rPr>
        <w:t>).</w:t>
      </w:r>
      <w:r w:rsidR="00E304E1" w:rsidRPr="005E0235">
        <w:rPr>
          <w:bCs/>
          <w:noProof/>
          <w:color w:val="000000" w:themeColor="text1"/>
          <w:sz w:val="24"/>
        </w:rPr>
        <w:t xml:space="preserve"> Compared with the geometrical area (0.19625 cm</w:t>
      </w:r>
      <w:r w:rsidR="00E304E1" w:rsidRPr="005E0235">
        <w:rPr>
          <w:bCs/>
          <w:noProof/>
          <w:color w:val="000000" w:themeColor="text1"/>
          <w:sz w:val="24"/>
          <w:vertAlign w:val="superscript"/>
        </w:rPr>
        <w:t>2</w:t>
      </w:r>
      <w:r w:rsidR="00E304E1" w:rsidRPr="005E0235">
        <w:rPr>
          <w:bCs/>
          <w:noProof/>
          <w:color w:val="000000" w:themeColor="text1"/>
          <w:sz w:val="24"/>
        </w:rPr>
        <w:t xml:space="preserve">), a </w:t>
      </w:r>
      <w:r w:rsidR="000712E3" w:rsidRPr="005E0235">
        <w:rPr>
          <w:bCs/>
          <w:noProof/>
          <w:color w:val="000000" w:themeColor="text1"/>
          <w:sz w:val="24"/>
        </w:rPr>
        <w:t>3.34</w:t>
      </w:r>
      <w:r w:rsidR="00E304E1" w:rsidRPr="005E0235">
        <w:rPr>
          <w:bCs/>
          <w:noProof/>
          <w:color w:val="000000" w:themeColor="text1"/>
          <w:sz w:val="24"/>
        </w:rPr>
        <w:t xml:space="preserve"> surface roughness (Rf) was obtain</w:t>
      </w:r>
      <w:r w:rsidR="00CD1DEC">
        <w:rPr>
          <w:bCs/>
          <w:noProof/>
          <w:color w:val="000000" w:themeColor="text1"/>
          <w:sz w:val="24"/>
        </w:rPr>
        <w:t>ed</w:t>
      </w:r>
      <w:r w:rsidR="00E304E1" w:rsidRPr="005E0235">
        <w:rPr>
          <w:bCs/>
          <w:noProof/>
          <w:color w:val="000000" w:themeColor="text1"/>
          <w:sz w:val="24"/>
        </w:rPr>
        <w:t>. We used th</w:t>
      </w:r>
      <w:r w:rsidR="00CD1DEC">
        <w:rPr>
          <w:bCs/>
          <w:noProof/>
          <w:color w:val="000000" w:themeColor="text1"/>
          <w:sz w:val="24"/>
        </w:rPr>
        <w:t>is</w:t>
      </w:r>
      <w:r w:rsidR="00E304E1" w:rsidRPr="005E0235">
        <w:rPr>
          <w:bCs/>
          <w:noProof/>
          <w:color w:val="000000" w:themeColor="text1"/>
          <w:sz w:val="24"/>
        </w:rPr>
        <w:t xml:space="preserve"> ECSA </w:t>
      </w:r>
      <w:r w:rsidR="00CD1DEC">
        <w:rPr>
          <w:bCs/>
          <w:noProof/>
          <w:color w:val="000000" w:themeColor="text1"/>
          <w:sz w:val="24"/>
        </w:rPr>
        <w:t>in all area-related calculations for this work, opposed to the geometrical surface area.</w:t>
      </w:r>
    </w:p>
    <w:p w14:paraId="03233A85" w14:textId="77777777" w:rsidR="008D6636" w:rsidRDefault="00E304E1" w:rsidP="0081736E">
      <w:pPr>
        <w:rPr>
          <w:bCs/>
          <w:noProof/>
          <w:color w:val="000000" w:themeColor="text1"/>
          <w:sz w:val="24"/>
        </w:rPr>
      </w:pPr>
      <w:r w:rsidRPr="005E0235">
        <w:rPr>
          <w:bCs/>
          <w:noProof/>
          <w:color w:val="000000" w:themeColor="text1"/>
          <w:sz w:val="24"/>
        </w:rPr>
        <w:t xml:space="preserve">  </w:t>
      </w:r>
    </w:p>
    <w:p w14:paraId="34DEEE22" w14:textId="6D341C01" w:rsidR="004E4C00" w:rsidRDefault="004E4C00" w:rsidP="0081736E">
      <w:pPr>
        <w:rPr>
          <w:sz w:val="24"/>
        </w:rPr>
      </w:pPr>
      <w:r w:rsidRPr="005236EE">
        <w:rPr>
          <w:sz w:val="24"/>
        </w:rPr>
        <w:t>An electron carries a charge of 1.602</w:t>
      </w:r>
      <w:r w:rsidRPr="005236EE">
        <w:rPr>
          <w:rFonts w:eastAsia="FangSong"/>
          <w:sz w:val="24"/>
        </w:rPr>
        <w:t>×</w:t>
      </w:r>
      <w:r w:rsidRPr="005236EE">
        <w:rPr>
          <w:sz w:val="24"/>
        </w:rPr>
        <w:t>10</w:t>
      </w:r>
      <w:r w:rsidRPr="005236EE">
        <w:rPr>
          <w:sz w:val="24"/>
          <w:vertAlign w:val="superscript"/>
        </w:rPr>
        <w:t>-19</w:t>
      </w:r>
      <w:r w:rsidRPr="005236EE">
        <w:rPr>
          <w:sz w:val="24"/>
        </w:rPr>
        <w:t xml:space="preserve"> C</w:t>
      </w:r>
      <w:r w:rsidRPr="005236EE">
        <w:rPr>
          <w:rFonts w:hint="eastAsia"/>
          <w:sz w:val="24"/>
        </w:rPr>
        <w:t>, 1 mol contains 6.022</w:t>
      </w:r>
      <w:r w:rsidRPr="005236EE">
        <w:rPr>
          <w:rFonts w:ascii="FangSong" w:eastAsia="FangSong" w:hAnsi="FangSong" w:hint="eastAsia"/>
          <w:sz w:val="24"/>
        </w:rPr>
        <w:t>×</w:t>
      </w:r>
      <w:r w:rsidRPr="005236EE">
        <w:rPr>
          <w:rFonts w:hint="eastAsia"/>
          <w:sz w:val="24"/>
        </w:rPr>
        <w:t>10</w:t>
      </w:r>
      <w:r w:rsidRPr="005236EE">
        <w:rPr>
          <w:rFonts w:hint="eastAsia"/>
          <w:sz w:val="24"/>
          <w:vertAlign w:val="superscript"/>
        </w:rPr>
        <w:t>23</w:t>
      </w:r>
      <w:r w:rsidRPr="005236EE">
        <w:rPr>
          <w:rFonts w:hint="eastAsia"/>
          <w:sz w:val="24"/>
        </w:rPr>
        <w:t xml:space="preserve"> electrons</w:t>
      </w:r>
      <w:r>
        <w:rPr>
          <w:sz w:val="24"/>
        </w:rPr>
        <w:t>,</w:t>
      </w:r>
      <w:r w:rsidRPr="005236EE">
        <w:rPr>
          <w:rFonts w:hint="eastAsia"/>
          <w:sz w:val="24"/>
        </w:rPr>
        <w:t xml:space="preserve"> </w:t>
      </w:r>
      <w:r>
        <w:rPr>
          <w:sz w:val="24"/>
        </w:rPr>
        <w:t>and t</w:t>
      </w:r>
      <w:r w:rsidRPr="005236EE">
        <w:rPr>
          <w:sz w:val="24"/>
        </w:rPr>
        <w:t xml:space="preserve">he </w:t>
      </w:r>
      <w:r w:rsidRPr="00E612CC">
        <w:rPr>
          <w:bCs/>
          <w:noProof/>
          <w:color w:val="000000" w:themeColor="text1"/>
          <w:sz w:val="24"/>
        </w:rPr>
        <w:t>ECSA</w:t>
      </w:r>
      <w:r w:rsidRPr="005236EE" w:rsidDel="000712E3">
        <w:rPr>
          <w:sz w:val="24"/>
        </w:rPr>
        <w:t xml:space="preserve"> </w:t>
      </w:r>
      <w:r>
        <w:rPr>
          <w:rFonts w:hint="eastAsia"/>
          <w:sz w:val="24"/>
        </w:rPr>
        <w:t>is 0.68 cm</w:t>
      </w:r>
      <w:r w:rsidRPr="005E0235">
        <w:rPr>
          <w:sz w:val="24"/>
          <w:vertAlign w:val="superscript"/>
        </w:rPr>
        <w:t>2</w:t>
      </w:r>
      <w:r w:rsidRPr="005236EE">
        <w:rPr>
          <w:sz w:val="24"/>
        </w:rPr>
        <w:t xml:space="preserve">. </w:t>
      </w:r>
      <w:r>
        <w:rPr>
          <w:rFonts w:hint="eastAsia"/>
          <w:sz w:val="24"/>
        </w:rPr>
        <w:t>T</w:t>
      </w:r>
      <w:r w:rsidRPr="005236EE">
        <w:rPr>
          <w:sz w:val="24"/>
        </w:rPr>
        <w:t>he charge density σ (</w:t>
      </w:r>
      <w:r>
        <w:rPr>
          <w:sz w:val="24"/>
        </w:rPr>
        <w:t>m</w:t>
      </w:r>
      <w:r w:rsidRPr="005236EE">
        <w:rPr>
          <w:sz w:val="24"/>
        </w:rPr>
        <w:t>ol</w:t>
      </w:r>
      <w:r w:rsidRPr="005236EE">
        <w:rPr>
          <w:rFonts w:hint="eastAsia"/>
          <w:sz w:val="24"/>
        </w:rPr>
        <w:t xml:space="preserve"> </w:t>
      </w:r>
      <w:r w:rsidRPr="005236EE">
        <w:rPr>
          <w:sz w:val="24"/>
        </w:rPr>
        <w:t>dm</w:t>
      </w:r>
      <w:r w:rsidRPr="005236EE">
        <w:rPr>
          <w:rFonts w:hint="eastAsia"/>
          <w:sz w:val="24"/>
          <w:vertAlign w:val="superscript"/>
        </w:rPr>
        <w:t>-</w:t>
      </w:r>
      <w:r w:rsidRPr="005236EE">
        <w:rPr>
          <w:sz w:val="24"/>
          <w:vertAlign w:val="superscript"/>
        </w:rPr>
        <w:t>2</w:t>
      </w:r>
      <w:r w:rsidRPr="005236EE">
        <w:rPr>
          <w:sz w:val="24"/>
        </w:rPr>
        <w:t>) at the surface can be expressed as</w:t>
      </w:r>
    </w:p>
    <w:p w14:paraId="67626079" w14:textId="512E83B3" w:rsidR="004E4C00" w:rsidRDefault="004E4C00" w:rsidP="005027E9">
      <w:pPr>
        <w:jc w:val="right"/>
        <w:rPr>
          <w:sz w:val="24"/>
        </w:rPr>
      </w:pPr>
      <m:oMath>
        <m:r>
          <w:rPr>
            <w:rFonts w:ascii="Cambria Math" w:hAnsi="Cambria Math"/>
            <w:sz w:val="24"/>
          </w:rPr>
          <m:t>σ=</m:t>
        </m:r>
        <m:f>
          <m:fPr>
            <m:type m:val="skw"/>
            <m:ctrlPr>
              <w:rPr>
                <w:rFonts w:ascii="Cambria Math" w:hAnsi="Cambria Math"/>
                <w:i/>
                <w:sz w:val="24"/>
              </w:rPr>
            </m:ctrlPr>
          </m:fPr>
          <m:num>
            <m:d>
              <m:dPr>
                <m:ctrlPr>
                  <w:rPr>
                    <w:rFonts w:ascii="Cambria Math" w:hAnsi="Cambria Math"/>
                    <w:i/>
                    <w:sz w:val="24"/>
                  </w:rPr>
                </m:ctrlPr>
              </m:dPr>
              <m:e>
                <m:f>
                  <m:fPr>
                    <m:ctrlPr>
                      <w:rPr>
                        <w:rFonts w:ascii="Cambria Math" w:hAnsi="Cambria Math"/>
                        <w:i/>
                        <w:sz w:val="24"/>
                      </w:rPr>
                    </m:ctrlPr>
                  </m:fPr>
                  <m:num>
                    <m:r>
                      <w:rPr>
                        <w:rFonts w:ascii="Cambria Math" w:hAnsi="Cambria Math"/>
                        <w:sz w:val="24"/>
                      </w:rPr>
                      <m:t>n</m:t>
                    </m:r>
                    <m:d>
                      <m:dPr>
                        <m:ctrlPr>
                          <w:rPr>
                            <w:rFonts w:ascii="Cambria Math" w:hAnsi="Cambria Math"/>
                            <w:i/>
                            <w:sz w:val="24"/>
                          </w:rPr>
                        </m:ctrlPr>
                      </m:dPr>
                      <m:e>
                        <m:r>
                          <w:rPr>
                            <w:rFonts w:ascii="Cambria Math" w:hAnsi="Cambria Math"/>
                            <w:sz w:val="24"/>
                          </w:rPr>
                          <m:t>C</m:t>
                        </m:r>
                      </m:e>
                    </m:d>
                  </m:num>
                  <m:den>
                    <m:r>
                      <w:rPr>
                        <w:rFonts w:ascii="Cambria Math" w:hAnsi="Cambria Math"/>
                        <w:sz w:val="24"/>
                      </w:rPr>
                      <m:t>1.602×</m:t>
                    </m:r>
                    <m:sSup>
                      <m:sSupPr>
                        <m:ctrlPr>
                          <w:rPr>
                            <w:rFonts w:ascii="Cambria Math" w:hAnsi="Cambria Math"/>
                            <w:i/>
                            <w:sz w:val="24"/>
                          </w:rPr>
                        </m:ctrlPr>
                      </m:sSupPr>
                      <m:e>
                        <m:r>
                          <w:rPr>
                            <w:rFonts w:ascii="Cambria Math" w:hAnsi="Cambria Math"/>
                            <w:sz w:val="24"/>
                          </w:rPr>
                          <m:t>10</m:t>
                        </m:r>
                      </m:e>
                      <m:sup>
                        <m:r>
                          <w:rPr>
                            <w:rFonts w:ascii="Cambria Math" w:hAnsi="Cambria Math"/>
                            <w:sz w:val="24"/>
                          </w:rPr>
                          <m:t>-19</m:t>
                        </m:r>
                      </m:sup>
                    </m:sSup>
                    <m:d>
                      <m:dPr>
                        <m:ctrlPr>
                          <w:rPr>
                            <w:rFonts w:ascii="Cambria Math" w:hAnsi="Cambria Math"/>
                            <w:i/>
                            <w:sz w:val="24"/>
                          </w:rPr>
                        </m:ctrlPr>
                      </m:dPr>
                      <m:e>
                        <m:r>
                          <w:rPr>
                            <w:rFonts w:ascii="Cambria Math" w:hAnsi="Cambria Math"/>
                            <w:sz w:val="24"/>
                          </w:rPr>
                          <m:t>C</m:t>
                        </m:r>
                      </m:e>
                    </m:d>
                    <m:r>
                      <w:rPr>
                        <w:rFonts w:ascii="Cambria Math" w:hAnsi="Cambria Math"/>
                        <w:sz w:val="24"/>
                      </w:rPr>
                      <m:t>×6.022×</m:t>
                    </m:r>
                    <m:sSup>
                      <m:sSupPr>
                        <m:ctrlPr>
                          <w:rPr>
                            <w:rFonts w:ascii="Cambria Math" w:hAnsi="Cambria Math"/>
                            <w:i/>
                            <w:sz w:val="24"/>
                          </w:rPr>
                        </m:ctrlPr>
                      </m:sSupPr>
                      <m:e>
                        <m:r>
                          <w:rPr>
                            <w:rFonts w:ascii="Cambria Math" w:hAnsi="Cambria Math"/>
                            <w:sz w:val="24"/>
                          </w:rPr>
                          <m:t>10</m:t>
                        </m:r>
                      </m:e>
                      <m:sup>
                        <m:r>
                          <w:rPr>
                            <w:rFonts w:ascii="Cambria Math" w:hAnsi="Cambria Math"/>
                            <w:sz w:val="24"/>
                          </w:rPr>
                          <m:t>23</m:t>
                        </m:r>
                      </m:sup>
                    </m:sSup>
                    <m:d>
                      <m:dPr>
                        <m:ctrlPr>
                          <w:rPr>
                            <w:rFonts w:ascii="Cambria Math" w:hAnsi="Cambria Math"/>
                            <w:i/>
                            <w:sz w:val="24"/>
                          </w:rPr>
                        </m:ctrlPr>
                      </m:dPr>
                      <m:e>
                        <m:r>
                          <w:rPr>
                            <w:rFonts w:ascii="Cambria Math" w:hAnsi="Cambria Math"/>
                            <w:sz w:val="24"/>
                          </w:rPr>
                          <m:t>mo</m:t>
                        </m:r>
                        <m:sSup>
                          <m:sSupPr>
                            <m:ctrlPr>
                              <w:rPr>
                                <w:rFonts w:ascii="Cambria Math" w:hAnsi="Cambria Math"/>
                                <w:i/>
                                <w:sz w:val="24"/>
                              </w:rPr>
                            </m:ctrlPr>
                          </m:sSupPr>
                          <m:e>
                            <m:r>
                              <w:rPr>
                                <w:rFonts w:ascii="Cambria Math" w:hAnsi="Cambria Math"/>
                                <w:sz w:val="24"/>
                              </w:rPr>
                              <m:t>l</m:t>
                            </m:r>
                          </m:e>
                          <m:sup>
                            <m:r>
                              <w:rPr>
                                <w:rFonts w:ascii="Cambria Math" w:hAnsi="Cambria Math"/>
                                <w:sz w:val="24"/>
                              </w:rPr>
                              <m:t>-1</m:t>
                            </m:r>
                          </m:sup>
                        </m:sSup>
                      </m:e>
                    </m:d>
                  </m:den>
                </m:f>
              </m:e>
            </m:d>
          </m:num>
          <m:den>
            <m:r>
              <w:rPr>
                <w:rFonts w:ascii="Cambria Math" w:hAnsi="Cambria Math"/>
                <w:sz w:val="24"/>
              </w:rPr>
              <m:t>ECSA</m:t>
            </m:r>
          </m:den>
        </m:f>
        <m:r>
          <w:rPr>
            <w:rFonts w:ascii="Cambria Math" w:hAnsi="Cambria Math"/>
            <w:sz w:val="24"/>
          </w:rPr>
          <m:t>=n</m:t>
        </m:r>
        <m:d>
          <m:dPr>
            <m:ctrlPr>
              <w:rPr>
                <w:rFonts w:ascii="Cambria Math" w:hAnsi="Cambria Math"/>
                <w:i/>
                <w:sz w:val="24"/>
              </w:rPr>
            </m:ctrlPr>
          </m:dPr>
          <m:e>
            <m:r>
              <w:rPr>
                <w:rFonts w:ascii="Cambria Math" w:hAnsi="Cambria Math"/>
                <w:sz w:val="24"/>
              </w:rPr>
              <m:t>C</m:t>
            </m:r>
          </m:e>
        </m:d>
        <m:r>
          <w:rPr>
            <w:rFonts w:ascii="Cambria Math" w:hAnsi="Cambria Math"/>
            <w:sz w:val="24"/>
          </w:rPr>
          <m:t>×1.52</m:t>
        </m:r>
        <m:r>
          <w:rPr>
            <w:rFonts w:ascii="Cambria Math" w:eastAsia="FangSong" w:hAnsi="Cambria Math" w:hint="eastAsia"/>
            <w:sz w:val="24"/>
          </w:rPr>
          <m:t>×</m:t>
        </m:r>
        <m:sSup>
          <m:sSupPr>
            <m:ctrlPr>
              <w:rPr>
                <w:rFonts w:ascii="Cambria Math" w:hAnsi="Cambria Math"/>
                <w:i/>
                <w:sz w:val="24"/>
              </w:rPr>
            </m:ctrlPr>
          </m:sSupPr>
          <m:e>
            <m:r>
              <w:rPr>
                <w:rFonts w:ascii="Cambria Math" w:hAnsi="Cambria Math"/>
                <w:sz w:val="24"/>
              </w:rPr>
              <m:t>10</m:t>
            </m:r>
          </m:e>
          <m:sup>
            <m:r>
              <w:rPr>
                <w:rFonts w:ascii="Cambria Math" w:hAnsi="Cambria Math"/>
                <w:sz w:val="24"/>
              </w:rPr>
              <m:t>-3</m:t>
            </m:r>
          </m:sup>
        </m:sSup>
        <m:r>
          <w:rPr>
            <w:rFonts w:ascii="Cambria Math" w:hAnsi="Cambria Math"/>
            <w:sz w:val="24"/>
          </w:rPr>
          <m:t>,</m:t>
        </m:r>
      </m:oMath>
      <w:r>
        <w:rPr>
          <w:rFonts w:hint="eastAsia"/>
          <w:sz w:val="24"/>
        </w:rPr>
        <w:t xml:space="preserve">                  </w:t>
      </w:r>
      <w:proofErr w:type="gramStart"/>
      <w:r>
        <w:rPr>
          <w:rFonts w:hint="eastAsia"/>
          <w:sz w:val="24"/>
        </w:rPr>
        <w:t>S(</w:t>
      </w:r>
      <w:proofErr w:type="gramEnd"/>
      <w:r w:rsidR="00D92508">
        <w:rPr>
          <w:rFonts w:hint="eastAsia"/>
          <w:sz w:val="24"/>
        </w:rPr>
        <w:t>3</w:t>
      </w:r>
      <w:r>
        <w:rPr>
          <w:rFonts w:hint="eastAsia"/>
          <w:sz w:val="24"/>
        </w:rPr>
        <w:t>)</w:t>
      </w:r>
    </w:p>
    <w:p w14:paraId="441BDECB" w14:textId="77777777" w:rsidR="004E4C00" w:rsidRPr="005236EE" w:rsidRDefault="004E4C00" w:rsidP="004E4C00">
      <w:pPr>
        <w:rPr>
          <w:sz w:val="24"/>
        </w:rPr>
      </w:pPr>
    </w:p>
    <w:p w14:paraId="7C3EED9B" w14:textId="57E18D72" w:rsidR="004E4C00" w:rsidRPr="00C77DB3" w:rsidRDefault="00CD1DEC" w:rsidP="004E4C00">
      <w:pPr>
        <w:rPr>
          <w:sz w:val="24"/>
        </w:rPr>
      </w:pPr>
      <w:r>
        <w:rPr>
          <w:sz w:val="24"/>
        </w:rPr>
        <w:t>T</w:t>
      </w:r>
      <w:r w:rsidR="004E4C00">
        <w:rPr>
          <w:rFonts w:hint="eastAsia"/>
          <w:sz w:val="24"/>
        </w:rPr>
        <w:t xml:space="preserve">he *H density at </w:t>
      </w:r>
      <w:r w:rsidR="004E4C00">
        <w:rPr>
          <w:sz w:val="24"/>
        </w:rPr>
        <w:t xml:space="preserve">the surface </w:t>
      </w:r>
      <w:bookmarkStart w:id="21" w:name="_Hlk202437237"/>
      <w:r w:rsidR="004E4C00">
        <w:rPr>
          <w:sz w:val="24"/>
        </w:rPr>
        <w:t xml:space="preserve">is </w:t>
      </w:r>
      <w:r w:rsidR="004E4C00">
        <w:rPr>
          <w:rFonts w:hint="eastAsia"/>
          <w:sz w:val="24"/>
        </w:rPr>
        <w:t>2.2</w:t>
      </w:r>
      <w:r w:rsidR="004E4C00" w:rsidRPr="005236EE">
        <w:rPr>
          <w:rFonts w:ascii="FangSong" w:eastAsia="FangSong" w:hAnsi="FangSong" w:hint="eastAsia"/>
          <w:sz w:val="24"/>
        </w:rPr>
        <w:t>×</w:t>
      </w:r>
      <w:r w:rsidR="004E4C00" w:rsidRPr="005236EE">
        <w:rPr>
          <w:rFonts w:hint="eastAsia"/>
          <w:sz w:val="24"/>
        </w:rPr>
        <w:t>10</w:t>
      </w:r>
      <w:r w:rsidR="004E4C00">
        <w:rPr>
          <w:rFonts w:hint="eastAsia"/>
          <w:sz w:val="24"/>
          <w:vertAlign w:val="superscript"/>
        </w:rPr>
        <w:t>-7</w:t>
      </w:r>
      <w:r w:rsidR="004E4C00">
        <w:rPr>
          <w:rFonts w:hint="eastAsia"/>
          <w:sz w:val="24"/>
        </w:rPr>
        <w:t xml:space="preserve"> mol dm</w:t>
      </w:r>
      <w:r w:rsidR="004E4C00" w:rsidRPr="00644931">
        <w:rPr>
          <w:rFonts w:hint="eastAsia"/>
          <w:sz w:val="24"/>
          <w:vertAlign w:val="superscript"/>
        </w:rPr>
        <w:t>-2</w:t>
      </w:r>
      <w:r w:rsidR="004E4C00">
        <w:rPr>
          <w:rFonts w:hint="eastAsia"/>
          <w:sz w:val="24"/>
        </w:rPr>
        <w:t>, corresponding to the each *H occup</w:t>
      </w:r>
      <w:r w:rsidR="00371888">
        <w:rPr>
          <w:rFonts w:hint="eastAsia"/>
          <w:sz w:val="24"/>
        </w:rPr>
        <w:t>y</w:t>
      </w:r>
      <w:r>
        <w:rPr>
          <w:sz w:val="24"/>
        </w:rPr>
        <w:t>ing</w:t>
      </w:r>
      <w:r w:rsidR="004E4C00">
        <w:rPr>
          <w:rFonts w:hint="eastAsia"/>
          <w:sz w:val="24"/>
        </w:rPr>
        <w:t xml:space="preserve"> 7.64 </w:t>
      </w:r>
      <w:r w:rsidR="004E4C00">
        <w:rPr>
          <w:sz w:val="24"/>
        </w:rPr>
        <w:t>Å</w:t>
      </w:r>
      <w:r w:rsidR="004E4C00" w:rsidRPr="00644931">
        <w:rPr>
          <w:rFonts w:hint="eastAsia"/>
          <w:sz w:val="24"/>
          <w:vertAlign w:val="superscript"/>
        </w:rPr>
        <w:t>2</w:t>
      </w:r>
      <w:bookmarkEnd w:id="21"/>
      <w:r w:rsidR="004E4C00">
        <w:rPr>
          <w:rFonts w:hint="eastAsia"/>
          <w:sz w:val="24"/>
        </w:rPr>
        <w:t>.</w:t>
      </w:r>
    </w:p>
    <w:p w14:paraId="152E47AD" w14:textId="77777777" w:rsidR="004E4C00" w:rsidRPr="005236EE" w:rsidRDefault="004E4C00" w:rsidP="004E4C00">
      <w:pPr>
        <w:rPr>
          <w:sz w:val="24"/>
        </w:rPr>
      </w:pPr>
    </w:p>
    <w:p w14:paraId="2B806EC6" w14:textId="394BD7AE" w:rsidR="004E4C00" w:rsidRPr="00D134C2" w:rsidRDefault="004E4C00" w:rsidP="00E2610A">
      <w:pPr>
        <w:rPr>
          <w:sz w:val="24"/>
        </w:rPr>
      </w:pPr>
      <w:r w:rsidRPr="005236EE">
        <w:rPr>
          <w:color w:val="000000" w:themeColor="text1"/>
          <w:sz w:val="24"/>
        </w:rPr>
        <w:t xml:space="preserve">Under the assumption that </w:t>
      </w:r>
      <w:r>
        <w:rPr>
          <w:color w:val="000000" w:themeColor="text1"/>
          <w:sz w:val="24"/>
        </w:rPr>
        <w:t>one</w:t>
      </w:r>
      <w:r w:rsidRPr="005236EE">
        <w:rPr>
          <w:color w:val="000000" w:themeColor="text1"/>
          <w:sz w:val="24"/>
        </w:rPr>
        <w:t xml:space="preserve"> </w:t>
      </w:r>
      <w:r w:rsidR="0012145F" w:rsidRPr="005236EE">
        <w:rPr>
          <w:color w:val="000000" w:themeColor="text1"/>
          <w:sz w:val="24"/>
        </w:rPr>
        <w:t>electron</w:t>
      </w:r>
      <w:r w:rsidRPr="005236EE">
        <w:rPr>
          <w:color w:val="000000" w:themeColor="text1"/>
          <w:sz w:val="24"/>
        </w:rPr>
        <w:t xml:space="preserve"> will be consumed to obtain one </w:t>
      </w:r>
      <w:r w:rsidR="008B131B">
        <w:rPr>
          <w:rFonts w:hint="eastAsia"/>
          <w:color w:val="000000" w:themeColor="text1"/>
          <w:sz w:val="24"/>
        </w:rPr>
        <w:t>*</w:t>
      </w:r>
      <w:r>
        <w:rPr>
          <w:color w:val="000000" w:themeColor="text1"/>
          <w:sz w:val="24"/>
        </w:rPr>
        <w:t>H,</w:t>
      </w:r>
      <w:r w:rsidR="00D134C2">
        <w:rPr>
          <w:rFonts w:hint="eastAsia"/>
          <w:color w:val="000000" w:themeColor="text1"/>
          <w:sz w:val="24"/>
        </w:rPr>
        <w:t xml:space="preserve"> </w:t>
      </w:r>
      <w:r>
        <w:rPr>
          <w:color w:val="000000" w:themeColor="text1"/>
          <w:sz w:val="24"/>
        </w:rPr>
        <w:t>w</w:t>
      </w:r>
      <w:r w:rsidRPr="005236EE">
        <w:rPr>
          <w:rFonts w:hint="eastAsia"/>
          <w:color w:val="000000" w:themeColor="text1"/>
          <w:sz w:val="24"/>
        </w:rPr>
        <w:t xml:space="preserve">e can </w:t>
      </w:r>
      <w:r w:rsidR="00CD1DEC">
        <w:rPr>
          <w:color w:val="000000" w:themeColor="text1"/>
          <w:sz w:val="24"/>
        </w:rPr>
        <w:t>determine</w:t>
      </w:r>
      <w:r w:rsidR="00CD1DEC" w:rsidRPr="005236EE">
        <w:rPr>
          <w:rFonts w:hint="eastAsia"/>
          <w:color w:val="000000" w:themeColor="text1"/>
          <w:sz w:val="24"/>
        </w:rPr>
        <w:t xml:space="preserve"> </w:t>
      </w:r>
      <w:r w:rsidRPr="005236EE">
        <w:rPr>
          <w:rFonts w:hint="eastAsia"/>
          <w:color w:val="000000" w:themeColor="text1"/>
          <w:sz w:val="24"/>
        </w:rPr>
        <w:t xml:space="preserve">the relationship </w:t>
      </w:r>
      <w:proofErr w:type="gramStart"/>
      <w:r w:rsidRPr="005236EE">
        <w:rPr>
          <w:rFonts w:hint="eastAsia"/>
          <w:color w:val="000000" w:themeColor="text1"/>
          <w:sz w:val="24"/>
        </w:rPr>
        <w:t>of</w:t>
      </w:r>
      <w:proofErr w:type="gramEnd"/>
      <w:r w:rsidRPr="005236EE">
        <w:rPr>
          <w:rFonts w:hint="eastAsia"/>
          <w:color w:val="000000" w:themeColor="text1"/>
          <w:sz w:val="24"/>
        </w:rPr>
        <w:t xml:space="preserve"> </w:t>
      </w:r>
      <w:r w:rsidRPr="00B42154">
        <w:rPr>
          <w:rFonts w:hint="eastAsia"/>
          <w:sz w:val="24"/>
        </w:rPr>
        <w:t xml:space="preserve">normalized SFG electric field vs the density of generated </w:t>
      </w:r>
      <w:r>
        <w:rPr>
          <w:rFonts w:hint="eastAsia"/>
          <w:sz w:val="24"/>
        </w:rPr>
        <w:t>*H</w:t>
      </w:r>
      <w:r w:rsidRPr="00B42154">
        <w:rPr>
          <w:rFonts w:hint="eastAsia"/>
          <w:sz w:val="24"/>
        </w:rPr>
        <w:t xml:space="preserve"> calculated from the charge</w:t>
      </w:r>
      <w:r w:rsidR="00CD1DEC">
        <w:rPr>
          <w:sz w:val="24"/>
        </w:rPr>
        <w:t>,</w:t>
      </w:r>
      <w:r>
        <w:rPr>
          <w:sz w:val="24"/>
        </w:rPr>
        <w:t xml:space="preserve"> as shown in </w:t>
      </w:r>
      <w:r w:rsidRPr="00871152">
        <w:rPr>
          <w:color w:val="0000FF"/>
          <w:sz w:val="24"/>
        </w:rPr>
        <w:t xml:space="preserve">Figure </w:t>
      </w:r>
      <w:r w:rsidR="008A05E9">
        <w:rPr>
          <w:rFonts w:hint="eastAsia"/>
          <w:color w:val="0000FF"/>
          <w:sz w:val="24"/>
        </w:rPr>
        <w:t>3</w:t>
      </w:r>
      <w:r w:rsidRPr="00B42154">
        <w:rPr>
          <w:rFonts w:hint="eastAsia"/>
          <w:sz w:val="24"/>
        </w:rPr>
        <w:t xml:space="preserve">. </w:t>
      </w:r>
      <w:r>
        <w:rPr>
          <w:sz w:val="24"/>
        </w:rPr>
        <w:t xml:space="preserve">For different potential, the *H coverage is different. </w:t>
      </w:r>
      <w:r w:rsidR="00D134C2">
        <w:rPr>
          <w:rFonts w:hint="eastAsia"/>
          <w:sz w:val="24"/>
        </w:rPr>
        <w:t xml:space="preserve">For </w:t>
      </w:r>
      <w:r w:rsidR="008A05E9">
        <w:rPr>
          <w:rFonts w:hint="eastAsia"/>
          <w:sz w:val="24"/>
        </w:rPr>
        <w:t>-</w:t>
      </w:r>
      <w:r w:rsidR="00D134C2">
        <w:rPr>
          <w:rFonts w:hint="eastAsia"/>
          <w:sz w:val="24"/>
        </w:rPr>
        <w:t>0.</w:t>
      </w:r>
      <w:r w:rsidR="008A05E9">
        <w:rPr>
          <w:rFonts w:hint="eastAsia"/>
          <w:sz w:val="24"/>
        </w:rPr>
        <w:t>05</w:t>
      </w:r>
      <w:r w:rsidR="00871152">
        <w:rPr>
          <w:rFonts w:hint="eastAsia"/>
          <w:sz w:val="24"/>
        </w:rPr>
        <w:t xml:space="preserve"> </w:t>
      </w:r>
      <w:r w:rsidR="00D134C2">
        <w:rPr>
          <w:rFonts w:hint="eastAsia"/>
          <w:sz w:val="24"/>
        </w:rPr>
        <w:t xml:space="preserve">V for example, the *H density is </w:t>
      </w:r>
      <w:r w:rsidR="008A05E9">
        <w:rPr>
          <w:rFonts w:hint="eastAsia"/>
          <w:sz w:val="24"/>
        </w:rPr>
        <w:t>6.0</w:t>
      </w:r>
      <w:r w:rsidR="00D134C2" w:rsidRPr="005236EE">
        <w:rPr>
          <w:rFonts w:ascii="FangSong" w:eastAsia="FangSong" w:hAnsi="FangSong" w:hint="eastAsia"/>
          <w:sz w:val="24"/>
        </w:rPr>
        <w:t>×</w:t>
      </w:r>
      <w:r w:rsidR="00D134C2" w:rsidRPr="005236EE">
        <w:rPr>
          <w:rFonts w:hint="eastAsia"/>
          <w:sz w:val="24"/>
        </w:rPr>
        <w:t>10</w:t>
      </w:r>
      <w:r w:rsidR="00D134C2">
        <w:rPr>
          <w:rFonts w:hint="eastAsia"/>
          <w:sz w:val="24"/>
          <w:vertAlign w:val="superscript"/>
        </w:rPr>
        <w:t>-</w:t>
      </w:r>
      <w:r w:rsidR="008A05E9">
        <w:rPr>
          <w:rFonts w:hint="eastAsia"/>
          <w:sz w:val="24"/>
          <w:vertAlign w:val="superscript"/>
        </w:rPr>
        <w:t>8</w:t>
      </w:r>
      <w:r w:rsidR="00D134C2">
        <w:rPr>
          <w:rFonts w:hint="eastAsia"/>
          <w:sz w:val="24"/>
        </w:rPr>
        <w:t xml:space="preserve"> mol dm</w:t>
      </w:r>
      <w:r w:rsidR="00D134C2" w:rsidRPr="00644931">
        <w:rPr>
          <w:rFonts w:hint="eastAsia"/>
          <w:sz w:val="24"/>
          <w:vertAlign w:val="superscript"/>
        </w:rPr>
        <w:t>-2</w:t>
      </w:r>
      <w:r w:rsidR="00D134C2">
        <w:rPr>
          <w:rFonts w:hint="eastAsia"/>
          <w:sz w:val="24"/>
        </w:rPr>
        <w:t xml:space="preserve"> when the </w:t>
      </w:r>
      <w:r w:rsidR="00CD1DEC">
        <w:rPr>
          <w:sz w:val="24"/>
        </w:rPr>
        <w:t>surface is</w:t>
      </w:r>
      <w:r w:rsidR="00D134C2">
        <w:rPr>
          <w:rFonts w:hint="eastAsia"/>
          <w:sz w:val="24"/>
        </w:rPr>
        <w:t xml:space="preserve"> totally covered, which means </w:t>
      </w:r>
      <w:r w:rsidR="00CD1DEC">
        <w:rPr>
          <w:sz w:val="24"/>
        </w:rPr>
        <w:t>that</w:t>
      </w:r>
      <w:r w:rsidR="00CD1DEC">
        <w:rPr>
          <w:rFonts w:hint="eastAsia"/>
          <w:sz w:val="24"/>
        </w:rPr>
        <w:t xml:space="preserve"> </w:t>
      </w:r>
      <w:r w:rsidR="00D134C2">
        <w:rPr>
          <w:rFonts w:hint="eastAsia"/>
          <w:sz w:val="24"/>
        </w:rPr>
        <w:t>each *H occupie</w:t>
      </w:r>
      <w:r w:rsidR="00CD1DEC">
        <w:rPr>
          <w:sz w:val="24"/>
        </w:rPr>
        <w:t>s</w:t>
      </w:r>
      <w:r w:rsidR="00E2610A">
        <w:rPr>
          <w:rFonts w:hint="eastAsia"/>
          <w:sz w:val="24"/>
        </w:rPr>
        <w:t xml:space="preserve"> 27.7</w:t>
      </w:r>
      <w:r w:rsidR="00D134C2">
        <w:rPr>
          <w:rFonts w:hint="eastAsia"/>
          <w:sz w:val="24"/>
        </w:rPr>
        <w:t xml:space="preserve"> </w:t>
      </w:r>
      <w:r w:rsidR="00D134C2">
        <w:rPr>
          <w:sz w:val="24"/>
        </w:rPr>
        <w:t>Å</w:t>
      </w:r>
      <w:r w:rsidR="00D134C2" w:rsidRPr="00644931">
        <w:rPr>
          <w:rFonts w:hint="eastAsia"/>
          <w:sz w:val="24"/>
          <w:vertAlign w:val="superscript"/>
        </w:rPr>
        <w:t>2</w:t>
      </w:r>
      <w:r w:rsidR="00D134C2">
        <w:rPr>
          <w:rFonts w:hint="eastAsia"/>
          <w:sz w:val="24"/>
        </w:rPr>
        <w:t>.</w:t>
      </w:r>
    </w:p>
    <w:p w14:paraId="4FD026EA" w14:textId="27D35D01" w:rsidR="0081736E" w:rsidRDefault="00587C0A" w:rsidP="007F3BF7">
      <w:pPr>
        <w:widowControl/>
        <w:jc w:val="left"/>
        <w:rPr>
          <w:sz w:val="24"/>
        </w:rPr>
      </w:pPr>
      <w:r>
        <w:rPr>
          <w:sz w:val="24"/>
        </w:rPr>
        <w:br w:type="page"/>
      </w:r>
    </w:p>
    <w:p w14:paraId="2A56F4F9" w14:textId="56754DEC" w:rsidR="0081736E" w:rsidRPr="00587C0A" w:rsidRDefault="00587C0A" w:rsidP="009053BB">
      <w:pPr>
        <w:pStyle w:val="ListParagraph"/>
        <w:numPr>
          <w:ilvl w:val="0"/>
          <w:numId w:val="10"/>
        </w:numPr>
        <w:spacing w:line="480" w:lineRule="auto"/>
        <w:ind w:firstLineChars="0"/>
        <w:rPr>
          <w:b/>
          <w:bCs/>
          <w:sz w:val="24"/>
        </w:rPr>
      </w:pPr>
      <w:r w:rsidRPr="00587C0A">
        <w:rPr>
          <w:rFonts w:hint="eastAsia"/>
          <w:b/>
          <w:bCs/>
          <w:sz w:val="24"/>
        </w:rPr>
        <w:lastRenderedPageBreak/>
        <w:t>Farada</w:t>
      </w:r>
      <w:r w:rsidR="00A7605F">
        <w:rPr>
          <w:b/>
          <w:bCs/>
          <w:sz w:val="24"/>
        </w:rPr>
        <w:t>ic</w:t>
      </w:r>
      <w:r w:rsidRPr="00587C0A">
        <w:rPr>
          <w:rFonts w:hint="eastAsia"/>
          <w:b/>
          <w:bCs/>
          <w:sz w:val="24"/>
        </w:rPr>
        <w:t xml:space="preserve"> </w:t>
      </w:r>
      <w:r w:rsidR="00775A7D">
        <w:rPr>
          <w:rFonts w:hint="eastAsia"/>
          <w:b/>
          <w:bCs/>
          <w:sz w:val="24"/>
        </w:rPr>
        <w:t>C</w:t>
      </w:r>
      <w:r w:rsidR="00775A7D" w:rsidRPr="00587C0A">
        <w:rPr>
          <w:rFonts w:hint="eastAsia"/>
          <w:b/>
          <w:bCs/>
          <w:sz w:val="24"/>
        </w:rPr>
        <w:t xml:space="preserve">urrent </w:t>
      </w:r>
      <w:r w:rsidRPr="00587C0A">
        <w:rPr>
          <w:rFonts w:hint="eastAsia"/>
          <w:b/>
          <w:bCs/>
          <w:sz w:val="24"/>
        </w:rPr>
        <w:t>and C</w:t>
      </w:r>
      <w:r w:rsidRPr="00587C0A">
        <w:rPr>
          <w:b/>
          <w:bCs/>
          <w:sz w:val="24"/>
        </w:rPr>
        <w:t xml:space="preserve">apacitive </w:t>
      </w:r>
      <w:r w:rsidR="00775A7D">
        <w:rPr>
          <w:rFonts w:hint="eastAsia"/>
          <w:b/>
          <w:bCs/>
          <w:sz w:val="24"/>
        </w:rPr>
        <w:t>C</w:t>
      </w:r>
      <w:r w:rsidR="00775A7D" w:rsidRPr="00587C0A">
        <w:rPr>
          <w:b/>
          <w:bCs/>
          <w:sz w:val="24"/>
        </w:rPr>
        <w:t>urrent</w:t>
      </w:r>
    </w:p>
    <w:p w14:paraId="6E054A27" w14:textId="79ACA7B9" w:rsidR="00871152" w:rsidRPr="00E2610A" w:rsidRDefault="00871152" w:rsidP="00E2610A">
      <w:r>
        <w:rPr>
          <w:noProof/>
          <w:sz w:val="24"/>
        </w:rPr>
        <mc:AlternateContent>
          <mc:Choice Requires="wpg">
            <w:drawing>
              <wp:anchor distT="0" distB="0" distL="114300" distR="114300" simplePos="0" relativeHeight="252028928" behindDoc="0" locked="0" layoutInCell="1" allowOverlap="1" wp14:anchorId="5CC63EA8" wp14:editId="17E20862">
                <wp:simplePos x="0" y="0"/>
                <wp:positionH relativeFrom="margin">
                  <wp:posOffset>116840</wp:posOffset>
                </wp:positionH>
                <wp:positionV relativeFrom="paragraph">
                  <wp:posOffset>721360</wp:posOffset>
                </wp:positionV>
                <wp:extent cx="5859145" cy="4055745"/>
                <wp:effectExtent l="0" t="0" r="8255" b="1905"/>
                <wp:wrapSquare wrapText="bothSides"/>
                <wp:docPr id="415478951" name="Group 52"/>
                <wp:cNvGraphicFramePr/>
                <a:graphic xmlns:a="http://schemas.openxmlformats.org/drawingml/2006/main">
                  <a:graphicData uri="http://schemas.microsoft.com/office/word/2010/wordprocessingGroup">
                    <wpg:wgp>
                      <wpg:cNvGrpSpPr/>
                      <wpg:grpSpPr>
                        <a:xfrm>
                          <a:off x="0" y="0"/>
                          <a:ext cx="5859145" cy="4055745"/>
                          <a:chOff x="30485" y="-198152"/>
                          <a:chExt cx="5860765" cy="4056408"/>
                        </a:xfrm>
                      </wpg:grpSpPr>
                      <wpg:grpSp>
                        <wpg:cNvPr id="864802002" name="Group 15"/>
                        <wpg:cNvGrpSpPr/>
                        <wpg:grpSpPr>
                          <a:xfrm>
                            <a:off x="30485" y="-3077"/>
                            <a:ext cx="5860765" cy="3861333"/>
                            <a:chOff x="31741" y="-3077"/>
                            <a:chExt cx="5860816" cy="3861333"/>
                          </a:xfrm>
                        </wpg:grpSpPr>
                        <wpg:grpSp>
                          <wpg:cNvPr id="1192398869" name="Group 18"/>
                          <wpg:cNvGrpSpPr/>
                          <wpg:grpSpPr>
                            <a:xfrm>
                              <a:off x="31741" y="-3077"/>
                              <a:ext cx="5860816" cy="3861333"/>
                              <a:chOff x="-62043" y="70575"/>
                              <a:chExt cx="5860966" cy="3711663"/>
                            </a:xfrm>
                          </wpg:grpSpPr>
                          <wpg:grpSp>
                            <wpg:cNvPr id="1421394392" name="Group 17"/>
                            <wpg:cNvGrpSpPr/>
                            <wpg:grpSpPr>
                              <a:xfrm>
                                <a:off x="205782" y="70575"/>
                                <a:ext cx="5398714" cy="1461265"/>
                                <a:chOff x="205798" y="70575"/>
                                <a:chExt cx="5399133" cy="1461265"/>
                              </a:xfrm>
                            </wpg:grpSpPr>
                            <pic:pic xmlns:pic="http://schemas.openxmlformats.org/drawingml/2006/picture">
                              <pic:nvPicPr>
                                <pic:cNvPr id="1637491256" name="Picture 15"/>
                                <pic:cNvPicPr>
                                  <a:picLocks noChangeAspect="1"/>
                                </pic:cNvPicPr>
                              </pic:nvPicPr>
                              <pic:blipFill>
                                <a:blip r:embed="rId42"/>
                                <a:srcRect/>
                                <a:stretch/>
                              </pic:blipFill>
                              <pic:spPr bwMode="auto">
                                <a:xfrm>
                                  <a:off x="205798" y="70575"/>
                                  <a:ext cx="2766060" cy="1431962"/>
                                </a:xfrm>
                                <a:prstGeom prst="rect">
                                  <a:avLst/>
                                </a:prstGeom>
                                <a:noFill/>
                                <a:ln>
                                  <a:noFill/>
                                </a:ln>
                              </pic:spPr>
                            </pic:pic>
                            <pic:pic xmlns:pic="http://schemas.openxmlformats.org/drawingml/2006/picture">
                              <pic:nvPicPr>
                                <pic:cNvPr id="1827174700" name="Picture 16"/>
                                <pic:cNvPicPr>
                                  <a:picLocks noChangeAspect="1"/>
                                </pic:cNvPicPr>
                              </pic:nvPicPr>
                              <pic:blipFill>
                                <a:blip r:embed="rId43"/>
                                <a:srcRect/>
                                <a:stretch/>
                              </pic:blipFill>
                              <pic:spPr bwMode="auto">
                                <a:xfrm>
                                  <a:off x="2844586" y="102837"/>
                                  <a:ext cx="2760345" cy="1429003"/>
                                </a:xfrm>
                                <a:prstGeom prst="rect">
                                  <a:avLst/>
                                </a:prstGeom>
                                <a:noFill/>
                                <a:ln>
                                  <a:noFill/>
                                </a:ln>
                              </pic:spPr>
                            </pic:pic>
                          </wpg:grpSp>
                          <wps:wsp>
                            <wps:cNvPr id="129852217" name="Text Box 2"/>
                            <wps:cNvSpPr txBox="1">
                              <a:spLocks noChangeArrowheads="1"/>
                            </wps:cNvSpPr>
                            <wps:spPr bwMode="auto">
                              <a:xfrm>
                                <a:off x="-62043" y="3113865"/>
                                <a:ext cx="5860966" cy="668373"/>
                              </a:xfrm>
                              <a:prstGeom prst="rect">
                                <a:avLst/>
                              </a:prstGeom>
                              <a:solidFill>
                                <a:srgbClr val="FFFFFF"/>
                              </a:solidFill>
                              <a:ln w="9525">
                                <a:noFill/>
                                <a:miter lim="800000"/>
                                <a:headEnd/>
                                <a:tailEnd/>
                              </a:ln>
                            </wps:spPr>
                            <wps:txbx>
                              <w:txbxContent>
                                <w:p w14:paraId="69C6BC10" w14:textId="50DA09FA" w:rsidR="00990C25" w:rsidRPr="00D3504E" w:rsidRDefault="00990C25" w:rsidP="00990C25">
                                  <w:pPr>
                                    <w:rPr>
                                      <w:bCs/>
                                      <w:color w:val="000000" w:themeColor="text1"/>
                                      <w:sz w:val="22"/>
                                      <w:szCs w:val="22"/>
                                    </w:rPr>
                                  </w:pPr>
                                  <w:r w:rsidRPr="005E0235">
                                    <w:rPr>
                                      <w:rFonts w:ascii="Times" w:hAnsi="Times" w:cs="Times"/>
                                      <w:b/>
                                      <w:bCs/>
                                      <w:color w:val="000000" w:themeColor="text1"/>
                                      <w:sz w:val="22"/>
                                      <w:szCs w:val="22"/>
                                    </w:rPr>
                                    <w:t xml:space="preserve">Figure </w:t>
                                  </w:r>
                                  <w:r w:rsidR="003B6F29" w:rsidRPr="005E0235">
                                    <w:rPr>
                                      <w:rFonts w:ascii="Times" w:hAnsi="Times" w:cs="Times"/>
                                      <w:b/>
                                      <w:bCs/>
                                      <w:color w:val="000000" w:themeColor="text1"/>
                                      <w:sz w:val="22"/>
                                      <w:szCs w:val="22"/>
                                    </w:rPr>
                                    <w:t>S</w:t>
                                  </w:r>
                                  <w:r w:rsidR="003B6F29">
                                    <w:rPr>
                                      <w:rFonts w:ascii="Times" w:hAnsi="Times" w:cs="Times" w:hint="eastAsia"/>
                                      <w:b/>
                                      <w:bCs/>
                                      <w:color w:val="000000" w:themeColor="text1"/>
                                      <w:sz w:val="22"/>
                                      <w:szCs w:val="22"/>
                                    </w:rPr>
                                    <w:t>7</w:t>
                                  </w:r>
                                  <w:r w:rsidRPr="005E0235">
                                    <w:rPr>
                                      <w:rFonts w:ascii="Times" w:hAnsi="Times" w:cs="Times"/>
                                      <w:b/>
                                      <w:bCs/>
                                      <w:color w:val="000000" w:themeColor="text1"/>
                                      <w:sz w:val="22"/>
                                      <w:szCs w:val="22"/>
                                    </w:rPr>
                                    <w:t>.</w:t>
                                  </w:r>
                                  <w:r w:rsidRPr="005E0235">
                                    <w:rPr>
                                      <w:rFonts w:ascii="Times" w:hAnsi="Times" w:cs="Times"/>
                                      <w:color w:val="000000" w:themeColor="text1"/>
                                      <w:sz w:val="22"/>
                                      <w:szCs w:val="22"/>
                                    </w:rPr>
                                    <w:t xml:space="preserve"> </w:t>
                                  </w:r>
                                  <w:bookmarkStart w:id="22" w:name="_Hlk215614338"/>
                                  <w:bookmarkStart w:id="23" w:name="_Hlk215614339"/>
                                  <w:r w:rsidR="00D14109">
                                    <w:rPr>
                                      <w:rFonts w:ascii="Times" w:hAnsi="Times" w:cs="Times"/>
                                      <w:color w:val="000000" w:themeColor="text1"/>
                                      <w:sz w:val="22"/>
                                      <w:szCs w:val="22"/>
                                    </w:rPr>
                                    <w:t>C</w:t>
                                  </w:r>
                                  <w:r>
                                    <w:rPr>
                                      <w:rFonts w:ascii="Times" w:hAnsi="Times" w:cs="Times" w:hint="eastAsia"/>
                                      <w:color w:val="000000" w:themeColor="text1"/>
                                      <w:sz w:val="22"/>
                                      <w:szCs w:val="22"/>
                                    </w:rPr>
                                    <w:t>orrect</w:t>
                                  </w:r>
                                  <w:r w:rsidR="00FD5027">
                                    <w:rPr>
                                      <w:rFonts w:ascii="Times" w:hAnsi="Times" w:cs="Times" w:hint="eastAsia"/>
                                      <w:color w:val="000000" w:themeColor="text1"/>
                                      <w:sz w:val="22"/>
                                      <w:szCs w:val="22"/>
                                    </w:rPr>
                                    <w:t>ion</w:t>
                                  </w:r>
                                  <w:r>
                                    <w:rPr>
                                      <w:rFonts w:ascii="Times" w:hAnsi="Times" w:cs="Times" w:hint="eastAsia"/>
                                      <w:color w:val="000000" w:themeColor="text1"/>
                                      <w:sz w:val="22"/>
                                      <w:szCs w:val="22"/>
                                    </w:rPr>
                                    <w:t xml:space="preserve"> </w:t>
                                  </w:r>
                                  <w:r w:rsidR="00FD5027">
                                    <w:rPr>
                                      <w:rFonts w:ascii="Times" w:hAnsi="Times" w:cs="Times" w:hint="eastAsia"/>
                                      <w:color w:val="000000" w:themeColor="text1"/>
                                      <w:sz w:val="22"/>
                                      <w:szCs w:val="22"/>
                                    </w:rPr>
                                    <w:t>of</w:t>
                                  </w:r>
                                  <w:r>
                                    <w:rPr>
                                      <w:rFonts w:ascii="Times" w:hAnsi="Times" w:cs="Times" w:hint="eastAsia"/>
                                      <w:color w:val="000000" w:themeColor="text1"/>
                                      <w:sz w:val="22"/>
                                      <w:szCs w:val="22"/>
                                    </w:rPr>
                                    <w:t xml:space="preserve"> current</w:t>
                                  </w:r>
                                  <w:r w:rsidR="004E768E">
                                    <w:rPr>
                                      <w:rFonts w:ascii="Times" w:hAnsi="Times" w:cs="Times" w:hint="eastAsia"/>
                                      <w:color w:val="000000" w:themeColor="text1"/>
                                      <w:sz w:val="22"/>
                                      <w:szCs w:val="22"/>
                                    </w:rPr>
                                    <w:t xml:space="preserve"> (A)</w:t>
                                  </w:r>
                                  <w:r w:rsidR="00FD5027">
                                    <w:rPr>
                                      <w:rFonts w:ascii="Times" w:hAnsi="Times" w:cs="Times" w:hint="eastAsia"/>
                                      <w:color w:val="000000" w:themeColor="text1"/>
                                      <w:sz w:val="22"/>
                                      <w:szCs w:val="22"/>
                                    </w:rPr>
                                    <w:t xml:space="preserve"> from 0.5</w:t>
                                  </w:r>
                                  <w:r w:rsidR="00E2610A">
                                    <w:rPr>
                                      <w:rFonts w:ascii="Times" w:hAnsi="Times" w:cs="Times" w:hint="eastAsia"/>
                                      <w:color w:val="000000" w:themeColor="text1"/>
                                      <w:sz w:val="22"/>
                                      <w:szCs w:val="22"/>
                                    </w:rPr>
                                    <w:t>0</w:t>
                                  </w:r>
                                  <w:r w:rsidR="00FD5027">
                                    <w:rPr>
                                      <w:rFonts w:ascii="Times" w:hAnsi="Times" w:cs="Times" w:hint="eastAsia"/>
                                      <w:color w:val="000000" w:themeColor="text1"/>
                                      <w:sz w:val="22"/>
                                      <w:szCs w:val="22"/>
                                    </w:rPr>
                                    <w:t xml:space="preserve"> </w:t>
                                  </w:r>
                                  <w:r w:rsidR="00FD5027">
                                    <w:rPr>
                                      <w:rFonts w:ascii="Times" w:hAnsi="Times" w:cs="Times"/>
                                      <w:color w:val="000000" w:themeColor="text1"/>
                                      <w:sz w:val="22"/>
                                      <w:szCs w:val="22"/>
                                    </w:rPr>
                                    <w:t>V to</w:t>
                                  </w:r>
                                  <w:r w:rsidR="00FD5027">
                                    <w:rPr>
                                      <w:rFonts w:ascii="Times" w:hAnsi="Times" w:cs="Times" w:hint="eastAsia"/>
                                      <w:color w:val="000000" w:themeColor="text1"/>
                                      <w:sz w:val="22"/>
                                      <w:szCs w:val="22"/>
                                    </w:rPr>
                                    <w:t xml:space="preserve"> 0.15V,</w:t>
                                  </w:r>
                                  <w:r w:rsidR="004E768E">
                                    <w:rPr>
                                      <w:rFonts w:ascii="Times" w:hAnsi="Times" w:cs="Times" w:hint="eastAsia"/>
                                      <w:color w:val="000000" w:themeColor="text1"/>
                                      <w:sz w:val="22"/>
                                      <w:szCs w:val="22"/>
                                    </w:rPr>
                                    <w:t xml:space="preserve"> (B)</w:t>
                                  </w:r>
                                  <w:r w:rsidR="00FD5027" w:rsidRPr="00FD5027">
                                    <w:rPr>
                                      <w:rFonts w:ascii="Times" w:hAnsi="Times" w:cs="Times" w:hint="eastAsia"/>
                                      <w:color w:val="000000" w:themeColor="text1"/>
                                      <w:sz w:val="22"/>
                                      <w:szCs w:val="22"/>
                                    </w:rPr>
                                    <w:t xml:space="preserve"> </w:t>
                                  </w:r>
                                  <w:r w:rsidR="00FD5027">
                                    <w:rPr>
                                      <w:rFonts w:ascii="Times" w:hAnsi="Times" w:cs="Times" w:hint="eastAsia"/>
                                      <w:color w:val="000000" w:themeColor="text1"/>
                                      <w:sz w:val="22"/>
                                      <w:szCs w:val="22"/>
                                    </w:rPr>
                                    <w:t>from 0.5</w:t>
                                  </w:r>
                                  <w:r w:rsidR="00E2610A">
                                    <w:rPr>
                                      <w:rFonts w:ascii="Times" w:hAnsi="Times" w:cs="Times" w:hint="eastAsia"/>
                                      <w:color w:val="000000" w:themeColor="text1"/>
                                      <w:sz w:val="22"/>
                                      <w:szCs w:val="22"/>
                                    </w:rPr>
                                    <w:t>0</w:t>
                                  </w:r>
                                  <w:r w:rsidR="00FD5027">
                                    <w:rPr>
                                      <w:rFonts w:ascii="Times" w:hAnsi="Times" w:cs="Times" w:hint="eastAsia"/>
                                      <w:color w:val="000000" w:themeColor="text1"/>
                                      <w:sz w:val="22"/>
                                      <w:szCs w:val="22"/>
                                    </w:rPr>
                                    <w:t xml:space="preserve"> </w:t>
                                  </w:r>
                                  <w:r w:rsidR="00FD5027">
                                    <w:rPr>
                                      <w:rFonts w:ascii="Times" w:hAnsi="Times" w:cs="Times"/>
                                      <w:color w:val="000000" w:themeColor="text1"/>
                                      <w:sz w:val="22"/>
                                      <w:szCs w:val="22"/>
                                    </w:rPr>
                                    <w:t>V to</w:t>
                                  </w:r>
                                  <w:r w:rsidR="00FD5027">
                                    <w:rPr>
                                      <w:rFonts w:ascii="Times" w:hAnsi="Times" w:cs="Times" w:hint="eastAsia"/>
                                      <w:color w:val="000000" w:themeColor="text1"/>
                                      <w:sz w:val="22"/>
                                      <w:szCs w:val="22"/>
                                    </w:rPr>
                                    <w:t xml:space="preserve"> 0.1</w:t>
                                  </w:r>
                                  <w:r w:rsidR="00E2610A">
                                    <w:rPr>
                                      <w:rFonts w:ascii="Times" w:hAnsi="Times" w:cs="Times" w:hint="eastAsia"/>
                                      <w:color w:val="000000" w:themeColor="text1"/>
                                      <w:sz w:val="22"/>
                                      <w:szCs w:val="22"/>
                                    </w:rPr>
                                    <w:t>0</w:t>
                                  </w:r>
                                  <w:r w:rsidR="00FD5027">
                                    <w:rPr>
                                      <w:rFonts w:ascii="Times" w:hAnsi="Times" w:cs="Times" w:hint="eastAsia"/>
                                      <w:color w:val="000000" w:themeColor="text1"/>
                                      <w:sz w:val="22"/>
                                      <w:szCs w:val="22"/>
                                    </w:rPr>
                                    <w:t>V,</w:t>
                                  </w:r>
                                  <w:r w:rsidR="004E768E">
                                    <w:rPr>
                                      <w:rFonts w:ascii="Times" w:hAnsi="Times" w:cs="Times" w:hint="eastAsia"/>
                                      <w:color w:val="000000" w:themeColor="text1"/>
                                      <w:sz w:val="22"/>
                                      <w:szCs w:val="22"/>
                                    </w:rPr>
                                    <w:t xml:space="preserve"> (C)</w:t>
                                  </w:r>
                                  <w:r w:rsidR="00FD5027" w:rsidRPr="00FD5027">
                                    <w:rPr>
                                      <w:rFonts w:ascii="Times" w:hAnsi="Times" w:cs="Times" w:hint="eastAsia"/>
                                      <w:color w:val="000000" w:themeColor="text1"/>
                                      <w:sz w:val="22"/>
                                      <w:szCs w:val="22"/>
                                    </w:rPr>
                                    <w:t xml:space="preserve"> </w:t>
                                  </w:r>
                                  <w:r w:rsidR="00FD5027">
                                    <w:rPr>
                                      <w:rFonts w:ascii="Times" w:hAnsi="Times" w:cs="Times" w:hint="eastAsia"/>
                                      <w:color w:val="000000" w:themeColor="text1"/>
                                      <w:sz w:val="22"/>
                                      <w:szCs w:val="22"/>
                                    </w:rPr>
                                    <w:t>from 0.5</w:t>
                                  </w:r>
                                  <w:r w:rsidR="00E2610A">
                                    <w:rPr>
                                      <w:rFonts w:ascii="Times" w:hAnsi="Times" w:cs="Times" w:hint="eastAsia"/>
                                      <w:color w:val="000000" w:themeColor="text1"/>
                                      <w:sz w:val="22"/>
                                      <w:szCs w:val="22"/>
                                    </w:rPr>
                                    <w:t>0</w:t>
                                  </w:r>
                                  <w:r w:rsidR="00FD5027">
                                    <w:rPr>
                                      <w:rFonts w:ascii="Times" w:hAnsi="Times" w:cs="Times" w:hint="eastAsia"/>
                                      <w:color w:val="000000" w:themeColor="text1"/>
                                      <w:sz w:val="22"/>
                                      <w:szCs w:val="22"/>
                                    </w:rPr>
                                    <w:t xml:space="preserve"> </w:t>
                                  </w:r>
                                  <w:r w:rsidR="00FD5027">
                                    <w:rPr>
                                      <w:rFonts w:ascii="Times" w:hAnsi="Times" w:cs="Times"/>
                                      <w:color w:val="000000" w:themeColor="text1"/>
                                      <w:sz w:val="22"/>
                                      <w:szCs w:val="22"/>
                                    </w:rPr>
                                    <w:t>V to</w:t>
                                  </w:r>
                                  <w:r w:rsidR="00FD5027">
                                    <w:rPr>
                                      <w:rFonts w:ascii="Times" w:hAnsi="Times" w:cs="Times" w:hint="eastAsia"/>
                                      <w:color w:val="000000" w:themeColor="text1"/>
                                      <w:sz w:val="22"/>
                                      <w:szCs w:val="22"/>
                                    </w:rPr>
                                    <w:t xml:space="preserve"> -0.05</w:t>
                                  </w:r>
                                  <w:r w:rsidR="00C40585">
                                    <w:rPr>
                                      <w:rFonts w:ascii="Times" w:hAnsi="Times" w:cs="Times" w:hint="eastAsia"/>
                                      <w:color w:val="000000" w:themeColor="text1"/>
                                      <w:sz w:val="22"/>
                                      <w:szCs w:val="22"/>
                                    </w:rPr>
                                    <w:t xml:space="preserve"> </w:t>
                                  </w:r>
                                  <w:r w:rsidR="00FD5027">
                                    <w:rPr>
                                      <w:rFonts w:ascii="Times" w:hAnsi="Times" w:cs="Times" w:hint="eastAsia"/>
                                      <w:color w:val="000000" w:themeColor="text1"/>
                                      <w:sz w:val="22"/>
                                      <w:szCs w:val="22"/>
                                    </w:rPr>
                                    <w:t>V,</w:t>
                                  </w:r>
                                  <w:r w:rsidR="004E768E">
                                    <w:rPr>
                                      <w:rFonts w:ascii="Times" w:hAnsi="Times" w:cs="Times" w:hint="eastAsia"/>
                                      <w:color w:val="000000" w:themeColor="text1"/>
                                      <w:sz w:val="22"/>
                                      <w:szCs w:val="22"/>
                                    </w:rPr>
                                    <w:t xml:space="preserve"> (D)</w:t>
                                  </w:r>
                                  <w:r w:rsidR="00FD5027" w:rsidRPr="00FD5027">
                                    <w:rPr>
                                      <w:rFonts w:ascii="Times" w:hAnsi="Times" w:cs="Times" w:hint="eastAsia"/>
                                      <w:color w:val="000000" w:themeColor="text1"/>
                                      <w:sz w:val="22"/>
                                      <w:szCs w:val="22"/>
                                    </w:rPr>
                                    <w:t xml:space="preserve"> </w:t>
                                  </w:r>
                                  <w:r w:rsidR="00FD5027">
                                    <w:rPr>
                                      <w:rFonts w:ascii="Times" w:hAnsi="Times" w:cs="Times" w:hint="eastAsia"/>
                                      <w:color w:val="000000" w:themeColor="text1"/>
                                      <w:sz w:val="22"/>
                                      <w:szCs w:val="22"/>
                                    </w:rPr>
                                    <w:t>from 0.5</w:t>
                                  </w:r>
                                  <w:r w:rsidR="00E2610A">
                                    <w:rPr>
                                      <w:rFonts w:ascii="Times" w:hAnsi="Times" w:cs="Times" w:hint="eastAsia"/>
                                      <w:color w:val="000000" w:themeColor="text1"/>
                                      <w:sz w:val="22"/>
                                      <w:szCs w:val="22"/>
                                    </w:rPr>
                                    <w:t>0</w:t>
                                  </w:r>
                                  <w:r w:rsidR="00FD5027">
                                    <w:rPr>
                                      <w:rFonts w:ascii="Times" w:hAnsi="Times" w:cs="Times" w:hint="eastAsia"/>
                                      <w:color w:val="000000" w:themeColor="text1"/>
                                      <w:sz w:val="22"/>
                                      <w:szCs w:val="22"/>
                                    </w:rPr>
                                    <w:t xml:space="preserve"> V to -0.1</w:t>
                                  </w:r>
                                  <w:r w:rsidR="005A78B8">
                                    <w:rPr>
                                      <w:rFonts w:ascii="Times" w:hAnsi="Times" w:cs="Times" w:hint="eastAsia"/>
                                      <w:color w:val="000000" w:themeColor="text1"/>
                                      <w:sz w:val="22"/>
                                      <w:szCs w:val="22"/>
                                    </w:rPr>
                                    <w:t xml:space="preserve">0 </w:t>
                                  </w:r>
                                  <w:r w:rsidR="00FD5027">
                                    <w:rPr>
                                      <w:rFonts w:ascii="Times" w:hAnsi="Times" w:cs="Times" w:hint="eastAsia"/>
                                      <w:color w:val="000000" w:themeColor="text1"/>
                                      <w:sz w:val="22"/>
                                      <w:szCs w:val="22"/>
                                    </w:rPr>
                                    <w:t>V.</w:t>
                                  </w:r>
                                  <w:r w:rsidR="00D3504E">
                                    <w:rPr>
                                      <w:rFonts w:ascii="Times" w:hAnsi="Times" w:cs="Times" w:hint="eastAsia"/>
                                      <w:color w:val="000000" w:themeColor="text1"/>
                                      <w:sz w:val="22"/>
                                      <w:szCs w:val="22"/>
                                    </w:rPr>
                                    <w:t xml:space="preserve"> </w:t>
                                  </w:r>
                                  <w:r w:rsidR="00D3504E">
                                    <w:rPr>
                                      <w:rFonts w:ascii="Times" w:hAnsi="Times" w:cs="Times"/>
                                      <w:color w:val="000000" w:themeColor="text1"/>
                                      <w:sz w:val="22"/>
                                      <w:szCs w:val="22"/>
                                    </w:rPr>
                                    <w:t>The</w:t>
                                  </w:r>
                                  <w:r w:rsidR="00D3504E">
                                    <w:rPr>
                                      <w:rFonts w:ascii="Times" w:hAnsi="Times" w:cs="Times" w:hint="eastAsia"/>
                                      <w:color w:val="000000" w:themeColor="text1"/>
                                      <w:sz w:val="22"/>
                                      <w:szCs w:val="22"/>
                                    </w:rPr>
                                    <w:t xml:space="preserve"> red line is the measured current and the blue line is the Faradaic current.</w:t>
                                  </w:r>
                                  <w:bookmarkEnd w:id="22"/>
                                  <w:bookmarkEnd w:id="23"/>
                                </w:p>
                              </w:txbxContent>
                            </wps:txbx>
                            <wps:bodyPr rot="0" vert="horz" wrap="square" lIns="91440" tIns="45720" rIns="91440" bIns="45720" anchor="t" anchorCtr="0">
                              <a:spAutoFit/>
                            </wps:bodyPr>
                          </wps:wsp>
                        </wpg:grpSp>
                        <pic:pic xmlns:pic="http://schemas.openxmlformats.org/drawingml/2006/picture">
                          <pic:nvPicPr>
                            <pic:cNvPr id="26676995" name="Picture 15"/>
                            <pic:cNvPicPr>
                              <a:picLocks noChangeAspect="1"/>
                            </pic:cNvPicPr>
                          </pic:nvPicPr>
                          <pic:blipFill>
                            <a:blip r:embed="rId44"/>
                            <a:srcRect/>
                            <a:stretch/>
                          </pic:blipFill>
                          <pic:spPr bwMode="auto">
                            <a:xfrm>
                              <a:off x="274372" y="1749386"/>
                              <a:ext cx="2765425" cy="1431744"/>
                            </a:xfrm>
                            <a:prstGeom prst="rect">
                              <a:avLst/>
                            </a:prstGeom>
                            <a:noFill/>
                            <a:ln>
                              <a:noFill/>
                            </a:ln>
                          </pic:spPr>
                        </pic:pic>
                        <pic:pic xmlns:pic="http://schemas.openxmlformats.org/drawingml/2006/picture">
                          <pic:nvPicPr>
                            <pic:cNvPr id="232087250" name="Picture 16"/>
                            <pic:cNvPicPr>
                              <a:picLocks noChangeAspect="1"/>
                            </pic:cNvPicPr>
                          </pic:nvPicPr>
                          <pic:blipFill>
                            <a:blip r:embed="rId45"/>
                            <a:srcRect/>
                            <a:stretch/>
                          </pic:blipFill>
                          <pic:spPr bwMode="auto">
                            <a:xfrm>
                              <a:off x="2948341" y="1772250"/>
                              <a:ext cx="2759710" cy="1428786"/>
                            </a:xfrm>
                            <a:prstGeom prst="rect">
                              <a:avLst/>
                            </a:prstGeom>
                            <a:noFill/>
                            <a:ln>
                              <a:noFill/>
                            </a:ln>
                          </pic:spPr>
                        </pic:pic>
                      </wpg:grpSp>
                      <wps:wsp>
                        <wps:cNvPr id="662964962" name="Text Box 2"/>
                        <wps:cNvSpPr txBox="1">
                          <a:spLocks noChangeArrowheads="1"/>
                        </wps:cNvSpPr>
                        <wps:spPr bwMode="auto">
                          <a:xfrm>
                            <a:off x="1432801" y="-198152"/>
                            <a:ext cx="411480" cy="298450"/>
                          </a:xfrm>
                          <a:prstGeom prst="rect">
                            <a:avLst/>
                          </a:prstGeom>
                          <a:noFill/>
                          <a:ln w="9525">
                            <a:noFill/>
                            <a:miter lim="800000"/>
                            <a:headEnd/>
                            <a:tailEnd/>
                          </a:ln>
                        </wps:spPr>
                        <wps:txbx>
                          <w:txbxContent>
                            <w:p w14:paraId="74641895" w14:textId="77777777" w:rsidR="00871152" w:rsidRPr="005A78B8" w:rsidRDefault="00871152" w:rsidP="00871152">
                              <w:r w:rsidRPr="005A78B8">
                                <w:t>(A)</w:t>
                              </w:r>
                            </w:p>
                          </w:txbxContent>
                        </wps:txbx>
                        <wps:bodyPr rot="0" vert="horz" wrap="square" lIns="91440" tIns="45720" rIns="91440" bIns="45720" anchor="t" anchorCtr="0">
                          <a:noAutofit/>
                        </wps:bodyPr>
                      </wps:wsp>
                      <wps:wsp>
                        <wps:cNvPr id="561488123" name="Text Box 2"/>
                        <wps:cNvSpPr txBox="1">
                          <a:spLocks noChangeArrowheads="1"/>
                        </wps:cNvSpPr>
                        <wps:spPr bwMode="auto">
                          <a:xfrm>
                            <a:off x="4214762" y="-177829"/>
                            <a:ext cx="411480" cy="298450"/>
                          </a:xfrm>
                          <a:prstGeom prst="rect">
                            <a:avLst/>
                          </a:prstGeom>
                          <a:noFill/>
                          <a:ln w="9525">
                            <a:noFill/>
                            <a:miter lim="800000"/>
                            <a:headEnd/>
                            <a:tailEnd/>
                          </a:ln>
                        </wps:spPr>
                        <wps:txbx>
                          <w:txbxContent>
                            <w:p w14:paraId="6CE5E9E8" w14:textId="66CB9067" w:rsidR="00871152" w:rsidRPr="005A78B8" w:rsidRDefault="00871152" w:rsidP="00871152">
                              <w:r w:rsidRPr="005A78B8">
                                <w:t>(B)</w:t>
                              </w:r>
                            </w:p>
                          </w:txbxContent>
                        </wps:txbx>
                        <wps:bodyPr rot="0" vert="horz" wrap="square" lIns="91440" tIns="45720" rIns="91440" bIns="45720" anchor="t" anchorCtr="0">
                          <a:noAutofit/>
                        </wps:bodyPr>
                      </wps:wsp>
                      <wps:wsp>
                        <wps:cNvPr id="1104230870" name="Text Box 2"/>
                        <wps:cNvSpPr txBox="1">
                          <a:spLocks noChangeArrowheads="1"/>
                        </wps:cNvSpPr>
                        <wps:spPr bwMode="auto">
                          <a:xfrm>
                            <a:off x="1485052" y="1540348"/>
                            <a:ext cx="411480" cy="298450"/>
                          </a:xfrm>
                          <a:prstGeom prst="rect">
                            <a:avLst/>
                          </a:prstGeom>
                          <a:noFill/>
                          <a:ln w="9525">
                            <a:noFill/>
                            <a:miter lim="800000"/>
                            <a:headEnd/>
                            <a:tailEnd/>
                          </a:ln>
                        </wps:spPr>
                        <wps:txbx>
                          <w:txbxContent>
                            <w:p w14:paraId="436AB5EF" w14:textId="2A6FB44F" w:rsidR="00871152" w:rsidRPr="005A78B8" w:rsidRDefault="00871152" w:rsidP="00871152">
                              <w:r w:rsidRPr="005A78B8">
                                <w:t>(C)</w:t>
                              </w:r>
                            </w:p>
                          </w:txbxContent>
                        </wps:txbx>
                        <wps:bodyPr rot="0" vert="horz" wrap="square" lIns="91440" tIns="45720" rIns="91440" bIns="45720" anchor="t" anchorCtr="0">
                          <a:noAutofit/>
                        </wps:bodyPr>
                      </wps:wsp>
                      <wps:wsp>
                        <wps:cNvPr id="2059397334" name="Text Box 2"/>
                        <wps:cNvSpPr txBox="1">
                          <a:spLocks noChangeArrowheads="1"/>
                        </wps:cNvSpPr>
                        <wps:spPr bwMode="auto">
                          <a:xfrm>
                            <a:off x="4292068" y="1571557"/>
                            <a:ext cx="411819" cy="298971"/>
                          </a:xfrm>
                          <a:prstGeom prst="rect">
                            <a:avLst/>
                          </a:prstGeom>
                          <a:noFill/>
                          <a:ln w="9525">
                            <a:noFill/>
                            <a:miter lim="800000"/>
                            <a:headEnd/>
                            <a:tailEnd/>
                          </a:ln>
                        </wps:spPr>
                        <wps:txbx>
                          <w:txbxContent>
                            <w:p w14:paraId="059AF12A" w14:textId="1A64FBF7" w:rsidR="00871152" w:rsidRPr="005A78B8" w:rsidRDefault="00871152" w:rsidP="00871152">
                              <w:r w:rsidRPr="005A78B8">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CC63EA8" id="Group 52" o:spid="_x0000_s1129" style="position:absolute;left:0;text-align:left;margin-left:9.2pt;margin-top:56.8pt;width:461.35pt;height:319.35pt;z-index:252028928;mso-position-horizontal-relative:margin;mso-width-relative:margin;mso-height-relative:margin" coordorigin="304,-1981" coordsize="58607,40564"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oAAADGAAAA/wAAAP8AAADGAAAAKgAAAAAAAAAAAAAAAAAA&#10;AAAAAAAAAAAAAAAAAAAAAAAAAAAAAAAAAAAAAAAAAAAAAAAAAAAAAAAAAAAAAAAAACoAAADGAAAA&#10;/wAAAP8AAADGAAAAK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EAAACqAAAA&#10;DQAAAA0AAACcAAAA8QAAADcAAAAAAAAAAAAAAAAAAAAAAAAAAAAAAAAAAAAAAAAAAAAAAAAAAAAA&#10;AAAAAAAAAAAAAAAAAAAAVQAAAPEAAACqAAAADQAAAA0AAACcAAAA8Q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8QAAAMYAAAANAAAAAAAAAAAAAAANAAAAxgAAAOQAAAAaAAAAAAAAAAAA&#10;AAAAAAAAAAAAAAAAAAAAAAAAAAAAAAAAAAAAAAAAAAAAAAAAAAA3AAAA8QAAAMYAAAANAAAAAAAA&#10;AAAAAAANAAAAxg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AAAA/wAAAH8AAAAAAAAAAAAA&#10;AAAAAAAAAAAAfwAAAP8AAACqAAAAAAAAAAAAAAAAAAAAAAAAAAAAAAAAAAAAAAAAAAAAAAAAAAAA&#10;AAAAAAAAAACqAAAA/wAAAH8AAAAAAAAAAAAAAAAAAAAAAAAAfwAAAP8AAACqAAAAAAAAAAAAAAAA&#10;AAAAAAAAAAAAAAAAAAAAAAAAAAAAAAAAAAAAAAAAAAAAAAAAAAAAAAAAAAAAAAAAAAAAAAAAAAA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8QAAADcAAAAAAAAAAAAAAAAAAAAAAAAANwAAAPEAAADkAAAAGgAAAAAAAAAA&#10;AAAAAAAAAAAAAAAAAAAAAAAAAAAAAAAAAAAAAAAAADcAAADxAAAA8QAAADcAAAAAAAAAAAAAAAAA&#10;AAAAAAAANwAAAPEAAADkAAAAGgAAAAAAAAAAAAAAAAAAAAAAAAAAAAAAAAAAAAAAAAAAAAAAAAAA&#10;AAAAAAAAAAAAAAAAAAAAAAAAAAAAAAAAAAA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5AAAABoAAAAAAAAAAAAAAAAA&#10;AAAAAAAAGgAAAOQAAAD/AAAAVQAAAAAAAAAAAAAAAAAAAAAAAAAAAAAAAAAAAAAAAAAAAAAAAAAA&#10;AH8AAAD/AAAA5AAAABoAAAAAAAAAAAAAAAAAAAAAAAAAGgAAAOQAAAD/AAAAVQAAAAAAAAAAAAAA&#10;AAAAAAAAAAAAAAAAAAAAAAAAAAAAAAAAAAAAAAAAAAAAAAAAAAAAAAAAAAAAAAAAAAAAAAA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D/AAAA5AAAABoAAAAAAAAAAAAAAAAAAAAAAAAADQAAAMYAAAD/AAAAfwAAAAAAAAAAAAAA&#10;AAAAAAAAAAAAAAAAAAAAAAAAAAAAAAAAAAAAAKoAAAD/AAAA5AAAABoAAAAAAAAAAAAAAAAAAAAA&#10;AAAADQAAAMYAAAD/AAAAfw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AAAAxgAAAA0AAAAAAAAAAAAAAAAAAAAA&#10;AAAADQAAAMYAAAD/AAAAqgAAAAAAAAAAAAAAAAAAAAAAAAAAAAAAAAAAAAAAAAAAAAAADQAAAMYA&#10;AAD/AAAAxgAAAA0AAAAAAAAAAAAAAAAAAAAAAAAADQAAAMYAAAD/AAAAqg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AAACB8AAB8YAAAYHwAAH5YA&#10;AJb/AAD//wAA/z8AAD8jAAAjRAAARGQAAGT/AAD//wAA//8AAP//AAD//wAA//8AAP//AAD//wAA&#10;//8AAP//AAD//wAA//8AAP//AAD//wAA//8AAP//AAD//wAA//8AAP//AAD//wAA//8AAP//AAD/&#10;/wAA//8AAP//AAD//wAA//8AAP//AAD//wAA//8AAP//AAD//wAA//8AAP//AAD//wAA//8AAP//&#10;AAD//wAA//8AAP//AAD//wAA//8AAP//AAD//wAA//8AAP//AAD//wAA//8AAP//AAD/gAAAg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AAAAxgAAAA0AAAAAAAAAAAAAAAAAAAAAAAAADQAAAMYAAAD/AAAAqgAAAAAAAAAAAAAAAAAA&#10;AAAAAAAAAAAAAAAAAAAAAAAAAAAADQAAAMYAAAD/AAAAxgAAAA0AAAAAAAAAAAAAAAAAAAAAAAAA&#10;DQAAAMYAAAD/AAAAqgAAAAAAAAAAAAAAAAAAAAAAAAAAAAAAAAAAAP8AAAD/AAAA/wAAAP8AAAD/&#10;AAAA/wAAAP8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gA&#10;ABgIAAAIAAAAAAAAAAAAAAAAAAAAAAAAAAAAAAAAHAAAHEwAAExcAABcRAAAREMAAE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gAAAg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AAAAxgAAAA0AAAAAAAAAAAAAAAAAAAAAAAAA&#10;DQAAAMYAAAD/AAAAqgAAAAAAAAAAAAAAAAAAAAAAAAAAAAAAAAAAAAAAAAAAAAAADQAAAMYAAAD/&#10;AAAAxgAAAA0AAAAAAAAAAAAAAAAAAAAAAAAADQAAAMYAAAD/AAAAqgAAAAAAAAAAAAAAAAAAAAAA&#10;AAAAAAAAAAAAAP8AAAD/AAAA/wAAAP8AAAD/AAAA/wAAAP8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gIAAA4OA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QACAw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D/&#10;AAAAxgAAAA0AAAAAAAAAAAAAAAAAAAAAAAAADQAAAMYAAAD/AAAAqgAAAAAAAAAAAAAAAAAAAAAA&#10;AAAAAAAAAAAAAAAAAAAAAAAADQAAAMYAAAD/AAAAxgAAAA0AAAAAAAAAAAAAAAAAAAAAAAAADQAA&#10;AMYAAAD/AAAAqgAAAAAAAAAAAAAAAAAAAAAAAAAAAAAAAAAAAP8AAAD/AAAA/wAAAP8AAAD/AAAA&#10;/wAAAP8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8fAACWlgAA8/M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QACAw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oAAAD/AAAAxgAAAA0AAAAAAAAAAAAAAAAAAAAAAAAAGgAA&#10;AOQAAAD/AAAAfwAAAAAAAAAAAAAAAAAAAAAAAAAAAAAAAAAAAAAAAAAAAAAAAAAAAKoAAAD/AAAA&#10;xgAAAA0AAAAAAAAAAAAAAAAAAAAAAAAAGgAAAOQAAAD/AAAAfw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AgAADg4A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QACAw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8AAAD/AAAA&#10;5AAAABoAAAAAAAAAAAAAAAAAAAAAAAAAGgAAAOQAAAD/AAAAVQAAAAAAAAAAAAAAAAAAAAAAAAAA&#10;AAAAAAAAAAAAAAAAAAAAAAAAAH8AAAD/AAAA5AAAABoAAAAAAAAAAAAAAAAAAAAAAAAAGgAAAOQA&#10;AAD/AAAAVQ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gIAAA4OA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CAg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8QAAADcAAAAAAAAAAAAAAAAAAAAAAAAANwAAAPEA&#10;AADkAAAAGgAAAAAAAAAAAAAAAAAAAAAAAAAAAAAAAAAAAAAAAAAAAAAAAAAAADcAAADxAAAA8QAA&#10;ADcAAAAAAAAAAAAAAAAAAAAAAAAANwAAAPEAAADkAAAAGg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gIAAA4OA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CAg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x8A4P/fACD//wAA//8AAP//AAD/&#10;/wAA//8AAP//AAD//wAA//8AAP//AAD/4AAA4CAAACAIAAAIG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YAAAYCAAACCAAACDgAADg/wAA//8AAP//AAD/&#10;/wAA//8AAP//AAD//wAA//8AAP//AAD//wAA//8AAP//AAD//wAA//8AAP//AAD//wAA//8AAP//&#10;AAD//wAA//8AAP//AAD//wAA//8AAP//AAD//wAA//8AAP//AAD//wAA//8AAP//AAD//wAA//8A&#10;AP//AAD//wAA//8AAP//AAD//wAA//8AAP//AAD//wAA//8AAP//AAD//wAA//8AAP//AAD//wAA&#10;//8AAP//AAD//wAA//8AAP//AAD//wAA//8AAP//AAD//wAA/4QAAIT/AAD//wAA/+AAAOAgAAA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AAAIOAAAOD/AAD//wAA//8AAP//&#10;AAD//wAA//8AAP//AAD//wAA//8AAP//AAD//wAA//8AAP//AAD//wAA//8AAP//AAD//wAA//8A&#10;AP//AAD//wAA//8AAP//AAD//wAA//8AAP//AAD//wAA//8AAP//AAD//wAA//8AAP//AAD//wAA&#10;//8AAP//AAD//wAA//8AAP//AAD//wAA//8AAP//AAD//wAA//8AAP//AAD//wAA//8AAP//AAD/&#10;/wAA/50AAJ0fAAA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Hx8AAKmpAAD//wAA//8AAP//AAD//wAA//8AAP//AAD//wAA//8A&#10;AP//AAD//wAA//8AAP//AAD//wAA//8AAP//AAD//wAA//8AAP//AAD//wAA//8AAP//AAD//wAA&#10;//8AAP//AAD//wAA4OAAACA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AAg4AAA4P8AAP//AAD//wAA//8A&#10;AP//AAD//wAA//8AAP//AAD//wAA//8AAP//AAD//wAA//8AAP//AAD//wAA//8AAP//AAD//wAA&#10;//8AAP//AAD//wAA//8AAP//AAD//wAA//8AAP//AAD//wAA//8AAP//AAD//wAA//8AAP//AAD/&#10;/wAA//8AAP//AAD//wAA//8AAP//AAD//wAA//8AAP/oAADoI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zMwAA//8AAP//AAD//wAA&#10;//8AAP//AAD//wAA//8AAP//AAD//wAA//8AAP//AAD//wAA//8AAP//AAD//wAA//8AAP//AADz&#10;8wAAlZUAAB8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AAAIOAAAOD/AAD//wAA&#10;//8AAP//AAD//wAA//8AAP//AAD//wAA//8AAP//AAD//wAA//8AAP//AAD//wAA//8AAP//AAD/&#10;/wAA//8AAP//AAD//wAA//8AAP//AAD//wAA//8AAP//AAD//wAA//8AAP//AAD//wAA//8AAP//&#10;AAD//wAA//8AAP//AAD/8wAA85UAAJUfAAA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ICAAAP//AAD//wAA//8AAP//AAD//wAA//8AAP//AAD//wAA//8AAP//AAD//wAA//8AAP//&#10;AADz8wAAlZUAAB8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gAAAg&#10;4AAA4P8AAP//AAD//wAA//8AAP//AAD//wAA//8AAP//AAD//wAA//8AAP//AAD//wAA//8AAP//&#10;AAD//wAA//8AAP//AAD//wAA//8AAP//AAD//wAA//8AAP//AAD//wAA//8AAP//AAD//wAA//8A&#10;AP//AAD/4AAA4C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BAQAAA//8AAP//AAD//wAA//8AAP//AAD//wAA//8A&#10;AP//AAD//wAA//8AAODgAAAg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AAACDgAADg/wAA//8AAP//AAD//wAA//8AAP//AAD//wAA//8AAP//AAD//wAA//8A&#10;AP//AAD//wAA//8AAP//AAD//wAA//8AAP//AAD//wAA//8AAP//AAD//wAA//8AAP//AAD//wAA&#10;//8AAP//AAD/IAAAI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DMzAAD//wAA&#10;//8AAP//AAD//wAA//8AAP//AAD//wAA//8AAKioAAAfH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AAACDgAADg/wAA//8AAP//AAD//wAA//8AAP//AAD//wAA&#10;//8AAP//AAD//wAA//8AAP//AAD//wAA//8AAP//AAD//wAA//8AAP//AAD//wAA//8AAP//AAD/&#10;/wAA/+AAAOAgAAA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JSUAAP//AAD//wAA//8AAP//AAD//wAA//8AAP//AAC1tQAAHx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AAAIOAAAOD/AAD//wAA//8AAP//AAD/&#10;/wAA//8AAP//AAD//wAA//8AAP//AAD//wAA//8AAP//AAD//wAA//8AAP//AAD//wAA//8AAP//&#10;AAD/4AAA4CAAA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lJQAA5OQAAP//AAD//wAA//8A&#10;AP//AAD//wAA//8AACA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gAAAg4AAA4P8AAP//&#10;AAD//wAA//8AAP//AAD//wAA//8AAP//AAD//wAA//8AAP//AAD//wAA//8AAP//AAD//wAA//8A&#10;AP//AAD//wAA/+AAAOAgAAA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B8fAADk5AAA//8AAP//AAD//wAA//8AAP//AAC1t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AAAIP8AAP//AAD//wAA//8AAP//AAD//wAA//8AAP//AAD//wAA//8AAP//AAD//wAA&#10;//8AAP//AAD//wAA//8AAP//AAD/4AAA4CAAA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KmpAAD//wAA//8AAP//AAD//wAA//8AAOTk&#10;AAAfH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AAAIOAAAOD/AAD//wAA//8AAP//AAD//wAA//8AAP//AAD/&#10;/wAA//8AAP//AAD//wAA//8AAP//AAD//wAA//8AAP/gAADgI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Hx8A&#10;AP//AAD//wAA//8AAP//AAD//wAA5OQAACU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fAAAflgAAlvMAAPP/AAD//wAA//8AAP//&#10;AAD//wAA//8AAP//AAD//wAA//8AAP//AAD//wAA//8AAP//AAD//wAA//8AAP/gAADgI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lpYAAP//AAD//wAA//8AAP//AAD//wAAJS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UA&#10;ACXkAADk/wAA//8AAP//AAD//wAA//8AAP//AAD//wAA//8AAP//AAD//wAA//8AAP//AAD//wAA&#10;/+AAAOAgAAA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8/MAAP//&#10;AAD//wAA//8AAP//AACo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8AAB+WAACW/wAA//8AAP//AAD//wAA//8AAP//AAD//wAA//8AAP//AAD/&#10;/wAA//8AAP//AAD//wAA/yAAAC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8AAP//AAD//wAA//8AAP//AAAfH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fAAAfqQAAqf8AAP//AAD//wAA//8AAP//&#10;AAD//wAA//8AAP//AAD//wAA//8AAP//AAD//wAA/+AAAOAgAAA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BAQAA//8AAP//AAD/&#10;/wAA//8AA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MA&#10;ADP/AAD//wAA//8AAP//AAD//wAA//8AAP//AAD//wAA//8AAP//AAD//wAA/+AAAOAg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BMTAAA//8AAP//AAD//wAA//8AAPn5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AAg/wAA//8AAP//AAD//wAA//8AAP//AAD//wAA//8AAP//AAD/&#10;/wAA/+QAAOQlAAA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C/vwAA//8AAP//AAD//wAA&#10;//8AA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wAAH7YAALb/AAD//wAA//8AAP//&#10;AAD//wAA//8AAP//AAD//wAA//8AAP//AAD/lQAAlR8AAB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D5+QAA//8AAP//AAD//wAA//8AAEx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8A&#10;AB+pAACp/wAA//8AAP//AAD//wAA//8AAP//AAD//wAA//8AAP//AAD/qAAAqB8AAB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D//wAA//8AAP//AAD//wAA//8A&#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wAAM/8AAP//AAD//wAA//8AAP//AAD//wAA//8AAP//AAD/&#10;/wAA/7UAALUfAAA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CUlAAD//wAA//8AAP//AAD//wAA+/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8AAB+2AAC2/wAA//8AAP//&#10;AAD//wAA//8AAP//AAD//wAA//8AAP//AAD/IAAA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Hp6AAD//wAA//8AAP//AAD//wAAzc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wAAM/8AAP//AAD//wAA//8AAP//AAD//wAA//8AAP//AAD//wAA/zMAAD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M3NAAD//wAA//8AAP//AAD//wAAeX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BA/wAA//8AAP//AAD//wAA//8AAP//AAD/&#10;/wAA//8AAP+oAACoHwAAH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Pv7AAD//wAA//8AAP//AAD//wAAJ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AAAIP8AAP//&#10;AAD//wAA//8AAP//AAD//wAA//8AAP//AAD/tQAAtR8AAB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P//&#10;AAD//wAA//8AAP//AAD//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zAAAz4AAA4P8AAP//AAD//wAA//8AAP//AAD//wAA//8AAP8zAAA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P//AAD//wAA//8AAP//AAD//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MAADP/AAD//wAA//8AAP//AAD/&#10;/wAA//8AAP//AAD/tQAAtR8AAB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P//AAD/&#10;/wAA//8AAP//AAD//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AAAQP8AAP//AAD//wAA//8AAP//AAD//wAA//8AAP9AAAB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oAAADGAAAA/wAAAP8A&#10;AADGAAAAKgAAAAAAAAAAAAAAAAAAAAAAAAAAAAAAAAAAAAAAAAAAAAAAAAAAAAAAAAAAAAAAAAAA&#10;AAAAAAAAAAAAKgAAAMYAAAD/AAAA/wAAAPEAAACpAAAAKgAAAAAAAAAAAAAAAAAAAAAAAAAAAAAA&#10;AAAAAAAAAAAAAAAAAAAAAAAAAAAAAAAAAAAAAAAAAAAAAAAAAAAAAAAAAAAAAAAAAAAAAAAAAAAA&#10;AAAA/wAAAP8AAAD/AAAAAAAAAAAAAP//AAD//wAA//8AAP//AAD//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BA/wAA//8AAP//AAD//wAA//8AAP//AAD//wAA&#10;/yAAA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AAAED/AAD/&#10;/wAA//8AAP//AAD//wAA//8AAP/kAADkHw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3AAAA8QAAAMYAAAANAAAAAAAAAAAAAAAN&#10;AAAAxgAAAOQAAAAaAAAAAAAAAAAAAAAAAAAAAAAAAAAAAAAAAAAAAAAAAAAAAAAAAAAAAAAAADcA&#10;AADxAAAAjAAAAA0AAAAAAAAADQAAAIwAAAD/AAAA/wAAAOQAAAAaAAAAAAAAAAAAAAAAAAAAAAAA&#10;AAAAAAAAAAAAAAAAAAAAAAAAAAAAAAAAAAAAAAAAAAAAAAAAAAAAAAAAAAAAAAAAAAAAAAAAAAAA&#10;/wAAAP8AAAD/AAAAAAAAJiYAAP//AAD//wAA//8AAP//AADm5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fAAAftgAAtv8AAP//AAD//wAA//8AAP//AAD//wAA/7UAALUfAAA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8AAB/kAADk/wAA//8AAP//AAD//wAA&#10;//8AAP//AAD/QAAA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8QAAADcAAAAAAAAAAAAAAAAAAAAAAAAA&#10;NwAAAPEAAADkAAAAGgAAAAAAAAAAAAAAAAAAAAAAAAAAAAAAAAAAAAAAAAAAAAAADQAAAIIAAAAA&#10;AAAAAAAAAAAAAAAAAAAAAAAAAAAAAAANAAAAxgAAAP8AAACqAAAAAAAAAAAAAAAAAAAAAAAAAAAA&#10;AAAAAAAAAAAAAAAAAAAAAAAAAAAAAAAAAAAAAAAAAAAAAAAAAAAAAAAAAAAAAAAAAAAAAAAA/wAA&#10;AP8AAAD/AAAAAAAAZmYAAP//AAD//wAA//8AAP//AACmp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YAALb/AAD//wAA//8AAP//AAD//wAA//8AAP9AAAB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AAQP8AAP//AAD//wAA//8AAP//AAD//wAA/0AA&#10;AE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BA/wAA&#10;//8AAP//AAD//wAA//8AAP//AAD/MwAAM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MAADP/AAD//wAA//8AAP//AAD//wAA//8AAP8zAAA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QAAJf8AAP//AAD//wAA//8A&#10;AP//AAD//wAA/0AAAE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MYAAAD/AAAAxgAA&#10;AA0AAAAAAAAAAAAAAAAAAAAAAAAADQAAAMYAAAD/AAAAqgAAAAAAAAAAAAAAAAAAAAAAAAAAAAAA&#10;AAAAAAAAAAAAAAAAAAAAAAAAAAAAAAAAAAAAAAAAAAAAAAAAAAAAABoAAADkAAAAfwAAAAAAAAAA&#10;AAAAAAAAAAAAAAAAAAAAAAAAAAAAAAAAAAAAAAAAAP8AAAD/AAAA/wAAAP8AAAD/AAAA/wAAAP8A&#10;AAD/AAAA/wAAAP8AAAD/AAAA/wAAAP8AAAD/AAAAAAAA//8AAP//AAD//wAA//8AAP//AAAIC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lAAAl5AAA5P8AAP//AAD//wAA//8AAP//AAD/QAAA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8AAB/kAADk/wAA//8AAP//AAD//wAA//8AAP+1&#10;AAC1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kA&#10;AKn/AAD//wAA//8AAP//AAD//wAA/+QAAOQfAAA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QAAJf8AAP//AAD//wAA//8AAP//AAD/5AAA5CUAAC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8QAAADcAAAAA&#10;AAAAAAAAAAAAAAAAAAAANwAAAPEAAADkAAAAGgAAAAAAAAAAAAAAAAAAAAAAAAAAAAAAAAAAAAAA&#10;AAAAAAAAAAAAAAAAAAAAAAAAAAAAADcAAADGAAAAGgAAAAAAAAAAAAAAAAAAAAAAAAAAAAAAAAAA&#10;AAAAAAAAAAAAAAAAAAAAAAAAAAAAAAAAAAAAAAAAAAAAAAAAAAAAAAAAAAAAAAAAAAAAAAAAAAAA&#10;AAAAAAAAAAAAAAAA/wAAAP8AAAD/AAAAAAAA//8AAP//AAD//wAA//8AA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AAAf5AAA5P8AAP//&#10;AAD//wAA//8AAP//AAD/JQAAJ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2AAC2/wAA//8AAP//AAD//wAA//8AAP+oAAC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8QAAAMYAAAANAAAA&#10;AAAAAAAAAAANAAAAxgAAAOQAAAAaAAAAAAAAAAAAAAAAAAAAAAAAAAAAAAAAAAAAAAAAAAAAAAAA&#10;AAAAAAAAAAAAAAA3AAAAxgAAABoAAAAAAAAAAAAAAAAAAAAAAAAAAAAAAA0AAACcAAAAVQAAAAAA&#10;AAAAAAAAAAAAAAAAAAAAAAAAAAAAAAAAAAAAAAAAAAAAAAAAAAAAAAAAAAAAAAAAAAAAAAAAAAAA&#10;AAAAAAAAAAAA/wAAAP8AAAD/AAAAAAAA//8AAP//AAD//wAA//8AA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AAAED/AAD//wAA//8AAP//AAD/&#10;/wAA/+QAAOQfAAA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AAAjAAAANQAAAD/AAAA/wAAAP8AAAD/AAAA1AAAAJwAAAA4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AAAIP8AAP//AAD//wAA//8AAP//AAD//wAA/yUAAC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gAAAOEAAAD/AAAA/wAAAP8AAAD/AAAA/wAAAP8A&#10;AAD/AAAA/wAAAP8AAAD/AAAA8QAAAG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UAAAA/wAA&#10;AP8AAACpAAAAKgAAAAAAAAAAAAAAAAAAAAAAAAAAAAAAAAAAAJwAAAD/AAAAxgAAAA0AAAAAAAAA&#10;RwAAAPEAAAD/AAAA/wAAAP8AAAD/AAAA/wAAAP8AAAD/AAAA/wAAAP8AAACqAAAAAAAAAAAAAAAA&#10;AAAAAAAAAAAAAAAAAAAAAAAAAAAAAAAAAAAAAAAAAAAAAAAAAAAAAAAAAAAAAAAAAAAAAAAAAAAA&#10;AAAAAAAA/wAAAP8AAAD/AAAAAAAA//8AAP//AAD//wAA//8AA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8wAA8/8AAP//AAD//wAA//8AAP//AAD/MwAA&#10;M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oAAADUAAAA/wAA&#10;AP8AAAD/AAAA4QAAAMYAAACqAAAAqgAAAKoAAACqAAAAtwAAANQAAAD/AAAA/wAAAP8AAADUAAAA&#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8AAP//AAD/&#10;/wAA//8AA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lAAAl&#10;/wAA//8AAP//AAD//wAA//8AAP9AAAB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DxAAAAfwAAAB0AAAAAAAAAAAAAAAAAAAAAAAAAAAAAAAAAAAAA&#10;AAAAAAAAAAAAAAAAAAAAHQAAAH8AAADxAAAA8QAAAF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8AAP//AAD//wAA//8AA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8AAB/kAADk/wAA//8AAP//AAD//wAA//8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8QAAAJwAAAANAAAAAAAAAAAA&#10;AAAAAAAAAAAAAAAAAAAAAAAAAAAAAAAAAAAAAAAAAAAAAAAAAAAAAAAAAAAAAAAAAAANAAAAjA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8AAP//AAD//wAA&#10;//8AA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YAALb/AAD//wAA&#10;//8AAP//AAD//wAA/5UAAJ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fwAAAAAAAAAAAAAAAAAAAAAAAAAAAAAAAAAAAAAAAAAAAAAAAAAAAAAAAAAAAAAA&#10;AAAAAAAAAAAAAAAAAAAAAAAAAAAAAAAAAAAAAFUAAADk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8AAP//AAD//wAA//8AA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AAAIP8AAP//AAD//wAA//8AAP//AAD/5AAA5B8AAB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B/AAAAAAAAAAAAAAAAAAAAAAAAAAAAAAAA&#10;AAAAAAAAAAAAAAAAAAAAAAAAAAAAAAAAAAAAAAAAAAAAAAAAAAAAAAAAAAAAAAAAAAAAAAAAAAAA&#10;AAB/AAAAn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8AAP//AAD//wAA//8A&#10;AP//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8wAA8/8AAP//AAD//wAA//8A&#10;AP//AAD/JQAAJ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EcA&#10;AAANAAAAAAAAAAAAAAAAAAAAAAAAAAAAAAAAAAAAAAAAAAAAAAAAAAAAAAAAAAAAAAAAAAAAAAAA&#10;AAAAAAAAAAAAAAAAAAAAAAAAAAAAAAAAAAAAAAANAAAARw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8AAP//AAD//wAA//8AA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lAAAl/wAA//8AAP//AAD//wAA//8AAP8z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M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8AAP//AAD//wAA//8AA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8AAB/kAADk/wAA//8AAP//AAD//wAA//8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Q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8AAP//AAD//wAA//8AA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kA&#10;AKn/AAD//wAA//8AAP//AAD//wAA/5UAAJ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CMAAAA/w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gIAAAICAAACAgAAAgIAAAI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wAAH/8AAP//AAD//wAA//8AAP//AAD/5AAA5B8AAB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AAAAnAAAAPEAAAD/&#10;AAAA/w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QAAqf8AAP//&#10;AAD//wAA//8AAP//AAD/JQAAJ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YgAAAOEAAAD/AAAA/wAAAP8AAAD/AAAA/w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AAAf/wAA//8AAP//AAD//wAA//8AAP+oAAC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AAAAKkAAAD/AAAA/wAAAP8AAAD/AAAA/wAAAMYAAAA4AAAA&#10;Yg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WAACW/wAA//8AAP//AAD/&#10;/wAA//8AAP8fAAA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H8AAADxAAAA/wAAAP8AAAD/&#10;AAAA/wAAAPEAAAB/AAAADQAAAAAAAAAAAAAAGgAAAM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D//wAA//8AAP//AAD//wAA/6gAAK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UAAAA/wAAAP8AAAD/AAAA/wAAAP8AAACpAAAARQAAAM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MAADP/AAD//wAA//8AAP//AAD//wAA&#10;/x8AA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CcAAAA8QAAAP8AAAD/AAAA/wAAAP8AAADUAAAAVQAAAA0AAAAAAAAA&#10;GgAAAM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wAAH/8AAP//AAD//wAA//8AAP//AAD/8wAA8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GAAAA/wAAAP8AAADx&#10;AAAAnAAAAB0AAAAAAAAAAAAAAAAAAAAAAAAAGgAAAM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QAAqf8AAP//AAD//wAA//8AAP//AAD/I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AAAKkAAADhAAAAYgAAAA0AAAAAAAAAAAAAAAAAAAAAAAAAGgAA&#10;AM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AAAf/wAA&#10;//8AAP//AAD//wAA//8AAP+1AAC1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fwAAAPEAAACcAAAAHQAAAAAAAAAAAAAAGgAAAM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WAACW/wAA//8AAP//AAD//wAA//8AAP8fAAA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1AAAANQAAABVAAAAGgAAAM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D//wAA//8A&#10;AP//AAD//wAA/6gAAK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oAAACpAAAA/wAAAOQAAAAaAAAAAAAAAAAAAAAAAAAADQAAAI8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8AAB//AAD//wAA//8AAP//AAD//wAA/x8AA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H8AAADx&#10;AAAAqQAAACoAAAAAAAAANwAAAN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YAAJb/AAD//wAA//8AAP//&#10;AAD//w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NQAAADUAAAA1A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P//AAD//wAA//8AAP//AAD/lQAAl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iAAAA8Q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HwAAH/8AAP//AAD//wAA//8AAP//AAD/&#10;HwAAH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QAAqf8AAP//AAD//wAA//8AAP//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I8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fAAAf/wAA//8AAP//AAD//wAA//8AAP+VAAC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EcAAAANAAAAAAAAAAAAAAAAAAAAAAAAAAAAAAAAAAAA&#10;AAAAAAAAAAAAAAAAAAAAAAAAAAAAAAAAAAAAAAAAAAAAAAAAAAAAAAAAAAAAAAAAAAAAAAAAAAAN&#10;AAAARw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oAAADGAAAA/wAAAP8AAADGAAAAKgAAAAAAAAAAAAAAAAAAAAAAAAAAAAAAAAAAAAAA&#10;AAAAAAAAAAAAAAAAAAAAAAAAAAAAAAAAAAAAAAAAAAAAAAAAAAAAAAAAAAAAAAAAAACqAAAA8QAA&#10;ADc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WAACW&#10;/wAA//8AAP//AAD//wAA//8AAP8fAAA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wAAAB/&#10;AAAAAAAAAAAAAAAAAAAAAAAAAAAAAAAAAAAAAAAAAAAAAAAAAAAAAAAAAAAAAAAAAAAAAAAAAAAA&#10;AAAAAAAAAAAAAAAAAAAAAAAAAAAAAAAAAAB/AAAA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EAAACqAAAADQAAAA0AAACcAAAA8QAA&#10;ADcAAAAAAAAAAAAAAAAAAAAAAAAAAAAAAAAAAAAAAAAAAAAAAAAAAAAAAAAAAAAAAAAAAAAAAAAA&#10;AAAAAAAAAAAAAAAAAAAAAFUAAAD/AAAA8QAAADc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D//wAA//8AAP//AAD//wAA/6gAAK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VQAAAAAAAAAAAAAAAAAAAAAAAAAAAAAAAAAA&#10;AAAAAAAAAAAAAAAAAAAAAAAAAAAAAAAAAAAAAAAAAAAAAAAAAAAAAAAAAAAAAAAAAH8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8QAAAMYAAAANAAAAAAAAAAAAAAANAAAAxgAAAOQAAAAaAAAAAAAAAAAAAAAAAAAAAAAAAAAAAAAA&#10;AAAAAAAAAAAAAAAAAAAAAAAAAAAAAAAAAAAAAAAAAAAAAAAAAAAAGgAAAOQAAAD/AAAA8QAAADc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8AAB//AAD//wAA&#10;//8AAP//AAD//wAA/x8AAB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8QAAAIwAAAANAAAAAAAAAAAAAAAAAAAAAAAAAAAAAAAAAAAAAAAAAAAAAAAAAAAAAAAAAAAAAAAA&#10;AAAAAAAAAAAAAAANAAAAnAAAAPEAAAA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wAAAH8AAAAAAAAAAAAAAAAAAAAAAAAAfwAAAP8A&#10;AACqAAAAAAAAAAAAAAAAAAAAAAAAAAAAAAAAAAAAAAAAAAAAAAAAAAAAAAAAAAAAAAAAAAAAAAAA&#10;AAAAAAAAAAAAnAAAAIwAAADxAAAA8QAAADc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YAAJb/AAD//wAA//8AAP//AAD//w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PEAAADxAAAAfwAAAB0AAAAAAAAAAAAAAAAA&#10;AAAAAAAAAAAAAAAAAAAAAAAAAAAAAAAAAAAAAAAAKgAAAKkAAADxAAAA8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8QAA&#10;ADcAAAAAAAAAAAAAAAAAAAAAAAAANwAAAPEAAADkAAAAGgAAAAAAAAAAAAAAAAAAAAAAAAAAAAAA&#10;AAAAAAAAAAAAAAAAAAAAAAAAAAAAAAAAAAAAAAAAAABVAAAAnAAAADcAAADxAAAA8QAAADc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P//AAD//wAA//8A&#10;AP//AAD/lQAAl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oAAADUAAAA/wAAAP8AAAD/AAAA1AAAALcAAACqAAAAqgAAAKoAAACqAAAAxgAAAOEAAAD/AAAA&#10;/wAAAP8AAADUAAAAK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AAAA5AAAABoAAAAAAAAAAAAAAAAAAAAAAAAAGgAAAOQAAAD/&#10;AAAAVQAAAAAAAAAAAAAAAAAAAAAAAAAAAAAAAAAAAAAAAAAAAAAAAAAAAAAAAAAAAAAAAAAAABoA&#10;AAC5AAAAGgAAADcAAADxAAAA8QAAADc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wAAH/8AAP//AAD//wAA//8AAP//AAD/HwAAH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gAAAPEAAAD/AAAA/wAAAP8AAAD/&#10;AAAA/wAAAP8AAAD/AAAA/wAAAP8AAAD/AAAA4QAAAG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oAAAD/AAAA5AAAABoA&#10;AAAAAAAAAAAAAAAAAAAAAAAADQAAAMYAAAD/AAAAfwAAAAAAAAAAAAAAAAAAAAAAAAAAAAAAAAAA&#10;AAAAAAAAAAAAAAAAAAAAAAAAAAAAAAAAAKoAAABVAAAAAAAAADcAAADxAAAA8QAAADc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QAAqf8AAP//AAD//wAA//8AAP//&#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4AAAAnAAAANQAAAD/AAAA/wAAAP8AAAD/AAAA1AAAAIwAAAA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D/AAAAxgAAAA0AAAAAAAAAAAAAAAAAAAAAAAAADQAAAMYAAAD/AAAA&#10;qgAAAAAAAAAAAAAAAAAAAAAAAAAAAAAAAAAAAAAAAAAAAAAAAAAAAAAAAAAAAAAAVQAAAKoAAAAA&#10;AAAAAAAAADcAAADxAAAA8QAAADc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f/wAA//8AAP//AAD//wAA//8AAP+VAAC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AAAAxgAAAA0AAAAA&#10;AAAAAAAAAAAAAAAAAAAADQAAAMYAAAD/AAAAqgAAAAAAAAAAAAAAAAAAAAAAAAAAAAAAAAAAAAAA&#10;AAAAAAAAAAAAAAAAAAAaAAAAyQAAABoAAAAAAAAAAAAAADcAAADxAAAA8QAAADcAAAAAAAAAAAAA&#10;AAAAAAAAAAAAAAAAAAAAAAAAAAAAAAAAAP8AAAD/AAAA/wAAAP8AAAD/AAAA/wAAAP8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WAACW/wAA//8AAP//AAD//wAA//8AAP8fAAA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D/AAAAxgAAAA0AAAAAAAAAAAAAAAAAAAAAAAAADQAAAMYAAAD/AAAAqgAA&#10;AAAAAAAAAAAAAAAAAAAAAAAAAAAAAAAAAAAAAAAAAAAAAAAAAAAAAACqAAAAVQAAAAAAAAAAAAAA&#10;AAAAADcAAADxAAAA8QAAADcAAAAAAAAAAAAAAAAAAAAAAAAAAAAAAAAAAAAAAAAAAAAAAP8AAAD/&#10;AAAA/wAAAP8AAAD/AAAA/wAAAP8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D//wAA//8AAP//AAD//wAA/6gAAK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MYAAAD/AAAAxgAAAA0AAAAAAAAA&#10;AAAAAAAAAAAAAAAADQAAAMYAAAD/AAAAqgAAAAAAAAAAAAAAAAAAAAAAAAAAAAAAAAAAAAAAAAAA&#10;AAAAAAAAAFUAAACqAAAAAAAAAAAAAAAAAAAAAAAAADcAAADxAAAA8QAAADcAAAAAAAAAAAAAAAAA&#10;AAAAAAAAAAAAAAAAAAAAAAAAAAAAAP8AAAD/AAAA/wAAAP8AAAD/AAAA/wAAAP8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8AAB//AAD//wAA//8AAP//AAD//wAA/x8AAB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wAAAP8AAAD/AAAA/wAAAMYAAAAN&#10;AAAAAAAAAKoAAAD/AAAAxgAAAA0AAAAAAAAAAAAAAAAAAAAAAAAAGgAAAOQAAAD/AAAAfwAAAAAA&#10;AAAAAAAAAAAAAAAAAAAAAAAAAAAAAAAAAAAAAAAAGgAAAMkAAAAaAAAAAAAAAAAAAAAAAAAAAAAA&#10;ADcAAADxAAAA8QAAADc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YAAJb/AAD/&#10;/wAA//8AAP//AAD//w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wAAAP8AAAD/AAAA/wAAAMYAAAANAAAAAAAAAH8AAAD/AAAA5AAAABoAAAAAAAAAAAAA&#10;AAAAAAAAAAAAGgAAAOQAAAD/AAAAVQAAAAAAAAAAAAAAAAAAAAAAAAAAAAAAAAAAAAAAAAAAAAAA&#10;fwAAAP8AAAD/AAAA/wAAAP8AAAD/AAAA/wAAAP8AAAD/AAAA/wAAAP8AAAD/AAAAxgAAAA0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MAAPP/AAD//wAA//8AAP//AAD/lQAAl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8QAAADcAAAAAAAAAAAAAAAAAAAAAAAAANwAAAPEAAADkAAAAGgAAAAAAAAAA&#10;AAAAAAAAAAAAAAAAAAAAAAAAAAAAAAAAAAAAAAAAAAAAAAAAAAAAAAAAAAAAAAAAAAAAAAAAADcA&#10;AADxAAAA8QAAADc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P//AAD//wAA&#10;//8AAP//AAD/HwAAH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AAAA/wAAAH8AAAAAAAAAAAAAAAAA&#10;AAAAAAAAfwAAAP8AAACqAAAAAAAAAAAAAAAAAAAAAAAAAAAAAAAAAAAAAAAAAAAAAAAAAAAAAAAA&#10;AAAAAAAAAAAAAAAAAAAAAAAAAAAAAAAAADcAAADxAAAA8QAAADc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f8AAP//AAD//wAA//8AAP//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MYAAAANAAAAAAAAAAAAAAANAAAAxgAAAOQAAAAaAAAAAAAAAAAAAAAAAAAA&#10;AAAAAAAAAAAAAAAAAAAAAAAAAAAAAAAAAAAAAAAAAAAAAAAAAAAAAAAAAAAAAAAAAAAAADcAAADx&#10;AAAA8QAAADc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TAAATP8AAP//AAD//wAA//8A&#10;AP/5AAD5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O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P8AAACMAAAADQAAAA0AAADG&#10;AAAA8QAAADcAAAAAAAAAAAAAAAAAAAAAAAAADQAAAJwAAAD/AAAAxgAAAA0AAAAAAAAAAAAAAAAA&#10;AAAAAAAAAAAAAAAAAAAAAAAAAAAAADcAAADxAAAA8QAAADc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wAAv/8AAP//AAD//wAA//8AAP+/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AAAAGgAAAAAAAAAAAAAAAAAAAAAAAAAAAAAAAAAAAAAAAAAAAAAAcgAAAF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UAAAA/wAAAP8AAACpAAAAKgAAAAAAAAAAAAAAAAAAAAAAAAAAAAAAAAAA&#10;AJwAAAD/AAAAxgAAAA0AAAAAAAAAAAAAAAAAAAAAAAAAAAAAAAAAAAAAAAAAAAAAADcAAADxAAAA&#10;8QAAADc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B/wAA//8AAP//AAD//wAA//8AAP9M&#10;AAB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JAAAAGgAAAAAAAAAAAAAAAAAAAAAAAAAAAAAAAAAA&#10;AAAAAAAAAAAAGgAAAKw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MAABM/wAA//8AAP//AAD//wAA//8AAP8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EcAAABVAAAAVQAAAGIAAADkAAAA&#10;YgAAAFUAAABVAAAAVQAAAFUAAABVAAAAVQAAAFUAAABVAAAAqQ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C//wAA//8AAP//AAD//wAA/78AAL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UAAAA/wAAAP8AAAD/AAAA/wAAAP8AAAD/AAAA/wAAAP8AAAD/AAAA/wAAAP8A&#10;AAD/AAAA/wAAAMY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H/&#10;AAD//wAA//8AAP//AAD//wAA/0wAAE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P8AAAD/AAAA/wAA&#10;AP8AAAD/AAAA/wAAAP8AAAD/AAAA/wAAAP8AAAD/AAAAxgAAAC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wAAEz/AAD//wAA//8AAP//AAD//wAA/wE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IAAADk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8AAL//AAD/&#10;/wAA//8AAP//AAD/vwAA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kAAPn/AAD//wAA//8AAP//AAD/TAAAT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Do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P//AAD//wAA&#10;//8AAP//AAD/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N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f8AAP//AAD//wAA//8AAP//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QAAAHEAAACqAAAAqgAAAKoAAACqAAAAqgAAAKoAAAC3AAAA8Q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TAAATP8AAP//AAD//wAA//8A&#10;AP/5AAD5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8QAAAP8AAAD/AAAA&#10;/wAAAP8AAAD/AAAA/wAAAP8AAAD/AAAA/w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wAAv/8AAP//AAD//wAA//8AAP+/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wAAAPEAAADUAAAA1AAAANQAAADUAAAA1AAAANQAAADhAAAA/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8AAP//AAD//wAA//8AAP9M&#10;AAB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YgAAAAAAAAAAAAAAAAAA&#10;AAAAAAAAAAAAAAAAAAAAAAAAAAAANwAAAN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f/wAA//8AAP//AAD//wAA//8AAP8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sAAAAGgAAAAAAAAAAAAAAAAAAAAAAAAAAAAAAAAAAAAAAAAAAAAAADQAAAI8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WAACW/wAA//8AAP//AAD//wAA//MAAP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y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z&#10;AADz/wAA//8AAP//AAD//wAA/5UAAJ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wAAAAAAAAAAAAAAAAAAAAAAAAAAAAAAAAAAAAAAAAAAAAAAGgAAAM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H/AAD//wAA//8AAP//AAD//wAA/x8AAB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BHAAAAfwAAAKkAAABVAAAAVQAAAFUAAABV&#10;AAAAVQAAAFUAAABiAAAA1A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wAAEz/AAD/&#10;/wAA//8AAP//AAD//w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wAAAP8AAAD/AAAA/wAAAP8AAAD/AAAA/wAAAP8AAAD/AAAA/w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8AAL//AAD//wAA//8AAP//AAD/vwAA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wAAAP8AAAD/AAAA/wAAAP8AAAD/AAAA&#10;/wAAAP8AAAD/AAAA/w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kAAPn/AAD//wAA&#10;//8AAP//AAD/TAAAT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1AAAABoAAAAAAAAAAAAAAAAAAAAAAAAAAAAAAAAAAAAAAAAAYg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P//AAD//wAA//8AAP//AAD/AQ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A0AAAAAAAAAAAAAAAAAAAAAAAAAAAAA&#10;AAAAAAAAAAAAGgAAAL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P//AAD//wAA//8A&#10;AP//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HQAAAAAAAAAAAAAAH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f8AAP//AAD//wAA//8AAP//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gAAALkAAAD/AAAA5AAAABoAAAAAAAAAVQAAAMYA&#10;AACc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TAAATP8AAP//AAD//wAA//8AAP/5&#10;AAD5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P8AAAD/AAAA5AAAABoAAAAAAAAAAAAAAAAAAAB/AAAAxg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wAAv/8AAP//AAD//wAA//8AAP+/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qAAAA/wAAANQAAAC3AAAA1wAAABoAAAAAAAAAAAAAAAAAAAA3&#10;AAAA8Q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AA+f8AAP//AAD//wAA//8AAP9MAAB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fwAAAAAA&#10;AAAaAAAAyQAAABoAAAAAAAAAAAAAAAAAAAAaAAAA5AAAAMY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oAAADGAAAA/wAAAP8AAADGAAAAKgAAAAAAAAAAAAAAAAAAAAAAAAAAAAAAAAAAAAAAAAAAAAAA&#10;AAAAAAAAAAAAAAAAAAAAAAAAAAAAAAAAAAAAAAAAAAAAAAAAAAAAAA0AAABxAAAAxgAAAP8AAAD/&#10;AAAAVQ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B&#10;AAAB/wAA//8AAP//AAD//wAA//8AAP8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JAAAAGgAAAAAAAAAaAAAAyQAAABoAAAAAAAAAAAAAAAAAAAAaAAAA&#10;5A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PEAAACqAAAADQAAAA0AAACcAAAA8QAAADcAAAAA&#10;AAAAAAAAAAAAAAAAAAAAAAAAAAAAAAAAAAAAAAAAAAAAAAAAAAAAAAAAAAAAAAAAAAAAAAAAAAAA&#10;AAAAAAAAcgAAAPEAAADxAAAAqQAAADgAAAAN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BMAABM/wAA//8AAP//AAD//wAA//kAAP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CsAAAAGgAAAAAAAAAa&#10;AAAAyQAAABoAAAAAAAAAAAAAAAAAAABVAAAA/w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8QAAAMYA&#10;AAANAAAAAAAAAAAAAAANAAAAxgAAAOQAAAAaAAAAAAAAAAAAAAAAAAAAAAAAAAAAAAAAAAAAAAAA&#10;AAAAAAAAAAAAAAAAAAAAAAAAAAAAAAAAAA0AAADGAAAA/wAAAMYAAAAq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C/AAC/&#10;/wAA//8AAP//AAD//wAA/78AAL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qAAAAVQAAAAAAAAAaAAAAyQAAABoAAAAAAAAAAAAAACoAAADkAAAA/w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AAAA/wAAAH8AAAAAAAAAAAAAAAAAAAAAAAAAfwAAAP8AAACqAAAA&#10;AAAAAAAAAAAAAAAAAAAAAAAAAAAAAAAAAAAAAAAAAAAAAAAAAAAAAAAAAAAAAAAADQAAAMYAAAD/&#10;AAAAn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D5AAD5/wAA//8AAP//AAD//wAA/0wAAE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5AAAAGIAAAAaAAAA&#10;yQAAABoAAAANAAAAYgAAAPEAAAD/AAAA8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8QAAADcAAAAA&#10;AAAAAAAAAAAAAAAAAAAANwAAAPEAAADkAAAAGgAAAAAAAAAAAAAAAAAAAAAAAAAAAAAAAAAAAAAA&#10;AAAAAAAAAAAAAAAAAAAAAAAAqgAAAP8AAACq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EAAAH/AAD//wAA&#10;//8AAP//AAD//wAA/wE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PEAAAD/AAAA/wAAAP8AAAD/AAAA/wAAAP8AAADxAAAAV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5AAAABoAAAAAAAAAAAAAAAAAAAAAAAAAGgAAAOQAAAD/AAAAVQAA&#10;AAAAAAAAAAAAAAAAAAAAAAAAAAAAAAAAAAAAAAAAAAAAAAAAAAAAAABVAAAA/wAAAOQ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EwAAEz/AAD//wAA//8AAP//AAD/+Q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0AAACcAAAA4QAA&#10;AP8AAAD/AAAA8QAAAKkAAA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oAAAD/AAAA5AAAABoAAAAAAAAA&#10;AAAAAAAAAAAAAAAADQAAAMYAAAD/AAAAfwAAAAAAAAAAAAAAAAAAAAAAAAAAAAAAAAAAAAAAAAAA&#10;AAAAAAAAAA0AAADGAAAA/wAAAH8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L8AAL//AAD//wAA//8A&#10;AP//AAD/vwAAv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AAAAxgAAAA0AAAAAAAAAAAAAAAAAAAAAAAAADQAAAMYAAAD/AAAAqgAAAAAA&#10;AAAAAAAAAAAAAAAAAAAAAAAAAAAAAAAAAAAAAAAAAAAAAFUAAAD/AAAA8QAAAEUAAACcAAAA4QAA&#10;AP8AAAD/AAAA1AAAACo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PkAAPn/AAD//wAA//8AAP//AAD/TAAAT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AAAAxg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MYAAAD/AAAAxgAAAA0AAAAAAAAAAAAA&#10;AAAAAAAAAAAADQAAAMYAAAD/AAAAqgAAAAAAAAAAAAAAAAAAAAAAAAAAAAAAAAAAAAAAAAAAAAAA&#10;AAAAAKoAAAD/AAAA/wAAAKkAAAAqAAAAAAAAAA0AAACMAAAA/wAAAP8AAABiAAAAAAAAAAAAAAAA&#10;AAAAAAAAAAAAAAAAAAAAAAAAAP8AAAD/AAAA/wAAAP8AAAD/AAAA/wAAAP8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P8AAP//AAD//wAA//8AAP//&#10;AAD/AQ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xg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AAAAxgAAAA0AAAAAAAAAAAAAAAAAAAAAAAAADQAAAMYAAAD/AAAAqgAAAAAAAAAA&#10;AAAAAAAAAAAAAAAAAAAAAAAAAAAAAAAAAAAADQAAAMYAAAD/AAAAqgAAAAAAAAAAAAAAAAAAAAAA&#10;AAAAAAAAfwAAAP8AAADxAAAANwAAAAAAAAAAAAAAAAAAAAAAAAAAAAAAAAAAAP8AAAD/AAAA/wAA&#10;AP8AAAD/AAAA/w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QAAAf8AAP//AAD//wAA//8AAP//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C5AAAANwAAAAAAAAAAAAAAAAAAAAAAAAAA&#10;AAAAAAAAAAAAAAAAAAAADQAAAI8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MYAAAD/AAAAxgAAAA0AAAAAAAAAAAAAAAAA&#10;AAAAAAAADQAAAMYAAAD/AAAAqgAAAAAAAAAAAAAAAAAAAAAAAAAAAAAAAAAAAAAAAAAAAAAADQAA&#10;AMYAAAD/AAAAfwAAAAAAAAAAAAAAAAAAAAAAAAAAAAAAGgAAAOQAAAD/AAAAfwAAAAAAAAAAAAAA&#10;AAAAAAAAAAAAAAAAAAAAAP8AAAD/AAAA/wAAAP8AAAD/AAAA/wAAAP8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TAAATP8AAP//AAD//wAA//8AAP/5AAD5&#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VQAAAAAAAAAAAAAAAAAAAAAAAAAAAAAAAAAAAAAAAAAAAAAAGgAAAMk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wAAAP8AAAD/AAAA/wAAAMYAAAANAAAAAAAA&#10;AKoAAAD/AAAAxgAAAA0AAAAAAAAAAAAAAAAAAAAAAAAAGgAAAOQAAAD/AAAAfwAAAAAAAAAAAAAA&#10;AAAAAAAAAAAAAAAAAAAAAAAAAAAAAAAADQAAAMYAAAD/AAAAfwAAAAAAAAAAAAAAAAAAAAAAAAAA&#10;AAAADQAAAMYAAAD/AAAAqg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vwAAv/8AAP//AAD//wAA//8AAP+/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BHAAAAjAAAAKkAAABVAAAAVQAAAFUAAABVAAAA&#10;VQAAAFUAAABiAAAAtwAAAOQ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wAAAP8AAAD/AAAA/wAAAMYAAAANAAAAAAAAAH8AAAD/AAAA5AAAABoAAAAAAAAAAAAAAAAAAAAA&#10;AAAAGgAAAOQAAAD/AAAAVQAAAAAAAAAAAAAAAAAAAAAAAAAAAAAAAAAAAAAAAAAAAAAAAAAAAKoA&#10;AAD/AAAAfwAAAAAAAAAAAAAAAAAAAAAAAAAAAAAAAAAAAKoAAAD/AAAAqg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QAA+f8AAP//AAD//wAA//8AAP9MAAB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wAAAP8AAAD/AAAA/wAAAP8AAAD/AAAA/wAAAP8AAAD/AAAA/w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8QAAADcAAAAAAAAAAAAAAAAAAAAAAAAANwAAAPEAAADkAAAAGgAAAAAAAAAAAAAAAAAA&#10;AAAAAAAAAAAAAAAAAAAAAAAAAAAAAAAAAH8AAAD/AAAAqgAAAAAAAAAAAAAAAAAAAAAAAAAAAAAA&#10;AAAAAKoAAAD/AAAAfw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wAA//8AAP//AAD//wAA//8AAP8B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AAAA/wAAAP8AAAD/AAAA/wAAAP8AAAD/AAAA/wAA&#10;AP8AAAD/AAAA/w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wAAAH8AAAAAAAAAAAAAAAAAAAAAAAAA&#10;fwAAAP8AAACqAAAAAAAAAAAAAAAAAAAAAAAAAAAAAAAAAAAAAAAAAAAAAAAAAAAAAAAAABoAAADk&#10;AAAA5AAAABoAAAAAAAAAAAAAAAAAAAAAAAAADQAAAMYAAADxAAAANw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wAA//8AAP//AAD//wAA//8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1AAAABoAAAAAAAAAAAAAAAAAAAAAAAAAAAAAAAAAAAAAAAAAYg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MYAAAANAAAAAAAAAAAAAAANAAAAxgAAAOQAAAAaAAAAAAAAAAAAAAAAAAAAAAAAAAAA&#10;AAAAAAAAAAAAAAAAAAAAAAAAAAAAAAAAAAB/AAAA/wAAAKoAAAAAAAAAAAAAAAAAAAAAAAAANwAA&#10;APEAAACq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wAA&#10;//8AAP//AAD//wAA//8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A0AAAAAAAAAAAAAAAAAAAAAAAAAAAAAAAAA&#10;AAAAAAAAGgAAAL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8AAACMAAAADQAAAA0AAADGAAAA8QAA&#10;ADcAAAAAAAAAAAAAAAAAAAAAAAAADQAAAJwAAAD/AAAAxgAAAA0AAAAAAAAAAAAAAAAAAAAAAAAA&#10;nAAAAP8AAACMAAAADQAAAAAAAABVAAAA8QAAAMYAAAAN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BAAAB/wAA//8AAP//AAD//wAA//8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xg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UAAAA/wAAAP8AAACpAAAAKgAAAAAAAAAAAAAAAAAAAAAAAAAAAAAAAAAAAJwAAAD/&#10;AAAAxgAAAA0AAAAAAAAAAAAAAAAAAAAAAAAAAAAAAGIAAADhAAAA/wAAAP8AAADhAAAAYg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BMAABM/wAA//8A&#10;AP//AAD//wAA//kAAP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xg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C/AAC//wAA//8AAP//AAD//wAA/78AAL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C5AAAANwAAAAAA&#10;AAAAAAAAAAAAAAAAAAAAAAAAAAAAAAAAAAAAAAAADQAAAI8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D5AAD5/wAA//8AAP//&#10;AAD//wAA/0wAAE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VQAAAAAAAAAAAAAAAAAAAAAAAAAAAAAAAAAAAAAAAAAAAAAA&#10;GgAAAM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D/AAD//wAA//8AAP//AAD//wAA/wE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BHAAAAjAAAAKkAAABV&#10;AAAAVQAAAFUAAABVAAAAVQAAAFUAAABiAAAAtw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D/AAD//wAA//8AAP//AAD/&#10;/w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P8AAAD/AAAA/wAAAP8AAAD/AAAA/wAAAP8AAAD/AAAA/w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CUAACX/AAD//wAA//8AAP//AAD/+w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P8AAAD/AAAA&#10;/wAAAP8AAAD/AAAA/wAAAP8AAAD/AAAA/w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HoAAHr/AAD//wAA//8AAP//AAD/zQAA&#10;z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1AAAABoAAAAAAAAAAAAAAAAAAAAAAAAAAAAAAAAAAAAAAAAAYg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M0AAM3/AAD//wAA//8AAP//AAD/eQAAe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A0AAAAAAAAAAAAA&#10;AAAAAAAAAAAAAAAAAAAAAAAAAAAAGgAAAL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PsAAPv/AAD//wAA//8AAP//AAD/JAAAJ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w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P8AAP//AAD//wAA//8AAP//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uQ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JQAAJf8AAP//AAD//wAA//8AAP/7AAD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CcAAAAqgAAAKoAAACqAAAAqgAAAKoAAACqAAAAqgAAAKoAAAC3AAAA/wAAA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egAAev8A&#10;AP//AAD//wAA//8AAP/NAAD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wAAAP8AAAD/AAAA/wAAAP8AAAD/&#10;AAAA/wAAAP8AAAD/AAAA/wAAAMY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zQAAzf8AAP//AAD//wAA//8AAP95AAB5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8QAAANQAAADUAAAA1AAAANQAAADUAAAA1AAAANQAAADxAAAA4QAAAM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wAA+/8AAP//&#10;AAD//wAA//8AAP8kAAA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XAAAANwAAAAAAAAAAAAAAAAAAAAAAAAAAAAAA&#10;AAAAAAAAAAAaAAAAj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wAA//8AAP//AAD//wAA//8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CP&#10;AAAADQAAAAAAAAAAAAAAAAAAAAAAAAAAAAAAAAAAAAAAAAAAAAAAVQAAAF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wAA//8AAP//AAD/&#10;/wAA//8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Kw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wAA//8AAP//AAD//wAA//8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N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wAA//8AAP//AAD//wAA&#10;//8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BHAAAAVQAAAFUAAABVAAAAVQAAAFUAAABVAAAAVQAAAFUA&#10;AAB/AAAA8Q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wAA//8AAP//AAD//wAA//8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wAA&#10;AP8AAAD/AAAA/wAAAP8AAAD/AAAA/wAAAP8AAAD/AAAA/w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lAAAl/wAA//8AAP//AAD//wAA//sA&#10;AP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P8AAAD/AAAA/wAAAP8AAAD/AAAA/wAAAPEAAADG&#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B6AAB6/wAA//8AAP//AAD//wAA/80AAM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XAAAAN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DNAADN/wAA//8AAP//AAD//wAA/3kAAH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C5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D7AAD7/wAA//8AAP//AAD//wAA/yQAAC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D/AAD//wAA//8AAP//AAD//w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KwAAACsA&#10;AABHAAAAVQAAAEcAAAANAAAAAAAAAAAAAAAAAAAAAAAAAAAAAAANAAAAcQAAAC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D/&#10;AAD//wAA//8AAP//AAD//w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CpAAAA/wAAAP8AAADxAAAAnAAAAB0AAAAAAAAAAAAAAAAAAAAAAAAA&#10;AAAAAAAAAAAAAAAADQAAAI8AAAB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CUAACX/AAD//wAA//8AAP//AAD/+w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NQAAAAq&#10;AAAAAAAAAAAAAAAAAAAAAAAAAAAAAAAAAAAAAAAAAAAAAAAAAAAAAAAAAAAAAAByAAAAV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oAAADGAAAA/wAAAP8AAADGAAAAKgAAAAAAAAAAAAAAAAAA&#10;AAAAAAAAAAAAAAAAAAAAAAAAAAAAAAAAAAAAAAAAAAAAAAAAAAAAAAAAAAAADQAAAH8AAADhAAAA&#10;/wAAAP8AAADxAAAAnAAAAA0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HoAAHr/AAD/&#10;/wAA//8AAP//AAD/zQAAz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5AAAABoAAAAAAAAAAAAAAAAAAAAAAAAAAAAAAAAAAAAAAAAAAAAA&#10;AAAAAAAAAAAAAAAAAAAAAAAAAAAAjw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EAAACqAAAA&#10;DQAAAA0AAACcAAAA8QAAADcAAAAAAAAAAAAAAAAAAAAAAAAAAAAAAAAAAAAAAAAAAAAAAAAAAAAA&#10;AAAAAAAAAAAAAAAaAAAA1AAAAPEAAABVAAAAAAAAAAAAAAAqAAAA1AAAANQ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M0AAM3/AAD//wAA//8AAP//AAD/eQAAe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fwAAAAAAAAAAAAAA&#10;AAAAAAAAAAAAAAAAAAAAAAAAAAAAAAAAAAAAAAAAAAAAAAAAAAAAAAAAAAAAAAAAVQAAAH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8QAAAMYAAAANAAAAAAAAAAAAAAANAAAAxgAAAOQAAAAaAAAAAAAAAAAA&#10;AAAAAAAAAAAAAAAAAAAAAAAAAAAAAAAAAAAAAAAAAAAAAAAAAACqAAAA8QAAADcAAAAAAAAAAAAA&#10;AAAAAAAAAAAANwAAAPEAAACq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PsAAPv/AAD//wAA&#10;//8AAP//AAD/JAAAJ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C5AAAANwAAAAAAAAAAAAAAAAAAAAAAAAAAAAAAAAAAAAAAAAAAAAAAAAAAAAAA&#10;AAAAAAAAAAAAAAAAAAAAAAAAGgAAAKw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AAAA/wAAAH8AAAAAAAAAAAAA&#10;AAAAAAAAAAAAfwAAAP8AAACqAAAAAAAAAAAAAAAAAAAAAAAAAAAAAAAAAAAAAAAAAAAAAAAAAAAA&#10;AAAAABoAAADkAAAA5AAAABoAAAAAAAAAAAAAAAAAAAAAAAAAGgAAAOQAAADkAAAAGg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P8AAP//AAD//wAA//8AAP//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JAAAAGgAAAAAAAAAAAAAAAAAA&#10;AAAAAAAAAAAAAAAAAAAAAAAAAAAAAAAAAAAAAAAAAAAAAAAAAAAAAAAAAAAAGgAAAM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8QAAADcAAAAAAAAAAAAAAAAAAAAAAAAANwAAAPEAAADkAAAAGgAAAAAAAAAA&#10;AAAAAAAAAAAAAAAAAAAAAAAAAAAAAAAAAAAAAAAAABoAAADkAAAA8QAAADcAAAAAAAAAAAAAAAAA&#10;AAAAAAAAGgAAAOQAAADGAAAADQ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P8AAP//AAD//wAA//8A&#10;AP//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JAAAAGgAAAAAAAAAAAAAAAAAAAAAAAAAAAAAAAAAAAAAAAAAAAAAAAAAAAAAAAAAA&#10;AAAAAAAAAAAAAAAAAAAAGgAAAM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5AAAABoAAAAAAAAAAAAAAAAA&#10;AAAAAAAAGgAAAOQAAAD/AAAAVQAAAAAAAAAAAAAAAAAAAAAAAAAAAAAAAAAAAAAAAAAAAAAAAAAA&#10;AA0AAADGAAAA/wAAAMYAAAANAAAAAAAAAAAAAAAAAAAAVQAAAP8AAABV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JQAAJf8AAP//AAD//wAA//8AAP/7AAD7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C5AAAANwAAAAAAAAAAAAAAAAAAAAAA&#10;AAAAAAAAAAAAAAAAAAAAAAAAAAAAAAAAAAAAAAAAAAAAAAAAAAAAAAAAVQ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D/AAAA5AAAABoAAAAAAAAAAAAAAAAAAAAAAAAADQAAAMYAAAD/AAAAfwAAAAAAAAAAAAAA&#10;AAAAAAAAAAAAAAAAAAAAAAAAAAAAAAAAAAAAAAAAAAA3AAAA8QAAAP8AAADUAAAANwAAAAAAAABV&#10;AAAA8QAAAH8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egAAev8AAP//AAD//wAA//8AAP/N&#10;AAD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AAAAqgAAAAAAAAAAAAAAAAAAAAAAAAAAAAAAAAAAAAAAAAAAAAAAAAAAAAAAAAAAAAAA&#10;AAAAAAAAAAAAAAAAqgAAAMY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AAAAxgAAAA0AAAAAAAAAAAAAAAAAAAAA&#10;AAAADQAAAMYAAAD/AAAAqgAAAAAAAAAAAAAAAAAAAAAAAAAAAAAAAAAAAAAAAAAAAAAAAAAAAAAA&#10;AAAAAAAAYgAAAP8AAAD/AAAA8QAAAMQAAADGAAAANw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zQAAzf8AAP//AAD//wAA//8AAP95AAB5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8QAAAFUAAAAAAAAAAAAAAAAAAAAA&#10;AAAAAAAAAAAAAAAAAAAAAAAAAAAAAAAAAAAAAAAAAAAAAABVAAAA/wAAA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&#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xgAAAPEAAABiAAAAAAAAAAAAAAAAAAAAAAAAAAAAAAAAAAAAAAAAAAAAAAAAAAAAAAAA&#10;AGIAAADx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AAAA8QAAAH8AAAA4AAAA&#10;DQAAAAAAAAAAAAAAAAAAAB0AAABiAAAA1AAAAP8AAAD/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xAAAA/wAAAP8AAAD/AAAA/wAAAP8AAAD/AAAA/wAAAP8AAAD/AAAA/wAAAP8A&#10;AAC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wAAAP8A&#10;AAD/AAAA/wAAAMYAAAANAAAAAAAAAKoAAAD/AAAAxgAAAA0AAAAAAAAAAAAAAAAAAAAAAAAAGgAA&#10;AOQAAAD/AAAAfwAAAAAAAAAAAAAAAAAAAAAAAAAAAAAAAAAAAAAAAAAAAAAAAAAAAAAAAAB/AAAA&#10;8QAAADcAAAAAAAAAAAAAAAAAAABiAAAA/wAAAP8AAADGAAAADQ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wAA//8AAP//AAD//wAA//8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qAAAA1AAAAP8AAAD/AAAA/wAA&#10;AP8AAAD/AAAA/wAAAP8AAAD/AAAA8QAAAG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wAAAP8AAAD/AAAA/wAAAMYAAAANAAAAAAAAAH8AAAD/AAAA&#10;5AAAABoAAAAAAAAAAAAAAAAAAAAAAAAAGgAAAOQAAAD/AAAAVQAAAAAAAAAAAAAAAAAAAAAAAAAA&#10;AAAAAAAAAAAAAAAAAAAAAAAAABoAAADkAAAAxgAAAA0AAAAAAAAAAAAAAAAAAAAAAAAAVQAAAP8A&#10;AADxAAAANw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lAAAl/wAA//8AAP//AAD//wAA//sAAP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gAAACpAAAA4QAAAP8AAAD/AAAA/wAAAMYAAABx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8QAAADcAAAAAAAAAAAAAAAAAAAAAAAAANwAAAPEA&#10;AADkAAAAGgAAAAAAAAAAAAAAAAAAAAAAAAAAAAAAAAAAAAAAAAAAAAAAAAAAAFUAAAD/AAAAqgAA&#10;AAAAAAAAAAAAAAAAAAAAAAAAAAAAAAAAAKoAAAD/AAAAVQ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B6AAB6/wAA&#10;//8AAP//AAD//wAA/80AAM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wAA&#10;AH8AAAAAAAAAAAAAAAAAAAAAAAAAfwAAAP8AAACqAAAAAAAAAAAAAAAAAAAAAAAAAAAAAAAAAAAA&#10;AAAAAAAAAAAAAAAAAAAAADcAAADxAAAAxgAAAA0AAAAAAAAAAAAAAAAAAAAAAAAAAAAAAH8AAADx&#10;AAAANw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DNAADN/wAA//8AAP//AAD//wAA/3kAAH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MYAAAANAAAAAAAAAAAAAAANAAAAxgAAAOQAAAAa&#10;AAAAAAAAAAAAAAAAAAAAAAAAAAAAAAAAAAAAAAAAAAAAAAAAAAAAAAAAAA0AAADGAAAA8QAAADcA&#10;AAAAAAAAAAAAAAAAAAAAAAAADQAAAMYAAADGAAAADQ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D7AAD7/wAA//8A&#10;AP//AAD//wAA/yQAAC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QAAAP8A&#10;AACMAAAADQAAAA0AAADGAAAA8QAAADcAAAAAAAAAAAAAAAAAAAAAAAAADQAAAJwAAAD/AAAAxgAA&#10;AA0AAAAAAAAAAAAAAAAAAAAqAAAA5AAAAPEAAABiAAAAAAAAAAAAAAAqAAAAxgAAAOQAAAAq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D/AAD//wAA//8AAP//AAD//w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UAAAA/wAAAP8AAACpAAAAKgAAAAAAAAAAAAAA&#10;AAAAAAAAAAAAAAAAAAAAAJwAAAD/AAAAxgAAAA0AAAAAAAAAAAAAAAAAAAAAAAAADQAAAJwAAADx&#10;AAAA/wAAAP8AAADhAAAAfwAAAA0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D/AAD//wAA//8AAP//&#10;AAD//w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D/AAD//wAA//8AAP//AAD//w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D/AAD//wAA//8AAP//AAD/&#10;/w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D/AAD//wAA//8AAP//AAD//w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D/AAD//wAA//8AAP//AAD//w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BUAABX/AAD//wAA//8AAP//AAD//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FMAAFP/AAD//wAA//8AAP//AAD/0wAA0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JMAAJP/AAD//wAA//8AAP//AAD/kwAAk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NMAANP/AAD//wAA//8AAP//AAD/UwAAU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PwA&#10;APz/AAD//wAA//8AAP//AAD/FQAAF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P8AAP//AAD//wAA//8AAP//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P8AAP//&#10;AAD//wAA//8AAP//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P8AAP//AAD//wAA//8AAP//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FQAAFf8AAP//AAD/&#10;/wAA//8AAP/8AAD8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UwAAU/8AAP//AAD//wAA//8AAP/TAAD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kwAAk/8AAP//AAD//wAA&#10;//8AAP+TAAC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0wAA0/8AAP//AAD//wAA//8AAP9TAAB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P8AAP//AAD//wAA//8A&#10;AP8VAAA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P8AAAD/AAAA&#10;fw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wAA//8AAP//AAD//wAA//8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wAAAP8AAAD/AAAAVQ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wAA//8AAP//AAD//wAA//8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B/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wAA//8AAP//AAD//wAA//8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EAAAD/AAAAqQAAACo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VAAAV/wAA//8AAP//AAD//wAA//wAAP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P8AAAD/AAAA/wAAAPEAAABV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BT&#10;AABT/wAA//8AAP//AAD//wAA/9MAAN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A4AAAAxgAAAP8AAADkAAAAGg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CTAACT/wAA//8AAP//AAD//wAA/5MAAJ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wAAAP8AAAD/AAAA/wAAAFUAAAAAAAAAAAAAAAAAAAAAAAAAAAAAAGIAAAD/AAAAfw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DTAADT&#10;/wAA//8AAP//AAD//wAA/1MAAF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wAAAP8AAAD/AAAA/wAAAFUAAAAAAAAAAAAAAAAA&#10;AAAAAAAAAAAAAAAAAACqAAAAfw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D8AAD8/wAA//8AAP//AAD//wAA/xUAAB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fw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D/AAD//wAA&#10;//8AAP//AAD//w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PAAAAGg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D/AAD//wAA//8AAP//AAD//w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jwAAAFUAAAAAAAAADQAAAH8AAABV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D/AAD//wAA//8A&#10;AP//AAD//w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qQAAAP8AAAD/AAAA&#10;xgAAACo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D/AAD//wAA//8AAP//AAD//w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D/AAD//wAA//8AAP//&#10;AAD//w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D/AAD//wAA//8AAP//AAD//w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D/AAD//wAA//8AAP//AAD/&#10;/w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D/AAD//wAA//8AAP//AAD//w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KcAAKf/AAD//wAA//8AAP//AAD/cwAA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NoAANr/AAD//wAA//8AAP//AAD/QAAAQ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P0A&#10;AP3/AAD//wAA//8AAP//AAD/DwAAD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P8AAP//AAD//wAA//8AAP//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P8AAP//&#10;AAD//wAA//8AAP//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P8AAP//AAD//wAA//8AAP//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DwAAD/8AAP//AAD/&#10;/wAA//8AAP/9AAD9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QQAAQf8AAP//AAD//wAA//8AAP/aAA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dAAAdP8AAP//AAD//wAA&#10;//8AAP+mAAC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pwAAp/8AAP//AAD//wAA//8AAP9zAAB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2gAA2v8AAP//AAD//wAA//8A&#10;AP9AAA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QAA/f8AAP//AAD//wAA//8AAP8PAAA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wAA//8AAP//AAD//wAA//8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wAA//8AAP//AAD//wAA//8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wAA//8AAP//AAD//wAA//8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wAA//8AAP//AAD//wAA//8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VAAAV/wAA//8AAP//AAD//wAA//wAAP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BTAABT&#10;/wAA//8AAP//AAD//wAA/9MAAN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CTAACT/wAA//8AAP//AAD//wAA/5MAAJ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DTAADT/wAA&#10;//8AAP//AAD//wAA/1MAAF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D8AAD8/wAA//8AAP//AAD//wAA/xUAAB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D/AAD//wAA//8A&#10;AP//AAD//w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D/AAD//wAA//8AAP//AAD//w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D/AAD//wAA//8AAP//&#10;AAD//w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D/AAD//wAA//8AAP//AAD//w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D/AAD//wAA//8AAP//AAD/&#10;/w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D/AAD//wAA//8AAP//AAD//w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D/AAD//wAA//8AAP//AAD//w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D/AAD//wAA//8AAP//AAD//w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gAAAgP8AAP//AAD//wAA//8AAP//AAD//wAA//8AAP//AAD/&#10;/wAA//8AAP//AAD//wAA//8AAP//AAD//wAA//8AAP//AAD//wAA//8AAP//AAD//wAA//8AAP//&#10;AAD//wAA//8AAP//AAD//wAA//8AAP//AAD//wAA//8AAP//AAD//wAA//8AAP//AAD//w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gAAAgP8AAP//&#10;AAD//wAA//8AAP//AAD//wAA//8AAP//AAD//wAA//8AAP//AAD//wAA//8AAP//AAD//wAA//8A&#10;AP//AAD//wAA//8AAP//AAD//wAA//8AAP//AAD//wAA//8AAP//AAD//wAA//8AAP//AAD//wAA&#10;//8AAP//AAD//wAA//8AAP//AAD//w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gAAAgP8AAP//AAD//wAA//8AAP//AAD//wAA//8AAP//AAD//wAA&#10;//8AAP//AAD//wAA//8AAP//AAD//wAA//8AAP//AAD//wAA//8AAP//AAD//wAA//8AAP//AAD/&#10;/wAA//8AAP//AAD//wAA//8AAP//AAD//wAA//8AAP//AAD//wAA//8AAP//AAD/4AAA4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gAAAgP8AAP//AAD/&#10;/wAA//8AAP//AAD//wAA//8AAP//AAD//wAA//8AAP//AAD//wAA//8AAP//AAD//wAA//8AAP//&#10;AAD//wAA//8AAP//AAD//wAA//8AAP//AAD//wAA//8AAP//AAD//wAA//8AAP//AAD//wAA//8A&#10;AP//AAD//wAA//8AAP/gAADgIAAAI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gAAAgP8AAP//AAD//wAA//8AAP//AAD//wAA//8AAP//AAD//wAA//8A&#10;AP//AAD//wAA//8AAP//AAD//wAA//8AAP//AAD//wAA//8AAP//AAD//wAA//8AAP//AAD//wAA&#10;//8AAP//AAD//wAA//8AAP//AAD//wAA//8AAP//AAD//wAA/+AAAOAgAAA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gAAAMYA&#10;AAD/AAAA/wAAAMYAAAA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xgAAAP8AAAD/AAAA8QAAAKkAAAA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oAAADx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HEAAADGAAAA/wAAAP8AAAB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fwAAAOEAAAD/AAAA/wAAAPEAAACc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4AAAA&#10;cQAAAMYAAADxAAAAVQAAAAAAAAAAAAAAAAAAAAAAAAAAAAAAAAAAAAAAAAAAAAAAAAAAACoAAADG&#10;AAAA/wAAAP8AAADGAAAAK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AAAA8QAAAKoAAAANAAAADQAAAJwAAADx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wAAAP8AAAD/AAAA/wAAAP8AAADxAAAAV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8AAADxAAAA&#10;N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yAAAA8QAAAPEA&#10;AACpAAAAOA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UAAAA8QAAAFUAAAAAAAAA&#10;AAAAACoAAADUAAAA1A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wAAAC3AAAA1AAAAP8AAAD/AAAAVQAAAAAAAAAAAAAAAAAAAAAA&#10;AAAAAAAAAAAAAAAAAAAAAAAAVQAAAPEAAACqAAAADQAAAA0AAACcAAAA8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xgAAAA0AAAAA&#10;AAAAAAAAAA0AAADG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CMAAAADQAA&#10;AAAAAAANAAAAjAAAAP8AAAD/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P8AAADxAAAA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D/AAAAxgAAAC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DxAAAANwAAAAAAAAAAAAAAAAAAAAAAAAA3AAAA8QAAAK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VQAAAAAAAAAAAAAAAAAAAAAAAAAAAAAAAAAAAAAAAAA3AAAA8QAAAMYAAAANAAAA&#10;AAAAAAAAAAANAAAAxg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oAAAD/AAAAfwAAAAAAAAAAAAAAAAAAAAAAAAB/AAAA/wAAAK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AAAAFUAAAAAAAAAAAAAAAAAAAAAAAAAAAAAAFUAAAD/AAAA/wAAAH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cAAAAjAAAAPEAAADx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xgAAAP8AAAC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kAAAAGgAAAAAAAAAAAAAAAAAA&#10;AAAAAAAaAAAA5A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VQAAAAAAAAAAAAAAAAAAAAAAAAAA&#10;AAAAAAAAAAAAAACqAAAA/wAAAH8AAAAAAAAAAAAAAAAAAAAAAAAAfwAAAP8AAAC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xAAAANwAAAAAAAAAAAAAA&#10;AAAAAAAAAAA3AAAA8Q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ggAAAAAAAAAAAAAAAAAAAAAA&#10;AAAAAAAAAAAAAA0AAADG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CcAAAANwAAAPEAAADxAAAA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AAAA/wAAAK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DxAAAANwAAAAAAAAAAAAAAAAAAAAAAAAAaAAAA5AAAAMY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VQAAAAAAAAAAAAAAAAAAAAAAAAAAAAAAAAAAADcAAADxAAAA8QAAADcAAAAAAAAAAAAA&#10;AAAAAAAAAAAANwAAAPE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wAAAP8AAADkAAAAGgAAAAAAAAAAAAAAAAAAAAAAAAAaAAAA5AAAAP8AAAB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LkAAAAaAAAANwAAAPEAAADxAAAAN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MYAAAD/AAAAxgAAAA0AAAAAAAAAAAAAAAAA&#10;AABVAAAA/wAAAF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VQAAAAAAAAAAAAAAAAAAAAAAAAAAAAAA&#10;AAAAAH8AAAD/AAAA5AAAABoAAAAAAAAAAAAAAAAAAAAAAAAAGgAAAOQAAAD/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AP8AAADkAAAAGgAAAAAAAAAAAAAAAAAA&#10;AAAAAAANAAAAxgAAAP8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wAAAF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FUAAAAAAAAANwAAAPEAAADx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D/&#10;AAA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xAAAA/wAAANQAAAA3AAAAAAAAAFUAAADxAAAA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VQAAAAAAAAAAAAAAAAAAAAAAAAAAAAAAAAAAAKoAAAD/AAAA5AAAABoAAAAAAAAAAAAAAAAA&#10;AAAAAAAADQAAAMYAAAD/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xgAAAP8AAADGAAAADQAAAAAAAAAAAAAAAAAAAAAAAAANAAAAxgAAAP8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xg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qgAAAAAAAAAAAAAANwAAAPEAAADx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QAAAP8AAADxAAAARQAAAJwAAADhAAAA/wAAAP8AAADUAAAAK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iAAAA/wAAAP8AAADxAAAAxAAAAMYAAAA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VQAAAAAAAAAAAAAAAAAAAAAAAAAAAAAADQAA&#10;AMYAAAD/AAAAxgAAAA0AAAAAAAAAAAAAAAAAAAAAAAAADQAAAMYAAAD/AAAAq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xgAAAP8AAADGAAAADQAAAAAAAAAAAAAAAAAAAAAA&#10;AAANAAAAxgAAAP8AAAC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xAAAAN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JAAAAGgAAAAAA&#10;AAAAAAAANwAAAPEAAADxAAAAN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AP8AAAD/AAAA&#10;qQAAACoAAAAAAAAADQAAAIwAAAD/AAAA/wAAAG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AAAA/wAAAJw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VQAAAAAAAAAAAAAAAAAAAAAAAAAAAAAADQAAAMYAAAD/AAAAxgAAAA0AAAAAAAAAAAAAAAAAAAAA&#10;AAAADQAAAMYAAAD/AAAAq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xgAA&#10;AP8AAADGAAAADQAAAAAAAAAAAAAAAAAAAAAAAAANAAAAxgAAAP8AAAC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oAAABVAAAAAAAAAAAAAAAAAAAANwAAAPEAAADx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xgAAAP8AAACqAAAAAAAAAAAAAAAAAAAAAAAAAAAAAAB/AAAA/wAAAPEA&#10;AAA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gAAAMYAAADUAAAA/wAAAP8AAADUAAAA&#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VQAAAAAAAAAAAAAAAAAAAAAAAAAAAAAADQAAAMYA&#10;AAD/AAAAxgAAAA0AAAAAAAAAAAAAAAAAAAAAAAAADQAAAMYAAAD/AAAA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P8AAADGAAAADQAAAAAAAAAAAAAAAAAAAAAAAAAN&#10;AAAAxgAAAP8AAAC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KoAAAAAAAAAAAAAAAAAAAAA&#10;AAAANwAAAPEAAADxAAAAN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P8AAAB/AAAAAAAA&#10;AAAAAAAAAAAAAAAAAAAAAAAaAAAA5AAAAP8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xgAAAA0AAAANAAAAnAAAAP8AAAD/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AAAAVQAA&#10;AAAAAAAAAAAAAAAAAAAAAAAAAAAADQAAAMYAAAD/AAAAxgAAAA0AAAAAAAAAAAAAAAAAAAAAAAAA&#10;DQAAAMYAAAD/AAAAq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P8A&#10;AADGAAAADQAAAAAAAAAAAAAAAAAAAAAAAAAaAAAA5AAAAP8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uQ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QAAABoAAAAAAAAAAAAAAAAAAAAAAAAANwAAAPEAAADx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xgAAAP8AAAB/AAAAAAAAAAAAAAAAAAAAAAAAAAAAAAANAAAAxgAAAP8AAAC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xAAAANwAAAAAAAAAAAAAAAAAAAGIAAAD/AAAA/wAA&#10;AMY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VQAAAAAAAAAAAAAAAAAAAAAAAAAAAAAAAAAAAKoAAAD/&#10;AAAAxgAAAA0AAAAAAAAAAAAAAAAAAAAAAAAAGgAAAOQAAAD/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P8AAADkAAAAGgAAAAAAAAAAAAAAAAAAAAAAAAAaAAAA&#10;5AAAAP8AAAB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C5AA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P8AAAD/AAAA/wAAAP8AAAD/AAAA&#10;/wAAAP8AAAD/AAAA/wAAAP8AAADG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gAAAP8AAAB/AAAAAAAAAAAA&#10;AAAAAAAAAAAAAAAAAAAAAAAAqgAAAP8AAAC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GAAAA&#10;DQAAAAAAAAAAAAAAAAAAAAAAAABVAAAA/wAAAPE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VQAAAAAA&#10;AAAAAAAAAAAAAAAAAAAAAAAAAAAAAH8AAAD/AAAA5AAAABoAAAAAAAAAAAAAAAAAAAAAAAAAGgAA&#10;AOQAAAD/AAAAV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Dx&#10;AAAANwAAAAAAAAAAAAAAAAAAAAAAAAA3AAAA8Q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M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EAAADx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CqAAAAAAAAAAAAAAAAAAAAAAAAAAAAAAAAAAAAqgAAAP8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P8AAACqAAAAAAAAAAAAAAAAAAAAAAAAAAAAAAAAAAAAqgAAAP8A&#10;AAB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VQAAAAAAAAAAAAAAAAAAAAAAAAAAAAAAAAAAADcAAADxAAAA&#10;8QAAADcAAAAAAAAAAAAAAAAAAAAAAAAANwAAAPEAAADk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oAAAD/AAAAfwAAAAAAAAAAAAAAAAAAAAAAAAB/AAAA/w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3AAAAxgAAABoAAAAAAAAAAAAAAAAAAAAA&#10;AAAAAAAAAAAAAA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PEAAADx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kAAAAGgAAAAAAAAAA&#10;AAAAAAAAAAAAAAANAAAAxgAAAPEAAAA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GAAAADQAA&#10;AAAAAAAAAAAAAAAAAAAAAAAAAAAAfwAAAPEAAAA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VQAAAAAAAAAA&#10;AAAAAAAAAAAAAAAAAAAAAAAAAAAAAACqAAAA/wAAAH8AAAAAAAAAAAAAAAAAAAAAAAAAfwAAAP8A&#10;AAC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xgAAAA0AAAAAAAAAAAAAAA0AAADG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GAAAAGgAAAAAAAAAAAAAAAAAAAAAAAAAAAAAADQAAAJwAAAB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PEAAADxAAAAN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qgAAAAAAAAAAAAAAAAAAAAAAAAA3AAAA8QAAAK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xAAAANwAAAAAAAAAAAAAAAAAAAAAAAAANAAAAxgAAAMY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D/AAAAVQAAAAAAAAAAAAAAAAAAAAAAAAAAAAAAAAAAAAAAAAA3AAAA8QAA&#10;AMYAAAANAAAAAAAAAAAAAAANAAAAxg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wAAAIwAAAANAAAADQAAAMYAAADxAAAAN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D/AAAA/wAAAP8AAAD/AAAA/wAAAP8AAAD/AAAA&#10;/w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Dx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cAAAA/wAAAIwAAAANAAAA&#10;AAAAAFUAAADx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oAAADkAAAA8QAAAGIA&#10;AAAAAAAAAAAAACoAAADGAAAA5AAAAC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AAAAnAAAAA0AAAAAAAAA&#10;AAAAAAAAAAAAAAAAAAAAAAAAAAAAAAAAVQAAAP8AAACMAAAADQAAAA0AAADGAAAA8QAAAD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NQAAAD/AAAA/wAAAKkAAA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HAAAA8QAAAP8AAAD/&#10;AAAA/wAAAP8AAAD/AAAA/wAAAP8AAAD/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Dx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gAAAOEAAAD/AAAA/wAAAOEAAAB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nAAAAPEAAAD/AAAA/wAAAOEAAAB/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UAAAD/&#10;AAAA/wAAAP8AAAD/AAAA/wAAAP8AAADGAAAAAAAAAAAAAAAAAAAAAAAAAAAAAAAAAAAAAAAAADcA&#10;AADUAAAA/wAAAP8AAACpAAAAK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wAAAP8AAAB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wAAAH8AAAAAAAAAAAAAAAAAAAAAAAAAAAAAAAAAAAAAAAAAAAAAAAAA&#10;AAAAAAAAAAAAAAAAAAAAAAAAAAAAAAAAAAAAAAAAAAAAAAAAAAB/AAAA/wAAAH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AA/wAAAP8AAAB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8QAAADcAAAAAAAAAAAAA&#10;AAAAAAAAAAAAAAAAAAAAAAAAAAAAAAAAAAAAAAAAAAAAAAAAAAAAAAAAAAAAAAAAAAAAAAAAAAAA&#10;AAAAAAAAAAA3AAAA8QAAAMY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xgAAAOQA&#10;AAAaAAAAAAAAAAAAAAAAAAAAAAAAAAAAAAAAAAAAAAAAAAAAAAAAAAAAAAAAAAAAAAAAAAAAAAAA&#10;AAAAAAAAAAAAAAAAAA0AAADG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CqAAAAAAAAAAAAAAAAAAAAAAAAAAAAAAAAAAAA&#10;AAAAAAAAAAAAAAAAAAAAAAAAAAAAAAAAAAAAAAAAAAAAAAAAAAAAAH8AAADx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fwAAAAAAAAAAAAAAAAAAAAAAAAAAAAAAAAAAAAAAAAAAAAAAAAAAAAAAAAAAAAAAAAAAAAAA&#10;AAAAAAAAVQAAAPEAAAB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1AAAAJwAAAANAAAAAAAAAAAAAAAAAAAAAAAA&#10;AAAAAAAAAAAAAAAAAAAAAAAAAAAAAAAAAA0AAACMAAAA8QAAAD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JwAAABVAAAAAAAAAAAAAAAAAAAAAAAAAAAAAAAAAAAAAAAAAAAAAAAAAAAAAAAAAFUAAACc&#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AAAAxgAAAP8AAAD/&#10;AAAAxgAAACoAAAAAAAAAAAAAAAAAAAAAAAAAAAAAAAAAAAAAAAAAAAAAAAAAAAAAAAAAAAAAAAAA&#10;AAAAAAAAAAAAAAAAAAAqAAAAxgAAAP8AAAD/AAAAxgAAAC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xAAAAqgAAAA0AAAANAAAAnAAAAPEAAAA3AAAAAAAAAAAAAAAAAAAAAAAA&#10;AAAAAAAAAAAAAAAAAAAAAAAAAAAAAAAAAAAAAAAAAAAAAAAAAFUAAADxAAAAqgAAAA0AAAANAAAA&#10;nAAAAPEAAAA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GAAAADQAAAAAAAAAAAAAA&#10;DQAAAMYAAADkAAAAGgAAAAAAAAAAAAAAAAAAAAAAAAAAAAAAAAAAAAAAAAAAAAAAAAAAAAAAAAAA&#10;AAAANwAAAPEAAADGAAAADQAAAAAAAAAAAAAADQAAAMY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gAAAP8AAAB/AAAAAAAAAAAAAAAAAAAAAAAAAH8AAAD/AAAAqgAAAAAAAAAAAAAAAAAAAAAA&#10;AAAAAAAAAAAAAAAAAAAAAAAAAAAAAAAAAAAAAAAAqgAAAP8AAAB/AAAAAAAAAAAAAAAAAAAAAAAA&#10;AH8AAAD/AAAAqgAAAAAAAAAAAAAAAAAAAAAAAAAAAAAAAAAAAAAAAAAAAAAAAAAAAAAAAAAAAAAA&#10;AAAAAAAAAAAAAAAAAAAAAAAAAAAA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PEAAAA3AAAAAAAAAAAAAAAAAAAAAAAA&#10;ADcAAADxAAAA5AAAABoAAAAAAAAAAAAAAAAAAAAAAAAAAAAAAAAAAAAAAAAAAAAAAAAAAAA3AAAA&#10;8QAAAPEAAAA3AAAAAAAAAAAAAAAAAAAAAAAAADcAAADxAAAA5AAAABoAAAAAAAAAAAAAAAAAAAAA&#10;AAAAAAAAAAAAAAAAAAAAAAAAAAAAAAAAAAAAAAAAAAAAAAAAAAAAAAAAAAAAAAAA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OQAAAAaAAAAAAAAAAAAAAAAAAAAAAAAABoAAADkAAAA/wAAAFUAAAAAAAAAAAAAAAAAAAAA&#10;AAAAAAAAAAAAAAAAAAAAAAAAAAAAAAB/AAAA/wAAAOQAAAAaAAAAAAAAAAAAAAAAAAAAAAAAABoA&#10;AADkAAAA/wAAAFUAAAAAAAAAAAAAAAAAAAAAAAAAAAAAAAAAAAAAAAAAAAAAAAAAAAAAAAAAAAAA&#10;AAAAAAAAAAAAAAAAAAAAAAAA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wAAAOQAAAAaAAAAAAAAAAAAAAAAAAAAAAAAAA0A&#10;AADGAAAA/wAAAH8AAAAAAAAAAAAAAAAAAAAAAAAAAAAAAAAAAAAAAAAAAAAAAAAAAACqAAAA/wAA&#10;AOQAAAAaAAAAAAAAAAAAAAAAAAAAAAAAAA0AAADGAAAA/wAAAH8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wAA&#10;AMYAAAANAAAAAAAAAAAAAAAAAAAAAAAAAA0AAADGAAAA/wAAAKoAAAAAAAAAAAAAAAAAAAAAAAAA&#10;AAAAAAAAAAAAAAAAAAAAAA0AAADGAAAA/wAAAMYAAAANAAAAAAAAAAAAAAAAAAAAAAAAAA0AAADG&#10;AAAA/wAAAKo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AAAGAgAAAgAAAAAGAAAGAgAAAgAAAAAAAAAAAAAAAAAAAAACAAACD4A&#10;AD61AAC1/wAA//8AAP//AAD//wAA//8AAP//AAD//wAA//8AAP//AAD//wAA//8AAP//AAD//wAA&#10;//8AAP//AAD//wAA//8AAP//AAD//wAA//8AAP//AAD//wAA//8AAP//AAD//wAA//8AAP//AAD/&#10;/wAA//8AAP//AAD//wAA/4AAAI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MYAAAANAAAAAAAAAAAAAAAAAAAAAAAAAA0AAADG&#10;AAAA/wAAAKoAAAAAAAAAAAAAAAAAAAAAAAAAAAAAAAAAAAAAAAAAAAAAAA0AAADGAAAA/wAAAMYA&#10;AAANAAAAAAAAAAAAAAAAAAAAAAAAAA0AAADGAAAA/wAAAKoAAAAAAAAAAAAAAAAAAAAAAAAAAAAA&#10;AAAAAAD/AAAA/wAAAP8AAAD/AAAA/wAAAP8AAAD/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GAgAAAgYAAAYHwAAHwgAAAgfAAAflgAAlvMAAP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4AAAI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DGAAAA/wAAAMYA&#10;AAANAAAAAAAAAAAAAAAAAAAAAAAAAA0AAADGAAAA/wAAAKoAAAAAAAAAAAAAAAAAAAAAAAAAAAAA&#10;AAAAAAAAAAAAAAAAAA0AAADGAAAA/wAAAMYAAAANAAAAAAAAAAAAAAAAAAAAAAAAAA0AAADGAAAA&#10;/wAAAKoAAAAAAAAAAAAAAAAAAAAAAAAAAAAAAAAAAAD/AAAA/wAAAP8AAAD/AAAA/wAAAP8AAAD/&#10;AAAA/wAAAP8AAAD/AAAA/w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AAACBgA&#10;ABgfAAAflgAAlvMAAP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4AAAI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wAAAMYAAAANAAAAAAAAAAAAAAAAAAAAAAAAAA0AAADGAAAA&#10;/wAAAKoAAAAAAAAAAAAAAAAAAAAAAAAAAAAAAAAAAAAAAAAAAAAAAA0AAADGAAAA/wAAAMYAAAAN&#10;AAAAAAAAAAAAAAAAAAAAAAAAAA0AAADGAAAA/wAAAKoAAAAAAAAAAAAAAAAAAAAAAAAAAAAAAAAA&#10;AAD/AAAA/wAAAP8AAAD/AAAA/wAAAP8AAAD/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8fAACWlgAA8/M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0AAgM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wAAAMYAAAAN&#10;AAAAAAAAAAAAAAAAAAAAAAAAABoAAADkAAAA/wAAAH8AAAAAAAAAAAAAAAAAAAAAAAAAAAAAAAAA&#10;AAAAAAAAAAAAAAAAAACqAAAA/wAAAMYAAAANAAAAAAAAAAAAAAAAAAAAAAAAABoAAADkAAAA/wAA&#10;AH8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x8AAJaWAADz8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0AAgM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wAAAOQAAAAaAAAAAAAAAAAAAAAAAAAAAAAAABoAAADkAAAA/wAA&#10;AFUAAAAAAAAAAAAAAAAAAAAAAAAAAAAAAAAAAAAAAAAAAAAAAAAAAAB/AAAA/wAAAOQAAAAaAAAA&#10;AAAAAAAAAAAAAAAAAAAAABoAAADkAAAA/wAAAFU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CAAAODg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gI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8QAAAPEAAAA3AAAA&#10;AAAAAAAAAAAAAAAAAAAAADcAAADxAAAA5AAAABoAAAAAAAAAAAAAAAAAAAAAAAAAAAAAAAAAAAAA&#10;AAAAAAAAAAAAAAA3AAAA8QAAAPEAAAA3AAAAAAAAAAAAAAAAAAAAAAAAADcAAADxAAAA5AAAABo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x8AAJaWAADz8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gI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gAAAP8AAAB/AAAAAAAAAAAAAAAAAAAAAAAAAH8AAAD/AAAAqgAAAAAA&#10;AAAAAAAAAAAAAAAAAAAAAAAAAAAAAAAAAAAAAAAAAAAAAAAAAAAAAAAAqgAAAP8AAAB/AAAAAAAA&#10;AAAAAAAAAAAAAAAAAH8AAAD/AAAAqg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fHwAAlpYAAPPz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gI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GAAAADQAA&#10;AAAAAAAAAAAADQAAAMYAAADkAAAAGgAAAAAAAAAAAAAAAAAAAAAAAAAAAAAAAAAAAAAAAAAAAAAA&#10;AAAAAAAAAAAAAAAANwAAAPEAAADGAAAADQAAAAAAAAAAAAAADQAAAMYAAADkAAAAGg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Hx8AAJaWAADz8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D/AAAAjAAAAA0AAAANAAAAxgAAAPEAAAA3AAAAAAAAAAAAAAAA&#10;AAAAAAAAAA0AAACcAAAA/wAAAMYAAAANAAAAAAAAAAAAAAAAAAAAAAAAAFUAAAD/AAAAjAAAAA0A&#10;AAANAAAAxgAAAPEAAAA3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gIAAA4OA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CAgAADg4AAA//8AAP//AAD//wAA//8AAP//AAD//wAA//8AAP//&#10;AAD//wAA//8AAP//AAD//wAA//8AAP//AAD//wAA//8AAP//AAD//wAA//8AAP//AAD//wAA//8A&#10;AP//AAD//wAA//8AAP//AAD//wAA//8AAP//AAD//wAA//8AAP//AAD//wAA//8AAP//AAD//wAA&#10;//8AAP//AAD//wAA//8AAP//AAD//wAA//8AAPPzAACVlQAAHx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AAAIOAA&#10;AOD/AAD//wAA//8AAP//AAD//wAA//8AAP//AAD//wAA//8AAP//AAD//wAA//8AAP//AAD//wAA&#10;//8AAP//AAD//wAA//8AAP//AAD//wAA//8AAP//AAD//wAA//8AAP//AAD//wAA//8AAP//AAD/&#10;/wAA//8AAP//AAD//wAA//8AAP//AAD//wAA//8AAP//AAD//wAA//8AAP//AAD//wAA//8AAP//&#10;AAD//wAA//8AAP/zAADzlQAAlR8AAB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CAgAADg4AAA//8AAP//AAD//wAA//8A&#10;AP//AAD//wAA//8AAP//AAD//wAA//8AAP//AAD//wAA//8AAP//AAD//wAA//8AAP//AAD//wAA&#10;//8AAP//AAD//wAA//8AAP//AAD//wAA//8AAP//AAD//wAA//8AAP//AAD//wAA8/MAAJWVAAAf&#10;H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AAA&#10;IOgAAOj/AAD//wAA//8AAP//AAD//wAA//8AAP//AAD//wAA//8AAP//AAD//wAA//8AAP//AAD/&#10;/wAA//8AAP//AAD//wAA//8AAP//AAD//wAA//8AAP//AAD//wAA//8AAP//AAD//wAA//8AAP//&#10;AAD//wAA//8AAP//AAD//wAA//8AAP//AAD//wAA//8AAP//AAD//wAA//8AAP//AAD//wAA//8A&#10;AP8gAAA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B8fAACWlgAA&#10;//8AAP//AAD//wAA//8AAP//AAD//wAA//8AAP//AAD//wAA//8AAP//AAD//wAA//8AAP//AAD/&#10;/wAA//8AAP//AAD//wAA//8AAP//AAD//wAA//8AAPPzAACVlQAAHx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fAAAf&#10;lgAAlvMAAPP/AAD//wAA//8AAP//AAD//wAA//8AAP//AAD//wAA//8AAP//AAD//wAA//8AAP//&#10;AAD//wAA//8AAP//AAD//wAA//8AAP//AAD//wAA//8AAP//AAD//wAA//8AAP//AAD//wAA//8A&#10;AP//AAD//wAA//8AAP//AAD//wAA//8AAP//AAD//wAA/+AAAOAgAA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fHwAAqakAAP//AAD//wAA//8AAP//AAD//wAA//8AAP//AAD//wAA//8AAP//&#10;AAD//wAA//8AAP//AAD//wAA//8AAP//AAD//wAA4OAAACA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AAACDoAADo/wAA//8AAP//AAD//wAA//8AAP//AAD//wAA//8AAP//AAD//wAA//8A&#10;AP//AAD//wAA//8AAP//AAD//wAA//8AAP//AAD//wAA//8AAP//AAD//wAA//8AAP//AAD//wAA&#10;//8AAP//AAD//wAA//8AAP//AAD//wAA//MAAPOVAACVHwAAH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DMzAAD//wAA//8AAP//AAD//wAA//8A&#10;AP//AAD//wAA//8AAP//AAD//wAA//8AAP//AAD//wAA8/MAAJWVAAAfH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8AAB+WAACW8wAA8/8AAP//AAD//wAA//8AAP//AAD//wAA//8AAP//AAD//wAA&#10;//8AAP//AAD//wAA//8AAP//AAD//wAA//8AAP//AAD//wAA//8AAP//AAD//wAA//8AAP//AAD/&#10;/wAA//8AAP//AAD//wAA//8AAP//AAD/4AAA4CAAA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QEAAAP//AAD//wAA//8AAP//AAD//wAA//8AAP//AAD//wAA//8AAP//AADg4AAAI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GCgAACjgAADg/wAA//8AAP//AAD//wAA//8AAP//AAD/&#10;/wAA//8AAP//AAD//wAA//8AAP//AAD//wAA//8AAP//AAD//wAA//8AAP//AAD//wAA//8AAP//&#10;AAD//wAA//8AAP//AAD//wAA/+AAAOAgAAA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B8fAAC2tgAA//8AAP//AAD//wAA//8AAP//AAD//wAA//8AAP//&#10;AADz8wAAIC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AAAIOAAAOD/AAD//wAA//8AAP//&#10;AAD//wAA//8AAP//AAD//wAA//8AAP//AAD//wAA//8AAP//AAD//wAA//8AAP//AAD//wAA//8A&#10;AP//AAD//wAA//8AAP//AAD/6AAA6CAAA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JSUAAOTkAAD//wAA//8A&#10;AP//AAD//wAA//8AAP//AAD//wAAqKgAAB8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fAAAflgAAlvMA&#10;APP/AAD//wAA//8AAP//AAD//wAA//8AAP//AAD//wAA//8AAP//AAD//wAA//8AAP//AAD//wAA&#10;//8AAP//AAD//wAA//8AAP//AAD/4AAA4CgAACgYAAA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fHwAA5OQAAP//AAD//wAA//8AAP//AAD//wAA//8AALW1AAAfH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AAAg4AAA4P8AAP//AAD//wAA//8AAP//AAD//wAA//8AAP//AAD//wAA//8AAP//AAD/&#10;/wAA//8AAP//AAD//wAA//8AAP//AAD//wAA/+gAAOggAAA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C2tgAA//8AAP//AAD//wAA//8AAP//&#10;AAD//wAAQE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gAAAg4AAA4P8AAP//AAD//wAA//8AAP//AAD//wAA//8AAP//&#10;AAD//wAA//8AAP//AAD//wAA//8AAP//AAD//wAA//8AAP/zAADzlQAAlR8AAB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DMzAAD//wAA//8AAP//AAD//wAA//8AAP//AAAzM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AAg4AAA4P8AAP//AAD//wAA//8A&#10;AP//AAD//wAA//8AAP//AAD//wAA//8AAP//AAD//wAA//8AAP//AAD//wAA//MAAPOVAACVHwAA&#10;H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Hx8AAP//AAD//wAA//8AAP//AAD//wAA//8AACU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AAAflgAA&#10;lv8AAP//AAD//wAA//8AAP//AAD//wAA//8AAP//AAD//wAA//8AAP//AAD//wAA//8AAP//AAD/&#10;/wAA/+AAAOAgAAA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qakAAP//&#10;AAD//wAA//8AAP//AAD//wAAMz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AAAIPMAAPP/AAD//wAA//8AAP//AAD//wAA//8AAP//AAD//wAA//8AAP//&#10;AAD//wAA//8AAP//AAD/8wAA85UAAJUfAAA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fHwAA//8AAP//AAD//wAA//8AAP//AAC1t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wAAH5YAAJb/AAD//wAA//8AAP//AAD//wAA//8A&#10;AP//AAD//wAA//8AAP//AAD//wAA//8AAP//AAD/4AAA4CAAA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CpqQAA//8AAP//AAD/&#10;/wAA//8AAP//AAAfH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zAAAz/wAA&#10;//8AAP//AAD//wAA//8AAP//AAD//wAA//8AAP//AAD//wAA//8AAP//AAD/4AAA4CAAAC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B8fAAD//wAA//8AAP//AAD//wAA//8AAKi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fAAAflgAAlv8AAP//AAD//wAA//8AAP//AAD//wAA//8AAP//AAD//wAA//8AAP//&#10;AAD/8wAA8yAAA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JaWAAD//wAA//8AAP//AAD//wAA&#10;//8AAB8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MAADP/AAD//wAA//8AAP//AAD//wAA//8A&#10;AP//AAD//wAA//8AAP//AAD//wAA/5UAAJUfAAA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PPzAAD//wAA//8AAP//AAD//wAAqK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AAAftgAA&#10;tv8AAP//AAD//wAA//8AAP//AAD//wAA//8AAP//AAD//wAA//MAAPMgAAA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P//AAD//wAA//8AAP//AAD//wAAHx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wAAH6kAAKn/AAD//wAA//8AAP//AAD//wAA//8AAP//AAD//wAA//8AAP+1&#10;AAC1HwAAH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P//AAD//wAA//8AAP//AAD//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zAAAz/wAA//8AAP//AAD//wAA//8A&#10;AP//AAD//wAA//8AAP//AAD/8wAA8yAAA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QEAAP//AAD//wAA//8AAP//AAD//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AAA&#10;IP8AAP//AAD//wAA//8AAP//AAD//wAA//8AAP//AAD//wAA/7UAALUfAAA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TEwA&#10;AP//AAD//wAA//8AAP//AAD5+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BA/wAA//8AAP//AAD//wAA//8AAP//AAD//wAA//8AAP//&#10;AAD/MwAAM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v78AAP//AAD//wAA//8AAP//AAC/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AAAIP8AAP//AAD//wAA//8A&#10;AP//AAD//wAA//8AAP//AAD//wAA/6gAAKgfAAA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fkAAP//&#10;AAD//wAA//8AAP//AABMT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BA/wAA//8AAP//AAD//wAA//8AAP//AAD//wAA//8AAP+1AAC1HwAAH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qAAAAxgAAAP8AAAD/AAAAxgAA&#10;ACoAAAAAAAAAAAAAAAAAAAAAAAAAAAAAAAAAAAAAAAAAAAAAAAAAAAAAAAAAAAAAAAAAAAAAAAAA&#10;AAAAACoAAADGAAAA/wAAAP8AAADxAAAAqQAAACoAAAAAAAAAAAAAAAAAAAAAAAAAAAAAAAAAAAAA&#10;AAAAAAAAAAAAAAAAAAAAAAAAAAAAAAAAAAAAAAAAAAAAAAAAAAAAAAAAAAAAAAAAAAAAAAAAAP8A&#10;AAD/AAAA/wAAAAAAAAAAAAAAAAAA//8AAP//AAD//wAA//8AAP//AAAB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wAAH7YAALb/AAD//wAA//8AAP//AAD//wAA//8AAP//&#10;AAD//wAA/yAAA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lAAAl5AAA5P8A&#10;AP//AAD//wAA//8AAP//AAD//wAA//8AAP9AAAB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EAAADGAAAADQAAAAAAAAAAAAAADQAAAMYA&#10;AADkAAAAGgAAAAAAAAAAAAAAAAAAAAAAAAAAAAAAAAAAAAAAAAAAAAAAAAAAAAAAAAA3AAAA8QAA&#10;AIwAAAANAAAAAAAAAA0AAACMAAAA/wAAAP8AAADkAAAAGgAAAAAAAAAAAAAAAAAAAAAAAAAAAAAA&#10;AAAAAAAAAAAAAAAAAAAAAAAAAAAAAAAAAAAAAAAAAAAAAAAAAAAAAAAAAAAAAAAAAAAAAP8AAAD/&#10;AAAA/wAAAAAAAAAAAAAPDwAA//8AAP//AAD//wAA//8AAP39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UAACXkAADk/wAA//8AAP//AAD//wAA//8AAP//AAD//wAA/yAAAC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QAAJeQAAOT/AAD//wAA//8AAP//&#10;AAD//wAA//8AAP9AAAB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PEAAAA3AAAAAAAAAAAAAAAAAAAAAAAAADcAAADx&#10;AAAA5AAAABoAAAAAAAAAAAAAAAAAAAAAAAAAAAAAAAAAAAAAAAAAAAAAAA0AAACCAAAAAAAAAAAA&#10;AAAAAAAAAAAAAAAAAAAAAAAADQAAAMYAAAD/AAAAqgAAAAAAAAAAAAAAAAAAAAAAAAAAAAAAAAAA&#10;AAAAAAAAAAAAAAAAAAAAAAAAAAAAAAAAAAAAAAAAAAAAAAAAAAAAAAAAAAAAAAAAAP8AAAD/AAAA&#10;/wAAAAAAAAAAAAB0dAAA//8AAP//AAD//wAA//8AAKa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zAAAz/wAA//8AAP//AAD//wAA//8AAP//AAD//wAA/zMAAD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MAADPgAADg/wAA//8AAP//AAD//wAA//8AAP/kAADk&#10;JQAAJ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QAAJf8AAP//&#10;AAD//wAA//8AAP//AAD//wAA/+QAAOQlAAA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MYAAAAN&#10;AAAAAAAAAAAAAAAAAAAAAAAAAA0AAADGAAAA/wAAAKoAAAAAAAAAAAAAAAAAAAAAAAAAAAAAAAAA&#10;AAAAAAAAAAAAAAAAAAAAAAAAAAAAAAAAAAAAAAAAAAAAAAAAAAAAAAAAGgAAAOQAAADGAAAADQAA&#10;AAAAAAAAAAAAAAAAAAAAAAAAAAAAAAAAAAAAAAAAAAAAAAAAAAAAAAAAAAAAAAAAAAAAAAAAAAAA&#10;AAAAAAAAAAAAAAAAAAAAAP8AAAD/AAAA/wAAAAAAAAAAAAD9/QAA//8AAP//AAD//wAA//8AAA8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lAAAl5AAA5P8AAP//AAD//wAA//8AAP//AAD/5AAA5CUAAC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MAADP/AAD//wAA//8AAP//AAD/&#10;/wAA//8AAP//AAD/HwAAH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MYAAAANAAAA&#10;AAAAAAAAAAAAAAAAAAAAAA0AAADGAAAA/wAAAKoAAAAAAAAAAAAAAAAAAAAAAAAAAAAAAAAAAAAA&#10;AAAAAAAAAAAAAAAAAAAAAAAAAAAAAAAAAAAAAAAAAAAAAAAaAAAA5AAAAH8AAAAAAAAAAAAAAAAA&#10;AAAAAAAAAAAAAAAAAAAAAAAAAAAAAAAAAAD/AAAA/wAAAP8AAAD/AAAA/wAAAP8AAAD/AAAA/wAA&#10;AP8AAAD/AAAA/wAAAP8AAAD/AAAA/wAAAAAAAAAAAAD//wAA//8AAP//AAD//wAA//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AAAIOAAAOD/AAD//wAA//8AAP//AAD//wAA/+QAAOQfAAA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8AAP//AAD//wAA//8AAP//AAD/5AAA&#10;5CUAAC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8AAB+2AAC2&#10;/wAA//8AAP//AAD//wAA//8AAP/kAADkJQAAJ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wAAH+QAAOT/AAD//wAA//8AAP//AAD//wAA//8AAP8fAAA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8QAAAPEAAAA3AAAAAAAAAAAA&#10;AAAAAAAAAAAAADcAAADxAAAA5AAAABoAAAAAAAAAAAAAAAAAAAAAAAAAAAAAAAAAAAAAAAAAAAAA&#10;AAAAAAAAAAAAAAAAAAAAAAA3AAAAxgAAABoAAAAAAAAAAAAAAAAAAAAAAAAAAAAAAAAAAAAAAAAA&#10;AAAAAAAAAAAAAAAAAAAAAAAAAAAAAAAAAAAAAAAAAAAAAAAAAAAAAAAAAAAAAAAAAAAAAAAAAAAA&#10;AAAAAAAAAP8AAAD/AAAA/wAAAAAAAAUFAAD//wAA//8AAP//AAD//wAA/v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QAAqf8AAP//AAD//wAA&#10;//8AAP//AAD//wAA/yAAAC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lAAAl/wAA//8AAP//AAD//wAA//8AAP//AAD/QAAAQ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GAAAADQAAAAAAAAAA&#10;AAAADQAAAMYAAADkAAAAGgAAAAAAAAAAAAAAAAAAAAAAAAAAAAAAAAAAAAAAAAAAAAAAAAAAAAAA&#10;AAAAAAAANwAAAMYAAAAaAAAAAAAAAAAAAAAAAAAAAAAAAAAAAAANAAAAnAAAAFUAAAAAAAAAAAAA&#10;AAAAAAAAAAAAAAAAAAAAAAAAAAAAAAAAAAAAAAAAAAAAAAAAAAAAAAAAAAAAAAAAAAAAAAAAAAAA&#10;AAAAAP8AAAD/AAAA/wAAAAAAADY2AAD//wAA//8AAP//AAD//wAAz8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8AAB/kAADk/wAA//8AAP//AAD//wAA//8A&#10;AP8zAAA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YAALb/AAD//wAA//8AAP//AAD//wAA/6gAAK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1AAAAP8AAAD/AAAA&#10;qQAAACoAAAAAAAAAAAAAAAAAAAAAAAAAAAAAAAAAAACcAAAA/wAAAMYAAAANAAAAAAAAAEcAAADx&#10;AAAA/wAAAP8AAAD/AAAA/wAAAP8AAAD/AAAA/wAAAP8AAAD/AAAAqgAAAAAAAAAAAAAAAAAAAAAA&#10;AAAAAAAAAAAAAAAAAAAAAAAAAAAAAAAAAAAAAAAAAAAAAAAAAAAAAAAAAAAAAAAAAAAAAAAAAAAA&#10;AP8AAAD/AAAA/wAAAAAAAGlpAAD//wAA//8AAP//AAD//wAAnJ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wAAM/8AAP//AAD//wAA//8AAP//AAD/5AAA5B8AAB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IODAAD//wAA//8AAP//&#10;AAD//wAAgo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fAAAf/wAA//8A&#10;AP//AAD//wAA//8AAP//AAD/JQAAJ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J2dAAD//wAA//8AAP//AAD//wAAaW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2AAC2/wAA//8AAP//AAD//wAA//8AAP8zAAA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La2AAD//wAA//8AAP//AAD/&#10;/wAAT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MAADP/AAD//wAA//8AAP//&#10;AAD//wAA/7UAAL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NDQAAD//wAA//8AAP//AAD//wAANT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QAAJf8AAP//AAD//wAA//8AAP//AAD//wAA/x8AAB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AAAAjAAAANQA&#10;AAD/AAAA/wAAAP8AAAD/AAAA1AAAAJwAAAA4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OnpAAD//wAA//8AAP//AAD//wAA&#10;HB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AAAf5AAA5P8AAP//AAD//wAA//8AAP//AAD/&#10;MwAAM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gAAAOEAAAD/AAAA/wAAAP8AAAD/AAAA/wAAAP8AAAD/AAAA/wAAAP8AAAD/AAAA&#10;8QAAAG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P7+AAD//wAA//8AAP//AAD//wAABQ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AACp/wAA//8AAP//AAD//wAA//8AAP+1AAC1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oAAADUAAAA/wAAAP8AAAD/AAAA4QAAAMYAAACq&#10;AAAAqgAAAKoAAACqAAAAtwAAANQAAAD/AAAA/wAAAP8AAADUAAAAK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P//AAD//wAA//8AAP//AA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8AAB//AAD//wAA//8AAP//AAD//wAA/+QAAOQfAAA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DxAAAAfwAAAB0AAAAAAAAAAAAAAAAAAAAAAAAAAAAAAAAAAAAAAAAAAAAAAAAAAAAAAAAAHQAA&#10;AH8AAADxAAAA8QAAAF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P//AAD//wAA//8AAP//AAD//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kAAKn/AAD/&#10;/wAA//8AAP//AAD//wAA/yUAAC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8QAAAJwAAAANAAAAAAAAAAAAAAAAAAAAAAAAAAAAAAAAAAAA&#10;AAAAAAAAAAAAAAAAAAAAAAAAAAAAAAAAAAAAAAAAAAANAAAAjAAAAPEAAAA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P//AAD//wAA//8AAP//AAD//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wAAH/8AAP//AAD//wAA//8AAP//AAD/qAAAq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fwAAAAAAAAAA&#10;AAAAAAAAAAAAAAAAAAAAAAAAAAAAAAAAAAAAAAAAAAAAAAAAAAAAAAAAAAAAAAAAAAAAAAAAAAAA&#10;AAAAAAAAAAAAAFU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P//AAD//wAA//8AAP//AAD//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tgAAtv8AAP//AAD//wAA&#10;//8AAP//AAD/HwAAH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B/AAAAAAAAAAAAAAAAAAAAAAAAAAAAAAAAAAAAAAAAAAAAAAAAAAAAAAAA&#10;AAAAAAAAAAAAAAAAAAAAAAAAAAAAAAAAAAAAAAAAAAAAAAAAAAAAAAB/AAAAn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P//AAD//wAA//8AAP//AAD//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AAg/wAA//8AAP//AAD//wAA//8AAP+oAAC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EcAAAANAAAAAAAAAAAAAAAAAAAA&#10;AAAAAAAAAAAAAAAAAAAAAAAAAAAAAAAAAAAAAAAAAAAAAAAAAAAAAAAAAAAAAAAAAAAAAAAAAAAA&#10;AAAAAAAAAAAAAAANAAAARw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P//&#10;AAD//wAA//8AAP//AAD//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zAADz/wAA//8AAP//AAD//wAA//8A&#10;AP8fAAA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M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P//AAD//wAA//8AAP//AAD//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8AAB//AAD//wAA//8AAP//AAD//wAA/zMAAD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P//AAD/&#10;/wAA//8AAP//AAD//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kAAKn/AAD//wAA//8AAP//AAD//w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CMAAAA/w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P//AAD//wAA//8AAP//AAD//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wAAH/8A&#10;AP//AAD//wAA//8AAP//AAD/lQAAl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AAAAnAAAAPEAAAD/AAAA/w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P//AAD//wAA&#10;//8AAP//AAD//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QAAqf8AAP//AAD//wAA//8AAP//AAD/HwAAH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YgAAAOEAAAD/AAAA&#10;/wAAAP8AAAD/AAAA/w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P//AAD//wAA//8AAP//AA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AAAf/wAA//8AAP//&#10;AAD//wAA//8AAP+oAACo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OAAAAKkAAAD/AAAA/wAAAP8AAAD/AAAA/wAAAMYAAAA4AAAAYg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P//AAD//wAA//8A&#10;AP//AAD//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WAACW/wAA//8AAP//AAD//wAA//8AAP8fAAA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H8AAADxAAAA/wAAAP8AAAD/AAAA/wAAAPEAAAB/AAAADQAA&#10;AAAAAAAAAAAAGgAAAM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P//AAD//wAA//8AAP//AAD//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D//wAA//8AAP//AAD/&#10;/wAA/6gAAK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UAAADUAAAA/wAAAP8AAAD/AAAA&#10;/wAAAP8AAACpAAAARQAAAM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P//AAD//wAA//8AAP//&#10;AAD//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8AAB//AAD//wAA//8AAP//AAD//wAA/x8AAB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Cc&#10;AAAA8QAAAP8AAAD/AAAA/wAAAP8AAADUAAAAVQAAAA0AAAAAAAAAGgAAAM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P//AAD//wAA//8AAP//AAD//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kAAKn/AAD//wAA//8AAP//AAD//w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GAAAA/wAAAP8AAADxAAAAnAAAAB0AAAAAAAAAAAAA&#10;AAAAAAAAAAAAGgAAAM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P//AAD//wAA//8AAP//AAD/&#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wAAH/8AAP//AAD//wAA//8AAP//AAD/lQAAl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gAAAKkAAADhAAAAYgAAAA0AAAAAAAAAAAAAAAAAAAAAAAAAGgAAAM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P//AAD//wAA//8AAP//AAD//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QAAqf8AAP//AAD//wAA//8AAP//AAD/HwAAH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fwAAAPEAAACcAAAAHQAAAAAA&#10;AAAAAAAAGgAAAM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P//AAD//wAA//8AAP//AA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AAAf/wAA&#10;//8AAP//AAD//wAA//8AAP+oAAC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AAAA1AAAANQAAABVAAAAGgAAAM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AAAxgAAAP8AAAD/AAAAxgAAACoAAAAA&#10;AAAAAAAAAAAAAAAAAAAAAAAAAAAAAAAAAAAAAAAAAAAAAAAAAAAAAAAAAAAAAAAAAAAAAAAAAAAA&#10;AAAAAAAAAAAAAAAAAAAAAAAAqgAAAPEAAAA3AAAAAAAAAAAAAAAAAAAAAAAAAAAAAAAAAAAAAAAA&#10;AAAAAAAAAAAAAAAAAAAAAAAAAAAAAAAAAAAAAAAAAAAAAAAAAAAAAAAAAAAAAAAAAP8AAAD/AAAA&#10;/wAAAAAAAP//AAD//wAA//8AAP//AAD//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AACp/wAA//8AAP//AAD//wAA//8AAP8fAAA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oAAACp&#10;AAAA/wAAAOQAAAAaAAAAAAAAAAAAAAAAAAAADQAAAI8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xAAAAqgAAAA0AAAANAAAAnAAAAPEAAAA3AAAAAAAAAAAAAAAAAAAAAAAAAAAAAAAAAAAAAAAA&#10;AAAAAAAAAAAAAAAAAAAAAAAAAAAAAAAAAAAAAAAAAAAAAAAAAAAAAABVAAAA/wAAAPEAAAA3AAAA&#10;AAAAAAAAAAAAAAAAAAAAAAAAAAAAAAAAAAAAAAAAAAAAAAAAAAAAAAAAAAAAAAAAAAAAAAAAAAAA&#10;AAAAAAAAAAAAAAAAAAAAAAAAAP8AAAD/AAAA/wAAAAAAAP//AAD//wAA//8AAP//AA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8AAB//AAD//wAA//8A&#10;AP//AAD//wAA/6gAAK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H8AAADxAAAAqQAAACoAAAAAAAAANwAA&#10;AN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DGAAAADQAAAAAAAAAAAAAADQAAAMYAAADkAAAA&#10;GgAAAAAAAAAAAAAAAAAAAAAAAAAAAAAAAAAAAAAAAAAAAAAAAAAAAAAAAAAAAAAAAAAAAAAAAAAA&#10;AAAAAAAAABoAAADkAAAA/wAAAPEAAAA3AAAAAAAAAAAAAAAAAAAAAAAAAAAAAAAAAAAAAAAAAAAA&#10;AAAAAAAAAAAAAAAAAAAAAAAAAAAAAAAAAAAAAAAAAAAAAAAAAAAAAAAAAAAAAP8AAAD/AAAA/wAA&#10;AAAAAP//AAD//wAA//8AAP//AAD//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YAAJb/AAD//wAA//8AAP//AAD//wAA/x8AA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NQAAADUAAAA1A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gAAAP8AAAB/&#10;AAAAAAAAAAAAAAAAAAAAAAAAAH8AAAD/AAAAqgAAAAAAAAAAAAAAAAAAAAAAAAAAAAAAAAAAAAAA&#10;AAAAAAAAAAAAAAAAAAAAAAAAAAAAAAAAAAAAAAAAAAAAAJwAAACMAAAA8QAAAPEAAAA3AAAAAAAA&#10;AAAAAAAAAAAAAAAAAAAAAAAAAAAAAAAAAAAAAAAAAAAAAAAAAAAAAAAAAAAAAAAAAAAAAAAAAAAA&#10;AAAAAAAAAAAAAAAAAAAAAP8AAAD/AAAA/wAAAAAAAP//AAD//wAA//8AAP//AAD//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MAAPP/AAD//wAA//8AAP//&#10;AAD/qAAAq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iAAAA8Q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f8AAP//AAD//wAA//8AAP//AAD/HwAAH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OQAAAAaAAAA&#10;AAAAAAAAAAAAAAAAAAAAABoAAADkAAAA/wAAAFUAAAAAAAAAAAAAAAAAAAAAAAAAAAAAAAAAAAAA&#10;AAAAAAAAAAAAAAAAAAAAAAAAAAAAAAAaAAAAuQAAABoAAAA3AAAA8QAAAPEAAAA3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AAATP8AAP//AAD//wAA//8AAP//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I8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AA/wAAAOQAAAAaAAAAAAAAAAAAAAAAAAAAAAAAAA0AAADGAAAA/wAAAH8A&#10;AAAAAAAAAAAAAAAAAAAAAAAAAAAAAAAAAAAAAAAAAAAAAAAAAAAAAAAAAAAAAAAAAACqAAAAVQAA&#10;AAAAAAA3AAAA8QAAAPEAAAA3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0QAA0f8AAP//AAD//wAA//8AAP+/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EcAAAANAAAAAAAAAAAAAAAAAAAAAAAAAAAAAAAAAAAAAAAAAAAAAAAAAAAAAAAAAAAA&#10;AAAAAAAAAAAAAAAAAAAAAAAAAAAAAAAAAAAAAAAAAAAAAAAAAAANAAAARw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wAAAMYAAAANAAAAAAAA&#10;AAAAAAAAAAAAAAAAAA0AAADGAAAA/wAAAKoAAAAAAAAAAAAAAAAAAAAAAAAAAAAAAAAAAAAAAAAA&#10;AAAAAAAAAAAAAAAAAAAAAFUAAACqAAAAAAAAAAAAAAA3AAAA8QAAAPEAAAA3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fAAAf/wAA//8AAP//AAD//wAA//8AAP9MAAB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wAAAB/AAAAAAAAAAAAAAAAAAAAAAAA&#10;AAAAAAAAAAAAAAAAAAAAAAAAAAAAAAAAAAAAAAAAAAAAAAAAAAAAAAAAAAAAAAAAAAAAAAAAAAAA&#10;AAAAAAAAAAB/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MYAAAANAAAAAAAAAAAAAAAAAAAAAAAAAA0AAADGAAAA/wAAAKoAAAAA&#10;AAAAAAAAAAAAAAAAAAAAAAAAAAAAAAAAAAAAAAAAAAAAAAAAAAAAGgAAAMkAAAAaAAAAAAAAAAAA&#10;AAA3AAAA8QAAAPEAAAA3AAAAAAAAAAAAAAAAAAAAAAAAAAAAAAAAAAAAAAAAAAAAAAD/AAAA/wAA&#10;AP8AAAD/AAAA/wAAAP8AAAD/AAAA/wAAAP8AAAD/AAAA/w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WAACW&#10;/wAA//8AAP//AAD//wAA//8AAP8B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VQAAAAAAAAAAAAAAAAAAAAAAAAAAAAAAAAAAAAAAAAAAAAAAAAAAAAAAAAAA&#10;AAAAAAAAAAAAAAAAAAAAAAAAAAAAAAAAAAAAAAAAAH8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wAAAMYAAAANAAAAAAAAAAAA&#10;AAAAAAAAAAAAAA0AAADGAAAA/wAAAKoAAAAAAAAAAAAAAAAAAAAAAAAAAAAAAAAAAAAAAAAAAAAA&#10;AAAAAAAAAAAAqgAAAFUAAAAAAAAAAAAAAAAAAAA3AAAA8QAAAPEAAAA3AAAAAAAAAAAAAAAAAAAA&#10;AAAAAAAAAAAAAAAAAAAAAAAAAAD/AAAA/wAAAP8AAAD/AAAA/wAAAP8AAAD/AAAA/wAAAP8AAAD/&#10;AAAA/w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H/AAD//wAA//8AAP//AAD//wAA/5UAAJ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8QAAAIwAAAANAAAAAAAAAAAA&#10;AAAAAAAAAAAAAAAAAAAAAAAAAAAAAAAAAAAAAAAAAAAAAAAAAAAAAAAAAAAAAAAAAAANAAAAnA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DGAAAA/wAAAMYAAAANAAAAAAAAAAAAAAAAAAAAAAAAAA0AAADGAAAA/wAAAKoAAAAAAAAA&#10;AAAAAAAAAAAAAAAAAAAAAAAAAAAAAAAAAAAAAAAAAABVAAAAqgAAAAAAAAAAAAAAAAAAAAAAAAA3&#10;AAAA8QAAAPEAAAA3AAAAAAAAAAAAAAAAAAAAAAAAAAAAAAAAAAAAAAAAAAAAAAD/AAAA/wAAAP8A&#10;AAD/AAAA/wAAAP8AAAD/AAAA/wAAAP8AAAD/AAAA/w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wAAEz/AAD//wAA&#10;//8AAP//AAD//wAA/x8AAB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8AAL//AAD//wAA//8AAP//AAD/0QAA0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oAAADUAAAA/wAAAP8AAAD/&#10;AAAA1AAAALcAAACqAAAAqgAAAKoAAACqAAAAxgAAAOEAAAD/AAAA/wAAAP8AAADUAAAAKg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P8AAAD/AAAA/wAAAP8AAADGAAAADQAAAAAA&#10;AAB/AAAA/wAAAOQAAAAaAAAAAAAAAAAAAAAAAAAAAAAAABoAAADkAAAA/wAAAFUAAAAAAAAAAAAA&#10;AAAAAAAAAAAAAAAAAAAAAAAAAAAAAAAAAH8AAAD/AAAA/wAAAP8AAAD/AAAA/wAAAP8AAAD/AAAA&#10;/wAAAP8AAAD/AAAA/wAAAMYAAAAN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kAAPn/AAD//wAA//8A&#10;AP//AAD/TAAAT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gAAAPEAAAD/AAAA/wAAAP8AAAD/AAAA/wAAAP8AAAD/AAAA/wAA&#10;AP8AAAD/AAAA4QAAAG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PEAAAA3AAAAAAAAAAAAAAAAAAAA&#10;AAAAADcAAADxAAAA5AAAABoAAAAAAAAAAAAAAAAAAAAAAAAAAAAAAAAAAAAAAAAAAAAAAAAAAAAA&#10;AAAAAAAAAAAAAAAAAAAAAAAAAAAAAAA3AAAA8QAAAPEAAAA3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f8AAP//AAD//wAA//8AAP//AAD/AQ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4AAAA&#10;nAAAANQAAAD/AAAA/wAAAP8AAAD/AAAA1AAAAIwAAAA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gAAAP8AAAB/AAAAAAAAAAAAAAAAAAAAAAAAAH8AAAD/AAAAqgAAAAAAAAAAAAAAAAAAAAAA&#10;AAAAAAAAAAAAAAAAAAAAAAAAAAAAAAAAAAAAAAAAAAAAAAAAAAAAAAAAAAAAAAAAAAA3AAAA8QAA&#10;APEAAAA3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TAAATP8AAP//AAD//wAA//8AAP/5&#10;AAD5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GAAAADQAAAAAAAAAAAAAADQAA&#10;AMYAAADkAAAAGgAAAAAAAAAAAAAAAAAAAAAAAAAAAAAAAAAAAAAAAAAAAAAAAAAAAAAAAAAAAAAA&#10;AAAAAAAAAAAAAAAAAAAAAAAAAAA3AAAA8QAAAPEAAAA3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QAA0f8AAP//AAD//wAA//8AAP+/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AAAAjAAAAA0AAAANAAAAxgAAAPEAAAA3AAAAAAAAAAAAAAAAAAAAAAAAAA0AAACc&#10;AAAA/wAAAMYAAAANAAAAAAAAAAAAAAAAAAAAAAAAAAAAAAAAAAAAAAAAAAAAAAA3AAAA8QAAAPEA&#10;AAA3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AAAf/wAA//8AAP//AAD//wAA//8AAP9MAAB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1AAAAP8AAAD/AAAAqQAAACoA&#10;AAAAAAAAAAAAAAAAAAAAAAAAAAAAAAAAAACcAAAA/wAAAMYAAAANAAAAAAAAAAAAAAAAAAAAAAAA&#10;AAAAAAAAAAAAAAAAAAAAAAA3AAAA8QAAAPEAAAA3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CW/wAA//8AAP//AAD//wAA//8AAP8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D//wAA//8AAP//AAD//wAA/5UAAJ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8AAB//AAD/&#10;/wAA//8AAP//AAD//wAA/x8AAB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YAAJb/AAD//wAA//8AAP//AAD//w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MAAPP/AAD//wAA&#10;//8AAP//AAD/lQAAl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f8AAP//AAD//wAA//8AAP//AAD/HwAAH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O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TAAATP8AAP//AAD//wAA//8A&#10;AP//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JAAAAGgAAAAAAAAAAAAAAAAAA&#10;AAAAAAAAAAAAAAAAAAAAAAAAAAAAcgAAAF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wAAv/8AAP//AAD//wAA//8AAP+/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JAAAAGgAAAAAAAAAAAAAAAAAAAAAAAAAAAAAAAAAAAAAAAAAAAAAAGgAAAKw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AA+f8AAP//AAD//wAA//8AAP9M&#10;AAB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EcAAABVAAAAVQAAAGIAAADkAAAAYgAAAFUAAABVAAAAVQAAAFUA&#10;AABVAAAAVQAAAFUAAABVAAAAqQAAA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8AAP//AAD//wAA//8AAP8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UAAADUAAAA/wAA&#10;AP8AAAD/AAAA/wAAAP8AAAD/AAAA/wAAAP8AAAD/AAAA/wAAAP8AAAD/AAAA/wAAAMY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AAAf/wAA//8AAP//AAD//wAA//8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wAAAP8AAAD/AAAA/wAAAP8AAAD/AAAA/wAAAP8AAAD/&#10;AAAA/wAAAP8AAAD/AAAAxgAAAC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W&#10;AACW/wAA//8AAP//AAD//wAA//MAAP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I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zAADz/wAA//8AAP//AAD//wAA/5UAAJ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H/AAD/&#10;/wAA//8AAP//AAD//wAA/x8AAB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Do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wAAEz/AAD//wAA//8AAP//AAD//w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N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8AAL//AAD//wAA&#10;//8AAP//AAD/vwAAv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QAAAHEAAACqAAAAqgAAAKoAAACqAAAAqgAAAKoAAAC3AAAA8Q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P//AAD//wAA//8AAP//AAD/TAAAT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8QAAAP8AAAD/AAAA/wAAAP8AAAD/AAAA/wAAAP8A&#10;AAD/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wAAH/8AAP//AAD//wAA//8A&#10;AP//AAD/AQ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wAA&#10;APEAAADUAAAA1AAAANQAAADUAAAA1AAAANQAAADhAAAA/w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gAAlv8AAP//AAD//wAA//8AAP/zAAD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YgAAAAAAAAAAAAAAAAAAAAAAAAAAAAAAAAAAAAAAAAAA&#10;AAAANwAAAN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wAA8/8AAP//AAD//wAA//8AAP+V&#10;AAC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CsAAAAGgAAAAAA&#10;AAAAAAAAAAAAAAAAAAAAAAAAAAAAAAAAAAAAAAAADQAAAI8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8AAP//AAD//wAA//8AAP8fAAA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y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8AAP//AAD//wAA//8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wAAAAAAAAAA&#10;AAAAAAAAAAAAAAAAAAAAAAAAAAAAAAAAAAAAGgAAAM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B/wAA//8AAP//AAD//wAA//8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BHAAAAfwAAAKkAAABVAAAAVQAAAFUAAABVAAAAVQAAAFUAAABiAAAA1A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MAABM/wAA//8AAP//AAD//wAA//kAAP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P8AAAD/AAAA&#10;/wAAAP8AAAD/AAAA/wAAAP8AAAD/AAAA/w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C/&#10;/wAA//8AAP//AAD//wAA/78AAL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AA/wAAAP8AAAD/AAAA/wAAAP8AAAD/AAAA/wAAAP8AAAD/AAAA/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5AAD5/wAA//8AAP//AAD//wAA/0wAAE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AA1AAAABoAAAAAAAAAAAAA&#10;AAAAAAAAAAAAAAAAAAAAAAAAAAAAYg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xgAAAP8AAAD/AAAAxgAAACoAAAAAAAAAAAAAAAAAAAAAAAAAAAAAAAAAAAAAAAAAAAAAAAAAAAAA&#10;AAAAAAAAAAAAAAAAAAAAAAAAAAAAAAAAAAAAAAAAAAAAAAANAAAAcQAAAMYAAAD/AAAA/wAAAFU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H/AAD//wAA&#10;//8AAP//AAD//wAA/wE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A0AAAAAAAAAAAAAAAAAAAAAAAAAAAAAAAAAAAAAAAAAGgAAAL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UAAADxAAAAqgAAAA0AAAANAAAAnAAAAPEAAAA3AAAAAAAAAAAA&#10;AAAAAAAAAAAAAAAAAAAAAAAAAAAAAAAAAAAAAAAAAAAAAAAAAAAAAAAAAAAAAAAAAAAAAAAAAAAA&#10;AHIAAADxAAAA8QAAAKkAAAA4AAAADQ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wAAEz/AAD//wAA//8AAP//AAD/+Q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HQAAAAAA&#10;AAAAAAAAH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GAAAADQAA&#10;AAAAAAAAAAAADQAAAMYAAADkAAAAGgAAAAAAAAAAAAAAAAAAAAAAAAAAAAAAAAAAAAAAAAAAAAAA&#10;AAAAAAAAAAAAAAAAAAAAAAAAAAANAAAAxgAAAP8AAADGAAAAKg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8AAL//AAD//wAA//8A&#10;AP//AAD/vwAAv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gAAALkAAAD/AAAA5AAAABoAAAAAAAAAVQAAAMYAAACc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AP8AAAB/AAAAAAAAAAAAAAAAAAAAAAAAAH8AAAD/AAAAqgAAAAAAAAAA&#10;AAAAAAAAAAAAAAAAAAAAAAAAAAAAAAAAAAAAAAAAAAAAAAAAAAAAAAAAAA0AAADGAAAA/wAAAJw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kAAPn/AAD//wAA//8AAP//AAD/TAAAT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P8AAAD/AAAA5AAAABoAAAAA&#10;AAAAAAAAAAAAAAB/AAAAxg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8QAAAPEAAAA3AAAAAAAAAAAA&#10;AAAAAAAAAAAAADcAAADxAAAA5AAAABoAAAAAAAAAAAAAAAAAAAAAAAAAAAAAAAAAAAAAAAAAAAAA&#10;AAAAAAAAAAAAAAAAAKoAAAD/AAAAqg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f8AAP//AAD//wAA//8AAP//&#10;AAD/AQ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AAAA/wAAANQAAAC3AAAA1wAAABoAAAAAAAAAAAAAAAAAAAA3AAAA8QAAAH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wAAAOQAAAAaAAAAAAAAAAAAAAAAAAAAAAAAABoAAADkAAAA/wAAAFUAAAAAAAAA&#10;AAAAAAAAAAAAAAAAAAAAAAAAAAAAAAAAAAAAAAAAAAAAAAAAVQAAAP8AAADkAAAAGg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TAAATP8AAP//AAD//wAA//8AAP/5AAD5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fwAAAAAAAAAaAAAAyQAAABoAAAAAAAAA&#10;AAAAAAAAAAAaAAAA5AAAAMY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OQAAAAaAAAAAAAAAAAAAAAA&#10;AAAAAAAAAA0AAADGAAAA/wAAAH8AAAAAAAAAAAAAAAAAAAAAAAAAAAAAAAAAAAAAAAAAAAAAAAAA&#10;AAANAAAAxgAAAP8AAAB/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wAAv/8AAP//AAD//wAA//8AAP+/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AAAAGgAAAAAAAAAaAAAAyQAAABoAAAAAAAAAAAAAAAAAAAAaAAAA5A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wAAAMYAAAANAAAAAAAAAAAAAAAAAAAAAAAAAA0AAADGAAAA/wAAAKoAAAAAAAAAAAAA&#10;AAAAAAAAAAAAAAAAAAAAAAAAAAAAAAAAAAAAAABVAAAA/wAAAPEAAABFAAAAnAAAAOEAAAD/AAAA&#10;/wAAANQAAAAq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AA+f8AAP//AAD//wAA//8AAP9MAAB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CsAAAAGgAAAAAAAAAaAAAAyQAAABoAAAAAAAAAAAAA&#10;AAAAAABVAAAA/w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DGAAAA/wAAAMYAAAANAAAAAAAAAAAAAAAAAAAA&#10;AAAAAA0AAADGAAAA/wAAAKoAAAAAAAAAAAAAAAAAAAAAAAAAAAAAAAAAAAAAAAAAAAAAAAAAAACq&#10;AAAA/wAAAP8AAACpAAAAKgAAAAAAAAANAAAAjAAAAP8AAAD/AAAAYgAAAAAAAAAAAAAAAAAAAAAA&#10;AAAAAAAAAAAAAAAAAAD/AAAA/wAAAP8AAAD/AAAA/wAAAP8AAAD/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8AAP//AAD//wAA//8AAP8B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VQAAAAAAAAAaAAAAyQAAABoAAAAAAAAAAAAAACoAAADkAAAA/wAAAK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wAAAMYAAAANAAAAAAAAAAAAAAAAAAAAAAAAAA0AAADGAAAA/wAAAKoAAAAAAAAAAAAAAAAA&#10;AAAAAAAAAAAAAAAAAAAAAAAAAAAAAA0AAADGAAAA/wAAAKoAAAAAAAAAAAAAAAAAAAAAAAAAAAAA&#10;AH8AAAD/AAAA8QAAADcAAAAAAAAAAAAAAAAAAAAAAAAAAAAAAAAAAAD/AAAA/wAAAP8AAAD/AAAA&#10;/wAAAP8AAAD/AAAA/wAAAP8AAAD/AAAA/w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8AAP//AAD//wAA//8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5AAAAGIAAAAaAAAAyQAAABoAAAANAAAAYgAAAPEA&#10;AAD/AAAA8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DGAAAA/wAAAMYAAAANAAAAAAAAAAAAAAAAAAAAAAAA&#10;AA0AAADGAAAA/wAAAKoAAAAAAAAAAAAAAAAAAAAAAAAAAAAAAAAAAAAAAAAAAAAAAA0AAADGAAAA&#10;/wAAAH8AAAAAAAAAAAAAAAAAAAAAAAAAAAAAABoAAADkAAAA/wAAAH8AAAAAAAAAAAAAAAAAAAAA&#10;AAAAAAAAAAAAAAD/AAAA/wAAAP8AAAD/AAAA/wAAAP8AAAD/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8AAP//AAD//wAA//8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PEAAAD/AAAA/wAAAP8AAAD/AAAA/wAAAP8AAADx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P8AAAD/AAAA/wAAAP8AAADGAAAADQAAAAAAAACqAAAA&#10;/wAAAMYAAAANAAAAAAAAAAAAAAAAAAAAAAAAABoAAADkAAAA/wAAAH8AAAAAAAAAAAAAAAAAAAAA&#10;AAAAAAAAAAAAAAAAAAAAAAAAAA0AAADGAAAA/wAAAH8AAAAAAAAAAAAAAAAAAAAAAAAAAAAAAA0A&#10;AADGAAAA/wAAAKo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wAA&#10;//8AAP//AAD//wAA//8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0AAACcAAAA4QAAAP8AAAD/AAAA8QAAAKkAAAA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P8AAAD/&#10;AAAA/wAAAP8AAADGAAAADQAAAAAAAAB/AAAA/wAAAOQAAAAaAAAAAAAAAAAAAAAAAAAAAAAAABoA&#10;AADkAAAA/wAAAFUAAAAAAAAAAAAAAAAAAAAAAAAAAAAAAAAAAAAAAAAAAAAAAAAAAACqAAAA/wAA&#10;AH8AAAAAAAAAAAAAAAAAAAAAAAAAAAAAAAAAAACqAAAA/wAAAKo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MAABM/wAA//8AAP//AAD//wAA//kAAP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PEAAAA3AAAAAAAAAAAAAAAAAAAAAAAAADcAAADxAAAA5AAAABoAAAAAAAAAAAAAAAAAAAAAAAAA&#10;AAAAAAAAAAAAAAAAAAAAAAAAAAB/AAAA/wAAAKoAAAAAAAAAAAAAAAAAAAAAAAAAAAAAAAAAAACq&#10;AAAA/wAAAH8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C//wAA//8A&#10;AP//AAD//wAA/78AAL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B/AAAAAAAAAAAAAAAAAAAAAAAAAH8AAAD/&#10;AAAAqgAAAAAAAAAAAAAAAAAAAAAAAAAAAAAAAAAAAAAAAAAAAAAAAAAAAAAAAAAaAAAA5AAAAOQA&#10;AAAaAAAAAAAAAAAAAAAAAAAAAAAAAA0AAADGAAAA8QAAADc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5AAD5/wAA//8AAP//AAD//wAA/0wAAE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xg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DGAAAADQAAAAAAAAAAAAAADQAAAMYAAADkAAAAGgAAAAAAAAAAAAAAAAAAAAAAAAAAAAAAAAAA&#10;AAAAAAAAAAAAAAAAAAAAAAAAAAAAfwAAAP8AAACqAAAAAAAAAAAAAAAAAAAAAAAAADcAAADxAAAA&#10;qg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H/AAD//wAA//8AAP//&#10;AAD//wAA/wE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C5AAAANwAAAAAAAAAAAAAAAAAAAAAAAAAAAAAAAAAAAAAAAAAAAAAADQAA&#10;AI8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AAAAjAAAAA0AAAANAAAAxgAAAPEAAAA3AAAA&#10;AAAAAAAAAAAAAAAAAAAAAA0AAACcAAAA/wAAAMYAAAANAAAAAAAAAAAAAAAAAAAAAAAAAJwAAAD/&#10;AAAAjAAAAA0AAAAAAAAAVQAAAPEAAADGAAAADQ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wAAEz/AAD//wAA//8AAP//AAD/+Q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VQAAAAAAAAAAAAAA&#10;AAAAAAAAAAAAAAAAAAAAAAAAAAAAAAAAGgAAAM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1AAAAP8AAAD/AAAAqQAAACoAAAAAAAAAAAAAAAAAAAAAAAAAAAAAAAAAAACcAAAA/wAAAMYA&#10;AAANAAAAAAAAAAAAAAAAAAAAAAAAAAAAAABiAAAA4QAAAP8AAAD/AAAA4QAAAGI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8AAL//AAD//wAA//8AAP//AAD/&#10;vwAAv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BHAAAAjAAAAKkAAABVAAAAVQAAAFUAAABVAAAAVQAAAFUAAABiAAAAt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kAAPn/AAD//wAA//8AAP//AAD/TAAAT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wAAAP8AAAD/AAAA/wAA&#10;AP8AAAD/AAAA/wAAAP8AAAD/AAAA/w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P//AAD//wAA//8AAP//AAD/AQ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qAAAA/wAAAP8AAAD/AAAA/wAAAP8AAAD/AAAA/wAAAP8AAAD/AAAA/w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f8AAP//AAD//wAA//8AAP//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1AAAABoAAAAAAAAAAAAAAAAA&#10;AAAAAAAAAAAAAAAAAAAAAAAAYgAAA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AAATP8AAP//AAD//wAA//8AAP/5AAD5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A0AAAAAAAAAAAAAAAAAAAAAAAAAAAAAAAAAAAAAAAAAGgAAAL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wAA&#10;v/8AAP//AAD//wAA//8AAP+/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xg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AA+f8AAP//AAD//wAA//8AAP9MAAB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8A&#10;AP//AAD//wAA//8AAP8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C5AAAANwAAAAAAAAAAAAAAAAAAAAAAAAAAAAAA&#10;AAAAAAAAAAAAAAAADQAAAI8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B/wAA//8AAP//AAD//wAA//8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VQAAAAAAAAAAAAAAAAAAAAAAAAAAAAAAAAAAAAAAAAAAAAAAGgAAAM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MAABM/wAA//8AAP//&#10;AAD//wAA//kAAP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BHAAAAjAAAAKkAAABVAAAAVQAAAFUAAABVAAAAVQAA&#10;AFUAAABiAAAAtw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C//wAA//8AAP//AAD//wAA/78AAL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P8AAAD/AAAA/wAAAP8AAAD/AAAA/wAAAP8AAAD/AAAA/w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5AAD5/wAA//8AAP//AAD/&#10;/wAA/0wAAE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wAAAP8AAAD/AAAA/wAAAP8AAAD/AAAA/wAAAP8A&#10;AAD/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D//wAA//8AAP//AAD//wAA/w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1AAA&#10;ABoAAAAAAAAAAAAAAAAAAAAAAAAAAAAAAAAAAAAAAAAAYg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D//wAA//8AAP//AAD//w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A0AAAAAAAAAAAAAAAAAAAAAAAAAAAAAAAAAAAAA&#10;AAAAGgAAAL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D//wAA//8AAP//AAD//w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w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D//wAA//8AAP//AAD//w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uQAAAD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H/AAD//wAA//8AAP//AAD//w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CcAAAAqgAAAKoAAACq&#10;AAAAqgAAAKoAAACqAAAAqgAAAKoAAAC3AAAA/wAAAH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wAAEz/AAD//wAA//8AAP//AAD/+Q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P8AAAD/AAAA/wAAAP8AAAD/AAAA/wAAAP8AAAD/AAAA/wAA&#10;AMY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8A&#10;AL//AAD//wAA//8AAP//AAD/vwAAv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8QAAANQAAADUAAAA&#10;1AAAANQAAADUAAAA1AAAANQAAADxAAAA4QAAAM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kAAPn/AAD//wAA//8AAP//AAD/TAAAT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XAAAANwAAAAAAAAAAAAAAAAAAAAAAAAAAAAAAAAAAAAAAAAAaAAAAj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P//&#10;AAD//wAA//8AAP//AAD/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CPAAAADQAAAAAAAAAAAAAAAAAA&#10;AAAAAAAAAAAAAAAAAAAAAAAAAAAAVQAAAF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P//AAD//wAA//8AAP//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Kw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QAAJf8AAP//AAD/&#10;/wAA//8AAP/7AAD7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N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gAAev8AAP//AAD//wAA//8AAP/NAAD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BHAAAAVQAAAFUAAABVAAAAVQAAAFUAAABVAAAAVQAAAFUAAAB/AAAA8Q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QAAzf8AAP//AAD//wAA&#10;//8AAP95AAB5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wAAAP8AAAD/AAAA/wAAAP8AAAD/&#10;AAAA/wAAAP8AAAD/AAAA/wAAAH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AAAAxgAAAP8A&#10;AAD/AAAAxgAAACoAAAAAAAAAAAAAAAAAAAAAAAAAAAAAAAAAAAAAAAAAAAAAAAAAAAAAAAAAAAAA&#10;AAAAAAAAAAAAAAAAAA0AAAB/AAAA4QAAAP8AAAD/AAAA8QAAAJwAAAAN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8AAP//AAD//wAA//8AAP8kAAAk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wAAAP8AAAD/AAAA/wAAAP8AAAD/AAAA/wAAAPEAAADG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xAAAAqgAAAA0AAAANAAAAnAAAAPEAAAA3AAAAAAAAAAAAAAAAAAAA&#10;AAAAAAAAAAAAAAAAAAAAAAAAAAAAAAAAAAAAAAAAAAAAAAAAGgAAANQAAADxAAAAVQAAAAAAAAAA&#10;AAAAKgAAANQAAADUAAAAGg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8AAP//AAD//wAA//8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X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GAAAADQAAAAAAAAAA&#10;AAAADQAAAMYAAADkAAAAGgAAAAAAAAAAAAAAAAAAAAAAAAAAAAAAAAAAAAAAAAAAAAAAAAAAAAAA&#10;AAAAAAAAqgAAAPEAAAA3AAAAAAAAAAAAAAAAAAAAAAAAADcAAADxAAAAqg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8AAP//AAD//wAA//8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C5&#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gAAAP8AAAB/AAAAAAAAAAAAAAAAAAAAAAAAAH8AAAD/AAAAqgAAAAAAAAAAAAAAAAAA&#10;AAAAAAAAAAAAAAAAAAAAAAAAAAAAAAAAAAAAAAAaAAAA5AAAAOQAAAAaAAAAAAAAAAAAAAAAAAAA&#10;AAAAABoAAADkAAAA5AAAABo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lAAAl/wAA//8AAP//AAD//wAA//sAAP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PEAAAA3AAAAAAAAAAAAAAAAAAAA&#10;AAAAADcAAADxAAAA5AAAABoAAAAAAAAAAAAAAAAAAAAAAAAAAAAAAAAAAAAAAAAAAAAAAAAAAAAa&#10;AAAA5AAAAPEAAAA3AAAAAAAAAAAAAAAAAAAAAAAAABoAAADkAAAAxgAAAA0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6AAB6/wAA//8AAP//AAD//wAA/80AAM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KwAAACsAAABHAAAAVQAAAEcAAAANAAAA&#10;AAAAAAAAAAAAAAAAAAAAAAAAAAANAAAAcQAAAC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OQAAAAaAAAAAAAAAAAAAAAAAAAAAAAAABoAAADkAAAA/wAAAFUAAAAAAAAAAAAAAAAA&#10;AAAAAAAAAAAAAAAAAAAAAAAAAAAAAAAAAAANAAAAxgAAAP8AAADGAAAADQAAAAAAAAAAAAAAAAAA&#10;AFUAAAD/AAAAVQ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NAADN/wAA//8AAP//AAD//wAA/3kAAH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Cp&#10;AAAA/wAAAP8AAADxAAAAnAAAAB0AAAAAAAAAAAAAAAAAAAAAAAAAAAAAAAAAAAAAAAAADQAAAI8A&#10;AAB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AAAA/wAAAOQAAAAaAAAAAAAAAAAAAAAAAAAAAAAA&#10;AA0AAADGAAAA/wAAAH8AAAAAAAAAAAAAAAAAAAAAAAAAAAAAAAAAAAAAAAAAAAAAAAAAAAAAAAAA&#10;NwAAAPEAAAD/AAAA1AAAADcAAAAAAAAAVQAAAPEAAAB/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7&#10;AAD7/wAA//8AAP//AAD//wAA/yQAAC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NQAAAAqAAAAAAAAAAAAAAAAAAAAAAAA&#10;AAAAAAAAAAAAAAAAAAAAAAAAAAAAAAAAAAAAAABy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MYAAAANAAAAAAAAAAAAAAAAAAAAAAAAAA0AAADGAAAA/wAAAKoAAAAAAAAAAAAAAAAAAAAA&#10;AAAAAAAAAAAAAAAAAAAAAAAAAAAAAAAAAAAAAAAAAGIAAAD/AAAA/wAAAPEAAADEAAAAxgAAADc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D//wAA//8AAP//AAD//w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5AAAABoAAAAAAAAAAAAAAAAAAAAAAAAAAAAAAAAAAAAAAAAAAAAAAAAAAAAAAAAAAAAAAAAAAAAA&#10;AAAAjw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MYAAAANAAAAAAAAAAAAAAAAAAAAAAAAAA0A&#10;AADGAAAA/wAAAKoAAAAAAAAAAAAAAAAAAAAAAAAAAAAAAAAAAAAAAAAAAAAAAAAAAAAAAAAAAAAA&#10;AAAAAAA3AAAA8QAAAP8AAAD/AAAAnAAAAA0AAAAAAAAAAAAAAAAAAAAAAAAAAAAAAAAAAAAAAAAA&#10;AAAAAAAAAAD/AAAA/wAAAP8AAAD/AAAA/wAAAP8AAAD/AAAA/wAAAP8AAAD/AAAA/w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D/&#10;/wAA//8AAP//AAD//w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fwAAAAAAAAAAAAAAAAAAAAAAAAAAAAAAAAAAAAAA&#10;AAAAAAAAAAAAAAAAAAAAAAAAAAAAAAAAAAAAAAAAVQ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wAA&#10;AMYAAAANAAAAAAAAAAAAAAAAAAAAAAAAAA0AAADGAAAA/wAAAKoAAAAAAAAAAAAAAAAAAAAAAAAA&#10;AAAAAAAAAAAAAAAAAAAAAAAAAAAAAAAAAAAAAAAAAABiAAAAxgAAANQAAAD/AAAA/wAAANQAAAAq&#10;AAAAAAAAAAAAAAAAAAAAAAAAAAAAAAAAAAAAAAAAAAAAAAD/AAAA/wAAAP8AAAD/AAAA/wAAAP8A&#10;AAD/AAAA/wAAAP8AAAD/AAAA/w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D//wAA//8AAP//AAD//w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C5AAAANwAA&#10;AAAAAAAAAAAAAAAAAAAAAAAAAAAAAAAAAAAAAAAAAAAAAAAAAAAAAAAAAAAAAAAAAAAAAAAAAAAA&#10;GgAAAKw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MYAAAANAAAAAAAAAAAAAAAAAAAAAAAAAA0AAADG&#10;AAAA/wAAAKoAAAAAAAAAAAAAAAAAAAAAAAAAAAAAAAAAAAAAAAAAAAAAAAAAAAAAAAAAAAAAAH8A&#10;AADGAAAADQAAAA0AAACcAAAA/wAAAP8AAADkAAAAGgAAAAAAAAAAAAAAAAAAAAAAAAAAAAAAAAAA&#10;AAAAAAD/AAAA/wAAAP8AAAD/AAAA/wAAAP8AAAD/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D//wAA&#10;//8AAP//AAD//w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JAAAAGgAAAAAAAAAAAAAAAAAAAAAAAAAAAAAAAAAAAAAAAAAA&#10;AAAAAAAAAAAAAAAAAAAAAAAAAAAAAAAAAAAAGgAAAMk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P8AAAD/AAAA/wAAAP8AAADGAAAADQAAAAAAAACqAAAA/wAAAMYA&#10;AAANAAAAAAAAAAAAAAAAAAAAAAAAABoAAADkAAAA/wAAAH8AAAAAAAAAAAAAAAAAAAAAAAAAAAAA&#10;AAAAAAAAAAAAAAAAAAAAAAAAAAAAfwAAAPEAAAA3AAAAAAAAAAAAAAAAAAAAYgAAAP8AAAD/AAAA&#10;xgAAAA0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D//wAA//8AAP//AAD//w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JAAAAGgAAAAAA&#10;AAAAAAAAAAAAAAAAAAAAAAAAAAAAAAAAAAAAAAAAAAAAAAAAAAAAAAAAAAAAAAAAAAAAAAAAGgAA&#10;AMk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P8AAAD/AAAA/wAA&#10;AP8AAADGAAAADQAAAAAAAAB/AAAA/wAAAOQAAAAaAAAAAAAAAAAAAAAAAAAAAAAAABoAAADkAAAA&#10;/wAAAFUAAAAAAAAAAAAAAAAAAAAAAAAAAAAAAAAAAAAAAAAAAAAAAAAAAAAaAAAA5AAAAMYAAAAN&#10;AAAAAAAAAAAAAAAAAAAAAAAAAFUAAAD/AAAA8QAAADc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D//wAA//8A&#10;AP//AAD//w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C5AAAANwAAAAAAAAAAAAAAAAAAAAAAAAAAAAAAAAAAAAAAAAAAAAAA&#10;AAAAAAAAAAAAAAAAAAAAAAAAAAAAAAAAVQ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AAA8QAAAPEAAAA3&#10;AAAAAAAAAAAAAAAAAAAAAAAAADcAAADxAAAA5AAAABoAAAAAAAAAAAAAAAAAAAAAAAAAAAAAAAAA&#10;AAAAAAAAAAAAAAAAAABVAAAA/wAAAKoAAAAAAAAAAAAAAAAAAAAAAAAAAAAAAAAAAACqAAAA/wAA&#10;AFU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UAACX/AAD//wAA//8AAP//AAD/+w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qgAAAAAAAAAA&#10;AAAAAAAAAAAAAAAAAAAAAAAAAAAAAAAAAAAAAAAAAAAAAAAAAAAAAAAAAAAAAAAAAAAAqgAAAMY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gAAAP8AAAB/AAAAAAAAAAAAAAAAAAAAAAAAAH8AAAD/AAAAqgAA&#10;AAAAAAAAAAAAAAAAAAAAAAAAAAAAAAAAAAAAAAAAAAAAAAAAAAAAAAA3AAAA8QAAAMYAAAANAAAA&#10;AAAAAAAAAAAAAAAAAAAAAAAAAAB/AAAA8QAAADc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oAAHr/AAD//wAA//8AAP//&#10;AAD/zQAAz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8QAAAFUAAAAAAAAAAAAAAAAAAAAAAAAAAAAAAAAAAAAAAAAAAAAA&#10;AAAAAAAAAAAAAAAAAAAAAABVAAAA/wAAA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GAAAA&#10;DQAAAAAAAAAAAAAADQAAAMYAAADkAAAAGgAAAAAAAAAAAAAAAAAAAAAAAAAAAAAAAAAAAAAAAAAA&#10;AAAAAAAAAAAAAAANAAAAxgAAAPEAAAA3AAAAAAAAAAAAAAAAAAAAAAAAAA0AAADGAAAAxgAAAA0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0AAM3/AAD//wAA//8AAP//AAD/eQAAe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EAAABiAAAA&#10;AAAAAAAAAAAAAAAAAAAAAAAAAAAAAAAAAAAAAAAAAAAAAAAAAAAAAGIAAADxAAAA8QAAAD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UAAAD/AAAAjAAAAA0AAAANAAAAxgAAAPEAAAA3AAAAAAAAAAAA&#10;AAAAAAAAAAAAAA0AAACcAAAA/wAAAMYAAAANAAAAAAAAAAAAAAAAAAAAKgAAAOQAAADxAAAAYgAA&#10;AAAAAAAAAAAAKgAAAMYAAADkAAAAKg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sAAPv/AAD//wAA//8AAP//AAD/&#10;JAAAJ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AAAA8QAAAH8AAAA4AAAADQAAAAAAAAAAAAAAAAAAAB0A&#10;AABiAAAA1AAAAP8AAAD/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1AAA&#10;AP8AAAD/AAAAqQAAACoAAAAAAAAAAAAAAAAAAAAAAAAAAAAAAAAAAACcAAAA/wAAAMYAAAANAAAA&#10;AAAAAAAAAAAAAAAAAAAAAA0AAACcAAAA8QAAAP8AAAD/AAAA4QAAAH8AAAAN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P//AAD//wAA//8AAP//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UAAADxAAAA/wAA&#10;AP8AAAD/AAAA/wAAAP8AAAD/AAAA/wAAAP8AAAD/AAAA/wAAAP8AAAC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P//AAD//wAA//8AAP//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1AAAAP8AAAD/AAAA/wAAAP8AAAD/AAAA/wAAAP8AAAD/&#10;AAAA8QAAAG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QAAJf8AAP//AAD//wAA//8AAP/7AAD7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gA&#10;AACpAAAA4QAAAP8AAAD/AAAA/wAAAMYAAABx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gAAev8AAP//AAD//wAA//8AAP/NAAD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QAA&#10;zf8AAP//AAD//wAA//8AAP95AAB5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8AAP//AAD//wAA//8AAP8kAAAk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8A&#10;AP//AAD//wAA//8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8AAP//AAD//wAA//8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8AAP//&#10;AAD//wAA//8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VAAAV/wAA//8AAP//AAD//wAA//wAAP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TAABT/wAA//8AAP//AAD/&#10;/wAA/9MAA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TAACT/wAA//8AAP//AAD//wAA/5MAAJ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TAADT/wAA//8AAP//AAD//wAA&#10;/1MAAF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8AAD8/wAA//8AAP//AAD//wAA/xUAAB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D//wAA//8AAP//AAD//w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D//wAA//8AAP//AAD//w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D//wAA//8AAP//AAD//w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gAAAP8AAAD/AAAA/wAAAH8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D//wAA//8AAP//AAD//w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P8AAAD/AAAA/wAAAFU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D//wAA//8AAP//AAD//w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fw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D//wAA//8AAP//AAD//w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wAAAKkAAAAq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UAABX/AAD//wAA//8AAP//AAD//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wAAAP8AAADxAAAAVQ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FMAAFP/AAD/&#10;/wAA//8AAP//AAD/0wAA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OAAAAMYAAAD/AAAA5AAAABo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MAAJP/AAD//wAA//8AAP//AAD/kwAAk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QAAAP8A&#10;AAD/AAAA/wAAAP8AAABVAAAAAAAAAAAAAAAAAAAAAAAAAAAAAABiAAAA/wAAAH8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NMAANP/AAD//wAA&#10;//8AAP//AAD/UwAAU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P8AAAD/AAAA/wAAAP8AAABVAAAAAAAAAAAAAAAAAAAA&#10;AAAAAAAAAAAAAAAAqgAAAH8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wAAPz/AAD//wAA//8AAP//AAD/FQAAF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gAAAH8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P//AAD//wAA//8A&#10;AP//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wAAABo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P//AAD//wAA//8AAP//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I8AAABVAAAAAAAAAA0AAAB/AAAAVQ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P//AAD//wAA//8AAP//&#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KkAAAD/AAAA/wAAAMYA&#10;AAAq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FQAAFf8AAP//AAD//wAA//8AAP/8AAD8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UwAAU/8AAP//AAD//wAA//8AAP/TAAD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kwAAk/8AAP//AAD//wAA//8AAP+TAAC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0wAA0/8AAP//AAD//wAA//8AAP9TAAB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P8AAP//AAD//wAA//8AAP8VAAA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wAA//8AAP//AAD//wAA//8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wAA&#10;//8AAP//AAD//wAA//8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wAA//8AAP//AAD//wAA//8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VAAAV/wAA//8A&#10;AP//AAD//wAA//wAAP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BTAABT/wAA//8AAP//AAD//wAA/9MAAN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CTAACT/wAA//8AAP//&#10;AAD//wAA/5MAAJ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DTAADT/wAA//8AAP//AAD//wAA/1MAAF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D8AAD8/wAA//8AAP//AAD/&#10;/wAA/xUAAB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D/AAD//wAA//8AAP//AAD//w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D/AAD//wAA//8AAP//AAD//w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D/AAD//wAA//8AAP//AAD//w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8AAA//AAD//wAA//8AAP//AAD//Q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EEAAEH/AAD//wAA//8AAP//AAD/2gAA2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HQAAHT/AAD//wAA//8AAP//AAD/pgAAp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KcA&#10;AKf/AAD//wAA//8AAP//AAD/cwAA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NoAANr/AAD//wAA//8AAP//AAD/QAA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P0AAP3/&#10;AAD//wAA//8AAP//AAD/DwAAD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P8AAP//AAD//wAA//8AAP//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P8AAP//AAD/&#10;/wAA//8AAP//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P8AAP//AAD//wAA//8AAP//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P8AAP//AAD//wAA&#10;//8AAP//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P8AAP//AAD//wAA//8AAP//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P8AAP//AAD//wAA//8A&#10;AP//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P8AAP//AAD//wAA//8AAP//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DwAAD/8AAP//AAD//wAA//8AAP/9&#10;AAD9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QQAAQf8AAP//AAD//wAA//8AAP/aAAD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dAAAdP8AAP//AAD//wAA//8AAP+mAAC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pwAAp/8AAP//AAD//wAA//8AAP9zAAB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2gAA2v8AAP//AAD//wAA//8AAP9AAAB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QAA/f8AAP//AAD//wAA//8AAP8PAAAP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wAA//8AAP//AAD//wAA//8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wAA&#10;//8AAP//AAD//wAA//8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wAA//8AAP//AAD//wAA//8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wAA//8A&#10;AP//AAD//wAA//8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BAAAB/wAA//8AAP//AAD//wAA//8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IAAAID/AAD//wAA//8A&#10;AP//AAD//wAA//8AAP//AAD//wAA//8AAP//AAD//wAA//8AAP//AAD//wAA//8AAP//AAD//wAA&#10;//8AAP//AAD//wAA//8AAP//AAD//wAA//8AAP//AAD//wAA//8AAP//AAD//wAA//8AAP//AAD/&#10;/wAA//8AAP//AAD//wAA//8AAP//AAD//wAA//8AAP//AAD//wAA//8AAP//AAD//wAA//8AAP//&#10;AAD//wAA//kAAP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IAAAID/AAD//wAA//8AAP//AAD//wAA//8AAP//AAD//wAA//8AAP//AAD/&#10;/wAA//8AAP//AAD//wAA//8AAP//AAD//wAA//8AAP//AAD//wAA//8AAP//AAD//wAA//8AAP//&#10;AAD//wAA//8AAP//AAD//wAA//8AAP//AAD//wAA//8AAP//AAD//wAA//8AAP//AAD//wAA//8A&#10;AP//AAD//wAA//8AAP//AAD//wAA//8AAP//AAD//wAA/78AAL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IAAAID/AAD//wAA//8AAP//&#10;AAD//wAA//8AAP//AAD//wAA//8AAP//AAD//wAA//8AAP//AAD//wAA//8AAP//AAD//wAA//8A&#10;AP//AAD//wAA//8AAP//AAD//wAA//8AAP//AAD//wAA//8AAP//AAD//wAA//8AAP//AAD//wAA&#10;//8AAP//AAD//wAA//8AAP//AAD//wAA//8AAP//AAD//wAA//8AAP//AAD//wAA//8AAP//AAD/&#10;/wAA/0wAAE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IAAAID/AAD//wAA//8AAP//AAD//wAA//8AAP//AAD//wAA//8AAP//AAD//wAA&#10;//8AAP//AAD//wAA//8AAP//AAD//wAA//8AAP//AAD//wAA//8AAP//AAD//wAA//8AAP//AAD/&#10;/wAA//8AAP//AAD//wAA//8AAP//AAD//wAA//8AAP//AAD//wAA//8AAP//AAD//wAA//8AAP//&#10;AAD//wAA//8AAP//AAD//wAA//8AAP//AAD/uAAAuA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IAAAID/AAD//wAA//8AAP//AAD/&#10;/wAA//8AAP//AAD//wAA//8AAP//AAD//wAA//8AAP//AAD//wAA//8AAP//AAD//wAA//8AAP//&#10;AAD//wAA//8AAP//AAD//wAA//8AAP//AAD//wAA//8AAP//AAD//wAA//8AAP//AAD//wAA//8A&#10;AP//AAD//wAA//8AAP//AAD//wAA//8AAP//AAD//wAA//8AAP//AAD//wAA/+0AAO1iAABiAg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oAAADGAAAA/wAAAP8AAADGAAAAK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AAAMYAAAD/AAAA/wAAAPEAAACpAAAAK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8QAAAD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BxAAAAxgAA&#10;AP8AAAD/AAAAV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H8AAADhAAAA/wAAAP8AAADx&#10;AAAAnA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AAAAHEAAADGAAAA8QAAAFUAAAAAAAAAAAAAAAAAAAAAAAAAAAAA&#10;AAAAAAAAAAAAAAAAAAAAAAAqAAAAxgAAAP8AAAD/AAAAxgAAAC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PEAAACqAAAADQAAAA0A&#10;AACcAAAA8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P8AAAD/AAAA&#10;/wAAAP8AAAD/AAAA8QAAAF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AAAA8Q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gAAAPEAAADxAAAAqQAAADg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AAAAPEAAABVAAAAAAAAAAAAAAAqAAAA1AAAAN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cAAAAtwAAANQAAAD/AAAA&#10;/wAAAFUAAAAAAAAAAAAAAAAAAAAAAAAAAAAAAAAAAAAAAAAAAAAAAFUAAADxAAAAqgAAAA0AAAAN&#10;AAAAnAAAAPEAAAA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MYAAAANAAAAAAAAAAAAAAANAAAAxg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jAAAAA0AAAAAAAAADQAAAIwAAAD/AAAA/w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D/AAAA8QAAAD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wAAAMYAAAA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8QAAADcAAAAAAAAAAAAAAAAAAAAAAAAA&#10;NwAAAPEAAAC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FUAAAAAAAAAAAAAAAAAAAAAAAAAAAAAAAAA&#10;AAAAAAAANwAAAPEAAADGAAAADQAAAAAAAAAAAAAADQAAAMYAAADk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H8AAAAAAAAAAAAAAAAAAAAA&#10;AAAAfwAAAP8AAAC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wAAABVAAAAAAAAAAAAAAAAAAAAAAAA&#10;AAAAAABVAAAA/wAAAP8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AAAAIwAAADxAAAA8QAAAD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MYAAAD/AAAAn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5AAAABoAAAAAAAAAAAAAAAAAAAAAAAAAGgAAAOQ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wAA&#10;AFUAAAAAAAAAAAAAAAAAAAAAAAAAAAAAAAAAAAAAAAAAqgAAAP8AAAB/AAAAAAAAAAAAAAAAAAAA&#10;AAAAAH8AAAD/AAAAq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8QAAADcAAAAAAAAAAAAAAAAAAAAAAAAANwAAAPEAAADk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IIAAAAAAAAAAAAAAAAAAAAAAAAAAAAAAAAAAAANAAAAxgAAAP8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nAAAADcAAADxAAAA8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8QAAADcAAAAAAAAAAAAAAAAAAAAAAAAAGgAA&#10;AOQAAADG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FUAAAAAAAAAAAAAAAAAAAAAAAAAAAAAAAAAAAA3&#10;AAAA8QAAAPEAAAA3AAAAAAAAAAAAAAAAAAAAAAAAADcAAADx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5AAAABoAAAAAAAAAAAAAAAAAAAAAAAAA&#10;GgAAAOQAAAD/AAAA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gAAAP8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C5AAAA&#10;GgAAADcAAADx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VAAAA/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MYAAAANAAAAAAAAAAAAAAAAAAAAVQAAAP8AAAB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FUA&#10;AAAAAAAAAAAAAAAAAAAAAAAAAAAAAAAAAAB/AAAA/wAAAOQAAAAaAAAAAAAAAAAAAAAAAAAAAAAA&#10;ABoAAADkAAAA/wAAAF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oAAAD/&#10;AAAA5AAAABoAAAAAAAAAAAAAAAAAAAAAAAAADQAAAMYAAAD/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P8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ABVAAAAAAAAADcAAADxAAAA8Q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wAAA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8QAAAP8AAADUAAAANwAAAAAAAABVAAAA8Q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FUAAAAAAAAAAAAAAAAAAAAAAAAAAAAAAAAAAACqAAAA&#10;/wAAAOQAAAAaAAAAAAAAAAAAAAAAAAAAAAAAAA0AAADGAAAA/w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MYAAAD/AAAAxgAAAA0AAAAAAAAAAAAAAAAAAAAAAAAADQAA&#10;AMY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MY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QAAAKoAAAAAAAAAAAAA&#10;ADcAAADx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AAAA8QAAAEUAAACc&#10;AAAA4QAAAP8AAAD/AAAA1AAAAC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gAA&#10;AP8AAAD/AAAA8QAAAMQAAADG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FUAAAAA&#10;AAAAAAAAAAAAAAAAAAAAAAAAAA0AAADGAAAA/wAAAMYAAAANAAAAAAAAAAAAAAAAAAAAAAAAAA0A&#10;AADGAAAA/wAAAK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MYAAAD/AAAA&#10;xgAAAA0AAAAAAAAAAAAAAAAAAAAAAAAADQAAAMYAAAD/AAAAq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8QAAAD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QAAABoAAAAAAAAAAAAAADcAAADxAAAA8Q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oAAAD/AAAA/wAAAKkAAAAqAAAAAAAAAA0AAACMAAAA/wAAAP8AAAB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cAAADxAAAA/wAAAP8AAACc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FUAAAAAAAAAAAAAAAAAAAAAAAAAAAAAAA0AAADGAAAA/wAA&#10;AMYAAAANAAAAAAAAAAAAAAAAAAAAAAAAAA0AAADGAAAA/w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D/AAAAxgAAAA0AAAAAAAAAAAAAAAAAAAAAAAAADQAAAMYA&#10;AAD/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AAAAVQAAAAAAAAAAAAAAAAAAADcA&#10;AADxAAAA8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MYAAAD/AAAAqgAAAAAAAAAAAAAA&#10;AAAAAAAAAAAAAAAAfwAAAP8AAADxAAAA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IA&#10;AADGAAAA1AAAAP8AAAD/AAAA1AAAAC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FUAAAAAAAAA&#10;AAAAAAAAAAAAAAAAAAAAAA0AAADGAAAA/wAAAMYAAAANAAAAAAAAAAAAAAAAAAAAAAAAAA0AAADG&#10;AAAA/wAAAK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MYAAAD/AAAAxgAA&#10;AA0AAAAAAAAAAAAAAAAAAAAAAAAADQAAAMYAAAD/AAAAq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C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UAAACqAAAAAAAAAAAAAAAAAAAAAAAAADcAAADxAAAA8QAAAD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AAAAfwAAAAAAAAAAAAAAAAAAAAAAAAAAAAAAGgAAAOQAAAD/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MYAAAANAAAADQAAAJwAAAD/AAAA/w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FUAAAAAAAAAAAAAAAAAAAAAAAAAAAAAAA0AAADGAAAA/wAAAMYA&#10;AAANAAAAAAAAAAAAAAAAAAAAAAAAAA0AAADGAAAA/wAAAK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oAAAD/AAAAxgAAAA0AAAAAAAAAAAAAAAAAAAAAAAAAGgAAAOQAAAD/&#10;AAA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QAAALk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MkAAAAaAAAAAAAAAAAAAAAAAAAAAAAAADcAAADx&#10;AAAA8QAAAD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MYAAAD/AAAAfwAAAAAAAAAAAAAAAAAA&#10;AAAAAAAAAAAADQAAAMY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8QAAADcAAAAA&#10;AAAAAAAAAAAAAABiAAAA/wAAAP8AAADG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FUAAAAAAAAAAAAA&#10;AAAAAAAAAAAAAAAAAAAAAACqAAAA/wAAAMYAAAANAAAAAAAAAAAAAAAAAAAAAAAAABoAAADkAAAA&#10;/wA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5AAAABoA&#10;AAAAAAAAAAAAAAAAAAAAAAAAGgAAAOQ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uQ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P8A&#10;AAD/AAAA/wAAAP8AAAD/AAAA/wAAAP8AAAD/AAAA/wAAAP8AAAD/AAAAxg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oAAAD/AAAAfwAAAAAAAAAAAAAAAAAAAAAAAAAAAAAAAAAAAKoAAAD/AAAAq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xgAAAA0AAAAAAAAAAAAAAAAAAAAAAAAAVQAAAP8AAADx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wAAAFUAAAAAAAAAAAAAAAAAAAAAAAAAAAAAAAAAAAB/AAAA/wAAAOQAAAAa&#10;AAAAAAAAAAAAAAAAAAAAAAAAABoAAADkAAAA/wAAAF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8QAAADcAAAAAAAAAAAAAAAAAAAAAAAAANwAAAPE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G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8QAAAD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qgAAAAAAAAAAAAAAAAAAAAAA&#10;AAAAAAAAAAAAAKoAAAD/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UAAAD/AAAAqgAAAAAAAAAAAAAA&#10;AAAAAAAAAAAAAAAAAAAAAKo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FUAAAAAAAAAAAAAAAAA&#10;AAAAAAAAAAAAAAAAAAA3AAAA8QAAAPEAAAA3AAAAAAAAAAAAAAAAAAAAAAAAADcAAADx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wAAAH8AAAAA&#10;AAAAAAAAAAAAAAAAAAAAfwAAAP8AAAC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MYAAAAaAAAAAAAAAAAAAAAAAAAAAAAAAAAAAAAAAAAA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8QAAAD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5AAAABoAAAAAAAAAAAAAAAAAAAAAAAAADQAAAMYAAADx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xgAAAA0AAAAAAAAAAAAAAAAAAAAAAAAAAAAAAH8AAADxAAAAN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FUAAAAAAAAAAAAAAAAAAAAAAAAAAAAAAAAAAAAAAAAAqgAAAP8AAAB/AAAA&#10;AAAAAAAAAAAAAAAAAAAAAH8AAAD/AAAAq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MYAAAANAAAAAAAAAAAAAAANAAAAxg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xgAAABoAAAAAAAAAAAAAAAAAAAAAAAAAAAAAAA0AAACc&#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8QAA&#10;AD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KoAAAAAAAAAAAAAAAAAAAAA&#10;AAAANwAAAPEAAAC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8QAAADcAAAAAAAAAAAAA&#10;AAAAAAAAAAAADQAAAMYAAADG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wAAAFUAAAAAAAAAAAAAAAAAAAAA&#10;AAAAAAAAAAAAAAAAAAAANwAAAPEAAADGAAAADQAAAAAAAAAAAAAADQAAAMY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8AAACMAAAA&#10;DQAAAA0AAADG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wAAAP8A&#10;AAD/AAAA/wAAAP8AAAD/AAAA/wAAAP8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8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AAAAP8AAACMAAAADQAAAAAAAABVAAAA8QAAAMY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AAA5AAAAPEAAABiAAAAAAAAAAAAAAAqAAAAxgAAAOQAAAA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wAAAJwAAAANAAAAAAAAAAAAAAAAAAAAAAAAAAAAAAAAAAAAAAAAAFUAAAD/AAAAjAAA&#10;AA0AAAANAAAAxgAAAPE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UAAAA/wAAAP8AAACpAAAAK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wAAAPEAAAD/AAAA/wAAAP8AAAD/AAAA/wAAAP8AAAD/AAAA/w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8Q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IAAADhAAAA/wAAAP8AAADhAAAA&#10;Y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JwAAADxAAAA/wAAAP8A&#10;AADhAAAAfw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AAAA/wAAAP8AAAD/AAAA/wAAAP8AAAD/AAAAxgAAAAAAAAAAAAAA&#10;AAAAAAAAAAAAAAAAAAAAAAAAAAA3AAAA1AAAAP8AAAD/AAAAqQAAAC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QAAAP8AAAD/AAAAV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B/AAAAAAAAAAAAAAAAAAAA&#10;AAAAAAAAAAAAAAAAAAAAAAAAAAAAAAAAAAAAAAAAAAAAAAAAAAAAAAAAAAAAAAAAAAAAAAAAAAAA&#10;AAAAfwAAAP8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P8AAAD/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PEAAAA3AAAAAAAAAAAAAAAAAAAAAAAAAAAAAAAAAAAAAAAAAAAAAAAAAAAAAAAAAAAA&#10;AAAAAAAAAAAAAAAAAAAAAAAAAAAAAAAAAAAAAAAANwAAAPEAAADG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&#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kAAAAGgAAAAAAAAAAAAAAAAAAAAAAAAAAAAAAAAAAAAAAAAAA&#10;AAAAAAAAAAAAAAAAAAAAAAAAAAAAAAAAAAAAAAAAAAAAAAANAAAAxgAAAMY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qgAAAAAA&#10;AAAAAAAAAAAAAAAAAAAAAAAAAAAAAAAAAAAAAAAAAAAAAAAAAAAAAAAAAAAAAAAAAAAAAAAAAAAA&#10;AAAAAAB/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8QAAAH8AAAAAAAAAAAAAAAAAAAAAAAAAAAAAAAAAAAAAAAAA&#10;AAAAAAAAAAAAAAAAAAAAAAAAAAAAAAAAAAAAAFUAAADx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NQAAACc&#10;AAAADQAAAAAAAAAAAAAAAAAAAAAAAAAAAAAAAAAAAAAAAAAAAAAAAAAAAAAAAAANAAAAjAAAAPEA&#10;AAA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CcAAAAVQAAAAAAAAAAAAAAAAAAAAAAAAAAAAAAAAAA&#10;AAAAAAAAAAAAAAAAAAAAAABVAAAAnA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AAACDgAADg/wAA//8AAP+AAAC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8AAB+WAACW8wAA8/8AAP//AAD//wAA&#10;//8AAP//AAD//wAA//8AAP//AAD//wAA//8AAP//AAD//wAA//8AAP//AAD//wAA//8AAP//AAD/&#10;/wAA//8AAP+AAAC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wAAH5YAAJbzAADz/wAA//8AAP//AAD//wAA//8AAP//AAD//wAA//8AAP//AAD/&#10;/wAA//8AAP//AAD//wAA//8AAP//AAD//wAA//8AAP//AAD//wAA//8AAP//AAD//wAA//8AAP//&#10;AAD//wAA//8AAP//AAD//wAA//8AAP//AAD//wAA//8AAP+AAAC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IAAA4OA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9AAID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fHwAAlpYAAPPz&#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9AAID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AgAADg4A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IC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AgAADg4A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IC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fHwAA&#10;lpYAAPPz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IC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ICAAAODg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4OAAACA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CAgAADg4A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MAAJWVAAAf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ICAAAODgAAD//wAA&#10;//8AAP//AAD//wAA//8AAP//AAD//wAA//8AAP//AAD//wAA//8AAP//AAD//wAA//8AAP//AAD/&#10;/wAA//8AAP//AAD//wAA//8AAP//AAD//wAA//8AAP//AAD//wAA//8AAP//AAD//wAA//8AAP//&#10;AAD//wAA//8AAP//AAD//wAA//8AAP//AAD//wAA//8AAP//AAD//wAA//8AAP//AAD//wAA//8A&#10;AP//AADg4AAAI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f&#10;HwAAlpYAAPPzAAD//wAA//8AAP//AAD//wAA//8AAP//AAD//wAA//8AAP//AAD//wAA//8AAP//&#10;AAD//wAA//8AAP//AAD//wAA//8AAP//AAD//wAA//8AAP//AAD//wAA//8AAP//AAD//wAA//8A&#10;AP//AAD//wAA//8AAP//AAD//wAA8/MAAJWVAAAfH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ICAAAPPzAAD//wAA//8AAP//AAD//wAA//8AAP//AAD//wAA//8A&#10;AP//AAD//wAA//8AAP//AAD//wAA//8AAP//AAD//wAA//8AAP//AAD//wAA//8AAP//AAD//wAA&#10;//8AAODgAAAgI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AAACDgAADg/wAA//8AAP//&#10;AAD//wAA//8AAP//AAD//wAA//8AAP//AAD//wAA//8AAP//AAD//wAA//8AAP//AAD//wAA//8A&#10;AP//AAD//wAA//8AAP//AAD//wAA//8AAP//AAD//wAA//8AAP//AAD//wAA//8AAP//AAD//wAA&#10;//8AAP//AAD//wAA//8AAP//AAD//wAA//8AAP//AAD//wAA//8AAP//AAD//wAA//8AAP//AAD/&#10;/wAA//8AAP//AAD//wAA//8AAP//AAD//wAA//8AAP//AAD//wAA//MAAPOVAACVHwAAH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CAgAAD//wAA//8AAP//AAD//wAA&#10;//8AAP//AAD//wAA//8AAP//AAD//wAA//8AAP//AAD//wAA//8AAP//AAD//wAA//8AAP//AADg&#10;4AAAI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wAAH5YAAJbzAADz/wAA//8A&#10;AP//AAD//wAA//8AAP//AAD//wAA//8AAP//AAD//wAA//8AAP//AAD//wAA//8AAP//AAD//wAA&#10;//8AAP//AAD//wAA//8AAP//AAD//wAA//8AAP//AAD//wAA//8AAP//AAD//wAA//8AAP//AAD/&#10;/wAA//8AAP//AAD//wAA//8AAP//AAD//wAA//8AAP//AAD//wAA//8AAP//AAD//wAA//8AAP//&#10;AAD//wAA//8AAP//AAD//wAA/+AAAOAgAAA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f&#10;HwAAtrYAAP//AAD//wAA//8AAP//AAD//wAA//8AAP//AAD//wAA//8AAP//AAD//wAA//8AAP//&#10;AADz8wAAlZUAAB8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AAAIOAAAOD/AAD//wAA//8AAP//AAD//wAA&#10;//8AAP//AAD//wAA//8AAP//AAD//wAA//8AAP//AAD//wAA//8AAP//AAD//wAA//8AAP//AAD/&#10;/wAA//8AAP//AAD//wAA//8AAP//AAD//wAA//8AAP//AAD//wAA//8AAP//AAD//wAA//8AAP//&#10;AAD//wAA//8AAP//AAD//wAA//8AAP//AAD//wAA//8AAP//AAD//wAA//8AAP//AAD//wAA//8A&#10;AP//AAD//wAA/+AAAOAgAAA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DMzAAD//wAA//8AAP//AAD//wAA//8AAP//AAD//wAA//8A&#10;AP//AAD//wAA//8AAODgAAAg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AAAIOAAAOD/AAD//wAA//8AAP//AAD//wAA//8AAP//AAD/&#10;/wAA//8AAP//AAD//wAA//8AAP//AAD//wAA//8AAP//AAD//wAA//8AAP//AAD//wAA//8AAP//&#10;AAD//wAA//8AAP//AAD//wAA//8AAP//AAD//wAA//8AAP//AAD//wAA//8AAP//AAD//wAA//8A&#10;AP//AAD//wAA//8AAP//AAD//wAA//8AAP//AAD//wAA//8AAP/gAADgIAAAI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QEAAAP//AAD//wAA&#10;//8AAP//AAD//wAA//8AAP//AAD//wAA//8AAJWVAAAfH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AAACDgAADg/wAA//8AAP//AAD//wAA//8AAP//AAD//wAA//8AAP//&#10;AAD//wAA//8AAP//AAD//wAA//8AAP//AAD//wAA//8AAP//AAD//wAA//8AAP//AAD//wAA//8A&#10;AP//AAD//wAA//8AAP//AAD//wAA//8AAP//AAD//wAA//8AAP//AAD//wAA//8AAP//AAD//wAA&#10;//8AAP//AAD//wAA//8AAP//AAD/4AAA4CAAA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BAQAAA//8AAP//AAD//wAA//8AAP//AAD//wAA//8AAP//AAAg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AAACDgAADg/wAA//8AAP//AAD//wAA//8AAP//AAD//wAA//8A&#10;AP//AAD//wAA//8AAP//AAD//wAA//8AAP//AAD//wAA//8AAP//AAD//wAA//8AAP//AAD//wAA&#10;//8AAP//AAD//wAA//8AAP//AAD//wAA//8AAP//AAD//wAA//8AAP//AAD//wAA//8AAP//AAD/&#10;/wAA//8AAP/gAADgIAAAI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EBAAAD//wAA//8AAP//AAD//wAA//8A&#10;AP//AAD//wAAMz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AAAflgAAlvMAAPP/AAD//wAA//8AAP//AAD//wAA//8AAP//AAD//wAA&#10;//8AAP//AAD//wAA//8AAP//AAD//wAA//8AAP//AAD//wAA//8AAP//AAD//wAA//8AAP//AAD/&#10;/wAA//8AAP//AAD//wAA//8AAP//AAD//wAA//8AAP//AAD//wAA//8AAP//AAD//wAA//8AAP//&#10;AAD//wAA//MAAPOVAACVHwAAH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MzMAAP//AAD//wAA//8AAP//AAD//wAA//8AALW1AAAfH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8AAB+WAACW8wAA8/8AAP//AAD//wAA//8AAP//AAD//wAA//8AAP//AAD/&#10;/wAA//8AAP//AAD//wAA//8AAP//AAD//wAA//8AAP//AAD//wAA//8AAP//AAD//wAA//8AAP//&#10;AAD//wAA//8AAP//AAD//wAA//8AAP//AAD//wAA//8AAP//AAD//wAA//8AAP//AAD//wAA/+AA&#10;AOAgAAA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fHwAA//8AAP//AAD//wAA//8AAP//AAD//wAAQE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AAACDgAADg/wAA//8AAP//AAD//wAA//8AAP//AAD//wAA//8AAP//&#10;AAD//wAA//8AAP//AAD//wAA//8AAP//AAD//wAA//8AAP//AAD//wAA//8AAP//AAD//wAA//8A&#10;AP//AAD//wAA//8AAP//AAD//wAA//8AAP//AAD//wAA//8AAP//AAD//wAA/+AAAOAg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C2tgAA//8A&#10;AP//AAD//wAA//8AAP//AABAQ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g4AAA4P8AAP//AAD//wAA//8AAP//AAD//wAA//8A&#10;AP//AAD//wAA//8AAP//AAD//wAA//8AAP//AAD//wAA//8AAP//AAD//wAA//8AAP//AAD//wAA&#10;//8AAP//AAD//wAA//8AAP//AAD//wAA//8AAP//AAD//wAA//8AAP/gAADgIAAA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DMzAAD//wAA//8AAP//AAD//wAA//8AALW1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AAg4AAA4P8AAP//AAD//wAA//8AAP//AAD//wAA&#10;//8AAP//AAD//wAA//8AAP//AAD//wAA//8AAP//AAD//wAA//8AAP//AAD//wAA//8AAP//AAD/&#10;/wAA//8AAP//AAD//wAA//8AAP//AAD//wAA//8AAP//AAD//wAA//8AAP/gAADgIAAAI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Hx8AAP//AAD//wAA//8AAP//&#10;AAD//wAA//8AAB8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gAAAg4AAA4P8AAP//AAD//wAA//8AAP//AAD/&#10;/wAA//8AAP//AAD//wAA//8AAP//AAD//wAA//8AAP//AAD//wAA//8AAP//AAD//wAA//8AAP//&#10;AAD//wAA//8AAP//AAD//wAA//8AAP//AAD//wAA//8AAP//AAD/8wAA85UAAJUfAAA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lpYAAP//AAD//wAA//8AAP//AAD//wAAMz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gAAAg4AAA4P8AAP//AAD//wAA//8AAP//&#10;AAD//wAA//8AAP//AAD//wAA//8AAP//AAD//wAA//8AAP//AAD//wAA//8AAP//AAD//wAA//8A&#10;AP//AAD//wAA//8AAP//AAD//wAA//8AAP//AAD//wAA//8AAP/zAADzlQAAlR8AAB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8AAP//AAD//wAA//8AAP//AAC1&#10;t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AAACDgAADg/wAA//8A&#10;AP//AAD//wAA//8AAP//AAD//wAA//8AAP//AAD//wAA//8AAP//AAD//wAA//8AAP//AAD//wAA&#10;//8AAP//AAD//wAA//8AAP//AAD//wAA//8AAP//AAD//wAA//8AAP/gAADgIAAA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fHwAA//8AAP//AAD//wAA//8AAP//AAAf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AAAg4AAA&#10;4P8AAP//AAD//wAA//8AAP//AAD//wAA//8AAP//AAD//wAA//8AAP//AAD//wAA//8AAP//AAD/&#10;/wAA//8AAP//AAD//wAA//8AAP//AAD//wAA//8AAP//AAD//wAA//8AAP//AAD/4AAA4CAAAC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CWlgAA//8AAP//AAD//wAA//8AA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AAAIOAAAOD/AAD//wAA//8AAP//AAD//wAA//8AAP//AAD//wAA//8AAP//AAD//wAA//8AAP//&#10;AAD//wAA//8AAP//AAD//wAA//8AAP//AAD//wAA//8AAP//AAD//wAA//8AAP//AAD/4AAA4CAA&#10;AC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Dz&#10;8wAA//8AAP//AAD//wAA//8AAJW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AAACDgAADg/wAA//8AAP//AAD//wAA//8AAP//AAD//wAA//8AAP//AAD//wAA//8A&#10;AP//AAD//wAA//8AAP//AAD//wAA//8AAP//AAD//wAA//8AAP//AAD//wAA//8AAP//AAD/4AAA&#10;4CAAA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D//wAA//8AAP//AAD//wAA//8AAB8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AAACDgAADg/wAA//8AAP//AAD//wAA//8AAP//AAD//wAA&#10;//8AAP//AAD//wAA//8AAP//AAD//wAA//8AAP//AAD//wAA//8AAP//AAD//wAA//8AAP//AAD/&#10;4AAA4CAAAC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D//wAA&#10;//8AAP//AAD//wAA//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AAAflgAAlvMAAPP/AAD//wAA//8AAP//AAD/&#10;/wAA//8AAP//AAD//wAA//8AAP//AAD//wAA//8AAP//AAD//wAA//8AAP//AAD//wAA//8AAP//&#10;AAD//wAA//8AAP/gAADgIAAA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EBAAD//wAA//8AAP//AAD//wAA//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AAACDgAADg/wAA//8AAP//&#10;AAD//wAA//8AAP//AAD//wAA//8AAP//AAD//wAA//8AAP//AAD//wAA//8AAP//AAD//wAA//8A&#10;AP//AAD//wAA//8AAP//AAD/4AAA4CAAA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wAAAP8AAAD/AAAA/wAAAP8AAAAAAAAAAAAAAAAAAExMAAD//wAA//8A&#10;AP//AAD//wAA+f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wAAH5YA&#10;AJbzAADz/wAA//8AAP//AAD//wAA//8AAP//AAD//wAA//8AAP//AAD//wAA//8AAP//AAD//wAA&#10;//8AAP//AAD//wAA//8AAP//AAD//wAA/+AAAOAgAA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P8AAAAAAAAAAAAAAAAAAL+/AAD//wAA//8AAP//AAD//wAAv7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wAAH5YAAJb/AAD//wAA//8AAP//AAD//wAA//8AAP//AAD//wAA//8AAP//AAD/&#10;/wAA//8AAP//AAD//wAA//8AAP//AAD//wAA//8AAP/gAADgI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wAAAP8AAAD/AAAA/wAAAP8AAAAAAAAAAAAAAAAAAPn5AAD//wAA//8AAP//&#10;AAD//wAATE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AAAIOAAAOD/AAD//wAA//8AAP//AAD//wAA//8AAP//&#10;AAD//wAA//8AAP//AAD//wAA//8AAP//AAD//wAA//8AAP//AAD//wAA//8AAP/gAADgI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P//AAD//wAA//8AAP//AAD//wAAAQ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AAg4AAA4P8AAP//AAD//wAA//8A&#10;AP//AAD//wAA//8AAP//AAD//wAA//8AAP//AAD//wAA//8AAP//AAD//wAA//8AAP//AAD/8wAA&#10;85UAAJUfAAA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P//AAD//wAA//8AAP//AAD/&#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AAAg4AAA&#10;4P8AAP//AAD//wAA//8AAP//AAD//wAA//8AAP//AAD//wAA//8AAP//AAD//wAA//8AAP//AAD/&#10;/wAA//8AAP/gAADgIAAAI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FRUAAP//AAD//wAA//8AAP//AAD8/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fAAAflgAAlv8AAP//AAD//wAA//8AAP//AAD//wAA//8AAP//AAD//wAA//8AAP//&#10;AAD//wAA//8AAP//AAD//wAA//8AAP+VAACVHwAAH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U1MAAP//AAD//wAA//8AAP//AADT0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g4AAA4P8AAP//AAD//wAA//8AAP//AAD//wAA//8A&#10;AP//AAD//wAA//8AAP//AAD//wAA//8AAP//AAD//wAA//MAAPOVAACVHwAAH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k5MAAP//AAD//wAA//8AAP//AACTk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AAg4AAA4P8AAP//AAD//wAA&#10;//8AAP//AAD//wAA//8AAP//AAD//wAA//8AAP//AAD//wAA//8AAP//AAD//wAA/+AAAOAgAAA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09MAAP//AAD//wAA//8AAP//AABTU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gAAAg&#10;4AAA4P8AAP//AAD//wAA//8AAP//AAD//wAA//8AAP//AAD//wAA//8AAP//AAD//wAA//8AAP//&#10;AAD/4AAA4CAAA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PwAAP//AAD//wAA//8AAP//AAAVF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wAAH7YAALb/AAD//wAA//8AAP//AAD//wAA//8AAP//AAD//wAA//8A&#10;AP//AAD//wAA//8AAP//AAD/8wAA8yAAA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8AAP//AAD//wAA//8AA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AAAIOAAAOD/AAD//wAA//8AAP//AAD//wAA&#10;//8AAP//AAD//wAA//8AAP//AAD//wAA//8AAP//AAD/8wAA85UAAJUfAAA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8A&#10;AP//AAD//wAA//8AA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wAAH5YAAJb/AAD/&#10;/wAA//8AAP//AAD//wAA//8AAP//AAD//wAA//8AAP//AAD//wAA//8AAP//AAD/4AAA4CAAAC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8AAP//AAD//wAA//8AA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AAACDzAADz/wAA//8AAP//AAD//wAA//8AAP//AAD//wAA//8AAP//AAD//wAA//8A&#10;AP//AAD/4AAA4C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8AAP//&#10;AAD//wAA//8AA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AAg/wAA//8AAP//AAD//wAA//8AAP//AAD//wAA&#10;//8AAP//AAD//wAA//8AAP//AAD//wAA/zMAAD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8AAP//AAD//wAA//8AA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fAAAflgAAlv8AAP//AAD/&#10;/wAA//8AAP//AAD//wAA//8AAP//AAD//wAA//8AAP//AAD//wAA//MAAPOVAACVHwAAH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8AAP//AAD/&#10;/wAA//8AA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wAAH6kAAKn/AAD//wAA//8AAP//AAD//wAA//8AAP//AAD//wAA//8AAP//AAD//wAA//MA&#10;APMgAAA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FBQAA//8AAP//AAD//wAA//8AAP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8AAB+pAACp/wAA//8AAP//AAD//wAA//8AAP//AAD//wAA&#10;//8AAP//AAD//wAA//8AAP+VAACVHw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dHQAA//8AAP//AAD//wAA&#10;//8AAOn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fAAAfqQAAqf8AAP//AAD/&#10;/wAA//8AAP//AAD//wAA//8AAP//AAD//wAA//8AAP//AAD/I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2NgAA//8AAP//AAD//wAA//8AAM/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MAADP/AAD//wAA//8AAP//AAD//wAA//8AAP//AAD//wAA//8AAP//AAD/8wAA8yAA&#10;AC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BQUAAA//8AAP//AAD//wAA//8A&#10;ALW1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8AAB+WAACW/wAA//8AAP//AAD//wAA//8AAP//AAD//wAA&#10;//8AAP//AAD//wAA/6gAAKgfAAA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BpaQAA//8AAP//AAD//wAA//8AAJy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fAAAfqQAAqf8AAP//AAD/&#10;/wAA//8AAP//AAD//wAA//8AAP//AAD//wAA//8AAP+oAACoHwAAH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CDgwAA//8AAP//AAD//wAA//8AAIK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MAADP/AAD//wAA//8AAP//AAD//wAA//8AAP//AAD//wAA//8AAP//AAD/qAAAqB8A&#10;AB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CdnQAA//8AAP//AAD//wAA//8AAGl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fAAAftgAAtv8AAP//AAD//wAA//8AAP//AAD//wAA&#10;//8AAP//AAD//wAA/7UAALUfAAA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C2tgAA//8AAP//AAD//wAA//8AAE9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wAAH6kAAKn/AAD/&#10;/wAA//8AAP//AAD//wAA//8AAP//AAD//wAA//8AAP/zAADzI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DQ0AAA//8AAP//AAD//wAA//8AADU1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zAAAz/wAA//8AAP//AAD//wAA//8AAP//AAD//wAA//8AAP//AAD/qAAAqB8A&#10;AB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gAAAIwA&#10;AADUAAAA/wAAAP8AAAD/AAAA/wAAANQAAACcAAAAO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Dp6QAA//8AAP//AAD//wAA//8AABw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wAAH7YAALb/AAD//wAA//8AAP//AAD//wAA&#10;//8AAP//AAD//wAA/7UAALUfAAA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IAAADhAAAA/wAAAP8AAAD/AAAA/wAAAP8AAAD/AAAA/wAAAP8AAAD/AAAA&#10;/wAAAPEAAAB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D+&#10;/gAA//8AAP//AAD//wAA//8AAAU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zAAAz&#10;/wAA//8AAP//AAD//wAA//8AAP//AAD//wAA//8AAP//AAD/MwAA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AAA1AAAAP8AAAD/AAAA/wAAAOEAAADG&#10;AAAAqgAAAKoAAACqAAAAqgAAALcAAADUAAAA/wAAAP8AAAD/AAAA1AAAAC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D//wAA//8AAP//AAD//wAA//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wAAH7YAALb/AAD//wAA//8AAP//AAD//wAA//8AAP//AAD//wAA/6gA&#10;AKgfAAA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8QAAAH8AAAAdAAAAAAAAAAAAAAAAAAAAAAAAAAAAAAAAAAAAAAAAAAAAAAAAAAAAAAAA&#10;AB0AAAB/AAAA8QAAAPEAAAB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D//wAA&#10;//8AAP//AAD//wAA//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zAAAz/wAA//8AAP//AAD//wAA&#10;//8AAP//AAD//wAA//8AAP+1AAC1Hw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CcAAAADQAAAAAAAAAAAAAAAAAAAAAAAAAAAAAA&#10;AAAAAAAAAAAAAAAAAAAAAAAAAAAAAAAAAAAAAAAAAAAAAAAADQAAAIwAAADx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gAAAMYAAAD/&#10;AAAA/wAAAMYAAAAqAAAAAAAAAAAAAAAAAAAAAAAAAAAAAAAAAAAAAAAAAAAAAAAAAAAAAAAAAAAA&#10;AAAAAAAAAAAAAAAAAAAAAAAAAAAAAAAAAAAAAAAADQAAAHEAAADGAAAA/wAAAP8AAABVAAAAAAAA&#10;AAAAAAAAAAAAAAAAAAAAAAAAAAAAAAAAAAAAAAAAAAAAAAAAAAAAAAAAAAAAAAAAAAAAAAAAAAAA&#10;AAAAAAAAAAD/AAAA/wAAAP8AAAAAAAD//wAA//8AAP//AAD//wAA//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AAAED/AAD//wAA//8AAP//AAD//wAA//8AAP//AAD//wAA/zMAAD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H8AAAAA&#10;AAAAAAAAAAAAAAAAAAAAAAAAAAAAAAAAAAAAAAAAAAAAAAAAAAAAAAAAAAAAAAAAAAAAAAAAAAAA&#10;AAAAAAAAAAAAAAAAAABV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g/wAA//8AAP//AAD//wAA//8AAP//AAD//wAA//8A&#10;AP+1AAC1HwAAH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fwAAAAAAAAAAAAAAAAAAAAAAAAAAAAAAAAAAAAAAAAAAAAAAAAAA&#10;AAAAAAAAAAAAAAAAAAAAAAAAAAAAAAAAAAAAAAAAAAAAAAAAAAAAAAAAAAAAfwAAAJ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DxAAAAxgAAAA0AAAAAAAAA&#10;AAAAAA0AAADGAAAA5AAAABoAAAAAAAAAAAAAAAAAAAAAAAAAAAAAAAAAAAAAAAAAAAAAAAAAAAAA&#10;AAAAAAAAAAAAAAAAAAAADQAAAMYAAAD/AAAAxgAAACoAAAAAAAAAAAAAAAAAAAAAAAAAAAAAAAAA&#10;AAAAAAAAAAAAAAAAAAAAAAAAAAAAAAAAAAAAAAAAAAAAAAAAAAAAAAAAAAAAAAAAAAAAAAAAAAAA&#10;AAAAAAD/AAAA/wAAAP8AAAAAAAD//wAA//8AAP//AAD//wAA//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AAAED/AAD//wAA&#10;//8AAP//AAD//wAA//8AAP//AAD//wAA/zMAAD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BHAAAADQAAAAAAAAAAAAAA&#10;AAAAAAAAAAAAAAAAAAAAAAAAAAAAAAAAAAAAAAAAAAAAAAAAAAAAAAAAAAAAAAAAAAAAAAAAAAAA&#10;AAAAAAAAAAAAAAAAAAAADQAAAEc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fAAAftgAAtv8AAP//AAD//wAA//8AAP//AAD//wAA//8AAP+1AAC1HwAAH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J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xAAAANwAAAAAAAAAAAAAAAAAA&#10;AAAAAAA3AAAA8QAAAOQAAAAaAAAAAAAAAAAAAAAAAAAAAAAAAAAAAAAAAAAAAAAAAAAAAAAAAAAA&#10;AAAAAAAAAACqAAAA/wAAAKoAAAAAAAAAAAAAAAAAAAAAAAAAAAAAAAAAAAAAAAAAAAAAAAAAAAAA&#10;AAAAAAAAAAAAAAAAAAAAAAAAAAAAAAAAAAAAAAAAAAAAAAAAAAAAAAAAAAAAAAAAAAAAAAAAAAAA&#10;AAD/AAAA/wAAAP8AAAAAAAD//wAA//8AAP//AAD//wAA//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8AAB/kAADk/wAA//8AAP//AAD//wAA//8A&#10;AP//AAD//wAA/0AAAE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U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wAA&#10;H/8AAP//AAD//wAA//8AAP//AAD//wAA//8AAP//AAD/IAAAI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jAAAAP8AAADk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gAAAP8AAADkAAAAGgAAAAAAAAAAAAAAAAAAAAAA&#10;AAANAAAAxgAAAP8AAAB/AAAAAAAAAAAAAAAAAAAAAAAAAAAAAAAAAAAAAAAAAAAAAAAAAAAADQAA&#10;AMYAAAD/AAAAfwAAAAAAAAAAAAAAAAAAAAAAAAAAAAAAAAAAAAAAAAAAAAAAAAAAAAAAAAAAAAAA&#10;AAAAAAAAAAAAAAAAAAAAAAAAAAAAAAAAAAAAAAAAAAAAAAAAAAAAAAAAAAAAAAAAAAAAAAAAAAD/&#10;AAAA/wAAAP8AAAAAAAD//wAA//8AAP//AAD//wAA//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zAAAz/wAA//8AAP//AAD//wAA//8AAP//AAD//wAA/0AAAE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QAAAJwAAADxAAAA/wAAAP8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xgAA&#10;AP8AAADGAAAADQAAAAAAAAAAAAAAAAAAAAAAAAANAAAAxgAAAP8AAACqAAAAAAAAAAAAAAAAAAAA&#10;AAAAAAAAAAAAAAAAAAAAAAAAAAAAAAAAVQAAAP8AAADxAAAARQAAAJwAAADhAAAA/wAAAP8AAADU&#10;AAAAKgAAAAAAAAAAAAAAAAAAAAAAAAAAAAAAAAAAAAAAAAAAAAAAAAAAAAAAAAAAAAAAAAAAAAAA&#10;AAAAAAAAAAAAAAAAAAAAAAAAAAAAAAAAAAD/AAAA/wAAAP8AAAAAAAD//wAA//8AAP//AAD//wAA&#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AAAED/AAD//wAA//8A&#10;AP//AAD//wAA//8AAP//AAD/MwAAM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GIAAADhAAAA&#10;/wAAAP8AAAD/AAAA/wAAAP8AAADk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P8AAADGAAAADQAAAAAAAAAAAAAAAAAAAAAAAAAN&#10;AAAAxgAAAP8AAACqAAAAAAAAAAAAAAAAAAAAAAAAAAAAAAAAAAAAAAAAAAAAAAAAAAAAqgAAAP8A&#10;AAD/AAAAqQAAACoAAAAAAAAADQAAAIwAAAD/AAAA/wAAAGIAAAAAAAAAAAAAAAAAAAAAAAAAAAAA&#10;AAAAAAAAAAAA/wAAAP8AAAD/AAAA/wAAAP8AAAD/AAAA/wAAAP8AAAD/AAAA/wAAAP8AAAD/AAAA&#10;/wAAAP8AAAAAAAD//wAA//8AAP//AAD//wAA//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AAAQP8AAP//AAD//wAA//8AAP//AAD//wAA/+AAAOAzAAA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gAAACpAAAA/wAAAP8AAAD/AAAA/wAAAP8AAADGAAAAOAAAAGI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xgAAAP8A&#10;AADGAAAADQAAAAAAAAAAAAAAAAAAAAAAAAANAAAAxgAAAP8AAACqAAAAAAAAAAAAAAAAAAAAAAAA&#10;AAAAAAAAAAAAAAAAAAAAAAANAAAAxgAAAP8AAACqAAAAAAAAAAAAAAAAAAAAAAAAAAAAAAB/AAAA&#10;/wAAAPEAAAA3AAAAAAAAAAAAAAAAAAAAAAAAAAAAAAAAAAAA/wAAAP8AAAD/AAAA/wAAAP8AAAD/&#10;AAAA/wAAAP8AAAD/AAAA/wAAAP8AAAD/AAAA/wAAAP8AAAAAAAD//wAA//8AAP//AAD//wAA//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BA/wAA//8AAP//AAD//wAA//8AAP//&#10;AAD//wAA/zMAAD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B/AAAA8QAAAP8AAAD/AAAA/wAAAP8AAADxAAAAfwAA&#10;AA0AAAAAAAAAAAAAABoAAADJ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1AAAAP8AAAD/AAAA&#10;/wAAAP8AAAD/AAAAqQAAAEUAAADJ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nAAAAPEAAAD/AAAA/wAAAP8AAAD/AAAA1AAAAFUAAAANAAAAAAAAABoAAADJ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xgAAAP8AAAD/AAAA8QAAAJwAAAAdAAAAAAAA&#10;AAAAAAAAAAAAAAAAABoAAADJ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oAAACpAAAA4QAAAGIAAAANAAAAAAAAAAAAAAAAAAAAAAAAABoAAADJ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H8AAADxAAAAnAAAAB0A&#10;AAAAAAAAAAAAABoAAADJ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NQAAADUAAAAVQAAABoAAADJ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AAAAqQAAAP8AAADkAAAAGgAAAAAAAAAAAAAAAAAAAA0AAACPAA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B/AAAA8QAAAKkAAAAqAAAAAAAA&#10;ADcAAADX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D//wAA&#10;//8AAP//AAD//wAA//8AAAAAAAAAAAAAAAAAAAAAAAAAAAAAAAAAAAAAAAAAAAAAAAAAAAAAAAAA&#10;AAAAAAAAAAAAAAAAAAAAAAAAAAAAAAAAAAAAAAAAAAAAAAAAAAAAAAAAAAAAAAAAAAAAAAAAAAAA&#10;AAAAAAAAAAAAAAAAAAAAAAAAAAAAAAAAAAAAAAAAAAAAAAAAAAAAAAAAAAAAAAAAAAAAAAAAAAAA&#10;AAAAAAAAAAAAAAAlAAAl5AAA5P8AAP//AAD//wAA//8AAP//AAD/QAAAQ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DUAAAA1AAAANQAAADk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gAAAPE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D//wAA//8A&#10;AP//AAD//wAA//8AAAAAAAAAAAAAAAAAAAAAAAAAAAAAAAAAAAAAAAAAAAAAAAAAAAAAAAAAAAAA&#10;AAAAAAAAAAAAAAAAAAAAAAAAAAAAAAAAAAAAAAAAAAAAAAAAAAAAAAAAAAAAAAAAAAAAAAAAAAAA&#10;AAAAAAAAAAAAAAAAAAAAAAAAAAAAAAAAAAAAAAAAAAAAAAAAAAAAAAAAAAAAAAAAAAAAAAAAAAAA&#10;HwAAH+QAAOT/AAD//wAA//8AAP//AAD//wAA/+QAAOQfAAA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CP&#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zAAAz/wAA&#10;//8AAP//AAD//wAA//8AAP/kAADkJQAAJ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BHAAAADQAAAAAAAAAAAAAAAAAAAAAAAAAAAAAAAAAAAAAAAAAAAAAAAAAAAAAA&#10;AAAAAAAAAAAAAAAAAAAAAAAAAAAAAAAAAAAAAAAAAAAAAAAAAAAAAAAADQAAAEc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B8AAB//AAD//wAA//8AAP//AAD//wAA//8AAP8lAAA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cAAAAfwAAAAAAAAAAAAAAAAAA&#10;AAAAAAAAAAAAAAAAAAAAAAAAAAAAAAAAAAAAAAAAAAAAAAAAAAAAAAAAAAAAAAAAAAAAAAAAAAAA&#10;AAAAAAAAAAAAAAAAfw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LYAALb/AAD//wAA//8A&#10;AP//AAD//wAA/zMAAD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FUAAAAAAAAAAAAAAAAAAAAAAAAAAAAAAAAAAAAAAAAAAAAAAAAAAAAA&#10;AAAAAAAAAAAAAAAAAAAAAAAAAAAAAAAAAAAAAAAAAAAAAAB/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MwAAM/8AAP//AAD//wAA//8AAP//AAD/tQAAt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CMAAAADQAAAAAA&#10;AAAAAAAAAAAAAAAAAAAAAAAAAAAAAAAAAAAAAAAAAAAAAAAAAAAAAAAAAAAAAAAAAAAAAAAADQAA&#10;AJwAAADx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lAAAl/wAA//8AAP//AAD//wAA//8AAP//&#10;AAD/HwAAH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xAAAA8QAAAH8AAAAdAAAAAAAAAAAAAAAAAAAAAAAAAAAAAAAAAAAA&#10;AAAAAAAAAAAAAAAAAAAAACoAAACpAAAA8QAAAPE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B8A&#10;AB/kAADk/wAA//8AAP//AAD//wAA//8AAP8zAAA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AAAA1AAAAP8AAAD/&#10;AAAA/wAAANQAAAC3AAAAqgAAAKoAAACqAAAAqgAAAMYAAADhAAAA/wAAAP8AAAD/AAAA1AAAAC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KkAAKn/AAD//wAA//8AAP//AAD//wAA/7UAAL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IAAADxAAAA/wAAAP8AAAD/AAAA/wAAAP8AAAD/AAAA/wAA&#10;AP8AAAD/AAAA/wAAAOEAAAB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HwAAH/8AAP//&#10;AAD//wAA//8AAP//AAD/5AAA5B8AAB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AAAAJwAAADUAAAA/wAAAP8AAAD/AAAA/wAAANQAAACMAAAAK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tgAAtv8AAP//AAD//wAA//8AAP//AAD/JQAAJ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zAAAz/wAA//8AAP//AAD/&#10;/wAA//8AAP+oAACo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B8AAB//AAD//wAA//8AAP//AAD//wAA//8AAP8fAAA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JYAAJb/AAD//wAA//8AAP//AAD//wAA&#10;/zMAAD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P8AAP//AAD//wAA//8AAP//AAD/tQAAt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MwAAM/8AAP//AAD//wAA//8AAP//AAD/HwAAH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fAAAf/wAA&#10;//8AAP//AAD//wAA//8AAP/zAAD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CpAACp/wAA//8AAP//AAD//wAA//8AAP8gAAA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B8AAB//AAD//wAA//8A&#10;AP//AAD//wAA/7UAAL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D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JYAAJb/AAD//wAA//8AAP//AAD//wAA/x8AA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QAAABoAAAAAAAAAAAAA&#10;AAAAAAAAAAAAAAAAAAAAAAAAAAAAAAAAAHIAAAB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P8AAP//AAD//wAA//8AAP//&#10;AAD/qAAAq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QAAABoAAAAAAAAAAAAAAAAAAAAAAAAAAAAAAAAAAAAAAAAAAAAAABoAAACs&#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HwAAH/8AAP//AAD//wAA//8AAP//AAD/HwAAH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BHAAAAVQAAAFUAAABiAAAA5AAAAGIAAABVAAAAVQAAAFUA&#10;AABVAAAAVQAAAFUAAABVAAAAVQAAAKk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qQAAqf8AAP//AAD//wAA//8AAP//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1AAA&#10;AP8AAAD/AAAA/wAAAP8AAAD/AAAA/wAAAP8AAAD/AAAA/wAAAP8AAAD/AAAA/wAAAP8AAADG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f&#10;AAAf/wAA//8AAP//AAD//wAA//8AAP+VAAC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AAAA/wAAAP8AAAD/AAAA/wAAAP8AAAD/&#10;AAAA/wAAAP8AAAD/AAAA/wAAAMYAAAA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P8AAAAAAAAAAAAAAAAAAAAAAAAAAAAAAAAAAAAAAAAAAAAAAAAAAAAAAAAAAAAAAAAA&#10;AAAAAAAAAAAAAAAAAAAAAAAAAAAAAAAAAAAAAAAAAAAAAAAAAAAAAAAAAAAAAAAAAAAAAAAAAAAA&#10;AAAAAAAAAAAAAAAAAAAAAAAAAAAAAAAAAACpAACp/wAA//8AAP//AAD//wAA//8AAP8fAAA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i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P8AAAAAAAAAAAAAAAAAAAAAAAAAAAAA&#10;AAAAAAAAAAAAAAAAAAAAAAAAAAAAAAAAAAAAAAAAAAAAAAAAAAAAAAAAAAAAAAAAAAAAAAAAAAAA&#10;AAAAAAAAAAAAAAAAAAAAAAAAAAAAAAAAAAAAAAAAAAAAAAAAAAAAAAAAAAAAAAAAAB8AAB//AAD/&#10;/wAA//8AAP//AAD//wAA/6gAAK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w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P8AAAAAAAAAAAAAAAAAAAAAAAAAAAAAAAAAAAAAAAAAAAAAAAAAAAAAAAAAAAAAAAAAAAAA&#10;AAAAAAAAAAAAAAAAAAAAAAAAAAAAAAAAAAAAAAAAAAAAAAAAAAAAAAAAAAAAAAAAAAAAAAAAAAAA&#10;AAAAAAAAAAAAAAAAAAAAAAAAAKkAAKn/AAD//wAA//8AAP//AAD//wAA/x8AAB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A6AA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HwAAH/8AAP//AAD//wAA&#10;//8AAP//AAD/qAAA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lgAAlv8AAP//AAD//wAA//8AAP//AAD/HwAAH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0AAABxAAAAqgAAAKoAAACqAAAAqgAAAKoAAACqAAAAtwAAAPEAAADk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8wAA8/8AAP//AAD//wAA//8A&#10;AP+oAACo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PEAAAD/AAAA/wAAAP8AAAD/AAAA/wAAAP8A&#10;AAD/AAAA/wAAAP8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wAA//8AAP//AAD//wAA//8AAP8fAAA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xgAA&#10;AP8AAADxAAAA1AAAANQAAADUAAAA1AAAANQAAADUAAAA4QAAAP8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fAAAf/wAA//8AAP//AAD//wAA//8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GIAAAAAAAAAAAAAAAAAAAAAAAAAAAAAAAAAAAAA&#10;AAAAAAAAADcAAADX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CWAACW/wAA//8AAP//AAD//wAA//MAAP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rAAAABoA&#10;AAAAAAAAAAAAAAAAAAAAAAAAAAAAAAAAAAAAAAAAAAAAAA0AAACP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D/AAD//wAA//8AAP//AAD//wAA/5UAAJ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gAAAD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B8AAB//&#10;AAD//wAA//8AAP//AAD//wAA/x8AAB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I8AAAAA&#10;AAAAAAAAAAAAAAAAAAAAAAAAAAAAAAAAAAAAAAAAABoAAADJ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JYAAJb/AAD//wAA//8AAP//AAD//w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RwAAAH8AAACpAAAAVQAAAFUAAABVAAAAVQAAAFUAAABVAAAAYgAA&#10;ANQ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QAAAf8AAP//AAD/&#10;/wAA//8AAP//AAD/lQAAl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8AAAD/AAAA&#10;/wAAAP8AAAD/AAAA/wAAAP8AAAD/AAAA/wAAAP8AAADk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TAAATP8AAP//AAD//wAA//8AAP//AAD/HwAAH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gAAAP8AAAD/AAAA/wAAAP8AAAD/AAAA/wAAAP8AAAD/AAAA/wAAAP8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vwAAv/8AAP//AAD//wAA&#10;//8AAP/RAAD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QAAANQAAAAaAAAAAAAA&#10;AAAAAAAAAAAAAAAAAAAAAAAAAAAAAAAAAGI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QAA+f8AAP//AAD//wAA//8AAP9MAAB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IIAAAANAAAAAAAAAAAAAAAAAAAAAAAAAAAAAAAAAAAAAAAAABoAAAC5&#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wAA//8AAP//AAD//wAA//8A&#10;AP8B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B0A&#10;AAAAAAAAAAAAAB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BAAAB/wAA//8AAP//AAD//wAA//8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oAAAC5AAAA/wAAAOQAAAAaAAAAAAAAAFUAAADGAAAAnAA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BMAABM/wAA//8AAP//AAD//wAA//kAAP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wAAAOQAAAAa&#10;AAAAAAAAAAAAAAAAAAAAfwAAAMY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C/AAC//wAA//8AAP//AAD//wAA/78AAL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gAAAP8AAADUAAAAtwAAANcAAAAaAAAAAAAAAAAAAAAAAAAANwAAAPE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D5AAD5/wAA//8AAP//AAD//wAA/0wAAE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H8AAAAAAAAAGgAAAMkAAAAaAAAA&#10;AAAAAAAAAAAAAAAAGgAAAOQAAADG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EAAAH/&#10;AAD//wAA//8AAP//AAD//wAA/wE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QAAABoAAAAAAAAAGgAAAMkAAAAaAAAAAAAAAAAAAAAAAAAAGgAAAOQ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EwAAEz/AAD//wAA//8AAP//AAD/+Q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rAAAABoAAAAAAAAAGgAAAMkAAAAaAAAAAAAA&#10;AAAAAAAAAAAAVQAAAP8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L8AAL//AAD/&#10;/wAA//8AAP//AAD/vwAA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AFUAAAAAAAAAGgAAAMkAAAAaAAAAAAAAAAAAAAAqAAAA5AAAAP8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PkAAPn/AAD//wAA//8AAP//AAD/TAAAT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OQAAABiAAAAGgAAAMkAAAAaAAAADQAAAGIA&#10;AADxAAAA/wAAAPEAAAA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QAAAf8AAP//AAD//wAA&#10;//8AAP//AAD/AQ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UAAADxAAAA/wAAAP8AAAD/AAAA/wAAAP8AAAD/AAAA8Q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TAAATP8AAP//AAD//wAA//8AAP/5AAD5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AAAAnAAAAOEAAAD/AAAA/wAAAPEAAACp&#10;AAAAK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vwAAv/8AAP//AAD//wAA//8A&#10;AP+/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QAA+f8AAP//AAD//wAA//8AAP9MAAB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gAAAMY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MY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uQAAADcAAAAAAAAAAAAAAAAAAAAAAAAAAAAAAAAAAAAAAAAAAAAA&#10;AA0AAACP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FUAAAAAAAAA&#10;AAAAAAAAAAAAAAAAAAAAAAAAAAAAAAAAAAAAABoAAADJ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RwAAAIwAAACpAAAAVQAAAFUAAABVAAAAVQAAAFUAAABVAAAAYgAAALc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P8AAAD/AAAA/wAA&#10;AP8AAAD/AAAA/wAAAP8AAAD/AAAA/wAAAP8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AP8AAAD/AAAA/wAAAP8AAAD/AAAA/wAAAP8AAAD/AAAA/wAAAP8AAADk&#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NQAAAAaAAAAAAAAAAAA&#10;AAAAAAAAAAAAAAAAAAAAAAAAAAAAAGI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IIAAAANAAAAAAAAAAAAAAAAAAAAAAAAAAAAAAAAAAAAAAAAABoAAAC5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MY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MY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RwAAAIwAAACpAAAAVQAAAFUAAABVAAAAVQAA&#10;AFUAAABVAAAAYgAAALc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xgAAAP8AAAD/AAAA/wAAAP8AAAD/AAAA/wAAAP8AAAD/AAAA/wAAAP8AAADk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gAAAP8AAAD/AAAA/wAAAP8AAAD/AAAA/wAAAP8A&#10;AAD/AAAA/wAAAP8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NQAAAAaAAAAAAAAAAAAAAAAAAAAAAAAAAAAAAAAAAAAAAAAAGI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IIAAAANAAAAAAAAAAAAAAAAAAAAAAAAAAAAAAAA&#10;AAAAAAAAABoAAAC5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s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wAA&#10;//8AAP//AAD//wAA//8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LkAAAA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wAA//8AAP//AAD//wAA//8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nAAAAKoAAACq&#10;AAAAqgAAAKoAAACqAAAAqgAAAKoAAACqAAAAtwAAAP8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wAA//8A&#10;AP//AAD//wAA//8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P8AAAD/AAAA/wAAAP8AAAD/AAAA/wAAAP8AAAD/AAAA/wAA&#10;AP8AAADG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VAAAV/wAA//8AAP//AAD//wAA//wAAP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PEAAADUAAAA&#10;1AAAANQAAADUAAAA1AAAANQAAADUAAAA8QAAAOEAAADG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BTAABT/wAA//8AAP//&#10;AAD//wAA/9MAAN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wAAADcAAAAAAAAAAAAAAAAAAAAAAAAAAAAAAAAAAAAAAAAAGgAAAI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CTAACT/wAA//8AAP//AAD//wAA/5MAAJ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jwAAAA0AAAAAAAAAAAAA&#10;AAAAAAAAAAAAAAAAAAAAAAAAAAAAAAAAAFUAAAB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DTAADT/wAA//8AAP//AAD/&#10;/wAA/1MAAF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Cs&#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D8AAD8/wAA//8AAP//AAD//wAA/xUAAB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X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D/AAD//wAA//8AAP//AAD//w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RwAAAFUAAABVAAAAVQAAAFUAAABVAAAAVQAAAFUAAABVAAAAfwAAAPE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D/AAD//wAA//8AAP//AAD//w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P8AAAD/AAAA/wAAAP8AAAD/&#10;AAAA/wAAAP8AAAD/AAAA/wAAAP8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D/AAD//wAA//8AAP//AAD//w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8AAAD/AAAA/wAAAP8AAAD/AAAA/wAAAP8AAADxAAAAxgAAAF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D/AAD//wAA//8AAP//AAD//w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wAAAD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D/AAD//wAA//8AAP//AAD//w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uQ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D/AAD//wAA//8AAP//AAD//w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D/AAD//wAA//8AAP//AAD//w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CsAAAArAAAARwAAAFUAAABHAAAA&#10;DQAAAAAAAAAAAAAAAAAAAAAAAAAAAAAADQAAAHEAAAA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8AAA//&#10;AAD//wAA//8AAP//AAD//Q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qQAAAP8AAAD/AAAA8QAAAJwAAAAdAAAAAAAAAAAAAAAAAAAAAAAAAAAAAAAAAAAAAAAAAA0A&#10;AACPAAAAY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EEAAEH/AAD//wAA//8AAP//AAD/2gAA2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UAAAAKgAAAAAAAAAAAAAAAAAA&#10;AAAAAAAAAAAAAAAAAAAAAAAAAAAAAAAAAAAAAAAAAAAAcg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HQAAHT/AAD/&#10;/wAA//8AAP//AAD/pgAAp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OQAAAAaAAAAAAAAAAAAAAAAAAAAAAAAAAAAAAAAAAAAAAAAAAAAAAAAAAAAAAAAAAAAAAAA&#10;AAAAAAAAAI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KcAAKf/AAD//wAA//8AAP//AAD/cwAA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gAAAH8AAAAAAAAAAAAAAAAAAAAAAAAAAAAAAAAA&#10;AAAAAAAAAAAAAAAAAAAAAAAAAAAAAAAAAAAAAAAAAAAAAFU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NoAANr/AAD//wAA&#10;//8AAP//AAD/QAAA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uQAA&#10;ADcAAAAAAAAAAAAAAAAAAAAAAAAAAAAAAAAAAAAAAAAAAAAAAAAAAAAAAAAAAAAAAAAAAAAAAAAA&#10;AAAAABoAAACs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P0AAP3/AAD//wAA//8AAP//AAD/DwAAD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QAAABoAAAAAAAAAAAAAAAAAAAAAAAAAAAAAAAAAAAAA&#10;AAAAAAAAAAAAAAAAAAAAAAAAAAAAAAAAAAAAAAAAABoAAADJ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P8AAP//AAD//wAA//8A&#10;AP//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QAAABoA&#10;AAAAAAAAAAAAAAAAAAAAAAAAAAAAAAAAAAAAAAAAAAAAAAAAAAAAAAAAAAAAAAAAAAAAAAAAAAAA&#10;ABoAAADJ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P8AAP//AAD//wAA//8AAP//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uQAAADcAAAAAAAAAAAAAAAAAAAAAAAAAAAAAAAAAAAAAAAAA&#10;AAAAAAAAAAAAAAAAAAAAAAAAAAAAAAAAAAAAAFUAAADk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P8AAP//AAD//wAA//8AAP//&#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gAAAKoAAAAA&#10;AAAAAAAAAAAAAAAAAAAAAAAAAAAAAAAAAAAAAAAAAAAAAAAAAAAAAAAAAAAAAAAAAAAAAAAAAKoA&#10;AADG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P8AAP//AAD//wAA//8AAP//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QAAAPEAAABVAAAAAAAAAAAAAAAAAAAAAAAAAAAAAAAAAAAAAAAA&#10;AAAAAAAAAAAAAAAAAAAAAAAAAAAAVQAAAP8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DwAAD/8AAP//AAD//wAA//8AAP/9AAD9&#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MYAAADxAAAA&#10;YgAAAAAAAAAAAAAAAAAAAAAAAAAAAAAAAAAAAAAAAAAAAAAAAAAAAAAAAABiAAAA8QAAAPEAAAA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P8AAAAAAAAAAAAAAAAAAAAA&#10;AAAAAAAAAAAAAAAAAAAAAAAAAAAAAAAAAAAAAAAAAAAAAAAAAAAAAAAAAAAAAAAAAAAAAAAAAAAA&#10;AAAAQQAAQf8AAP//AAD//wAA//8AAP/aAAD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wAAAPEAAAB/AAAAOAAAAA0AAAAAAAAAAAAAAAAA&#10;AAAdAAAAYgAAANQAAAD/AAAA/wAAAH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AAAAAAAAAAAAAAAAAAAAAAAAAAAAAAAAAAAAAAAAAAAAAAAAAAAAAAAAAA&#10;AAAAAAAAAAAAAAAAAAAAAAAAAAAAAAAAAAAAAAAAdAAAdP8AAP//AAD//wAA//8AAP+mAAC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8QAA&#10;AP8AAAD/AAAA/wAAAP8AAAD/AAAA/wAAAP8AAAD/AAAA/wAAAP8AAAD/AAAAn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AAAAAAAAAAAAAAAAAAAAAA&#10;AAAAAAAAAAAAAAAAAAAAAAAAAAAAAAAAAAAAAAAAAAAAAAAAAAAAAAAAAAAAAAAAAAAAAAAAAAAA&#10;pwAAp/8AAP//AAD//wAA//8AAP9zAAB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gAAANQAAAD/AAAA/wAAAP8AAAD/AAAA/wAAAP8AAAD/&#10;AAAA/wAAAPEAAAB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2gAA2v8AAP//AAD//wAA//8AAP9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4AAAAqQAAAOEAAAD/AAAA/wAAAP8AAADGAAAAcQ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QAA&#10;/f8AAP//AAD//wAA//8AAP8PAAA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wAA//8AAP//AAD//wAA//8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wAA//8A&#10;AP//AAD//wAA//8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wAA//8AAP//AAD//wAA//8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wAA//8AAP//&#10;AAD//wAA//8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wAA//8AAP//AAD//wAA//8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IAAAI/wAA//8AAP//AAD/&#10;/wAA//4AAP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qAAAq/wAA//8AAP//AAD//wAA/+AAAO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BPAABP/wAA//8AAP//AAD//wAA&#10;/7wAAL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B0AAB0/wAA//8AAP//AAD//wAA/5cAAJ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CYAACY/wAA//8AAP//AAD//wAA/3MA&#10;AH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C9AAC9/wAA//8AAP//AAD//wAA/04AAE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DhAADh/wAA//8AAP//AAD//wAA/yoAAC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D+AAD+/wAA//8AAP//AAD//wAA/wgAA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D/AAD//wAA//8AAP//AAD//w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D/&#10;AAD//wAA//8AAP//AAD//w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KoAAAAAAAAAAAAAAAAAAAAA&#10;AAAAAAAAAAAAAAAAAAAAAAAAAAAAAAAAAAAAAAAAAAAAAAAAAAAAAAAAAAAAAAAAAAAAAAAAAAAA&#10;AAD/AAAA/wAAAP8AAAAAAAAAAAAAAAAAAAAAAAAAAAAAAAAAAAAAAAAAAAAAAAAAAAAAAAAAAAAA&#10;AAAAAAAAAAAAAAAAAAAAAAAAAAAAAAAAAAD/AAD//wAA//8AAP//AAD//w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wAAAKoAAAAAAAAAAAAAAAAAAAAAAAAAAAAAAAAAAAAAAAAAAAAAAAAAAAAAAAAAAAAA&#10;AAAAAAAAAAAAAAAAAAAAAAAAAAAAAAAAAAAAAAD/AAAA/wAAAP8AAAAAAAAAAAAAAAAAAAAAAAAA&#10;AAAAAAAAAAAAAAAAAAAAAAAAAAAAAAAAAAAAAAAAAAAAAAAAAAAAAAAAAAAAAAAAAAAAAAD/AAD/&#10;/wAA//8AAP//AAD//w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GAAAA8QAAAKoAAAAAAAAAAAAAAAAAAAAAAAAA&#10;AAAAAAAAAAAAAAAAAAAAAAAAAAAAAAAAAAAAAAAAAAAAAAAAAAAAAAAAAAAAAAAAAAAAAAAAAAD/&#10;AAAA/wAAAP8AAAAAAAAAAAAAAAAAAAAAAAAAAAAAAAAAAAAAAAAAAAAAAAAAAAAAAAAAAAAAAAAA&#10;AAAAAAAAAAAAAAAAAAAAAAAAAAAAAAD/AAD//wAA//8AAP//AAD//w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wAAABS&#10;AAAA5AAAAKoAAAAAAAAAAAAAAAAAAAAAAAAAAAAAAAAAAAAAAAAAAAAAAAAAAAAAAAAAAAAAAAAA&#10;AAAAAAAAAAAAAAAAAAAAAAAAAAAAAAAAAAD/AAAA/wAAAP8AAAAAAAAAAAAAAAAAAAAAAAAAAAAA&#10;AAAAAAAAAAAAAAAAAAAAAAAAAAAAAAAAAAAAAAAAAAAAAAAAAAAAAAAAAAAAAAAAAAD/AAD//wAA&#10;//8AAP//AAD//w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QAAAH8AAAAaAAAA5AAAAKoAAAAAAAAAAAAAAAAAAAAAAAAAAAAA&#10;AAAAAAAAAAAAAAAAAAAAAAAAAAAAAAAAAAAAAAAAAAAAAAAAAAAAAAAAAAAAAAAAAAAAAAD/AAAA&#10;/wAAAP8AAAAAAAAAAAAAAAAAAAAAAAAAAAAAAAAAAAAAAAAAAAAAAAAAAAAAAAAAAAAAAAAAAAAA&#10;AAAAAAAAAAAAAAAAAAAAAAAAAAD/AAD//wAA//8AAP//AAD//w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ngAAAA0AAAAaAAAA&#10;5AAAAKoAAAAAAAAAAAAAAAAAAAAAAAAAAAAAAAAAAAAAAAAAAAAAAAAAAAAAAAAAAAAAAAAAAAAA&#10;AAAAAAAAAAAAAAAAAAAAAAAAAAAAAAD/AAAA/wAAAP8AAAAAAAAAAAAAAAAAAAAAAAAAAAAAAAAA&#10;AAAAAAAAAAAAAAAAAAAAAAAAAAAAAAAAAAAAAAAAAAAAAAAAAAAAAAAAAAAAAAD/AAD//wAA//8A&#10;AP//AAD//w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AAAA/wAAAP8AAAD/&#10;AAAAVQAAAAAAAAB/AAAAVQAAAAAAAAAaAAAA5AAAAKoAAAAAAAAAAAAAAAAAAAAAAAAAAAAAAAAA&#10;AAAAAAAAAAAAAAAAAAAAAAAAAAAAAAAAAAAAAAAAAAAAAAAAAAAAAAAAAAAAAAAAAAD/AAAA/wAA&#10;AP8AAAAAAAAAAAAAAAAAAAAAAAAAAAAAAAAAAAAAAAAAAAAAAAAAAAAAAAAAAAAAAAAAAAAAAAAA&#10;AAAAAAAAAAAAAAAAAAAAAAD/AAD//wAA//8AAP//AAD//w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D/AAAA/wAAAP8AAAD/AAAA/wAAAP8AAADxAAAANwAAAAAAAAAAAAAAAAAAAAAAAAAA&#10;AAAAAAAAAAAAAAAAAAAAAAAAAAAAAAAAAAAAAAAAAAAAAAAAAAAAAAAAAAAAAAD/AAAA/wAAAP8A&#10;AAAAAAAAAAAAAAAAAAAAAAAAAAAAAAAAAAAAAAAAAAAAAAAAAAAAAAAAAAAAAAAAAAAAAAAAAAAA&#10;AAAAAAAAAAAAAAAAAAD/AAD//wAA//8AAP//AAD//w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KoA&#10;AAAAAAAAAAAAAAAAAAAAAAAAAAAAAAAAAAAAAAAAAAAAAAAAAAAAAAAAAAAAAAAAAAAAAAAAAAAA&#10;AAAAAAAAAAAAAAAAAAAAAAD/AAAA/wAAAP8AAAAAAAAAAAAAAAAAAAAAAAAAAAAAAAAAAAAAAAAA&#10;AAAAAAAAAAAAAAAAAAAAAAAAAAAAAAAAAAAAAAAAAAAAAAAAAAAAAAD/AAD//wAA//8AAP//AAD/&#10;/w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KoAAAAAAAAAAAAAAAAAAAAAAAAAAAAAAAAAAAAAAAAA&#10;AAAAAAAAAAAAAAAAAAAAAAAAAAAAAAAAAAAAAAAAAAAAAAAAAAAAAAAAAAD/AAAA/wAAAP8AAAAA&#10;AAAAAAAAAAAAAAAAAAAAAAAAAAAAAAAAAAAAAAAAAAAAAAAAAAAAAAAAAAAAAAAAAAAAAAAAAAAA&#10;AAAAAAAAAAAAAAD/AAD//wAA//8AAP//AAD//w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KoAAAAA&#10;AAAAAAAAAAAAAAAAAAAAAAAAAAAAAAAAAAAAAAAAAAAAAAAAAAAAAAAAAAAAAAAAAAAAAAAAAAAA&#10;AAAAAAAAAAAAAAAAAAD/AAAA/wAAAP8AAAAAAAAAAAAAAAAAAAAAAAAAAAAAAAAAAAAAAAAAAAAA&#10;AAAAAAAAAAAAAAAAAAAAAAAAAAAAAAAAAAAAAAAAAAAAAAwAAAz/AAD//wAA//8AAP//AAD//gAA&#10;/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DUAADX/AAD//wAA//8AAP//AAD/3wAA3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F8AAF//AAD//wAA//8AAP//AAD/tAAAt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IoAAIr/AAD//wAA//8AAP//AAD/iQAAi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LUAALX/AAD//wAA//8AAP//AAD/XwAAX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P8AAP//AAD//wAA//8AAP//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P8AAP//AAD/&#10;/wAA//8AAP//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P8AAP//AAD//wAA//8AAP//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P8AAP//AAD//wAA&#10;//8AAP//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P8AAP//AAD//wAA//8AAP//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P8AAP//AAD//wAA//8A&#10;AP//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P8AAP//AAD//wAA//8AAP//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P8AAP//AAD//wAA//8AAP//&#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P8AAP//AAD//wAA//8AAP//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CAAACP8AAP//AAD//wAA//8AAP/+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KgAAKv8AAP//AAD//wAA//8AAP/gAAD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TwAAT/8AAP//AAD//wAA//8AAP+8AAC8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dAAAdP8AAP//AAD//wAA//8AAP+XAACX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mAAAmP8AAP//AAD//wAA//8AAP9zAAB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vQAA&#10;vf8AAP//AAD//wAA//8AAP9OAAB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4QAA4f8AAP//AAD//wAA//8AAP8qAAA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gAA/v8A&#10;AP//AAD//wAA//8AAP8IAAA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wAA//8AAP//AAD//wAA//8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wAA//8AAP//&#10;AAD//wAA//8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wAA//8AAP//AAD//wAA//8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wAA//8AAP//AAD/&#10;/wAA//8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wAA//8AAP//AAD//wAA//8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wAA//8AAP//AAD//wAA&#10;//8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wAA//8AAP//AAD//wAA//8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wAA//8AAP//AAD//wAA//8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wAA//8AAP//AAD//wAA//8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wAA//8AAP//AAD//wAA//8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VAAAV/wAA//8AAP//AAD//wAA//wAAP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BTAABT/wAA//8AAP//AAD//wAA/9MAAN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CAAACA/wAA//8AAP//AAD//wAA//8AAP//AAD//wAA//8AAP//AAD//wAA//8AAP//&#10;AAD//wAA//8AAP//AAD//wAA/5MAAJ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CAAACA/wAA//8AAP//AAD//wAA//8A&#10;AP//AAD//wAA//8AAP//AAD//wAA//8AAP//AAD//wAA//8AAP//AAD//wAA/1MAAF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CAAACA/wAA//8AAP//AAD//wAA//8AAP//AAD//wAA//8AAP//AAD//wAA//8AAP//AAD/&#10;/wAA//8AAP//AAD//wAA/xUAAB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CAAACA/wAA//8AAP//AAD//wAA//8AAP//&#10;AAD//wAA//8AAP//AAD//wAA//8AAP//AAD//wAA//8AAP/7AAD7bwAAb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CAAACA/wAA//8AAP//AAD//wAA//8AAP//AAD//wAA//8AAP//AAD//wAA//8AAP//AAD//wAA&#10;/+cAAOc9AAA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qAAAAxgAAAP8AAAD/AAAAxgAA&#10;AC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oAAADGAAAA/wAAAP8AAADx&#10;AAAAqQAAAC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APE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cQAAAMYAAAD/AAAA/wAAAF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B/AAAA4QAAAP8AAAD/AAAA8QAAAJw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gAAABxAAAAxgAAAPEAAABV&#10;AAAAAAAAAAAAAAAAAAAAAAAAAAAAAAAAAAAAAAAAAAAAAAAAAAAAKgAAAMYAAAD/AAAA/wAAAMYA&#10;AA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xAAAAqgAAAA0AAAANAAAAnAAAAPE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AAAA/wAAAP8AAAD/AAAA/wAAAPEAAAB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wAAAPEAAAA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IAAADxAAAA8QAAAKkAAAA4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NQAAADxAAAAVQAAAAAAAAAAAAAAKgAAANQAAADU&#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AAAALcAAADUAAAA/wAAAP8AAABVAAAAAAAAAAAAAAAAAAAAAAAAAAAAAAAAAAAAAAAA&#10;AAAAAABVAAAA8QAAAKoAAAANAAAADQAAAJwAAADx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EAAADGAAAADQAAAAAAAAAAAAAADQAAAMY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IwAAAANAAAAAAAAAA0AAACMAAAA&#10;/wAAAP8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wAAAPEAAAA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xgAAAP8AAADGAAAAK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PEA&#10;AAA3AAAAAAAAAAAAAAAAAAAAAAAAADcAAADxAAAAq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P8AAABVAAAA&#10;AAAAAAAAAAAAAAAAAAAAAAAAAAAAAAAAAAAAADcAAADxAAAAxgAAAA0AAAAAAAAAAAAAAA0AAADG&#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8AAAB/AAAAAAAAAAAAAAAAAAAAAAAAAH8AAAD/AAAAq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c&#10;AAAAVQAAAAAAAAAAAAAAAAAAAAAAAAAAAAAAVQAAAP8AAAD/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wAAACMAAAA8QAAAPEAAAA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J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OQAAAAaAAAAAAAAAAAAAAAAAAAAAAAAABoAAADk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P8AAABVAAAAAAAAAAAAAAAAAAAAAAAAAAAAAAAAAAAAAAAAAKoA&#10;AAD/AAAAfwAAAAAAAAAAAAAAAAAAAAAAAAB/AAAA/wAAAK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PEAAAA3AAAAAAAAAAAAAAAAAAAAAAAAADcAAADx&#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CCAAAAAAAAAAAAAAAAAAAAAAAAAAAAAAAAAAAADQAA&#10;AMY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JwAAAA3&#10;AAAA8QAAAPEAAAA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PEAAAA3&#10;AAAAAAAAAAAAAAAAAAAAAAAAABoAAADkAAAAxgAA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P8AAABVAAAAAAAA&#10;AAAAAAAAAAAAAAAAAAAAAAAAAAAANwAAAPEAAADxAAAANwAAAAAAAAAAAAAAAAAAAAAAAAA3AAAA&#10;8Q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wAAAOQA&#10;AAAaAAAAAAAAAAAAAAAAAAAAAAAAABoAAADkAAAA/wAAAF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AAAD/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QAAABoAAAA3AAAA8QAAAPEA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P8AAADk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DGAAAADQAAAAAAAAAAAAAAAAAAAFUAAAD/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P8AAABVAAAAAAAAAAAAAAAAAAAAAAAAAAAAAAAAAAAAfwAAAP8AAADk&#10;AAAAGgAAAAAAAAAAAAAAAAAAAAAAAAAaAAAA5AAAAP8AAAB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AAAA/wAAAOQAAAAaAAAAAAAAAAAAAAAAAAAAAAAAAA0AAADGAAAA&#10;/wA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VQAAAAAAAAA3AAAA&#10;8QAAAPEAAAA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AAAA&#10;1AAAADcAAAAAAAAAVQAAAPE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P8AAABVAAAAAAAAAAAA&#10;AAAAAAAAAAAAAAAAAAAAAAAAqgAAAP8AAADkAAAAGgAAAAAAAAAAAAAAAAAAAAAAAAANAAAAxgAA&#10;AP8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DGAAAA/wAAAMYAAAAN&#10;AAAAAAAAAAAAAAAAAAAAAAAAAA0AAADG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GAAAAD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CqAAAAAAAAAAAAAAA3AAAA8QAAAPEAAAA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wAAAPEAAABFAAAAnAAAAOEAAAD/AAAA/wAAANQAAAA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IAAAD/AAAA/wAAAPEAAADEAAAAxg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P8AAABVAAAAAAAAAAAAAAAAAAAAAAAAAAAAAAANAAAAxgAAAP8AAADGAAAA&#10;DQAAAAAAAAAAAAAAAAAAAAAAAAANAAAAxgAAAP8AAA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MYAAAANAAAAAAAAAAAAAAAAAAAAAAAAAA0AAADGAAAA/w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EAAAA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MkAAAAaAAAAAAAAAAAAAAA3AAAA8Q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P8AAACpAAAAKgAAAAAAAAAN&#10;AAAAjAAAAP8AAAD/AAAAY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P8AAAD/AAAAnA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P8AAABVAAAAAAAAAAAAAAAA&#10;AAAAAAAAAAAAAAANAAAAxgAAAP8AAADGAAAADQAAAAAAAAAAAAAAAAAAAAAAAAANAAAAxgAAAP8A&#10;AAC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MYAAAANAAAA&#10;AAAAAAAAAAAAAAAAAAAAAA0AAADGAAAA/wAAAK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H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AFUAAAAAAAAAAAAAAAAAAAA3AAAA8QAAAPE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wAAAKoAAAAAAAAAAAAAAAAAAAAAAAAAAAAAAH8AAAD/AAAA8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iAAAAxgAAANQAAAD/AAAA/wAAANQAAAA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8AAABVAAAAAAAAAAAAAAAAAAAAAAAAAAAAAAANAAAAxgAAAP8AAADGAAAADQAA&#10;AAAAAAAAAAAAAAAAAAAAAAANAAAAxgAAAP8A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wAAAMYAAAANAAAAAAAAAAAAAAAAAAAAAAAAAA0AAADGAAAA/wAAA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q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qgAAAAAAAAAAAAAAAAAAAAAAAAA3AAAA8QAAAPEA&#10;AAA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DGAAAA/wAAAH8AAAAAAAAAAAAAAAAAAAAAAAAA&#10;AAAAABoAAADkAAAA/w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GAAAADQAAAA0A&#10;AACcAAAA/wAAAP8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P8AAABVAAAAAAAAAAAAAAAAAAAA&#10;AAAAAAAAAAANAAAAxgAAAP8AAADGAAAADQAAAAAAAAAAAAAAAAAAAAAAAAANAAAAxgAAAP8AAAC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AAAA/wAAAMYAAAANAAAAAAAA&#10;AAAAAAAAAAAAAAAAABoAAADkAAAA/wAAA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C5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JAAAAGgAA&#10;AAAAAAAAAAAAAAAAAAAAAAA3AAAA8QAAAPEAAAA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wAAAH8AAAAAAAAAAAAAAAAAAAAAAAAAAAAAAA0AAADGAAAA/wAAAK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EAAAA3AAAAAAAAAAAAAAAAAAAAYgAAAP8AAAD/AAAAxgA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P8AAABVAAAAAAAAAAAAAAAAAAAAAAAAAAAAAAAAAAAAqgAAAP8AAADGAAAADQAAAAAA&#10;AAAAAAAAAAAAAAAAAAAaAAAA5AAAAP8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OQAAAAaAAAAAAAAAAAAAAAAAAAAAAAAABoAAADkAAAA/wAAAF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Lk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AAAA/wAAAP8AAAD/AAAA/wAAAP8AAAD/AAAA/wAAAP8AAAD/&#10;AAAA/wAAAMY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AAAA/wAAAH8AAAAAAAAAAAAAAAAAAAAAAAAAAAAA&#10;AAAAAACqAAAA/wAAAK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MYAAAANAAAAAAAAAAAAAAAA&#10;AAAAAAAAAFUAAAD/AAAA8QAAAD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P8AAABVAAAAAAAAAAAAAAAAAAAAAAAA&#10;AAAAAAAAAAAAfwAAAP8AAADkAAAAGgAAAAAAAAAAAAAAAAAAAAAAAAAaAAAA5AAAAP8AAAB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8QAAAPEAAAA3AAAAAAAAAAAA&#10;AAAAAAAAAAAAADcAAADx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xg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PEA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KoAAAAAAAAAAAAAAAAAAAAAAAAAAAAAAAAAAACqAAAA/w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wAAAKoAAAAAAAAAAAAAAAAAAAAAAAAAAAAAAAAAAACqAAAA/wAAAF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P8AAABVAAAAAAAAAAAAAAAAAAAAAAAAAAAAAAAAAAAANwAAAPEAAADxAAAANwAAAAAAAAAA&#10;AAAAAAAAAAAAAAA3AAAA8Q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AP8AAAB/AAAAAAAAAAAAAAAAAAAAAAAAAH8AAAD/AAAAq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GAAAAGgAAAAAAAAAAAAAAAAAAAAAAAAAAAAAAAAAAAC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8QAAAPEA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OQAAAAaAAAAAAAAAAAAAAAAAAAAAAAAAA0A&#10;AADGAAAA8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MYAAAANAAAAAAAAAAAAAAAAAAAA&#10;AAAAAAAAAAB/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P8AAABVAAAAAAAAAAAAAAAAAAAAAAAAAAAA&#10;AAAAAAAAAAAAAKoAAAD/AAAAfwAAAAAAAAAAAAAAAAAAAAAAAAB/AAAA/wAAAK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GAAAADQAAAAAAAAAA&#10;AAAADQAAAMY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MYAAAAaAAAAAAAA&#10;AAAAAAAAAAAAAAAAAAAAAAANAAAAnAAAAF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8QAAAPEAAAA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CqAAAAAAAAAAAAAAAAAAAAAAAAADcAAADxAAAAq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PEAAAA3AAAAAAAAAAAAAAAAAAAAAAAAAA0AAADGAAAAxg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P8AAABVAAAAAAAAAAAAAAAAAAAAAAAAAAAAAAAAAAAAAAAAADcAAADxAAAAxgAAAA0AAAAAAAAA&#10;AAAAAA0AAADGAAAA5A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AAAAjAAAAA0AAAANAAAAxgAAAPEA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P8AAAD/AAAA/wAAAP8AAAD/AAAA/wAAAP8AAAD/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3AAAA8QAAAPEAAAA3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wAAAD/AAAAjAAAAA0AAAAAAAAAVQAAAPEAAADG&#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gAAAOQAAADxAAAAYgAAAAAAAAAAAAAAKgAA&#10;AMYAAADkAAAAK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P8AAACcAAAADQAAAAAAAAAAAAAAAAAAAAAAAAAA&#10;AAAAAAAAAAAAAABVAAAA/wAAAIwAAAANAAAADQAAAMYAAADx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1AAAAP8AAAD/AAAA&#10;qQAAAC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cAAADxAAAA/wAAAP8AAAD/AAAA/wAAAP8A&#10;AAD/AAAA/wAAAP8AAAD/AAAAq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PEAAAA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iAAAA4QAAAP8AAAD/AAAA4QAAAG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cAAAA8QAAAP8AAAD/AAAA4QAAAH8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P8AAAD/AAAA/wAAAP8A&#10;AAD/AAAA/wAAAMYAAAAAAAAAAAAAAAAAAAAAAAAAAAAAAAAAAAAAAAAANwAAANQAAAD/AAAA/wAA&#10;AKkAAAA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AAAA/wAAAF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AAAAfwAAAAAAAAAAAAAAAAAAAAAAAAAAAAAAAAAAAAAAAAAAAAAAAAAAAAAAAAAAAAAAAAAA&#10;AAAAAAAAAAAAAAAAAAAAAAAAAAAAAAAAAH8AAAD/AAAA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AAAA/wAAAF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xAAAANwAAAAAAAAAAAAAAAAAAAAAAAAAAAAAA&#10;AAAAAAAAAAAAAAAAAAAAAAAAAAAAAAAAAAAAAAAAAAAAAAAAAAAAAAAAAAAAAAAAAAAAADcAAADx&#10;AAAAxg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5AAAABoAAAAAAAAAAAAA&#10;AAAAAAAAAAAAAAAAAAAAAAAAAAAAAAAAAAAAAAAAAAAAAAAAAAAAAAAAAAAAAAAAAAAAAAAAAAAA&#10;DQAAAMYAAADG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KoAAAAAAAAAAAAAAAAAAAAAAAAAAAAAAAAAAAAAAAAAAAAAAAAAAAAA&#10;AAAAAAAAAAAAAAAAAAAAAAAAAAAAAAAAAAAAfwAAAPEAAAA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B/AAAAAAAAAAAA&#10;AAAAAAAAAAAAAAAAAAAAAAAAAAAAAAAAAAAAAAAAAAAAAAAAAAAAAAAAAAAAAAAAAABVAAAA8QAA&#10;AF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UAAAAnAAAAA0AAAAAAAAAAAAAAAAAAAAAAAAAAAAAAAAAAAAAAAAA&#10;AAAAAAAAAAAAAAAADQAAAIwAAADxAAAA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nAAAAFUAAAAA&#10;AAAAAAAAAAAAAAAAAAAAAAAAAAAAAAAAAAAAAAAAAAAAAAAAAAAAVQAAAJw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8AAB+WAACW8wAA8/8AAP//AAD//wAA//8AAP//&#10;AAD/gAAAg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AAACDgAADg/wAA//8AAP//AAD//wAA//8AAP//AAD//wAA//8A&#10;AP//AAD//wAA//8AAP//AAD//wAA//8AAP//AAD/gAAAg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AgAADg&#10;4A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QACA&#10;w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CAA&#10;AODg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CAg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IAAA4OA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CAg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HwAAlpYA&#10;APPz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CAg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AgAADg4A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CAg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x8AAJaWAADz8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HwDg/98AIP//AAD//wAA//8AAP//AAD//wAA//8AAP//AAD//wAA&#10;//8AAP//AAD//wAA//8AAP//AAD//wAA//8AAP//AAD//wAA//8AAP//AAD//wAA//8AAP//AAD/&#10;/wAA//8AAP//AAD//wAA//8AAP//AAD//wAA//8AAP//AAD//wAA//8AAP//AAD//wAA//8AAP//&#10;AAD/8wAA85UAAJUfAAA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fHwAAlpYAAPPz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ODgAAAg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IAAA4OA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4OAAACA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AAAIOAAAOD/AAD//wAA//8A&#10;AP//AAD//wAA//8AAP//AAD//wAA//8AAP//AAD//wAA//8AAP//AAD//wAA//8AAP//AAD//wAA&#10;//8AAP//AAD//wAA//8AAP//AAD//wAA//8AAP//AAD//wAA//8AAP//AAD//wAA//8AAP//AAD/&#10;/wAA//8AAP//AAD//wAA//8AAP//AAD//wAA//8AAP//AAD//wAA//8AAP//AAD//wAA//8AAP//&#10;AAD//wAA//8AAP//AAD//wAA//8AAP/gAADgIAAA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8AAB+WAACW8wAA8/8AAP//AAD//wAA//8AAP//AAD//wAA//8AAP//AAD/&#10;/wAA//8AAP//AAD//wAA//8AAP//AAD//wAA//8AAP//AAD//wAA//8AAP//AAD//wAA//8AAP//&#10;AAD//wAA//8AAP//AAD//wAA//8AAP//AAD//wAA//8AAP//AAD//wAA//8AAP//AAD//wAA//8A&#10;AP//AAD//wAA//8AAP//AAD//wAA//8AAP//AAD//wAA//8AAP/gAADgIAAAI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B8fAACWlgAA8/MAAP//AAD//wAA//8AAP//AAD//wAA//8AAP//AAD//wAA&#10;//8AAP//AAD//wAA//8AAP//AAD//wAA//8AAP//AAD//wAA//8AAP//AAD//wAA//8AAP//AAD/&#10;/wAA//8AAP//AAD//wAA//8AAP//AAD//wAA//8AAP//AAD//wAA//8AAP//AAD//wAA//8AAP//&#10;AAD//wAA//8AAPPzAACVlQAAHx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fAAAflgAAlvMAAPP/AAD//wAA//8AAP//AAD//wAA//8AAP//AAD//wAA//8AAP//&#10;AAD//wAA//8AAP//AAD//wAA//8AAP//AAD//wAA//8AAP//AAD//wAA//8AAP//AAD//wAA//8A&#10;AP//AAD//wAA//8AAP//AAD//wAA//8AAP//AAD//wAA//8AAP//AAD//wAA//8AAP//AAD//wAA&#10;//8AAP//AAD//wAA//8AAP//AAD//wAA/+AAAOAgAA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CAgAADg4AAA//8AAP//AAD//wAA//8AAP//AAD/&#10;/wAA//8AAP//AAD//wAA//8AAP//AAD//wAA//8AAP//AAD//wAA//8AAP//AAD//wAA//8AAP//&#10;AAD//wAA//8AAP//AAD//wAA//8AAP//AAD//wAA//8AAP//AAD//wAA8/MAAJWVAAAfH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8AAB+WAACW8wAA8/8AAP//AAD//wAA//8AAP//AAD//wAA//8AAP//AAD//wAA//8A&#10;AP//AAD//wAA//8AAP//AAD//wAA//8AAP//AAD//wAA//8AAP//AAD//wAA//8AAP//AAD//wAA&#10;//8AAP//AAD//wAA//8AAP//AAD//wAA//8AAP//AAD//wAA//8AAP//AAD//wAA//8AAP//AAD/&#10;/wAA//8AAP//AAD//wAA/+AAAOAgAAA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Hx8AAJaWAADz8wAA//8AAP//&#10;AAD//wAA//8AAP//AAD//wAA//8AAP//AAD//wAA//8AAP//AAD//wAA//8AAP//AAD//wAA//8A&#10;AP//AAD//wAA//8AAP//AAD//wAA//8AAP//AAD//wAA4OAAACA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wAAH5YAAJbzAADz/wAA//8AAP//AAD//wAA//8AAP//AAD//wAA//8AAP//AAD//wAA&#10;//8AAP//AAD//wAA//8AAP//AAD//wAA//8AAP//AAD//wAA//8AAP//AAD//wAA//8AAP//AAD/&#10;/wAA//8AAP//AAD//wAA//8AAP//AAD//wAA//8AAP//AAD//wAA//8AAP//AAD//wAA//8AAP//&#10;AAD//wAA/+AAAOAgAAA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Hx8A&#10;AJaWAAD//wAA//8AAP//AAD//wAA//8AAP//AAD//wAA//8AAP//AAD//wAA//8AAP//AAD//wAA&#10;//8AAP//AAD//wAA//8AAP//AAD//wAA//8AAODgAAAg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AAAIOAAAOD/AAD//wAA//8AAP//AAD//wAA//8AAP//AAD//wAA//8AAP//AAD/&#10;/wAA//8AAP//AAD//wAA//8AAP//AAD//wAA//8AAP//AAD//wAA//8AAP//AAD//wAA//8AAP//&#10;AAD//wAA//8AAP//AAD//wAA//8AAP//AAD//wAA//8AAP//AAD//wAA//8AAP/gAADgI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B8fAACpqQAA//8AAP//AAD//wAA//8AAP//AAD//wAA//8AAP//AAD/&#10;/wAA//8AAP//AAD//wAA//8AAP//AAD//wAA//8AAPPzAACVlQAAHx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AAAIOAAAOD/AAD//wAA//8AAP//AAD//wAA//8AAP//&#10;AAD//wAA//8AAP//AAD//wAA//8AAP//AAD//wAA//8AAP//AAD//wAA//8AAP//AAD//wAA//8A&#10;AP//AAD//wAA//8AAP//AAD//wAA//8AAP//AAD//wAA//8AAP/zAADzlQAAlR8AAB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MzMAAP//AAD//wAA//8AAP//&#10;AAD//wAA//8AAP//AAD//wAA//8AAP//AAD//wAA//8AAP//AADz8wAAlZUAAB8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AAACDgAADg7QAA7WMAAGMC&#10;AAACAAAAAAAAAAAAAAAAAAAAAAAAAAAfAAAflgAAlvMAAPP/AAD//wAA//8AAP//AAD//wAA//8A&#10;AP//AAD//wAA//8AAP//AAD//wAA//8AAP//AAD//wAA//8AAP//AAD//wAA//8AAP//AAD//wAA&#10;//8AAP//AAD//wAA//8AAP//AAD//wAA//8AAP//AAD/8wAA85UAAJUfAAA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CAgAAD//wAA//8AAP//AAD//wAA//8AAP//AAD//wAA//8AAP//AAD//wAA//8AAP//AADg4AAA&#10;IC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8AAB+WAACW8wAA8/8A&#10;AP//AAD//wAA//8AAP//AAD//wAA//8AAP+4AAC4IQAAIeAAAOD/AAD//wAA//8AAP//AAD//wAA&#10;//8AAP//AAD//wAA//8AAP//AAD//wAA//8AAP//AAD//wAA//8AAP//AAD//wAA//8AAP//AAD/&#10;/wAA//8AAP//AAD//wAA//8AAP//AAD//wAA//8AAP/zAADzlQAAlR8AAB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fHwAAtrYAAP//AAD//wAA//8AAP//AAD//wAA//8AAP//AAD/&#10;/wAA//8AAP//AACVlQAAHx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AAAg4AAA&#10;4P8AAP//AAD//wAA//8AAP//AAD//wAA//8AAP//AAD//wAA//8AAP//AAD//wAA//8AAP//AAD/&#10;/wAA//8AAP//AAD//wAA//8AAP//AAD//wAA//8AAP//AAD//wAA//8AAP//AAD//wAA//8AAP//&#10;AAD//wAA//8AAP//AAD//wAA//8AAP//AAD//wAA//MAAPOVAACVHwAAH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CUlAADk5AAA//8AAP//&#10;AAD//wAA//8AAP//AAD//wAA//8AAP//AACoqAAAHx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AAAIOAAAOD/AAD//wAA//8AAP//AAD//wAA//8AAP//AAD//wAA//8AAP//AAD//wAA//8AAP//&#10;AAD//wAA//8AAP//AAD//wAA//8AAP//AAD//wAA//8AAP//AAD//wAA//8AAP//AAD//wAA//8A&#10;AP//AAD//wAA//8AAP//AAD//wAA//8AAP//AAD//wAA/+AAAOAgAA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JSUAAOTkAAD//wAA//8AAP//AAD//wAA//8AAP//AAD//wAAtbUAAB8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AAACDgAADg/wAA//8AAP//AAD//wAA//8AAP//AAD//wAA//8AAP//AAD//wAA//8A&#10;AP//AAD//wAA//8AAP//AAD//wAA//8AAP//AAD//wAA//8AAP//AAD//wAA//8AAP//AAD//wAA&#10;//8AAP//AAD//wAA//8AAP//AAD//wAA//8AAP//AAD//wAA//8AAP//AAD//wAA/+AAAOAgAAA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zMwAA//8AAP//AAD//wAA//8AAP//AAD/&#10;/wAA//8AAP//AAAgI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gAAAg4AAA4P8AAP//AAD//wAA//8AAP//AAD//wAA//8AAP//AAD//wAA&#10;//8AAP//AAD//wAA//8AAP//AAD//wAA//8AAP//AAD//wAA//8AAP//AAD//wAA//8AAP//AAD/&#10;/wAA//8AAP//AAD//wAA//8AAP//AAD//wAA//8AAP//AAD//wAA//8AAP//AAD/8wAA85UAAJUf&#10;AAA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CAg&#10;AADg4AAA//8AAP//AAD//wAA//8AAP//AAD//wAAMz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AAAIOAAAOD/AAD//wAA//8AAP//AAD//wAA//8AAP//AAD/&#10;/wAA//8AAP//AAD//wAA//8AAP//AAD//wAA//8AAP//AAD//wAA//8AAP//AAD//wAA//8AAP//&#10;AAD//wAA//8AAP/zAADzlQAAlR8AAB8AAAAAAAAAAAAAAAACAAACYgAAYu0AAO3/AAD//wAA/+AA&#10;AOAgAAA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P//AAD//wAA//8AAP//AAD//wAA//8AAOTkAAAlJ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8AAB+WAACW8wAA8/8AAP//AAD//wAA//8AAP//&#10;AAD//wAA//8AAP//AAD//wAA//8AAP//AAD//wAA//8AAP//AAD//wAA//8AAP//AAD//wAA//8A&#10;AP//AAD//wAA//8AAP//AAD/4AAA4CAAA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QEAAAP//AAD/&#10;/wAA//8AAP//AAD//wAA5OQAACU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fAAAflgAAlvMAAPP/AAD//wAA//8A&#10;AP//AAD//wAA//8AAP//AAD//wAA//8AAP//AAD//wAA//8AAP//AAD//wAA//8AAP//AAD//wAA&#10;//8AAP//AAD//wAA//8AAP//AAD//wAA/+AAAOAgAA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zMwAA//8AAP//AAD//wAA//8AAP//AAD//wAAHx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AAACDgAADg/wAA&#10;//8AAP//AAD//wAA//8AAP//AAD//wAA//8AAP//AAD//wAA//8AAP//AAD//wAA//8AAP//AAD/&#10;/wAA//8AAP//AAD//wAA//8AAP//AAD//wAA//8AAP/gAADgI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B8fAAD//wAA//8AAP//AAD//wAA&#10;//8AAP//AAAgI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AAAIOAAAOD/AAD//wAA//8AAP//AAD//wAA//8AAP//AAD//wAA//8AAP//AAD//wAA//8AAP//&#10;AAD//wAA//8AAP//AAD//wAA//8AAP//AAD//wAA//8AAP//AAD/4AAA4CAAAC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JaWAAD//wAA//8AAP//AAD//wAA//8AAEB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8AAB+WAACW8wAA8/8AAP//AAD//wAA//8AAP//AAD//wAA//8AAP//AAD//wAA//8A&#10;AP//AAD//wAA//8AAP//AAD//wAA//8AAP//AAD//wAA//8AAP//AAD//wAA/+AAAOAg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P//AAD//wAA//8AAP//AAD//wAAtb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AAAIOAAAOD/AAD//wAA//8AAP//AAD//wAA//8AAP//AAD//wAA&#10;//8AAP//AAD//wAA//8AAP//AAD//wAA//8AAP//AAD//wAA//8AAP//AAD//wAA//8AAP/zAADz&#10;lQAAlR8AAB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Hx8AAP//AAD//wAA//8AAP//AAD//wAAHx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AAAflgAAlvMAAPP/AAD//wAA//8AAP//AAD/&#10;/wAA//8AAP//AAD//wAA//8AAP//AAD//wAA//8AAP//AAD//wAA//8AAP//AAD//wAA//8AAP//&#10;AAD/8wAA85UAAJUfAAA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qakAAP//AAD//wAA//8AAP//AAD//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8AAB+WAACW8wAA8/8AAP//&#10;AAD//wAA//8AAP//AAD//wAA//8AAP//AAD//wAA//8AAP//AAD//wAA//8AAP//AAD//wAA//8A&#10;AP//AAD//wAA//8AAP/gAADgIAAAI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fHwAA//8A&#10;AP//AAD//wAA//8AAP//AACVl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wAAH5YA&#10;AJbzAADz/wAA//8AAP//AAD//wAA//8AAP//AAD//wAA//8AAP//AAD//wAA//8AAP//AAD//wAA&#10;//8AAP//AAD//wAA//8AAP//AAD//wAA/+AAAOAgAA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CWlgAA//8AAP//AAD//wAA//8AAP//AAAfH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8AAB+pAACp/wAA//8AAP//AAD//wAA//8AAP//AAD//wAA//8AAP//AAD/&#10;/wAA//8AAP//AAD//wAA//8AAP//AAD//wAA//8AAP/zAADzlQAAlR8AAB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EBAAD//wAA//8AAP//&#10;AAD//wAA//8AAKio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AAACDgAADg/wAA//8AAP//AAD//wAA//8AAP//&#10;AAD//wAA//8AAP//AAD//wAA//8AAP//AAD//wAA//8AAP//AAD//wAA/+AAAOAgAA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ExMAAD//wAA//8AAP//AAD//wAA//8AAB8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AAAIOAAAOD/AAD//wAA//8A&#10;AP//AAD//wAA//8AAP//AAD//wAA//8AAP//AAD//wAA//8AAP//AAD//wAA//8AAP//AAD/8wAA&#10;85UAAJUfAAA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L+/AAD//wAA//8AAP//AAD/&#10;/wAA0d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AAAflgAA&#10;lvMAAPP/AAD//wAA//8AAP//AAD//wAA//8AAP//AAD//wAA//8AAP//AAD//wAA//8AAP//AAD/&#10;/wAA//8AAP/zAADzlQAAlR8AAB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AAg4AAA4P8AAP//AAD//wAA//8AAP//AAD//wAA//8AAP//AAD//wAA//8AAP//&#10;AAD//wAA//8AAP//AAD//wAA//8AAP+oAACoHwAAH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g4AAA4P8AAP//AAD//wAA//8AAP//AAD//wAA//8A&#10;AP//AAD//wAA//8AAP//AAD//wAA//8AAP//AAD//wAA//8AAP/zAADzlQAAlR8AAB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8AAB+WAACW8wAA8/8AAP//AAD//wAA&#10;//8AAP//AAD//wAA//8AAP//AAD//wAA//8AAP//AAD//wAA//8AAP//AAD//wAA//8AAP/gAADg&#10;IAAA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AAAA/wAAAH8AAAAAAAAAAAAAAAAA&#10;AAAAAAAAfwAAAP8AAACqAAAAAAAAAAAAAAAAAAAAAAAAAAAAAAAAAAAAAAAAAAAAAAAAAAAAAAAA&#10;AH8AAAAaAAAAAAAAAAAAAAAAAAAAAAAAAAAAAAAAAAAADQAAAMYAAACqAAAAAAAAAAAAAAAAAAAA&#10;AAAAAAAAAAAAAAAAAAAAAAAAAAAAAAAAAAAAAAAAAAAAAAAAAAAAAAAAAAAAAAAAAAAAAAAAAAAA&#10;AAAA/wAAAP8AAAD/AAAAAAAAAAAAAAAAAAAAAAAAv78AAP//AAD//wAA//8AAP//AAC/v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8AAB+WAACW&#10;/wAA//8AAP//AAD//wAA//8AAP//AAD//wAA//8AAP//AAD//wAA//8AAP//AAD//wAA//8AAP//&#10;AAD//wAA/+AAAOAgAAA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8AAB+WAACW/wAA//8AAP//AAD//wAA//8AAP//AAD//wAA//8AAP//AAD//wAA//8A&#10;AP//AAD//wAA//8AAP//AAD/8wAA85UAAJUfAAA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AAAA5AAAABoAAAAAAAAAAAAAAAAAAAAA&#10;AAAAGgAAAOQAAAD/AAAAVQAAAAAAAAAAAAAAAAAAAAAAAAAAAAAAAAAAAAAAAAAAAAAAAAAAAAAA&#10;AAAAAAAAAAAAAAAAAAAAAAAAAAAAAAAAAAAAAAAAqgAAAOQAAAAaAAAAAAAAAAAAAAAAAAAAAAAA&#10;AAAAAAAAAAAAAAAAAAAAAAAAAAAAAAAAAAAAAAAAAAAAAAAAAAAAAAAAAAAAAAAAAAAAAAAAAAAA&#10;/wAAAP8AAAD/AAAAAAAAAAAAAAAAAAAAAAAA//8AAP//AAD//wAA//8AAP//AAAB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8AAB+WAACW/wAA//8AAP//AAD//wAA//8AAP//AAD//wAA&#10;//8AAP//AAD//wAA//8AAP//AAD//wAA//8AAP//AAD/4AAA4CAAA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8AAB+WAACW/wAA//8AAP//AAD/&#10;/wAA//8AAP//AAD//wAA//8AAP//AAD//wAA//8AAP//AAD//wAA//8AAP//AAD/4AAA4CAAAC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AAAAxgAAAA0AAAAAAAAAAAAAAAAAAAAAAAAA&#10;DQAAAMYAAAD/AAAAqgAAAAAAAAAAAAAAAAAAAAAAAAAAAAAAAAAAAAAAAAAAAAAAAAAAAAAAAAAA&#10;AAAAAAAAAAAAAAAAAAAAAAAAAAAAAABVAAAA/wAAAFUAAAAAAAAAAAAAAAAAAAAAAAAAAAAAAAAA&#10;AAAAAAAAAAAAAAAAAAAAAAAAAAAAAAAAAAAAAAAAAAAAAAAAAAAAAAAAAAAAAAAAAAAAAAAA/wAA&#10;AP8AAAD/AAAAAAAAAAAAAAAAAAAAAAAA//8AAP//AAD//wAA//8AA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g&#10;AAAg8wAA8/8AAP//AAD//wAA//8AAP//AAD//wAA//8AAP//AAD//wAA//8AAP//AAD//wAA//8A&#10;AP//AAD/lQAAlR8AAB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AAAflgAAlv8AAP//AAD//wAA//8AAP//AAD//wAA//8AAP//AAD//wAA&#10;//8AAP//AAD//wAA//8AAP//AAD/lQAAlR8AAB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AAAIPMAAPP/AAD//wAA//8AAP//AAD/&#10;/wAA//8AAP//AAD//wAA//8AAP//AAD//wAA//8AAP//AAD/lQAAlR8AAB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AAAIOAAAOD/&#10;AAD//wAA//8AAP//AAD//wAA//8AAP//AAD//wAA//8AAP//AAD//wAA//8AAP//AAD/lQAAlR8A&#10;AB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AAACD/AAD//wAA//8AAP//AAD//wAA//8AAP//AAD//wAA//8AAP//AAD//wAA&#10;//8AAP//AAD/lQAAlR8AAB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8AAB+WAACW/wAA//8AAP//AAD//wAA//8AAP//AAD/&#10;/wAA//8AAP//AAD//wAA//8AAP//AAD/8wAA8yAAA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gAAAg8wAA8/8AAP//&#10;AAD//wAA//8AAP//AAD//wAA//8AAP//AAD//wAA//8AAP//AAD//wAA/5UAAJUfAAA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AA/wAAAH8A&#10;AAAAAAAAAAAAAAAAAAAAAAAAfwAAAP8AAACqAAAAAAAAAAAAAAAAAAAAAAAAAAAAAAAAAAAAAAAA&#10;AAAAAAAAAAAAAAAAAAAAAAAAAAAAAAAAAAAAAAAAAAAAqgAAAMYAAAANAAAAAAAAAAAAAAAAAAAA&#10;AAAAAAAAAAAAAAAAAAAAAAAAAAAAAAAAAAAAAAAAAAAAAAAAAAAAAAAAAAAAAAAAAAAAAAAAAAAA&#10;AAAAAAAAAAAAAAAAAAAA/wAAAP8AAAD/AAAAAAAAAAAAAAAAAAD//wAA//8AAP//AAD//wAA//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MAADPgAADg/wAA//8AAP//AAD//wAA//8AAP//AAD//wAA//8AAP//AAD//wAA&#10;/+AAAOAgAAA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gAAAg8wAA8/8AAP//AAD//wAA//8AAP//AAD/&#10;/wAA//8AAP//AAD//wAA//8AAP8gAAA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8AAACM&#10;AAAADQAAAA0AAADGAAAA8QAAADcAAAAAAAAAAAAAAAAAAAAAAAAADQAAAJwAAAD/AAAAxgAAAA0A&#10;AAAAAAAAAAAAAAAAAAAAAAAAAAAAAAAAAABVAAAA8QAAADcAAAAAAAAAAAAAAAAAAAAAAAAAAAAA&#10;AAAAAAAAAAAAAAAAAAAAAAAAAAAAAAAAAAAAAAAAAAAAAAAAAAAAAAAAAAAAAAAAAAAAAAAAAAAA&#10;AAAAAAAAAAAAAAAA/wAAAP8AAAD/AAAAAAAAAAAAAAAAAAD//wAA//8AAP//AAD//wAA//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AAAIP8AAP//&#10;AAD//wAA//8AAP//AAD//wAA//8AAP//AAD//wAA//8AAP/zAADzIAAAI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AAACD/AAD//wAA//8AAP//AAD//wAA//8AAP//AAD//wAA//8AAP//AAD/lQAA&#10;lR8AA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oAAACMAAAA1AAAAP8AAAD/AAAA/wAAAP8AAADUAAAAnAAAAD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wMAAD//wAA//8AAP//AAD//wAA/v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gAAAg/wAA//8AAP//AAD//wAA//8AAP//AAD/&#10;/wAA//8AAP//AAD//wAA/+QAAOQfAAA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iAAAA4QAAAP8AAAD/AAAA/wAAAP8AAAD/AAAA/wAAAP8AAAD/&#10;AAAA/wAAAP8AAADxAAAAY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DU1&#10;AAD//wAA//8AAP//AAD//wAA39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wAAH7YAALb/&#10;AAD//wAA//8AAP//AAD//wAA//8AAP//AAD//wAA//8AAP//AAD/lQAAlR8AAB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gAAANQAAAD/AAAA/wAAAP8A&#10;AADhAAAAxgAAAKoAAACqAAAAqgAAAKoAAAC3AAAA1AAAAP8AAAD/AAAA/wAAANQAAAA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F9fAAD//wAA//8AAP//AAD//wAAtL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AAACDzAADz/wAA//8AAP//AAD//wAA//8AAP//AAD//wAA//8AAP//AAD//wAA&#10;/yAAA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PEAAAB/AAAAHQAAAAAAAAAAAAAAAAAAAAAAAAAAAAAAAAAAAAAAAAAAAAAA&#10;AAAAAAAAAAAdAAAAfwAAAPEAAADx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IqKAAD/&#10;/wAA//8AAP//AAD//wAAiY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AAAftgAAtv8AAP//AAD//wAA//8AAP//AAD/&#10;/wAA//8AAP//AAD//wAA//8AAP8gAAA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cAAADxAAAAnAAAAA0AAAAAAAAAAAAAAAAAAAAA&#10;AAAAAAAAAAAAAAAAAAAAAAAAAAAAAAAAAAAAAAAAAAAAAAAAAAAAAAAAAA0AAACMAAAA8Q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LW1AAD//wAA//8AAP//AAD//wAAX1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MAADP/&#10;AAD//wAA//8AAP//AAD//wAA//8AAP//AAD//wAA//8AAP//AAD/IAAAI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B/AAAAAAAAAAAAAAAAAAAAAAAAAAAAAAAAAAAAAAAAAAAAAAAAAAAAAAAAAAAAAAAAAAAAAAAA&#10;AAAAAAAAAAAAAAAAAAAAAAAAAAAAVQ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N/fAAD//wAA&#10;//8AAP//AAD//wAAND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AAAftgAAtv8AAP//AAD//wAA//8AAP//AAD//wAA//8AAP//AAD//wAA&#10;/zMAAD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H8AAAAAAAAAAAAAAAAAAAAAAAAAAAAAAAAAAAAAAAAA&#10;AAAAAAAAAAAAAAAAAAAAAAAAAAAAAAAAAAAAAAAAAAAAAAAAAAAAAAAAAAAAAAAAAAAAAH8AAAC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P7+AAD//wAA//8AAP//AAD//wAACw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HwAAH6kAAKn/AAD//wAA//8AAP//AAD/&#10;/wAA//8AAP//AAD//wAA//8AAP+VAACVHwAA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RwAAAA0AAAAA&#10;AAAAAAAAAAAAAAAAAAAAAAAAAAAAAAAAAAAAAAAAAAAAAAAAAAAAAAAAAAAAAAAAAAAAAAAAAAAA&#10;AAAAAAAAAAAAAAAAAAAAAAAAAAAAAA0AAABH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P//AAD//wAA//8A&#10;AP//AAD//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l&#10;AAAl5AAA5P8AAP//AAD//wAA//8AAP//AAD//wAA//8AAP//AAD/MwAAM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Q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P//AAD//wAA//8AAP//AAD//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wAAH6kAAKn/AAD//wAA//8AAP//AAD//wAA//8AAP//AAD//wAA&#10;/7UAALUfAAA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P//AAD//wAA//8AAP//&#10;AAD//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zAAAz/wAA//8AAP//AAD/&#10;/wAA//8AAP//AAD//wAA//8AAP//AAD/MwAAM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IwAAAD/AAAA5A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P//AAD//wAA//8AAP//AAD//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AAAED/AAD//wAA//8AAP//AAD//wAA//8AAP//AAD//wAA/6gAAKgfAAA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0AAACcAAAA8QAAAP8AAAD/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Bi&#10;AAAA4QAAAP8AAAD/AAAA/wAAAP8AAAD/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4AAAAqQAAAP8AAAD/AAAA/wAAAP8AAAD/AAAAxgAAADgAAABi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P//AAD//wAA//8AAP//AAD//wAA&#10;AAAAAAAAAAAAAAAAAAAAAAAAAAAAAAAAAAAAAAAAAAAAAAAAAAAAAAAAAAAAAAAAAAAAAAAAAAAA&#10;AAAAAAAAAAAAAAAAAAAAAAAAAAAAAAAAAAAAAAAAAAAAAAAAAAAAAAAAAAAAAAAAAAAAAAAAAAAA&#10;AAAAAAAAAAAAAAAAAAAAAAAAAAAAAAAAAAAAAAAAAAAAAAAAAAAAAAAAAAAAAAAAAAAAAAAAAAAA&#10;AAAAAAAAAAAAAAAAAAAAMwAAM/8AAP//AAD//wAA//8AAP//AAD//wAA//8AAP+1AAC1HwAAH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fwAAAPEAAAD/AAAA/wAAAP8AAAD/AAAA&#10;8QAAAH8AAAANAAAAAAAAAAAAAAAaAAAAyQ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NQAAAD/&#10;AAAA/wAAAP8AAAD/AAAA/wAAAKkAAABFAAAAyQ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P//AAD//wAA//8AAP//AAD//wAAAAAA&#10;AAAAAAAAAAAAAAAAAAAAAAAAAAAAAAAAAAAAAAAAAAAAAAAAAAAAAAAAAAAAAAAAAAAAAAAAAAAA&#10;AAAAAAAAAAAAAAAAAAAAAAAAAAAAAAAAAAAAAAAAAAAAAAAAAAAAAAAAAAAAAAAAAAAAAAAAAAAA&#10;AAAAAAAAAAAAAAAAAAAAAAAAAAAAAAAAAAAAAAAAAAAAAAAAAAAAAAAAAAAAAAAAAAAAAAAAAAAA&#10;AAAAACUAACX/AAD//wAA//8AAP//AAD//wAA//8AAP//AAD/MwAA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JwAAADxAAAA/wAAAP8AAAD/AAAA/wAAANQAAABVAAAADQAAAAAAAAAaAAAAyQ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MYAAAD/AAAA/wAAAPEAAACcAAAA&#10;HQAAAAAAAAAAAAAAAAAAAAAAAAAaAAAAyQ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AqQAAAOEAAABiAAAADQAAAAAAAAAAAAAAAAAAAAAAAAAaAAAAyQ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JiYA&#10;AP//AAD//wAA//8AAP//AADh4QAAAAAAAAAAAAAAAAAAAAAAAAAAAAAAAAAAAAAAAAAAAAAAAAAA&#10;AAAAAAAAAAAAAAAAAAAAAAAAAAAAAAAAAAAAAAAAAAAAAAAAAAAAAAAAAAAAAAAAAAAAAAAAAAAA&#10;AAAAAAAAAAAAAAAAAAAAAAAAAAAAAAAAAAAAAAAAAAAAAAAAAAAAAAAAAAAAAAAAAAAAAAAAAAAA&#10;AAAAAAAAAAAAAAAAAAAAAEAAAED/AAD//wAA//8AAP//AAD//wAA//8AAP/kAADkHwAAH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B/AAAA8QAA&#10;AJwAAAAdAAAAAAAAAAAAAAAaAAAAyQ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UAAADUAAAA1AAAAFUAAAAaAAAAyQ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SEgAAP//&#10;AAD//wAA//8AAP//AAC/vwAAAAAAAAAAAAAAAAAAAAAAAAAAAAAAAAAAAAAAAAAAAAAAAAAAAAAA&#10;AAAAAAAAAAAAAAAAAAAAAAAAAAAAAAAAAAAAAAAAAAAAAAAAAAAAAAAAAAAAAAAAAAAAAAAAAAAA&#10;AAAAAAAAAAAAAAAAAAAAAAAAAAAAAAAAAAAAAAAAAAAAAAAAAAAAAAAAAAAAAAAAAAAAAAAAAAAA&#10;AAAAAABAAABA/wAA//8AAP//AAD//wAA//8AAP//AAD/tQAAtR8AA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gAAAKkAAAD/AAAA5AAAABoAAAAAAAAAAAAAAAAAAAANAAAAjw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fwAAAPEAAACpAAAA&#10;KgAAAAAAAAA3AAAA1w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moAAP//AAD/&#10;/wAA//8AAP//AACdnQAAAAAAAAAAAAAAAAAAAAAAAAAAAAAAAAAAAAAAAAAAAAAAAAAAAAAAAAAA&#10;AAAAAAAAAAAAAAAAAAAAAAAAAAAAAAAAAAAAAAAAAAAAAAAAAAAAAAAAAAAAAAAAAAAAAAAAAAAA&#10;AAAAAAAAAAAAAAAAAAAAAAAAAAAAAAAAAAAAAAAAAAAAAAAAAAAAAAAAAAAAAAAAAAAAQAAAQP8A&#10;AP//AAD//wAA//8AAP//AAD//wAA/0AAAE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1AAAANQAAADU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e3sAAP//AAD//wAA//8AAP//AACLiwAAAAAAAAAAAAAAAAAAAAAA&#10;AAAAAAAAAAAAAAAAAAAAAAAAAAAAAAAAAAAAAAAAAAAAAAAAAAAAAAAAAAAAAAAAAAAAAAAAAAAA&#10;AAAAAAAAAAAAAAAAAAAAAAAAAAAAAAAAAAAAAAAAAAAAAAAAAAAAAAAAAAAAAAAAAAAAAAAAAAAA&#10;AAAAAAAAAAAAAAAAAAAAAABAAABA/wAA//8AAP//AAD//wAA//8AAP//AAD/QAAAQ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IAAADx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jIwAAP//AAD//wAA&#10;//8AAP//AAB6egAAAAAAAAAAAAAAAAAAAAAAAAAAAAAAAAAAAAAAAAAAAAAAAAAAAAAAAAAAAAAA&#10;AAAAAAAAAAAAAAAAAAAAAAAAAAAAAAAAAAAAAAAAAAAAAAAAAAAAAAAAAAAAAAAAAAAAAAAAAAAA&#10;AAAAAAAAAAAAAAAAAAAAAAAAAAAAAAAAAAAAAAAAAAAAAAAAAAAAAEAAAED/AAD//wAA//8AAP//&#10;AAD//wAA//8AAP9AAAB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nZ0AAP//AAD//wAA//8AAP//AABpaQAAAAAAAAAAAAAAAAAAAAAAAAAA&#10;AAAAAAAAAAAAAAAAAAAAAAAAAAAAAAAAAAAAAAAAAAAAAAAAAAAAAAAAAAAAAAAAAAAAAAAAAAAA&#10;AAAAAAAAAAAAAAAAAAAAAAAAAAAAAAAAAAAAAAAAAAAAAAAAAAAAAAAAAAAAAAAAAAAAAAAAAAAA&#10;AAAAAAAAMwAAM/8AAP//AAD//wAA//8AAP//AAD//wAA/0AAAE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jw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r68AAP//AAD//wAA//8A&#10;AP//AABYWAAAAAAAAAAAAAAAAAAAAAAAAAAAAAAAAAAAAAAAAAAAAAAAAAAAAAAAAAAAAAAAAAAA&#10;AAAAAAAAAAAAAAAAAAAAAAAAAAAAAAAAAAAAAAAAAAAAAAAAAAAAAAAAAAAAAAAAAAAAAAAAAAAA&#10;AAAAAAAAAAAAAAAAAAAAAAAAAAAAAAAAAAAAAAAfAAAf/wAA//8AAP//AAD//wAA//8AAP//AAD/&#10;QAAA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RwAAAA0AAAAAAAAAAAAAAAAAAAAAAAAAAAAAAAAAAAAAAAAAAAAA&#10;AAAAAAAAAAAAAAAAAAAAAAAAAAAAAAAAAAAAAAAAAAAAAAAAAAAAAAAAAAAAAAAAAA0AAABH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wMAAAP//AAD//wAA//8AAP//AABHRwAAAAAAAAAAAAAAAAAAAAAAAAAAAAAA&#10;AAAAAAAAAAAAAAAAAAAAAAAAAAAAAAAAAAAAAAAAAAAAAAAAAAAAAAAAAAAAAAAAAAAAAAAAAAAA&#10;AAAAAAAAAAAAAAAAAAAAAAAAAAAAAAAAAAAAAAAAAAAAAAAAAAAAAAAAAAAAAAAAAAAAAAAAAAC2&#10;AAC2/wAA//8AAP//AAD//wAA//8AAP9AAAB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AAAAH8AAAAAAAAA&#10;AAAAAAAAAAAAAAAAAAAAAAAAAAAAAAAAAAAAAAAAAAAAAAAAAAAAAAAAAAAAAAAAAAAAAAAAAAAA&#10;AAAAAAAAAAAAAAAAAAAAAAAAAH8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0dEAAP//AAD//wAA//8AAP//&#10;AAA2NgAAAAAAAAAAAAAAAAAAAAAAAAAAAAAAAAAAAAAAAAAAAAAAAAAAAAAAAAAAAAAAAAAAAAAA&#10;AAAAAAAAAAAAAAAAAAAAAAAAAAAAAAAAAAAAAAAAAAAAAAAAAAAAAAAAAAAAAAAAAAAAAAAAAAAA&#10;AAAAAAAAAAAAAAAAAAAAAAAAAAAAAEAAAED/AAD//wAA//8AAP//AAD//wAA/7UAAL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BVAAAAAAAAAAAAAAAAAAAAAAAAAAAAAAAAAAAAAAAAAAAA&#10;AAAAAAAAAAAAAAAAAAAAAAAAAAAAAAAAAAAAAAAAAAAAAAAAAAAAAAAAfw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4uIAAP//AAD//wAA//8AAP//AAAlJQAAAAAAAAAAAAAAAAAAAAAAAAAAAAAAAAAA&#10;AAAAAAAAAAAAAAAAAAAAAAAAAAAAAAAAAAAAAAAAAAAAAAAAAAAAAAAAAAAAAAAAAAAAAAAAAAAA&#10;AAAAAAAAAAAAAAAAAAAAAAAAAAAAAAAAAAAAAAAAAAAAAAAAAAAAAAAAAAAAMwAAM/8AAP//AAD/&#10;/wAA//8AAP//AAD//wAA/x8AAB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jAAA&#10;AA0AAAAAAAAAAAAAAAAAAAAAAAAAAAAAAAAAAAAAAAAAAAAAAAAAAAAAAAAAAAAAAAAAAAAAAAAA&#10;AAAAAA0AAACc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8/MAAP//AAD//wAA//8AAP//AAAU&#10;FAAAAAAAAAAAAAAAAAAAAAAAAAAAAAAAAAAAAAAAAAAAAAAAAAAAAAAAAAAAAAAAAAAAAAAAAAAA&#10;AAAAAAAAAAAAAAAAAAAAAAAAAAAAAAAAAAAAAAAAAAAAAAAAAAAAAAAAAAAAAAAAAAAAAAAAAAAA&#10;AAAAAAAAAAAAAAAfAAAf/wAA//8AAP//AAD//wAA//8AAP//AAD/MwAAM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8QAAAPEAAAB/AAAAHQAAAAAAAAAAAAAAAAAAAAAAAAAA&#10;AAAAAAAAAAAAAAAAAAAAAAAAAAAAAAAqAAAAqQAAAPEAAADx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8AAP//AAD//wAA//8AAP//AAAEBAAAAAAAAAAAAAAAAAAAAAAAAAAAAAAAAAAAAAAA&#10;AAAAAAAAAAAAAAAAAAAAAAAAAAAAAAAAAAAAAAAAAAAAAAAAAAAAAAAAAAAAAAAAAAAAAAAAAAAA&#10;AAAAAAAAAAAAAAAAAAAAAAAAAAAAAAAAAAAAAAAAAAAAAAAAAACpAACp/wAA//8AAP//AAD//wAA&#10;//8AAP9AAA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gAAANQA&#10;AAD/AAAA/wAAAP8AAADUAAAAtwAAAKoAAACqAAAAqgAAAKoAAADGAAAA4QAAAP8AAAD/AAAA/wAA&#10;ANQAAAA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8AAP//AAD//wAA//8AAP//AAAAAAAA&#10;AAAAAAAAAAAAAAAAAAAAAAAAAAAAAAAAAAAAAAAAAAAAAAAAAAAAAAAAAAAAAAAAAAAAAAAAAAAA&#10;AAAAAAAAAAAAAAAAAAAAAAAAAAAAAAAAAAAAAAAAAAAAAAAAAAAAAAAAAAAAAAAAAAAAAAAAAAAA&#10;AAAAAB8AAB//AAD//wAA//8AAP//AAD//wAA/7UAAL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iAAAA8QAAAP8AAAD/AAAA/wAAAP8AAAD/AAAA&#10;/wAAAP8AAAD/AAAA/wAAAP8AAADhAAAAY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8AAP//AAD//wAA//8AAP//AAAAAAAAAAAAAAAAAAAAAAAAAAAAAAAAAAAAAAAAAAAAAAAA&#10;AAAAAAAAAAAAAAAAAAAAAAAAAAAAAAAAAAAAAAAAAAAAAAAAAAAAAAAAAAAAAAAAAAAAAAAAAAAA&#10;AAAAAAAAAAAAAAAAAAAAAAAAAAAAAAAAAAAAAAAAALYAALb/AAD//wAA//8AAP//AAD//wAA/x8A&#10;AB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gAAACcAAAA1AAAAP8AAAD/AAAA/wAAAP8AAADUAAAAjAAAAC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A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MkAAAAaAAAA&#10;AAAAAAAAAAAAAAAAAAAAAAAAAAAAAAAAAAAAAAAAAABy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NQAAAD/AAAA/wAAAP8AAAD/AAAA/wAAAP8AAAD/AAAA/wAAAP8AAAD/AAAA/wAAAP8AAAD/&#10;AAAAxg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wAAAP8AAAD/AAAA/wAAAP8A&#10;AAD/AAAA/wAAAP8AAAD/AAAA/wAAAP8AAADGAAAAK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g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Og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1w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8AAP//AAD//wAA//8AAP//AAAAAAAAAAAAAAAAAAAAAAAAAAAAAAAAAAAAAAAAAAAAAAAA&#10;AAAAAAAAAAAAAAAAAAAAAAAAAAAAAAAAAAAAAAAAAAAAAAAAAAAAAAAAAAAAAAAAAAAAAJYAAJb/&#10;AAD//wAA//8AAP//AAD//w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AAAAcQAAAKoAAACqAAAAqgAAAKoAAACqAAAAqgAAALcAAADx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8AAP//AAD//wAA//8AAP//AAAAAAAAAAAA&#10;AAAAAAAAAAAAAAAAAAAAAAAAAAAAAAAAAAAAAAAAAAAAAAAAAAAAAAAAAAAAAAAAAAAAAAAAAAAA&#10;AAAAAAAAAAAAAAAAAAAAAAAAAAAAAPMAAPP/AAD//wAA//8AAP//AAD/lQAAl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xAAAA/wAAAP8AAAD/AAAA/wAA&#10;AP8AAAD/AAAA/wAAAP8AAAD/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8AAP//AAD//wAA//8AAP//AAAAAAAAAAAAAAAAAAAAAAAAAAAAAAAAAAAAAAAAAAAAAAAAAAAA&#10;AAAAAAAAAAAAAAAAAAAAAAAAAAAAAAAAAAAAAAAAAAAAAAAAAAAAAAAAAAAAAAAAAP8AAP//AAD/&#10;/wAA//8AAP//AAD/HwAAH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AAAA8QAAANQAAADUAAAA1AAAANQAAADUAAAA1AAAAOEAAAD/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8AAP//AAD//wAA//8AAP//AAAAAAAAAAAAAAAA&#10;AAAAAAAAAAAAAAAAAAAAAAAAAAAAAAAAAAAAAAAAAAAAAAAAAAAAAAAAAAAAAAAAAAAAAAAAAAAA&#10;AAAAAAAAAAAAAAAAAAAAHwAAH/8AAP//AAD//wAA//8AAP//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BiAAAAAAAAAAAAAAAAAAAAAAAAAAAA&#10;AAAAAAAAAAAAAAAAAAA3AAAA1w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8A&#10;AP//AAD//wAA//8AAP//AAAAAAAAAAAAAAAAAAAAAAAAAAAAAAAAAAAAAAAAAAAAAAAAAAAAAAAA&#10;AAAAAAAAAAAAAAAAAAAAAAAAAAAAAAAAAAAAAAAAAAAAAAAAAAAAAAAAlgAAlv8AAP//AAD//wAA&#10;//8AAP/zAAD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KwAAAAaAAAAAAAAAAAAAAAAAAAAAAAAAAAAAAAAAAAAAAAAAAAAAAANAAAAjwA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8AAP//AAD//wAA//8AAP//AAAAAAAAAAAAAAAAAAAA&#10;AAAAAAAAAAAAAAAAAAAAAAAAAAAAAAAAAAAAAAAAAAAAAAAAAAAAAAAAAAAAAAAAAAAAAAAAAAAA&#10;AAAAAAAAAAAAAAAA/wAA//8AAP//AAD//wAA//8AAP+VAAC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I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8AAP//&#10;AAD//wAA//8AAP//AAAAAAAAAAAAAAAAAAAAAAAAAAAAAAAAAAAAAAAAAAAAAAAAAAAAAAAAAAAA&#10;AAAAAAAAAAAAAAAAAAAAAAAAAAAAAAAAAAAAAAAAAAAAAAAfAAAf/wAA//8AAP//AAD//wAA//8A&#10;AP8fAAA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CPAAAAAAAAAAAAAAAAAAAAAAAAAAAAAAAAAAAAAAAAAAAAAAAaAAAAyQ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8AAP//AAD//wAA//8AAP//AAAAAAAAAAAAAAAAAAAAAAAA&#10;AAAAAAAAAAAAAAAAAAAAAAAAAAAAAAAAAAAAAAAAAAAAAAAAAAAAAAAAAAAAAAAAAAAAAAAAAAAA&#10;AAAAAACWAACW/wAA//8AAP//AAD//wAA//8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EcAAAB/AAAAqQAAAFUAAABVAAAAVQAAAFUAAABVAAAA&#10;VQAAAGIAAADUAAAA5A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8AAP//AAD/&#10;/wAA//8AAP//AAAAAAAAAAAAAAAAAAAAAAAAAAAAAAAAAAAAAAAAAAAAAAAAAAAAAAAAAAAAAAAA&#10;AAAAAAAAAAAAAAAAAAAAAAAAAAAAAAAAAAAAAAAAAADzAADz/wAA//8AAP//AAD//wAA/5UAAJ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D/&#10;AAAA/wAAAP8AAAD/AAAA/wAAAP8AAAD/AAAA/wAAAP8AAAD/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8AAP//AAD//wAA//8AAP//AAAAAAAAAAAAAAAAAAAAAAAAAAAA&#10;AAAAAAAAAAAAAAAAAAAAAAAAAAAAAAAAAAAAAAAAAAAAAAAAAAAAAAAAAAAAAAAAAAAAAAAAAAEA&#10;AAH/AAD//wAA//8AAP//AAD//wAA/x8AAB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oAAAD/AAAA/wAAAP8AAAD/AAAA/wAAAP8AAAD/AAAA/wAA&#10;AP8AAAD/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8AAP//AAD//wAA&#10;//8AAP//AAAAAAAAAAAAAAAAAAAAAAAAAAAAAAAAAAAAAAAAAAAAAAAAAAAAAAAAAAAAAAAAAAAA&#10;AAAAAAAAAAAAAAAAAAAAAAAAAAAAAAAAAEwAAEz/AAD//wAA//8AAP//AAD//w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UAAADUAAAA&#10;GgAAAAAAAAAAAAAAAAAAAAAAAAAAAAAAAAAAAAAAAABi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8AAP//AAD//wAA//8AAP//AAAAAAAAAAAAAAAAAAAAAAAAAAAAAAAA&#10;AAAAAAAAAAAAAAAAAAAAAAAAAAAAAAAAAAAAAAAAAAAAAAAAAAAAAAAAAAAAAAAAAAAAAL8AAL//&#10;AAD//wAA//8AAP//AAD/vwAA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CCAAAADQAAAAAAAAAAAAAAAAAAAAAAAAAAAAAAAAAAAAAA&#10;AAAaAAAAuQ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8AAP//AAD//wAA//8A&#10;AP//AAAAAAAAAAAAAAAAAAAAAAAAAAAAAAAAAAAAAAAAAAAAAAAAAAAAAAAAAAAAAAAAAAAAAAAA&#10;AAAAAAAAAAAAAAAAAAAAAAAAAAAAAPkAAPn/AAD//wAA//8AAP//AAD/TAAAT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AdAAAAAAAAAAAA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8AAP//AAD//wAA//8AAP//AAAAAAAAAAAAAAAAAAAAAAAAAAAAAAAAAAAA&#10;AAAAAAAAAAAAAAAAAAAAAAAAAAAAAAAAAAAAAAAAAAAAAAAAAAAAAAAAAAAAAAAAAP8AAP//AAD/&#10;/wAA//8AAP//AAD/AQ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uQAAAP8AAADkAAAAGgAAAAAAAABVAAAAxgAAAJw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8AAP//AAD//wAA//8AAP//&#10;AAAAAAAAAAAAAAAAAAAAAAAAAAAAAAAAAAAAAAAAAAAAAAAAAAAAAAAAAAAAAAAAAAAAAAAAAAAA&#10;AAAAAAAAAAAAAAAAAAAAAAAAAP8AAP//AAD//wAA//8AAP//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P8A&#10;AADkAAAAGgAAAAAAAAAAAAAAAAAAAH8AAADG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gIAAAICAAACAgAAAgIAAAICAAAAAAAAAAAAAAAAAAAAAAAAAAAAAAAAAAAAAAAAA&#10;AAAAAAAAAAAAAAAAAAAAAAAAAAAAAAAAAAAAAAAAAAAAAAAAAAAAAAAAAQAAAf8AAP//AAD//wAA&#10;//8AAP//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oAAAD/AAAA1AAAALcAAADXAAAAGgAAAAAAAAAAAAAAAAAAADcAAADxAAAA&#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TAAATP8AAP//AAD//wAA//8AAP/5AAD5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B/AAAAAAAAABoAAADJ&#10;AAAAGgAAAAAAAAAAAAAAAAAAABoAAADkAAAAxgAA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vwAAv/8AAP//AAD//wAA//8A&#10;AP+/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MkAAAAaAAAAAAAAABoAAADJAAAAGgAAAAAAAAAAAAAAAAAAABoAAADk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QAA+f8AAP//AAD//wAA//8AAP9MAAB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KwAAAAaAAAAAAAAABoAAADJAAAA&#10;GgAAAAAAAAAAAAAAAAAAAFUAAAD/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wAA//8AAP//AAD//wAA//8AAP8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BVAAAAAAAAABoAAADJAAAAGgAAAAAAAAAAAAAAKgAAAOQAAAD/AAAAq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lAAAl/wAA//8AAP//AAD//wAA//sAAP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kAAAAYgAAABoAAADJAAAAGgAA&#10;AA0AAABiAAAA8QAAAP8AAADx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B6AAB6/wAA//8AAP//AAD//wAA/80AAM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8QAAAP8AAAD/AAAA/wAAAP8AAAD/AAAA/wAAAPEAAAB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DN&#10;AADN/wAA//8AAP//AAD//wAA/3kAAH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QAAAJwAAADhAAAA/wAAAP8A&#10;AADxAAAAqQAAAC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D7AAD7/wAA//8AAP//AAD//wAA/yQAA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D/AAD/&#10;/wAA//8AAP//AAD//w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AAADG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EAAAH/AAD//wAA//8AAP//AAD//w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G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EwAAEz/AAD//wAA&#10;//8AAP//AAD/+Q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LkAAAA3AAAAAAAAAAAAAAAAAAAAAAAAAAAAAAAAAAAA&#10;AAAAAAAAAAANAAAAjw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L8AAL//AAD//wAA//8AAP//AAD/vwAAv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BV&#10;AAAAAAAAAAAAAAAAAAAAAAAAAAAAAAAAAAAAAAAAAAAAAAAaAAAAyQ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PkAAPn/AAD//wAA//8A&#10;AP//AAD/TAAAT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EcAAACMAAAAqQAAAFUAAABVAAAAVQAAAFUAAABVAAAAVQAA&#10;AGIAAAC3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P8AAP//AAD//wAA//8AAP//AAD/AQ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MYAAAD/AAAA&#10;/wAAAP8AAAD/AAAA/wAAAP8AAAD/AAAA/wAAAP8AAAD/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P8AAP//AAD//wAA//8AAP//&#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AD/AAAA/wAAAP8AAAD/AAAA/wAAAP8AAAD/AAAA/wAAAP8A&#10;AAD/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FQAAFf8AAP//AAD//wAA//8AAP/8AAD8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UAAADUAAAAGgAA&#10;AAAAAAAAAAAAAAAAAAAAAAAAAAAAAAAAAAAAAABi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UwAAU/8AAP//AAD//wAA//8AAP/TAAD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CCAAAADQAAAAAAAAAAAAAAAAAAAAAAAAAAAAAAAAAAAAAAAAAa&#10;AAAAuQ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oAAADGAA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G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LkAAAA3AAAAAAAAAAAAAAAA&#10;AAAAAAAAAAAAAAAAAAAAAAAAAAAAAAANAAAAjwAA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BVAAAAAAAAAAAAAAAAAAAAAAAAAAAAAAAAAAAAAAAAAAAAAAAaAAAAyQ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EcAAACMAAAAqQAAAFUAAABVAAAA&#10;VQAAAFUAAABVAAAAVQAAAGIAAAC3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AAAA/wAAAP8AAAD/AAAA/wAAAP8AAAD/AAAA/wAAAP8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D/AAAA/wAAAP8AAAD/AAAA/wAA&#10;AP8AAAD/AAAA/wAAAP8AAAD/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UAAAAGgAAAAAAAAAAAAAAAAAAAAAAAAAAAAAAAAAAAAAAAABi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CCAAAADQAAAAAAAAAAAAAAAAAAAAAA&#10;AAAAAAAAAAAAAAAAAAAaAAAAuQ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wAAAP8AAAD/AAAA/wAAAP8AAAD/AAAA&#10;/wAAAP8AAAD/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x&#10;AAAA1AAAANQAAADUAAAA1AAAANQAAADUAAAA1AAAAPEAAADhAAAAxg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NcAAAA3AAAAAAAAAAAAAAAAAAAAAAAAAAAAAAAAAAAAAAAA&#10;ABoAAAC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I8AAAANAAAA&#10;AAAAAAAAAAAAAAAAAAAAAAAAAAAAAAAAAAAAAAAAAABV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A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1w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8AAA//AAD//wAA//8AAP//AAD//Q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EcAAABVAAAAVQAAAFUAAABVAAAAVQAAAFUAAABVAAAAVQAAAH8AAADx&#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EEAAEH/&#10;AAD//wAA//8AAP//AAD/2gAA2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wAAAP8A&#10;AAD/AAAA/wAAAP8AAAD/AAAA/wAAAP8AAAD/AAAA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HQAAHT/AAD//wAA//8AAP//AAD/pgAAp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wAAAP8AAAD/AAAA/wAAAP8AAAD/AAAA8QAAAMYAAAB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KcAAKf/AAD/&#10;/wAA//8AAP//AAD/cwAA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NcAAAA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NoAANr/AAD//wAA//8AAP//AAD/QAAAQ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L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P0AAP3/AAD//wAA&#10;//8AAP//AAD/DwAAD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P8AAP//AAD//wAA//8AAP//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ArAAAAKwAAAEcAAABV&#10;AAAARwAAAA0AAAAAAAAAAAAAAAAAAAAAAAAAAAAAAA0AAABxAAAAK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P8AAP//AAD//wAA//8A&#10;AP//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KkAAAD/AAAA/wAAAPEAAACcAAAAHQAAAAAAAAAAAAAAAAAAAAAAAAAAAAAAAAAA&#10;AAAAAAANAAAAjwAAAG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P8AAP//AAD//wAA//8AAP//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1AAAACoAAAAAAAAA&#10;AAAAAAAAAAAAAAAAAAAAAAAAAAAAAAAAAAAAAAAAAAAAAAAAAAAAAHIAAAB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P8AAP//AAD//wAA//8AAP//&#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kAAAAGgAAAAAAAAAAAAAAAAAAAAAAAAAAAAAAAAAAAAAAAAAAAAAAAAAAAAAA&#10;AAAAAAAAAAAAAAAAAACP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DwAAD/8AAP//AAD//wAA//8AAP/9AAD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B/AAAAAAAAAAAAAAAAAAAAAAAA&#10;AAAAAAAAAAAAAAAAAAAAAAAAAAAAAAAAAAAAAAAAAAAAAAAAAAAAAABVAAAA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QQAAQf8AAP//AAD//wAA//8AAP/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LkAAAA3AAAAAAAAAAAAAAAAAAAAAAAAAAAAAAAAAAAAAAAAAAAAAAAAAAAAAAAAAAAAAAAA&#10;AAAAAAAAAAAAAAAaAAAArA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dAAAdP8AAP//AAD//wAA//8AAP+mAAC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MkAAAAaAAAAAAAAAAAAAAAAAAAAAAAAAAAA&#10;AAAAAAAAAAAAAAAAAAAAAAAAAAAAAAAAAAAAAAAAAAAAAAAAAAAaAAAAyQ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pwAAp/8AAP//AAD//wAA//8AAP9zAAB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MkAAAAaAAAAAAAAAAAAAAAAAAAAAAAAAAAAAAAAAAAAAAAAAAAAAAAAAAAAAAAAAAAAAAAAAAAA&#10;AAAAAAAAAAAaAAAAyQ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2gAA2v8AAP//AAD//wAA//8AAP9AAAB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LkAAAA3AAAAAAAAAAAAAAAAAAAAAAAAAAAAAAAA&#10;AAAAAAAAAAAAAAAAAAAAAAAAAAAAAAAAAAAAAAAAAAAAAABV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QAA/f8AAP//AAD//wAA//8AAP8PAAA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oA&#10;AACqAAAAAAAAAAAAAAAAAAAAAAAAAAAAAAAAAAAAAAAAAAAAAAAAAAAAAAAAAAAAAAAAAAAAAAAA&#10;AAAAAACqAAAAxg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wAA&#10;//8AAP//AAD//wAA//8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xAAAAVQAAAAAAAAAAAAAAAAAAAAAAAAAAAAAA&#10;AAAAAAAAAAAAAAAAAAAAAAAAAAAAAAAAAAAAAFUAAAD/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wAA//8AAP//AAD//wAA//8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8QAAAGIAAAAAAAAAAAAAAAAAAAAAAAAAAAAAAAAAAAAAAAAAAAAAAAAAAAAAAAAAYgAAAPEA&#10;AADx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wAA//8A&#10;AP//AAD//wAA//8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P8AAADxAAAAfwAAADgAAAANAAAAAAAA&#10;AAAAAAAAAAAAHQAAAGIAAADUAAAA/wAAAP8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wAA//8AAP//AAD//wAA//8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EAAAD/AAAA/wAAAP8AAAD/AAAA/wAAAP8AAAD/AAAA/wAAAP8AAAD/AAAA/wAAAJ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wAA//8AAP//&#10;AAD//wAA//8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oAAADUAAAA/wAAAP8AAAD/AAAA/wAAAP8A&#10;AAD/AAAA/wAAAP8AAADxAAAAY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wAA//8AAP//AAD//wAA//8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AAAAKkAAADhAAAA/wAAAP8AAAD/AAAAxgAAAHE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wAA//8AAP//AAD/&#10;/wAA//8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wAA//8AAP//AAD//wAA//8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wAA//8AAP//AAD//wAA&#10;//8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wAA//8AAP//AAD//wAA//8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oAAACqAAAA&#10;AAAAAAAAAAAAAAAAAAAAAAAAAAAAAAAAAAAAAAAAAAAAAAAAAAAAAAAAAAAAAAAAAAAAAAAAAAAA&#10;AAAAAAAAAAAAAAAAAAAA/wAAAP8AAAD/AAAAAAAAAAAAAAAAAAAAAAAAAAAAAAAAAAAAAAAAAAAA&#10;AAAAAAAAAAAAAAAAAAAAAAAAAAAAAAAAAAAAAAAAAAAAAAAAAAAA/wAA//8AAP//AAD//wAA//8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P8AAACqAAAAAAAAAAAAAAAAAAAAAAAAAAAAAAAAAAAAAAAAAAAA&#10;AAAAAAAAAAAAAAAAAAAAAAAAAAAAAAAAAAAAAAAAAAAAAAAAAAAAAAAA/wAAAP8AAAD/AAAAAAAA&#10;AAAAAAAAAAAAAAAAAAAAAAAAAAAAAAAAAAAAAAAAAAAAAAAAAAAAAAAAAAAAAAAAAAAAAAAAAAAA&#10;AAAAAAAAAAAA/wAA//8AAP//AAD//wAA//8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xgAAAPEAAACqAAAAAAAA&#10;AAAAAAAAAAAAAAAAAAAAAAAAAAAAAAAAAAAAAAAAAAAAAAAAAAAAAAAAAAAAAAAAAAAAAAAAAAAA&#10;AAAAAAAAAAAAAAAA/wAAAP8AAAD/AAAAAAAAAAAAAAAAAAAAAAAAAAAAAAAAAAAAAAAAAAAAAAAA&#10;AAAAAAAAAAAAAAAAAAAAAAAAAAAAAAAAAAAAAAAAAAAIAAAI/wAA//8AAP//AAD//wAA//4AAP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AAAAUgAAAOQAAACqAAAAAAAAAAAAAAAAAAAAAAAAAAAAAAAAAAAAAAAAAAAAAAAA&#10;AAAAAAAAAAAAAAAAAAAAAAAAAAAAAAAAAAAAAAAAAAAAAAAAAAAA/wAAAP8AAAD/AAAAAAAAAAAA&#10;AAAAAAAAAAAAAAAAAAAAAAAAAAAAAAAAAAAAAAAAAAAAAAAAAAAAAAAAAAAAAAAAAAAAAAAAAAAA&#10;AAAqAAAq/wAA//8AAP//AAD//wAA/+AAAO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B/AAAAGgAAAOQAAACqAAAAAAAAAAAA&#10;AAAAAAAAAAAAAAAAAAAAAAAAAAAAAAAAAAAAAAAAAAAAAAAAAAAAAAAAAAAAAAAAAAAAAAAAAAAA&#10;AAAAAAAAAAAA/wAAAP8AAAD/AAAAAAAAAAAAAAAAAAAAAAAAAAAAAAAAAAAAAAAAAAAAAAAAAAAA&#10;AAAAAAAAAAAAAAAAAAAAAAAAAAAAAAAAAAAAAABPAABP/wAA//8AAP//AAD//wAA/7wAAL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J4AAAANAAAAGgAAAOQAAACqAAAAAAAAAAAAAAAAAAAAAAAAAAAAAAAAAAAAAAAAAAAAAAAAAAAA&#10;AAAAAAAAAAAAAAAAAAAAAAAAAAAAAAAAAAAAAAAAAAAAAAAA/wAAAP8AAAD/AAAAAAAAAAAAAAAA&#10;AAAAAAAAAAAAAAAAAAAAAAAAAAAAAAAAAAAAAAAAAAAAAAAAAAAAAAAAAAAAAAAAAAAAAAAAAAB0&#10;AAB0/wAA//8AAP//AAD//wAA/5cAAJ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wAAAP8AAAD/AAAA/wAAAFUAAAAAAAAAfwAAAFUAAAAAAAAAGgAAAOQAAACqAAAAAAAAAAAAAAAA&#10;AAAAAAAAAAAAAAAAAAAAAAAAAAAAAAAAAAAAAAAAAAAAAAAAAAAAAAAAAAAAAAAAAAAAAAAAAAAA&#10;AAAAAAAA/wAAAP8AAAD/AAAAAAAAAAAAAAAAAAAAAAAAAAAAAAAAAAAAAAAAAAAAAAAAAAAAAAAA&#10;AAAAAAAAAAAAAAAAAAAAAAAAAAAAAAAAAACYAACY/wAA//8AAP//AAD//wAA/3MAAH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wAAAP8AAAD/AAAA/wAAAFUAAAA3AAAAnAAAAAAA&#10;AAAAAAAAGgAAAOQAAACqAAAAAAAAAAAAAAAAAAAAAAAAAAAAAAAAAAAAAAAAAAAAAAAAAAAAAAAA&#10;AAAAAAAAAAAAAAAAAAAAAAAAAAAAAAAAAAAAAAAAAAAA/wAAAP8AAAD/AAAAAAAAAAAAAAAAAAAA&#10;AAAAAAAAAAAAAAAAAAAAAAAAAAAAAAAAAAAAAAAAAAAAAAAAAAAAAAAAAAAAAAAAAAAAAAC9AAC9&#10;/wAA//8AAP//AAD//wAA/04AAE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wAAAP8AAAD/AAAA/wAAAP8AAAD/AAAA8QAAADcAAAAAAAAA&#10;AAAAAAAAAAAAAAAAAAAAAAAAAAAAAAAAAAAAAAAAAAAAAAAAAAAAAAAAAAAAAAAAAAAAAAAAAAAA&#10;AAAA/wAAAP8AAAD/AAAAAAAAAAAAAAAAAAAAAAAAAAAAAAAAAAAAAAAAAAAAAAAAAAAAAAAAAAAA&#10;AAAAAAAAAAAAAAAAAAAAAAAAAAAAAADhAADh/wAA//8AAP//AAD//wAA/yoAAC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CqAAAAAAAAAAAAAAAAAAAAAAAAAAAAAAAAAAAAAAAAAAAAAAAAAAAAAAAAAAAA&#10;AAAAAAAAAAAAAAAAAAAAAAAAAAAAAAAAAAAAAAAA/wAAAP8AAAD/AAAAAAAAAAAAAAAAAAAAAAAA&#10;AAAAAAAAAAAAAAAAAAAAAAAAAAAAAAAAAAAAAAAAAAAAAAAAAAAAAAAAAAAAAAAAAAD+AAD+/wAA&#10;//8AAP//AAD//wAA/wgAAA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CqAAAAAAAAAAAAAAAAAAAAAAAA&#10;AAAAAAAAAAAAAAAAAAAAAAAAAAAAAAAAAAAAAAAAAAAAAAAAAAAAAAAAAAAAAAAAAAAAAAAAAAAA&#10;/wAAAP8AAAD/AAAAAAAAAAAAAAAAAAAAAAAAAAAAAAAAAAAAAAAAAAAAAAAAAAAAAAAAAAAAAAAA&#10;AAAAAAAAAAAAAAAAAAAAAAAAAAD/AAD//wAA//8AAP//AAD//w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CqAAAAAAAAAAAAAAAAAAAAAAAAAAAAAAAAAAAAAAAAAAAAAAAAAAAAAAAAAAAAAAAA&#10;AAAAAAAAAAAAAAAAAAAAAAAAAAAAAAAAAAAA/wAAAP8AAAD/AAAAAAAAAAAAAAAAAAAAAAAAAAAA&#10;AAAAAAAAAAAAAAAAAAAAAAAAAAAAAAAAAAAAAAAAAAAAAAAAAAAAAAAAAAAAAAD/AAD//wAA//8A&#10;AP//AAD//w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D/AAD//wAA//8AAP//AAD//w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D/AAD//wAA//8AAP//&#10;AAD//w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D/AAD//wAA//8AAP//AAD//w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D/AAD//wAA//8AAP//AAD/&#10;/w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P4AAP7/AAD//wAA//8AAP//AAD/BQAAB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P8AAP//AAD//wAA&#10;//8AAP//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P8AAP//AAD//wAA//8AAP//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P8AAP//AAD//wAA//8A&#10;AP//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P8AAP//AAD//wAA//8AAP//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BQAABf8AAP//AAD//wAA//8AAP/+&#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HQAAHf8AAP//AAD//wAA//8AAP/pAAD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NgAANv8AAP//AAD//wAA//8AAP/PAAD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UAAAUP8AAP//AAD//wAA//8AAP+1AAC1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QAAaf8AAP//AAD//wAA//8AAP+cAAC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gwAAg/8AAP//AAD//wAA//8AAP+CAAC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nQAAnf8AAP//AAD//wAA//8AAP9pAAB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tgAA&#10;tv8AAP//AAD//wAA//8AAP9PAAB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0AAA0P8AAP//AAD//wAA//8AAP81AAA1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6QAA6f8A&#10;AP//AAD//wAA//8AAP8c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gAA/v8AAP//AAD//wAA//8AAP8FAAA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wAA//8AAP//&#10;AAD//wAA//8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wAA//8AAP//AAD//wAA//8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wAA//8AAP//AAD/&#10;/wAA//8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wAA//8AAP//AAD//wAA//8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wAA//8AAP//AAD//wAA&#10;//8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wAA//8AAP//AAD//wAA//8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wAA//8AAP//AAD//wAA//8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wAA//8AAP//AAD//wAA//8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wAA//8AAP//AAD//wAA//8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wAA//8AAP//AAD//wAA//8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FAAAF/wAA//8AAP//AAD//wAA//4AAP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d&#10;AAAd/wAA//8AAP//AAD//wAA/+kAAO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2AAA2/wAA//8AAP//AAD//wAA/88AAM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BQAABQ&#10;/wAA//8AAP//AAD//wAA/7UAAL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BpAABp/wAA//8AAP//AAD//wAA/5wAAJ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CDAACD/wAA&#10;//8AAP//AAD//wAA/4IAAI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CdAACd/wAA//8AAP//AAD//wAA/2kAAG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C2AAC2/wAA//8A&#10;AP//AAD//wAA/08AAE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gAAAgP8AAP//AAD//wAA//8AAP//AAD//wAA&#10;//8AAP//AAD//wAA//8AAP//AAD//wAA//8AAP//AAD//wAA/zUAAD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gAAAgP8AAP//AAD//wAA//8AAP//AAD//wAA//8AAP//AAD//wAA//8AAP//AAD//wAA//8AAP//&#10;AAD//wAA/xwAAB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gAAAgP8AAP//AAD//wAA//8AAP//AAD//wAA//8A&#10;AP//AAD//wAA//8AAP//AAD//wAA//8AAP//AAD/9gAA9gUAAA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gAAA&#10;gP8AAP//AAD//wAA//8AAP//AAD//wAA//8AAP//AAD//wAA//8AAP//AAD//wAA//8AAP/uAADu&#10;OgAAO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gAAAgP8AAP//AAD//wAA//8AAP//AAD//wAA//8AAP//&#10;AAD//wAA//8AAP//AAD//wAA/+MAAOMqAA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gAAAMYAAAD/AAAA/wAAAMYAAAA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xgAAAP8AAAD/AAAA8QAAAKkAAAA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AAADx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HEAAADGAAAA/wAAAP8AAAB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fwAAAOEAAAD/AAAA/wAAAPEAAACcAA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4AAAAcQAAAMYAAADxAAAAVQAAAAAAAAAAAAAAAAAAAAAAAAAAAAAAAAAAAAAAAAAAAAAA&#10;AAAAACoAAADGAAAA/wAAAP8AAADGAAAAK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8QAAAKoAAAANAAAADQAAAJwAAADx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AAAA/wAAAP8AAAD/AAAA/wAAAP8AAADx&#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P8AAADx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y&#10;AAAA8QAAAPEAAACpAAAAOA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UAAAA8QAA&#10;AFUAAAAAAAAAAAAAACoAAADUAAAA1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wAAAC3AAAA1AAAAP8AAAD/AAAAVQAAAAAAAAAA&#10;AAAAAAAAAAAAAAAAAAAAAAAAAAAAAAAAAAAAVQAAAPEAAACqAAAADQAAAA0AAACcAAAA8Q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xgAAAA0AAAAAAAAAAAAAAA0AAADG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CMAAAADQAAAAAAAAANAAAAjAAAAP8AAAD/AAAA5A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P8AAADxAAAAN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MYAAAD/AAAAxgAAAC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oAAADxAAAANwAAAAAAAAAAAAAAAAAAAAAAAAA3AAAA8QAAAK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D/AAAAVQAAAAAAAAAAAAAAAAAAAAAAAAAAAAAAAAAAAAAAAAA3AAAA8QAA&#10;AMYAAAANAAAAAAAAAAAAAAANAAAAxg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AD/AAAAfwAAAAAAAAAAAAAAAAAAAAAAAAB/AAAA/wAAA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AAAAFUAAAAAAAAAAAAAAAAAAAAAAAAAAAAAAFUAAAD/AAAA&#10;/wA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cAAAAjAAAAPEA&#10;AADx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8AAAC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kAAAAGgAAAAAA&#10;AAAAAAAAAAAAAAAAAAAaAAAA5AAAA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D/AAAAVQAAAAAAAAAAAAAA&#10;AAAAAAAAAAAAAAAAAAAAAAAAAACqAAAA/wAAAH8AAAAAAAAAAAAAAAAAAAAAAAAAfwAAAP8AAAC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xAAAANwAA&#10;AAAAAAAAAAAAAAAAAAAAAAA3AAAA8Q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ggAAAAAAAAAA&#10;AAAAAAAAAAAAAAAAAAAAAAAAAA0AAADG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CcAAAANwAAAPEAAADx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AA/wAAAK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xAAAANwAAAAAAAAAAAAAAAAAAAAAAAAAaAAAA5AAAAMY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AAAAVQAAAAAAAAAAAAAAAAAAAAAAAAAAAAAAAAAAADcAAADxAAAA8QAAADcA&#10;AAAAAAAAAAAAAAAAAAAAAAAANwAAAPE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DkAAAAGgAAAAAAAAAAAAAAAAAAAAAAAAAaAAAA5AAAAP8AAAB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wAA&#10;AH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LkAAAAaAAAANwAAAPEAAADx&#10;AAAAN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AAAAxgAAAA0AAAAA&#10;AAAAAAAAAAAAAABVAAAA/wAAAF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AAAAVQAAAAAAAAAAAAAAAAAA&#10;AAAAAAAAAAAAAAAAAH8AAAD/AAAA5AAAABoAAAAAAAAAAAAAAAAAAAAAAAAAGgAAAOQAAAD/AAAA&#10;V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gAAAP8AAADkAAAAGgAAAAAA&#10;AAAAAAAAAAAAAAAAAAANAAAAxgAAAP8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F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gAAAFUAAAAAAAAANwAAAPEAAADx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D/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xAAAA/wAAANQAAAA3AAAAAAAAAFUAAADxAA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D/AAAAVQAAAAAAAAAAAAAAAAAAAAAAAAAAAAAAAAAAAKoAAAD/AAAA5AAAABoAAAAA&#10;AAAAAAAAAAAAAAAAAAAADQAAAMYAAAD/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P8AAADGAAAADQAAAAAAAAAAAAAAAAAAAAAAAAANAAAAxg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xgA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qgAAAAAAAAAAAAAANwAAAPEAAADxAAAA&#10;N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P8AAADxAAAARQAAAJwAAADhAAAA/wAAAP8A&#10;AADUAAAAK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iAAAA/wAAAP8AAADxAAAA&#10;xAAAAMYAAAA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AAAAVQAAAAAAAAAAAAAAAAAAAAAA&#10;AAAAAAAADQAAAMYAAAD/AAAAxgAAAA0AAAAAAAAAAAAAAAAAAAAAAAAADQAAAMY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xgAAAP8AAADGAAAADQAAAAAAAAAA&#10;AAAAAAAAAAAAAAANAAAAxgAAAP8AAAC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x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AAAAGgAAAAAAAAAAAAAANwAAAPEAAADxAAAA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8AAAD/AAAAqQAAACoAAAAAAAAADQAAAIwAAAD/AAAA/wAAAG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AAAA/wAAAJw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VQAAAAAAAAAAAAAAAAAAAAAAAAAAAAAADQAAAMYAAAD/AAAAxgAAAA0AAAAAAAAA&#10;AAAAAAAAAAAAAAAADQAAAMYAAAD/AAAAq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xgAAAP8AAADGAAAADQAAAAAAAAAAAAAAAAAAAAAAAAANAAAAxgAAAP8AAAC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oAAABVAAAAAAAAAAAAAAAAAAAANwAAAPEAAADx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P8AAACqAAAAAAAAAAAAAAAAAAAAAAAAAAAAAAB/&#10;AAAA/wAAAPEAAAA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gAAAMYAAADUAAAA/wAA&#10;AP8AAADUAAAAK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VQAAAAAAAAAAAAAAAAAAAAAAAAAA&#10;AAAADQAAAMYAAAD/AAAAxgAAAA0AAAAAAAAAAAAAAAAAAAAAAAAADQAAAMYAAAD/AAAAq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P8AAADGAAAADQAAAAAAAAAAAAAA&#10;AAAAAAAAAAANAAAAxgAAAP8A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K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KoAAAAAAAAA&#10;AAAAAAAAAAAAAAAANwAAAPEAAADxAAAA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xgAAAP8A&#10;AAB/AAAAAAAAAAAAAAAAAAAAAAAAAAAAAAAaAAAA5AAAAP8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xgAAAA0AAAANAAAAnAAAAP8AAAD/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VQAAAAAAAAAAAAAAAAAAAAAAAAAAAAAADQAAAMYAAAD/AAAAxgAAAA0AAAAAAAAAAAAA&#10;AAAAAAAAAAAADQAAAMY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gAAAP8AAADGAAAADQAAAAAAAAAAAAAAAAAAAAAAAAAaAAAA5AAAAP8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uQ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QAAABoAAAAAAAAAAAAAAAAAAAAAAAAANwAAAPEAAADxAAAAN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8AAAB/AAAAAAAAAAAAAAAAAAAAAAAAAAAAAAANAAAA&#10;xgAAAP8AAAC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xAAAANwAAAAAAAAAAAAAAAAAAAGIA&#10;AAD/AAAA/wAAAMY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VQAAAAAAAAAAAAAAAAAAAAAAAAAAAAAA&#10;AAAAAKoAAAD/AAAAxgAAAA0AAAAAAAAAAAAAAAAAAAAAAAAAGgAAAOQAAAD/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P8AAADkAAAAGgAAAAAAAAAAAAAAAAAA&#10;AAAAAAAaAAAA5AAAAP8AAAB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C5&#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wAAAP8AAAD/AAAA/wAA&#10;AP8AAAD/AAAA/wAAAP8AAAD/AAAA/wAAAP8AAADGAAAAD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gAAAP8AAAB/&#10;AAAAAAAAAAAAAAAAAAAAAAAAAAAAAAAAAAAAqgAAAP8AAAC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GAAAADQAAAAAAAAAAAAAAAAAAAAAAAABVAAAA/wAAAPEAAAA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VQAAAAAAAAAAAAAAAAAAAAAAAAAAAAAAAAAAAH8AAAD/AAAA5AAAABoAAAAAAAAAAAAAAAAA&#10;AAAAAAAAGgAAAOQAAAD/AAAAV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EAAADxAAAANwAAAAAAAAAAAAAAAAAAAAAAAAA3AAAA8Q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M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x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P8AAACqAAAAAAAAAAAAAAAAAAAAAAAAAAAAAAAAAAAAqgAA&#10;AP8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P8AAACqAAAAAAAAAAAAAAAAAAAAAAAAAAAAAAAA&#10;AAAAqgAAAP8AAAB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VQAAAAAAAAAAAAAAAAAAAAAAAAAAAAAAAAAA&#10;ADcAAADxAAAA8QAAADcAAAAAAAAAAAAAAAAAAAAAAAAANwAAAPE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AAAD/AAAAfwAAAAAAAAAAAAAAAAAAAAAA&#10;AAB/AAAA/wAAAK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xgAAABoAAAAAAAAA&#10;AAAAAAAAAAAAAAAAAAAAAAAAAAA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xAAAAN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kAAAA&#10;GgAAAAAAAAAAAAAAAAAAAAAAAAANAAAAxgAAAPE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DGAAAADQAAAAAAAAAAAAAAAAAAAAAAAAAAAAAAfwAAAPEA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VQAAAAAAAAAAAAAAAAAAAAAAAAAAAAAAAAAAAAAAAACqAAAA/wAAAH8AAAAAAAAAAAAAAAAAAAAA&#10;AAAAfwAAAP8AAAC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xAAAAxgAAAA0AAAAAAAAAAAAAAA0AAADG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GAAAAGgAAAAAAAAAAAAAAAAAAAAAAAAAAAAAADQAAAJwAAAB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x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qgAAAAAAAAAAAAAAAAAAAAAAAAA3AAAA8QAAAK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xAAAANwAAAAAAAAAAAAAAAAAAAAAAAAANAAAA&#10;xgAAAMY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VQAAAAAAAAAAAAAAAAAAAAAAAAAAAAAAAAAAAAAA&#10;AAA3AAAA8QAAAMYAAAANAAAAAAAAAAAAAAANAAAAxg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wAAAIwAAAANAAAADQAAAMYAAADx&#10;AAAAN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AAAA/wAAAP8AAAD/AAAA/wAA&#10;AP8AAAD/AAAA/w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EAAADxAAAAN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cAAAA/wAA&#10;AIwAAAANAAAAAAAAAFUAAADx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oAAADk&#10;AAAA8QAAAGIAAAAAAAAAAAAAACoAAADGAAAA5AAAAC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AAAAnAAA&#10;AA0AAAAAAAAAAAAAAAAAAAAAAAAAAAAAAAAAAAAAAAAAVQAAAP8AAACMAAAADQAAAA0AAADGAAAA&#10;8QAAAD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NQAAAD/AAAA/wAAAKkAAA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HAAAA&#10;8QAAAP8AAAD/AAAA/wAAAP8AAAD/AAAA/wAAAP8AAAD/AAAA/wAAAK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x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gAAAOEAAAD/AAAA/wAAAOEAAAB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nAAAAPEAAAD/AAAA/wAAAOEAAAB/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AAAA/wAAAP8AAAD/AAAA/wAAAP8AAADGAAAAAAAAAAAAAAAAAAAAAAAAAAAAAAAA&#10;AAAAAAAAADcAAADUAAAA/wAAAP8AAACpAAAAK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wAAAP8AAAB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H8AAAAAAAAAAAAAAAAAAAAAAAAAAAAAAAAAAAAA&#10;AAAAAAAAAAAAAAAAAAAAAAAAAAAAAAAAAAAAAAAAAAAAAAAAAAAAAAAAAAAAAAB/AAAA/w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VAAAA/wAAAP8A&#10;AAB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DGAAAA8QAAADcA&#10;AAAAAAAAAAAAAAAAAAAAAAAAAAAAAAAAAAAAAAAAAAAAAAAAAAAAAAAAAAAAAAAAAAAAAAAAAAAA&#10;AAAAAAAAAAAAAAAAAAAAAAA3AAAA8QAAAMY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OQAAAAaAAAAAAAAAAAAAAAAAAAAAAAAAAAAAAAAAAAAAAAAAAAAAAAAAAAAAAAAAAAA&#10;AAAAAAAAAAAAAAAAAAAAAAAAAAAAAA0AAADGAAAAxg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CqAAAAAAAAAAAAAAAAAAAAAAAA&#10;AAAAAAAAAAAAAAAAAAAAAAAAAAAAAAAAAAAAAAAAAAAAAAAAAAAAAAAAAAAAAAAAAH8AAADxAAAA&#10;N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fwAAAAAAAAAAAAAAAAAAAAAAAAAAAAAAAAAAAAAAAAAAAAAAAAAAAAAAAAAA&#10;AAAAAAAAAAAAAAAAAAAAVQAAAPEAAAB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1AAAAJwAAAANAAAAAAAAAAAA&#10;AAAAAAAAAAAAAAAAAAAAAAAAAAAAAAAAAAAAAAAAAAAAAA0AAACMAAAA8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JwAAABVAAAAAAAAAAAAAAAAAAAAAAAAAAAAAAAAAAAAAAAAAAAAAAAAAAAA&#10;AAAAAFUAAACc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">
                <v:group id="Group 15" o:spid="_x0000_s1130" style="position:absolute;left:304;top:-30;width:58608;height:38612" coordorigin="317,-30" coordsize="58608,38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">
                  <v:group id="Group 18" o:spid="_x0000_s1131" style="position:absolute;left:317;top:-30;width:58608;height:38612" coordorigin="-620,705" coordsize="58609,37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">
                    <v:group id="Group 17" o:spid="_x0000_s1132" style="position:absolute;left:2057;top:705;width:53987;height:14613" coordorigin="2057,705" coordsize="53991,14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">
                      <v:shape id="Picture 15" o:spid="_x0000_s1133" type="#_x0000_t75" style="position:absolute;left:2057;top:705;width:27661;height:14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">
                        <v:imagedata r:id="rId46" o:title=""/>
                      </v:shape>
                      <v:shape id="Picture 16" o:spid="_x0000_s1134" type="#_x0000_t75" style="position:absolute;left:28445;top:1028;width:27604;height:1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">
                        <v:imagedata r:id="rId47" o:title=""/>
                      </v:shape>
                    </v:group>
                    <v:shape id="_x0000_s1135" type="#_x0000_t202" style="position:absolute;left:-620;top:31138;width:58609;height:6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" stroked="f">
                      <v:textbox style="mso-fit-shape-to-text:t">
                        <w:txbxContent>
                          <w:p w14:paraId="69C6BC10" w14:textId="50DA09FA" w:rsidR="00990C25" w:rsidRPr="00D3504E" w:rsidRDefault="00990C25" w:rsidP="00990C25">
                            <w:pPr>
                              <w:rPr>
                                <w:bCs/>
                                <w:color w:val="000000" w:themeColor="text1"/>
                                <w:sz w:val="22"/>
                                <w:szCs w:val="22"/>
                              </w:rPr>
                            </w:pPr>
                            <w:r w:rsidRPr="005E0235">
                              <w:rPr>
                                <w:rFonts w:ascii="Times" w:hAnsi="Times" w:cs="Times"/>
                                <w:b/>
                                <w:bCs/>
                                <w:color w:val="000000" w:themeColor="text1"/>
                                <w:sz w:val="22"/>
                                <w:szCs w:val="22"/>
                              </w:rPr>
                              <w:t xml:space="preserve">Figure </w:t>
                            </w:r>
                            <w:r w:rsidR="003B6F29" w:rsidRPr="005E0235">
                              <w:rPr>
                                <w:rFonts w:ascii="Times" w:hAnsi="Times" w:cs="Times"/>
                                <w:b/>
                                <w:bCs/>
                                <w:color w:val="000000" w:themeColor="text1"/>
                                <w:sz w:val="22"/>
                                <w:szCs w:val="22"/>
                              </w:rPr>
                              <w:t>S</w:t>
                            </w:r>
                            <w:r w:rsidR="003B6F29">
                              <w:rPr>
                                <w:rFonts w:ascii="Times" w:hAnsi="Times" w:cs="Times" w:hint="eastAsia"/>
                                <w:b/>
                                <w:bCs/>
                                <w:color w:val="000000" w:themeColor="text1"/>
                                <w:sz w:val="22"/>
                                <w:szCs w:val="22"/>
                              </w:rPr>
                              <w:t>7</w:t>
                            </w:r>
                            <w:r w:rsidRPr="005E0235">
                              <w:rPr>
                                <w:rFonts w:ascii="Times" w:hAnsi="Times" w:cs="Times"/>
                                <w:b/>
                                <w:bCs/>
                                <w:color w:val="000000" w:themeColor="text1"/>
                                <w:sz w:val="22"/>
                                <w:szCs w:val="22"/>
                              </w:rPr>
                              <w:t>.</w:t>
                            </w:r>
                            <w:r w:rsidRPr="005E0235">
                              <w:rPr>
                                <w:rFonts w:ascii="Times" w:hAnsi="Times" w:cs="Times"/>
                                <w:color w:val="000000" w:themeColor="text1"/>
                                <w:sz w:val="22"/>
                                <w:szCs w:val="22"/>
                              </w:rPr>
                              <w:t xml:space="preserve"> </w:t>
                            </w:r>
                            <w:bookmarkStart w:id="24" w:name="_Hlk215614338"/>
                            <w:bookmarkStart w:id="25" w:name="_Hlk215614339"/>
                            <w:r w:rsidR="00D14109">
                              <w:rPr>
                                <w:rFonts w:ascii="Times" w:hAnsi="Times" w:cs="Times"/>
                                <w:color w:val="000000" w:themeColor="text1"/>
                                <w:sz w:val="22"/>
                                <w:szCs w:val="22"/>
                              </w:rPr>
                              <w:t>C</w:t>
                            </w:r>
                            <w:r>
                              <w:rPr>
                                <w:rFonts w:ascii="Times" w:hAnsi="Times" w:cs="Times" w:hint="eastAsia"/>
                                <w:color w:val="000000" w:themeColor="text1"/>
                                <w:sz w:val="22"/>
                                <w:szCs w:val="22"/>
                              </w:rPr>
                              <w:t>orrect</w:t>
                            </w:r>
                            <w:r w:rsidR="00FD5027">
                              <w:rPr>
                                <w:rFonts w:ascii="Times" w:hAnsi="Times" w:cs="Times" w:hint="eastAsia"/>
                                <w:color w:val="000000" w:themeColor="text1"/>
                                <w:sz w:val="22"/>
                                <w:szCs w:val="22"/>
                              </w:rPr>
                              <w:t>ion</w:t>
                            </w:r>
                            <w:r>
                              <w:rPr>
                                <w:rFonts w:ascii="Times" w:hAnsi="Times" w:cs="Times" w:hint="eastAsia"/>
                                <w:color w:val="000000" w:themeColor="text1"/>
                                <w:sz w:val="22"/>
                                <w:szCs w:val="22"/>
                              </w:rPr>
                              <w:t xml:space="preserve"> </w:t>
                            </w:r>
                            <w:r w:rsidR="00FD5027">
                              <w:rPr>
                                <w:rFonts w:ascii="Times" w:hAnsi="Times" w:cs="Times" w:hint="eastAsia"/>
                                <w:color w:val="000000" w:themeColor="text1"/>
                                <w:sz w:val="22"/>
                                <w:szCs w:val="22"/>
                              </w:rPr>
                              <w:t>of</w:t>
                            </w:r>
                            <w:r>
                              <w:rPr>
                                <w:rFonts w:ascii="Times" w:hAnsi="Times" w:cs="Times" w:hint="eastAsia"/>
                                <w:color w:val="000000" w:themeColor="text1"/>
                                <w:sz w:val="22"/>
                                <w:szCs w:val="22"/>
                              </w:rPr>
                              <w:t xml:space="preserve"> current</w:t>
                            </w:r>
                            <w:r w:rsidR="004E768E">
                              <w:rPr>
                                <w:rFonts w:ascii="Times" w:hAnsi="Times" w:cs="Times" w:hint="eastAsia"/>
                                <w:color w:val="000000" w:themeColor="text1"/>
                                <w:sz w:val="22"/>
                                <w:szCs w:val="22"/>
                              </w:rPr>
                              <w:t xml:space="preserve"> (A)</w:t>
                            </w:r>
                            <w:r w:rsidR="00FD5027">
                              <w:rPr>
                                <w:rFonts w:ascii="Times" w:hAnsi="Times" w:cs="Times" w:hint="eastAsia"/>
                                <w:color w:val="000000" w:themeColor="text1"/>
                                <w:sz w:val="22"/>
                                <w:szCs w:val="22"/>
                              </w:rPr>
                              <w:t xml:space="preserve"> from 0.5</w:t>
                            </w:r>
                            <w:r w:rsidR="00E2610A">
                              <w:rPr>
                                <w:rFonts w:ascii="Times" w:hAnsi="Times" w:cs="Times" w:hint="eastAsia"/>
                                <w:color w:val="000000" w:themeColor="text1"/>
                                <w:sz w:val="22"/>
                                <w:szCs w:val="22"/>
                              </w:rPr>
                              <w:t>0</w:t>
                            </w:r>
                            <w:r w:rsidR="00FD5027">
                              <w:rPr>
                                <w:rFonts w:ascii="Times" w:hAnsi="Times" w:cs="Times" w:hint="eastAsia"/>
                                <w:color w:val="000000" w:themeColor="text1"/>
                                <w:sz w:val="22"/>
                                <w:szCs w:val="22"/>
                              </w:rPr>
                              <w:t xml:space="preserve"> </w:t>
                            </w:r>
                            <w:r w:rsidR="00FD5027">
                              <w:rPr>
                                <w:rFonts w:ascii="Times" w:hAnsi="Times" w:cs="Times"/>
                                <w:color w:val="000000" w:themeColor="text1"/>
                                <w:sz w:val="22"/>
                                <w:szCs w:val="22"/>
                              </w:rPr>
                              <w:t>V to</w:t>
                            </w:r>
                            <w:r w:rsidR="00FD5027">
                              <w:rPr>
                                <w:rFonts w:ascii="Times" w:hAnsi="Times" w:cs="Times" w:hint="eastAsia"/>
                                <w:color w:val="000000" w:themeColor="text1"/>
                                <w:sz w:val="22"/>
                                <w:szCs w:val="22"/>
                              </w:rPr>
                              <w:t xml:space="preserve"> 0.15V,</w:t>
                            </w:r>
                            <w:r w:rsidR="004E768E">
                              <w:rPr>
                                <w:rFonts w:ascii="Times" w:hAnsi="Times" w:cs="Times" w:hint="eastAsia"/>
                                <w:color w:val="000000" w:themeColor="text1"/>
                                <w:sz w:val="22"/>
                                <w:szCs w:val="22"/>
                              </w:rPr>
                              <w:t xml:space="preserve"> (B)</w:t>
                            </w:r>
                            <w:r w:rsidR="00FD5027" w:rsidRPr="00FD5027">
                              <w:rPr>
                                <w:rFonts w:ascii="Times" w:hAnsi="Times" w:cs="Times" w:hint="eastAsia"/>
                                <w:color w:val="000000" w:themeColor="text1"/>
                                <w:sz w:val="22"/>
                                <w:szCs w:val="22"/>
                              </w:rPr>
                              <w:t xml:space="preserve"> </w:t>
                            </w:r>
                            <w:r w:rsidR="00FD5027">
                              <w:rPr>
                                <w:rFonts w:ascii="Times" w:hAnsi="Times" w:cs="Times" w:hint="eastAsia"/>
                                <w:color w:val="000000" w:themeColor="text1"/>
                                <w:sz w:val="22"/>
                                <w:szCs w:val="22"/>
                              </w:rPr>
                              <w:t>from 0.5</w:t>
                            </w:r>
                            <w:r w:rsidR="00E2610A">
                              <w:rPr>
                                <w:rFonts w:ascii="Times" w:hAnsi="Times" w:cs="Times" w:hint="eastAsia"/>
                                <w:color w:val="000000" w:themeColor="text1"/>
                                <w:sz w:val="22"/>
                                <w:szCs w:val="22"/>
                              </w:rPr>
                              <w:t>0</w:t>
                            </w:r>
                            <w:r w:rsidR="00FD5027">
                              <w:rPr>
                                <w:rFonts w:ascii="Times" w:hAnsi="Times" w:cs="Times" w:hint="eastAsia"/>
                                <w:color w:val="000000" w:themeColor="text1"/>
                                <w:sz w:val="22"/>
                                <w:szCs w:val="22"/>
                              </w:rPr>
                              <w:t xml:space="preserve"> </w:t>
                            </w:r>
                            <w:r w:rsidR="00FD5027">
                              <w:rPr>
                                <w:rFonts w:ascii="Times" w:hAnsi="Times" w:cs="Times"/>
                                <w:color w:val="000000" w:themeColor="text1"/>
                                <w:sz w:val="22"/>
                                <w:szCs w:val="22"/>
                              </w:rPr>
                              <w:t>V to</w:t>
                            </w:r>
                            <w:r w:rsidR="00FD5027">
                              <w:rPr>
                                <w:rFonts w:ascii="Times" w:hAnsi="Times" w:cs="Times" w:hint="eastAsia"/>
                                <w:color w:val="000000" w:themeColor="text1"/>
                                <w:sz w:val="22"/>
                                <w:szCs w:val="22"/>
                              </w:rPr>
                              <w:t xml:space="preserve"> 0.1</w:t>
                            </w:r>
                            <w:r w:rsidR="00E2610A">
                              <w:rPr>
                                <w:rFonts w:ascii="Times" w:hAnsi="Times" w:cs="Times" w:hint="eastAsia"/>
                                <w:color w:val="000000" w:themeColor="text1"/>
                                <w:sz w:val="22"/>
                                <w:szCs w:val="22"/>
                              </w:rPr>
                              <w:t>0</w:t>
                            </w:r>
                            <w:r w:rsidR="00FD5027">
                              <w:rPr>
                                <w:rFonts w:ascii="Times" w:hAnsi="Times" w:cs="Times" w:hint="eastAsia"/>
                                <w:color w:val="000000" w:themeColor="text1"/>
                                <w:sz w:val="22"/>
                                <w:szCs w:val="22"/>
                              </w:rPr>
                              <w:t>V,</w:t>
                            </w:r>
                            <w:r w:rsidR="004E768E">
                              <w:rPr>
                                <w:rFonts w:ascii="Times" w:hAnsi="Times" w:cs="Times" w:hint="eastAsia"/>
                                <w:color w:val="000000" w:themeColor="text1"/>
                                <w:sz w:val="22"/>
                                <w:szCs w:val="22"/>
                              </w:rPr>
                              <w:t xml:space="preserve"> (C)</w:t>
                            </w:r>
                            <w:r w:rsidR="00FD5027" w:rsidRPr="00FD5027">
                              <w:rPr>
                                <w:rFonts w:ascii="Times" w:hAnsi="Times" w:cs="Times" w:hint="eastAsia"/>
                                <w:color w:val="000000" w:themeColor="text1"/>
                                <w:sz w:val="22"/>
                                <w:szCs w:val="22"/>
                              </w:rPr>
                              <w:t xml:space="preserve"> </w:t>
                            </w:r>
                            <w:r w:rsidR="00FD5027">
                              <w:rPr>
                                <w:rFonts w:ascii="Times" w:hAnsi="Times" w:cs="Times" w:hint="eastAsia"/>
                                <w:color w:val="000000" w:themeColor="text1"/>
                                <w:sz w:val="22"/>
                                <w:szCs w:val="22"/>
                              </w:rPr>
                              <w:t>from 0.5</w:t>
                            </w:r>
                            <w:r w:rsidR="00E2610A">
                              <w:rPr>
                                <w:rFonts w:ascii="Times" w:hAnsi="Times" w:cs="Times" w:hint="eastAsia"/>
                                <w:color w:val="000000" w:themeColor="text1"/>
                                <w:sz w:val="22"/>
                                <w:szCs w:val="22"/>
                              </w:rPr>
                              <w:t>0</w:t>
                            </w:r>
                            <w:r w:rsidR="00FD5027">
                              <w:rPr>
                                <w:rFonts w:ascii="Times" w:hAnsi="Times" w:cs="Times" w:hint="eastAsia"/>
                                <w:color w:val="000000" w:themeColor="text1"/>
                                <w:sz w:val="22"/>
                                <w:szCs w:val="22"/>
                              </w:rPr>
                              <w:t xml:space="preserve"> </w:t>
                            </w:r>
                            <w:r w:rsidR="00FD5027">
                              <w:rPr>
                                <w:rFonts w:ascii="Times" w:hAnsi="Times" w:cs="Times"/>
                                <w:color w:val="000000" w:themeColor="text1"/>
                                <w:sz w:val="22"/>
                                <w:szCs w:val="22"/>
                              </w:rPr>
                              <w:t>V to</w:t>
                            </w:r>
                            <w:r w:rsidR="00FD5027">
                              <w:rPr>
                                <w:rFonts w:ascii="Times" w:hAnsi="Times" w:cs="Times" w:hint="eastAsia"/>
                                <w:color w:val="000000" w:themeColor="text1"/>
                                <w:sz w:val="22"/>
                                <w:szCs w:val="22"/>
                              </w:rPr>
                              <w:t xml:space="preserve"> -0.05</w:t>
                            </w:r>
                            <w:r w:rsidR="00C40585">
                              <w:rPr>
                                <w:rFonts w:ascii="Times" w:hAnsi="Times" w:cs="Times" w:hint="eastAsia"/>
                                <w:color w:val="000000" w:themeColor="text1"/>
                                <w:sz w:val="22"/>
                                <w:szCs w:val="22"/>
                              </w:rPr>
                              <w:t xml:space="preserve"> </w:t>
                            </w:r>
                            <w:r w:rsidR="00FD5027">
                              <w:rPr>
                                <w:rFonts w:ascii="Times" w:hAnsi="Times" w:cs="Times" w:hint="eastAsia"/>
                                <w:color w:val="000000" w:themeColor="text1"/>
                                <w:sz w:val="22"/>
                                <w:szCs w:val="22"/>
                              </w:rPr>
                              <w:t>V,</w:t>
                            </w:r>
                            <w:r w:rsidR="004E768E">
                              <w:rPr>
                                <w:rFonts w:ascii="Times" w:hAnsi="Times" w:cs="Times" w:hint="eastAsia"/>
                                <w:color w:val="000000" w:themeColor="text1"/>
                                <w:sz w:val="22"/>
                                <w:szCs w:val="22"/>
                              </w:rPr>
                              <w:t xml:space="preserve"> (D)</w:t>
                            </w:r>
                            <w:r w:rsidR="00FD5027" w:rsidRPr="00FD5027">
                              <w:rPr>
                                <w:rFonts w:ascii="Times" w:hAnsi="Times" w:cs="Times" w:hint="eastAsia"/>
                                <w:color w:val="000000" w:themeColor="text1"/>
                                <w:sz w:val="22"/>
                                <w:szCs w:val="22"/>
                              </w:rPr>
                              <w:t xml:space="preserve"> </w:t>
                            </w:r>
                            <w:r w:rsidR="00FD5027">
                              <w:rPr>
                                <w:rFonts w:ascii="Times" w:hAnsi="Times" w:cs="Times" w:hint="eastAsia"/>
                                <w:color w:val="000000" w:themeColor="text1"/>
                                <w:sz w:val="22"/>
                                <w:szCs w:val="22"/>
                              </w:rPr>
                              <w:t>from 0.5</w:t>
                            </w:r>
                            <w:r w:rsidR="00E2610A">
                              <w:rPr>
                                <w:rFonts w:ascii="Times" w:hAnsi="Times" w:cs="Times" w:hint="eastAsia"/>
                                <w:color w:val="000000" w:themeColor="text1"/>
                                <w:sz w:val="22"/>
                                <w:szCs w:val="22"/>
                              </w:rPr>
                              <w:t>0</w:t>
                            </w:r>
                            <w:r w:rsidR="00FD5027">
                              <w:rPr>
                                <w:rFonts w:ascii="Times" w:hAnsi="Times" w:cs="Times" w:hint="eastAsia"/>
                                <w:color w:val="000000" w:themeColor="text1"/>
                                <w:sz w:val="22"/>
                                <w:szCs w:val="22"/>
                              </w:rPr>
                              <w:t xml:space="preserve"> V to -0.1</w:t>
                            </w:r>
                            <w:r w:rsidR="005A78B8">
                              <w:rPr>
                                <w:rFonts w:ascii="Times" w:hAnsi="Times" w:cs="Times" w:hint="eastAsia"/>
                                <w:color w:val="000000" w:themeColor="text1"/>
                                <w:sz w:val="22"/>
                                <w:szCs w:val="22"/>
                              </w:rPr>
                              <w:t xml:space="preserve">0 </w:t>
                            </w:r>
                            <w:r w:rsidR="00FD5027">
                              <w:rPr>
                                <w:rFonts w:ascii="Times" w:hAnsi="Times" w:cs="Times" w:hint="eastAsia"/>
                                <w:color w:val="000000" w:themeColor="text1"/>
                                <w:sz w:val="22"/>
                                <w:szCs w:val="22"/>
                              </w:rPr>
                              <w:t>V.</w:t>
                            </w:r>
                            <w:r w:rsidR="00D3504E">
                              <w:rPr>
                                <w:rFonts w:ascii="Times" w:hAnsi="Times" w:cs="Times" w:hint="eastAsia"/>
                                <w:color w:val="000000" w:themeColor="text1"/>
                                <w:sz w:val="22"/>
                                <w:szCs w:val="22"/>
                              </w:rPr>
                              <w:t xml:space="preserve"> </w:t>
                            </w:r>
                            <w:r w:rsidR="00D3504E">
                              <w:rPr>
                                <w:rFonts w:ascii="Times" w:hAnsi="Times" w:cs="Times"/>
                                <w:color w:val="000000" w:themeColor="text1"/>
                                <w:sz w:val="22"/>
                                <w:szCs w:val="22"/>
                              </w:rPr>
                              <w:t>The</w:t>
                            </w:r>
                            <w:r w:rsidR="00D3504E">
                              <w:rPr>
                                <w:rFonts w:ascii="Times" w:hAnsi="Times" w:cs="Times" w:hint="eastAsia"/>
                                <w:color w:val="000000" w:themeColor="text1"/>
                                <w:sz w:val="22"/>
                                <w:szCs w:val="22"/>
                              </w:rPr>
                              <w:t xml:space="preserve"> red line is the measured current and the blue line is the Faradaic current.</w:t>
                            </w:r>
                            <w:bookmarkEnd w:id="24"/>
                            <w:bookmarkEnd w:id="25"/>
                          </w:p>
                        </w:txbxContent>
                      </v:textbox>
                    </v:shape>
                  </v:group>
                  <v:shape id="Picture 15" o:spid="_x0000_s1136" type="#_x0000_t75" style="position:absolute;left:2743;top:17493;width:27654;height:14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">
                    <v:imagedata r:id="rId48" o:title=""/>
                  </v:shape>
                  <v:shape id="Picture 16" o:spid="_x0000_s1137" type="#_x0000_t75" style="position:absolute;left:29483;top:17722;width:27597;height:14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">
                    <v:imagedata r:id="rId49" o:title=""/>
                  </v:shape>
                </v:group>
                <v:shape id="_x0000_s1138" type="#_x0000_t202" style="position:absolute;left:14328;top:-1981;width:4114;height:2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" filled="f" stroked="f">
                  <v:textbox>
                    <w:txbxContent>
                      <w:p w14:paraId="74641895" w14:textId="77777777" w:rsidR="00871152" w:rsidRPr="005A78B8" w:rsidRDefault="00871152" w:rsidP="00871152">
                        <w:r w:rsidRPr="005A78B8">
                          <w:t>(A)</w:t>
                        </w:r>
                      </w:p>
                    </w:txbxContent>
                  </v:textbox>
                </v:shape>
                <v:shape id="_x0000_s1139" type="#_x0000_t202" style="position:absolute;left:42147;top:-1778;width:4115;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" filled="f" stroked="f">
                  <v:textbox>
                    <w:txbxContent>
                      <w:p w14:paraId="6CE5E9E8" w14:textId="66CB9067" w:rsidR="00871152" w:rsidRPr="005A78B8" w:rsidRDefault="00871152" w:rsidP="00871152">
                        <w:r w:rsidRPr="005A78B8">
                          <w:t>(B)</w:t>
                        </w:r>
                      </w:p>
                    </w:txbxContent>
                  </v:textbox>
                </v:shape>
                <v:shape id="_x0000_s1140" type="#_x0000_t202" style="position:absolute;left:14850;top:15403;width:4115;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" filled="f" stroked="f">
                  <v:textbox>
                    <w:txbxContent>
                      <w:p w14:paraId="436AB5EF" w14:textId="2A6FB44F" w:rsidR="00871152" w:rsidRPr="005A78B8" w:rsidRDefault="00871152" w:rsidP="00871152">
                        <w:r w:rsidRPr="005A78B8">
                          <w:t>(C)</w:t>
                        </w:r>
                      </w:p>
                    </w:txbxContent>
                  </v:textbox>
                </v:shape>
                <v:shape id="_x0000_s1141" type="#_x0000_t202" style="position:absolute;left:42920;top:15715;width:4118;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" filled="f" stroked="f">
                  <v:textbox>
                    <w:txbxContent>
                      <w:p w14:paraId="059AF12A" w14:textId="1A64FBF7" w:rsidR="00871152" w:rsidRPr="005A78B8" w:rsidRDefault="00871152" w:rsidP="00871152">
                        <w:r w:rsidRPr="005A78B8">
                          <w:t>(D)</w:t>
                        </w:r>
                      </w:p>
                    </w:txbxContent>
                  </v:textbox>
                </v:shape>
                <w10:wrap type="square" anchorx="margin"/>
              </v:group>
            </w:pict>
          </mc:Fallback>
        </mc:AlternateContent>
      </w:r>
      <w:r w:rsidR="00702479" w:rsidRPr="00702479">
        <w:rPr>
          <w:sz w:val="24"/>
        </w:rPr>
        <w:t>In this work, as the potential decreases from 0.5 V, the capacitive current becomes a significant factor influencing the results. Therefore, an approximate method was employed to subtract the capacitive contribution.</w:t>
      </w:r>
    </w:p>
    <w:p w14:paraId="344C6854" w14:textId="3E48B7ED" w:rsidR="00C7634B" w:rsidRDefault="00CA657A" w:rsidP="00E2610A">
      <w:pPr>
        <w:widowControl/>
        <w:rPr>
          <w:noProof/>
          <w:sz w:val="24"/>
        </w:rPr>
      </w:pPr>
      <w:r w:rsidRPr="00CA657A">
        <w:rPr>
          <w:rFonts w:hint="eastAsia"/>
          <w:noProof/>
          <w:sz w:val="24"/>
        </w:rPr>
        <w:t xml:space="preserve">From the </w:t>
      </w:r>
      <w:r w:rsidR="00D14109">
        <w:rPr>
          <w:noProof/>
          <w:sz w:val="24"/>
        </w:rPr>
        <w:t>literature</w:t>
      </w:r>
      <w:r w:rsidRPr="00CA657A">
        <w:rPr>
          <w:rFonts w:hint="eastAsia"/>
          <w:noProof/>
          <w:sz w:val="24"/>
        </w:rPr>
        <w:t>,</w:t>
      </w:r>
      <w:r w:rsidRPr="00CA657A">
        <w:rPr>
          <w:noProof/>
          <w:sz w:val="24"/>
        </w:rPr>
        <w:fldChar w:fldCharType="begin"/>
      </w:r>
      <w:r w:rsidR="00746E68">
        <w:rPr>
          <w:noProof/>
          <w:sz w:val="24"/>
        </w:rPr>
        <w:instrText xml:space="preserve"> ADDIN EN.CITE &lt;EndNote&gt;&lt;Cite&gt;&lt;Year&gt;2002&lt;/Year&gt;&lt;RecNum&gt;81&lt;/RecNum&gt;&lt;DisplayText&gt;&lt;style face="superscript"&gt;16&lt;/style&gt;&lt;/DisplayText&gt;&lt;record&gt;&lt;rec-number&gt;81&lt;/rec-number&gt;&lt;foreign-keys&gt;&lt;key app="EN" db-id="2spw0rdvj2twpae9v23x2ptm2sps2v0ssxe9" timestamp="1745936894"&gt;81&lt;/key&gt;&lt;/foreign-keys&gt;&lt;ref-type name="Journal Article"&gt;17&lt;/ref-type&gt;&lt;contributors&gt;&lt;/contributors&gt;&lt;titles&gt;&lt;title&gt;Allen J. Bard and Larry R. Faulkner, Electrochemical Methods: Fundamentals and Applications, New York: Wiley, 2001, 2nd ed&lt;/title&gt;&lt;secondary-title&gt;Russian Journal of Electrochemistry&lt;/secondary-title&gt;&lt;/titles&gt;&lt;periodical&gt;&lt;full-title&gt;Russian Journal of Electrochemistry&lt;/full-title&gt;&lt;/periodical&gt;&lt;pages&gt;1364-1365&lt;/pages&gt;&lt;volume&gt;38&lt;/volume&gt;&lt;number&gt;12&lt;/number&gt;&lt;dates&gt;&lt;year&gt;2002&lt;/year&gt;&lt;pub-dates&gt;&lt;date&gt;2002/12/01&lt;/date&gt;&lt;/pub-dates&gt;&lt;/dates&gt;&lt;isbn&gt;1608-3342&lt;/isbn&gt;&lt;urls&gt;&lt;related-urls&gt;&lt;url&gt;https://doi.org/10.1023/A:1021637209564&lt;/url&gt;&lt;/related-urls&gt;&lt;/urls&gt;&lt;electronic-resource-num&gt;10.1023/A:1021637209564&lt;/electronic-resource-num&gt;&lt;/record&gt;&lt;/Cite&gt;&lt;/EndNote&gt;</w:instrText>
      </w:r>
      <w:r w:rsidRPr="00CA657A">
        <w:rPr>
          <w:noProof/>
          <w:sz w:val="24"/>
        </w:rPr>
        <w:fldChar w:fldCharType="separate"/>
      </w:r>
      <w:r w:rsidR="00746E68" w:rsidRPr="00746E68">
        <w:rPr>
          <w:noProof/>
          <w:sz w:val="24"/>
          <w:vertAlign w:val="superscript"/>
        </w:rPr>
        <w:t>16</w:t>
      </w:r>
      <w:r w:rsidRPr="00CA657A">
        <w:rPr>
          <w:noProof/>
          <w:sz w:val="24"/>
        </w:rPr>
        <w:fldChar w:fldCharType="end"/>
      </w:r>
      <w:r w:rsidRPr="00CA657A">
        <w:rPr>
          <w:rFonts w:hint="eastAsia"/>
          <w:noProof/>
          <w:sz w:val="24"/>
        </w:rPr>
        <w:t xml:space="preserve"> </w:t>
      </w:r>
      <w:r w:rsidR="00C7634B" w:rsidRPr="00C7634B">
        <w:rPr>
          <w:noProof/>
          <w:sz w:val="24"/>
        </w:rPr>
        <w:t xml:space="preserve">upon a sudden change in potential, the total current response consists of two distinct components: the </w:t>
      </w:r>
      <w:r w:rsidR="00C7634B" w:rsidRPr="00871152">
        <w:rPr>
          <w:noProof/>
          <w:sz w:val="24"/>
        </w:rPr>
        <w:t>capacitive current</w:t>
      </w:r>
      <w:r w:rsidR="00C7634B" w:rsidRPr="00C7634B">
        <w:rPr>
          <w:noProof/>
          <w:sz w:val="24"/>
        </w:rPr>
        <w:t xml:space="preserve"> and the </w:t>
      </w:r>
      <w:r w:rsidR="00C7634B" w:rsidRPr="00871152">
        <w:rPr>
          <w:noProof/>
          <w:sz w:val="24"/>
        </w:rPr>
        <w:t>Faradaic current</w:t>
      </w:r>
      <w:r w:rsidR="00C7634B" w:rsidRPr="00C7634B">
        <w:rPr>
          <w:noProof/>
          <w:sz w:val="24"/>
        </w:rPr>
        <w:t>. The capacitive current arises from the redistribution of interfacial charge and follows an exponential decay behavior, described by:</w:t>
      </w:r>
    </w:p>
    <w:p w14:paraId="1002A10F" w14:textId="77777777" w:rsidR="00E519C9" w:rsidRDefault="00E519C9" w:rsidP="00E2610A">
      <w:pPr>
        <w:widowControl/>
        <w:rPr>
          <w:noProof/>
          <w:sz w:val="24"/>
        </w:rPr>
      </w:pPr>
    </w:p>
    <w:p w14:paraId="4F0AC3A3" w14:textId="007F5D1F" w:rsidR="00250B32" w:rsidRDefault="00000000" w:rsidP="00C7634B">
      <w:pPr>
        <w:widowControl/>
        <w:ind w:firstLineChars="200" w:firstLine="480"/>
        <w:jc w:val="right"/>
        <w:rPr>
          <w:noProof/>
          <w:sz w:val="24"/>
        </w:rPr>
      </w:pPr>
      <m:oMath>
        <m:sSub>
          <m:sSubPr>
            <m:ctrlPr>
              <w:rPr>
                <w:rFonts w:ascii="Cambria Math" w:hAnsi="Cambria Math"/>
                <w:i/>
                <w:noProof/>
                <w:sz w:val="24"/>
              </w:rPr>
            </m:ctrlPr>
          </m:sSubPr>
          <m:e>
            <m:r>
              <w:rPr>
                <w:rFonts w:ascii="Cambria Math" w:hAnsi="Cambria Math"/>
                <w:noProof/>
                <w:sz w:val="24"/>
              </w:rPr>
              <m:t>i</m:t>
            </m:r>
          </m:e>
          <m:sub>
            <m:r>
              <w:rPr>
                <w:rFonts w:ascii="Cambria Math" w:hAnsi="Cambria Math"/>
                <w:noProof/>
                <w:sz w:val="24"/>
              </w:rPr>
              <m:t>cap</m:t>
            </m:r>
          </m:sub>
        </m:sSub>
        <m:r>
          <w:rPr>
            <w:rFonts w:ascii="Cambria Math" w:hAnsi="Cambria Math"/>
            <w:noProof/>
            <w:sz w:val="24"/>
          </w:rPr>
          <m:t>(t)=</m:t>
        </m:r>
        <m:f>
          <m:fPr>
            <m:ctrlPr>
              <w:rPr>
                <w:rFonts w:ascii="Cambria Math" w:hAnsi="Cambria Math"/>
                <w:i/>
                <w:noProof/>
                <w:sz w:val="24"/>
              </w:rPr>
            </m:ctrlPr>
          </m:fPr>
          <m:num>
            <m:r>
              <w:rPr>
                <w:rFonts w:ascii="Cambria Math" w:hAnsi="Cambria Math"/>
                <w:noProof/>
                <w:sz w:val="24"/>
              </w:rPr>
              <m:t>∆E</m:t>
            </m:r>
          </m:num>
          <m:den>
            <m:sSub>
              <m:sSubPr>
                <m:ctrlPr>
                  <w:rPr>
                    <w:rFonts w:ascii="Cambria Math" w:hAnsi="Cambria Math"/>
                    <w:i/>
                    <w:noProof/>
                    <w:sz w:val="24"/>
                  </w:rPr>
                </m:ctrlPr>
              </m:sSubPr>
              <m:e>
                <m:r>
                  <w:rPr>
                    <w:rFonts w:ascii="Cambria Math" w:hAnsi="Cambria Math"/>
                    <w:noProof/>
                    <w:sz w:val="24"/>
                  </w:rPr>
                  <m:t>R</m:t>
                </m:r>
              </m:e>
              <m:sub>
                <m:r>
                  <w:rPr>
                    <w:rFonts w:ascii="Cambria Math" w:hAnsi="Cambria Math"/>
                    <w:noProof/>
                    <w:sz w:val="24"/>
                  </w:rPr>
                  <m:t>s</m:t>
                </m:r>
              </m:sub>
            </m:sSub>
          </m:den>
        </m:f>
        <m:r>
          <w:rPr>
            <w:rFonts w:ascii="Cambria Math" w:hAnsi="Cambria Math"/>
            <w:noProof/>
            <w:sz w:val="24"/>
          </w:rPr>
          <m:t>∙</m:t>
        </m:r>
        <m:sSup>
          <m:sSupPr>
            <m:ctrlPr>
              <w:rPr>
                <w:rFonts w:ascii="Cambria Math" w:hAnsi="Cambria Math"/>
                <w:i/>
                <w:noProof/>
                <w:sz w:val="24"/>
              </w:rPr>
            </m:ctrlPr>
          </m:sSupPr>
          <m:e>
            <m:r>
              <w:rPr>
                <w:rFonts w:ascii="Cambria Math" w:hAnsi="Cambria Math"/>
                <w:noProof/>
                <w:sz w:val="24"/>
              </w:rPr>
              <m:t>e</m:t>
            </m:r>
          </m:e>
          <m:sup>
            <m:r>
              <w:rPr>
                <w:rFonts w:ascii="Cambria Math" w:hAnsi="Cambria Math"/>
                <w:noProof/>
                <w:sz w:val="24"/>
              </w:rPr>
              <m:t>-t/(</m:t>
            </m:r>
            <m:sSub>
              <m:sSubPr>
                <m:ctrlPr>
                  <w:rPr>
                    <w:rFonts w:ascii="Cambria Math" w:hAnsi="Cambria Math"/>
                    <w:i/>
                    <w:noProof/>
                    <w:sz w:val="24"/>
                  </w:rPr>
                </m:ctrlPr>
              </m:sSubPr>
              <m:e>
                <m:r>
                  <w:rPr>
                    <w:rFonts w:ascii="Cambria Math" w:hAnsi="Cambria Math"/>
                    <w:noProof/>
                    <w:sz w:val="24"/>
                  </w:rPr>
                  <m:t>R</m:t>
                </m:r>
              </m:e>
              <m:sub>
                <m:r>
                  <w:rPr>
                    <w:rFonts w:ascii="Cambria Math" w:hAnsi="Cambria Math"/>
                    <w:noProof/>
                    <w:sz w:val="24"/>
                  </w:rPr>
                  <m:t>s</m:t>
                </m:r>
              </m:sub>
            </m:sSub>
            <m:r>
              <w:rPr>
                <w:rFonts w:ascii="Cambria Math" w:hAnsi="Cambria Math"/>
                <w:noProof/>
                <w:sz w:val="24"/>
              </w:rPr>
              <m:t>C)</m:t>
            </m:r>
          </m:sup>
        </m:sSup>
      </m:oMath>
      <w:r w:rsidR="00C7634B">
        <w:rPr>
          <w:rFonts w:hint="eastAsia"/>
          <w:noProof/>
          <w:sz w:val="24"/>
        </w:rPr>
        <w:t xml:space="preserve">                                                        </w:t>
      </w:r>
      <w:proofErr w:type="gramStart"/>
      <w:r w:rsidR="00C7634B">
        <w:rPr>
          <w:rFonts w:hint="eastAsia"/>
          <w:sz w:val="24"/>
        </w:rPr>
        <w:t>S(</w:t>
      </w:r>
      <w:proofErr w:type="gramEnd"/>
      <w:r w:rsidR="001541C7">
        <w:rPr>
          <w:rFonts w:hint="eastAsia"/>
          <w:sz w:val="24"/>
        </w:rPr>
        <w:t>4</w:t>
      </w:r>
      <w:r w:rsidR="00C7634B">
        <w:rPr>
          <w:rFonts w:hint="eastAsia"/>
          <w:sz w:val="24"/>
        </w:rPr>
        <w:t>)</w:t>
      </w:r>
    </w:p>
    <w:p w14:paraId="6B90E419" w14:textId="77777777" w:rsidR="00E519C9" w:rsidRDefault="00E519C9" w:rsidP="00C7634B">
      <w:pPr>
        <w:widowControl/>
        <w:rPr>
          <w:noProof/>
          <w:sz w:val="24"/>
        </w:rPr>
      </w:pPr>
    </w:p>
    <w:p w14:paraId="4216BEE9" w14:textId="15683AA9" w:rsidR="00250B32" w:rsidRDefault="00D14109" w:rsidP="00C7634B">
      <w:pPr>
        <w:widowControl/>
        <w:rPr>
          <w:noProof/>
          <w:sz w:val="24"/>
        </w:rPr>
      </w:pPr>
      <w:r>
        <w:rPr>
          <w:noProof/>
          <w:sz w:val="24"/>
        </w:rPr>
        <w:t>w</w:t>
      </w:r>
      <w:r w:rsidR="00250B32">
        <w:rPr>
          <w:rFonts w:hint="eastAsia"/>
          <w:noProof/>
          <w:sz w:val="24"/>
        </w:rPr>
        <w:t xml:space="preserve">here </w:t>
      </w:r>
      <m:oMath>
        <m:r>
          <w:rPr>
            <w:rFonts w:ascii="Cambria Math" w:hAnsi="Cambria Math"/>
            <w:noProof/>
            <w:sz w:val="24"/>
          </w:rPr>
          <m:t>∆E</m:t>
        </m:r>
      </m:oMath>
      <w:r w:rsidR="00250B32">
        <w:rPr>
          <w:rFonts w:hint="eastAsia"/>
          <w:noProof/>
          <w:sz w:val="24"/>
        </w:rPr>
        <w:t xml:space="preserve"> is the potential </w:t>
      </w:r>
      <w:r w:rsidR="00C7634B">
        <w:rPr>
          <w:rFonts w:hint="eastAsia"/>
          <w:noProof/>
          <w:sz w:val="24"/>
        </w:rPr>
        <w:t>step amplitude</w:t>
      </w:r>
      <w:r w:rsidR="00250B32">
        <w:rPr>
          <w:rFonts w:hint="eastAsia"/>
          <w:noProof/>
          <w:sz w:val="24"/>
        </w:rPr>
        <w:t xml:space="preserve">, </w:t>
      </w:r>
      <m:oMath>
        <m:sSub>
          <m:sSubPr>
            <m:ctrlPr>
              <w:rPr>
                <w:rFonts w:ascii="Cambria Math" w:hAnsi="Cambria Math"/>
                <w:i/>
                <w:noProof/>
                <w:sz w:val="24"/>
              </w:rPr>
            </m:ctrlPr>
          </m:sSubPr>
          <m:e>
            <m:r>
              <w:rPr>
                <w:rFonts w:ascii="Cambria Math" w:hAnsi="Cambria Math"/>
                <w:noProof/>
                <w:sz w:val="24"/>
              </w:rPr>
              <m:t>R</m:t>
            </m:r>
          </m:e>
          <m:sub>
            <m:r>
              <w:rPr>
                <w:rFonts w:ascii="Cambria Math" w:hAnsi="Cambria Math"/>
                <w:noProof/>
                <w:sz w:val="24"/>
              </w:rPr>
              <m:t>s</m:t>
            </m:r>
          </m:sub>
        </m:sSub>
      </m:oMath>
      <w:r w:rsidR="00250B32">
        <w:rPr>
          <w:rFonts w:hint="eastAsia"/>
          <w:noProof/>
          <w:sz w:val="24"/>
        </w:rPr>
        <w:t xml:space="preserve"> is the </w:t>
      </w:r>
      <w:r w:rsidR="00C7634B">
        <w:rPr>
          <w:rFonts w:hint="eastAsia"/>
          <w:noProof/>
          <w:sz w:val="24"/>
        </w:rPr>
        <w:t xml:space="preserve">solution </w:t>
      </w:r>
      <w:r w:rsidR="00250B32">
        <w:rPr>
          <w:rFonts w:hint="eastAsia"/>
          <w:noProof/>
          <w:sz w:val="24"/>
        </w:rPr>
        <w:t>resistance</w:t>
      </w:r>
      <w:r w:rsidR="00C7634B">
        <w:rPr>
          <w:rFonts w:hint="eastAsia"/>
          <w:noProof/>
          <w:sz w:val="24"/>
        </w:rPr>
        <w:t>,</w:t>
      </w:r>
      <w:r w:rsidR="00250B32">
        <w:rPr>
          <w:rFonts w:hint="eastAsia"/>
          <w:noProof/>
          <w:sz w:val="24"/>
        </w:rPr>
        <w:t xml:space="preserve"> </w:t>
      </w:r>
      <w:r w:rsidR="00250B32" w:rsidRPr="00BF6597">
        <w:rPr>
          <w:rFonts w:hint="eastAsia"/>
          <w:i/>
          <w:iCs/>
          <w:noProof/>
          <w:sz w:val="24"/>
        </w:rPr>
        <w:t>C</w:t>
      </w:r>
      <w:r w:rsidR="00250B32">
        <w:rPr>
          <w:rFonts w:hint="eastAsia"/>
          <w:noProof/>
          <w:sz w:val="24"/>
        </w:rPr>
        <w:t xml:space="preserve"> is the d</w:t>
      </w:r>
      <w:r w:rsidR="00250B32" w:rsidRPr="00250B32">
        <w:rPr>
          <w:noProof/>
          <w:sz w:val="24"/>
        </w:rPr>
        <w:t>ouble-layer capacitance</w:t>
      </w:r>
      <w:r w:rsidR="00250B32">
        <w:rPr>
          <w:rFonts w:hint="eastAsia"/>
          <w:noProof/>
          <w:sz w:val="24"/>
        </w:rPr>
        <w:t xml:space="preserve">, and </w:t>
      </w:r>
      <w:r w:rsidR="00250B32" w:rsidRPr="00BF6597">
        <w:rPr>
          <w:rFonts w:hint="eastAsia"/>
          <w:i/>
          <w:iCs/>
          <w:noProof/>
          <w:sz w:val="24"/>
        </w:rPr>
        <w:t>t</w:t>
      </w:r>
      <w:r w:rsidR="00250B32">
        <w:rPr>
          <w:rFonts w:hint="eastAsia"/>
          <w:noProof/>
          <w:sz w:val="24"/>
        </w:rPr>
        <w:t xml:space="preserve"> is time.</w:t>
      </w:r>
    </w:p>
    <w:p w14:paraId="4A0F590F" w14:textId="77777777" w:rsidR="001B4CF5" w:rsidRDefault="00C7634B" w:rsidP="00E2610A">
      <w:pPr>
        <w:widowControl/>
        <w:rPr>
          <w:noProof/>
          <w:sz w:val="24"/>
        </w:rPr>
      </w:pPr>
      <w:r w:rsidRPr="00C7634B">
        <w:rPr>
          <w:noProof/>
          <w:sz w:val="24"/>
        </w:rPr>
        <w:t>In contrast, the Faradaic current originates from electrochemical redox reactions at the electrode surface and is governed by semi-infinite linear diffusion. This process follows the Cottrell equation:</w:t>
      </w:r>
    </w:p>
    <w:p w14:paraId="63005CE3" w14:textId="77777777" w:rsidR="00E519C9" w:rsidRDefault="00E519C9" w:rsidP="00E2610A">
      <w:pPr>
        <w:widowControl/>
        <w:rPr>
          <w:noProof/>
          <w:sz w:val="24"/>
        </w:rPr>
      </w:pPr>
    </w:p>
    <w:p w14:paraId="59B44265" w14:textId="312421BD" w:rsidR="00250B32" w:rsidRPr="00871152" w:rsidRDefault="00000000" w:rsidP="00871152">
      <w:pPr>
        <w:widowControl/>
        <w:ind w:firstLineChars="200" w:firstLine="480"/>
        <w:jc w:val="right"/>
        <w:rPr>
          <w:noProof/>
          <w:sz w:val="24"/>
        </w:rPr>
      </w:pPr>
      <m:oMath>
        <m:sSub>
          <m:sSubPr>
            <m:ctrlPr>
              <w:rPr>
                <w:rFonts w:ascii="Cambria Math" w:hAnsi="Cambria Math"/>
                <w:noProof/>
                <w:sz w:val="24"/>
              </w:rPr>
            </m:ctrlPr>
          </m:sSubPr>
          <m:e>
            <m:r>
              <w:rPr>
                <w:rFonts w:ascii="Cambria Math" w:hAnsi="Cambria Math"/>
                <w:noProof/>
                <w:sz w:val="24"/>
              </w:rPr>
              <m:t>i</m:t>
            </m:r>
          </m:e>
          <m:sub>
            <m:r>
              <w:rPr>
                <w:rFonts w:ascii="Cambria Math" w:hAnsi="Cambria Math"/>
                <w:noProof/>
                <w:sz w:val="24"/>
              </w:rPr>
              <m:t>Far</m:t>
            </m:r>
          </m:sub>
        </m:sSub>
        <m:r>
          <m:rPr>
            <m:sty m:val="p"/>
          </m:rPr>
          <w:rPr>
            <w:rFonts w:ascii="Cambria Math" w:hAnsi="Cambria Math"/>
            <w:noProof/>
            <w:sz w:val="24"/>
          </w:rPr>
          <m:t>(</m:t>
        </m:r>
        <m:r>
          <w:rPr>
            <w:rFonts w:ascii="Cambria Math" w:hAnsi="Cambria Math"/>
            <w:noProof/>
            <w:sz w:val="24"/>
          </w:rPr>
          <m:t>t</m:t>
        </m:r>
        <m:r>
          <m:rPr>
            <m:sty m:val="p"/>
          </m:rPr>
          <w:rPr>
            <w:rFonts w:ascii="Cambria Math" w:hAnsi="Cambria Math"/>
            <w:noProof/>
            <w:sz w:val="24"/>
          </w:rPr>
          <m:t>)=</m:t>
        </m:r>
        <m:f>
          <m:fPr>
            <m:ctrlPr>
              <w:rPr>
                <w:rFonts w:ascii="Cambria Math" w:hAnsi="Cambria Math"/>
                <w:noProof/>
                <w:sz w:val="24"/>
              </w:rPr>
            </m:ctrlPr>
          </m:fPr>
          <m:num>
            <m:r>
              <w:rPr>
                <w:rFonts w:ascii="Cambria Math" w:hAnsi="Cambria Math"/>
                <w:noProof/>
                <w:sz w:val="24"/>
              </w:rPr>
              <m:t>nFAc</m:t>
            </m:r>
            <m:rad>
              <m:radPr>
                <m:degHide m:val="1"/>
                <m:ctrlPr>
                  <w:rPr>
                    <w:rFonts w:ascii="Cambria Math" w:hAnsi="Cambria Math"/>
                    <w:noProof/>
                    <w:sz w:val="24"/>
                  </w:rPr>
                </m:ctrlPr>
              </m:radPr>
              <m:deg/>
              <m:e>
                <m:r>
                  <w:rPr>
                    <w:rFonts w:ascii="Cambria Math" w:hAnsi="Cambria Math"/>
                    <w:noProof/>
                    <w:sz w:val="24"/>
                  </w:rPr>
                  <m:t>D</m:t>
                </m:r>
              </m:e>
            </m:rad>
          </m:num>
          <m:den>
            <m:rad>
              <m:radPr>
                <m:degHide m:val="1"/>
                <m:ctrlPr>
                  <w:rPr>
                    <w:rFonts w:ascii="Cambria Math" w:hAnsi="Cambria Math"/>
                    <w:noProof/>
                    <w:sz w:val="24"/>
                  </w:rPr>
                </m:ctrlPr>
              </m:radPr>
              <m:deg/>
              <m:e>
                <m:r>
                  <w:rPr>
                    <w:rFonts w:ascii="Cambria Math" w:hAnsi="Cambria Math"/>
                    <w:noProof/>
                    <w:sz w:val="24"/>
                  </w:rPr>
                  <m:t>πt</m:t>
                </m:r>
              </m:e>
            </m:rad>
          </m:den>
        </m:f>
      </m:oMath>
      <w:r w:rsidR="00C7634B">
        <w:rPr>
          <w:rFonts w:hint="eastAsia"/>
          <w:noProof/>
          <w:sz w:val="24"/>
        </w:rPr>
        <w:t xml:space="preserve">                                       </w:t>
      </w:r>
      <w:r w:rsidR="00871152">
        <w:rPr>
          <w:rFonts w:hint="eastAsia"/>
          <w:noProof/>
          <w:sz w:val="24"/>
        </w:rPr>
        <w:t xml:space="preserve">      </w:t>
      </w:r>
      <w:r w:rsidR="00C7634B">
        <w:rPr>
          <w:rFonts w:hint="eastAsia"/>
          <w:noProof/>
          <w:sz w:val="24"/>
        </w:rPr>
        <w:t xml:space="preserve">            </w:t>
      </w:r>
      <w:r w:rsidR="00871152">
        <w:rPr>
          <w:rFonts w:hint="eastAsia"/>
          <w:noProof/>
          <w:sz w:val="24"/>
        </w:rPr>
        <w:t xml:space="preserve"> </w:t>
      </w:r>
      <w:r w:rsidR="00C7634B">
        <w:rPr>
          <w:rFonts w:hint="eastAsia"/>
          <w:noProof/>
          <w:sz w:val="24"/>
        </w:rPr>
        <w:t xml:space="preserve">   S(</w:t>
      </w:r>
      <w:r w:rsidR="001541C7">
        <w:rPr>
          <w:rFonts w:hint="eastAsia"/>
          <w:noProof/>
          <w:sz w:val="24"/>
        </w:rPr>
        <w:t>5</w:t>
      </w:r>
      <w:r w:rsidR="00C7634B">
        <w:rPr>
          <w:rFonts w:hint="eastAsia"/>
          <w:noProof/>
          <w:sz w:val="24"/>
        </w:rPr>
        <w:t>)</w:t>
      </w:r>
    </w:p>
    <w:p w14:paraId="15419FC5" w14:textId="77777777" w:rsidR="00E519C9" w:rsidRDefault="00E519C9" w:rsidP="00E2610A">
      <w:pPr>
        <w:widowControl/>
        <w:rPr>
          <w:iCs/>
          <w:noProof/>
          <w:sz w:val="24"/>
        </w:rPr>
      </w:pPr>
    </w:p>
    <w:p w14:paraId="40E59C55" w14:textId="2348032C" w:rsidR="0012145F" w:rsidRDefault="00D14109" w:rsidP="00E2610A">
      <w:pPr>
        <w:widowControl/>
        <w:rPr>
          <w:iCs/>
          <w:noProof/>
          <w:sz w:val="24"/>
        </w:rPr>
      </w:pPr>
      <w:r>
        <w:rPr>
          <w:iCs/>
          <w:noProof/>
          <w:sz w:val="24"/>
        </w:rPr>
        <w:t>w</w:t>
      </w:r>
      <w:r w:rsidR="00250B32">
        <w:rPr>
          <w:rFonts w:hint="eastAsia"/>
          <w:iCs/>
          <w:noProof/>
          <w:sz w:val="24"/>
        </w:rPr>
        <w:t>here n is the n</w:t>
      </w:r>
      <w:r w:rsidR="00250B32" w:rsidRPr="00250B32">
        <w:rPr>
          <w:iCs/>
          <w:noProof/>
          <w:sz w:val="24"/>
        </w:rPr>
        <w:t>umber of electrons transferred</w:t>
      </w:r>
      <w:r w:rsidR="00250B32">
        <w:rPr>
          <w:rFonts w:hint="eastAsia"/>
          <w:iCs/>
          <w:noProof/>
          <w:sz w:val="24"/>
        </w:rPr>
        <w:t xml:space="preserve">, </w:t>
      </w:r>
      <w:r w:rsidR="00250B32" w:rsidRPr="00BF6597">
        <w:rPr>
          <w:i/>
          <w:noProof/>
          <w:sz w:val="24"/>
        </w:rPr>
        <w:t>F</w:t>
      </w:r>
      <w:r w:rsidR="00250B32" w:rsidRPr="00BF6597">
        <w:rPr>
          <w:rFonts w:hint="eastAsia"/>
          <w:i/>
          <w:noProof/>
          <w:sz w:val="24"/>
        </w:rPr>
        <w:t xml:space="preserve"> </w:t>
      </w:r>
      <w:r w:rsidR="00250B32">
        <w:rPr>
          <w:rFonts w:hint="eastAsia"/>
          <w:iCs/>
          <w:noProof/>
          <w:sz w:val="24"/>
        </w:rPr>
        <w:t>is</w:t>
      </w:r>
      <w:r w:rsidR="00250B32" w:rsidRPr="00250B32">
        <w:rPr>
          <w:iCs/>
          <w:noProof/>
          <w:sz w:val="24"/>
        </w:rPr>
        <w:t xml:space="preserve"> Faraday</w:t>
      </w:r>
      <w:r>
        <w:rPr>
          <w:iCs/>
          <w:noProof/>
          <w:sz w:val="24"/>
        </w:rPr>
        <w:t>’s</w:t>
      </w:r>
      <w:r w:rsidR="00250B32" w:rsidRPr="00250B32">
        <w:rPr>
          <w:iCs/>
          <w:noProof/>
          <w:sz w:val="24"/>
        </w:rPr>
        <w:t xml:space="preserve"> constant</w:t>
      </w:r>
      <w:r w:rsidR="00250B32">
        <w:rPr>
          <w:rFonts w:hint="eastAsia"/>
          <w:iCs/>
          <w:noProof/>
          <w:sz w:val="24"/>
        </w:rPr>
        <w:t xml:space="preserve">, </w:t>
      </w:r>
      <w:r w:rsidR="00250B32" w:rsidRPr="00BF6597">
        <w:rPr>
          <w:rFonts w:hint="eastAsia"/>
          <w:i/>
          <w:noProof/>
          <w:sz w:val="24"/>
        </w:rPr>
        <w:t>A</w:t>
      </w:r>
      <w:r w:rsidR="00250B32">
        <w:rPr>
          <w:rFonts w:hint="eastAsia"/>
          <w:iCs/>
          <w:noProof/>
          <w:sz w:val="24"/>
        </w:rPr>
        <w:t xml:space="preserve"> is electrode </w:t>
      </w:r>
      <w:r w:rsidR="00C7634B">
        <w:rPr>
          <w:rFonts w:hint="eastAsia"/>
          <w:iCs/>
          <w:noProof/>
          <w:sz w:val="24"/>
        </w:rPr>
        <w:t xml:space="preserve">surface </w:t>
      </w:r>
      <w:r w:rsidR="00250B32">
        <w:rPr>
          <w:rFonts w:hint="eastAsia"/>
          <w:iCs/>
          <w:noProof/>
          <w:sz w:val="24"/>
        </w:rPr>
        <w:t xml:space="preserve">area, </w:t>
      </w:r>
      <w:r w:rsidR="00250B32" w:rsidRPr="00BF6597">
        <w:rPr>
          <w:rFonts w:hint="eastAsia"/>
          <w:i/>
          <w:noProof/>
          <w:sz w:val="24"/>
        </w:rPr>
        <w:t>c</w:t>
      </w:r>
      <w:r w:rsidR="00250B32">
        <w:rPr>
          <w:rFonts w:hint="eastAsia"/>
          <w:iCs/>
          <w:noProof/>
          <w:sz w:val="24"/>
        </w:rPr>
        <w:t xml:space="preserve"> is the c</w:t>
      </w:r>
      <w:r w:rsidR="00250B32" w:rsidRPr="00250B32">
        <w:rPr>
          <w:iCs/>
          <w:noProof/>
          <w:sz w:val="24"/>
        </w:rPr>
        <w:t>oncentration of the electroactive species</w:t>
      </w:r>
      <w:r w:rsidR="00250B32">
        <w:rPr>
          <w:rFonts w:hint="eastAsia"/>
          <w:iCs/>
          <w:noProof/>
          <w:sz w:val="24"/>
        </w:rPr>
        <w:t xml:space="preserve">, </w:t>
      </w:r>
      <w:r w:rsidR="00250B32" w:rsidRPr="00BF6597">
        <w:rPr>
          <w:rFonts w:hint="eastAsia"/>
          <w:i/>
          <w:noProof/>
          <w:sz w:val="24"/>
        </w:rPr>
        <w:t>D</w:t>
      </w:r>
      <w:r w:rsidR="00250B32">
        <w:rPr>
          <w:rFonts w:hint="eastAsia"/>
          <w:iCs/>
          <w:noProof/>
          <w:sz w:val="24"/>
        </w:rPr>
        <w:t xml:space="preserve"> is the diffusion coefficient</w:t>
      </w:r>
      <w:r w:rsidR="00C7634B">
        <w:rPr>
          <w:rFonts w:hint="eastAsia"/>
          <w:iCs/>
          <w:noProof/>
          <w:sz w:val="24"/>
        </w:rPr>
        <w:t xml:space="preserve"> and</w:t>
      </w:r>
      <w:r w:rsidR="00250B32">
        <w:rPr>
          <w:rFonts w:hint="eastAsia"/>
          <w:iCs/>
          <w:noProof/>
          <w:sz w:val="24"/>
        </w:rPr>
        <w:t xml:space="preserve"> </w:t>
      </w:r>
      <w:r w:rsidR="00250B32" w:rsidRPr="00B52DB4">
        <w:rPr>
          <w:i/>
          <w:noProof/>
          <w:sz w:val="24"/>
        </w:rPr>
        <w:t>t</w:t>
      </w:r>
      <w:r w:rsidR="00250B32">
        <w:rPr>
          <w:rFonts w:hint="eastAsia"/>
          <w:iCs/>
          <w:noProof/>
          <w:sz w:val="24"/>
        </w:rPr>
        <w:t xml:space="preserve"> is time.</w:t>
      </w:r>
      <w:r w:rsidR="00E2610A">
        <w:rPr>
          <w:rFonts w:hint="eastAsia"/>
          <w:iCs/>
          <w:noProof/>
          <w:sz w:val="24"/>
        </w:rPr>
        <w:t xml:space="preserve"> </w:t>
      </w:r>
      <w:r w:rsidR="00C7634B" w:rsidRPr="00C7634B">
        <w:rPr>
          <w:iCs/>
          <w:noProof/>
          <w:sz w:val="24"/>
        </w:rPr>
        <w:t>To facilitate data analysis, the total current response can be approximated by the sum of these two contributions:</w:t>
      </w:r>
      <w:r w:rsidR="00250B32">
        <w:rPr>
          <w:rFonts w:hint="eastAsia"/>
          <w:iCs/>
          <w:noProof/>
          <w:sz w:val="24"/>
        </w:rPr>
        <w:t xml:space="preserve">   </w:t>
      </w:r>
    </w:p>
    <w:p w14:paraId="60842AA2" w14:textId="77777777" w:rsidR="00E519C9" w:rsidRPr="00E2610A" w:rsidRDefault="00E519C9" w:rsidP="00E2610A">
      <w:pPr>
        <w:widowControl/>
        <w:rPr>
          <w:iCs/>
          <w:noProof/>
          <w:sz w:val="24"/>
        </w:rPr>
      </w:pPr>
    </w:p>
    <w:p w14:paraId="4135BD3B" w14:textId="522F2155" w:rsidR="00250B32" w:rsidRPr="00250B32" w:rsidRDefault="00250B32" w:rsidP="0012145F">
      <w:pPr>
        <w:widowControl/>
        <w:ind w:firstLineChars="200" w:firstLine="480"/>
        <w:jc w:val="right"/>
        <w:rPr>
          <w:iCs/>
          <w:noProof/>
          <w:sz w:val="24"/>
        </w:rPr>
      </w:pPr>
      <m:oMath>
        <m:r>
          <w:rPr>
            <w:rFonts w:ascii="Cambria Math" w:hAnsi="Cambria Math"/>
            <w:noProof/>
            <w:sz w:val="24"/>
          </w:rPr>
          <m:t>i</m:t>
        </m:r>
        <m:d>
          <m:dPr>
            <m:ctrlPr>
              <w:rPr>
                <w:rFonts w:ascii="Cambria Math" w:hAnsi="Cambria Math"/>
                <w:i/>
                <w:noProof/>
                <w:sz w:val="24"/>
              </w:rPr>
            </m:ctrlPr>
          </m:dPr>
          <m:e>
            <m:r>
              <w:rPr>
                <w:rFonts w:ascii="Cambria Math" w:hAnsi="Cambria Math"/>
                <w:noProof/>
                <w:sz w:val="24"/>
              </w:rPr>
              <m:t>t</m:t>
            </m:r>
          </m:e>
        </m:d>
        <m:r>
          <w:rPr>
            <w:rFonts w:ascii="Cambria Math" w:hAnsi="Cambria Math"/>
            <w:noProof/>
            <w:sz w:val="24"/>
          </w:rPr>
          <m:t>=</m:t>
        </m:r>
        <m:sSub>
          <m:sSubPr>
            <m:ctrlPr>
              <w:rPr>
                <w:rFonts w:ascii="Cambria Math" w:hAnsi="Cambria Math"/>
                <w:i/>
                <w:noProof/>
                <w:sz w:val="24"/>
              </w:rPr>
            </m:ctrlPr>
          </m:sSubPr>
          <m:e>
            <m:r>
              <w:rPr>
                <w:rFonts w:ascii="Cambria Math" w:hAnsi="Cambria Math"/>
                <w:noProof/>
                <w:sz w:val="24"/>
              </w:rPr>
              <m:t>i</m:t>
            </m:r>
          </m:e>
          <m:sub>
            <m:r>
              <w:rPr>
                <w:rFonts w:ascii="Cambria Math" w:hAnsi="Cambria Math"/>
                <w:noProof/>
                <w:sz w:val="24"/>
              </w:rPr>
              <m:t>cap</m:t>
            </m:r>
          </m:sub>
        </m:sSub>
        <m:d>
          <m:dPr>
            <m:ctrlPr>
              <w:rPr>
                <w:rFonts w:ascii="Cambria Math" w:hAnsi="Cambria Math"/>
                <w:i/>
                <w:noProof/>
                <w:sz w:val="24"/>
              </w:rPr>
            </m:ctrlPr>
          </m:dPr>
          <m:e>
            <m:r>
              <w:rPr>
                <w:rFonts w:ascii="Cambria Math" w:hAnsi="Cambria Math"/>
                <w:noProof/>
                <w:sz w:val="24"/>
              </w:rPr>
              <m:t>t</m:t>
            </m:r>
          </m:e>
        </m:d>
        <m:r>
          <w:rPr>
            <w:rFonts w:ascii="Cambria Math" w:hAnsi="Cambria Math"/>
            <w:noProof/>
            <w:sz w:val="24"/>
          </w:rPr>
          <m:t>+</m:t>
        </m:r>
        <m:sSub>
          <m:sSubPr>
            <m:ctrlPr>
              <w:rPr>
                <w:rFonts w:ascii="Cambria Math" w:hAnsi="Cambria Math"/>
                <w:i/>
                <w:noProof/>
                <w:sz w:val="24"/>
              </w:rPr>
            </m:ctrlPr>
          </m:sSubPr>
          <m:e>
            <m:r>
              <w:rPr>
                <w:rFonts w:ascii="Cambria Math" w:hAnsi="Cambria Math"/>
                <w:noProof/>
                <w:sz w:val="24"/>
              </w:rPr>
              <m:t>i</m:t>
            </m:r>
          </m:e>
          <m:sub>
            <m:r>
              <w:rPr>
                <w:rFonts w:ascii="Cambria Math" w:hAnsi="Cambria Math"/>
                <w:noProof/>
                <w:sz w:val="24"/>
              </w:rPr>
              <m:t>Far</m:t>
            </m:r>
          </m:sub>
        </m:sSub>
        <m:d>
          <m:dPr>
            <m:ctrlPr>
              <w:rPr>
                <w:rFonts w:ascii="Cambria Math" w:hAnsi="Cambria Math"/>
                <w:i/>
                <w:noProof/>
                <w:sz w:val="24"/>
              </w:rPr>
            </m:ctrlPr>
          </m:dPr>
          <m:e>
            <m:r>
              <w:rPr>
                <w:rFonts w:ascii="Cambria Math" w:hAnsi="Cambria Math"/>
                <w:noProof/>
                <w:sz w:val="24"/>
              </w:rPr>
              <m:t>t</m:t>
            </m:r>
          </m:e>
        </m:d>
        <m:r>
          <w:rPr>
            <w:rFonts w:ascii="Cambria Math" w:hAnsi="Cambria Math"/>
            <w:noProof/>
            <w:sz w:val="24"/>
          </w:rPr>
          <m:t>=</m:t>
        </m:r>
        <m:sSub>
          <m:sSubPr>
            <m:ctrlPr>
              <w:rPr>
                <w:rFonts w:ascii="Cambria Math" w:hAnsi="Cambria Math"/>
                <w:i/>
                <w:noProof/>
                <w:sz w:val="24"/>
              </w:rPr>
            </m:ctrlPr>
          </m:sSubPr>
          <m:e>
            <m:r>
              <w:rPr>
                <w:rFonts w:ascii="Cambria Math" w:hAnsi="Cambria Math"/>
                <w:noProof/>
                <w:sz w:val="24"/>
              </w:rPr>
              <m:t>A</m:t>
            </m:r>
          </m:e>
          <m:sub>
            <m:r>
              <w:rPr>
                <w:rFonts w:ascii="Cambria Math" w:hAnsi="Cambria Math"/>
                <w:noProof/>
                <w:sz w:val="24"/>
              </w:rPr>
              <m:t>1</m:t>
            </m:r>
          </m:sub>
        </m:sSub>
        <m:sSup>
          <m:sSupPr>
            <m:ctrlPr>
              <w:rPr>
                <w:rFonts w:ascii="Cambria Math" w:hAnsi="Cambria Math"/>
                <w:i/>
                <w:noProof/>
                <w:sz w:val="24"/>
              </w:rPr>
            </m:ctrlPr>
          </m:sSupPr>
          <m:e>
            <m:r>
              <w:rPr>
                <w:rFonts w:ascii="Cambria Math" w:hAnsi="Cambria Math"/>
                <w:noProof/>
                <w:sz w:val="24"/>
              </w:rPr>
              <m:t>e</m:t>
            </m:r>
          </m:e>
          <m:sup>
            <m:r>
              <w:rPr>
                <w:rFonts w:ascii="Cambria Math" w:hAnsi="Cambria Math"/>
                <w:noProof/>
                <w:sz w:val="24"/>
              </w:rPr>
              <m:t>-</m:t>
            </m:r>
            <m:f>
              <m:fPr>
                <m:ctrlPr>
                  <w:rPr>
                    <w:rFonts w:ascii="Cambria Math" w:hAnsi="Cambria Math"/>
                    <w:i/>
                    <w:noProof/>
                    <w:sz w:val="24"/>
                  </w:rPr>
                </m:ctrlPr>
              </m:fPr>
              <m:num>
                <m:r>
                  <w:rPr>
                    <w:rFonts w:ascii="Cambria Math" w:hAnsi="Cambria Math"/>
                    <w:noProof/>
                    <w:sz w:val="24"/>
                  </w:rPr>
                  <m:t>t</m:t>
                </m:r>
              </m:num>
              <m:den>
                <m:r>
                  <w:rPr>
                    <w:rFonts w:ascii="Cambria Math" w:hAnsi="Cambria Math"/>
                    <w:noProof/>
                    <w:sz w:val="24"/>
                  </w:rPr>
                  <m:t>τ</m:t>
                </m:r>
              </m:den>
            </m:f>
          </m:sup>
        </m:sSup>
        <m:r>
          <w:rPr>
            <w:rFonts w:ascii="Cambria Math" w:hAnsi="Cambria Math"/>
            <w:noProof/>
            <w:sz w:val="24"/>
          </w:rPr>
          <m:t>+</m:t>
        </m:r>
        <m:f>
          <m:fPr>
            <m:ctrlPr>
              <w:rPr>
                <w:rFonts w:ascii="Cambria Math" w:hAnsi="Cambria Math"/>
                <w:i/>
                <w:noProof/>
                <w:sz w:val="24"/>
              </w:rPr>
            </m:ctrlPr>
          </m:fPr>
          <m:num>
            <m:sSub>
              <m:sSubPr>
                <m:ctrlPr>
                  <w:rPr>
                    <w:rFonts w:ascii="Cambria Math" w:hAnsi="Cambria Math"/>
                    <w:i/>
                    <w:noProof/>
                    <w:sz w:val="24"/>
                  </w:rPr>
                </m:ctrlPr>
              </m:sSubPr>
              <m:e>
                <m:r>
                  <w:rPr>
                    <w:rFonts w:ascii="Cambria Math" w:hAnsi="Cambria Math"/>
                    <w:noProof/>
                    <w:sz w:val="24"/>
                  </w:rPr>
                  <m:t>A</m:t>
                </m:r>
              </m:e>
              <m:sub>
                <m:r>
                  <w:rPr>
                    <w:rFonts w:ascii="Cambria Math" w:hAnsi="Cambria Math"/>
                    <w:noProof/>
                    <w:sz w:val="24"/>
                  </w:rPr>
                  <m:t>2</m:t>
                </m:r>
              </m:sub>
            </m:sSub>
          </m:num>
          <m:den>
            <m:rad>
              <m:radPr>
                <m:degHide m:val="1"/>
                <m:ctrlPr>
                  <w:rPr>
                    <w:rFonts w:ascii="Cambria Math" w:hAnsi="Cambria Math"/>
                    <w:i/>
                    <w:noProof/>
                    <w:sz w:val="24"/>
                  </w:rPr>
                </m:ctrlPr>
              </m:radPr>
              <m:deg/>
              <m:e>
                <m:r>
                  <w:rPr>
                    <w:rFonts w:ascii="Cambria Math" w:hAnsi="Cambria Math"/>
                    <w:noProof/>
                    <w:sz w:val="24"/>
                  </w:rPr>
                  <m:t>t</m:t>
                </m:r>
              </m:e>
            </m:rad>
          </m:den>
        </m:f>
      </m:oMath>
      <w:r w:rsidR="00C7634B">
        <w:rPr>
          <w:rFonts w:hint="eastAsia"/>
          <w:noProof/>
          <w:sz w:val="24"/>
        </w:rPr>
        <w:t xml:space="preserve">                                      </w:t>
      </w:r>
      <w:proofErr w:type="gramStart"/>
      <w:r w:rsidR="00C7634B">
        <w:rPr>
          <w:rFonts w:hint="eastAsia"/>
          <w:sz w:val="24"/>
        </w:rPr>
        <w:t>S(</w:t>
      </w:r>
      <w:proofErr w:type="gramEnd"/>
      <w:r w:rsidR="001541C7">
        <w:rPr>
          <w:rFonts w:hint="eastAsia"/>
          <w:sz w:val="24"/>
        </w:rPr>
        <w:t>6</w:t>
      </w:r>
      <w:r w:rsidR="00C7634B">
        <w:rPr>
          <w:rFonts w:hint="eastAsia"/>
          <w:sz w:val="24"/>
        </w:rPr>
        <w:t>)</w:t>
      </w:r>
    </w:p>
    <w:bookmarkEnd w:id="0"/>
    <w:p w14:paraId="4178D712" w14:textId="6A907A1C" w:rsidR="0035251D" w:rsidRDefault="00E519C9" w:rsidP="00D17BD5">
      <w:pPr>
        <w:rPr>
          <w:bCs/>
          <w:noProof/>
          <w:sz w:val="24"/>
        </w:rPr>
      </w:pPr>
      <w:r w:rsidRPr="00C7634B">
        <w:rPr>
          <w:bCs/>
          <w:noProof/>
          <w:sz w:val="24"/>
        </w:rPr>
        <w:t xml:space="preserve">where </w:t>
      </w:r>
      <w:r w:rsidR="00D14109" w:rsidRPr="00BF6597">
        <w:rPr>
          <w:bCs/>
          <w:i/>
          <w:iCs/>
          <w:noProof/>
          <w:sz w:val="24"/>
        </w:rPr>
        <w:t>τ</w:t>
      </w:r>
      <w:r w:rsidR="00D14109" w:rsidRPr="00C7634B">
        <w:rPr>
          <w:bCs/>
          <w:noProof/>
          <w:sz w:val="24"/>
        </w:rPr>
        <w:t xml:space="preserve">, </w:t>
      </w:r>
      <m:oMath>
        <m:sSub>
          <m:sSubPr>
            <m:ctrlPr>
              <w:rPr>
                <w:rFonts w:ascii="Cambria Math" w:hAnsi="Cambria Math"/>
                <w:i/>
                <w:noProof/>
                <w:sz w:val="24"/>
              </w:rPr>
            </m:ctrlPr>
          </m:sSubPr>
          <m:e>
            <m:r>
              <w:rPr>
                <w:rFonts w:ascii="Cambria Math" w:hAnsi="Cambria Math"/>
                <w:noProof/>
                <w:sz w:val="24"/>
              </w:rPr>
              <m:t>A</m:t>
            </m:r>
          </m:e>
          <m:sub>
            <m:r>
              <w:rPr>
                <w:rFonts w:ascii="Cambria Math" w:hAnsi="Cambria Math"/>
                <w:noProof/>
                <w:sz w:val="24"/>
              </w:rPr>
              <m:t>1</m:t>
            </m:r>
          </m:sub>
        </m:sSub>
      </m:oMath>
      <w:r w:rsidRPr="00C7634B">
        <w:rPr>
          <w:bCs/>
          <w:noProof/>
          <w:sz w:val="24"/>
        </w:rPr>
        <w:t>​, an</w:t>
      </w:r>
      <w:r>
        <w:rPr>
          <w:rFonts w:hint="eastAsia"/>
          <w:bCs/>
          <w:noProof/>
          <w:sz w:val="24"/>
        </w:rPr>
        <w:t xml:space="preserve">d </w:t>
      </w:r>
      <m:oMath>
        <m:sSub>
          <m:sSubPr>
            <m:ctrlPr>
              <w:rPr>
                <w:rFonts w:ascii="Cambria Math" w:hAnsi="Cambria Math"/>
                <w:i/>
                <w:noProof/>
                <w:sz w:val="24"/>
              </w:rPr>
            </m:ctrlPr>
          </m:sSubPr>
          <m:e>
            <m:r>
              <w:rPr>
                <w:rFonts w:ascii="Cambria Math" w:hAnsi="Cambria Math"/>
                <w:noProof/>
                <w:sz w:val="24"/>
              </w:rPr>
              <m:t>A</m:t>
            </m:r>
          </m:e>
          <m:sub>
            <m:r>
              <w:rPr>
                <w:rFonts w:ascii="Cambria Math" w:hAnsi="Cambria Math"/>
                <w:noProof/>
                <w:sz w:val="24"/>
              </w:rPr>
              <m:t>2</m:t>
            </m:r>
          </m:sub>
        </m:sSub>
      </m:oMath>
      <w:r w:rsidRPr="00C7634B">
        <w:rPr>
          <w:bCs/>
          <w:noProof/>
          <w:sz w:val="24"/>
        </w:rPr>
        <w:t xml:space="preserve"> are fitting parameters corresponding to capacitive and Faradaic behaviors, respectively.</w:t>
      </w:r>
      <w:r>
        <w:rPr>
          <w:rFonts w:hint="eastAsia"/>
          <w:bCs/>
          <w:noProof/>
          <w:sz w:val="24"/>
        </w:rPr>
        <w:t xml:space="preserve"> </w:t>
      </w:r>
      <w:r w:rsidRPr="00C7634B">
        <w:rPr>
          <w:bCs/>
          <w:noProof/>
          <w:sz w:val="24"/>
        </w:rPr>
        <w:t xml:space="preserve">As illustrated in </w:t>
      </w:r>
      <w:r w:rsidRPr="00871152">
        <w:rPr>
          <w:noProof/>
          <w:color w:val="0000FF"/>
          <w:sz w:val="24"/>
        </w:rPr>
        <w:t>Figure S</w:t>
      </w:r>
      <w:r>
        <w:rPr>
          <w:rFonts w:hint="eastAsia"/>
          <w:noProof/>
          <w:color w:val="0000FF"/>
          <w:sz w:val="24"/>
        </w:rPr>
        <w:t>7</w:t>
      </w:r>
      <w:r w:rsidRPr="00C7634B">
        <w:rPr>
          <w:bCs/>
          <w:noProof/>
          <w:sz w:val="24"/>
        </w:rPr>
        <w:t>, the red trace represents the experimentally measured current response, while the blue trace corresponds to the fitted Faradaic component, which is directly associated with</w:t>
      </w:r>
      <w:r>
        <w:rPr>
          <w:rFonts w:hint="eastAsia"/>
          <w:bCs/>
          <w:noProof/>
          <w:sz w:val="24"/>
        </w:rPr>
        <w:t xml:space="preserve"> </w:t>
      </w:r>
      <w:r w:rsidRPr="00C7634B">
        <w:rPr>
          <w:bCs/>
          <w:noProof/>
          <w:sz w:val="24"/>
        </w:rPr>
        <w:t>Pt–H</w:t>
      </w:r>
      <w:r w:rsidR="00AB363C">
        <w:rPr>
          <w:rFonts w:hint="eastAsia"/>
          <w:bCs/>
          <w:noProof/>
          <w:sz w:val="24"/>
        </w:rPr>
        <w:t>*</w:t>
      </w:r>
      <w:r w:rsidRPr="00C7634B">
        <w:rPr>
          <w:bCs/>
          <w:noProof/>
          <w:sz w:val="24"/>
        </w:rPr>
        <w:t xml:space="preserve"> formation.</w:t>
      </w:r>
      <w:bookmarkEnd w:id="1"/>
    </w:p>
    <w:p w14:paraId="143D3157" w14:textId="77777777" w:rsidR="00D17BD5" w:rsidRPr="00D17BD5" w:rsidRDefault="00D17BD5" w:rsidP="00D17BD5"/>
    <w:p w14:paraId="3FE36267" w14:textId="618E8AC9" w:rsidR="009053BB" w:rsidRDefault="00D14109" w:rsidP="009053BB">
      <w:pPr>
        <w:pStyle w:val="ListParagraph"/>
        <w:numPr>
          <w:ilvl w:val="0"/>
          <w:numId w:val="10"/>
        </w:numPr>
        <w:spacing w:line="480" w:lineRule="auto"/>
        <w:ind w:firstLineChars="0"/>
        <w:rPr>
          <w:sz w:val="24"/>
        </w:rPr>
      </w:pPr>
      <w:bookmarkStart w:id="26" w:name="_Hlk206285544"/>
      <w:r>
        <w:rPr>
          <w:b/>
          <w:bCs/>
          <w:sz w:val="24"/>
        </w:rPr>
        <w:br w:type="column"/>
      </w:r>
      <w:r w:rsidR="005A78B8">
        <w:rPr>
          <w:noProof/>
        </w:rPr>
        <w:lastRenderedPageBreak/>
        <mc:AlternateContent>
          <mc:Choice Requires="wpg">
            <w:drawing>
              <wp:anchor distT="0" distB="0" distL="114300" distR="114300" simplePos="0" relativeHeight="252127232" behindDoc="0" locked="0" layoutInCell="1" allowOverlap="1" wp14:anchorId="7A5BF036" wp14:editId="53EFF619">
                <wp:simplePos x="0" y="0"/>
                <wp:positionH relativeFrom="margin">
                  <wp:posOffset>7620</wp:posOffset>
                </wp:positionH>
                <wp:positionV relativeFrom="paragraph">
                  <wp:posOffset>457200</wp:posOffset>
                </wp:positionV>
                <wp:extent cx="6052820" cy="4725035"/>
                <wp:effectExtent l="0" t="0" r="0" b="0"/>
                <wp:wrapSquare wrapText="bothSides"/>
                <wp:docPr id="2112919046" name="Group 68"/>
                <wp:cNvGraphicFramePr/>
                <a:graphic xmlns:a="http://schemas.openxmlformats.org/drawingml/2006/main">
                  <a:graphicData uri="http://schemas.microsoft.com/office/word/2010/wordprocessingGroup">
                    <wpg:wgp>
                      <wpg:cNvGrpSpPr/>
                      <wpg:grpSpPr>
                        <a:xfrm>
                          <a:off x="0" y="0"/>
                          <a:ext cx="6052820" cy="4725035"/>
                          <a:chOff x="1134" y="0"/>
                          <a:chExt cx="6054987" cy="4725035"/>
                        </a:xfrm>
                      </wpg:grpSpPr>
                      <wpg:grpSp>
                        <wpg:cNvPr id="2130402931" name="Group 67"/>
                        <wpg:cNvGrpSpPr/>
                        <wpg:grpSpPr>
                          <a:xfrm>
                            <a:off x="1134" y="0"/>
                            <a:ext cx="6054987" cy="4725035"/>
                            <a:chOff x="1134" y="0"/>
                            <a:chExt cx="6054987" cy="4725035"/>
                          </a:xfrm>
                        </wpg:grpSpPr>
                        <wpg:grpSp>
                          <wpg:cNvPr id="2139685287" name="Group 66"/>
                          <wpg:cNvGrpSpPr/>
                          <wpg:grpSpPr>
                            <a:xfrm>
                              <a:off x="1134" y="0"/>
                              <a:ext cx="6054987" cy="4725035"/>
                              <a:chOff x="1134" y="0"/>
                              <a:chExt cx="6054987" cy="4725035"/>
                            </a:xfrm>
                          </wpg:grpSpPr>
                          <wpg:grpSp>
                            <wpg:cNvPr id="1598620187" name="Group 52"/>
                            <wpg:cNvGrpSpPr/>
                            <wpg:grpSpPr>
                              <a:xfrm>
                                <a:off x="1134" y="0"/>
                                <a:ext cx="6054987" cy="4725035"/>
                                <a:chOff x="281091" y="-147887"/>
                                <a:chExt cx="5968071" cy="4728875"/>
                              </a:xfrm>
                            </wpg:grpSpPr>
                            <wps:wsp>
                              <wps:cNvPr id="1940608624" name="Text Box 2"/>
                              <wps:cNvSpPr txBox="1">
                                <a:spLocks noChangeArrowheads="1"/>
                              </wps:cNvSpPr>
                              <wps:spPr bwMode="auto">
                                <a:xfrm>
                                  <a:off x="4855514" y="1819019"/>
                                  <a:ext cx="687723" cy="330965"/>
                                </a:xfrm>
                                <a:prstGeom prst="rect">
                                  <a:avLst/>
                                </a:prstGeom>
                                <a:noFill/>
                                <a:ln w="9525">
                                  <a:noFill/>
                                  <a:miter lim="800000"/>
                                  <a:headEnd/>
                                  <a:tailEnd/>
                                </a:ln>
                              </wps:spPr>
                              <wps:txbx>
                                <w:txbxContent>
                                  <w:p w14:paraId="07ADA304" w14:textId="77777777" w:rsidR="00D765A7" w:rsidRPr="006677DD" w:rsidRDefault="00D765A7" w:rsidP="00D765A7">
                                    <w:pPr>
                                      <w:rPr>
                                        <w:sz w:val="20"/>
                                        <w:szCs w:val="20"/>
                                      </w:rPr>
                                    </w:pPr>
                                    <w:r w:rsidRPr="006677DD">
                                      <w:rPr>
                                        <w:sz w:val="20"/>
                                        <w:szCs w:val="20"/>
                                      </w:rPr>
                                      <w:t>Time (s)</w:t>
                                    </w:r>
                                  </w:p>
                                </w:txbxContent>
                              </wps:txbx>
                              <wps:bodyPr rot="0" vert="horz" wrap="square" lIns="91440" tIns="45720" rIns="91440" bIns="45720" anchor="t" anchorCtr="0">
                                <a:noAutofit/>
                              </wps:bodyPr>
                            </wps:wsp>
                            <wpg:grpSp>
                              <wpg:cNvPr id="1103500544" name="Group 49"/>
                              <wpg:cNvGrpSpPr/>
                              <wpg:grpSpPr>
                                <a:xfrm>
                                  <a:off x="281091" y="-147887"/>
                                  <a:ext cx="5968071" cy="4728875"/>
                                  <a:chOff x="281139" y="-148711"/>
                                  <a:chExt cx="5969124" cy="4729081"/>
                                </a:xfrm>
                              </wpg:grpSpPr>
                              <wps:wsp>
                                <wps:cNvPr id="1216589901" name="Text Box 2"/>
                                <wps:cNvSpPr txBox="1">
                                  <a:spLocks noChangeArrowheads="1"/>
                                </wps:cNvSpPr>
                                <wps:spPr bwMode="auto">
                                  <a:xfrm rot="16200000">
                                    <a:off x="1186737" y="2796690"/>
                                    <a:ext cx="1275675" cy="507656"/>
                                  </a:xfrm>
                                  <a:prstGeom prst="rect">
                                    <a:avLst/>
                                  </a:prstGeom>
                                  <a:noFill/>
                                  <a:ln w="9525">
                                    <a:noFill/>
                                    <a:miter lim="800000"/>
                                    <a:headEnd/>
                                    <a:tailEnd/>
                                  </a:ln>
                                </wps:spPr>
                                <wps:txbx>
                                  <w:txbxContent>
                                    <w:p w14:paraId="05466E35" w14:textId="77777777" w:rsidR="00D765A7" w:rsidRPr="006677DD" w:rsidRDefault="00D765A7" w:rsidP="00D765A7">
                                      <w:pPr>
                                        <w:jc w:val="center"/>
                                        <w:rPr>
                                          <w:sz w:val="20"/>
                                          <w:szCs w:val="20"/>
                                        </w:rPr>
                                      </w:pPr>
                                      <w:r w:rsidRPr="006677DD">
                                        <w:rPr>
                                          <w:sz w:val="20"/>
                                          <w:szCs w:val="20"/>
                                        </w:rPr>
                                        <w:t>Normalized SFG</w:t>
                                      </w:r>
                                    </w:p>
                                    <w:p w14:paraId="79FEACDC" w14:textId="77777777" w:rsidR="00D765A7" w:rsidRPr="006677DD" w:rsidRDefault="00D765A7" w:rsidP="00D765A7">
                                      <w:pPr>
                                        <w:jc w:val="center"/>
                                        <w:rPr>
                                          <w:sz w:val="20"/>
                                          <w:szCs w:val="20"/>
                                        </w:rPr>
                                      </w:pPr>
                                      <w:r w:rsidRPr="006677DD">
                                        <w:rPr>
                                          <w:sz w:val="20"/>
                                          <w:szCs w:val="20"/>
                                        </w:rPr>
                                        <w:t>Electric Field</w:t>
                                      </w:r>
                                    </w:p>
                                  </w:txbxContent>
                                </wps:txbx>
                                <wps:bodyPr rot="0" vert="horz" wrap="square" lIns="91440" tIns="45720" rIns="91440" bIns="45720" anchor="t" anchorCtr="0">
                                  <a:noAutofit/>
                                </wps:bodyPr>
                              </wps:wsp>
                              <wpg:grpSp>
                                <wpg:cNvPr id="13742844" name="Group 47"/>
                                <wpg:cNvGrpSpPr/>
                                <wpg:grpSpPr>
                                  <a:xfrm>
                                    <a:off x="281139" y="-148711"/>
                                    <a:ext cx="5969124" cy="4729081"/>
                                    <a:chOff x="281165" y="-148711"/>
                                    <a:chExt cx="5969665" cy="4729081"/>
                                  </a:xfrm>
                                </wpg:grpSpPr>
                                <wps:wsp>
                                  <wps:cNvPr id="877258160" name="Text Box 2"/>
                                  <wps:cNvSpPr txBox="1">
                                    <a:spLocks noChangeArrowheads="1"/>
                                  </wps:cNvSpPr>
                                  <wps:spPr bwMode="auto">
                                    <a:xfrm>
                                      <a:off x="3416563" y="3873635"/>
                                      <a:ext cx="745129" cy="319886"/>
                                    </a:xfrm>
                                    <a:prstGeom prst="rect">
                                      <a:avLst/>
                                    </a:prstGeom>
                                    <a:noFill/>
                                    <a:ln w="9525">
                                      <a:noFill/>
                                      <a:miter lim="800000"/>
                                      <a:headEnd/>
                                      <a:tailEnd/>
                                    </a:ln>
                                  </wps:spPr>
                                  <wps:txbx>
                                    <w:txbxContent>
                                      <w:p w14:paraId="397CAB8B" w14:textId="77777777" w:rsidR="00D765A7" w:rsidRPr="006677DD" w:rsidRDefault="00D765A7" w:rsidP="00D765A7">
                                        <w:pPr>
                                          <w:rPr>
                                            <w:sz w:val="20"/>
                                            <w:szCs w:val="20"/>
                                          </w:rPr>
                                        </w:pPr>
                                        <w:r w:rsidRPr="006677DD">
                                          <w:rPr>
                                            <w:sz w:val="20"/>
                                            <w:szCs w:val="20"/>
                                          </w:rPr>
                                          <w:t>Time (s)</w:t>
                                        </w:r>
                                      </w:p>
                                    </w:txbxContent>
                                  </wps:txbx>
                                  <wps:bodyPr rot="0" vert="horz" wrap="square" lIns="91440" tIns="45720" rIns="91440" bIns="45720" anchor="t" anchorCtr="0">
                                    <a:noAutofit/>
                                  </wps:bodyPr>
                                </wps:wsp>
                                <wpg:grpSp>
                                  <wpg:cNvPr id="1870533165" name="Group 45"/>
                                  <wpg:cNvGrpSpPr/>
                                  <wpg:grpSpPr>
                                    <a:xfrm>
                                      <a:off x="281165" y="-148711"/>
                                      <a:ext cx="5969665" cy="4729081"/>
                                      <a:chOff x="281165" y="-148711"/>
                                      <a:chExt cx="5969665" cy="4729081"/>
                                    </a:xfrm>
                                  </wpg:grpSpPr>
                                  <wpg:grpSp>
                                    <wpg:cNvPr id="1719522285" name="Group 38"/>
                                    <wpg:cNvGrpSpPr/>
                                    <wpg:grpSpPr>
                                      <a:xfrm>
                                        <a:off x="281165" y="-148711"/>
                                        <a:ext cx="5969665" cy="4729081"/>
                                        <a:chOff x="557972" y="-131170"/>
                                        <a:chExt cx="5970398" cy="4730513"/>
                                      </a:xfrm>
                                    </wpg:grpSpPr>
                                    <pic:pic xmlns:pic="http://schemas.openxmlformats.org/drawingml/2006/picture">
                                      <pic:nvPicPr>
                                        <pic:cNvPr id="524454109" name="Picture 1"/>
                                        <pic:cNvPicPr>
                                          <a:picLocks noChangeAspect="1"/>
                                        </pic:cNvPicPr>
                                      </pic:nvPicPr>
                                      <pic:blipFill>
                                        <a:blip r:embed="rId50"/>
                                        <a:srcRect/>
                                        <a:stretch/>
                                      </pic:blipFill>
                                      <pic:spPr>
                                        <a:xfrm>
                                          <a:off x="2263616" y="2246645"/>
                                          <a:ext cx="3114264" cy="1663227"/>
                                        </a:xfrm>
                                        <a:prstGeom prst="rect">
                                          <a:avLst/>
                                        </a:prstGeom>
                                      </pic:spPr>
                                    </pic:pic>
                                    <wpg:grpSp>
                                      <wpg:cNvPr id="1364158539" name="Group 29"/>
                                      <wpg:cNvGrpSpPr/>
                                      <wpg:grpSpPr>
                                        <a:xfrm>
                                          <a:off x="557972" y="-131170"/>
                                          <a:ext cx="5970398" cy="4730513"/>
                                          <a:chOff x="276005" y="-145316"/>
                                          <a:chExt cx="5971010" cy="4731302"/>
                                        </a:xfrm>
                                      </wpg:grpSpPr>
                                      <wpg:grpSp>
                                        <wpg:cNvPr id="1076297750" name="Group 27"/>
                                        <wpg:cNvGrpSpPr/>
                                        <wpg:grpSpPr>
                                          <a:xfrm>
                                            <a:off x="276005" y="-145316"/>
                                            <a:ext cx="5971010" cy="4731302"/>
                                            <a:chOff x="228422" y="-106479"/>
                                            <a:chExt cx="5971923" cy="4731874"/>
                                          </a:xfrm>
                                        </wpg:grpSpPr>
                                        <wpg:grpSp>
                                          <wpg:cNvPr id="421435750" name="Group 31"/>
                                          <wpg:cNvGrpSpPr/>
                                          <wpg:grpSpPr>
                                            <a:xfrm>
                                              <a:off x="228422" y="-106479"/>
                                              <a:ext cx="5877723" cy="4731874"/>
                                              <a:chOff x="-166154" y="-2625"/>
                                              <a:chExt cx="5880550" cy="4734343"/>
                                            </a:xfrm>
                                          </wpg:grpSpPr>
                                          <wps:wsp>
                                            <wps:cNvPr id="690355001" name="Text Box 2"/>
                                            <wps:cNvSpPr txBox="1">
                                              <a:spLocks noChangeArrowheads="1"/>
                                            </wps:cNvSpPr>
                                            <wps:spPr bwMode="auto">
                                              <a:xfrm>
                                                <a:off x="-166154" y="4233716"/>
                                                <a:ext cx="5880550" cy="498002"/>
                                              </a:xfrm>
                                              <a:prstGeom prst="rect">
                                                <a:avLst/>
                                              </a:prstGeom>
                                              <a:solidFill>
                                                <a:srgbClr val="FFFFFF"/>
                                              </a:solidFill>
                                              <a:ln w="9525">
                                                <a:noFill/>
                                                <a:miter lim="800000"/>
                                                <a:headEnd/>
                                                <a:tailEnd/>
                                              </a:ln>
                                            </wps:spPr>
                                            <wps:txbx>
                                              <w:txbxContent>
                                                <w:p w14:paraId="14B5D9BF" w14:textId="3B8D9CCF" w:rsidR="00D765A7" w:rsidRPr="00545302" w:rsidRDefault="00D765A7" w:rsidP="00D765A7">
                                                  <w:pPr>
                                                    <w:rPr>
                                                      <w:color w:val="FF0000"/>
                                                      <w:sz w:val="22"/>
                                                      <w:szCs w:val="22"/>
                                                    </w:rPr>
                                                  </w:pPr>
                                                  <w:r w:rsidRPr="00C463D6">
                                                    <w:rPr>
                                                      <w:b/>
                                                      <w:bCs/>
                                                      <w:sz w:val="22"/>
                                                      <w:szCs w:val="22"/>
                                                    </w:rPr>
                                                    <w:t xml:space="preserve">Figure </w:t>
                                                  </w:r>
                                                  <w:r w:rsidR="003B6F29" w:rsidRPr="00C463D6">
                                                    <w:rPr>
                                                      <w:rFonts w:hint="eastAsia"/>
                                                      <w:b/>
                                                      <w:bCs/>
                                                      <w:sz w:val="22"/>
                                                      <w:szCs w:val="22"/>
                                                    </w:rPr>
                                                    <w:t>S</w:t>
                                                  </w:r>
                                                  <w:r w:rsidR="003B6F29">
                                                    <w:rPr>
                                                      <w:rFonts w:hint="eastAsia"/>
                                                      <w:b/>
                                                      <w:bCs/>
                                                      <w:sz w:val="22"/>
                                                      <w:szCs w:val="22"/>
                                                    </w:rPr>
                                                    <w:t>8</w:t>
                                                  </w:r>
                                                  <w:r>
                                                    <w:rPr>
                                                      <w:sz w:val="22"/>
                                                      <w:szCs w:val="22"/>
                                                    </w:rPr>
                                                    <w:t xml:space="preserve">. </w:t>
                                                  </w:r>
                                                  <w:bookmarkStart w:id="27" w:name="_Hlk215614438"/>
                                                  <w:r>
                                                    <w:rPr>
                                                      <w:sz w:val="22"/>
                                                      <w:szCs w:val="22"/>
                                                    </w:rPr>
                                                    <w:t xml:space="preserve">SFG </w:t>
                                                  </w:r>
                                                  <w:r w:rsidR="00E2610A">
                                                    <w:rPr>
                                                      <w:rFonts w:hint="eastAsia"/>
                                                      <w:sz w:val="22"/>
                                                      <w:szCs w:val="22"/>
                                                    </w:rPr>
                                                    <w:t>electric field</w:t>
                                                  </w:r>
                                                  <w:r>
                                                    <w:rPr>
                                                      <w:sz w:val="22"/>
                                                      <w:szCs w:val="22"/>
                                                    </w:rPr>
                                                    <w:t xml:space="preserve"> over time </w:t>
                                                  </w:r>
                                                  <w:r w:rsidR="007F5CF7">
                                                    <w:rPr>
                                                      <w:sz w:val="22"/>
                                                      <w:szCs w:val="22"/>
                                                    </w:rPr>
                                                    <w:t xml:space="preserve">at generation </w:t>
                                                  </w:r>
                                                  <w:r>
                                                    <w:rPr>
                                                      <w:sz w:val="22"/>
                                                      <w:szCs w:val="22"/>
                                                    </w:rPr>
                                                    <w:t>potentials of 0.15</w:t>
                                                  </w:r>
                                                  <w:r>
                                                    <w:rPr>
                                                      <w:rFonts w:hint="eastAsia"/>
                                                      <w:sz w:val="22"/>
                                                      <w:szCs w:val="22"/>
                                                    </w:rPr>
                                                    <w:t xml:space="preserve"> V</w:t>
                                                  </w:r>
                                                  <w:r>
                                                    <w:rPr>
                                                      <w:sz w:val="22"/>
                                                      <w:szCs w:val="22"/>
                                                    </w:rPr>
                                                    <w:t xml:space="preserve"> (A), 0.1</w:t>
                                                  </w:r>
                                                  <w:r w:rsidR="00E2610A">
                                                    <w:rPr>
                                                      <w:rFonts w:hint="eastAsia"/>
                                                      <w:sz w:val="22"/>
                                                      <w:szCs w:val="22"/>
                                                    </w:rPr>
                                                    <w:t xml:space="preserve">0 </w:t>
                                                  </w:r>
                                                  <w:r>
                                                    <w:rPr>
                                                      <w:sz w:val="22"/>
                                                      <w:szCs w:val="22"/>
                                                    </w:rPr>
                                                    <w:t>V (B) and -0.1</w:t>
                                                  </w:r>
                                                  <w:r w:rsidR="00E2610A">
                                                    <w:rPr>
                                                      <w:rFonts w:hint="eastAsia"/>
                                                      <w:sz w:val="22"/>
                                                      <w:szCs w:val="22"/>
                                                    </w:rPr>
                                                    <w:t>0</w:t>
                                                  </w:r>
                                                  <w:r>
                                                    <w:rPr>
                                                      <w:sz w:val="22"/>
                                                      <w:szCs w:val="22"/>
                                                    </w:rPr>
                                                    <w:t xml:space="preserve"> V (</w:t>
                                                  </w:r>
                                                  <w:r w:rsidR="00673E63">
                                                    <w:rPr>
                                                      <w:rFonts w:hint="eastAsia"/>
                                                      <w:sz w:val="22"/>
                                                      <w:szCs w:val="22"/>
                                                    </w:rPr>
                                                    <w:t>C</w:t>
                                                  </w:r>
                                                  <w:r>
                                                    <w:rPr>
                                                      <w:sz w:val="22"/>
                                                      <w:szCs w:val="22"/>
                                                    </w:rPr>
                                                    <w:t>) applied for 10</w:t>
                                                  </w:r>
                                                  <w:r w:rsidR="00E2610A">
                                                    <w:rPr>
                                                      <w:rFonts w:hint="eastAsia"/>
                                                      <w:sz w:val="22"/>
                                                      <w:szCs w:val="22"/>
                                                    </w:rPr>
                                                    <w:t>.0</w:t>
                                                  </w:r>
                                                  <w:r>
                                                    <w:rPr>
                                                      <w:sz w:val="22"/>
                                                      <w:szCs w:val="22"/>
                                                    </w:rPr>
                                                    <w:t xml:space="preserve"> s</w:t>
                                                  </w:r>
                                                  <w:r w:rsidR="007F5CF7">
                                                    <w:rPr>
                                                      <w:sz w:val="22"/>
                                                      <w:szCs w:val="22"/>
                                                    </w:rPr>
                                                    <w:t>,</w:t>
                                                  </w:r>
                                                  <w:r>
                                                    <w:rPr>
                                                      <w:sz w:val="22"/>
                                                      <w:szCs w:val="22"/>
                                                    </w:rPr>
                                                    <w:t xml:space="preserve"> followed by 0.5</w:t>
                                                  </w:r>
                                                  <w:r w:rsidR="00E2610A">
                                                    <w:rPr>
                                                      <w:rFonts w:hint="eastAsia"/>
                                                      <w:sz w:val="22"/>
                                                      <w:szCs w:val="22"/>
                                                    </w:rPr>
                                                    <w:t>0</w:t>
                                                  </w:r>
                                                  <w:r>
                                                    <w:rPr>
                                                      <w:sz w:val="22"/>
                                                      <w:szCs w:val="22"/>
                                                    </w:rPr>
                                                    <w:t xml:space="preserve"> V for 5</w:t>
                                                  </w:r>
                                                  <w:r w:rsidR="00E2610A">
                                                    <w:rPr>
                                                      <w:rFonts w:hint="eastAsia"/>
                                                      <w:sz w:val="22"/>
                                                      <w:szCs w:val="22"/>
                                                    </w:rPr>
                                                    <w:t>.0</w:t>
                                                  </w:r>
                                                  <w:r>
                                                    <w:rPr>
                                                      <w:sz w:val="22"/>
                                                      <w:szCs w:val="22"/>
                                                    </w:rPr>
                                                    <w:t xml:space="preserve"> s. </w:t>
                                                  </w:r>
                                                  <w:bookmarkEnd w:id="27"/>
                                                </w:p>
                                              </w:txbxContent>
                                            </wps:txbx>
                                            <wps:bodyPr rot="0" vert="horz" wrap="square" lIns="91440" tIns="45720" rIns="91440" bIns="45720" anchor="t" anchorCtr="0">
                                              <a:noAutofit/>
                                            </wps:bodyPr>
                                          </wps:wsp>
                                          <wps:wsp>
                                            <wps:cNvPr id="779805399" name="Text Box 2"/>
                                            <wps:cNvSpPr txBox="1">
                                              <a:spLocks noChangeArrowheads="1"/>
                                            </wps:cNvSpPr>
                                            <wps:spPr bwMode="auto">
                                              <a:xfrm>
                                                <a:off x="1209727" y="26307"/>
                                                <a:ext cx="406237" cy="299488"/>
                                              </a:xfrm>
                                              <a:prstGeom prst="rect">
                                                <a:avLst/>
                                              </a:prstGeom>
                                              <a:noFill/>
                                              <a:ln w="9525">
                                                <a:noFill/>
                                                <a:miter lim="800000"/>
                                                <a:headEnd/>
                                                <a:tailEnd/>
                                              </a:ln>
                                            </wps:spPr>
                                            <wps:txbx>
                                              <w:txbxContent>
                                                <w:p w14:paraId="09C8B363" w14:textId="77777777" w:rsidR="00D765A7" w:rsidRPr="005A78B8" w:rsidRDefault="00D765A7" w:rsidP="00D765A7">
                                                  <w:r w:rsidRPr="005A78B8">
                                                    <w:t>(A)</w:t>
                                                  </w:r>
                                                </w:p>
                                              </w:txbxContent>
                                            </wps:txbx>
                                            <wps:bodyPr rot="0" vert="horz" wrap="square" lIns="91440" tIns="45720" rIns="91440" bIns="45720" anchor="t" anchorCtr="0">
                                              <a:noAutofit/>
                                            </wps:bodyPr>
                                          </wps:wsp>
                                          <wps:wsp>
                                            <wps:cNvPr id="197348192" name="Text Box 2"/>
                                            <wps:cNvSpPr txBox="1">
                                              <a:spLocks noChangeArrowheads="1"/>
                                            </wps:cNvSpPr>
                                            <wps:spPr bwMode="auto">
                                              <a:xfrm>
                                                <a:off x="4540456" y="-2625"/>
                                                <a:ext cx="406237" cy="299488"/>
                                              </a:xfrm>
                                              <a:prstGeom prst="rect">
                                                <a:avLst/>
                                              </a:prstGeom>
                                              <a:noFill/>
                                              <a:ln w="9525">
                                                <a:noFill/>
                                                <a:miter lim="800000"/>
                                                <a:headEnd/>
                                                <a:tailEnd/>
                                              </a:ln>
                                            </wps:spPr>
                                            <wps:txbx>
                                              <w:txbxContent>
                                                <w:p w14:paraId="72DC88F6" w14:textId="77777777" w:rsidR="00D765A7" w:rsidRPr="005A78B8" w:rsidRDefault="00D765A7" w:rsidP="00D765A7">
                                                  <w:r w:rsidRPr="005A78B8">
                                                    <w:t>(B)</w:t>
                                                  </w:r>
                                                </w:p>
                                              </w:txbxContent>
                                            </wps:txbx>
                                            <wps:bodyPr rot="0" vert="horz" wrap="square" lIns="91440" tIns="45720" rIns="91440" bIns="45720" anchor="t" anchorCtr="0">
                                              <a:noAutofit/>
                                            </wps:bodyPr>
                                          </wps:wsp>
                                        </wpg:grpSp>
                                        <wpg:grpSp>
                                          <wpg:cNvPr id="870463501" name="Group 1"/>
                                          <wpg:cNvGrpSpPr/>
                                          <wpg:grpSpPr>
                                            <a:xfrm>
                                              <a:off x="504394" y="104815"/>
                                              <a:ext cx="5695951" cy="1795667"/>
                                              <a:chOff x="885942" y="-220442"/>
                                              <a:chExt cx="10004700" cy="2352904"/>
                                            </a:xfrm>
                                          </wpg:grpSpPr>
                                          <pic:pic xmlns:pic="http://schemas.openxmlformats.org/drawingml/2006/picture">
                                            <pic:nvPicPr>
                                              <pic:cNvPr id="717826114" name="Picture 717826114"/>
                                              <pic:cNvPicPr>
                                                <a:picLocks noChangeAspect="1"/>
                                              </pic:cNvPicPr>
                                            </pic:nvPicPr>
                                            <pic:blipFill>
                                              <a:blip r:embed="rId51" cstate="print">
                                                <a:extLst>
                                                  <a:ext uri="{28A0092B-C50C-407E-A947-70E740481C1C}">
                                                    <a14:useLocalDpi xmlns:a14="http://schemas.microsoft.com/office/drawing/2010/main" val="0"/>
                                                  </a:ext>
                                                </a:extLst>
                                              </a:blip>
                                              <a:srcRect/>
                                              <a:stretch/>
                                            </pic:blipFill>
                                            <pic:spPr>
                                              <a:xfrm>
                                                <a:off x="885942" y="-220442"/>
                                                <a:ext cx="5369342" cy="2332906"/>
                                              </a:xfrm>
                                              <a:prstGeom prst="rect">
                                                <a:avLst/>
                                              </a:prstGeom>
                                            </pic:spPr>
                                          </pic:pic>
                                          <pic:pic xmlns:pic="http://schemas.openxmlformats.org/drawingml/2006/picture">
                                            <pic:nvPicPr>
                                              <pic:cNvPr id="28852692" name="Picture 28852692"/>
                                              <pic:cNvPicPr>
                                                <a:picLocks noChangeAspect="1"/>
                                              </pic:cNvPicPr>
                                            </pic:nvPicPr>
                                            <pic:blipFill>
                                              <a:blip r:embed="rId52" cstate="print">
                                                <a:extLst>
                                                  <a:ext uri="{28A0092B-C50C-407E-A947-70E740481C1C}">
                                                    <a14:useLocalDpi xmlns:a14="http://schemas.microsoft.com/office/drawing/2010/main" val="0"/>
                                                  </a:ext>
                                                </a:extLst>
                                              </a:blip>
                                              <a:srcRect/>
                                              <a:stretch/>
                                            </pic:blipFill>
                                            <pic:spPr>
                                              <a:xfrm>
                                                <a:off x="5663358" y="-220442"/>
                                                <a:ext cx="5227284" cy="2352904"/>
                                              </a:xfrm>
                                              <a:prstGeom prst="rect">
                                                <a:avLst/>
                                              </a:prstGeom>
                                            </pic:spPr>
                                          </pic:pic>
                                        </wpg:grpSp>
                                      </wpg:grpSp>
                                      <wps:wsp>
                                        <wps:cNvPr id="1085800154" name="Text Box 2"/>
                                        <wps:cNvSpPr txBox="1">
                                          <a:spLocks noChangeArrowheads="1"/>
                                        </wps:cNvSpPr>
                                        <wps:spPr bwMode="auto">
                                          <a:xfrm>
                                            <a:off x="3388403" y="2040420"/>
                                            <a:ext cx="428851" cy="299296"/>
                                          </a:xfrm>
                                          <a:prstGeom prst="rect">
                                            <a:avLst/>
                                          </a:prstGeom>
                                          <a:noFill/>
                                          <a:ln w="9525">
                                            <a:noFill/>
                                            <a:miter lim="800000"/>
                                            <a:headEnd/>
                                            <a:tailEnd/>
                                          </a:ln>
                                        </wps:spPr>
                                        <wps:txbx>
                                          <w:txbxContent>
                                            <w:p w14:paraId="5801E1CA" w14:textId="77777777" w:rsidR="00D765A7" w:rsidRPr="005A78B8" w:rsidRDefault="00D765A7" w:rsidP="00D765A7">
                                              <w:r w:rsidRPr="005A78B8">
                                                <w:t>(C)</w:t>
                                              </w:r>
                                            </w:p>
                                          </w:txbxContent>
                                        </wps:txbx>
                                        <wps:bodyPr rot="0" vert="horz" wrap="square" lIns="91440" tIns="45720" rIns="91440" bIns="45720" anchor="t" anchorCtr="0">
                                          <a:noAutofit/>
                                        </wps:bodyPr>
                                      </wps:wsp>
                                    </wpg:grpSp>
                                  </wpg:grpSp>
                                  <wps:wsp>
                                    <wps:cNvPr id="2091390017" name="Text Box 2"/>
                                    <wps:cNvSpPr txBox="1">
                                      <a:spLocks noChangeArrowheads="1"/>
                                    </wps:cNvSpPr>
                                    <wps:spPr bwMode="auto">
                                      <a:xfrm>
                                        <a:off x="1810572" y="1803816"/>
                                        <a:ext cx="743959" cy="315041"/>
                                      </a:xfrm>
                                      <a:prstGeom prst="rect">
                                        <a:avLst/>
                                      </a:prstGeom>
                                      <a:noFill/>
                                      <a:ln w="9525">
                                        <a:noFill/>
                                        <a:miter lim="800000"/>
                                        <a:headEnd/>
                                        <a:tailEnd/>
                                      </a:ln>
                                    </wps:spPr>
                                    <wps:txbx>
                                      <w:txbxContent>
                                        <w:p w14:paraId="10839478" w14:textId="77777777" w:rsidR="00D765A7" w:rsidRPr="006677DD" w:rsidRDefault="00D765A7" w:rsidP="00D765A7">
                                          <w:pPr>
                                            <w:rPr>
                                              <w:szCs w:val="21"/>
                                            </w:rPr>
                                          </w:pPr>
                                          <w:r w:rsidRPr="006677DD">
                                            <w:rPr>
                                              <w:szCs w:val="21"/>
                                            </w:rPr>
                                            <w:t>Time (s)</w:t>
                                          </w:r>
                                        </w:p>
                                      </w:txbxContent>
                                    </wps:txbx>
                                    <wps:bodyPr rot="0" vert="horz" wrap="square" lIns="91440" tIns="45720" rIns="91440" bIns="45720" anchor="t" anchorCtr="0">
                                      <a:noAutofit/>
                                    </wps:bodyPr>
                                  </wps:wsp>
                                  <wps:wsp>
                                    <wps:cNvPr id="1081501205" name="Text Box 2"/>
                                    <wps:cNvSpPr txBox="1">
                                      <a:spLocks noChangeArrowheads="1"/>
                                    </wps:cNvSpPr>
                                    <wps:spPr bwMode="auto">
                                      <a:xfrm rot="16200000">
                                        <a:off x="-74459" y="588214"/>
                                        <a:ext cx="1237083" cy="506445"/>
                                      </a:xfrm>
                                      <a:prstGeom prst="rect">
                                        <a:avLst/>
                                      </a:prstGeom>
                                      <a:noFill/>
                                      <a:ln w="9525">
                                        <a:noFill/>
                                        <a:miter lim="800000"/>
                                        <a:headEnd/>
                                        <a:tailEnd/>
                                      </a:ln>
                                    </wps:spPr>
                                    <wps:txbx>
                                      <w:txbxContent>
                                        <w:p w14:paraId="0E9C3EDB" w14:textId="77777777" w:rsidR="00D765A7" w:rsidRPr="006677DD" w:rsidRDefault="00D765A7" w:rsidP="00D765A7">
                                          <w:pPr>
                                            <w:jc w:val="center"/>
                                            <w:rPr>
                                              <w:sz w:val="20"/>
                                              <w:szCs w:val="20"/>
                                            </w:rPr>
                                          </w:pPr>
                                          <w:r w:rsidRPr="006677DD">
                                            <w:rPr>
                                              <w:sz w:val="20"/>
                                              <w:szCs w:val="20"/>
                                            </w:rPr>
                                            <w:t>Normalized SFG</w:t>
                                          </w:r>
                                        </w:p>
                                        <w:p w14:paraId="1B241082" w14:textId="77777777" w:rsidR="00D765A7" w:rsidRPr="006677DD" w:rsidRDefault="00D765A7" w:rsidP="00D765A7">
                                          <w:pPr>
                                            <w:jc w:val="center"/>
                                            <w:rPr>
                                              <w:sz w:val="20"/>
                                              <w:szCs w:val="20"/>
                                            </w:rPr>
                                          </w:pPr>
                                          <w:r w:rsidRPr="006677DD">
                                            <w:rPr>
                                              <w:sz w:val="20"/>
                                              <w:szCs w:val="20"/>
                                            </w:rPr>
                                            <w:t>Electric Field</w:t>
                                          </w:r>
                                        </w:p>
                                      </w:txbxContent>
                                    </wps:txbx>
                                    <wps:bodyPr rot="0" vert="horz" wrap="square" lIns="91440" tIns="45720" rIns="91440" bIns="45720" anchor="t" anchorCtr="0">
                                      <a:noAutofit/>
                                    </wps:bodyPr>
                                  </wps:wsp>
                                </wpg:grpSp>
                              </wpg:grpSp>
                            </wpg:grpSp>
                          </wpg:grpSp>
                          <wps:wsp>
                            <wps:cNvPr id="1397280483" name="Text Box 2"/>
                            <wps:cNvSpPr txBox="1">
                              <a:spLocks noChangeArrowheads="1"/>
                            </wps:cNvSpPr>
                            <wps:spPr bwMode="auto">
                              <a:xfrm>
                                <a:off x="1064778" y="621938"/>
                                <a:ext cx="2069298" cy="298899"/>
                              </a:xfrm>
                              <a:prstGeom prst="rect">
                                <a:avLst/>
                              </a:prstGeom>
                              <a:noFill/>
                              <a:ln w="9525">
                                <a:noFill/>
                                <a:miter lim="800000"/>
                                <a:headEnd/>
                                <a:tailEnd/>
                              </a:ln>
                            </wps:spPr>
                            <wps:txbx>
                              <w:txbxContent>
                                <w:p w14:paraId="16893304" w14:textId="5FEB943B" w:rsidR="003B6F29" w:rsidRPr="003B6F29" w:rsidRDefault="003B6F29" w:rsidP="003B6F29">
                                  <w:r w:rsidRPr="003B6F29">
                                    <w:rPr>
                                      <w:rFonts w:hint="eastAsia"/>
                                    </w:rPr>
                                    <w:t xml:space="preserve">0.15 V 10 s </w:t>
                                  </w:r>
                                  <w:r w:rsidR="005A78B8">
                                    <w:rPr>
                                      <w:rFonts w:hint="eastAsia"/>
                                    </w:rPr>
                                    <w:t xml:space="preserve">  </w:t>
                                  </w:r>
                                  <w:r w:rsidR="00D14109">
                                    <w:tab/>
                                    <w:t xml:space="preserve">      </w:t>
                                  </w:r>
                                  <w:r w:rsidRPr="003B6F29">
                                    <w:rPr>
                                      <w:rFonts w:hint="eastAsia"/>
                                    </w:rPr>
                                    <w:t xml:space="preserve"> </w:t>
                                  </w:r>
                                  <w:r w:rsidR="005A78B8">
                                    <w:rPr>
                                      <w:rFonts w:hint="eastAsia"/>
                                    </w:rPr>
                                    <w:t xml:space="preserve">  </w:t>
                                  </w:r>
                                  <w:r w:rsidRPr="003B6F29">
                                    <w:rPr>
                                      <w:rFonts w:hint="eastAsia"/>
                                    </w:rPr>
                                    <w:t xml:space="preserve"> </w:t>
                                  </w:r>
                                  <w:r w:rsidR="005A78B8">
                                    <w:rPr>
                                      <w:rFonts w:hint="eastAsia"/>
                                    </w:rPr>
                                    <w:t xml:space="preserve">    </w:t>
                                  </w:r>
                                  <w:r w:rsidRPr="003B6F29">
                                    <w:rPr>
                                      <w:rFonts w:hint="eastAsia"/>
                                    </w:rPr>
                                    <w:t>0.5</w:t>
                                  </w:r>
                                  <w:r>
                                    <w:rPr>
                                      <w:rFonts w:hint="eastAsia"/>
                                    </w:rPr>
                                    <w:t xml:space="preserve">0 </w:t>
                                  </w:r>
                                  <w:r w:rsidRPr="003B6F29">
                                    <w:rPr>
                                      <w:rFonts w:hint="eastAsia"/>
                                    </w:rPr>
                                    <w:t>V 5 s</w:t>
                                  </w:r>
                                </w:p>
                              </w:txbxContent>
                            </wps:txbx>
                            <wps:bodyPr rot="0" vert="horz" wrap="square" lIns="91440" tIns="45720" rIns="91440" bIns="45720" anchor="t" anchorCtr="0">
                              <a:noAutofit/>
                            </wps:bodyPr>
                          </wps:wsp>
                        </wpg:grpSp>
                        <wps:wsp>
                          <wps:cNvPr id="1821325385" name="Text Box 2"/>
                          <wps:cNvSpPr txBox="1">
                            <a:spLocks noChangeArrowheads="1"/>
                          </wps:cNvSpPr>
                          <wps:spPr bwMode="auto">
                            <a:xfrm>
                              <a:off x="3990231" y="621938"/>
                              <a:ext cx="1888027" cy="298899"/>
                            </a:xfrm>
                            <a:prstGeom prst="rect">
                              <a:avLst/>
                            </a:prstGeom>
                            <a:noFill/>
                            <a:ln w="9525">
                              <a:noFill/>
                              <a:miter lim="800000"/>
                              <a:headEnd/>
                              <a:tailEnd/>
                            </a:ln>
                          </wps:spPr>
                          <wps:txbx>
                            <w:txbxContent>
                              <w:p w14:paraId="248666F0" w14:textId="5276F03B" w:rsidR="003B6F29" w:rsidRPr="003B6F29" w:rsidRDefault="003B6F29" w:rsidP="003B6F29">
                                <w:r w:rsidRPr="003B6F29">
                                  <w:rPr>
                                    <w:rFonts w:hint="eastAsia"/>
                                  </w:rPr>
                                  <w:t>0.1</w:t>
                                </w:r>
                                <w:r>
                                  <w:rPr>
                                    <w:rFonts w:hint="eastAsia"/>
                                  </w:rPr>
                                  <w:t>0</w:t>
                                </w:r>
                                <w:r w:rsidRPr="003B6F29">
                                  <w:rPr>
                                    <w:rFonts w:hint="eastAsia"/>
                                  </w:rPr>
                                  <w:t xml:space="preserve"> V 10 s     </w:t>
                                </w:r>
                                <w:r w:rsidR="00D14109">
                                  <w:tab/>
                                </w:r>
                                <w:r w:rsidR="00D14109">
                                  <w:tab/>
                                </w:r>
                                <w:r w:rsidR="005A78B8">
                                  <w:rPr>
                                    <w:rFonts w:hint="eastAsia"/>
                                  </w:rPr>
                                  <w:t xml:space="preserve"> </w:t>
                                </w:r>
                                <w:r w:rsidRPr="003B6F29">
                                  <w:rPr>
                                    <w:rFonts w:hint="eastAsia"/>
                                  </w:rPr>
                                  <w:t>0.5</w:t>
                                </w:r>
                                <w:r>
                                  <w:rPr>
                                    <w:rFonts w:hint="eastAsia"/>
                                  </w:rPr>
                                  <w:t xml:space="preserve">0 </w:t>
                                </w:r>
                                <w:r w:rsidRPr="003B6F29">
                                  <w:rPr>
                                    <w:rFonts w:hint="eastAsia"/>
                                  </w:rPr>
                                  <w:t>V 5 s</w:t>
                                </w:r>
                              </w:p>
                            </w:txbxContent>
                          </wps:txbx>
                          <wps:bodyPr rot="0" vert="horz" wrap="square" lIns="91440" tIns="45720" rIns="91440" bIns="45720" anchor="t" anchorCtr="0">
                            <a:noAutofit/>
                          </wps:bodyPr>
                        </wps:wsp>
                      </wpg:grpSp>
                      <wps:wsp>
                        <wps:cNvPr id="1185070494" name="Text Box 2"/>
                        <wps:cNvSpPr txBox="1">
                          <a:spLocks noChangeArrowheads="1"/>
                        </wps:cNvSpPr>
                        <wps:spPr bwMode="auto">
                          <a:xfrm>
                            <a:off x="2439272" y="2674620"/>
                            <a:ext cx="2229001" cy="298899"/>
                          </a:xfrm>
                          <a:prstGeom prst="rect">
                            <a:avLst/>
                          </a:prstGeom>
                          <a:noFill/>
                          <a:ln w="9525">
                            <a:noFill/>
                            <a:miter lim="800000"/>
                            <a:headEnd/>
                            <a:tailEnd/>
                          </a:ln>
                        </wps:spPr>
                        <wps:txbx>
                          <w:txbxContent>
                            <w:p w14:paraId="40EC0585" w14:textId="37EAE505" w:rsidR="003B6F29" w:rsidRPr="003B6F29" w:rsidRDefault="003B6F29" w:rsidP="003B6F29">
                              <w:r w:rsidRPr="003B6F29">
                                <w:rPr>
                                  <w:rFonts w:hint="eastAsia"/>
                                </w:rPr>
                                <w:t>0.15 V 10 s</w:t>
                              </w:r>
                              <w:proofErr w:type="gramStart"/>
                              <w:r w:rsidR="00D14109">
                                <w:tab/>
                                <w:t xml:space="preserve">  </w:t>
                              </w:r>
                              <w:r w:rsidR="00D14109">
                                <w:tab/>
                              </w:r>
                              <w:proofErr w:type="gramEnd"/>
                              <w:r w:rsidR="00D14109">
                                <w:t xml:space="preserve">       </w:t>
                              </w:r>
                              <w:r w:rsidR="005A78B8">
                                <w:rPr>
                                  <w:rFonts w:hint="eastAsia"/>
                                </w:rPr>
                                <w:t xml:space="preserve">      </w:t>
                              </w:r>
                              <w:r w:rsidRPr="003B6F29">
                                <w:rPr>
                                  <w:rFonts w:hint="eastAsia"/>
                                </w:rPr>
                                <w:t>0.5</w:t>
                              </w:r>
                              <w:r>
                                <w:rPr>
                                  <w:rFonts w:hint="eastAsia"/>
                                </w:rPr>
                                <w:t xml:space="preserve">0 </w:t>
                              </w:r>
                              <w:r w:rsidRPr="003B6F29">
                                <w:rPr>
                                  <w:rFonts w:hint="eastAsia"/>
                                </w:rPr>
                                <w:t>V 5 s</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7A5BF036" id="Group 68" o:spid="_x0000_s1142" style="position:absolute;left:0;text-align:left;margin-left:.6pt;margin-top:36pt;width:476.6pt;height:372.05pt;z-index:252127232;mso-position-horizontal-relative:margin;mso-width-relative:margin" coordorigin="11" coordsize="60549,47250" o:gfxdata="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gAAAKkAAADkAAAAGgAAAAAAAAAAAAAAAAAAAAAAAAAAAAAAAAAAAAAAAAAAAAAA&#10;AAAAAAAAAAAAAAAAAAAAAAAAAAAAAAAAAAAAAAAAAAAAAAAADQAAAH8AAADxAAAA/wAAAPEAAAB/&#10;AAAADQ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BiAAAA4QAAAP8AAAD/AAAA5AAAABoA&#10;AAAAAAAAAAAAAAAAAAAAAAAAAAAAAAAAAAAAAAAAAAAAAAAAAAAAAAAAAAAAAAAAAAAAAAAAAAAA&#10;AAAAAAAAAAAADQAAAMYAAADxAAAAVQAAAAAAAAA3AAAA8QAAAMYAAAAN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xgAAALcAAAD/AAAA/wAAAOQAAAAaAAAAAAAAAAAAAAAAAAAAAAAAAAAAAAAA&#10;AAAAAAAAAAAAAAAAAAAAAAAAAAAAAAAAAAAAAAAAAAAAAAAAAAAAAAAAAKoAAAD/AAAAVQAAAAAA&#10;AAAAAAAAAAAAAFUAAAD/AAAAqg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AgAACbmwAA&#10;4uIAAPn5AADi4gAAm5sAAB8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8AAADkAAAAGgAAAAAAAAAAAAAAAAAAAAAAAAAAAAAAAAAAAAAAAAAAAAAAAAAAAAAAAAAAAAAA&#10;AAAAAAAAAAAAAAAAAAAAAFUAAAD/AAAAxgAAAA0AAAAAAAAAAAAAAAAAAAAaAAAA5AAAAP8AAABV&#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EAAGBgAADy8gAA//8AAP//AAD//wAA//8AAP//AADy8gAAYGAA&#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AAAD/AAAA5AAAABoAAAAAAAAAAAAAAAAA&#10;AAAAAAAAAAAAAAAAAAAAAAAAAAAAAAAAAAAAAAAAAAAAAAAAAAAAAAAAAAAAAA0AAADGAAAA/wAA&#10;AKoAAAAAAAAAAAAAAAAAAAAAAAAAAAAAAKoAAAD/AAAAxgAAAA0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OQAAAAaAAAAAAAAAAAAAAAAAAAAAAAAAAAAAAAAAAAAAAAAAAAAAAAA&#10;AAAAAAAAAAAAAAAAAAAAAAAAAAAAAAA3AAAA8QAAAP8AAAB/AAAAAAAAAAAAAAAAAAAAAAAAAAAA&#10;AAB/AAAA/wAAAPEAAAA3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P8AAADkAAAAGgAA&#10;AAAAAAAAAAAAAAAAAAAAAAAAAAAAAAAAAAAAAAAAAAAAAAAAAAAAAAAAAAAAAAAAAAAAAAAAAAAA&#10;fwAAAP8AAAD/AAAAVQAAAAAAAAAAAAAAAAAAAAAAAAAAAAAAVQAAAP8AAAD/AAAAVQ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5AAAABoAAAAAAAAAAAAAAAAAAAAAAAAAAAAAAAAA&#10;AAAAAAAAAAAAAAAAAAAAAAAAAAAAAAAAAAAAAAAAAAAAAKoAAAD/AAAA8QAAADcAAAAAAAAAAAAA&#10;AAAAAAAAAAAAAAAAADcAAADxAAAA/wAAAH8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OQAAAAaAAAAAAAAAAAAAAAAAAAAAAAAAAAAAAAAAAAAAAAAAAAAAAAAAAAAAAAAAAAAAAAA&#10;AAAAAAAAAAAAAACqAAAA/wAAAPEAAAA3AAAAAAAAAAAAAAAAAAAAAAAAAAAAAAA3AAAA8QAAAP8A&#10;AACq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&#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P8AAADkAAAAGgAAAAAAAAAAAAAAAAAA&#10;AAAAAAAAAAAAAAAAAAAAAAAAAAAAAAAAAAAAAAAAAAAAAAAAAAAAAAANAAAAxgAAAP8AAADkAAAA&#10;GgAAAAAAAAAAAAAAAAAAAAAAAAAAAAAANwAAAPEAAAD/AAAAqgAAAAAAAAAAAAAAAAAAAAAAAAAA&#10;AAAAAAAAAP8AAAD/AAAA/wAAAP8AAAD/AAAA/wAAAP8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5AAAABoAAAAAAAAAAAAAAAAAAAAAAAAAAAAAAAAAAAAAAAAAAAAAAAAA&#10;AAAAAAAAAAAAAAAAAAAAAAAADQAAAMYAAAD/AAAA5AAAABoAAAAAAAAAAAAAAAAAAAAAAAAAAAAA&#10;ADcAAADxAAAA/wAAAKoAAAAAAAAAAAAAAAAAAAAAAAAAAAAAAAAAAAD/AAAA/wAAAP8AAAD/AAAA&#10;/wAAAP8AAAD/AAAA/wAAAP8AAAD/AAAA/w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OQAAAAaAAAA&#10;AAAAAAAAAAAAAAAAAAAAAAAAAAAAAAAAAAAAAAAAAAAAAAAAAAAAAAAAAAAAAAAAAAAAAA0AAADG&#10;AAAA/wAAAOQAAAAaAAAAAAAAAAAAAAAAAAAAAAAAAAAAAAA3AAAA8QAAAP8AAACqAAAAAAAAAAAA&#10;AAAAAAAAAAAAAAAAAAAAAAAA/wAAAP8AAAD/AAAA/wAAAP8AAAD/AAAA/wAAAP8AAAD/AAAA/wAA&#10;AP8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P8AAADkAAAAGgAAAAAAAAAAAAAAAAAAAAAAAAAAAAAAAAAA&#10;AAAAAAAAAAAAAAAAAAAAAAAAAAAAAAAAAAAAAAAAAAAAqgAAAP8AAADxAAAANwAAAAAAAAAAAAAA&#10;AAAAAAAAAAAAAAAAVQAAAP8AAAD/AAAAfw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8AAAD/&#10;AAAA5AAAABoAAAAAAAAAAAAAAAAAAAAAAAAAAAAAAAAAAAAAAAAAAAAAAAAAAAAAAAAAAAAAAAAA&#10;AAAAAAAAAAAAAH8AAAD/AAAA8QAAADcAAAAAAAAAAAAAAAAAAAAAAAAAAAAAAFUAAAD/AAAA/wAA&#10;AFU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OQAAAAaAAAAAAAAAAAAAAAAAAAA&#10;AAAAAAAAAAAAAAAAAAAAAAAAAAAAAAAAAAAAAAAAAAAAAAAAAAAAAAAAAAA3AAAA8QAAAP8AAABV&#10;AAAAAAAAAAAAAAAAAAAAAAAAAAAAAAB/AAAA/wAAAPEAAAA3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IAAAm5sAAOLiAAD5+QAA4uIAAJub&#10;AAAfH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kAAAAGgAAAAAAAAAAAAAAAAAAAAAAAAAAAAAAAAAAAAAAAAAAAAAAAAAA&#10;AAAAAAAAAAAAAAAAAAAAAAAAAAAADQAAAMYAAAD/AAAAfwAAAAAAAAAAAAAAAAAAAAAAAAAAAAAA&#10;qgAAAP8AAACq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D/AAAA5AAAABoAAAAA&#10;AAAAAAAAAAAAAAAAAAAAAAAAAAAAAAAAAAAAAAAAAAAAAAAAAAAAAAAAAAAAAAAAAAAAAAAAAAAA&#10;AABVAAAA/wAAAMYAAAANAAAAAAAAAAAAAAAAAAAAGgAAAOQAAAD/AAAAVQ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AAAA/wAAAOQAAAAaAAAAAAAAAAAAAAAAAAAAAAAAAAAAAAAAAAAA&#10;AAAAADcAAADxAAAA8QAAADcAAAAAAAAAAAAAAAAAAAAAAAAADQAAAMYAAAD/AAAAVQAAAAAAAAAA&#10;AAAAAAAAAFUAAAD/AAAAqg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AAAA5AAAAP8A&#10;AAD/AAAAcgAAAAAAAAAAAAAAAAAAAAAAAAAAAAAAAAAAAAAAAACqAAAA/wAAAP8AAACqAAAAAAAA&#10;AAAAAAAAAAAAAAAAAAAAAAAaAAAA1AAAAOQAAAAqAAAAAAAAAGIAAADxAAAAxgAAAA0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P8AAAD/AAAA/wAAAP8AAAD/AAAAfwAAAAAAAAAA&#10;AAAAAAAAAAAAAAAAAAAANwAAAPEAAADxAAAANwAAAAAAAAAAAAAAAAAAAAAAAAAAAAAAAAAAAA0A&#10;AACcAAAA/wAAAP8AAADhAAAAYg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EAAJH/AAD/fQCC/wAAM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SAABS/wAA/7wAQ/8AAH19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QAAFf8AAP/2AAn/BgDEy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VAAHW/wAA&#10;/zkAxv8AABc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gAAlv8AAP94AIf/AABgY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cAAFf/AAD/twBI/wAArK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ZAAAZ/wAA//MADP8EAO7yAAAG&#10;B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oAANr/AAD/NQDK/wAAQ0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bAACb&#10;/wAA/3MAjP8AAI+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XAAAXP8AAP+yAE3/AADa2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0AAB3/AAD/7wAP/gMA/P8AACY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3wAA3/8AAP8wAM//&#10;AAByc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AAAKD/AAD/bgCR/wAAvb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h&#10;AABh/wAA/60AUf4AAPv7AAAPD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gAAIv8AAP/rAA/6AQD+/wAAVV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HjAADj/wAA/ysA1P8AAKC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pQAApf8AAP9q&#10;AJX/AADq6gAAAw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YAAGb/AAD/qABL8wAA//8AADg4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IAAA8vIAAP//AAD//wAA//8AAP//AAD//wAA//8AAP//AAD//wAA&#10;//8AAP//AAD//wAA2NgAAJOTAAD//wAA//8AAP//AAD//wAA//8AAP//AAD//wAA//8AAP//AABf&#10;XwAAAAAAAAAA4gAA4v8AAP//AAD//wAA//8AAP//AAD//wAA//8AAP//AAD//wAA//8AAP//AAD/&#10;6gAA6gIAAAJgAABg/wAA//8AAP//AAD//wAA//8AAP//AAD//wAA//8AAP//AAD/XwAAX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n/wAA/+cADvUBAP7/AACDg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5sAAP//&#10;AAD//wAA//8AAP//AAD//wAA//8AAP//AAD//wAA//8AAP//AAD//wAAw8MAAAQEAAABAQAAX18A&#10;APLyAAD//wAA//8AAP//AAD//wAA//8AAPLyAABfXwAAAQEAAAAAAAAAAPkAAPn/AAD//wAA//8A&#10;AP//AAD//wAA//8AAP//AAD//wAA//8AAP//AAD//wAA//kAAPkAAAAAAQAAAV8AAF/yAADy/wAA&#10;//8AAP//AAD//wAA//8AAP/yAADyXwAAXwE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egAAOj/AAD/JgDZ/wAAz8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LiAAD//wAA//8AAP//AAD//wAA//8AAP//AAD/&#10;/wAA//8AAP//AAD//wAA//8AAOLiAAAAAAAAAAAAAAAAIAAbO5sAPdjiABr8+QAG/+IAGvybAD3Y&#10;HwAbOgAAAAAAAAAAAAAAAAAAAADiAADi/wAA//8AAP//AAD//wAA//8AAP//AAD//wAA//8AAP//&#10;AAD//wAA//8AAP/iAADiAAAAAAAAAAAAAAAAHwAAH5sAAJviAADi+QAA+eIAAOKbAACbHwAAH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pAACp/wAA/2UAk/gAAP//AAAbG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5+QAA//8AAP//AAD//wAA//8AAP//AAD//wAA//8AAP//AAD//wAA//8AAP//AAD5+QAA&#10;AAABAAABYAAAYPIAAPL/AAD//wAA//8AAP//AAD//wAA//IAAPJgAABgAQAAAQAAAAAjAAAj2QAA&#10;2f8AAP//AAD//wAA//8AAP//AAD//wAA//8AAP//AAD//wAA//8AAP//AAD/mwAAm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8A&#10;AP+kAD7iAAD//wAAZm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g&#10;IAAAm5sAAOLiAAD5+QAA4uIAAJubAAAfHwAAAAAAAAAAAAAAAAAA4uIAAP//AAD//wAA//8AAP//&#10;AAD//wAA//8AAP//AAD//wAA//8AAP//AAD//wAA4uIAAAAAYAAAYP8AAP//AAD//wAA//8AAP//&#10;AAD//wAA//8AAP//AAD//wAA/3UAAHWeAACe/AAA/P8AAP//AAD//wAA//8AAP//AAD//wAA//8A&#10;AP//AAD//wAA//8AAP//AAD/8QAA8R8AAB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wAACz/AAD/4wAL7gEA/v8AALK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EBAABgYAAA8vIAAP//AAD//wAA//8AAP//AAD//wAA&#10;8vIAAGBgAAABAQAABAQAAMPDAAD//wAA//8AAP//AAD//wAA//8AAP//AAD//wAA//8AAP//AAD/&#10;/wAA//8AAJubIAAAIPIAAPL/AAD//wAA//8AAP//AAD//wAA//8AAP//AAD//wAA//8AAP//AAD/&#10;/wAA//wAAPyeAACedgAAdv8AAP//AAD//wAA//8AAP//AAD//wAA//8AAP//AAD//wAA/18AA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C7AAA7P8AAP8hAN7/AAD19QAACQ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BgYAAA//8AAP//AAD//wAA//8AAP//AAD//wAA//8AAP//AAD//wAAkpIAANnZAAD//wAA//8A&#10;AP//IADf/5sAZP/iAB3/+QAG/+IAHf+bAGT/HwDg/wAA//8AAPHxAAAfH5sAAJv/AAD//wAA//8A&#10;AP//AAD//wAA//8AAP//AAD//wAA//8AAP//AAD//wAA/9kAANkjAAAjAAAAAAEAAAFfAABf8gAA&#10;8v8AAP//AAD//wAA//8AAP//AAD/8gAA8l8AAF8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4AAK7/AAD/YAB+3gAA&#10;//8AAEl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gIAAA8vIAAP//AAD//wAA//8AAP//AAD/&#10;/wAA//8AAP//AAD//wAA//8AAP//AAD//wAA2NgBAJKTYACf//IADf//AAD//wAA//8AAP//AAD/&#10;/wAA//IADf9gAJ//AQBfYAAAAADiAADi/wAA//8AAP//AAD//wAA//8AAP//AAD//wAA//8AAP//&#10;AAD//wAA//8AAP/iAADiAAAAAAAAAAAAAAAAAAAAAB8AAB+bAACb4gAA4vkAAPniAADimwAAmx8A&#10;AB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Bv/wAA/58AL84AAP//AACVl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m5sAAP//AAD//wAA//8AAP//AAD//wAA//8AAP//AAD//wAA//8AAP//AAD//wAA&#10;w8MAAAQEYAABYf8AAP//AAD//wAA//8AAP//AAD//wAA//8AAP//AAD//wAA/18AAWAAAAAA+QAA&#10;+f8AAP//AAD//wAA//8AAP//AAD//wAA//8AAP//AAD//wAA//8AAP//AAD/+Q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QAA&#10;Mf8AAP/eAAflAAD//wAA4OAAAAE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OLiAAD//wAA//8AAP//&#10;AAD//wAA//8AAP//AAD//wAA//8AAP//AAD//wAA//8AAOLiIAAAIPIAAPL/AAD//wAA//8AAP//&#10;AAD//wAA//8AAP//AAD//wAA//8AAP/zAADzeAAAePYAAPb/AAD//wAA//8AAP//AAD//wAA//8A&#10;AP//AAD//wAA//8AAP//AAD//wAA/+IAAO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MAAAPwAADw/wAA/x0AzOkAAP//AAAsL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D5+QAA//8AAP//AAD//wAA//8AAP//AAD//wAA//8AAP//AAD/&#10;/wAA//8AAP//AAD5+ZsAAJv/AAD//wAA//8AAP//AAD//wAA//8AAP//AAD//wAA//8AAP//AAD/&#10;/wAA//8AAP//AAD//wAA//8AAP//AAD//wAA//8AAP//AAD//wAA//8AAP//AAD//wAA//8AAP+b&#10;AAC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wAAs/8AAP9bAGS/AAD//wAAeH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4uIA&#10;AP//AAD//wAA//8AAP//AAD//wAA//8AAP//AAD//wAA//8AAP//AAD//wAA4uLiAADi/wAA//8A&#10;AP//AAD//wAA//8AAP//AAD//wAA//8AAP//AAD//wAA//8AAP/2AAD2dwAAd/MAAPP/AAD//wAA&#10;//8AAP//AAD//wAA//8AAP//AAD//wAA//8AAP/xAADxHwAAH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QAAHT/AAD/mgAo&#10;wgAA//8AAPj4AAD5+QAA4uIAAJubAAAf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JubAAD//wAA//8AAP//AAD//wAA//8AAP//&#10;AAD//wAA//8AAP//AAD//wAA//8AAJub+QAA+f8AAP//AAD//wAA//8AAP//AAD//wAA//8AAP//&#10;AAD//wAA//8AAP//AAD/+QAA+QAAAABgAABg/wAA//8AAP//AAD//wAA//8AAP//AAD//wAA//8A&#10;AP//AAD/XwAAX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1AAE2/wAA/9kAJP0AAP//AAD//wAA//8AAP//AAD//wAA&#10;8vIAAGBgAAAB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fHwAA8vIAAP//AAD//wAA//8AAP//AAD//wAA//8AAP//AAD//wAA//8AAPHxAAAf&#10;H+IAAOL/AAD//wAA//8AAP//AAD//wAA//8AAP//AAD//wAA//8AAP//AAD//wAA/+IAAOIAAAAA&#10;AQAAAV8AAF/yAADy/wAA//8AAP//AAD//wAA//8AAP/yAADyXwAAXwE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BeYvMADP//AAD/GQDm/wAA//8AAP//AAD//wAA//8AAP//AAD//wAAX1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GBgAAD//wAA//8A&#10;AP//AAD//wAA//8AAP//AAD//wAA//8AAP//AABfXwAAAACbAACb/wAA//8AAP//AAD//wAA//8A&#10;AP//AAD//wAA//8AAP//AAD//wAA//8AAP+bAACbAAAAAAAAAAAAAAAAHwAAH5sAAJviAADi+QAA&#10;+eIAAOKbAACbHwAAH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gIAAA8vK4AEf//wAA/1YAqf8AAP//AAD/&#10;/wAA//8AAP//AAD//wAA//8AAPLyAAAf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BAQAAX18AAPj4AAD//wAA//8AAP//AAD//wAA//8AAPLy&#10;AABfXwAAAQEAAAAAHwAAH/IAAPL/AAD//wAA//8AAP//AAD//wAA//8AAP//AAD//wAA//8AAP/x&#10;AADxHwAAH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5sAAP//eQCG//8AAP+VAGr/AAD//wAA//8AAP//AAD//wAA//8AAP//AAD//wAA&#10;m5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ICAADi4gAA//8AAOrqAAD5+QAA4uIAAJubAAAfHwAAAAAAAAAAAAAAAAEAAAG+AAC+/wAA&#10;//8AAP//AAD//wAA//8AAP//AAD//wAA//8AAP//AAD/XwAAX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LiAAD//zoAxf//AAD/&#10;1AAr/wAA//8AAP//AAD//wAA//8AAP//AAD//wAA//8AAOL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BBQQAA//8AAOPjAAADAwAAAAAA&#10;AAAAAAAAAAAAAAAAAAAAAAAAAAAAAACFAACF/wAA//sAAPv1AAD1/wAA//8AAP//AAD//wAA//8A&#10;AP/yAADyXwAAXwE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5+QAA//8GAPn/9gAJ//8AAP8UAOv/AAD//wAA//8AAP//AAD/&#10;/wAA//8AAP//AAD5+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o6MAAP//AACEhAAAAAAAAAAAAAAAAAAAAAAAAAAAAAAAAAAAAABzAABz&#10;/wAA//0AAP1RAABRHwAAH5sAAJviAADi+QAA+eIAAOKbAACbHwAAH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4uIA&#10;AP//AAD//70AQv//AAD/UQCu/wAA//8AAP//AAD//wAA//8AAP//AAD//wAA4u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Dw8AAPf3AAD//wAA&#10;JCQAAAAAAAAAAAAAAAAAAAAAAAAAAAAAAABiAABi/wAA//8AAP9h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ubAAD//wAA//9+AIH//wAA/5AAb/8AAP//&#10;AAD//wAA//8AAP//AAD//wAA//8AAJu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B/AAAA8QAA&#10;AP8AAADxAAAAfwAAAA0AAAAAAAAAAAAAAAAAAAAAAAAAAAAAAAAAAAAAAAAAAAAAAAAAAAAAAAAA&#10;AAAAAAAAAAAAAAAAAAAAAAAAAAAAAAAAVQAAAMYAAAD/AAAA/wAAAP8AAADGAAAAVQ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GdnAAD//yAAqMibAACb4gAA4vkAAPniAADimwAAmx8AAB9S&#10;AABS/QAA/f8AAP9xAAB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fHwAA8vIAAP//PwDA//8AAP/PADD/AAD//wAA//8AAP//AAD//wAA//8AAPHxAAAf&#10;H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8QAAAFUAAAAAAAAANwAAAPEAAADGAAAADQAAAAAA&#10;AAAAAAAAAAAAAAAAAAAAAAAAAAAAAAAAAAAAAAAAAAAAAAAAAAAAAAAAAAAAAAAAAAAAAAAAnAAA&#10;AP8AAACcAAAADQAAAAAAAAANAAAAjAAAAP8AAACc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QDH&#10;yGAAn//yAAX3/wAA//8AAP//AAD//wAA//8AAP/1AAD1+wAA+/8AAP+EAAC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BgAAD//ycA2P/9&#10;AAL//wAA//kABv/iAB3/mwBk/x8A4P8AAP//AABfX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wAAAFUAAAAAAAAAAAAAAAAAAABVAAAA/wAAAKoAAAAAAAAAAAAAAAAAAAAAAAAAAAAAAAAAAAAA&#10;AAAAAAAAAAAAAAAAAAAAAAAAAAAAAAAAAAAAVQAAAP8AAAB/AAAAAAAAAAAAAAAAAAAAAAAAAAAA&#10;AACqAAAA/wAAAFU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rK2AAn///AAD//wAA//8AAP//AAD//wAA//8A&#10;AP//AAD//wAA//8AAP+9AAC9AQ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BAmAAO5vyAAz+/wAA//8AAP//AAD//wAA//8AAP/yAAz+&#10;YAA7mwEAAQ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wAAAMYAAAANAAAAAAAAAAAAAAAAAAAAGgAA&#10;AOQAAAD/AAAAVQAAAAAAAAAAAAAAAAAAAAAAAAAAAAAAAAAAAAAAAAAAAAAAAAAAAAAAAAAAAAAA&#10;DQAAAMYAAADxAAAANwAAAAAAAAAAAAAAAAAAAAAAAAAAAAAAVQAAAP8AAACq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CAAepryAA3//wAA//8AAP//AAD//wAA//8AAP//AAD//wAA//8AAP//AAD/8gAA8h8AAB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GD/AAD//wAA//8AAP//AAD//wAA//8AAP//AAD//wAA//8AAP9fAAB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P8AAACqAAAAAAAAAAAAAAAAAAAAAAAAAAAAAACqAAAA/wAAAMYAAAANAAAAAAAAAAAA&#10;AAAAAAAAAAAAAAAAAAAAAAAAAAAAAAAAAAAAAAAAAAAAABoAAADkAAAA/wAAAFUAAAAAAAAAAAAA&#10;AAAAAAAAAAAAAAAAAFUAAAD/AAAAxgAAAA0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BQWbAFz3/wAA//8AAP//AAD//wAA&#10;//8AAP//AAD//wAA//8AAP//AAD//wAA//8AAP+bAAC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AAACDyAADy/wAA//8AAP//AAD//wAA//8AAP//&#10;AAD//wAA//8AAP//AAD/8gAA8h8AAB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AAAAfwAAAAAAAAAAAAAA&#10;AAAAAAAAAAAAAAAAfwAAAP8AAADxAAAANwAAAAAAAAAAAAAAAAAAAAAAAAAAAAAAAAAAAAAAAAAA&#10;AAAAAAAAAAAAAAANAAAAxgAAAP8AAACqAAAAAAAAAAAAAAAAAAAAAAAAAAAAAAB/AAAA/wAAAH8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FBQ4gAd//8AAP//AAD//wAA//8AAP//AAD//wAA//8AAP//AAD//wAA//8A&#10;AP//AAD/4gAA4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bAACb/wAA//8AAP//AAD//wAA//8AAP//AAD//wAA//8AAP//AAD//wAA//8AAP+bAAC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wAAAFUAAAAAAAAAAAAAAAAAAAAAAAAAAAAAAFUAAAD/AAAA/wAA&#10;AFUAAAAAAAAAAAAAAAAAAAAAAAAAAAAAAAAAAAAAAAAAAAAAAAAAAAAAAAAAAAAAAH8AAAD/AAAA&#10;/wAAAH8AAAAAAAAAAAAAAAAAAAAaAAAA5AAAAOQ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CysvkABv//AAD/&#10;/wAA//8AAP//AAD//wAA//8AAP//AAD//wAA//8AAP//AAD//wAA//kAAP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4gAA4v8AAP//AAD//wAA//8A&#10;AP//AAD//wAA//8AAP//AAD//wAA//8AAP//AAD/4gAA4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wAAAPEAAAA3&#10;AAAAAAAAAAAAAAAAAAAAAAAAAAAAAAA3AAAA8QAAAP8AAAB/AAAAAAAAAAAAAAAAAAAAAAAAAAAA&#10;AAAAAAAAAAAAAAAAAAAAAAAAAAAAAAAAAAAaAAAA5AAAAP8AAAD/AAAAxgAAAA0AAAANAAAAxgAA&#10;ANQAAAAq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ZGQAA/PziAB3//wAA//8AAP//AAD//wAA//8AAP//AAD//wAA&#10;//8AAP//AAD//wAA//8AAP/iAAD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kAAPn/AAD//wAA//8AAP//AAD//wAA//8AAP//AAD//wAA//8AAP//&#10;AAD//wAA//kAAP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gAAAP8AAADxAAAANwAAAAAAAAAAAAAAAAAAAAAAAAAAAAAA&#10;NwAAAPEAAAD/AAAAqgAAAAAAAAAAAAAAAAAAAAAAAAAAAAAAAAAAAAAAAAAAAAAAAAAAAAAAAAAA&#10;AAAAAAAAACoAAADkAAAA/wAAAP8AAADhAAAA4QAAAJwAAAAN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dnYA&#10;AP//mwBF4P8AAP//AAD//wAA//8AAP//AAD//wAA//8AAP//AAD//wAA//8AAP//AAD/mwAAm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iAADi/wAA&#10;//8AAP//AAD//wAA//8AAP//AAD//wAA//8AAP//AAD//wAA//8AAP/iAAD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wAAm/8AAP//AAD//wAA//8AAP//AAD//wAA//8A&#10;AP//AAD//wAA//8AAP//AAD/mwAAm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8AAB/yAADy/wAA//8AAP//AAD//wAA//8AAP//AAD//wAA//8AAP//AAD/8QAA8R8AAB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AAAYP8AAP//AAD//wAA&#10;//8AAP//AAD//wAA//8AAP//AAD//wAA/18AA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oAAAD/AAAA8QAAADcA&#10;AAAAAAAAAAAAAAAAAAAAAAAAAAAAAFUAAAD/AAAA/wAAAH8AAAAAAAAAAAAAAAAAAAAAAAAAAAAA&#10;AAAAAAAAAAAAAAAAAAAAAAAAAAAAAAAAABoAAADkAAAAxgAAAA0AAAAAAAAAAAAAADcAAADxAAAA&#10;/wAAAP8AAAB/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LCwAA8/MAAP//AAAqKgAAAAAAAAAAAAAAAJEAAJH/AAD/9AAA9PkAAPniAADi&#10;mwAAmx8AAB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FfAABf8gAA8v8AAP//AAD//wAA//8AAP//AAD/8gAA8l8A&#10;AF8B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PEAAAA3AAAAAAAAAAAAAAAAAAAAAAAAAAAAAABV&#10;AAAA/wAAAP8AAABVAAAAAAAAAAAAAAAAAAAAAAAAAAAAAAAAAAAAAAAAAAAAAAAAAAAAAAAAAAAA&#10;AACqAAAA/wAAAFUAAAAAAAAAAAAAAAAAAAAAAAAANwAAAPEAAAD/AAAA5AAAABo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X18AAP//AADHxwAA&#10;AAAAAAAAAAAAAAAAAADVAADV/wAA/0gAAE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8AAB+bAACb4gAA4v8AAP//AAD/pABb/x8ABy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PEAAAD/AAAAVQAAAAAAAAAAAAAAAAAAAAAAAAAAAAAAfwAAAP8AAADxAAAANwAAAAAAAAAAAAAA&#10;AAAAAAAAAAAAAAAAAAAAAAAAAAAAAAAAAAAAAAAAAAA3AAAA8QAAAPEAAAA3AAAAAAAAAAAAAAAA&#10;AAAAAAAAAAAAAABVAAAA/wAAAPEAAAA3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MHBAAD//wAAZmYAAAAAAAAAAAAAAAApAAAp/wAA/+8AAO8G&#10;AA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VAADV/wAA&#10;/zAAz/8AAB8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wAAAH8AAAAAAAAAAAAAAAAA&#10;AAAAAAAAAAAAAKoAAAD/AAAAqgAAAAAAAAAAAAAAAAAAAAAAAAAAAAAAAAAAAAAAAAAAAAAAAAAA&#10;AAAAAAAAAAAANwAAAPEAAADkAAAAGgAAAAAAAAAAAAAAAAAAAAAAAAAAAAAADQAAAMYAAADxAAAA&#10;Nw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CUlAAD/&#10;/wAA9vYAAA8PAAAAAAAAAAAAAAAAfAAAfP8AAP+hAAC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vf8AAP9JALb/AAA3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P8AAADGAAAADQAAAAAAAAAAAAAAAAAAABoAAADkAAAA/wAAAFUAAAAA&#10;AAAAAAAAAAAAAAAAAAAAAAAAAAAAAAAAAAAAAAAAAAAAAAAAAAAAAAAAABoAAADkAAAA8QAAADcA&#10;AAAAAAAAAAAAAAAAAAAAAAAAAAAAAA0AAADGAAAA5AAAABo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CFhQAA//8AAKKiAAAAAAAAAAAAAAAAAAAAAM8A&#10;AM//AAD/TgAAT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QAAKT/AAD/YgCd/wAAT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wAA&#10;AFUAAAAAAAAAAAAAAAAAAABVAAAA/wAAAKoAAAAAAAAAAAAAAAAAAAAAAAAAAAAAADcAAADxAAAA&#10;8QAAADcAAAAAAAAAAAAAAAAAAAAAAAAAfwAAAP8AAACqAAAAAAAAAAAAAAAAAAAAAAAAAAAAAAA3&#10;AAAA8QAAAH8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DAwAA5OQAAP//AABAQAAAAAAAAAAAAAAAACIAACL/AAD/8wAA8wgAA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LAACL/wAA/3sAhP8AAGho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NQAAADkAAAAKgAAAAAAAABiAAAA8QAAAMYA&#10;AAANAAAAAAAAAAAAAAAAAAAAAAAAAAAAAACqAAAA/wAAAP8AAACqAAAAAAAAAAAAAAAAAAAAAAAA&#10;AA0AAACqAAAA/wAAAMYAAAAqAAAAAAAAAAAAAABVAAAA8QAAAJwAAAAN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gIAAAm5sAAOLiAAD5+QAA6uoAAP//AADh4QAAAgIAAAAAAAAA&#10;AAAAAAB1AAB1/wAA/6gAAK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gAAcv8AAP+TAGz/AAC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kAAFn/AAD/&#10;rABT/wAAmJ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BgYAAA//8AAP//AAD//wAA//8AAP//AAD//wAA//8AAP//&#10;AAD//wAAX18AAAAAHQAAHf8AAP/2AAD2CwAA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BA/wAA/8UAOv8AALG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gIAAA&#10;8vIAAP//AAD//wAA//8AAP//AAD//wAA//8AAP//AAD//wAA//8AAPLyAAAfH28AAG//AAD/rgAA&#10;r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AAAKP8AAP/eACH/AADJ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m5sAAP//AAD//wAA//8AAP//AAD//wAA//8A&#10;AP//AAD//wAA//8AAP//AAD//wAAm5vCAADC/wAA/1sAAF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8AAA//AAD/9wAI/wEA4O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OLiAAD//wAA//8AAP//AAD//wAA//8AAP//AAD//wAA//8AAP//AAD//wAA//8YAM3l&#10;/gAA/voAAPoPAAA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B9gAA9v8AAP8QAOn5AA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D5+QAA//8AAP//AAD//wAA&#10;//8AAP//AAD//wAA//8AAP//AAD//wAA//8AAP//aACT+/8AAP+0AAC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0AAN3/&#10;AAD/KADX/wAAEh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4uIAAP//AAD//wAA//8AAP//AAD//wAA//8AAP//AAD//wAA//8A&#10;AP//AAD//7wAO/f/AAD/YQAA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EAADE/wAA/0EAvv8AACo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JubAAD/&#10;/wAA//8AAP//AAD//wAA//8AAP//AAD//wAA//8AAP//AAD//xMA7P/8AAL+/AAA/BMAAB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wAAq/8AAP9aAKX/AABC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fHwAA8vIAAP//AAD//wAA//8AAP//AAD//wAA&#10;//8AAP//AAD//wAA//9iAJT2/wAA/7sAAL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MAAJP/AAD/cwCM/wAAW1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GBgAAD//wAA//8AAP//AAD//wAA//8AAP//AAD//wAA//8AAP//tQAc0f8AAP9o&#10;AAB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6AAB6/wAA/4wAc/8AAHN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BAQAAX18AAPLyAAD/&#10;/wAA//8AAP//AAD//wAA//8AAPLyDwBZaPoAAPr+AAD+Fw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QAAYf8A&#10;AP+lAFr/AACLi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fHwAAs7MAAP//AAD+/gAA4uIAAJubAAAfH1wA&#10;AFz/AAD/wQAAw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gAAEj/AAD/vQBC/wAApK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FtbAAD//wAAra0AAAAAAAAAAAAAAACvAACv/wAA/24AAG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vAAAv/wAA/9YAKf8AALy8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B6egAA//8AAI+PAAAA&#10;AAAAAAAMAAAM9wAA9/8AAP8c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gAAFv8AAP/vABD/AADU1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mJgAAP//AABwcAAAAAAAAAAAVQAAVf8AAP/IAAD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L8AAD8/wAA/wkA5O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Le3&#10;AAD//wAAUVEAAAAAAAAAAKgAAKj/AAD/dAAAd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QAA&#10;5f8AAP8hAN7/AAAGB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DW1gAA//8AADMzAAAAAAkAAAn0AAD0/wAA&#10;/yEAAC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wAAMz/AAD/OgDF/wAAHR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BAQAA9PQAAP//AAAUFAAAAABPAABP/wAA/84AAM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zAACz/wAA/1IArf8AADU1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ExMAAP//AAD19QAAAQEAAAAA&#10;ogAAov8AAP97AAB7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gAAmv8AAP9rAJT/AABO&#10;T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DExAAD//wAA19cAAAAABgAABvAAAPD/AAD/KAAAK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EAAIH/AAD/hAB7/wAAZm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BQUAAA//8A&#10;ALi4AAAAAEgAAEj/AAD/1AAA1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oAABo&#10;/wAA/50AYv8AAH5+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CAAYYGbAGT/4gAS9PkAAPn0AAD0/wAA/5AAAJ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AAAUP8AAP+2AEn/AACWl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QAAAWAA&#10;AGDyAAf5/wAA//8AAP//AAD//wAA//8AAP/0AAD0YAAAYAE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Df/AAD/zwAw/wAAr6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GAAAGD/AAD//wAA//8AAP//AAD//wAA//8AAP//&#10;AAD//wAA//8AAP9fAAB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e/wAA/+gAF/8AAMf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CAAACDyAADy/wAA//8AAP//AAD//wAA//8AAP//AAD//wAA//8AAP//AAD/8gAA8h8AAB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gAABv8AAP/9AAL/AwDc3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CbAACb/wAA//8AAP//AAD//wAA//8A&#10;AP//AAD//wAA//8AAP//AAD//wAA//8AAP+bAAC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s&#10;AAHt/wAA/xkA4PkAAA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4gAA4v8AAP//AAD//wAA//8AAP//AAD//wAA//8AAP//AAD//wAA//8AAP//&#10;AAD/4gAA4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0wAA0/8AAP8yAM3/AAAQE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PkAAPn/AAD//wAA&#10;//8AAP//AAD//wAA//8AAP//AAD//wAA//8AAP//AAD//wAA//kAAP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sAALv/AAD/SwC0/wAAKC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DiAADi/wAA//8AAP//AAD//wAA//8AAP//AAD//wAA//8A&#10;AP//AAD//wAA//8AAP/iAAD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iAACi/wAA/2QAm/8A&#10;AEF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mwAAm/8AAP//AAD//wAA//8AAP//AAD//wAA//8AAP//AAD//wAA//8AAP//AAD/mwAAm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QAAif8AAP99AIL/AABZW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B8AAB/yAADy/wAA//8AAP//AAD//wAA&#10;//8AAP//AAD//wAA//8AAP//AAD/8QAA8R8AAB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AA&#10;AHD/AAD/lQBq/wAAcX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YAAAYP8AAP//AAD//wAA//8AAP//AAD//wAA//8AAP//AAD//wAA/18A&#10;A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XAABX/wAA/64AUf8AAIm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EAAAFfAHjX&#10;8gAN//8AAP//AAD//wAA//8AAP//AAD/8gAA8l8AAF8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gAAPv8AAP/HADj/AACi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De3h8A4P+2AAzC/wAA//4AAP7iAADimwAA&#10;mx8AA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YAACb/AAD/4AAf/wAA&#10;ur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DAwAA+/sAAP//ZAAHa/8AAP+kAACk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N/wAA//kABv8BANHS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HBwAAP//AADt7YQAAIT/AAD/&#10;hAAAh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QAAfX/AAD/EgDa7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Do6AAD//wAAzs6kAACk/wAA/2QAAG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bAAHc/wAA/yoA1f8AAAU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BZWQAA//8A&#10;AK+vxAAAxP8AAP9EAAB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gAAwv8AAP9DALz/AAAbG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eHgAAP//AACRkeQAAOT/AAD/JAAAJ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kAAKn/AAD/XACj&#10;/wAAMz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JaWAAD//wcAb3b+AAD+/gAA/gc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RAACR/wAA/3UAiv8AAEx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C1tQAA//8kAEhs/wAA/+Q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AAAeP8AAP+OAHH/AABkZ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8AAF//AAD/pwBY/wAAfH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AABG/wAA/78AQP8AAJW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FUAAAAAAAAA&#10;AAAAAAAAAABVAAAA/wAAAKoAAAAAAAAAAAAAAAAAAAAAAAAAAAAAAAAAAAAAAAAAAAAAAAAAAAAA&#10;AAAAAAAAAAAAAAAAAAAAAAAAAAAAAAAAAAAAKgAAANQAAAD/AAAAxgAAACo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BERAAD//wAA9/eEAACE/wAA/4QAAI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QAALf8AAP/YACf/&#10;AACtr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wAAAMYAAAANAAAAAAAAAAAAAAAAAAAAGgAAAOQAAAD/AAAAVQAA&#10;AAAAAAAAAAAAAAAAAAAAAAAAAAAAAAAAAAAAAAAAAAAAAAAAAAAAAAAAAAAAAAAAAAAAAAAAAAAA&#10;NwAAAPEAAAD/AAAAqg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v&#10;LwAA//8AANnZpAAApP8AAP9kAABk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QAABT/AAD/8QAO/wAAxc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Cq&#10;AAAAAAAAAAAAAAAAAAAAAAAAAAAAAACqAAAA/wAAAMYAAAANAAAAAAAAAAAAAAAAAAAAAAAAAAAA&#10;AAAAAAAAAAAAAAAAAAAAAAAAAAAAAAAAAAAAAAAANwAAAPEAAAD/AAAAqg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Tk4AAP//AAC6usQAAMT/AAD/RAAAR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C+wAB/P8AAP8KANT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D/AAAAfwAAAAAAAAAAAAAAAAAAAAAAAAAAAAAA&#10;fwAAAP8AAADxAAAANwAAAAAAAAAAAAAAAAAAAAAAAAAAAAAAAAAAAAAAAAAAAAAAAAAAAAAAAAAA&#10;AAAADQAAAMYAAAD/AAAA5AAAABo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G1tAAD//wAAnJzkAADk/wAA/yQAAC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MAAuX/AAD/IwDU9wAAAQ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AAAA/wAAAFUAAAAAAAAAAAAAAAAAAAAAAAAAAAAAAFUAAAD/AAAA/wAAAFUAAAAAAAAAAAAA&#10;AAAAAAAAAAAAAAAAAAAAAAAAAAAAAAAAAAAAAAAAAAAAAAAAAFUAAAD/AAAA/wAAAH8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CLiwAA//8HAHqB/gAA&#10;/v4AAP4HAAA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KAADK/wAA/zwAw/8AAA4O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PEAAAA3AAAAAAAAAAAAAAAA&#10;AAAAAAAAAAAAAAA3AAAA8QAAAP8AAAB/AAAAAAAAAAAAAAAAAAAAAAAAAAAAAAAAAAAAAAAAAAAA&#10;AAAAAAAAAAAAAA0AAADGAAAA/wAAAOQ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qqoAAP//JABRdf8AAP/kAAD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sQAAsf8AAP9U&#10;AKv/AAAmJ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gAAJj/AAD/bQCS/wAAPz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B//wAA/4YAef8AAFd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ZwAAZ/8AAP+fAGD/AABvb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4AAE7/AAD/uABH/wAAiI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1AAA1/wAA/9EA&#10;Lv8AAKC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AAAHP8AAP/pABb/AAC4u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UAAAX+AAD+/gAB/wQAzd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6gAC7P8AAP8bAND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IAAdP/AAD/NADK/gAAB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5AAC5/wAA&#10;/00Asv8AABk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AAAoP8AAP9mAJn/AAAyM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AAIf/AAD/fgCB/wAASk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4&#10;OAAA//8AANDQxAAAxP8AAP9EAAB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uAABu/wAA/5cAaP8AAGJ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V1cAAP//AACysuQAAOT/AAD/JAAAJ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Vf8AAP+wAE//AAB6e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HV1AAD//wcAj5b+AAD+/gAA/gc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0AAD3/AAD/&#10;yQA2/wAAk5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CUlAAA//8kAGSI/wAA&#10;/+Q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kAAAk/wAA/+IAHf8AAKu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s7MAAP//RAA/g/8AAP/EAAD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wAAC/8AAP/6AAX/AQDCw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NHR&#10;AAD//2QAIYX/AAD/pAAAp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yAAL0/wAA/xMAzN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Dw8AAA//+EAAyQ/wAA/4QAAI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2QAD3P8AAP8sAMr2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PDwAA//8AAPn5pAABpf8AAP9kAABk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AAAMD/&#10;AAD/RQC6/wAADA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LS0AAP//AADb28QAAMT/AAD/&#10;RAAAR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oAACo/wAA/14Aof8AACQ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ExMAAD//wAAvb3kAADk/wAA/yQAAC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wAAj/8AAP93AIj/AAA9P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BqagAA//8H&#10;AJqh/gAA/v4AAP4HAAA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YAAHb/AAD/kABv/wAAVV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iYkAAP//JABtkf8AAP/kAAD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dAABd/wAA/6gAV/8AAG1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KioAAD//0QAR4v/AAD/xAAAx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AAARP8A&#10;AP/BAD7/AACGh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DGxgAA//9kACiM/wAA/6QAAK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sAACv/AAD/2gAl/wAAnp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5eUAAP//hAARlf8AAP+EAAC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TAAAT/wAA//MADP8AALa2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BgYAAP7+AAD//6QA&#10;Aqb/AAD/ZAAAZ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fkAAfr/AAD/DADF0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CIiAAD//wAA5ubEAADE/wAA/0QAAE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hAATl/wAA/yUAxe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BB&#10;QQAA//8AAMfH5AAA5P8AAP8kAAAk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AAC&#10;yv8AAP89AMD9AAAD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X18AAP//BwCkq/4AAP7+AAD+BwAAB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8AAK//AAD/VgCp/wAAFx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H5+AAD//yQAd5v/AAD/5AAA5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WAACW/wAA/28AkP8AADA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CdnQAA//9EAE+T/wAA&#10;/8QAAM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gAAfv8AAP+IAHf/AABI&#10;S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u7sAAP//ZAAvk/8AAP+kAAC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UAAGX/AAD/oQBe/wAAY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Nra&#10;AAD//4QAFpr/AAD/hAAAh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MAABM&#10;/wAA/7oARf8AAHl5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ICAAD4+AAA//+kAAaq/wAA/2QAAG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wAAM/8AAP/SAC3/AACRk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XFwAA//8AAPHxxAAAxP8AAP9EAAB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Br/AAD/6wAU/wAAqa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NjYAAP//AADS0uQAAOT/AAD/&#10;JAAAJ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E/gAA/v8AAP8GALz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FVVAAD//wcAr7b+AAD+/gAA/gc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gABOz/AAD/HQDB3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BzcwAA//8k&#10;AICk/wAA/+Q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Q&#10;AATU/wAA/zYAv/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kpIAAP//RABXm/8AAP/EAAD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wAAt/8AAP9PALD/AAAL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LCwAAD//2QANZn/AAD/pAAAp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4AAJ7/AAD/aACX/wAAIy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DPzwAA//+EABuf/wAA/4QAAI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FAACF/wAA/4AAf/8A&#10;ADs7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7u4AAP//pAAKrv8AAP9kAABk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AAAbP8AAP+ZAGb/AABTU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DQ0AAP//AAD6+sQA&#10;AMT/AAD/RAAAR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MA&#10;AFP/AAD/sgBN/wAAbG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CsrAAD//wAA3d3kAADk/wAA/yQAAC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7AAA7/wAA/8sANP8AAIS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BK&#10;SgAA//8HALrB/gAA/v4AAP4HAAA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gAAIv8AAP/kABv/AACcn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GgAAP//JACJrf8AAP/kAAD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kAAAn/AAD/+wAE/wIA&#10;s7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IeHAAD//0QAX6P/AAD/xAAAx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AAD8/8AAP8VALz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ClpQAA//9kADyg/wAA&#10;/6QAAK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cABdz/AAD/LgC86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xMQAAP//hAAhpf8AAP+EAAC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LA/wAA/0cAtv0AAAI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OPj&#10;AAD//6QADrL/AAD/ZAAAZ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gAApv8AAP9gAJ//AAAWF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UFAAD9/QAA///EAALG/wAA/0QAAE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0AAI3/AAD/eQCG&#10;/wAALi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0AAB0/wAA/5IAbf8AAEZ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wAAW/8AAP+qAFX/AABeX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IAAEL/AAD/wwA8/wAAd3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pAAAp/wAA/9wAI/8AAI+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QAAEf8AAP/1AAr/&#10;AQCmp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H4AAL6/wAA/w4Atc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3wAG5f8AAP8nALf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IMYAJOr/AAD/PwDA/wAA4uIAAJub&#10;AAAfH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BAABgYAAA8vKtAFL//wAA/1gAp/8AAP//AAD//wAA8vIAAGBgAAAB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YAAA//8AAP//lABr//8AAP9x&#10;AI7/AAD//wAA//8AAP//AAD//wAAX1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IAAA8vIAAP//AAD//3wAg///AAD/igB1/wAA//8AAP//AAD//wAA//8AAPLy&#10;AAAfH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5sAAP//AAD//wAA&#10;//9jAJz//wAA/6MAXP8AAP//AAD//wAA//8AAP//AAD//wAAm5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LiAAD//wAA//8AAP//SgC1//8AAP+8AEP/AAD//wAA//8A&#10;AP//AAD//wAA//8AAOL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5&#10;+QAA//8AAP//AAD//zEAzv//AAD/1AAr/wAA//8AAP//AAD//wAA//8AAP//AAD5+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4uIAAP//AAD//yAA3/+kAFv//wAA//8A&#10;AP/iAB3/mwBk/x8A4P8AAP//AAD//wAA4u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ubAQD+/2AAn//yAA3//wAA//8AAP//AAD//wAA//8AAP/yAA3/YACf/wEA/v8A&#10;AJu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H2AAl/f/AAD//wAA&#10;//8AAP//AAD//wAA//8AAP//AAD//wAA//8AAP9fAJf2AAAfH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AAACDyAAX3/wAA//8AAP//AAD//wAA//8AAP//AAD//wAA//8A&#10;AP//AAD/8gAF9x8AAB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bAACb&#10;/wAA//8AAP//AAD//wAA//8AAP//AAD//wAA//8AAP//AAD//wAA//8AAP+bAA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4gAA4v8AAP//AAD//wAA//8AAP//AAD//wAA&#10;//8AAP//AAD//wAA//8AAP//AAD/4gAA4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fkAAP//AAD//wAA//8AAP//AAD//wAA//9k&#10;AJv//wAA/6QAW/8AAP//AAD//wAA+f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kAAPn/AAD//wAA//8AAP//AAD//wAA//8AAP//AAD//wAA//8AAP//AAD//wAA//kA&#10;AP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OLiAAD//wAA//8AAP//AAD//wAA//8AAP//hAB7//8AAP+EAHv/AAD//wAA//8AAOL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iAADi/wAA//8AAP//AAD/&#10;/wAA//8AAP//AAD//wAA//8AAP//AAD//wAA//8AAP/iAAD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CbmwAA//8AAP//AAD//wAA&#10;//8AAP//AAD//6QAW///AAD/ZACb/wAA//8AAP//AACbm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wAAm/8AAP//AAD//wAA//8AAP//AAD//wAA//8AAP//AAD//wAA&#10;//8AAP//AAD/mwAAm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Hx8AAPLyAAD//wAA//8AAP//AAD//wAA///EADv//wAA/0QAu/8A&#10;AP//AADx8QAAHx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8AAB/y&#10;AADy/wAA//8AAP//AAD//wAA//8AAP//AAD//wAA//8AAP//AAD/8QAA8R8AAB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Bg&#10;YAAA//8AAP//AAD//wAA//8AAP//5AAb//8AAP8kANv/AAD//wAAX1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AAAYP8AAP//AAD//wAA//8AAP//AAD/&#10;/wAA//8AAP//AAD//wAA/18AA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QEAAF9fAADy8gAA//8AAP//BwD4//4A&#10;Af/+AAH/BwDr8gAAX18AAAE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FfAABf8gAA8v8AAP//AAD//wAA//8AAP//AAD/8gAE9l8AAF8B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Hx8AALKyAAD//yQA2v7/AAD/5AAQ9AAAHx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8AAB+b&#10;AACb4gAA4vsAAPv/AAD/4AAf/x8AXn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BY&#10;WAAA//9EAIHF/wAA/8QAAM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pAAAp/wAA/+EAHv8AAJG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dnYAAP//ZABYvP8AAP+kAAC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7+//+5uf//Vlb//xoa//8FBf//Ghr//1ZW//+5uf//&#10;/v7/////////////////////////////////////////////////////////////////////////&#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AAA/UAA/j/AAD/FACp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JWVAAD//4QAN7v/AAD/hAAAh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3t&#10;//9JSf//AAD//wAA//8AAP//AAD//wAA//8AAP//AAD//0lJ///u7v//////////////////////&#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G&#10;AAjO/wAA/0UAoe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CzswAA//+kAB7C/wAA&#10;/2QAAG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3t//8qKv//AAD//wAA//8AAP//AAD//wAA//8A&#10;AP//AAD//wAA//8AAP//Kir//+7u////////////////////////////////////////////////&#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AAClv8AAP93AIf+AAAGB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IAAAIJsAUu3iAB3//gAA/v8AAP+2AAC2HwAAH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7+//9JSf//AAD//wAA//8AAP//AAD//wAA//8AAP//AAD//wAA//8AAP//AAD//wAA//9JSf//&#10;/v7/////////////////////////////////////////////////////////////////////////&#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IAAGL/AAD/qQBW/wAAKC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BAAABYAAAYPIAAPL/AAD/&#10;/wAA//8AAP//AAD//wAA//IAAPJgAABgAQ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5uf//AAD//wAA//8AAP//AAD//wAA&#10;//8AAP//AAD//wAA//8AAP//AAD//wAA//8AAP//AAD//7q6////////////////////////////&#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xAAAx/wAA/9oAJf8A&#10;AE5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YAAAYP8AAP//AAD//wAA//8AAP//AAD//wAA//8AAP//AAD//wAA&#10;/18AA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wAA//8AAP//AAD//wAA//8AAP//AAD//wAA//8AAP//&#10;AAD//wAA//8AAP//AAD//wAA//8AAP//AAD//wAA//8AAP//AAD//wAA//8AAP//AAD//wAA//8A&#10;AP//AAD//wAA//8AAP//AAD//wAA//8AAP//AAD//wAA//8AAP//AAD//wAA//8AAP//AAD/////&#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gAABvoAA/3/AAD/DgBte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IAAAIPIAAPL/&#10;AAD//wAA//8AAP//AAD//wAA//8AAP//AAD//wAA//8AAP/yAADyHwAAH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8AAP//AAD//wAA//8AAP//AAD//wAA//8AAP//AAD//wAA//8AAP//AAD//wAA//8AAP//AAD/&#10;/wAA//8AAP//AAD//wAA//8AAP//AAD//wAA//8AAP//AAD//wAA//8AAP//AAD//wAA//8AAP//&#10;AAD//wAA//8AAP//AAD//wAA//8AAP//AAD//wAA////////////////////////////////////&#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NABXi/wAA/z4AdL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JsAAJv/AAD//wAA//8AAP//AAD//wAA//8AAP//AAD/&#10;/wAA//8AAP//AAD//wAA/5sAAJ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8FBf//AAD//wAA//8AAP//AAD//wAA//8AAP//AAD//wAA&#10;//8AAP//AAD//wAA//8AAP//AAD//wYG////////////////////////////////////////////&#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wAbtv8AAP9wAGv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DiAADi/wAA//8AAP//AAD//wAA//8AAP//AAD//wAA//8AAP//AAD//wAA//8AAP/iAAD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Ghr//wAA//8AAP//AAD//wAA//8AAP//AAD//wAA//8AAP//AAD//wAA//8AAP//AAD//wAA//8a&#10;Gv//////////////////////////////////////////////////////////////////////////&#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kAEnv/AAD/oQBU9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QAA+f8AAP//AAD//wAA//8AAP//&#10;AAD//wAA//8AAP//AAD//wAA//8AAP//AAD/+Q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ZW//8AAP//AAD//wAA//8AAP//AAD/&#10;/wAA//8AAP//AAD//wAA//8AAP//AAD//wAA//8AAP//V1f/////////////////////////////&#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4AAI6/wAA/9MA&#10;LP8AAAw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OIAAOL/AAD//wAA//8AAP//AAD//wAA//8AAP//AAD//wAA//8AAP//AAD/&#10;/wAA/+IAAO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5uf//AAD//wAA//8AAP//AAD//wAA//8AAP//AAD//wAA//8AAP//AAD//wAA&#10;//8AAP//AAD//7q6////////////////////////////////////////////////////////////&#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gAACv0AAv/9AAL/CgAuO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CbAACb/wAA//8A&#10;AP//AAD//wAA//8AAP//AAD//wAA//8AAP//AAD//wAA//8AAP+bAAC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v7//0lJ//8AAP//&#10;AAD//wAA//8AAP//AAD//wAA//8AAP//AAD//wAA//8AAP//AAD//0pK///+/v//////////////&#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UAB3x/wAA/zcAQ3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HwAAH/IAAPL/AAD//wAA//8AAP//AAD//wAA//8AAP//&#10;AAD//wAA//8AAP/xAADxHwAAH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u7v//Kir//wAA//8AAP//AAD//wAA//8AAP//AAD/&#10;/wAA//8AAP//AAD//yoq///u7v//////////////////////////////////////////////////&#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ogAx0/8AAP9pAEm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BgAABg/wAA//8AAP//AAD//wAA//8AAP//AAD//wAA//8AAP//AAD/XwAAX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7u//9JSf//AAD//wAA//8AAP//AAD//wAA//8AAP//AAD//0lJ///u7v//////////&#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EAN6j/AAD/mgBA2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QAAAV8AE3LyAA3//wAA//8A&#10;AP//AAD//wAA//8AAP/yAADyXwAAXw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v7//7q6//9XV///&#10;Ghr//wYG//8aGv//V1f//7q6///+/v//////////////////////////////////////////////&#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1s/wAA&#10;/8wAKP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Dw8HwDg/74ANfL/AAD//QAA/eIAAOKbAACbHwAAH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wAVJP8AAP/5AAb/BgAAB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Bb&#10;WwAA//98AFnV/wAA/4YAAI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HbACL9/wAA/zAADz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eXkAAP//oAA11f8AAP9iAAB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QBE7f8AAP9hACO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JeXAAD//8QAGt7/AAD/PwAAP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gAV8//AAD/kwAou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C1tQAA///nAAjv/wAA&#10;/xsAAB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AFyi&#10;/wAA/8UAHu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1NQMAPP//wAA//YAAPYC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QBTaP8AAP/1AAf8Aw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QEAAPPz&#10;LwDQ//8AAP/TAAD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DTiAB3//wAA/ykAAC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BAQAAD//1MAp/r/AAD/rwAAr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8PsQBO//8AAP9aAAF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uLgAA//93AHTr/wAA/4wAAI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dPP/AAD/jAAMm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TU0AAP//mgBK5P8AAP9oAABo&#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N&#10;AIjV/wAA/74AEM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GtrAAD//74AKOb/AAD/RAAAR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wCMp/8AAP/vAAb1AQ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CJiQAA///i&#10;AA7w/wAA/yAAA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d3jpABb//wAA/yEAAC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p6cJAPb//wAA//oAAPoD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FRuABH//8AAP9T&#10;AAB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MbGKgDV//8AAP/ZAAD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sLIYAef//AAD/hQAAh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Dk5E0Asv//AAD/tQAAt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QlUAKr+/wAA/7cAAb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FBQAA/v5xAI7//wAA/5EAAJ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gDC5P8AAP/pAAPsAQ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ICAAAP//lQBg9f8A&#10;AP9tAAB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urvwAA///wAA/xo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WVvwBA//8A&#10;AP9MAAB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b40Acv//AAD/fgAAf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UlbAKT//wAA/7AAAL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QkKQDW//8AAP/hAAD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BAMA+Pv1AAr//wAA/xQAAB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jYxgA5&#10;//8AAP9FAAB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yspQAa///AAD/dwAAd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Y1iAJ3//wAA/6kAAK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v7//7m5//9WVv//Ghr//wUF//8aGv//Vlb//7m5///+/v//////&#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dnMQDO//8AAP/aAA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7e3//0lJ//8A&#10;AP//AAD//wAA//8AAP//AAD//wAA//8AAP//SUn//+7u////////////////////////////////&#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BQQYA+f/6AAT+/wAA/w4AAA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7e3//yoq//8AAP//AAD//wAA//8AAP//AAD//wAA//8AAP//&#10;AAD//wAA//8qKv//7u7/////////////////////////////////////////////////////////&#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BwAAP//&#10;zQAt+v8AAP8+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v7//0lJ&#10;//8AAP//AAD//wAA//8AAP//AAD//wAA//8AAP//AAD//wAA//8AAP//AAD//0lJ///+/v//////&#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CAAD19ZsAZP//AAD/cA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7m5//8AAP//AAD//wAA//8AAP//AAD//wAA//8A&#10;AP//AAD//wAA//8AAP//AAD//wAA//8AAP//urr/////////////////////////////////////&#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NBpAJb//wAA/6EAAK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9WVv//AAD//wAA//8AAP//AAD//wAA//8AAP//AAD//wAA//8AAP//AAD//wAA//8AAP//&#10;AAD//1dX////////////////////////////////////////////////////////////////////&#1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qqOADH//8AAP/TAAD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8A&#10;AP//AAD//wAA//8AAP//AAD//wAA//8AAP//AAD//wAA//8AAP//AAD//wAA//8AAP//AAD//wAA&#10;//8AAP//AAD//wAA//8AAP//AAD//wAA//8AAP//AAD//wAA//8AAP//AAD//wAA//8AAP//AAD/&#10;/wAA//8AAP//AAD//wAA//8AAP//AAD///////////////////////////////////////////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FhQoA9f/9AAH+/QAA/QoAAA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P//AAD//wAA//8AAP//AAD//wAA//8AAP//&#10;AAD//wAA//8AAP//AAD//wAA//8AAP//AAD//wAA//8AAP//AAD//wAA//8AAP//AAD//wAA//8A&#10;AP//AAD//wAA//8AAP//AAD//wAA//8AAP//AAD//wAA//8AAP//AAD//wAA//8AAP//AAD//wAA&#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X18A&#10;AP//1AAc8P8AAP83AAA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8aGv//AAD/&#10;/wAA//8AAP//AAD//wAA//8AAP//AAD//wAA//8AAP//AAD//wAA//8AAP//AAD//xoa////////&#10;////////////////////////////////////////////////////////////////////////////&#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k5AAD//6IASuz/AAD/aQ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Vlb//wAA//8AAP//AAD//wAA//8AAP//AAD//wAA&#10;//8AAP//AAD//wAA//8AAP//AAD//wAA//9XV///////////////////////////////////////&#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TEwAA//9xAIX2/wAA/5oAAJ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7m5//8AAP//AAD//wAA//8AAP//AAD//wAA//8AAP//AAD//wAA//8AAP//AAD//wAA//8A&#10;AP//urr/////////////////////////////////////////////////////////////////////&#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7uPwDA//8AAP/M&#10;AAD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v//SUn//wAA//8AAP//AAD/&#10;/wAA//8AAP//AAD//wAA//8AAP//AAD//wAA//8AAP//Skr///7+////////////////////////&#10;/////////////////////////////////////////////////////////////////////////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IyA8A8P//AAD/+QAA+QYAAA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JychAB7//8AAP9+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7u//8qKv//AAD//wAA//8AAP//AAD//wAA//8AAP//AAD//wAA&#10;//8AAP//Kir//+7u////////////////////////////////////////////////////////////&#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qIAAP//2wAO6f8AAP8wAAA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C6uqgAV///AAD/WgAA&#10;W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7u7//0lJ//8AAP//AAD//wAA//8AAP//AAD//wAA//8AAP//SUn//+7u////////////////////&#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19AAD//6kALdb/AAD/YQ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2NjMADP//wAA/zYAAD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v//urr//1dX//8aGv//Bgb/&#10;/xoa//9XV///urr///7+////////////////////////////////////////////////////////&#1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XVwAA//94AFvT/wAA/5MAAJ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QEBAPX2&#10;8AAP//8AAP8TAAA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TEAAP//RgCY3v8A&#10;AP/FAAD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BUVFADr//8AAP/vAADvAQ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wMAAD//xUA4/j/AAD/9QAA9QMA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zMzcAyP//AAD/ywAAy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uYAAP//4gAD5f8AAP8pAAA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UVFbAKT//wAA/6cAAK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DAIADf/+AACOj/AAD/+wAA++IA&#10;AOKbAACbHwAAH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G9vfwCA//8AAP+DAAC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BYABgwPIADf//AAD//wAA//8AAP//AAD//wAA//IAAPJgAABgAQ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COjqMAXP//&#10;AAD/YAAAY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AAAYP8AAP//AAD//wAA&#10;//8AAP//AAD//wAA//8AAP//AAD//wAA/18AA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rKzGADn//wAA/zwAAD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AAAIPIAAPL/AAD//wAA//8AAP//AAD//wAA//8AAP//AAD//wAA//8A&#10;AP/yAADyHwAAH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MrK6gAV//8AAP8YAAA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sAAJv/AAD/&#10;/wAA//8AAP//AAD//wAA//8AAP//AAD//wAA//8AAP//AAD//wAA/5sAAJ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DwDa6f8AAP/0AAH1AQ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iAADi/wAA//8AAP//AAD//wAA//8AAP//AAD//wAA&#10;//8AAP//AAD//wAA//8AAP/iAAD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ICDIAzf//AAD/0AAB0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AA+f8AAP//AAD//wAA//8AAP//AAD//wAA//8AAP//AAD//wAA//8AAP//AAD/+Q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JSVWAKn//wAA/60A&#10;AK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IAAOL/AAD//wAA//8AAP//AAD/&#10;/wAA//8AAP//AAD//wAA//8AAP//AAD//wAA/+IAAO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AAACCbAACb4gAA4vkAAPniAADimwAAmx8AAB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ENDeQCG//8AAP+JAAC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bAACb/wAA//8AAP//AAD//wAA//8AAP//AAD//wAA//8AAP//AAD//wAA&#10;//8AAP+bAAC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WAAAGDy&#10;AADy/wAA//8AAP//AAD//wAA//8AAP/yAADyYAAAYA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Bh&#10;YZ0AYv//AAD/ZQAAZ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wAAH/IAAPL/&#10;AAD//wAA//8AAP//AAD//wAA//8AAP//AAD//wAA//8AAP/xAADxHwAAH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GD/AAD//wAA//8AAP//AAD//wAA//8AAP//AAD/&#10;/wAA//8AAP9fAABfAAAAAAAAAAAAAAAAAAAAAAAAAAAAAAAAAAAAAAAAAAAAAAAAAAAAAAAAAAAA&#10;AAAAAAAAAAAAAAAAAAAAAAAAAAAAAAAAAAAAAAAAAAAAAAAAAAAAAAAAAAAAAAAAAAAAAAAAAAAA&#10;AAAAAAAAAAAAAAAAAAAAAAAAAAAAAAAAAAAAAAAAAAAAAAAAAAAAAAAAAAAAAAAAAAAAAAAAAAAA&#10;AAAAAAAAAAAAAAAAAAAAAAAgAAAgmwAAm+IAAOL5AAD54gAA4psAAJsfAAAf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gIDBAD7//wAA/0EAAE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AABg/wAA//8AAP//AAD//wAA//8AAP//AAD/&#10;/wAA//8AAP//AAD/XwAAX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J6e5QAa//8AAP8e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CgC1v/8AAP/4AAL6Ag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CwAteH/AAD/1gAH3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gJQAKr6&#10;/wAA/7IABb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BcXdACL//8AAP+OAAC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1NZgAZ///AAD/aw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VFS7AET//wAA/0cAAE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HJy3wAg//8AAP8jAAA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BwCMk/0AAv/7&#10;AAL9B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CcAk7r/AAD/2wAN6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BLAJHc/wAA/7gAEM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bgCG9P8AAP+UAAy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KCpIAbf//AAD/cAACc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Jye2AEn//wAA/0wA&#10;AE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EZG2gAl//8AAP8pAAA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BABi&#10;ZvsABP/+AAH/CAAAC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CEAcZL/AAD/4QAQ8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BFAHW6/wAA/70AG9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QBw2f8AAP+ZAB22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I0AY/D/AAD/dgAXj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gKwAE39&#10;/wAA/1IACV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BkZ1AAr//8AAP8uAAA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gA4OvcACP//AAD/CwAA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eXAAD//wAArKwAAAAAAAAAAAAAAAAAAAAAAAAAAAAAAAAA&#10;AAAAAAAAAAAAAAAAAAAAAAAAAAAAAAAAAOLiAAD//wAA//8AAP//AAD//wAA//8AAP//AAD//wAA&#10;//8AAP//AAD//wAA//8AAOLihgAAhv8AAP+oAFf/AAD//wAA//8AAP//AAD//wAA//8AAP//AAD/&#10;/wAA//8AAF9f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fwAAAPEAAAD/AAAA8QAAAH8AAAAN&#10;AAAAAAAAAAAAAAAAAAAAAAAAAAAAAAAAAAAAAAAAAAAAAAAAAAAAAAAAAAAAAAAAAAAAAAAAAAAA&#10;AAAAAAAAAAAAAA0AAAB/AAAA8QAAAP8AAADxAAAAfwAAAA0AAAAAAAAAAAAAAAAAAAAAAAAAAAAA&#10;AAAAAAAAAAAAAAAAAAAAAAAAAAAAAAAAAAAAAAAAAAAAAAAAAAAAAAAAAAAAAAAAAAAAAAAAAAAA&#10;AAAAAP8AAAD/AAAA/wAAAAAAAAAAAAAAAAAAAAAAAAAAAAAAABwATWn/AAD/5gAR9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Y&#10;GAAA9fUAAP//AAA4OAAAAAAAAAAAAAAAAAAAAAAAAAAAAAAAAAAAAAAAAAAAAAAAAAAAAAAAAAAA&#10;AACbmwAA//8AAP//AAD//wAA//8AAP//AAD//wAA//8AAP//AAD//wAA//8AAP//AACbmxoAABr6&#10;AAD6/AAB/R8A1fQAAP//AAD//wAA//8AAP//AAD//wAA8vIAAF9fAAABAQ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KCAAD//wAAwcEAAAEBAAAAAAAA&#10;AAAAAAAAAAAAAAAAAAAAAAAAAAAAAAAAAAAAAAAAAAAAAAAAISEAAPn5AAD//wAA//8AAP//AAD/&#10;/wAA//8AAP//AAD//wAA//8AAP//AADx8QAAHx8AAAAAoAAAoP8AAP+OAA6cAACbmwAA4uIAAPn5&#10;AADi4gAAm5sAAB8f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DQAA6uoAAP//AABMTAAAAAAAAAAAAAAAAAAAAAAAAAAAAAAAAAAAAAAA&#10;AAAAAAAAAAAACgoAAK6uAAD//wAA//8AAP//AAD//wAA//8AAP//AAD//wAA//8AAP//AAD//wAA&#10;X18AAAAAAAAAAC8AAC//AAD/8gAA8g8AAA8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fwAALy/wAA/ywAu+cAAPn5AADi&#10;4gAAm5sBAB8grgAHtf8AAP/FADr/BADQ1AAAFhYAAAAAAAAAAAAAAAAAAAAAAAAAAAAAAAAAAAAA&#10;AACysgAA//8AAJubAAAAAAAAAAAAAAAAAAAAAAAAAAAAAAAAAAAAAAAAAAAAAAAAAAAAAAAAAAAA&#10;AAAAAAAAAAAAAAAAAAAAAAAAAEIAAEL/AAD/7wAA7xAAABAAAAAAAAAAAAAAAAAAAAAAAAAAAAYA&#10;AAa9AAC9/wAA/9QAANQPAAAPAAAAAAAAHx8AAJubAADi4gAA+fkAAOLiAACbmwAAHx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xsAAD/&#10;/wAA1NQAAAMDAAAAAAAAAAAAAAAAAAAAAAAAAAAAAAAAAAAAAAAAGRkAAMvLAAD//wAA8vIAAIuL&#10;AADy8gAA//8AAP//AAD//wAA//8AAP//AADy8gAAX18AAAEBAAAAAAAAAAAAAAAAuwAAu/8AAP9z&#10;AABz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wAAq/8AAP/xAADx+QAA+eIAAOKbAACbeQAAef8AAP/wAAHxIAC52QAA&#10;//8AANPTAAAWFgAAICAAAJubAADi4gAA+fkAAOLiAAC1tQAA//8AAPPzAAAYGAAAAAAAAAAAAAAA&#10;AAAAAAAAAAAAAAAAAAAAAAAAAAAAAAAAAAAAAAAAAAAAAAAAAAAAAAAAAAAAAAAAAAAAAAAAAAAA&#10;vQAAvf8AAP/PAADP4gAA4vkAAPniAADimwAAmyAAACCfAACf/wAA/+cAAOce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GBgAA3NwAAP//AADBwQAA4uIAAPn5AADi4gAA&#10;m5sAAB8fAAAAAAAALS0AAOLiAAD//wAA4eEAACwsAAAAAAAAHx8AAJubAADi4gAA+fkAAOLiAACb&#10;mwAAHx8AAAAAAAAAAAAAAAAAAAAAAAAAAEgAAEj/AAD/9AAA9OMAAOP5AAD54gAA4psAAJsfAAAf&#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BYAAAYPYAAPb/AAD/&#10;/wAA//8AAP//AAD//wAA//8AAP//AAD/WAAAWAAAFhYAANPTAAD//wAA5OQAAPPzAAD//wAA//8A&#10;AP//AAD//wAA//8AAP//AACrqwAAAQEAAAAAAAAAAAAAAAAAAAAAAAAAAAAAAAAAAAAAAAAAAAAA&#10;AAAAAAAAAAAAAAAAAAAAAAAAAAAAAAAAAAAAAAAAAQAAAYQAAIT/AAD//wAA//8AAP//AAD//wAA&#10;//8AAP/4AAD4/wAA//UAAPUzAAA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EAAJaWAAD//wAA//8AAP//AAD//wAA//8AAP//AADy8gAAjIwAAPLyAAD//wAAysoA&#10;ABgYAAAAAAAAAAAAAAAAAAAAAAAAAAAAAAAAAAAAAAAAAAAAAAAAAAAAAAAAAAAAAAAAAAAAAAEA&#10;AAFhAABh/QAA/f8AAP//AAD//wAA//8AAP//AAD/8gAA8mAAAGABAAAB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AAAYP8AAP//AAD//wAA//8AAP//AAD//wAA//8AAP//AAD//wAA&#10;/18AAF8AAAAAAAAWFgAA5OQAAP//AAD//wAA//8AAP//AAD//wAA//8AAP//AAD//wAA//8AAF9f&#10;AAAAAAAAAAAAAAAAAAAAAAAAAAAAAAAAAAAAAAAAAAAAAAAAAAAAAAAAAAAAAAAAAAAAAAAAAAAA&#10;AAAAAAAAAGAAAGD/AAD//wAA//8AAP//AAD//wAA//8AAP//AAD//wAA//8AAP+PAAC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BgAAD//wAA//8AAP//AAD/&#10;/wAA//8AAP//AAD//wAA//8AAP//AAD//wAArq4AAAoKAAAAAAAAAAAAAAAAAAAAAAAAAAAAAAAA&#10;AAAAAAAAAAAAAAAAAAAAAAAAAAAAAAAAAAAAAAAAAABgAABg/wAA//8AAP//AAD//wAA//8AAP//&#10;AAD//wAA//8AAP//AAD/XwAAXw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AAAIPIAAPL/&#10;AAD//wAA//8AAP//AAD//wAA//8AAP//AAD//wAA//8AAP/yAADyHwAAHwAAICAAAPPzAAD//wAA&#10;//8AAP//AAD//wAA//8AAP//AAD//wAA//8AAP//AADy8gAAHx8AAAAAAAAAAAAAAAAAAAAAAAAA&#10;AAAAAAAAAAAAAAAAAAAAAAAAAAAAAAAAAAAAAAAAAAAAAAAAACAAACDyAADy/wAA//8AAP//AAD/&#10;/wAA//8AAP//AAD//wAA//8AAP//AAD/8gAA8h8AAB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AgAADy8gAA//8AAP//AAD//wAA//8AAP//AAD//wAA//8AAP//AAD//wAA&#10;+fkAACEhAAAAAAAAAAAAAAAAAAAAAAAAAAAAAAAAAAAAAAAAAAAAAAAAAAAAAAAAAAAAAAAAAAAA&#10;AAAAAAAgAAAg8gAA8v8AAP//AAD//wAA//8AAP//AAD//wAA//8AAP//AAD//wAA//IAAPIf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bmwAA//8AAP//&#10;AAD//wAA//8AAP//AAD//wAA//8AAP//AAD//wAA//8AAP//AACbmwAAAAAAAAAAAAAAAAAAAAAA&#10;AAAAAAAAAAAAAAAAAAAAAAAAAAAAAAAAAAAAAAAAAAAAAAAAAAAAmwAAm/8AAP//AAD//wAA//8A&#10;AP//AAD//wAA//8AAP//AAD//wAA//8AAP//AAD/mw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iAADi/wAA//8AAP//AAD//wAA//8AAP//AAD//wAA//8AAP//AAD//wAA//8AAP/iAADiAADi&#10;4gAA//8AAP//AAD//wAA//8AAP//AAD//wAA//8AAP//AAD//wAA//8AAP//AADi4gAAAAAAAAAA&#10;AAAAAAAAAAAAAAAAAAAAAAAAAAAAAAAAAAAAAAAAAAAAAAAAAAAAAAAAAAAAAAAA4gAA4v8AAP//&#10;AAD//wAA//8AAP//AAD//wAA//8AAP//AAD//wAA//8AAP//AAD/4gAA4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4uIAAP//AAD//wAA//8AAP//AAD//wAA//8AAP//AAD/&#10;/wAA//8AAP//AAD//wAA4uIAAAAAAAAAAAAAAAAAAAAAAAAAAAAAAAAAAAAAAAAAAAAAAAAAAAAA&#10;AAAAAAAAAAAAAAAAAAAAAOIAAOL/AAD//wAA//8AAP//AAD//wAA//8AAP//AAD//wAA//8AAP//&#10;AAD//wAA/+I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AA+f8AAP//AAD//wAA//8AAP//&#10;AAD//wAA//8AAP//AAD//wAA//8AAP//AAD/+QAA+QAA+fkAAP//AAD//wAA//8AAP//AAD//wAA&#10;//8AAP//AAD//wAA//8AAP//AAD//wAA+fkAAAAAAAAAAAAAAAAAAAAAAAAAAAAAAAAAAAAAAAAA&#10;AAAAAAAAAAAAAAAAAAAAAAAAAAAAAAAAAPkAAPn/AAD//wAA//8AAP//AAD//wAA//8AAP//AAD/&#10;/wAA//8AAP//AAD//wAA//kAAP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n5AAD//wAA//8AAP//AAD//wAA//8AAP//AAD//wAA//8AAP//AAD//wAA//8AAPn5AAAAAAAA&#10;AAAAAAAAAAAAAAAAAAAAAAAAAAAAAAAAAAAAAAAAAAAAAAAAAAAAAAAAAAAAAAAAAAD5AAD5/wAA&#10;//8AAP//AAD//wAA//8AAP//AAD//wAA//8AAP//AAD//wAA//8AAP/5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IAAOL/AAD//wAA//8AAP//AAD//wAA//8AAP//AAD//wAA//8AAP//AAD/&#10;/wAA/+IAAOIAAOLiAAD//wAA//8AAP//AAD//wAA//8AAP//AAD//wAA//8AAP//AAD//wAA//8A&#10;AOLiAAAAAAAAAAAAAAAAAAAAAAAAAAAAAAAAAAAAAAAAAAAAAAAAAAAAAAAAAAAAAAAAAAAAAAAA&#10;AADiAADi/wAA//8AAP//AAD//wAA//8AAP//AAD//wAA//8AAP//AAD//wAA//8AAP/iAAD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i4gAA//8AAP//AAD//wAA//8AAP//&#10;AAD//wAA//8AAP//AAD//wAA//8AAP//AADi4gAAAAAAAAAAAAAAAAAAAAAAAAAAAAAAAAAAAAAA&#10;AAAAAAAAAAAAAAAAAAAAAAAAAAAAAAAAAAAA4gAA4v8AAP//AAD//wAA//8AAP//AAD//wAA//8A&#10;AP//AAD//wAA//8AAP//AAD/4g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bAACb/wAA//8A&#10;AP//AAD//wAA//8AAP//AAD//wAA//8AAP//AAD//wAA//8AAP+bAACbAACbmwAA//8AAP//AAD/&#10;/wAA//8AAP//AAD//wAA//8AAP//AAD//wAA//8AAP//AACbmwAAAAAAAAAAAAAAAAAAAAAAAAAA&#10;AAAAAAAAAAAAAAAAAAAAAAAAAAAAAAAAAAAAAAAAAAAAAAAAmwAAm/8AAP//AAD//wAA//8AAP//&#10;AAD//wAA//8AAP//AAD//wAA//8AAP//AAD/mwAAm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5sAAP//AAD//wAA//8AAP//AAD//wAA//8AAP//AAD//wAA//8AAP//AAD/&#10;/wAAm5sAAAAAAAAAAAAAAAAAAAAAAAAAAAAAAAAAAAAAAAAAAAAAAAAAAAAAAAAAAAAAAAAAAAAA&#10;AAAAAJsAAJv/AAD//wAA//8AAP//AAD//wAA//8AAP//AAD//wAA//8AAP//AAD//wAA/5s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8fAADy8gAA//8A&#10;AP//AAD//wAA//8AAP//AAD//wAA//8AAP//AAD//wAA8fEAAB8fAAAAAAAAAAAAAAAAAAAAAAAA&#10;AAAAAAAAAAAAAAAAAAAAAAAAAAAAAAAAAAAAAAAAAAAAAAAAAAAfAAAf8gAA8v8AAP//AAD//wAA&#10;//8AAP//AAD//wAA//8AAP//AAD//wAA//EAAPEf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AABg/wAA//8AAP//AAD//wAA//8AAP//AAD//wAA//8AAP//AAD/XwAAXwAAAAAAAAAA&#10;AABgYAAA//8AAP//AAD//wAA//8AAP//AAD//wAA//8AAP//AAD//wAAX18AAAAAAAAAAAAAAAAA&#10;AAAAAAAAAAAAAAAAAAAAAAAAAAAAAAAAAAAAAAAAAAAAAAAAAAAAAAAAAAAAAAAAAAAAYAAAYP8A&#10;AP//AAD//wAA//8AAP//AAD//wAA//8AAP//AAD//wAA/18AA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GAAAP//AAD//wAA//8AAP//AAD//wAA//8AAP//&#10;AAD//wAA//8AAF9fAAAAAAAAAAAAAAAAAAAAAAAAAAAAAAAAAAAAAAAAAAAAAAAAAAAAAAAAAAAA&#10;AAAAAAAAAAAAAAAAAAAAAAAAAGAAAGD/AAD//wAA//8AAP//AAD//wAA//8AAP//AAD//wAA//8A&#10;AP9fAABf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&#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V8AAF/yAADy/wAA//8A&#10;AP//AAD//wAA//8AAP/yAADyXwAAXwEAAAEAAAAAAAAAAAAAAQEAAF9fAADy8gAA//8AAP//AAD/&#10;/wAA//8AAP//AADy8gAAX18AAAEBAAAAAAAAAAAAAAAAAAAAAAAAAAAAAAAAAAAAAAAAAAAAAAAA&#10;AAAAAAAAAAAAAAAAAAAAAAAAAAAAAAAAAAAAAAEAAAFfAABf8gAA8v8AAP//AAD//wAA//8AAP//&#10;AAD/8gAA8l8AAF8B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BAABfXwAA8vIAAP//AAD//wAA//8AAP//AAD//wAA8vIAAF9fAAABAQAAAAAAAAAAAAAA&#10;AAAAAAAAAAAAAAAAAAAAAAAAAAAAAAAAAAAAAAAAAAAAAAAAAAAAAAAAAAAAAAAAAAAAAAABAAAB&#10;XwAAX/IAAPL/AAD//wAA//8AAP//AAD//wAA//IAAPJfAABfAQAAAQ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HwAA/5sAAP/iAAD/+QAA/+IAAP+bAAD/HwAA/wAAAP8A&#10;AAD/AAAA/wAAAP8AAAD/AAAA/wAAH/8AAJv/AADi/wAA+f8AAOL/AACb/wAAH/8AAAD/AAAA/wAA&#10;AP8AAAD/AAAA/wAAAP8AAAD/AAAA/wAAAP8AAAD/AAAA/wAAAP8AAAD/AAAA/wAAAP8AAAD/AAAA&#10;/wAAAP8AAAD/AAAA/x8AAP+bAAD/4gAA//kAAP/iAAD/mwAA/x8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B//AACb/wAA4v8A&#10;APn/AADi/wAAm/8AAB//AAAA/wAAAP8AAAD/AAAA/wAAAP8AAAD/AAAA/wAAAP8AAAD/AAAA/wAA&#10;AP8AAAD/AAAA/wAAAP8AAAD/AAAA/wAAAP8AAAD/AAAA/wAAAP8fAAD/mwAA/+IAAP/5AAD/4gAA&#10;/5sAAP8f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xgAAAP8AAABVAAAAAAAAAAAAAAAA&#10;AAAAVQAAAP8AAACqAAAAAAAAAAAAAAAAAAAAAAAAAAAAAAA3AAAA8QAAAPEAAAA3AAAAAAAAAAAA&#10;AAAAAAAAAAAAAA0AAADGAAAA/wAAAFUAAAAAAAAAAAAAAAAAAABVAAAA/wAAAKoAAAAAAAAAAAAA&#10;AAAAAAAAAAAAAAAAAAAAAAAAAAAAAAAAAAAAAAAAAAAAAAAAAAAAAAAAAAAAAAAAAAAAAAAAAAAA&#10;AAAAAAA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UAAAA5AAAACoAAAAAAAAAYgAAAPEAAADGAAAADQAAAAAAAAAAAAAA&#10;AAAAAAAAAAAAAAAAqgAAAP8AAAD/AAAAqgAAAAAAAAAAAAAAAAAAAAAAAAAAAAAAGgAAANQAAADk&#10;AAAAKgAAAAAAAABiAAAA8QAAAMYAAAANAAAAAAAAAAAAAAAAAAAAAAAAAAAAAAAAAAAAAAAAAAAA&#10;AAAAAAAAAAAAAAAAAAAAAAAAAAAAAAAAAAAAAAAAAAAAAAAAAAAA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JwA&#10;AAD/AAAA/wAAAOEAAABiAAAAAAAAAAAAAAAAAAAAAAAAAAAAAAAAAAAAAAAAADcAAADxAAAA8QAA&#10;ADcAAAAAAAAAAAAAAAAAAAAAAAAAAAAAAAAAAAANAAAAnAAAAP8AAAD/AAAA4QAAAGI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fwAAAPEAAAD/AAAA8QAAAH8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8AAAD/AAAA/wAAAP8AAAD/AAAA/wAAAP8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oAAACpAAAA5AAAABoAAAAAAAAAAAAAAAAAAAAAAAAAAAAAAAAAAAAAAAAAAAAA&#10;AAAAAAANAAAAfwAAAPEAAAD/AAAA8QAAAH8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AAAqQAAAOQAAAAaAAAAAAAAAAAAAAAAAAAAAAAAAAAA&#10;AAAAAAAAAAAAAAAAAAAAAAAAAAAAAH8AAAD/AAAA/wAAAP8AAAD/AAAA/wAAAP8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PEAAABVAAAAAAAA&#10;ADcAAADxAAAAxg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wAAAP8AAAD/AAAA/wAAAP8AAADx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YgAAAOEAAAD/AAAA/wAAAOQAAAAa&#10;AAAAAAAAAAAAAAAAAAAAAAAAAAAAAAAAAAAAAAAAAAAAAAANAAAAxgAAAPEAAABVAAAAAAAAADcA&#10;AADx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GIAAADhAAAA&#10;/wAAAP8AAADkAAAAGgAAAAAAAAAAAAAAAAAAAAAAAAAAAAAAAAAAAAAAAAAAAAAAAAAAAA0AAADG&#10;AAAA/wAAAP8AAAD/AAAA/wAAAP8AAADxAAAA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gAAAP8AAABVAAAAAAAAAAAAAAAAAAAAVQAAAP8AAAC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wAAAP8AAAD/AAAA/wAAAP8AAAD/&#10;AAAAxg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MYAAAC3AAAA/wAAAP8AAADkAAAAGgAAAAAAAAAAAAAAAAAAAAAAAAAAAAAA&#10;AAAAAAAAAAAAAAAAqgAAAP8AAABVAAAAAAAAAAAAAAAAAAAAVQAAAP8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UAAADGAAAAtwAAAP8AAAD/AAAA5AAAABoAAAAAAAAAAAAA&#10;AAAAAAAAAAAAAAAAAAAAAAAAAAAAAAAAAAAAAABVAAAA/wAAAP8AAAD/AAAA/wAAAP8AAAD/AAAA&#10;xg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8AAADGAAAA&#10;DQAAAAAAAAAAAAAAAAAAABoAAADkAAAA/wAAAF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u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oA&#10;AAD/AAAA5AAAABoAAAAAAAAAAAAAAAAAAAAAAAAAAAAAAAAAAAAAAAAAVQAAAP8AAADGAAAADQAA&#10;AAAAAAAAAAAAAAAAABoAAADkAAAA/wAAAF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AA/wAAAOQAAAAaAAAAAAAAAAAAAAAAAAAAAAAAAAAAAAAAAAAAAAAAAAAA&#10;AAANAAAAu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MYAAAD/AAAAqgAAAAAAAAAAAAAAAAAAAAAAAAAAAAAAqgAA&#10;AP8AAADG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MY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OQAAAAaAAAAAAAAAAAAAAAA&#10;AAAAAAAAAAAAAAAAAAAADQAAAMYAAAD/AAAAqgAAAAAAAAAAAAAAAAAAAAAAAAAAAAAAqgAAAP8A&#10;AADG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AP8AAADkAAAA&#10;GgAAAAAAAAAAAAAAAAAAAAAAAAAAAAAAAAAAAAAAAAAAAAAAVQAAAMY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wAAAH8AAAAAAAAAAAAAAAAAAAAAAAAAAAAAAH8AAAD/AAAA8Q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oAAAD/AAAA8QAAAKkAAAA4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DkAAAAGgAAAAAAAAAAAAAAAAAAAAAAAAAAAAAAAAAAADcAAADxAAAA&#10;/wAAAH8AAAAAAAAAAAAAAAAAAAAAAAAAAAAAAH8AAAD/AAAA8Q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5AAAABoAAAAAAAAAAAAAAAAAAAAAAAAAAAAA&#10;AAAAAAAAAAAAAAAAAKoAAAD/AAAA8QAAAKkAAAA4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P8AAABVAAAAAAAAAAAAAAAAAAAA&#10;AAAAAAAAAABVAAAA/wAAAP8AAAB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wAA&#10;AP8AAAD/AAAA/wAAANQAAA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5AAAABoA&#10;AAAAAAAAAAAAAAAAAAAAAAAAAAAAAAAAAAB/AAAA/wAAAP8AAABVAAAAAAAAAAAAAAAAAAAAAAAA&#10;AAAAAABVAAAA/wAAAP8AAAB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OQAAAAaAAAAAAAAAAAAAAAAAAAAAAAAAAAAAAAAAAAAAAAAADcAAADxAAAA/wAAAP8A&#10;AAD/AAAA/wAAANQAAAA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gAAAP8AAADxAAAANwAAAAAAAAAAAAAAAAAAAAAAAAAAAAAANwAAAPEAAAD/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wAAAP8AAAD/AAAA/wAAAP8AAAD/AAAA8QAAAF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OQAAAAaAAAAAAAAAAAAAAAAAAAAAAAAAAAAAAAA&#10;AAAAqgAAAP8AAADxAAAANwAAAAAAAAAAAAAAAAAAAAAAAAAAAAAANwAAAPEAAAD/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DkAAAAGgAAAAAAAAAAAAAA&#10;AAAAAAAAAAAAAAAAAAAAAAAAAACqAAAA/wAAAP8AAAD/AAAA/wAAAP8AAAD/AAAA8QAAAF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oAAAD/AAAA8QAAADcAAAAA&#10;AAAAAAAAAAAAAAAAAAAAAAAAADcAAADx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rAAAAYgAAANQAAAD/AAAA/wAAAP8AAADxAAAAN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kAAAAGgAAAAAAAAAAAAAAAAAAAAAAAAAAAAAAAAAAAKoAAAD/AAAA8QAAADcAAAAAAAAA&#10;AAAAAAAAAAAAAAAAAAAAADcAAADxAAAA/wAAAK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5AAAABoAAAAAAAAAAAAAAAAAAAAAAAAAAAAAAAAAAAAAAAAAAAAA&#10;AAAAAAArAAAAYgAAANQAAAD/AAAA/wAAAP8AAADx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wAAAOQAAAAaAAAAAAAAAAAAAAAAAAAAAAAAAAAAAAA3AAAA&#10;8QAAAP8AAAC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gAA&#10;ANQAAAD/AAAA/wAAAMY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5AAAABoAAAAAAAAAAAAAAAAA&#10;AAAAAAAAAAAAAA0AAADGAAAA/wAAAOQAAAAaAAAAAAAAAAAAAAAAAAAAAAAAAAAAAAA3AAAA8QAA&#10;AP8AAAC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OQAAAAa&#10;AAAAAAAAAAAAAAAAAAAAAAAAAAAAAAAAAAAAAAAAAAAAAAAAAAAAAAAAAAAAAAAAAAAAKgAAANQA&#10;AAD/AAAA/wAAAMY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xgAAAP8A&#10;AADkAAAAGgAAAAAAAAAAAAAAAAAAAAAAAAAAAAAANwAAAPEAAAD/AAAA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DxAAAAN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OQAAAAaAAAAAAAAAAAAAAAAAAAAAAAAAAAAAAANAAAAxgAAAP8AAADk&#10;AAAAGgAAAAAAAAAAAAAAAAAAAAAAAAAAAAAANwAAAPEAAAD/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P8AAADkAAAAGgAAAAAAAAAAAAAAAAAAAAAAAAAAAAAA&#10;AAAAAAAAAAAAAAAAAAAAAAAAAAAAAAAAAAAAAAAAAAANAAAAxgAAAP8AAADx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AAAA5AAAABoAAAAAAAAAAAAAAAAAAAAA&#10;AAAAAAAAADcAAADxAAAA/wAAAK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P8AAADkAAAAGgAA&#10;AAAAAAAAAAAAAAAAAAAAAAAAAAAADQAAAMYAAAD/AAAA5AAAABoAAAAAAAAAAAAAAAAAAAAAAAAA&#10;AAAAADcAAADxAAAA/wAAAK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AAAA5AAAABoAAAAAAAAAAAAAAAAAAAAAAAAAAAAAAAAAAAAAAAAAAAAAAAAAAAAAAAAAAAAA&#10;AAAAAAAAAAAAAAAAABoAAADkAAAA/wAAA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AAAA/wAAAPEAAAA3AAAAAAAAAAAAAAAAAAAAAAAAAAAAAABVAAAA/wAAAP8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5AAAABoAAAAAAAAAAAAAAAAAAAAAAAAAAAAAAAAA&#10;AACqAAAA/wAAAPEAAAA3AAAAAAAAAAAAAAAAAAAAAAAAAAAAAABVAAAA/wAAAP8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OQAAAAaAAAAAAAAAAAAAAAA&#10;AAAAAAAAAAAAAAAAAAAAAAAAAAAAAAAAAAAAAAAAAAAAAAAAAAAAAAAAAAAAAAAAAAAAfwAAAP8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P8AAADxAAAANwAAAAAA&#10;AAAAAAAAAAAAAAAAAAAAAAAAVQAAAP8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OQAAAAaAAAAAAAAAAAAAAAAAAAAAAAAAAAAAAAAAAAAfwAAAP8AAADxAAAANwAAAAAAAAAA&#10;AAAAAAAAAAAAAAAAAAAAVQAAAP8AAAD/AAAAV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DkAAAAGgAAAAAAAAAAAAAAAAAAAAAAAAAAAAAAAAAAAAAAAAAAAAAA&#10;AAAAAAAAAAAAAAAAAAAAAAAAAAAAAAAAAAAAAFUAAAD/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wAAAFUAAAAAAAAAAAAAAAAAAAAAAAAAAAAAAH8AAAD/&#10;AAAA8QAAAD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P8AAADkAAAAGgAAAAAAAAAAAAAAAAAA&#10;AAAAAAAAAAAAAAAAADcAAADxAAAA/wAAAFUAAAAAAAAAAAAAAAAAAAAAAAAAAAAAAH8AAAD/AAAA&#10;8QAAAD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5AAAABoA&#10;AAAAAAAAAAAAAAAAAAAAAAAAAAAAAAAAAAAAAAAAAAAAAAAAAAAAAAAAAAAAAAAAAAAAAAAAAAAA&#10;AAAAAABV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xgAA&#10;AP8AAAB/AAAAAAAAAAAAAAAAAAAAAAAAAAAAAACqAAAA/w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gAAAMY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8AAAD/AAAA5AAAABoAAAAAAAAAAAAAAAAAAAAAAAAAAAAAAAAAAAANAAAAxgAAAP8A&#10;AAB/AAAAAAAAAAAAAAAAAAAAAAAAAAAAAACqAAAA/wAAAK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OQAAAAaAAAAAAAAAAAAAAAAAAAAAAAAAAAAAAAA&#10;AAAAAAAAAAAAAAAAAAAAAAAAAAAAAAAAAAAAAAAAAAAAAAAAAAAAqgAAAMY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AAAAxgAAAA0AAAAAAAAAAAAAAAAA&#10;AAAaAAAA5AAAAP8AAAB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P8AAAB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OQAAAAaAAAA&#10;AAAAAAAAAAAAAAAAAAAAAAAAAAAAAAAAAAAAAFUAAAD/AAAAxgAAAA0AAAAAAAAAAAAAAAAAAAAa&#10;AAAA5AAAAP8AAAB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kAAAAGgAAAAAAAAAAAAAAAAAAAAAAAAAAAAAAAAAAAAAAAAAAAAAAAAAAAAAAAAAAAAAA&#10;AAAAAAAAAAAAAAAAVQAAAP8AAAB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xgAAAP8AAABVAAAAAAAAAAAAAAAAAAAAVQAAAP8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nAAAAH8AAAANAAAAAAAAAAAAAAANAAAAjAAAAP8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gAAAP8AAADkAAAAGgAAAAAAAAAAAAAAAAAAAAAAAAAAAAAAAAAA&#10;AAAAAAANAAAAxgAAAP8AAABVAAAAAAAAAAAAAAAAAAAAVQAAAP8AAAC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AAAD/AAAA5AAAABoAAAAAAAAAAAAAAAAA&#10;AAAAAAAAAAAAAAAAAAANAAAAnAAAAH8AAAANAAAAAAAAAAAAAAANAAAAjAAAAP8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UAAAA5AAA&#10;ACoAAAAAAAAAYgAAAPEAAADG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QAAAP8A&#10;AAD/AAAA8QAAAMQAAADxAAAA/wAAAPEAAAB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gAAAOQAAAD/&#10;AAAA/wAAAHIAAAAAAAAAAAAAAAAAAAAAAAAAAAAAAAAAAAAAAAAAAAAAABoAAADUAAAA5AAAACoA&#10;AAAAAAAAYgAAAPEAAADG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oAAADkAAAA/wAAAP8AAAByAAAAAAAAAAAAAAAAAAAAAAAAAAAAAAAAAAAAVQAAAP8AAAD/&#10;AAAA8QAAAMQAAADxAAAA/wAAAPEAAAB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JwAAAD/AAAA/wAAAOEAAAB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MAAAA8QAAAP8AAAD/AAAA4QAAAH8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P8AAAD/AAAA/wAAAP8AAAD/AAAA/wAAAH8AAAAAAAAA&#10;AAAAAAAAAAAAAAAAAAAAAAAAAAAAAAAADQAAAJwAAAD/AAAA/wAAAOEAAAB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AAAA/wAAAP8AAAD/AAAA/wAA&#10;AP8AAAB/AAAAAAAAAAAAAAAAAAAAAAAAAAAAAACMAAAA8QAAAP8AAAD/AAAA4QAAAH8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Y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KAAAASgAAAEoAAABKAAAARwAAAA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w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B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0AAAD/AAAA5g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mAAAAJgAAACYAAAA&#10;mAAAAMMAAAD/AAAAuQAAAA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kAAAD/AAAAv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MAAAD/AAAAW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AD/AAAA&#10;w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sA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EAAAD/AAAAw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sA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EAAAD/AAAAw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s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EAAAD/AAAAw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sAAAD/AAAA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EAAAD/AAAAw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sAAAD/AAAA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gAAAA4AAAA&#10;fwAAAA4AAAAAAAAAAAAAAAAAAAAAAAAAAAAAAAAAAAAAAAAAAAAAAAAAAAAAAAAAHAAAAIUAAACX&#10;AAAAXQAAAAAAAAAAAAAAAAAAAAAAAAAAAAAAAAAAAAAAAAAAAAAAAAAAAAAAAAAAAAAAAAAAACEA&#10;AAD/AAAAw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s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LAAAALIAAAD5AAAA4wAAABQAAAAAAAAAAAAAAAAAAAAAAAAAAAAAAAAAAAAA&#10;AAAAAAAAAAAAAAAiAAAAwwAAAG4AAAAhAAAArAAAAIEAAAACAAAAAAAAAAAAAAAAAAAAAAAAAAAA&#10;AAAAAAAAAAAAAAAAAAAAAAAAAAAAACEAAAD/AAAAw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sAAAD/AA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QAAADIAAADIAAAA4AAAABMAAAAA&#10;AAAAAAAAAAAAAAAAAAAAAAAAAAAAAAAAAAAAAAAAAAUAAACvAAAAtAAAAAAAAAAAAAAANwAAAPMA&#10;AABLAAAAAAAAAAAAAAAAAAAAAAAAAAAAAAAAAAAAAAAAAAAAAAAAAAAAAAAAACEAAAD/AAAAw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sAAAD/AAAA&#10;Y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lAAAA4gAAABMAAAAAAAAAAAAAAAAAAAAAAAAAAAAAAAAAAAAAAAAAAAAAADIA&#10;AAD5AAAAfQAAAAAAAAAAAAAAEQAAANoAAAC3AAAABQAAAAAAAAAAAAAAAAAAAAAAAAAAAAAAAAAA&#10;AAAAAAAAAAAAAAAAACEAAAD/AAAAw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sAAAD/AA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A4gAAABMAAAAAAAAAAAAAAAAA&#10;AAAAAAAAAAAAAAAAAAAAAAAAAAAAAHQAAAD/AAAAUwAAAAAAAAAAAAAABAAAALkAAADeAAAAFgAA&#10;AAAAAAAAAAAAAAAAAAAAAAAAAAAAAAAAAAAAAAAAAAAAAAAAAB8AAAD/AAAAw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sAAAD/AAAA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bAAAA4gAAABMAAAAAAAAAAAAAAAAAAAAAAAAAAAAAAAAAAAAAAAAAAAAAAI8AAAD9AAAAPwAA&#10;AAAAAAAAAAAAAAAAAKQAAADzAAAALgAAAAAAAAAAAAAAAAAAABAAAAASAAAAEgAAABIAAAASAAAA&#10;EgAAADEAAAD/AAAAw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sAAAD/AAAA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bAAAA4gAAABMAAAAAAAAAAAAAAAAAAAAAAAAAAAAA&#10;AAAAAAAAAAAAAAAAAKIAAAD3AAAALQAAAAAAAAAAAAAAAAAAAKQAAAD4AAAAMwAAAAAAAAAAAAAA&#10;BgAAAOQAAAD7AAAA+wAAAPsAAAD7AAAA+wAAAPsAAAD/AAAAw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AAAWUAAAUF4AAF45AAA5AQ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sAAAD/AAAAY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bAAAA4gAA&#10;ABMAAAAAAAAAAAAAAAAAAAAAAAAAAAAAAAAAAAAAAAAAAAAAAKAAAAD4AAAAMQAAAAAAAAAAAAAA&#10;AQAAAKkAAAD2AAAAMAAAAAAAAAAAAAAABQAAAMEAAADUAAAA1AAAANQAAADUAAAA1AAAANkAAAD/&#10;AAAAw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QAAFTWAADW/wAA//8AAP/zAADzngAAnho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s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bAAAA4gAAABMAAAAAAAAAAAAAAAAAAAAAAAAAAAAAAAAAAAAAAAAA&#10;AAAAAH0AAAD+AAAAQgAAAAAAAAAAAAAABQAAAL0AAADkAAAAGgAAAAAAAAAAAAAAAAAAAAAAAAAA&#10;AAAAAAAAAAAAAAAAAAAAAAAAAB0AAAD/AAAAw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QAAUfgAAPj/AAD/&#10;/wAA//8AAP//AAD//wAA/8AAAMASAAAS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sAAAD/AAAAY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bAAAA4gAAABMAAAAAAAAA&#10;AAAAAAAAAAAAAAAAAAAAAAAAAAAAAAAAAAAAAD0AAAD7AAAAWgAAAAAAAAAAAAAADgAAANMAAAC6&#10;AAAABwAAAAAAAAAAAAAAAAAAAAAAAAAAAAAAAAAAAAAAAAAAAAAAAAAAACEAAAD/AAAAw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sAAAD/AAAA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AAAA4QAAABAAAAAAAAAAAAAAAAAAAAAAAAAACgAAABIAAAAAAAAAAAAAAAkAAADG&#10;AAAAoAAAAAAAAAAAAAAAKgAAAPQAAABaAAAAAAAAAAAAAAAAAAAAAAAAAAAAAAAAAAAAAAAAAAAA&#10;AAAAAAAAAAAAACEAAAD/AAAAw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sAAAD/AAAAY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wAAADKAAAA8gAAACsAAAABAAAAAAAAAAAAAAAG&#10;AAAAqQAAAOUAAAAiAAAAAAAAAAAAAABMAAAA2QAAADsAAAANAAAAmAAAAKYAAAAIAAAAAAAAAAAA&#10;AAAAAAAAAAAAAAAAAAAAAAAAAAAAAAAAAAAAAAAAAAAAACEAAAD/AAAAw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sAAAD/AAAAY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QAAAJ4AAADG&#10;AAAAywAAAKwAAABNAAAAAAAAAAAAAAAEAAAAfwAAALIAAAAWAAAAAAAAAAAAAAAAAAAAPgAAAKMA&#10;AACiAAAAcQAAAAsAAAAAAAAAAAAAAAAAAAAAAAAAAAAAAAAAAAAAAAAAAAAAAAAAAAAAAAAAAAAA&#10;ACEAAAD/AAAAw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sAAAD/AAAA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EAAAD/AAAAw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sAAAD/AAAAY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AD/AAAA&#10;w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sA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EAAAD/AAAAw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sA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EAAAD/AAAAw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s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EAAAD/AAAAw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sAAAD/AAAA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EAAAD/AAAAw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sAAAD/AAAA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EA&#10;AAD/AAAAw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s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EAAAD/AAAAw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sAAAD/AA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EAAAD/AAAAw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sAAAD/AAAA&#10;Y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EAAAD/AAAAw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sAAAD/AA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EAAAD/AAAAw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sAAAD/AAAA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EAAAD/AAAAw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&#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sAAAD/AAAA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EAAAD/AAAAw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sAAAD/AAAAY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EAAAD/&#10;AAAAw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s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EAAAD/AAAAw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sAAAD/AAAAY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EAAAD/AAAAw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sAAAD/AAAA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EAAAD/AAAAw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sAAAD/AAAAY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AAAD/AAAAw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sAAAD/AAAAY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EAAAD/AAAAw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sAAAD/AAAA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EAAAD/AAAAw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sAAAD/AAAAY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AD/AAAA&#10;w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OQAAOcoAAMr+AAD+/wAA//8AAP/Y&#10;AADYTAAAT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lAAAlQAAAQDYAADYK&#10;AAAKAAAAAAAAAAAAAAAAAAAAAAAAAAAAAAAAAAAAAAAAAAAAAAAAtAAAtP8AAP//AAD//wAA//8A&#10;AP//AAD//wAA//8AAP//AAD/fAAAf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sA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EAAAD/AAAAw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MAABNjAABjigAAim8AAG8d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wAAw/8AAP//AAD//wAA//8AAP//AAD//wAA//8AAP//AAD/igAAi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sA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EAAAD/AAAAw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HAAAH&#10;MAAAMDsAADsiAAAiAAAAAIMAAIPuAADuNQAANQAAAAAbAAAbJAAAJBUAAB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AAAiP8AAP//AAD//wAA//8AAP//AAD//wAA&#10;//8AAP/9AAD9UwAAU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s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VAAAAFgAAAAAAAAAAAAAAAAAAAAAAAAAAAAAAAAAAAAAAAAAAAAAAAAAAAAAAAAAAAAAA&#10;AAAAABYAAAAaAAAADgAAAAAAAAAAAAAAAAAAAAAAAAAAAAAAAAAAAAAAAAAAAAAAAAAAAAAAAAAA&#10;AAAAAAAAACEAAAD/AAAAw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0AAC23AAC39gAA9v8AAP/jAADjsQAAsesAAOtUAAB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gAA&#10;It8AAN//AAD//wAA//8AAP//AAD//wAA//8AAP+tAACtCAAAC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sAAAD/AAAA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QAAAIUAAACrAAAAowAAAIYAAAAKAAAAAAAAAAAAAAAAAAAA&#10;AAAAAAAAAAAAAAAAAAAAAAAAAAAcAAAAkwAAAKUAAACWAAAAqgAAAF0AAAABAAAAAAAAAAAAAAAA&#10;AAAAAAAAAAAAAAAAAAAAAAAAAAAAAAAAAAAAAAAAACEAAAD/AAAAw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gAAMuIAAOL/AAD//wAA//8AAP//&#10;AAD//wAA/8sAAMsIAAA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wAAEzfAADf/wAA//8AAP//AAD//wAA/8oAAMoh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sAAAD/AAAA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jgAAAK8AAAAKAAAA&#10;AwAAALEAAACTAAAAAgAAAAAAAAAAAAAAAAAAAAAAAAAAAAAAAAAAAAYAAACrAAAAkQAAAAUAAAAA&#10;AAAALQAAAN0AAABMAAAAAAAAAAAAAAAAAAAAAAAAAAAAAAAAAAAAAAAAAAAAAAAAAAAAAAAAACEA&#10;AAD/AAAAw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M&#10;AAAMvwAAv/8AAP//AAD//wAA//8AAP//AAD//wAA//sAAPtqAAB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kAAAk&#10;jgAAjs4AAM7BAADB4wAA46QAAK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s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7AAAA8QAAAE4AAAAAAAAAAAAAAFUAAAD1AAAAPgAAAAAAAAAAAAAAAAAAAAAAAAAA&#10;AAAAAAAAACkAAADyAAAASQAAAAAAAAAAAAAAAAAAALwAAACdAAAAAAAAAAAAAAAAAAAAAAAAAAAA&#10;AAAAAAAAAAAAAAAAAAAAAAAAAAAAACEAAAD/AAAAw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BA+wAA+/8AAP//AAD//wAA//8AAP//AAD//wAA//8A&#10;AP/NAADNBQAAB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wAAU+8AAO8xAAA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sAAAD/AA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CIAAAA9wAAADAAAAAAAAAAAAAAAC0AAAD1&#10;AAAAhAAAAAAAAAAAAAAAAAAAAAAAAAAAAAAAAAAAAB0AAADpAAAAogAAAAIAAAAAAAAAEgAAANkA&#10;AABmAAAAAAAAAAAAAAAAAAAAAAAAAAAAAAAAAAAAAAAAAAAAAAAAAAAAAAAAACEAAAD/AAAAw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RAABR/wAA//8A&#10;AP//AAD//wAA//8AAP//AAD//wAA//8AAP/nAADnCQAAC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QAABckAAMmbAAC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sAAAD/AAAA&#10;Y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&#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YAAFbvAADvLAAAL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sAAAD/AA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3RAADRmwAAm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sAAAD/AAAA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iAABi7wAA7yEAAC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sAAAD/AAAA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MAAAMzwAA&#10;z48AAI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sAAAD/AAAAY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wAAY+UAAOU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s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gAACtYAANa0AAC0&#10;pgAApqUAAKVXAABXBQAAB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sAAAD/AAAAY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gAAHtIAANL/AAD//wAA//8AAP//AAD/pwAApxcAAB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sAAAD/AAAA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PAAAPugAAuv8AAP//AAD//wAA//8AAP//&#10;AAD//wAA/6YAAKYFAAA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sAAAD/AAAAY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q&#10;AABq/wAA//8AAP//AAD//wAA//8AAP//AAD//wAA//8AAP9SAABS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sAAAD/AAAAY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uAACu/wAA//8AAP//AAD//wAA//8AAP//AAD//wAA//8A&#10;AP+TAAC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sAAAD/AAAA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Cq/wAA//8A&#10;AP//AAD//wAA//8AAP//AAD//wAA//8AAP+Q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sAAAD/AAAAY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AD/AAAA&#10;wQAAAAAAAAAAAAAAAAAAAAAAAAAAAAAAAAAAAAAAAAAAAAAAAAAAAAAAAAAAAAAAAAAAAAAAAAAA&#10;AAAAAAAAAAAAAAAAAAAAAAAAAAAAAAAAAAAAAAAAAAAAAAAAAAAAAAAAAAAAAAAAAAAAAAAAAAAA&#10;AAAAAAAAAAAAAAAAAAAAAAAAAAAAAAAAAAAAAAAAAAAAAAAAAAAAAAAAAAAAAAAAAAAAAAAAAAAA&#10;AAAAAAAAAAAAAAAAAAAAAAAAAAAAAAAAAAAlAAAl7wAA70AAAE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jAABj/wAA//8AAP//AAD//wAA//8AAP//AAD//wAA//wAAPxLAAB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sA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LAAALrQAArf8AAP//AAD//wAA&#10;//8AAP//AAD//wAA/5gAAJgC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sA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EAAAD/AAAAwQAAAAAAAAAA&#10;AAAAAAAAAAAAAAAAAAAAAAAAAAAAAAAAAAAAAAAAAAAAAAAAAAAAAAAAAAAAAAAAAAAAAAAAAAAA&#10;AAAAAAAAAAAAAAAAAAAAAAAAAAAAAAAAAAAAAAAAAAAAAAAAAAAAAAAAAAAAAAAAAAAAAAAAAAAA&#10;AAAAAAAAAAAAAAAAAAAAAAAAAAAAAAAAAAAAAAAAAAAAAAAAAAAAAAAAAAAAAAAAAAAAAAAAAAAA&#10;AAAAAAAAAAAAAAAAAAAAAACvAACvsgAAs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GKsAAKv9AAD9/wAA//8AAP/6AAD6mAAAmBEAAB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s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EAAAD/AAAAwQAAAAAAAAAAAAAAAAAAAAAAAAAAAAAAAAAAAAAAAAAAAAAAAAAAAAAA&#10;AAAAAAAAAAAAAAAAAAAAAAAAAAAAAAAAAAAAAAAAAAAAAAAAAAAAAAAAAAAAAAAAAAAAAAAAAAAA&#10;AAAAAAAAAAAAAAAAAAAAAAAAAAAAAAAAAAAAAAAAAAAAAAAAAAAAAAAAAAAAAAAAAAAAAAAAAAAA&#10;AAAAAAAAAAAAAAAAAAAAAAAAAAAAAAAAAAAAAAAAAAAAAAAAABUAABXcAADcaQ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UAAAVVAABVlQAAlcgAAMjLAADL&#10;DQ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sAAAD/AAAA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EAAAD/AAAAwQAAAAAAAAAAAAAAAAAAAAAA&#10;AAAAAAAAAAAAAAAAAAAAAAAAAAAAAAAAAAAAAAAAAAAAAAAAAAAAAAAAAAAAAAAAAAAAAAAAAAAA&#10;AAAAAAAAAAAAAAAAAAAAAAAAAAAAAAAAAAAAAAAAAAAAAAAAAAAAAAAAAAAAAAAAAAAAAAAAAAAA&#10;AAAAAAAAAAAAAAAAAAAAAAAAAAAAAAAAAAAAAAAAAAAAAAAAAAAAAAAAAAAAAAAAAAAAAAAAAAAA&#10;AAAAADwAADz3AAD3IwAAI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UAADX0AAD0JAAAJ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sAAAD/AAAA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EA&#10;AAD/AAAAwQAAAAAAAAAAAAAAAAAAAAAAAAAAAAAAAAAAAAAAAAAAAAAAAAAAAAAAAAAAAAAAAAAA&#10;AAAAAAAAAAAAAAAAAAAAAAAAAAAAAAAAAAAAAAAAAAAAAAAAAAAAAAAAAAAAAAAAAAAAAAAAAAAA&#10;AAAAAAAAAAAAAAAAAAAAAAAAAAAAAAAAAAAAAAAAAAAAAAAAAAAAAAAAAAAAAAAAAAAAAAAAAAAA&#10;AAAAAAAAAAAAAAAAAAAAAAAAAAAAAAAAAAAAAIcAAIfCAADCBwAA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MAABPhAADhZQAAZ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s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KyAACyrgAAr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sAAAD/AA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EAAAD/AAAAwQAA&#10;AAAAAAAAAAAAAAAAAAAAAAAAAAAAAAAAAAAAAAAAAAAAAAAAAAAAAAAAAAAAAAAAAAAAAAAAAAAA&#10;AAAAAAAAAAAAAAAAAAAAAAAAAAAAAAAAAAAAAAAAAAAAAAAAAAAAAAAAAAAAAAAAAAAAAAAAAAAA&#10;AAAAAAAAAAAAAAAAAAAAAAAAAAAAAAAAAAAAAAAAAAAAAAAAAAAAAAAAAAAAAAAAAAAAAAAAAAAA&#10;AAAAAAAAAAAAAAAAAAAAJwAAJ+MAAONIAAB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6AAB62AAA2BEAAB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sAAAD/AAAA&#10;Y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EAAAD/AAAAwQAAAAAAAAAAAAAAAAAAAAAAAAAAAAAAAAAAAAAAAAAAAAAA&#10;AAAAAAAAAAAAAAAAAAAAAAAAAAAAAAAAAAAAAAAAAAAAAAAAAAAAAAAAAAAAAAAAAAAAAAAAAAAA&#10;AAAAAAAAAAAAAAAAAAAAAAAAAAAAAAAAAAAAAAAAAAAAAAAAAAAAAAAAAAAAAAAAAAAAAAAAAAAA&#10;AAAAAAAAAAAAAAAAAAAAAAAAAAAAAAAAAAAAAAAAAAAAAAAAAAAAWwAAW+MAAOMUAAA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4AAA45wAA5zsAAD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sAAAD/AA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EAAAD/AAAAwQAAAAAAAAAAAAAA&#10;AAAAAAAAAAAAAAAAAAAAAAAAAAAAAAAAAAAAAAAAAAAAAAAAAAAAAAAAAAAAAAAAAAAAAAAAAAAA&#10;AAAAAAAAAAAAAAAAAAAAAAAAAAAAAAAAAAAAAAAAAAAAAAAAAAAAAAAAAAAAAAAAAAAAAAAAAAAA&#10;AAAAAAAAAAAAAAAAAAAAAAAAAAAAAAAAAAAAAAAAAAAAAAAAAAAAAAAAAAAAAAAAAAAAAAAAAAAA&#10;AAABAAABmgAAmrYAAL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E3AAA3HEAAH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sAAAD/AAAA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EAAAD/AAAAwQAAAAAAAAAAAAAAAAAAAAAAAAAAAAAAAAAAAAAAAAAAAAAAAAAAAAAAAAAA&#10;AAAAAAAAAAAAAAAAAAAAAAAAAAAAAAAAAAAAAAAAAAAAAAAAAAAAAAAAAAAAAAAAAAAAAAAAAAAA&#10;AAAAAAAAAAAAAAAAAAAAAAAAAAAAAAAAAAAAAAAAAAAAAAAAAAAAAAAAAAAAAAAAAAAAAAAAAAAA&#10;AAAAAAAAAAAAAAAAAAAAAAAAAAAAAAAAAAANAAAN4QAA4WUAAG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wAA&#10;l7cAALcB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sAAAD/AAAA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EAAAD/AAAAwQAAAAAAAAAAAAAAAAAAAAAAAAAA&#10;AAAAAAAAAAAAAAAAAAAAAAAAAAAAAAAAAAAAAAAAAAAAAAAAAAAAAAAAAAAAAAAAAAAAAAAAAAAA&#10;AAAAAAAAAAAAAAAAAAAAAAAAAAAAAAAAAAAAAAAAAAAAAAAAAAAAAAAAAAAAAAAAAAAAAAAAAAAA&#10;AAAAAAAAAAAAAAAAAAAAAAAAAAAAAAAAAAAAAAAAAAAAAAAAAAAAAAAAAAAAAAAAAAA6AAA68wAA&#10;8ysAAC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gAAUu8AAO8TAAA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sAAAD/AAAAY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EAAAD/&#10;AAAAwQAAAAAAAAAAAAAAAAAAAAAAAAAAAAAAAAAAAAAAAAAAAAAAAAAAAAAAAAAAAAAAAAAAAAAA&#10;AAAAAAAAAAAAAAAAAAAAAAAAAAAAAAAAAAAAAAAAAAAAAAAAAAAAAAAAAAAAAAAAAAAAAAAAAAAA&#10;AAAAAAAAAAAAAAAAAAAAAAAAAAAAAAAAAAAAAAAAAAAAAAAAAAAAAAAAAAAAAAAAAAAAAAAAAAAA&#10;AAAAAAAAAAAAAAAAAAAAAACHAACHywAAywwAAA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gAAJuQAAORRAAB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s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EAAAD/AAAAwQAAAAAAAAAAAAAAAAAAAAAAAAAAAAAAAAAAAAAA&#10;AAAAAAAAAAAAAAAAAAAAAAAAAAAAAAAAAAAAAAAAAAAAAAAAAAAAAAAAAAAAAAAAAAAAAAAAAAAA&#10;AAAAAAAAAAAAAAAAAAAAAAAAAAAAAAAAAAAAAAAAAAAAAAAAAAAAAAAAAAAAAAAAAAAAAAAAAAAA&#10;AAAAAAAAAAAAAAAAAAAAAAAAAAAAAAAAAAAAAAAAAAAAAAAAAAUAAAXDAADDmwAAm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wAAB8UAAMWVAAC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sAAAD/AAAAY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EAAAD/AAAAwQAAAAAA&#10;AAAAAAAAAAAAAAAAAAAAAAAAAAAAAAAAAAAAAAAAAAAAAAAAAAAAAAAAAAAAAAAAAAAAAAAAAAAA&#10;AAAAAAAAAAAAAAAAAAAAAAAAAAAAAAAAAAAAAAAAAAAAAAAAAAAAAAAAAAAAAAAAAAAAAAAAAAAA&#10;AAAAAAAAAAAAAAAAAAAAAAAAAAAAAAAAAAAAAAAAAAAAAAAAAAAAAAAAAAAAAAAAAAAAAAAAAAAA&#10;AAAAACYAACbjAADjUwAAU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0AAI3HAADHCgAAC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sAAAD/AAAA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EAAAD/AAAAwQAAAAAAAAAAAAAAAAAAAAAAAAAAAAAAAAAAAAAAAAAAAAAAAAAA&#10;AAAAAAAAAAAAAAAAAAAAAAAAAAAAAAAAAAAAAAAAAAAAAAAAAAAAAAAAAAAAAAAAAAAAAAAAAAAA&#10;AAAAAAAAAAAAAAAAAAAAAAAAAAAAAAAAAAAAAAAAAAAAAAAAAAAAAAAAAAAAAAAAAAAAAAAAAAAA&#10;AAAAAAAAAAAAAAAAAAAAAAAAAAAAAAAAAAAAAFYAAFbuAADuEgAAE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MAAEPtAADtJwAAJ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sAAAD/AAAAY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AAAD/AAAAwQAAAAAAAAAAAAAAAAAA&#10;AAAAAAAAAAAAAAAAAAAAAAAAAAAAAAAAAAAAAAAAAAAAAAAAAAAAAAAAAAAAAAAAAAAAAAAAAAAA&#10;AAAAAAAAAAAAAAAAAAAAAAAAAAAAAAAAAAAAAAAAAAAAAAAAAAAAAAAAAAAAAAAAAAAAAAAAAAAA&#10;AAAAAAAAAAAAAAAAAAAAAAAAAAAAAAAAAAAAAAAAAAAAAAAAAAAAAAAAAAAAAAAAAAAAAJ4AAJ6z&#10;AAC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AAABDrAADrWQAAW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sAAAD/AAAAY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EAAAD/AAAAwQAAAAAAAAAAAAAAAAAAAAAAAAAAAAAAAAAAAAAAAAAAAAAAAAAAAAAAAAAAAAAA&#10;AAAAAAAAAAAAAAAAAAAAAAAAAAAAAAAAAAAAAAAAAAAAAAAAAAAAAAAAAAAAAAAAAAAAAAAAAAAA&#10;AAAAAAAAAAAAAAAAAAAAAAAAAAAAAAAAAAAAAAAAAAAAAAAAAAAAAAAAAAAAAAAAAAAAAAAAAAAA&#10;AAAAAAAAAAAAAAAAAAAAAAAAAOIAAOJpAAB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GqAACqpQAAp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sAAAD/AAAA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EAAAD/AAAAwQAAAAAAAAAAAAAAAAAAAAAAAAAAAAAA&#10;AAAAAAAAAAAAAAAAAAAAAAAAAAAAAAAAAAAAAAAAAAAAAAAAAAAAAAAAAAAAAAAAAAAAAAAAAAAA&#10;AAAAAAAAAAAAAAAAAAAAAAAAAAAAAAAAAAAAAAAAAAAAAAAAAAAAAAAAAAAAAAAAAAAAAAAAAAAA&#10;AAAAAAAAAAAAAAAAAAAAAAAAAAAAAAAAAAAAAAAAADAAADB6AAB6ngAAnusAAOszAAA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oAABo4AAA4AoAAA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sAAAD/AAAAY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AD/AAAA&#10;wQAAAAAAAAAAAAAAAAAAAAAAAAAAAAAAAAAAAAAAAAAAAAAAAAAAAAAAAAAAAAAAAAAAAAAAAAAA&#10;AAAAAAAAAAAAAAAAAAAAAAAAAAAAAAAAAAAAAAAAAAAAAAAAAAAAAAAAAAAAAAAAAAAAAAAAAAAA&#10;AAAAAAAAAAAAAAAAAAAAAAAAAAAAAAAAAAAAAAAAAAAAAAAAAAAAAAAAAAAAAAAGAAAGdQAAdewA&#10;AOz/AAD//wAA//wAAPynAACnGg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2AAA24wAA&#10;4zcAAD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sA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EAAAD/AAAAwQAAAAAAAAAAAAAAAAAAAAAAAAAAAAAAAAAAAAAAAAAA&#10;AAAAAAAAAAAAAAAAAAAAAAAAAAAAAAAAAAAAAAAAAAAAAAAAAAAAAAAAAAAAAAAAAAAAAAAAAAAA&#10;AAAAAAAAAAAAAAAAAAAAAAAAAAAAAAAAAAAAAAAAAAAAAAAAAAAAAAAAAAAAAAAAAAAAAAAAAAAA&#10;AAAAAAAAAAAAAAAAAAB0AAB0/wAA//8AAP//AAD//wAA//8AAP//AAD/uQAAuQ4AAA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AAAI2gAA2m0AAG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sA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AAApKgAAKgD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s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WOcAAOcUAAA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sAAAD/AAAA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gAAHu4AAO5JAABJAg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sAAAD/AAAA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KgAAKuAAAODvAADv1gAA1pEAAJEhAAA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s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32AAA2P8AAP//AAD//wAA//8AAP/bAADbOQAAO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sAAAD/AA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AABPKAADK/wAA//8A&#10;AP//AAD//wAA//8AAP//AAD/zgAAzhYAAB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sAAAD/AAAA&#10;Y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4AAG7/AAD//wAA//8AAP//AAD//wAA//8AAP//AAD//wAA/3MAAH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sAAAD/AA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MAAKP/AAD//wAA//8AAP//AAD//wAA&#10;//8AAP//AAD//wAA/6kAAK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sAAAD/AAAA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AAAJD/AAD//wAA//8AAP//AAD//wAA//8AAP//AAD//wAA/5YAAJ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sAAAD/AAAA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wAADz2AAD2/wAA//8AAP//AAD//wAA//8AAP//AAD/&#10;+AAA+EAAAE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sAAAD/AAAAY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CAACC&#10;/wAA//8AAP//AAD//wAA//8AAP//AAD/hgAAhgE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s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GAAAGcwAAc+UAAOX/AAD//wAA//sAAPt8AAB8BwAAB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sAAAD/AAAAY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YAACZU&#10;AABUawAAa/cAAPcxAAA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sAAAD/AAAA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cAAMeEAAC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sAAAD/AAAAY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AAAD/AAAAwQAAAAAAAAAAAAAAAAAA&#10;AAAAAAAAAAAAAAAAAAAAAAAAAAAAAAAAAAAAAAAAAAAAAAAAAAAAAAAAAAAAAAAAAAAAAAAAAAAA&#10;AAAAAAAAAAAAAAAAAAAAAAAAAAAAAAAAAAAAAAAAAAAAAAAAAAAAAAAAAAAAAAAAAAAAAAAAAAAA&#10;AAAAAAAAAAAAAAAAAAAAAAAAAAAAAAAAAAAAAAMAAAPZAADZdAAAd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wA&#10;AHzTAADTAw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sAAAD/AAAAY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EAAAD/AAAAwQAAAAAAAAAAAAAAAAAAAAAAAAAAAAAAAAAAAAAAAAAAAAAAAAAAAAAAAAAAAAAA&#10;AAAAAAAAAAAAAAAAAAAAAAAAAAAAAAAAAAAAAAAAAAAAAAAAAAAAAAAAAAAAAAAAAAAAAAAAAAAA&#10;AAAAAAAAAAAAAAAAAAAAAAAAAAAAAAAAAAAAAAAAAAAAAAAAAAAAAAAAAAAAAAAAAAAAACwAACzn&#10;AADnPgAAP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oAADrlAADlNAAAN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sAAAD/AAAA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EAAAD/AAAAwQAAAAAAAAAAAAAAAAAAAAAAAAAAAAAA&#10;AAAAAAAAAAAAAAAAAAAAAAAAAAAAAAAAAAAAAAAAAAAAAAAAAAAAAAAAAAAAAAAAAAAAAAAAAAAA&#10;AAAAAAAAAAAAAAAAAAAAAAAAAAAAAAAAAAAAAAAAAAAAAAAAAAAAAAAAAAAAAAAAAAAAAAAAAAAA&#10;AAAAAAAAAAAAAAAAAAAAAAAAAGEAAGHaAADaEgAAE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gAAAjZAADZcQAA&#10;c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sAAAD/AAAAY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AD/AAAA&#10;wQAAAAAAAAAAAAAAAAAAAAAAAAAAAAAAAAAAAAAAAAAAAAAAAAAAAAAAAAAAAAAAAAAAAAAAAAAA&#10;AAAAAAAAAAAAAAAAAAAAAAAAAAAAAAAAAAAAAAAAAAAAAAAAAAAAAAAAAAAAAAAAAAAAAAAAAAAA&#10;AAAAAAAAAAAAAAAAAAAAAAAAAAAAAAAAAAAAAAAAAAAAAAAAAAAAAgAAApsAAJuxAAC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RAACRvQAAvQUAAA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sA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EAAAD/AAAAwQAAAAAAAAAAAAAAAAAAAAAAAAAAAAAAAAAAAAAAAAAA&#10;AAAAAAAAAAAAAAAAAAAAAAAAAAAAAAAAAAAAAAAAAAAAAAAAAAAAAAAAAAAAAAAAAAAAAAAAAAAA&#10;AAAAAAAAAAAAAAAAAAAAAAAAAAAAAAAAAAAAAAAAAAAAAAAAAAAAAAAAAAAAAAAAAAAAAAAAAAAA&#10;AAAAAAAAEgAAEtcAANdoAABo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BA9QAA9SMAAC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sA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EAAAD/AAAAwQAAAAAAAAAA&#10;AAAAAAAAAAAAAAAAAAAAAAAAAAAAAAAAAAAAAAAAAAAAAAAAAAAAAAAAAAAAAAAAAAAAAAAAAAAA&#10;AAAAAAAAAAAAAAAAAAAAAAAAAAAAAAAAAAAAAAAAAAAAAAAAAAAAAAAAAAAAAAAAAAAAAAAAAAAA&#10;AAAAAAAAAAAAAAAAAAAAAAAAAAAAAAAAAAAAAAAANwAAN/cAAPcn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TAAAT2QAA2XEAAH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s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EAAAD/AAAAwQAAAAAAAAAAAAAAAAAAAAAAAAAAAAAAAAAAAAAAAAAAAAAAAAAAAAAA&#10;AAAAAAAAAAAAAAAAAAAAAAAAAAAAAAAAAAAAAAAAAAAAAAAAAAAAAAAAAAAAAAAAAAAAAAAAAAAA&#10;AAAAAAAAAAAAAAAAAAAAAAAAAAAAAAAAAAAAAAAAAAAAAAAAAAAAAAAAAAAAAAAAAAAAAAAAgQAA&#10;gc8AAM8MAAA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ogAAor4AAL4C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sAAAD/AAAA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EAAAD/AAAAwQAAAAAAAAAAAAAAAAAAAAAA&#10;AAAAAAAAAAAAAAAAAAAAAAAAAAAAAAAAAAAAAAAAAAAAAAAAAAAAAAAAAAAAAAAAAAAAAAAAAAAA&#10;AAAAAAAAAAAAAAAAAAAAAAAAAAAAAAAAAAAAAAAAAAAAAAAAAAAAAAAAAAAAAAAAAAAAAAAAAAAA&#10;AAAAAAAAAAAAAAAAAAAAAAACAAACxAAAxJ8AAJ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gAAVuMAAOMkAAA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sAAAD/AAAA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EA&#10;AAD/AAAAwQAAAAAAAAAAAAAAAAAAAAAAAAAAAAAAAAAAAAAAAAAAAAAAAAAAAAAAAAAAAAAAAAAA&#10;AAAAAAAAAAAAAAAAAAAAAAAAAAAAAAAAAAAAAAAAAAAAAAAAAAAAAAAAAAAAAAAAAAAAAAAAAAAA&#10;AAAAAAAAAAAAAAAAAAAAAAAAAAAAAAAAAAAAAAAAAAAAAAAAAAAAAAAfAAAf3gAA3mIAA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AAAEOoAAOpcAAB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s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EAAAD/AAAAwQAAAAAAAAAAAAAAAAAAAAAAAAAAAAAAAAAA&#10;AAAAAAAAAAAAAAAAAAAAAAAAAAAAAAAAAAAAAAAAAAAAAAAAAAAAAAAAAAAAAAAAAAAAAAAAAAAA&#10;AAAAAAAAAAAAAAAAAAAAAAAAAAAAAAAAAAAAAAAAAAAAAAAAAAAAAAAAAAAAAAAAAAAAAAAAAAAA&#10;AAAAAAAAAABNAABN6wAA6yEAAC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YA&#10;AKatAAC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sAAAD/AA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EAAAD/AAAAwQAA&#10;AAAAAAAAAAAAAAAAAAAAAAAAAAAAAAAAAAAAAAAAAAAAAAAAAAAAAAAAAAAAAAAAAAAAAAAAAAAA&#10;AAAAAAAAAAAAAAAAAAAAAAAAAAAAAAAAAAAAAAAAAAAAAAAAAAAAAAAAAAAAAAAAAAAAAAAAAAAA&#10;AAAAAAAAAAAAAAAAAAAAAAAAAAAAAAAAAAAAAAAAAACJAACJxwAAx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YAAFbrAADrFgAAF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sAAAD/AAAA&#10;Y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EAAAD/AAAAwQAAAAAAAAAAAAAAAAAAAAAAAAAAAAAAAAAAAAAAAAAAAAAA&#10;AAAAAAAAAAAAAAAAAAAAAAAAAAAAAAAAAAAAAAAAAAAAAAAAAAAAAAAAAAAAAAAAAAAAAAAAAAAA&#10;AAAAAAAAAAAAAAAAAAAAAAAAAAAAAAAAAAAAAAAAAAAAAAAAAAAAAAAAAAAAAAAAAAAAAAQAAATS&#10;AADSewAAe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8AAB/fAADfYwAA&#10;Y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sAAAD/AA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EAAAD/AAAAwQAAAAAAAAAAAAAA&#10;AAAAAAAAAAAAAAAAAAAAAAAAAAAAAAAAAAAAAAAAAAAAAAAAAAAAAAAAAAAAAAAAAAAAAAAAAAAA&#10;AAAAAAAAAAAAAAAAAAAAAAAAAAAAAAAAAAAAAAAAAAAAAAAAAAAAAAAAAAAAAAAAAAAAAAAAAAAA&#10;AAAAAAAAAAAAAAAAAAAAAAAAACEAACHyAADyPAAAP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5AAC5qQAAqQE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sAAAD/AAAA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EAAAD/AAAAwQAAAAAAAAAAAAAAAAAAAAAAAAAAAAAAAAAAAAAAAAAAAAAAAAAAAAAAAAAA&#10;AAAAAAAAAAAAAAAAAAAAAAAAAAAAAAAAAAAAAAAAAAAAAAAAAAAAAAAAAAAAAAAAAAAAAAAAAAAA&#10;AAAAAAAAAAAAAAAAAAAAAAAAAAAAAAAAAAAAAAAAAAYAAAZZAABZqAAAqM8AAM/jAADjKQAAK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mAABm4AAA4A0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sAAAD/AAAA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EAAAD/AAAAwQAAAAAAAAAAAAAAAAAAAAAAAAAA&#10;AAAAAAAAAAAAAAAAAAAAAAAAAAAAAAAAAAAAAAAAAAAAAAAAAAAAAAAAAAAAAAAAAAAAAAAAAAAA&#10;AAAAAAAAAAAAAAAAAAAAAAAAAAAAAAAAAAAAAAAAAAAAAAAAAAAAAAAAAAAAAAAAAAAAFwAAF6cA&#10;AKf/AAD//wAA//8AAP/+AAD+vwAAvywAAC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c8gAA8oYAAIZmAABmNwAA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sAAAD/AAAAY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EAAAD/&#10;AAAAwQAAAAAAAAAAAAAAAAAAAAAAAAAAAAAAAAAAAAAAAAAAAAAAAAAAAAAAAAAAAAAAAAAAAAAA&#10;AAAAAAAAAAAAAAAAAAAAAAAAAAAAAAAAAAAAAAAAAAAAAAAAAAAAAAAAAAAAAAAAAAAAAAAAAAAA&#10;AAAAAAAAAAAAAAAAAAAFAAAFpAAApP8AAP//AAD//wAA//8AAP//AAD//wAA/8wAAMwTAAA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gAAAh9AAB9+QAA+f8AAP//AAD/8wAA85UAAJUU&#10;AAAU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s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EAAAD/AAAAwQAAAAAAAAAAAAAAAAAAAAAAAAAAAAAAAAAAAAAA&#10;AAAAAAAAAAAAAAAAAAAAAAAAAAAAAAAAAAAAAAAAAAAAAAAAAAAAAAAAAAAAAAAAAAAAAAAAAAAA&#10;AAAAAAAAAAAAAAAAAAAAAAAAAAAAAAAAAAAAAAAAAAAAAAAAAABQAABQ/gAA/v8AAP//AAD//wAA&#10;//8AAP//AAD//wAA//8AAP9xAAB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ID/&#10;AAD//wAA//8AAP//AAD//wAA//8AAP+sAACsBwAAB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sAAAD/AAAAY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EAAAD/AAAAwQAAAAAA&#10;AAAAAAAAAAAAAAAAAAAAAAAAAAAAAAAAAAAAAAAAAAAAAAAAAAAAAAAAAAAAAAAAAAAAAAAAAAAA&#10;AAAAAAAAAAAAAAAAAAAAAAAAAAAAAAAAAAAAAAAAAAAAAAAAAAAAAAAAAAAAAAAAAAAAAAAAAAAA&#10;AAAAAACPAACP/wAA//8AAP//AAD//wAA//8AAP//AAD//wAA//8AAP+0AAC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OAAAOPUAAPX/AAD//wAA//8AAP//AAD//wAA//8AAP//AAD/VwAAV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sAAAD/AAAA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EAAAD/AAAAwQAAAAAAAAAAAAAAAAAAAAAAAAAAAAAAAAAAAAAAAAAAAAAAAAAA&#10;AAAAAAAAAAAAAAAAAAAAAAAAAAAAAAAAAAAAAAAAAAAAAAAAAAAAAAAAAAAAAAAAAAAAAAAAAAAA&#10;AAAAAAAAAAAAAAAAAAAAAAAAAAAAAAAAAAAAAACKAACK/wAA//8AAP//AAD//wAA//8AAP//AAD/&#10;/wAA//8AAP+vAAC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QAAhf8AAP//AAD//wAA//8A&#10;AP//AAD//wAA//8AAP//AAD/qg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sAAAD/AAAAY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AAAD/AAAAwQAAAAAAAAAAAAAAAAAA&#10;AAAAAAAAAAAAAAAAAAAAAAAAAAAAAAAAAAAAAAAAAAAAAAAAAAAAAAAAAAAAAAAAAAAAAAAAAAAA&#10;AAAAAAAAAAAAAAAAAAAAAAAAAAAAAAAAAAAAAAAAAAAAAAAAAAAAAAAAAAAAAAAAAAAAAAA/AAA/&#10;+QAA+f8AAP//AAD//wAA//8AAP//AAD//wAA//8AAP9fAAB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QAAkf8AAP//AAD//wAA//8AAP//AAD//wAA//8AAP//AAD/tgAAt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sAAAD/AAAAY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EAAAD/AAAAwQAAAAAAAAAAAAAAAAAAAAAAAAAAAAAAAAAAAAAAAAAAAAAAAAAAAAAAAAAAAAAA&#10;AAAAAAAAAAAAAAAAAAAAAAAAAAAAAAAAAAAAAAAAAAAAAAAAAAAAAAAAAAAAAAAAAAAAAAAAAAAA&#10;AAAAAAAAAAAAAAAAAAAAAAAAAAABAAABkAAAkP8AAP//AAD//wAA//8AAP//AAD//wAA/7sAALsM&#10;AAA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WP8AAP//AAD//wAA//8AAP//AAD//wAA&#10;//8AAP//AAD/ewAAe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sAAAD/AAAA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EAAAD/AAAAwQAAAAAAAAAAAAAAAAAAAAAAAAAAAAAA&#10;AAAAAAAAAAAAAAAAAAAAAAAAAAAAAAAAAAAAAAAAAAAAAAAAAAAAAAAAAAAAAAAAAAAAAAAAAAAA&#10;AAAAAAAAAAAAAAAAAAAAAAAAAAAAAAAAAAAAAAAAAAAAAAAAAAAAAAAAAAAAAAAADgAADpEAAJH2&#10;AAD2/wAA//8AAP/8AAD8qgAAqh8AAB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QAA&#10;CbQAALT/AAD//wAA//8AAP//AAD//wAA//8AAP/YAADYGQAAG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sAAAD/AAAAY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AD/AAAA&#10;wQAAAAAAAAAAAAAAAAAAAAAAAAAAAAAAAAAAAAAAAAAAAAAAAAAAAAAAAAAAAAAAAAAAAAAAAAAA&#10;AAAAAAAAAAAAAAAAAAAAAAAAAAAAAAAAAAAAAAAAAAAAAAAAAAAAAAAAAAAAAAAAAAAAAAAAAAAA&#10;AAAAAAAAAAAAAAAAAAAAAAAAAAAAAACTAACT5AAA5JEAAJFUAABUBQAAB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QAACTEAADE/wAA//8AAP//AAD//wAA/9gAANhDAAB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sA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PAAAP&#10;cAAAcMcAAMf6AAD6nAAAnBwAAB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sA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cAABfaAADaVQAAV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s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8AAA/M&#10;AADMdgAAd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sAAAD/AAAA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MAAAO+AAC+lAAAl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sAAAD/AAAA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vAACvrwAAr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s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XAACXvwAAvw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sAAAD/AA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6AAB6ywAAyw0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sAAAD/AAAA&#10;Y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eAABe1wAA1xsAAB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sAAAD/AA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CAABC5AAA5CoAAC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sAAAD/AAAA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mAAAm&#10;8AAA8DcAAD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sAAAD/AAAA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N9QAA9UoAAE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sAAAD/AAAAY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AAAH3AAA3GYAAG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s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AAADwAAAwIMAAI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sAAAD/AAAAY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AAApKEAAK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sAAAD/AAAA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EAAAD/AAAAwQAAAAAAAAAAAAAAAAAAAAAAAAAAAAAAAAAAAAAAAAAAAAAAAAAA&#10;AAAAAAAAAAAAAAAAAAAAAAAAAAAAAAAAAAAAAAAAAAAAAAAAAAAAAAAAAAAAAAAAAAAAAAAAAAAA&#10;AAAAAAAAAAAAAAAAAAAAAAAAAAAAAAAAAAUAAAW8AAC8mgAA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AAAiL8AAL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sAAAD/AAAAY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AAAD/AAAAwQAAAAAAAAAAAAAAAAAA&#10;AAAAAAAAAAAAAAAAAAAAAAAAAAAAAAAAAAAAAAAAAAAAAAAAAAAAAAAAAAAAAAAAAAAAAAAAAAAA&#10;AAAAAAAAAAAAAAAAAAAAAAAAAAAAAAAAAAAAAAAAAAAAAAAAAAAAAAAAAAAAAAAAABgAABjbAADb&#10;YgAAY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QAAbd0AAN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sAAAD/AAAAY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EAAAD/AAAAwQAAAAAAAAAAAAAAAAAAAAAAAAAAAAAAAAAAAAAAAAAAAAAAAAAAAAAAAAAAAAAA&#10;AAAAAAAAAAAAAAAAAAAAAAAAAAAAAAAAAAAAAAAAAAAAAAAAAAAAAAAAAAAAAAAAAAAAAAAAAAAA&#10;AAAAAAAAAAAAAAAAAAAAADEAADH4AAD4KgAAK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VeoAAOoMAAA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sAAAD/AAAA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EAAAD/AAAAwQAAAAAAAAAAAAAAAAAAAAAAAAAAAAAA&#10;AAAAAAAAAAAAAAAAAAAAAAAAAAAAAAAAAAAAAAAAAAAAAAAAAAAAAAAAAAAAAAAAAAAAAAAAAAAA&#10;AAAAAAAAAAAAAAAAAAAAAAAAAAAAAAAAAAAAAAAAAAAAAAAAAAAAAGAAAGDgAADgDQ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wAAQ+QAAOQmAAA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sAAAD/AAAAY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AD/AAAA&#10;wQAAAAAAAAAAAAAAAAAAAAAAAAAAAAAAAAAAAAAAAAAAAAAAAAAAAAAAAAAAAAAAAAAAAAAAAAAA&#10;AAAAAAAAAAAAAAAAAAAAAAAAAAAAAAAAAAAAAAAAAAAAAAAAAAAAAAAAAAAAAAAAAAAAAAAAAAAA&#10;AAAAAAAAAJ0AAJ2rAACrAw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QAAMd8AAN9CAAB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sA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EAAAD/AAAAwQAAAAAAAAAAAAAAAAAAAAAAAAAAAAAAAAAAAAAAAAAA&#10;AAAAAAAAAAAAAAAAAAAAAAAAAAAAAAAAAAAAAAAAAAAAAAAAAAAAAAAAAAAAAAAAAAAAAAAAAAAA&#10;AAAAAAAAAAAAAAAAAAAAAAAAAAAAAAAAAAAAAAAAANQAANR4AAB4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wAAH9kAANlcAAB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sA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EAAAD/AAAAwQAAAAAAAAAA&#10;AAAAAAAAAAAAAAAAAAAAAAAAAAAAAAAAAAAAAAAAAAAAAAAAAAAAAAAAAAAAAAAAAAAAAAAAAAAA&#10;AAAAAAAAAAAAAAAAAAAAAAAAAAAAAAAAAAAAAAAAAAAAAAAAAAAAAAAAAAAAAAAAAAAAHQAAHeEA&#10;AOFOAABO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DdQAANR2AAB2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s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EAAAD/AAAAwQAAAAAAAAAAAAAAAAAAAAAAAAAAAAAAAAAAAAAAAAAAAAAAAAAAAAAA&#10;AAAAAAAAAAAAAAAAAAAAAAAAAAAAAAAAAAAAAAAAAAAAAAAAAAAAAAAAAAAAAAAAAAAAAAAAAAAA&#10;AAAAAAAAAAAAAAAAAAAAAAAARQAAReAAAOAn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c4AAM6RAAC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sAAAD/AAAA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EAAAD/AAAAwQAAAAAAAAAAAAAAAAAAAAAA&#10;AAAAAAAAAAAAAAAAAAAAAAAAAAAAAAAAAAAAAAAAAAAAAAAAAAAAAAAAAAAAAAAAAAAAAAAAAAAA&#10;AAAAAAAAAAAAAAAAAAAAAAAAAAAAAAAAAAAAAAAAAAAAAAAAAAAAAAAAbQAAbdoAANoG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gAALilAACl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sAAAD/AAAA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EA&#10;AAD/AAAAwQAAAAAAAAAAAAAAAAAAAAAAAAAAAAAAAAAAAAAAAAAAAAAAAAAAAAAAAAAAAAAAAAAA&#10;AAAAAAAAAAAAAAAAAAAAAAAAAAAAAAAAAAAAAAAAAAAAAAAAAAAAAAAAAAAAAAAAAAAAAAAAAAAA&#10;AAAAAAABAAABngAAnqwAAKw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kA&#10;AJm3AAC3Aw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s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EAAAD/AAAAwQAAAAAAAAAAAAAAAAAAAAAAAAAAAAAAAAAA&#10;AAAAAAAAAAAAAAAAAAAAAAAAAAAAAAAAAAAAAAAAAAAAAAAAAAAAAAAAAAAAAAAAAAAAAAAAAAAA&#10;AAAAAAAAAAAAAAAAAAAAAAAAAAAAAAAAAAAAAAALAAAL0wAA028AAG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sAAHvLAADLCwAAC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sAAAD/AA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EAAAD/AAAAwQAA&#10;AAAAAAAAAAAAAAAAAAAAAAAAAAAAAAAAAAAAAAAAAAAAAAAAAAAAAAAAAAAAAAAAAAAAAAAAAAAA&#10;AAAAAAAAAAAAAAAAAAAAAAAAAAAAAAAAAAAAAAAAAAAAAAAAAAAAAAAAAAAAAAAAAAAAAAAfAAAf&#10;+AAA+DkAAD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0AAF3dAADdFAAA&#10;F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sAAAD/AAAA&#10;Y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EAAAD/AAAAwQAAAAAAAAAAAAAAAAAAAAAAAAAAAAAAAAAAAAAAAAAAAAAA&#10;AAAAAAAAAAAAAAAAAAAAAAAAAAAAAAAAAAAAAAAAAAAAAAAAAAAAAAAAAAAAAAAAAAAAAAAAAAAA&#10;AAAAAAAAAAAAAAAAAAAAAAAAAABTAABT5AAA5B0AAB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8AAD/xAADxHAAAH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sAAAD/AA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EAAAD/AAAAwQAAAAAAAAAAAAAA&#10;AAAAAAAAAAAAAAAAAAAAAAAAAAAAAAAAAAAAAAAAAAAAAAAAAAAAAAAAAAAAAAAAAAAAAAAAAAAA&#10;AAAAAAAAAAAAAAAAAAAAAAAAAAAAAAAAAAAAAAAAAAAAAAAAAAAAAAAAAACMAACMwQAAwQQ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YAACb9AAD9KQAAK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sAAAD/AAAA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EAAAD/AAAAwQAAAAAAAAAAAAAAAAAAAAAAAAAAAAAAAAAAAAAAAAAAAAAAAAAAAAAAAAAA&#10;AAAAAAAAAAAAAAAAAAAAAAAAAAAAAAAAAAAAAAAAAAAAAAAAAAAAAAAAAAAAAAAAAAAAAAAAAAAZ&#10;AAAZhgAAhssAAMvzAADzxQAAxRkAAB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kAABnpAADpRgAAR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sAAAD/AAAA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EAAAD/AAAAwQAAAAAAAAAAAAAAAAAAAAAAAAAA&#10;AAAAAAAAAAAAAAAAAAAAAAAAAAAAAAAAAAAAAAAAAAAAAAAAAAAAAAAAAAAAAAAAAAAAAAAAAAAA&#10;AAAAAAAAAAAAAAAAAAAAAAAAADIAADLTAADT/wAA//8AAP//AAD//wAA/9YAANY0AAA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EAABHRAADRZAAAZ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sAAAD/AAAAY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EAAAD/&#10;AAAAwQAAAAAAAAAAAAAAAAAAAAAAAAAAAAAAAAAAAAAAAAAAAAAAAAAAAAAAAAAAAAAAAAAAAAAA&#10;AAAAAAAAAAAAAAAAAAAAAAAAAAAAAAAAAAAAAAAAAAAAAAAAAAAAEQAAEcUAAMX/AAD//wAA//8A&#10;AP//AAD//wAA//8AAP/JAADJEwAAE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kAAAm5&#10;AAC5gg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s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EAAAD/AAAAwQAAAAAAAAAAAAAAAAAAAAAAAAAAAAAAAAAAAAAA&#10;AAAAAAAAAAAAAAAAAAAAAAAAAAAAAAAAAAAAAAAAAAAAAAAAAAAAAAAAAAAAAAAAAAAAAAAAAAAA&#10;AAAAAAAAagAAav8AAP//AAD//wAA//8AAP//AAD//wAA//8AAP//AAD/bwAAb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GhAAChoAAAo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sAAAD/AAAAY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EAAAD/AAAAwQAAAAAA&#10;AAAAAAAAAAAAAAAAAAAAAAAAAAAAAAAAAAAAAAAAAAAAAAAAAAAAAAAAAAAAAAAAAAAAAAAAAAAA&#10;AAAAAAAAAAAAAAAAAAAAAAAAAAAAAAAAAAAAAAAAogAAov8AAP//AAD//wAA//8AAP//AAD//wAA&#10;//8AAP//AAD/qAAA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JAACJvwAAv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sAAAD/AAAA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EAAAD/AAAAwQAAAAAAAAAAAAAAAAAAAAAAAAAAAAAAAAAAAAAAAAAAAAAAAAAA&#10;AAAAAAAAAAAAAAAAAAAAAAAAAAAAAAAAAAAAAAAAAAAAAAAAAAAAAAAAAAAAAAAAAAAAAAAAkgAA&#10;kv8AAP//AAD//wAA//8AAP//AAD//wAA//8AAP//AAD/mAAAm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zAABz0AAA0AI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sAAAD/AAAAY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AAAD/AAAAwQAAAAAAAAAAAAAAAAAA&#10;AAAAAAAAAAAAAAAAAAAAAAAAAAAAAAAAAAAAAAAAAAAAAAAAAAAAAAAAAAAAAAAAAAAAAAAAAAAA&#10;AAAAAAAAAAAAAAAAAAAAAAAAAAAAQAAAQPkAAPn/AAD//wAA//8AAP//AAD//wAA//8AAP/6AAD6&#10;RAAAR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dAABd1QAA1RAAAB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sAAAD/AAAAY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EAAAD/AAAAwQAAAAAAAAAAAAAAAAAAAAAAAAAAAAAAAAAAAAAAAAAAAAAAAAAAAAAAAAAAAAAA&#10;AAAAAAAAAAAAAAAAAAAAAAAAAAAAAAAAAAAAAAAAAAAAAAAAAAAAAAAAAAAAAQAAAYgAAIj/AAD/&#10;/wAA//8AAP//AAD//wAA//8AAP+MAACMAg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IAABI2gAA2iIAAC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sAAAD/AAAA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EAAAD/AAAAwQAAAAAAAAAAAAAAAAAAAAAAAAAAAAAA&#10;AAAAAAAAAAAAAAAAAAAAAAAAAAAAAAAAAAAAAAAAAAAAAAAAAAAAAAAAAAAAAAAAAAAAAAAAAAAA&#10;AAAAAAAAAAAAAAAAAAAAAAkAAAl8AAB87wAA7/8AAP//AAD/7AAA7IAAAIAJAAA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yAAAy3wAA3zUAAD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QAAFS0AAC0o&#10;AAAoBwAABwAAAAAAAAAAAAAAAAAAAAAAAAAAAAAAAAAAAAAAAAAAAAAAAAAAAAAAAAAAAAAAAAAA&#10;AAAAAAAAAAAAAAAAAAAAAAAAAAAAAAAAAAAAAAAAAAAAAAAAAAAAAAAAAAAAAAAAAAAAAAAAAAAA&#10;AAAAAAAAAAAAAAAAAAAAAAAAAAAAAAAAAAAAAGsAAAD/AAAAY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c&#10;5AAA5EcAAE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FnAABn1AAA1P8AAP/2AAD2vAAAvDkAADkAAAAAAAAAAAAAAAAAAAAAAAAAAAAA&#10;AAAAAAAAAAAAAAAAAAAAAAAAAAAAAAAAAAAAAAAAAAAAAAAAAAAAAAAAAAAAAAAAAAAAAAAAAAAA&#10;AAAAAAAAAAAAAAAAAAAAAAAAAAAAAAAAAAAAAAAAAAAAAAAAAAAAAAAAAAAAAAAAAAAAAGsA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HAAAH6AAA6FoAAF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ogAAIj+AAD+/wAA//8AAP//AAD//wAA/+sA&#10;AOtCAABCAAAAAAAAAAAAAAAAAAAAAAAAAAAAAAAAAAAAAAAAAAAAAAAAAAAAAAAAAAAAAAAAAAAA&#10;AAAAAAAAAAAAAAAAAAAAAAAAAAAAAAAAAAAAAAAAAAAAAAAAAAAAAAAAAAAAAAAAAAAAAAAAAAAA&#10;AAAAAAAAAAAAAAAAAAAAAAAAAGsA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wAA13IAAH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QAASfgA&#10;APj/AAD//wAA//8AAP//AAD//wAA//8AAP/RAADREwAAEwAAAAAAAAAAAAAAAAAAAAAAAAAAAAAA&#10;AAAAAAAAAAAAAAAAAAAAAAAAAAAAAAAAAAAAAAAAAAAAAAAAAAAAAAAAAAAAAAAAAAAAAAAAAAAA&#10;AAAAAAAAAAAAAAAAAAAAAAAAAAAAAAAAAAAAAAAAAAAAAAAAAAAAAAAAAGs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uQAAuY0AAI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gAAqv8AAP//AAD//wAA//8AAP//AAD//wAA//8AAP//AAD/UwAA&#10;UwAAAAAAAAAAAAAAAAAAAAAAAAAAAAAAAAAAAAAAAAAAAAAAAAAAAAAAAAAAAAAAAAAAAAAAAAAA&#10;AAAAAAAAAAAAAAAAAAAAAAAAAAAAAAAAAAAAAAAAAAAAAAAAAAAAAAAAAAAAAAAAAAAAAAAAAAAA&#10;AAAAAAAAAAAAAGsAAAD/AAAA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wAAm6oAAKo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QAAzf8AAP//AAD//wAA&#10;//8AAP//AAD//wAA//8AAP//AAD/bQAAbQAAAAAAAAAAAAAAAAAAAAAAAAAAAAAAAAAAAAAAAAAA&#10;AAAAAAAAAAAAAAAAAAAAAAAAAAAAAAAAAAAAAAAAAAAAAAAAAAAAAAAAAAAAAAAAAAAAAAAAAAAA&#10;AAAAAAAAAAAAAAAAAAAAAAAAAAAAAAAAAAAAAAAAAAAAAGsAAAD/AAAA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QAAfcYAAMYE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gAApv8AAP//AAD//wAA//8AAP//AAD//wAA//8AAP//AAD/UAAAUAAAAAAAAAAA&#10;AAAAAAAAAAAAAAAAAAAAAAAAAAAAAAAAAAAAAAAAAAAAAAAAAAAAAAAAAAAAAAAAAAAAAAAAAAAA&#10;AAAAAAAAAAAAAAAAAAAAAAAAAAAAAAAAAAAAAAAAAAAAAAAAAAAAAAAAAAAAAAAAAAAAAAAAAAAA&#10;AGs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YOEAAOEIAAA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gAAQvQAAPT/AAD//wAA//8AAP//AAD/&#10;/wAA//8AAP/GAADGEAAAEAAAAAAAAAAAAAAAAAAAAAAAAAAAAAAAAAAAAAAAAAAAAAAAAAAAAAAA&#10;AAAAAAAAAAAAAAAAAAAAAAAAAAAAAAAAAAAAAAAAAAAAAAAAAAAAAAAAAAAAAAAAAAAAAAAAAAAA&#10;AAAAAAAAAAAAAAAAAAAAAAAAAAAAAAAAAGsAAAD/AA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IAAADZAAAAzgAAAAkAAAAAAAAAAAAAABQAAADb&#10;AAAAyQAAAAkAAAAAAAAAAAAAAAAAAAAAAAAAAAAAAAAAAAAAAAAAAAAAAAAAAABiAAAAkQAAAAUA&#10;AAAAAAAAAAAAAAAAAAAAAAAABQAAAMoAAADeAAAA3gAAAN4AAADeAAAA3gAAAOMAAAD/AAAAwQAA&#10;AAAAAAAAAAAAAAAAAAAAAAAAAAAAAAAAAAAAAAAAAAAAAAAAAAAAAAAAAAAAAAAAAAAAAAAAAAAA&#10;AAAAAAAAAAAAAAAAAAAAAAAAAAAAAAAAAAAAAAAAAAAAAAAAAC0AAC3fAADfPwAA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AAA&#10;RPYAAPYR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X0AAH3+AAD+/wAA//8AAP//AAD//wAA//8AAP9zAABzAAAAAAAAAAAAAAAAAAAAAAAAAAAA&#10;AAAAAAAAAAAAAAAAAAAAAAAAAAAAAAAAAAAAAAAAAAAAAAAAAAAAAAAAAAAAAAAAAAAAAAAAAAAA&#10;AAAAAAAAAAAAAAAAAAAAAAAAAAAAAAAAAAAAAAAAAAAAAAAAAAAAAAAAAAAAAAAAAGsAAAD/AAAA&#10;Y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AAANO8AAO8qAAA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8AAE/wAADw1gAA1vcAAPfwAADwrQAArZ0AAJ3o&#10;AADoNAAANAAAAAAAAAAAAAAAAAAAAAAAAAAAAAAAAAAAAAAAAAAAAAAAAAAAAAAAAAAAAAAAAAAA&#10;AAAAAAAAAAAAAAAAAAAAAAAAAAAAAAAAAAAAAAAAAAAAAAAAAAAAAAAAAAAAAAAAAAAAAAAAAAAA&#10;AAAAAAAAAAAAAAAAAAAAAGsAAAD/AA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QAAAHIAAACoAAAAogAA&#10;AFwAAAADAAAAAAAAAAAAAAAEAAAAiAAAAL0AAAAXAAAADAAAAJwAAADaAAAA3wAAAOMAAADjAAAA&#10;4wAAAOEAAABjAAAAAAAAAAAAAAAAAAAAAAAAAAAAAAAAAAAAAAAAAAAAAAAAAAAAAAAAACEAAAD/&#10;AAAAwQAAAAAAAAAAAAAAAAAAAAAAAAAAAAAAAAAAAAAAAAAAAAAAAAAAAAAAAAAAAAAAAAAAAAAA&#10;AAAAAAAAAAAAAAAAAAAAAAAAAAAAAAAAAAAAAAAAAAAAAAAAAAAALgAALvQAAPQwAAA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EAAAD/AAAAwQAAAAAA&#10;AAAAAAAAAAAAAAAAAAAAAAAAAAAAAAAAAAAAAAAAAAAAAAAAAAAAAAAAAAAAAAAAAAAAAAAAAAAA&#10;AAAAAAAAAAAAAAAAAAAAAAAAAAAAAAAAAAAAAAAAnQAAnbwAALwD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EAAAD/AAAAwQAAAAAAAAAAAAAAAAAAAAAAAAAAAAAAAAAAAAAAAAAAAAAAAAAA&#10;AAAAAAAAAAAAAAAAAAAAAAAAAAAAAAAAAAAAAAAAAAAAAAAAAAAAAAAAAAAAAAAAAAAFAAAFxAAA&#10;xJQAAJ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AAAD/AAAAwQAAAAAAAAAAAAAAAAAA&#10;AAAAAAAAAAAAAAAAAAAAAAAAAAAAAAAAAAAAAAAAAAAAAAAAAAAAAAAAAAAAAAAAAAAAAAAAAAAA&#10;AAAAAAAAAAAAAAAAAAAAAAAdAAAd2wAA214AAF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EAAAD/AAAAwQAAAAAAAAAAAAAAAAAAAAAAAAAAAAAAAAAAAAAAAAAAAAAAAAAAAAAAAAAAAAAA&#10;AAAAAAAAAAAAAAAAAAAAAAAAAAAAAAAAAAAAAAAAAAAAAAAAAAAAAAA6AAA68QAA8ScAAC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EAAAD/AAAAwQAAAAAAAAAAAAAAAAAAAAAAAAAAAAAA&#10;AAAAAAAAAAAAAAAAAAAAAAAAAAAAAAAAAAAAAAAAAAAAAAAAAAAAAAAAAAAAAAAAAAAAAAAAAAAA&#10;AAAAAAAAAABnAABn4QAA4QYAAA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AD/AAAA&#10;wQAAAAAAAAAAAAAAAAAAAAAAAAAAAAAAAAAAAAAAAAAAAAAAAAAAAAAAAAAAAAAAAAAAAAAAAAAA&#10;AAAAAAAAAAAAAAAAAAAAAAAAAAAAAAAAAAAAAAAAAACfAACfqwAAqwE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EAAAD/AAAAwQAAAAAAAAAAAAAAAAAAAAAAAAAAAAAAAAAAAAAAAAAA&#10;AAAAAAAAAAAAAAAAAAAAAAAAAAAAAAAAAAAAAAAAAAAAAAAAAAAAAAAAAAAAAAAAAAAAAAEAAAHX&#10;AADXdQ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EAAAD/AAAAwQAAAAAAAAAA&#10;AAAAAAAAAAAAAAAAAAAAAAAAAAAAAAAAAAAAAAAAAAAAAAAAAAAAAAAAAAAAAAAAAAAAAAAAAAAA&#10;AAAAAAAAAAAAAAAAAAAAAAAAAB8AAB/pAADpSgAAS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EAAAD/AAAAwQAAAAAAAAAAAAAAAAAAAAAAAAAAAAAAAAAAAAAAAAAAAAAAAAAAAAAA&#10;AAAAAAAAAAAAAAAAAAAAAAAAAAAAAAAAAAAAAAAAAAAAAAAAAAAAAAAAAFQAAFTeAADeKAAAK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EAAAD/AAAAwQAAAAAAAAAAAAAAAAAAAAAA&#10;AAAAAAAAAAAAAAAAAAAAAAAAAAAAAAAAAAAAAAAAAAAAAAAAAAAAAAAAAAAAAAAAAAAAAAAAAAAA&#10;AAAAAAAAAAAAAIcAAIfTAADTBgAAB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EA&#10;AAD/AAAAwQAAAAAAAAAAAAAAAAAAAAAAAAAAAAAAAAAAAAAAAAAAAAAAAAAAAAAAAAAAAAAAAAAA&#10;AAAAAAAAAAAAAAAAAAAAAAAAAAAAAAAAAAAAAAAAAgAAAq8AAK+tAAC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EAAAD/AAAAwQAAAAAAAAAAAAAAAAAAAAAAAAAAAAAAAAAA&#10;AAAAAAAAAAAAAAAAAAAAAAAAAAAAAAAAAAAAAAAAAAAAAAAAAAAAAAAAAAAAAAAAAAAAAAAADwAA&#10;D9QAANRyAAB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EAAAD/AAAAwQAA&#10;AAAAAAAAAAAAAAAAAAAAAAAAAAAAAAAAAAAAAAAAAAAAAAAAAAAAAAAAAAAAAAAAAAAAAAAAAAAA&#10;AAAAAAAAAAAAAAAAAAAAAAAAAAAAIwAAI/gAAPg3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EAAAD/AAAAwQAAAAAAAAAAAAAAAAAAAAAAAAAAAAAAAAAAAAAAAAAAAAAA&#10;AAAAAAAAAAAAAAAAAAAAAAAAAAAAAAAAAAAAAAAAAAAAAAAAAAAAAAAAAAAATgAATugAAOgYAAA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EAAAD/AAAAwQAAAAAAAAAAAAAA&#10;AAAAAAAAAAAAAAAAAAAAAAAAAAAAAAAAAAAAAAAAAAAAAAAAAAAAAAAAAAAAAAAAAAAAAAAAAAAA&#10;AAAAAAAAAAAAAAAAhgAAhrcAALcIAAA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EAAAD/AAAAwQAAAAAAAAAAAAAAAAAAAAAAAAAAAAAAAAAAAAAAAAAAAAAAAAAAAAAwAAAw&#10;WgAAWlQAAFQdAAAdAAAAAAAAAAAAAAAAAAAAACwAACxYAABY0QAA0ZAAAJ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EAAAD/AAAAwQAAAAAAAAAAAAAAAAAAAAAAAAAA&#10;AAAAAAAAAAAAAAAADwAAD40AAI3tAADt/wAA//8AAP/gAADgZAAAZAEAAAEIAAAIggAAguoAAOr/&#10;AAD//wAA/+cAAOduAABuBQAAB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EAAAD/&#10;AAAAwQAAAAAAAAAAAAAAAAAAAAAAAAAAAAAAAAAAAAAIAAAIqgAAqv8AAP//AAD//wAA//8AAP//&#10;AAD//gAA/m4AAG6LAACL/wAA//8AAP//AAD//wAA//8AAP//AAD/ewAAe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EAAAD/AAAAwQAAAAAAAAAAAAAAAAAAAAAAAAAAAAAAAAAAAABZ&#10;AABZ/gAA/v8AAP//AAD//wAA//8AAP//AAD//wAA//kAAPn8AAD8/wAA//8AAP//AAD//wAA//8A&#10;AP//AAD/8wAA8zUAAD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EAAAD/AAAAwQAAAAAA&#10;AAAAAAAAAAAAAAAAAAAAAAAAAAAAAACxAACx/wAA//8AAP//AAD//wAA//8AAP//AAD//wAA//8A&#10;AP//AAD//wAA//8AAP//AAD//wAA//8AAP//AAD//wAA/4cAAI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EAAAD/AAAAwQAAAAAAAAAAAAAAAAAAAAAAAAAAAAAAAAAAAADEAADE/wAA//8A&#10;AP//AAD//wAA//8AAP//AAD//wAA//8AAP//AAD//wAA//8AAP//AAD//wAA//8AAP//AAD//wAA&#10;/5kAAJ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AAAD/AAAAwQAAAAAAAAAAAAAAAAAA&#10;AAAAAAAAAAAAAAAAAACNAACN/wAA//8AAP//AAD//wAA//8AAP//AAD//wAA//8AAP//AAD//wAA&#10;//8AAP//AAD//wAA//8AAP//AAD//wAA/2MAAG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CjAAAjP8AAP//AAD//wAA&#10;//8AAP//AAD//wAA/80AAM0XAAAXWAAAWNsAANv/AAD//wAA//IAAPLAAADA6gAA6lYAAFYAAAAA&#10;AAAAAAAAAAAAAAAAAAAAAAAAAABGAABG9gAA9mgAAGgDAAADIgAAIi0AAC0bAAAbAAAAAAAAAAAA&#10;AAAAAAAAAAAAAAAAAAAAAAAAAAAAAAAAAAAAAAAAAAAAAAAAAAAAAAAAAAAAAAAAAAAAAAAAAAAA&#10;AAASAAAS5wAA5/8AAP//AAD//wAA//8AAP//AAD//wAA//8AAP/8AAD8OQAAO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sAAAD/AAAAY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O&#10;AAAADwAAAAAAAAAAAAAAAAAAAAAAAAAAAAAAAAAAAAAAAAAAAAAAAAAAAAAAAAAAAAAAAAAAAAkA&#10;AAARAAAAAQAAAAAAAAAAAAAAAAAAAAAAAAAAAAAAAAAAAAAAAAAAAAAAAAAAAAAAAAAAAAAAAAAA&#10;ACEAAAD/AAAAwQAAAAAAAAAAAAAAAAAAAAAAAAAAAAAAAAAAAAAjAAAj3QAA3f8AAP//AAD//wAA&#10;//8AAP//AAD//wAA/8AAAMDQAADQ/wAA//8AAP//AAD//wAA//8AAP//AAD/wQAAwQ4AAA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sAAAD/AAAA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IAABImAAAmKQAAKRnAABn&#10;DgAADgAAAAAAAAAAAAAAAAAAAAAAAAAAAAAAAAAAAAAAAAAAAQAAAZcAAJfvAADv7AAA7P8AAP//&#10;AAD//wAA//UAAPXMAADMDgAADgAAAAAAAAAAAAAAAAAAAAAAAAAAAAAAAAAAAAAAAAAAAAAAAAAA&#10;AAAAAAAAAAAAAAAAAAAAAAAAAAAAAAAAAAAAAAAAAAAAAAAAAAAAAAAAAAAAAAAAAAAHAAAHtAAA&#10;tP8AAP//AAD//wAA//8AAP//AAD//wAA//8AAP/fAADfHAAAH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sAAAD/AAAAY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hgAAALQAAAAOAAAABwAAALUA&#10;AACLAAAAAQAAAAAAAAAAAAAAAAAAAAAAAAAAAAAAAAAAAAAAAABRAAAA1QAAADIAAAAAAAAAgQAA&#10;ALwAAAAPAAAAAAAAAAAAAAAAAAAAAAAAAAAAAAAAAAAAAAAAAAAAAAAAAAAAAAAAACEAAAD/AAAA&#10;wQAAAAAAAAAADAAADBwAABwYAAAYAAAAAAAAAACjAACj2wAA204AAE6XAACX1wAA180AAM19AAB9&#10;EwAAEwAAAAAAAAAAJAAAJJIAAJLVAADV0QAA0YIAAIIYAAA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QAAGT/AAD//wAA//8AAP//AAD//wAA//8AAP/VAADVHwAAHwAAAAAAAAAAAAAAAAAA&#10;AAAAAAAAAAAAAAAAAAAAAAAAAAAAAAAAAAAAAAAAAAAAAAAAAAAAAAAAAAAAAAAAAAAAAAAAAAAA&#10;AAAAAAAAAAAAAAAAAAAAAAAAAAAAPgAAPvEAAPH/AAD//wAA//8AAP//AAD//wAA//8AAP9sAABs&#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sA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yAAAA7gAAAFIAAAAAAAAAAAAAAFsAAADyAAAANQAAAAAAAAAAAAAAAAAAAAAAAAAAAAAAAAAA&#10;AA4AAADRAAAAnwAAAAAAAAAAAAAAJQAAAPMAAAByAAAAAAAAAAAAAAAAAAAAAAAAAAAAAAAAAAAA&#10;AAAAAAAAAAAAAAAAAAAAACEAAAD/AAAAwAAAAABQAABQwQAAwfcAAPfpAADplAAAlI0AAI3sAADs&#10;OgAAOgAAAAAAAAAAAQAAAQAAAAAAAAAAAAAAAAAAAAAAAAAAAAAAAAAAAAABAAABAQ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GtsAANv/AAD//wAA//8AAP//AAD//wAA//8A&#10;AP//AAD/jwAAjwEAAAEAAAAAAAAAAAAAAAAAAAAAAAAAAAAAAAAAAAAAAAAAAAAAAAAAAAAAAAAA&#10;AAAAAAAAAAAAAAAAAAAAAAAAAAAAAAAAAAAAAAAAAAAAAAAAAAAAAAAAAAAAAAAAAGcAAGfsAADs&#10;/wAA//8AAP//AAD/+AAA+IoAAIoE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sA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EAAAA9wAAADEAAAAAAAAAAAAAAC4AAAD2AAAAgQAA&#10;AAAAAAAAAAAAAAAAAAAAAAAAAAAAAAAAAEgAAAD/AAAAbwAAAAAAAAAAAAAADAAAAM8AAADJAAAA&#10;CQAAAAAAAAAAAAAAAAAAAAAAAAAAAAAAAAAAAAAAAAAAAAAAAAAAACEAAAD/AgAAv38AAH/6AAD6&#10;/wAA//8AAP//AAD//wAA//8AAP9rAAB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gAASv4A&#10;AP7/AAD//wAA//8AAP//AAD//wAA//8AAP//AAD/3QAA3QcAAAcAAAAAAAAAAAAAAAAAAAAAAAAA&#10;AAAAAAAAAAAAAAAAAAAAAAAAAAAAAAAAAAAAAAAAAAAAAAAAAAAAAAAAAAAAAAAAAAAAAAAAAAAA&#10;AAAAAAAAAAAAAAAAAAAAAAAAAAAxAAAxkQAAkb8AAL+jAACjRQAAR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s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YAAADBAAAA4wAA&#10;ABgAAAAAAAAAAAAAABYAAADhAAAArAAAAAMAAAAAAAAAAAAAAAAAAAAAAAAAAAAAAIMAAAD/AAAA&#10;SQAAAAAAAAAAAAAAAQAAAK4AAADmAAAAHgAAAAAAAAAAAAAAAAAAAAAAAAAAAAAAAAAAAAAAAAAA&#10;AAAAAAAAABcAAAD/RwAA8/YAAPb/AAD//wAA//8AAP//AAD//wAA//8AAP+9AAC9DAAAD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TgAATv8AAP//AAD//wAA//8AAP//AAD//wAA//8AAP//AAD/4gAA&#10;4ggAAA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sAAAD/AAAA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wAAADPAAAA1gAAAA8AAAAAAAAAAAAAABEAAADYAAAAywAAAAoAAAAAAAAA&#10;AAAAAAAAAAAAAAAAAAAAAJUAAAD7AAAAOgAAAAAAAAAAAAAAAAAAAKQAAAD3AAAAMgAAAAAAAAAA&#10;AAAAAgAAAFIAAABaAAAAWgAAAFoAAABaAAAAWgAAAG8AAAD/rQAA//8AAP//AAD//wAA//8AAP//&#10;AAD//wAA//8AAP/8AAD8SAAAS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AAAJOcAAOf/AAD//wAA&#10;//8AAP//AAD//wAA//8AAP//AAD/ogAAogE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sAAAD/AAAA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QAAADcAAAAygAAAAYAAAAAAAAA&#10;AAAAABEAAADYAAAAzQAAAAoAAAAAAAAAAAAAAAAAAAAAAAAAAAAAAKQAAAD2AAAAKwAAAAAAAAAA&#10;AAAAAAAAAKQAAAD4AAAAMwAAAAAAAAAAAAAABwAAAP8AAAD/AAAA/wAAAP8AAAD/AAAA/wAAAP8A&#10;AAD/1QAA//8AAP//AAD//wAA//8AAP//AAD//wAA//8AAP//AAD/ZQAAZ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cAAHf/AAD//wAA//8AAP//AAD//wAA//8AAP/mAADmLwAAL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s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RAAAA1AAAAA4AAAAAAAAAAAAAABkAAADjAAAAvgAAAAcAAAAAAAAAAAAAAAAAAAAA&#10;AAAAAAAAAJcAAAD7AAAAOAAAAAAAAAAAAAAAAwAAALEAAADwAAAAKgAAAAAAAAAAAAAAAwAAAGYA&#10;AABwAAAAcAAAAHAAAABwAAAAcAAAAIMAAAD/tAAA//8AAP//AAD//wAA//8AAP//AAD//wAA//8A&#10;AP/9AAD9TQAAT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eAAACA+QAA+f8AAP//AAD/&#10;/wAA/9YAANZH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sAAAD/AA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CnAAAA4wAAABcAAAAAAAAAAAAAACMAAADw&#10;AAAAmAAAAAAAAAAAAAAAAAAAAAAAAAAAAAAAAAAAAGkAAAD/AAAARwAAAAAAAAAAAAAABwAAAMIA&#10;AADcAAAAEgAAAAAAAAAAAAAAAAAAAAAAAAAAAAAAAAAAAAAAAAAAAAAAAAAAABQAAAD/UwAA9voA&#10;APr/AAD//wAA//8AAP//AAD//wAA//8AAP/MAADMEgAAE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wAAR58AAJ+2AAC2ggAAgiAAA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oAAAD/AAAA&#10;Y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gAAABuAAAAYwAAABgAAAAAAAAAAAAAAAAAAAAAAAAAOgAA&#10;AFgAAAAGAAAAAAAAAAAAAAAAAAAADgAAAGMAAABuAAAALgAAAAAAAAAAAAAAAAAAAAAAAAAAAAAA&#10;AAAAAAAAAAAAAAAAAAAAAAAAAAAAAAAAAAAAAAAAAAAAAAAAAAAAAAAAAAAAAAAAIwAAAP8AAAC5&#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QAAAP8AAAC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gAAAP8AAAB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AAAAP8AAAA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wAAAP8AAAC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AP8AAAC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AAAAP8AAAB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QAAAP8AAAA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wAAAP8AAAC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AP8AAAC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AAAP8AAAB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QAAAP8AAAA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wAAAP8AAAC6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AP8AAAC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AAAAP8AAAB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QAAAP8AAAA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wAAAP8AAAC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AP8AAAC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AAAAP8AAAB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QAA&#10;AP8AAAA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QAA&#10;AP8AAAD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XAAAAP8AAAC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ogAAAP8A&#10;AAB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QAAAP8AAAA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KsAAAB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OwAAAKsAAAB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KsAAAA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gAAAKsAAAA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AAAAFEAAABC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gAAAEUAAABFAAAARQAAAC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vAAAAGAAAAAAAAAAAAAAAAAAAAAAAAAAAAAAAAAAAACIA&#10;AABRAAAAPQ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AAAA1AAAADAAA&#10;AAAAAAAAAAAAAAAAAAAAAAAAAAAAAQAAAC4AAABFAAAARQAAAEUAAAA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vAAAAHAAAACNAAAAnQAAAA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KAAAA0wAAAP8AAAD/AAAA/wAAAI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UgAAALUAAADwAAAAWAAAAAAA&#10;AAAAAAAAAAAAAAAAAAAAAAAASQAAALsAAABrAAAAlgAAAJE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bAAAAMEAAADsAAAALAAAAAAAAAAAAAAAAAAAAAAAAAAAAAAAFQAAAOMAAAD/AAAA&#10;/wAAAP8AAAB2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sAAADWAAAAZAAAAAAAAAAHAAAAyQAAAI8A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Q&#10;AAAAqQAAAJoAAACcAAAAmQAAAC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RAAAAbAAAAL4AAAD/AAAAUwAAAAAAAAAAAAAAAAAAAAAAAAAnAAAA3AAAAFAAAAAAAAAADwAA&#10;ANYAAAB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lAAAAeAAAANUAAAD0AAAAKAAAAAAAAAAAAAAA&#10;AAAAAAAAAAAAAAAAXQAAAKgAAACbAAAAnAAAAJYAAAA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YAAADsAAAA&#10;IgAAAAAAAAAAAAAAgQAAAPEAAAA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wAAAChAAAA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sAAAD+AAAAVAAAAAAAAAAAAAAAAAAA&#10;AAAAAACZAAAA4wAAABQAAAAAAAAAAAAAAJUAAADhAAAAH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kAAAD0AAAAKAAAAAAAAAAAAAAAAAAAAAAAAAATAAAApAAAAC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AANEAAADRAAAADwAAAAAAAAAAAAAATwAAAP8AAAB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kAAAD/AAAA+wAAALYA&#10;AAB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4AAAD7AAAAVAAAAAAAAAAAAAAAAAAAABoAAADgAAAAwgAAAAcAAAAAAAAAAAAAAGEAAAD/AAAA&#10;T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gAAAD0AAAAKAAAAAAAAAAAAAAAAAAAAAAAAABb&#10;AAAA/wAAAPcAAACwAAAA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AAAAO8AAAC2AAAAAwAAAAAAAAAA&#10;AAAAMwAAAPkAAAC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wAAAC8AAAA4gAAAP8AAAD7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4AAAD7AAAAVAAAAAAAAAAAAAAAAAAAADMAAAD4AAAA&#10;pgAAAAAAAAAAAAAAAAAAAEUAAAD/AAAAd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kAAAD0&#10;AAAAKAAAAAAAAAAAAAAAAAAAAAEAAAB5AAAAvQAAAOcAAAD/AAAA8QAAAF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AAAAPYAAACmAAAAAQAAAAAAAAAAAAAAMgAAAPgAAAC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gAAAGkAAADpAAAA9gAA&#10;AD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4AAAD7AAAA&#10;VAAAAAAAAAAAAAAAAAAAAEEAAAD9AAAAlQAAAAAAAAAAAAAAAAAAAEQAAAD/AAAAj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kAAAD0AAAAKAAAAAAAAAAAAAAAAAAAAAAAAAAAAAAAAAAAACYA&#10;AAB0AAAA9QAAAOsAAAA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gAAAPoAAACfAAAAAAAAAAAAAAAAAAAAMgAAAPgA&#10;AAC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8gAAAI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4AAAD7AAAAVAAAAAAAAAAAAAAAAAAAAEcAAAD/AAAAjgAAAAAAAAAA&#10;AAAAAAAAAEQAAAD/AAAAi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kAAAD0AAAAKAAAAAAA&#10;AAAAAAAAAAAAAAAAAAAAAAAAAAAAAAAAAAAAAAAAWAAAAPkAAAB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gAAAO8A&#10;AACwAAAAAgAAAAAAAAAAAAAAQQAAAP4AAAC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QAAAL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4AAAD7AAAAVAAAAAAAAAAA&#10;AAAAAAAAADUAAAD4AAAAnwAAAAAAAAAAAAAAAAAAAFQAAAD/AAAAc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kAAAD0AAAAKAAAAAAAAAAAAAAAAAAAAAAAAAAAAAAAAAAAAAAAAAAAAAAAAAAA&#10;AKwAAAC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gAAAMgAAADEAAAABwAAAAAAAAAAAAAAVgAAAP8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QAAAI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4AAAD7AAAAVAAAAAAAAAAAAAAAAAAAABMAAADZAAAAswAAAAIAAAAAAAAAAAAAAGkA&#10;AAD+AAAAR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kAAAD0AAAAKAAAAAAAAAAAAAAAAAAA&#10;AAAAAAAAAAAAAAAAAAAAAAAAAAAAAAAAAIsAAAB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kAAADjAAAAHAAA&#10;AAAAAAAAAAAAiwAAAOM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sQAAAE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wAAAD7AAAAUwAAAAAAAAAAAAAAAAAAAAAA&#10;AACMAAAA2QAAABAAAAAAAAAAAAAAAKAAAADNAAAAD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cAAAD0AAAAJwAAAAAAAAAAAAAAAAAAAAAAAAAAAAAAAAAAAAAAAAAAAAAAFAAAALgAAAAw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cAAADUAAAAdAAAAAAAAAAWAAAA0QAAAHoA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QAAAHQAAABCAAAAGgAAADQAAACl&#10;AAAAgA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EA&#10;AAD+AAAAVgAAAAAAAAAAAAAAAAAAAAAAAAAkAAAA3QAAAF8AAAAAAAAAIAAAANoAAAB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8AAAD2AAAAJwAAAAAAAAAAAAAAAAAAABEAAAB5AAAA&#10;OgAAABoAAAA8AAAAswAAAHE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1AAAAtAAAAHkAAACgAAAA&#10;g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wAAAMQAAAD9AAAA5wAAAMsAAABqAAAA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VgAAAMgAAAD/AAAAwwAAAFwAAAAHAAAAAAAAAAAAAAAAAAAAPwAA&#10;ALUAAAB3AAAApQAAAH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bAAAAN8AAAD/AAAA&#10;qQAAAEYAAAAAAAAAAAAAAB4AAADTAAAA+QAAAOYAAADEAAAAW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AADIAAAA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8AAAAmAAAAJw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AJgAAACoAAAAlAAAAKwAA&#10;ACkAAAADAAAAAAAAAAAAAAAAAAAAAAAAABUAAAAyAAAAH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AAALQAAACgAAAAlAAAALQAAAB8AAAAAAAAAAAAAAAAAAAASAAAAJgAAACYAAAAK&#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gAAAEoA&#10;AABKAAAASgAAAEo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A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F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QAAAP8AAADmAAAAmAAA&#10;AJgAAACYAAAAmA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mAAAAJgAAACYAAAA&#10;mAAAAJgAAACYAAAAmAAAAJgAAACYAAAAmAAAAJgAAACYAAAAmAAAAJgAAACYAAAAmAAAAJgAAACY&#10;AAAAmAAAAJgAAACYAAAAmAAAAJgAAACYAAAAmAAAAJgAAACYAAAAmAAAAJgAAACYAAAAmAAAAJgA&#10;AACYAAAAmAAAAJgAAACYAAAAmAAAAJgAAACYAAAAmAAAAJgAAACYAAAAmAAAAJgAAACYAAAAmAAA&#10;AJgAAACYAAAAmAAAAJgAAACYAAAAmAAAAJgAAACYAAAAmAAAAJgAAACYAAAAwwAAAP8AAAC5AAAA&#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QAAAP8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wAAAP8AAAB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QAAAP8AAAD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AAAP8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QAAAP8AAAD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AAAP8A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QAAAP8AAAD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QAAAP8AAAD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P8A&#10;AAB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QAAAP8AAAD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AAAP8AAA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AAAADgAAAB/AAAADgAAAAAAAAAAAAAA&#10;AAAAAAAAAAAAAAAAAAAAAAAAAAAAAAAAAAAAAAAAAAAcAAAAhQAAAJcAAABdAAAAAAAAAAAAAAAA&#10;AAAAAAAAAAAAAAAAAAAAAAAAAAAAAAAAAAAAAAAAAAAAAAAAAAAAIQAAAP8AAAD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AAP8AAAB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sAAAA&#10;sgAAAPkAAADjAAAAFAAAAAAAAAAAAAAAAAAAAAAAAAAAAAAAAAAAAAAAAAAAAAAAAAAAACIAAADD&#10;AAAAbgAAACEAAACsAAAAgQAAAAIAAAAAAAAAAAAAAAAAAAAAAAAAAAAAAAAAAAAAAAAAAAAAAAAA&#10;AAAAAAAAIQAAAP8AAAD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wAAAP8A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ZAAAAMgAAAMgAAADgAAAAEwAAAAAAAAAAAAAAAAAAAAAAAAAA&#10;AAAAAAAAAAAAAAAAAAAABQAAAK8AAAC0AAAAAAAAAAAAAAA3AAAA8wAAAEsAAAAAAAAAAAAAAAAA&#10;AAAAAAAAAAAAAAAAAAAAAAAAAAAAAAAAAAAAAAAAIQAAAP8AAAD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QAAGXsAAHu4AAC4rAAArFkA&#10;AFkFAAAFAAAAAAAAAAAAAAAADAAADCIAACIfAAAfBQAAB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AAAP8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UAAADi&#10;AAAAEwAAAAAAAAAAAAAAAAAAAAAAAAAAAAAAAAAAAAAAAAAAAAAAMgAAAPkAAAB9AAAAAAAAAAAA&#10;AAARAAAA2gAAALcAAAAFAAAAAAAAAAAAAAAAAAAAAAAAAAAAAAAAAAAAAAAAAAAAAAAAAAAAIQAA&#10;AP8AAAD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DAABD1gAA1v8AAP//AAD//wAA//8AAP+uAACuFgAAFgAAAABVAABVyAAAyPkAAPn0AAD0uQAA&#10;uToAAD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AAAP8AAA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oAAADiAAAAEwAAAAAAAAAAAAAAAAAAAAAAAAAAAAAAAAAAAAAA&#10;AAAAAAAAdAAAAP8AAABTAAAAAAAAAAAAAAAEAAAAuQAAAN4AAAAWAAAAAAAAAAAAAAAAAAAAAAAA&#10;AAAAAAAAAAAAAAAAAAAAAAAAAAAAHwAAAP8AAAD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8AAB/ZAADZ/wAA//8AAP//AAD//wAA//8AAP//AAD/lAAA&#10;lHQAAHT4AAD4/wAA//8AAP//AAD//wAA/+sAAOtIAAB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IAAFK0AAC02QAA2bQAALRSAABS&#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AAAP8AAAB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sAAADiAAAAEwAAAAAA&#10;AAAAAAAAAAAAAAAAAAAAAAAAAAAAAAAAAAAAAAAAjwAAAP0AAAA/AAAAAAAAAAAAAAAAAAAApAAA&#10;APMAAAAuAAAAAAAAAAAAAAAAAAAAEAAAABIAAAASAAAAEgAAABIAAAASAAAAMQAAAP8AAAD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AAIf/AAD//wAA&#10;//8AAP//AAD//wAA//8AAP//AAD//QAA/fYAAPb/AAD//wAA//8AAP//AAD//wAA//8AAP/ZAADZ&#10;GwAAG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AAAD&#10;jgAAjvsAAPv/AAD//wAA//8AAP/7AAD7jgAAjgI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wAAAP8AAAB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sAAADiAAAAEwAAAAAAAAAAAAAAAAAAAAAAAAAAAAAAAAAAAAAAAAAAAAAAogAA&#10;APcAAAAtAAAAAAAAAAAAAAAAAAAApAAAAPgAAAAzAAAAAAAAAAAAAAAGAAAA5AAAAPsAAAD7AAAA&#10;+wAAAPsAAAD7AAAA+wAAAP8AAAD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cAAMf/AAD//wAA//8AAP//AAD//wAA//8AAP//AAD//wAA//8AAP//AAD/&#10;/wAA//8AAP//AAD//wAA//8AAP//AAD/bwAAb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rAABr/wAA//8AAP//AAD//wAA//8AAP//AAD//wAA/2oAAG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wA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sAAADiAAAAEwAAAAAAAAAAAAAAAAAA&#10;AAAAAAAAAAAAAAAAAAAAAAAAAAAAoAAAAPgAAAAxAAAAAAAAAAAAAAABAAAAqQAAAPYAAAAwAAAA&#10;AAAAAAAAAAAFAAAAwQAAANQAAADUAAAA1AAAANQAAADUAAAA2QAAAP8AAAD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AAAP8AAA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sAAADiAAAAEwAAAAAAAAAAAAAAAAAAAAAAAAAAAAAAAAAAAAAAAAAAAAAAfQAAAP4AAABCAAAA&#10;AAAAAAAAAAAFAAAAvQAAAOQAAAAaAAAAAAAAAAAAAAAAAAAAAAAAAAAAAAAAAAAAAAAAAAAAAAAA&#10;AAAAHQAAAP8AAAD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AAAP8AAAB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sAAADiAAAAEwAAAAAAAAAAAAAAAAAAAAAAAAAAAAAA&#10;AAAAAAAAAAAAAAAAPQAAAPsAAABaAAAAAAAAAAAAAAAOAAAA0wAAALoAAAAHAAAAAAAAAAAAAAAA&#10;AAAAAAAAAAAAAAAAAAAAAAAAAAAAAAAAAAAAIQAAAP8AAAD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P8AAAB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wAAADhAAAA&#10;EAAAAAAAAAAAAAAAAAAAAAAAAAAKAAAAEgAAAAAAAAAAAAAACQAAAMYAAACgAAAAAAAAAAAAAAAq&#10;AAAA9AAAAFoAAAAAAAAAAAAAAAAAAAAAAAAAAAAAAAAAAAAAAAAAAAAAAAAAAAAAAAAAIQAAAP8A&#10;AAD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wAA&#10;AP8AAAB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AAAAMoAAADyAAAAKwAAAAEAAAAAAAAAAAAAAAYAAACpAAAA5QAAACIAAAAA&#10;AAAAAAAAAEwAAADZAAAAOwAAAA0AAACYAAAApgAAAAgAAAAAAAAAAAAAAAAAAAAAAAAAAAAAAAAA&#10;AAAAAAAAAAAAAAAAAAAAAAAAIQAAAP8AAAD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w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hAAAAngAAAMYAAADLAAAArAAAAE0AAAAA&#10;AAAAAAAAAAQAAAB/AAAAsgAAABYAAAAAAAAAAAAAAAAAAAA+AAAAowAAAKIAAABxAAAACwAAAAAA&#10;AAAAAAAAAAAAAAAAAAAAAAAAAAAAAAAAAAAAAAAAAAAAAAAAAAAAAAAAIQAAAP8AAAD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AAAP8AAAB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QAAAP8AAAD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QAAAP8AAAD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AAAP8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QAAAP8AAAD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AAAP8A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QAAAP8AAAD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QAAAP8AAAD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P8A&#10;AAB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QAAAP8AAAD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AAAP8AAA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QAAAP8AAAD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AAP8AAAB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QAAAP8AAAD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wAAAP8A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QAAAP8AAAD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AAAP8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QAA&#10;AP8AAAD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AAAP8AAA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QAAAP8AAAD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UAAEXWAADW/wAA//8AAP//AAD/4QAA4VgAAFgAAAAAAAAAAAAAAAAAAAAAAAAAAAAAAAAAAAAA&#10;AQAAAbsAALv/AAD//wAA//8AAP//AAD//wAA//8AAP//AAD/9wAA9zoAADoAAAAAAAAAAAAAAAAA&#10;AAAAAAAAAAAAAAAAAAAAAAAAAAAAAAAAAAAAAAAAAAAAAAAAAAAAsQAAsawAAK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AAAP8AAAB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QAAAP8AAAD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AAAcJgAAJh4AAB4JAAAJAAAAAAAAAAA&#10;AAAAAAAAAAAAAAAAAAAAAAAAAAAAAAAAAAAAAFIAAFL4AAD4/wAA//8AAP//AAD//wAA//8AAP//&#10;AAD/rwAArwcAAAcAAAAAAAAAAAAAAAAAAAAAAAAAAAAAAAAAAAAAAAAAAAAAAAAAAAAAAAAAAAAA&#10;AAAAAAAAUgAAUu4AAO4kAAA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wAAAP8AAAB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QAAAP8AAAD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MAAAOH&#10;AACH+gAA+v8AAP//AAD//wAA//8AAP/RAADRIwAAIwAAAAAAAAAAAAAAAAAAAAAAAAAAAAAAAAAA&#10;AAAAAAAAAAAAAAAAAAAAAAAAAAAAAAAAAAAAAAAAEgAAEtkAANmDAAC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wA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QAAAP8AAAD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wAAU8IAAML0AAD04QAA4YwAAIwaAAAaAAAAAAAA&#10;AAAAAAAAAAAAAAAAAAAAAAAAAAAAAAAAAAAAAAAAAAAAAAAAAAAAAAAAAAAAAAAAAAAAAAAAAAAA&#10;AIkAAInTAADTDAAAD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AAAP8AAA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QAAAP8AAAD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oA&#10;AAoXAAAXEgAAEgAAAAAAAAAAAAAAAAAAAAAAAAAAAAAAAAAAAAAAAAAAAAAAAAAAAAAAAAAAAAAA&#10;AAAAAAAAAAAAAAAAAAAAAAAAAAAAAAAAACoAACr1AAD1QgAAQ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AAAP8AAAB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QAAAP8AAAD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MAAAOtAACt&#10;qQAAq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P8AAAB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QAAAP8A&#10;AAD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wAAe+kAAOlJAABJbAAAbJEAAJFrAABrGAAAGAAAAAApAAAp3gAA3v8AAP//AAD//wAA&#10;//8AAP//AAD/5wAA5zEAAD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XAABX5QAA5SAAA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wAA&#10;AP8AAAB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QAAAP8AAAD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2AAA28wAA82kAAGkAAAAAAAAAAAAAAAAAAAAAAAAA&#10;AAAAAAAAAAAALgAALrsAALv5AAD5/wAA//sAAPvCAADCNgAAN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QAAAQ4gAA4moAAG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w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QAAAP8AAAD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UAAAUJAAAJAgAAAgwAAAzNAADNqgAA&#10;qgQAAAQAAAAAAAAAAAAAAAAAAAAAAAAAAAAAAAAAAAAAAAAAAAkAAAlEAABEXgAAXkcAAEcMAAA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wAAh9sAANuSAACSjgAAjkMAAE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AAAP8AAAB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QAAAP8AAAD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JAAAJbwAA&#10;b84AAM7oAADotgAAtqUAAKXdAADdIQAAI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XAAAXrgAArv8AAP//AAD//wAA//kA&#10;APmVAACVEAAAE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QAAAP8AAAD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cAAEefAACftgAA&#10;toMAAIMgAAAgAAAAABAAABCuAACu/wAA//8AAP//AAD//wAA//8AAP+xAAC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oA&#10;AAqqAACq/wAA//8AAP//AAD//wAA//8AAP//AAD/lQAAlQI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AAAP8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QAAAP8AAAD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HAAAHgAAAgPkAAPn/AAD//wAA//8AAP/WAADWRQAARYQAAIT/AAD//wAA//8AAP//AAD/&#10;/wAA//8AAP/0AAD0UgAAU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sAAFv/AAD//wAA//8AAP//AAD//wAA//8AAP//AAD/+wAA&#10;+0QAAE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AAAP8A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QAAAP8AAAD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3AAB3/wAA//8AAP//AAD//wAA//8AAP//AAD/&#10;7wAA7+4AAO7/AAD//wAA//8AAP//AAD//wAA//8AAP//AAD/xAAAxAkAAA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AAKr/AAD//wAA&#10;//8AAP//AAD//wAA//8AAP//AAD//wAA/48AAI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UAAAAWAAAAAAAA&#10;AAAAAAAAAAAAAAAAAAAAAAAAAAAAAAAAAAAAAAAAAAAAAAAAAAAAAAAAAAAAFgAAABoAAAAOAAAA&#10;AAAAAAAAAAAAAAAAAAAAAAAAAAAAAAAAAAAAAAAAAAAAAAAAAAAAAAAAAAAAAAAAIQAAAP8AAAD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UAACXnAADn&#10;/wAA//8AAP//AAD//wAA//8AAP//AAD//wAA//8AAP//AAD//wAA//8AAP//AAD//wAA//8AAP//&#10;AAD/8gAA8hQAAB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4AAK7/AAD//wAA//8AAP//AAD//wAA//8AAP//AAD//wAA/5QAAJ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P8A&#10;AAB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JAAAAhQAAAKsAAACjAAAAhgAAAAoAAAAAAAAAAAAAAAAAAAAAAAAAAAAAAAAAAAAAAAAA&#10;AAAAABwAAACTAAAApQAAAJYAAACqAAAAXQAAAAEAAAAAAAAAAAAAAAAAAAAAAAAAAAAAAAAAAAAA&#10;AAAAAAAAAAAAAAAAAAAAIQAAAP8AAAD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4AAE7/AAD//wAA//8AAP//AAD//wAA//8AAP//AAD//wAA//8AAP//&#10;AAD//wAA//8AAP//AAD//wAA//8AAP//AAD/3QAA3Q4AAA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sAAGv/AAD//wAA//8AAP//AAD/&#10;/wAA//8AAP//AAD//wAA/1MAAF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AAAP8AAA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COAAAArwAAAAoAAAADAAAAsQAAAJMAAAACAAAA&#10;AAAAAAAAAAAAAAAAAAAAAAAAAAAAAAAABgAAAKsAAACRAAAABQAAAAAAAAAtAAAA3QAAAEwAAAAA&#10;AAAAAAAAAAAAAAAAAAAAAAAAAAAAAAAAAAAAAAAAAAAAAAAAAAAAIQAAAP8AAAD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oAAEr+AAD+/wAA//8AAP//&#10;AAD//wAA//8AAP//AAD//wAA//8AAP//AAD//wAA//8AAP//AAD//wAA//8AAP//AAD/gwAAgwE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AAABC9AAC9/wAA//8AAP//AAD//wAA//8AAP//AAD/qAAAqAYAAA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AAP8AAAB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sAAADxAAAA&#10;TgAAAAAAAAAAAAAAVQAAAPUAAAA+AAAAAAAAAAAAAAAAAAAAAAAAAAAAAAAAAAAAKQAAAPIAAABJ&#10;AAAAAAAAAAAAAAAAAAAAvAAAAJ0AAAAAAAAAAAAAAAAAAAAAAAAAAAAAAAAAAAAAAAAAAAAAAAAA&#10;AAAAAAAAIQAAAP8AAAD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BrcAADc/wAA//8AAP//AAD//wAA//8AAP//AAD//wAA/6oAAKrgAADg/wAA//8A&#10;AP//AAD//wAA//8AAP/DAADDEgAAE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hAAAhvAAAvP8AAP//AAD//wAA//8AAP+p&#10;AACpGQAAG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wAAAP8A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IgAAAD3AAAAMAAAAAAAAAAAAAAALQAAAPUAAACEAAAAAAAAAAAAAAAA&#10;AAAAAAAAAAAAAAAAAAAAHQAAAOkAAACiAAAAAgAAAAAAAAASAAAA2QAAAGYAAAAAAAAAAAAAAAAA&#10;AAAAAAAAAAAAAAAAAAAAAAAAAAAAAAAAAAAAAAAAIQAAAP8AAAD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eAABe+AAA+P8AAP//AAD//wAA//8A&#10;AP//AAD/2AAA2B0AAB0vAAAvvwAAv/sAAPv/AAD/8QAA8aQAAKQbA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gAADmoAAGqtAACtsQAAsfMAAPNWAAB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AAAP8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gAAAMIAAADiAAAAGAAAAAAAAAAA&#10;AAAAFQAAAOAAAACuAAAAAwAAAAAAAAAAAAAAAAAAAAAAAAAAAAAAAgAAAJQAAAD/AAAAngAAABkA&#10;AACEAAAAkwAAAAkAAAAAAAAAAAAAAAAAAAAAAAAAAAAAAAAAAAAAAAAAAAAAAAAAAAAAAAAAFgAA&#10;AP8AAAD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qAAAq8wAA8/YAAPb/AAD//wAA//8AAP/BAADBMwAAMwAAAAAAAAAACwAACz8AAD9PAABPNAAA&#10;NAI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8AAK+3AAC3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AAAP8AAA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NAAAADVAAAADgAAAAAAAAAAAAAAEQAAANgAAADLAAAACgAAAAAAAAAAAAAAAAAAAAAA&#10;AAAAAAAAAAAAAA4AAACaAAAA/wAAAO0AAACIAAAAAAAAAAAAAAAAAAAAAAAAAAAAAAACAAAAWwAA&#10;AGQAAABkAAAAZAAAAGQAAABkAAAAeAAAAP8AAAD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sAAAu8AAC8wwAAwzsAADt/AAB/lgAAlmUAAGUPAAA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sAAFvnAADnKAAAK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AAAP8AAAB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AAAANwAAADKAAAABgAAAAAAAAAAAAAAEQAAANgA&#10;AADNAAAACgAAAAAAAAAAAAAAAAAAAAAAAAAAAAAAAAAAAAAAAABMAAAAvgAAAPMAAADbAAAAQQAA&#10;AAAAAAAAAAAAAAAAAAAAAAAHAAAA/wAAAP8AAAD/AAAA/wAAAP8AAAD/AAAA/wAAAP8AAAD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EAAIHqAADqLQAA&#10;L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sAAAvfAADfcwAA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wAAAP8AAAB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BAACB1gAA1gYAAA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wA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xAAAx7wAA70YAAE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AAAP8AAA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FAAAF&#10;wAAAwKUAAK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AAAP8AAAB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MAAOM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P8AAAB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AAAFOoAAOpg&#10;AAB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wAA&#10;AP8AAAB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IAAJLHAAD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w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QAAAP8AAADBAAAAAAAA&#10;AAAAAAAAAAAAAAAAAAAAAAAAAAAAAAAAAAAAAAAAAAAAAAAAAAAAAAAAAAAAAAAAAAAAAAAAAAAA&#10;AAAAAAAAAAAAAAAAAAAAAAAAAAAAAAAAAAAAAAAAAAAAAAAAAAAAAAAAAAAAAAAAAAAAAAAAAAAA&#10;AAAAAAAAAAAAAAAAAAAAAAAAAAAAAAAAAAAAAAAAAAAAAAAAAAAAAAAAAAAAAAAAAAAAAAAAAAAA&#10;AAAAAAAAAAAAAAAwAAAw8QAA8f8AAP//AAD//wAA//8AAP//AAD//wAA//8AAP+UAACU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EAAEHqAADqMQAAM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AAAP8AAAB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fSAADSfwAA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QAAAP8AAADBAAAAAAAAAAAAAAAAAAAA&#10;AAAAAAAAAAAAAAAAAAAAAAAAAAAAAAAAAAAAAAAAAAAAAAAAAAAAAAAAAAAAAAAAAAAAAAAAAAAA&#10;AAAAAAAAAAAAAAAAAAAAAAAAAAAAAAAAAAAAAAAAAAAAAAAAAAAAAAAAAAAAAAAAAAAAAAAAAAAA&#10;AAAAAAAAAAAAAAAAAAAAAAAAAAAAAAAAAAAAAAAAAAAAAAAAAAAAAAAAAAAAAAAAAAAAAAAAAAAA&#10;AAAAAAAAEAAAEKMAAKP9AAD9/wAA//8AAP//AAD/2gAA2ksAAE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0AAB02gAA2m0AAG1oAABoNAAA&#10;N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AAAP8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2SAACS/wAA//8AAP//AAD/8gAA8o0AAI0N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AAAP8A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pAAAJD/AAD//wAA//8AAP//AAD//wAA//8AAP+UAACU&#10;Aw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QAAAP8AAADB&#10;AAAAAAAAAAAAAAAAAAAAAAAAAAAAAAAAAAAAAAAAAAAAAAAAAAAAAAAAAAAAAAAAAAAAAAAAAAAA&#10;AAAAAAAAAAAAAAAAAAAAAAAAAAAAAAAAAAAAAAAAAAAAAAAAAAAAAAAAAAAAAAAAAAAAAAAAAAAA&#10;AAAAAAAAAAAAAAAAAAAAAAAAAAAAAAAAAAAAAAAAAAAAAAAAAAAAAAAAAAAAAAAAAAAAAAAAAAAA&#10;AAAAAAAAAAAAAAAAAAAAAAAAAAAACgAACssAAMuRAAC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QAARfsAAPv/AAD/&#10;/wAA//8AAP//AAD//wAA//8AAP/9AAD9SQAAS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P8A&#10;AAB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QAAAP8AAADBAAAAAAAAAAAAAAAAAAAAAAAAAAAAAAAAAAAAAAAAAAAA&#10;AAAAAAAAAAAAAAAAAAAAAAAAAAAAAAAAAAAAAAAAAAAAAAAAAAAAAAAAAAAAAAAAAAAAAAAAAAAA&#10;AAAAAAAAAAAAAAAAAAAAAAAAAAAAAAAAAAAAAAAAAAAAAAAAAAAAAAAAAAAAAAAAAAAAAAAAAAAA&#10;AAAAAAAAAAAAAAAAAAAAAAAAAAAAAAAAAAAAAAAAAAAAAAAAAAAAAAAAAAAAOQAAOfYAAPYwAAA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lQAAlf8AAP//AAD//wAA//8AAP//AAD//wAA//8AAP//AAD/mwAAm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AAAP8AAA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QAAAP8AAADBAAAAAAAAAAAA&#10;AAAAAAAAAAAAAAAAAAAAAAAAAAAAAAAAAAAAAAAAAAAAAAAAAAAAAAAAAAAAAAAAAAAAAAAAAAAA&#10;AAAAAAAAAAAAAAAAAAAAAAAAAAAAAAAAAAAAAAAAAAAAAAAAAAAAAAAAAAAAAAAAAAAAAAAAAAAA&#10;AAAAAAAAAAAAAAAAAAAAAAAAAAAAAAAAAAAAAAAAAAAAAAAAAAAAAAAAAAAAAAAAAAAAAAAAAAAA&#10;AAAAAAAAAAAAAAAAmAAAmLsAALsFAAA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oAAAoP8AAP//AAD//wAA//8AAP//&#10;AAD//wAA//8AAP//AAD/pgAAp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AAP8AAAB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QAAAP8AAADBAAAAAAAAAAAAAAAAAAAAAAAAAAAAAAAAAAAAAAAAAAAAAAAAAAAAAAAA&#10;AAAAAAAAAAAAAAAAAAAAAAAAAAAAAAAAAAAAAAAAAAAAAAAAAAAAAAAAAAAAAAAAAAAAAAAAAAAA&#10;AAAAAAAAAAAAAAAAAAAAAAAAAAAAAAAAAAAAAAAAAAAAAAAAAAAAAAAAAAAAAAAAAAAAAAAAAAAA&#10;AAAAAAAAAAAAAAAAAAAAAAAAAAAAAAAAAAAAAAAAAAARAAAR3wAA32cAAG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ZQAAZf8AAP//AAD//wAA//8AAP//AAD//wAA//8AAP//AAD/ag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wAAAP8A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QAAAP8AAADBAAAAAAAAAAAAAAAAAAAAAAAA&#10;AAAAAAAAAAAAAAAAAAAAAAAAAAAAAAAAAAAAAAAAAAAAAAAAAAAAAAAAAAAAAAAAAAAAAAAAAAAA&#10;AAAAAAAAAAAAAAAAAAAAAAAAAAAAAAAAAAAAAAAAAAAAAAAAAAAAAAAAAAAAAAAAAAAAAAAAAAAA&#10;AAAAAAAAAAAAAAAAAAAAAAAAAAAAAAAAAAAAAAAAAAAAAAAAAAAAAAAAAAAAAAAAAAAAAAAAAABT&#10;AABT5gAA5iAAA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gAADr4AAL7/AAD//wAA//8AAP//AAD//wAA//8A&#10;AP/CAADCEAAAE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AAAP8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QAA&#10;AP8AAADBAAAAAAAAAAAAAAAAAAAAAAAAAAAAAAAAAAAAAAAAAAAAAAAAAAAAAAAAAAAAAAAAAAAA&#10;AAAAAAAAAAAAAAAAAAAAAAAAAAAAAAAAAAAAAAAAAAAAAAAAAAAAAAAAAAAAAAAAAAAAAAAAAAAA&#10;AAAAAAAAAAAAAAAAAAAAAAAAAAAAAAAAAAAAAAAAAAAAAAAAAAAAAAAAAAAAAAAAAAAAAAAAAAAA&#10;AAAAAAAAAAAAAAAAAAAAAAAAAAIAAAKlAAClsgAAs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sA&#10;ACvLAADL/wAA//8AAP//AAD//wAA/80AAM0uAAAu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AAAP8AAA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QAAAP8AAADBAAAAAAAAAAAAAAAAAAAAAAAAAAAAAAAAAAAA&#10;AAAAAAAAAAAAAAAAAAAAAAAAAAAAAAAAAAAAAAAAAAAAAAAAAAAAAAAAAAAAAAAAAAAAAAAAAAAA&#10;AAAAAAAAAAAAAAAAAAAAAAAAAAAAAAAAAAAAAAAAAAAAAAAAAAAAAAAAAAAAAAAAAAAAAAAAAAAA&#10;AAAAAAAAAAAAAAAAAAAAAAAAAAAAAAAAAAAAAAAAAAAAAAAAAAAAAAAAAB4AAB7xAADxTgAAT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TAAATeQAAeb8AAL/mAADm0wAA0x0AAB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AAAP8AAAB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QAAAP8AAADBAAAA&#10;AAAAAAAAAAAAAAAAAAAAAAAAAAAAAAAAAAAAAAAAAAAAAAAAAAAAAAAAAAAAAAAAAAAAAAAAAAAA&#10;AAAAAAAAAAAAAAAAAAAAAAAAAAAAAAAAAAAAAAAAAAAAAAAAAAAAAAAAAAAAAAAAAAAAAAAAAAAA&#10;AAAAAAAAAAAAAAAAAAAAAAAAAAAAAAAAAAAAAAAAAAAAAAAAAAAAAAAAAAAAAAAAAAAAAAAAAAAA&#10;AAAAAAAAAAAAAHcAAHfaAADaEwAAE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RAABR4wAA4xo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wAAAP8AAAB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QAAAP8AAADBAAAAAAAAAAAAAAAAAAAAAAAAAAAAAAAAAAAAAAAAAAAAAAAA&#10;AAAAAAAAAAAAAAAAAAAAAAAAAAAAAAAAAAAAAAAAAAAAAAAAAAAAAAAAAAAAAAAAAAAAAAAAAAAA&#10;AAAAAAAAAAAAAAAAAAAAAAAAAAAAAAAAAAAAAAAAAAAAAAAAAAAAAAAAAAAAAAAAAAAAAAAAAAAA&#10;AAAAAAAAAAAAAAAAAAAAAAAAAAAAAAAAAAAAAAAABwAAB8gAAMiYAAC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b9QAA9UIAAE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wA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QAAAP8AAADBAAAAAAAAAAAAAAAA&#10;AAAAAAAAAAAAAAAAAAAAAAAAAAAAAAAAAAAAAAAAAAAAAAAAAAAAAAAAAAAAAAAAAAAAAAAAAAAA&#10;AAAAAAAAAAAAAAAAAAAAAAAAAAAAAAAAAAAAAAAAAAAAAAAAAAAAAAAAAAAAAAAAAAAAAAAAAAAA&#10;AAAAAAAAAAAAAAAAAAAAAAAAAAAAAAAAAAAAAAAAAAAAAAAAAAAAAAAAAAAAAAAAAAAAAAAANwAA&#10;N+4AAO48AAA8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HAAAH&#10;wQAAwYQAAI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AAAP8AAA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QAAAP8AAADBAAAAAAAAAAAAAAAAAAAAAAAAAAAAAAAAAAAAAAAAAAAAAAAAAAAAAAAAAAAA&#10;AAAAAAAAAAAAAAAAAAAAAAAAAAAAAAAAAAAAAAAAAAAAAAAAAAAAAAAAAAAAAAAAAAAAAAAAAAAA&#10;AAAAAAAAAAAAAAAAAAAAAAAAAAAAAAAAAAAAAAAAAAAAAAAAAAAAAAAAAAAAAAAAAAAAAAAAAAAA&#10;AAAAAAAAAAAAAAAAAAAAAAAAAAAAhwAAh8wAAMwD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wAAh8cAAM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AAAP8AAAB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QAAAP8AAADBAAAAAAAAAAAAAAAAAAAAAAAAAAAA&#10;AAAAAAAAAAAAAAAAAAAAAAAAAAAAAAAAAAAAAAAAAAAAAAAAAAAAAAAAAAAAAAAAAAAAAAAAAAAA&#10;AAAAAAAAAAAAAAAAAAAAAAAAAAAAAAAAAAAAAAAAAAAAAAAAAAAAAAAAAAAAAAAAAAAAAAAAAAAA&#10;AAAAAAAAAAAAAAAAAAAAAAAAAAAAAAAAAAAAAAANAAANbgAAbsAAAMDLAADL9QAA9XkAAH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gAAUuEAAO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P8AAAB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QAAAP8A&#10;AADBAAAAAAAAAAAAAAAAAAAAAAAAAAAAAAAAAAAAAAAAAAAAAAAAAAAAAAAAAAAAAAAAAAAAAAAA&#10;AAAAAAAAAAAAAAAAAAAAAAAAAAAAAAAAAAAAAAAAAAAAAAAAAAAAAAAAAAAAAAAAAAAAAAAAAAAA&#10;AAAAAAAAAAAAAAAAAAAAAAAAAAAAAAAAAAAAAAAAAAAAAAAAAAAAAAAAAAAAAAAAAB4AAB68AAC8&#10;/wAA//8AAP//AAD//wAA/9wAANxNAAB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gAAIuEAAOFJAAB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wAA&#10;AP8AAAB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QAAAP8AAADBAAAAAAAAAAAAAAAAAAAAAAAAAAAAAAAAAAAAAAAA&#10;AAAAAAAAAAAAAAAAAAAAAAAAAAAAAAAAAAAAAAAAAAAAAAAAAAAAAAAAAAAAAAAAAAAAAAAAAAAA&#10;AAAAAAAAAAAAAAAAAAAAAAAAAAAAAAAAAAAAAAAAAAAAAAAAAAAAAAAAAAAAAAAAAAAAAAAAAAAA&#10;AAAAAAAAAAAAAAAABgAABqcAAKf/AAD//wAA//8AAP//AAD//wAA//8AAP/gAADgJQAAJ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IAANJ7AAB7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w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QAAAP8AAADBAAAAAAAA&#10;AAAAAAAAAAAAAAAAAAAAAAAAAAAAAAAAAAAAAAAAAAAAAAAAAAAAAAAAAAAAAAAAAAAAAAAAAAAA&#10;AAAAAAAAAAAAAAAAAAAAAAAAAAAAAAAAAAAAAAAAAAAAAAAAAAAAAAAAAAAAAAAAAAAAAAAAAAAA&#10;AAAAAAAAAAAAAAAAAAAAAAAAAAAAAAAAAAAAAAAAAAAAAAAAQAAAQPsAAPv/AAD//wAA//8AAP//&#10;AAD//wAA//8AAP//AAD/jQAAj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EAAJG2AAC2BQAAB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AAAP8AAAB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QAAAP8AAADBAAAAAAAAAAAAAAAAAAAAAAAAAAAAAAAAAAAAAAAAAAAAAAAAAAAA&#10;AAAAAAAAAAAAAAAAAAAAAAAAAAAAAAAAAAAAAAAAAAAAAAAAAAAAAAAAAAAAAAAAAAAAAAAAAAAA&#10;AAAAAAAAAAAAAAAAAAAAAAAAAAAAAAAAAAAAAAAAAAAAAAAAAAAAAAAAAAAAAAAAAAAAAAAAAAAA&#10;AAAAbAAAbP8AAP//AAD//wAA//8AAP//AAD//wAA//8AAP//AAD/yQAA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sAAEvxAADxFQAAF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QAAAP8AAADBAAAAAAAAAAAAAAAAAAAA&#10;AAAAAAAAAAAAAAAAAAAAAAAAAAAAAAAAAAAAAAAAAAAAAAAAAAAAAAAAAAAAAAAAAAAAAAAAAAAA&#10;AAAAAAAAAAAAAAAAAAAAAAAAAAAAAAAAAAAAAAAAAAAAAAAAAAAAAAAAAAAAAAAAAAAAAAAAAAAA&#10;AAAAAAAAAAAAAAAAAAAAAAAAAAAAAAAAAAAAYgAAYv8AAP//AAD//wAA//8AAP//AAD//wAA//8A&#10;AP//AAD/ugAAu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IAACLrAADrRwAAR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AAAP8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QAAAP8AAADBAAAAAAAAAAAAAAAAAAAAAAAAAAAAAAAAAAAAAAAAAAAAAAAAAAAAAAAAAAAAAAAA&#10;AAAAAAAAAAAAAAAAAAAAAAAAAAAAAAAAAAAAAAAAAAAAAAAAAAAAAAAAAAAAAAAAAAAAAAAAAAAA&#10;AAAAAAAAAAAAAAAAAAAAAAAAAAAAAAAAAAAAAAAAAAAAAAAAAAAAAAAAAAAAAAAAAAAAJQAAJeoA&#10;AOr/AAD//wAA//8AAP//AAD//wAA//8AAP//AAD/ZQAAZ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gAAAjFAADFjQAAj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AAAP8A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Ca&#10;wwAAwwMAAA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cAABc3AAA3CAAA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P8A&#10;AAB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AAAc8QAA8UcAAE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AAAP8AAA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BAAABzAAAzI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AAP8AAAB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QAAicQAAM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wAAAP8A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AAAUO0AAO0WAAA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AAAP8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gAAJt8AAN9UAAB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AAAP8AAA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QAA&#10;BcsAAMuSAACS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AAAP8AAAB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YAAJa/AAC/BQAAB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wAAAP8AAAB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EAAFHpAADp&#10;GwAAG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wA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wAABzzAADzQAAA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AAAP8AAA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AAAK5AAC5nAAAnDUAADUX&#10;AAA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AAAP8AAAB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wAAEzfAADf/wAA//8AAP/VAADVYwAAYw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P8AAAB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wAAV/YAAPb/AAD//wAA//8AAP//AAD//wAA/4MA&#10;AIMB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wAA&#10;AP8AAAB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QAAAP8AAADBAAAAAAAAAAAAAAAAAAAAAAAAAAAAAAAAAAAAAAAA&#10;AAAAAAAAAAAAAAAAAAAAAAAAAAAAAAAAAAAAAAAAAAAAAAAAAAAAAAAAAAAAAAAAAAAAAAAAAAAA&#10;AAAAAAAAAAAAAAAAAAAAAAAAAAAAAAAAAAAAAAAAAAAAAAAAAAAAAAAAAAAAAAAAAAAAAAAAAAAA&#10;AAAAAAQAAATMAADMlQAAl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jAAAj4wAA4/8A&#10;AP//AAD//wAA//8AAP//AAD//wAA//cAAPc+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w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QAAAP8AAADBAAAAAAAA&#10;AAAAAAAAAAAAAAAAAAAAAAAAAAAAAAAAAAAAAAAAAAAAAAAAAAAAAAAAAAAAAAAAAAAAAAAAAAAA&#10;AAAAAAAAAAAAAAAAAAAAAAAAAAAAAAAAAAAAAAAAAAAAAAAAAAAAAAAAAAAAAAAAAAAAAAAAAAAA&#10;AAAAAAAAAAAAAAAAAAAAAAAAAAAAAAAAAAAAADIAADLlAADlSAAAS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5AAB5/wAA//8AAP//AAD//wAA//8AAP//AAD//wAA//8AAP+eAAC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AAAP8AAAB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QAAAP8AAADBAAAAAAAAAAAAAAAAAAAAAAAAAAAAAAAAAAAAAAAAAAAAAAAAAAAA&#10;AAAAAAAAAAAAAAAAAAAAAAAAAAAAAAAAAAAAAAAAAAAAAAAAAAAAAAAAAAAAAAAAAAAAAAAAAAAA&#10;AAAAAAAAAAAAAAAAAAAAAAAAAAAAAAAAAAAAAAAAAAAAAAAAAAAAAAAAAAAAAAAAAAAAAGwAAGzg&#10;AADgCQAAC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AACV/wAA//8AAP//AAD//wAA&#10;//8AAP//AAD//wAA//8AAP+6AAC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QAAAP8AAADBAAAAAAAAAAAAAAAAAAAA&#10;AAAAAAAAAAAAAAAAAAAAAAAAAAAAAAAAAAAAAAAAAAAAAAAAAAAAAAAAAAAAAAAAAAAAAAAAAAAA&#10;AAAAAAAAAAAAAAAAAAAAAAAAAAAAAAAAAAAAAAAAAAAAAAAAAAAAAAAAAAAAAAAAAAAAAAAAAAAA&#10;AAAAAAAAAAAAAAAAAAAAAAAAAL0AAL2TAAC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tAABt/wAA//8AAP//AAD//wAA//8AAP//AAD//wAA//8AAP+Q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AAAP8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QAAAP8AAADBAAAAAAAAAAAAAAAAAAAAAAAAAAAAAAAAAAAAAAAAAAAAAAAAAAAAAAAAAAAAAAAA&#10;AAAAAAAAAAAAAAAAAAAAAAAAAAAAAAAAAAAAAAAAAAAAAAAAAAAAAAAAAAAAAAAAAAAAAAAAAAAA&#10;AAAAAAAAAAAAAAAAAAAAAAAAAAAAAAAAAAAAAAAAACAAACBVAABVZwAAZ/UAAPVBAAB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YAAAY1QAA1f8AAP//AAD//wAA//8AAP//AAD/&#10;/wAA/+8AAO8vAAA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AAAP8A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QAAAP8AAADBAAAAAAAAAAAAAAAAAAAAAAAAAAAAAAAA&#10;AAAAAAAAAAAAAAAAAAAAAAAAAAAAAAAAAAAAAAAAAAAAAAAAAAAAAAAAAAAAAAAAAAAAAAAAAAAA&#10;AAAAAAAAAAAAAAAAAAAAAAAAAAAAAAAAAAAAAAAAAAAAAAAAAAAAAAAAAAAAAAAFAAAFawAAa+IA&#10;AOL/AAD//wAA//0AAP2NAACNDQ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QuYAAOb/AAD//wAA//8AAP//AAD/8AAA8GkAAG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QAAAP8AAADB&#10;AAAAAAAAAAAAAAAAAAAAAAAAAAAAAAAAAAAAAAAAAAAAAAAAAAAAAAAAAAAAAAAAAAAAAAAAAAAA&#10;AAAAAAAAAAAAAAAAAAAAAAAAAAAAAAAAAAAAAAAAAAAAAAAAAAAAAAAAAAAAAAAAAAAAAAAAAAAA&#10;AAAAAAAAAAAAAAAAAAB3AAB3/wAA//8AAP//AAD//wAA//8AAP//AAD/owAAowUAAA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oAACqhAACh6wAA6/UAAPX+AAD+WQAAW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P8A&#10;AAB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QAAAP8AAADBAAAAAAAAAAAAAAAAAAAAAAAAAAAAAAAAAAAAAAAAAAAA&#10;AAAAAAAAAAAAAAAAAAAAAAAAAAAAAAAAAAAAAAAAAAAAAAAAAAAAAAAAAAAAAAAAAAAAAAAAAAAA&#10;AAAAAAAAAAAAAAAAAAAAAAAAAAAAAAAAAAAAAAAAAAAAADIAADLwAADw/wAA//8AAP//AAD//wAA&#10;//8AAP//AAD//gAA/lAAAF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CFgAAFiEAACHkAADkYAAAY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AAAP8AAA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QAAAP8AAADBAAAAAAAAAAAA&#10;AAAAAAAAAAAAAAAAAAAAAAAAAAAAAAAAAAAAAAAAAAAAAAAAAAAAAAAAAAAAAAAAAAAAAAAAAAAA&#10;AAAAAAAAAAAAAAAAAAAAAAAAAAAAAAAAAAAAAAAAAAAAAAAAAAAAAAAAAAAAAAAAAAAAAAAAAAAA&#10;AIIAAIL/AAD//wAA//8AAP//AAD//wAA//8AAP//AAD//wAA/6YAAK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WAACWvwAA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AAP8AAAB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QAAAP8AAADBAAAAAAAAAAAAAAAAAAAAAAAAAAAAAAAAAAAAAAAAAAAAAAAAAAAAAAAA&#10;AAAAAAAAAAAAAAAAAAAAAAAAAAAAAAAAAAAAAAAAAAAAAAAAAAAAAAAAAAAAAAAAAAAAAAAAAAAA&#10;AAAAAAAAAAAAAAAAAAAAAAAAAAAAAAAAAJQAAJT/AAD//wAA//8AAP//AAD//wAA//8AAP//AAD/&#10;/wAA/7kAAL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OAABO7AAA7CQAAC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wAAAP8A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QAAAP8AAADBAAAAAAAAAAAAAAAAAAAAAAAA&#10;AAAAAAAAAAAAAAAAAAAAAAAAAAAAAAAAAAAAAAAAAAAAAAAAAAAAAAAAAAAAAAAAAAAAAAAAAAAA&#10;AAAAAAAAAAAAAAAAAAAAAAAAAAAAAAAAAAAAAAAAAAAAAAAAAAAAAAAAAAAAAAAAAF4AAF7/AAD/&#10;/wAA//8AAP//AAD//wAA//8AAP//AAD//wAA/4EAAI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WAAAW3AAA3HUAAH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AAAP8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QAA&#10;AP8AAADBAAAAAAAAAAAAAAAAAAAAAAAAAAAAAAAAAAAAAAAAAAAAAAAAAAAAAAAAAAAAAAAAAAAA&#10;AAAAAAAAAAAAAAAAAAAAAAAAAAAAAAAAAAAAAAAAAAAAAAAAAAAAAAAAAAAAAAAAAAAAAAAAAAAA&#10;AAAAAAAAAAAAAAAAAAAAAAwAAAy8AAC8/wAA//8AAP//AAD//wAA//8AAP//AAD/3gAA3h4AAB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QAA&#10;qbkAALkE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AAAP8AAA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QAAAP8AAADBAAAAAAAAAAAAAAAAAAAAAAAAAAAAAAAAAAAA&#10;AAAAAAAAAAAAAAAAAAAAAAAAAAAAAAAAAAAAAAAAAAAAAAAAAAAAAAAAAAAAAAAAAAAAAAAAAAAA&#10;AAAAAAAAAAAAAAAAAAAAAAAAAAAAAAAAAAAAAAAAAAAAAAAAAAAAAAAAAAAsAAAszgAAzv8AAP//&#10;AAD//wAA//8AAP/hAADhTQAAT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AAAUPAAAPAd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AAAP8AAAB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QAAAP8AAADBAAAA&#10;AAAAAAAAAAAAAAAAAAAAAAAAAAAAAAAAAAAAAAAAAAAAAAAAAAAAAAAAAAAAAAAAAAAAAAAAAAAA&#10;AAAAAAAAAAAAAAAAAAAAAAAAAAAAAAAAAAAAAAAAAAAAAAAAAAAAAAAAAAAAAAAAAAAAAAAAAAAA&#10;AAAAAAAAAAAAAAAAAAAAGwAAG8UAAMXyAADy1AAA1JQAAJQmAAA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gAAFuIAAOJeAAB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wAAAP8AAAB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QAAAP8AAADBAAAAAAAAAAAAAAAAAAAAAAAAAAAAAAAAAAAAAAAAAAAAAAAA&#10;AAAAAAAAAAAAAAAAAAAAAAAAAAAAAAAAAAAAAAAAAAAAAAAAAAAAAAAAAAAAAAAAAAAAAAAAAAAA&#10;AAAAAAAAAAAAAAAAAAAAAAAAAAAAAAAAAAAAAAAAAAAAAAAAAAAACwAAC9EAANFsAABs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psAAJu0AAC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wA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QAAAP8AAADBAAAAAAAAAAAAAAAA&#10;AAAAAAAAAAAAAAAAAAAAAAAAAAAAAAAAAAAAAAAAAAAAAAAAAAAAAAAAAAAAAAAAAAAAAAAAAAAA&#10;AAAAAAAAAAAAAAAAAAAAAAAAAAAAAAAAAAAAAAAAAAAAAAAAAAAAAAAAAAAAAAAAAAAAAAAAAAAA&#10;AAAAAAAAMAAAMPgAAPgtAAA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FXgAADgHgAAH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AAAP8AAA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QAAAP8AAADBAAAAAAAAAAAAAAAAAAAAAAAAAAAAAAAAAAAAAAAAAAAAAAAAAAAAAAAAAAAA&#10;AAAAAAAAAAAAAAAAAAAAAAAAAAAAAAAAAAAAAAAAAAAAAAAAAAAAAAAAAAAAAAAAAAAAAAAAAAAA&#10;AAAAAAAAAAAAAAAAAAAAAAAAAAAAAAAAAAAAAAAAcgAActQAANQQAAA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UAABXqAADqWAAAW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AAAP8AAAB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QAAAP8AAADBAAAAAAAAAAAAAAAAAAAAAAAAAAAA&#10;AAAAAAAAAAAAAAAAAAAAAAAAAAAAAAAAAAAAAAAAAAAAAAAAAAAAAAAAAAAAAAAAAAAAAAAAAAAA&#10;AAAAAAAAAAAAAAAAAAAAAAAAAAAAAAAAAAAAAAAAAAAAAAAAAAAAAAAAAAAAAAAAAAAAAAAAtQAA&#10;taoAAK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xAACxpAAApAE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P8AAAB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QAAAP8A&#10;AADBAAAAAAAAAAAAAAAAAAAAAAAAAAAAAAAAAAAAAAAAAAAAAAAAAAAAAAAAAAAAAAAAAAAAAAAA&#10;AAAAAAAAAAAAAAAAAAAAAAAAAAAAAAAAAAAAAAAAAAAAAAAAAAAAAAAAAAAAAAAAAAAAAAAAAAAA&#10;AAAAAAAAAAAAAAAAAAAAAAAUAAAU1wAA13IAAH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ZAABZ7AAA7BIAAB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wAA&#10;AP8AAAB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QAAAP8AAADBAAAAAAAAAAAAAAAAAAAAAAAAAAAAAAAAAAAAAAAA&#10;AAAAAAAAAAAAAAAAAAAAAAAAAAAAAAAAAAAAAAAAAAAAAAAAAAAAAAAAAAAAAAAAAAAAAAAAAAAA&#10;AAAAAAAAAAAAAAAAAAAAAAAAAAAAAAAAAAAAAAAAAAAAAAAAAAAAAAA8AAA86gAA6jEAAD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AAg4wAA410AAF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w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QAAAP8AAADBAAAAAAAA&#10;AAAAAAAAAAAAAAAAAAAAAAAAAAAAAAAAAAAAAAAAAAAAAAAAAAAAAAAAAAAAAAAAAAAAAAAAAAAA&#10;AAAAAAAAAAAAAAAAAAAAAAAAAAAAAAAAAAAAAAAAAAAAAAAAAAAAAAAAAAAAAAAAAAAAAAAAAAAA&#10;AAAAAAAAAABtAABt3gAA3gQ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CtwAA&#10;t6oAAKoB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AAAP8AAAB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QAAAP8AAADBAAAAAAAAAAAAAAAAAAAAAAAAAAAAAAAAAAAAAAAAAAAAAAAAAAAA&#10;AAAAAAAAAAAAAAAAAAAAAAAAAAAAAAAAAAAAAAAAAAAAAAAAAAAAAAAAAAAAAAAAAAAAAAAAAAAA&#10;AAAAAAAAAAAAAAAAAAAAAAAAAAAAAAAAAAAAAAAAAACwAACwnQAAn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t0AAN0SAAAS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QAAAP8AAADBAAAAAAAAAAAAAAAAAAAA&#10;AAAAAAAAAAAAAAAAAAAAAAAAAAAAAAAAAAAAAAAAAAAAAAAAAAAAAAAAAAAAAAAAAAAAAAAAAAAA&#10;AAAAAAAAAAAAAAAAAAAAAAAAAAAAAAAAAAAAAAAAAAAAAAAAAAAAAAAAAAAAAAAAAAAAAA0AAA3q&#10;AADqWwAAW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GO8AAO+CAACC&#10;WwAAWzMAAD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AAAP8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AAADYwAAY/cAAPf/AAD//wAA/+8AAO+RAACREQAAE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AAAP8A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oAABo/QAA/f8AAP//AAD//wAA//8AAP//&#10;AAD/rgAArgoAAA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IAACLn&#10;AADn/wAA//8AAP//AAD//wAA//8AAP//AAD//wAA/2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P8A&#10;AAB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GD/AAD//wAA//8AAP//AAD//wAA//8AAP//AAD//wAA/7cA&#10;AL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AAAP8AAA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0AAG3/AAD//wAA//8A&#10;AP//AAD//wAA//8AAP//AAD//wAA/8kAAM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AAP8AAAB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MAAEP7AAD7/wAA//8AAP//AAD//wAA//8AAP//AAD//wAA/5IAA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wAAAP8A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etAACt/wAA//8AAP//AAD//wAA&#10;//8AAP//AAD/5AAA5CgAAC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AAAP8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iAAAixAAAxP8AAP//AAD//wAA//8AAP/lAADlVAAA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AAAP8AAA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QAAEXgAAHjJAADJ8AAA8NsAANstAAA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AAAP8AAAB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wAAb9UAANUSAAAS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wAAAP8AAAB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gAANucAAOc6AAA6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wA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AAACOcAAOdiAAB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AAAP8AAA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UAALWXAAC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AAAP8AAAB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oA&#10;AHrSAADSAg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P8AAAB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QAAAP8A&#10;AADBAAAAAAAAAAAAAAAAAAAAAAAAAAAAAAAAAAAAAAAAAAAAAAAAAAAAAAAAAAAAAAAAAAAAAAAA&#10;AAAAAAAAAAAAAAAAAAAAAAAAAAAAAAAAAAAAAAAAAAAAAAAAAAAAAAAAJwAAJ8UAAMX/AAD//wAA&#10;//8AAP//AAD/xwAAxykAAC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YAAEbyAADyGwAAG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wAA&#10;AP8AAAB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QAAAP8AAADBAAAAAAAAAAAAAAAAAAAAAAAAAAAAAAAAAAAAAAAA&#10;AAAAAAAAAAAAAAAAAAAAAAAAAAAAAAAAAAAAAAAAAAAAAAAAAAAAAAAAAAAAAAAAAAAAAAAAAAAA&#10;AAAAAAAMAAAMuAAAuP8AAP//AAD//wAA//8AAP//AAD//wAA/7wAALwOAAAO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cAACfhAADhUAAA&#10;U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w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QAAAP8AAADBAAAAAAAA&#10;AAAAAAAAAAAAAAAAAAAAAAAAAAAAAAAAAAAAAAAAAAAAAAAAAAAAAAAAAAAAAAAAAAAAAAAAAAAA&#10;AAAAAAAAAAAAAAAAAAAAAAAAAAAAAAAAAAAAAABhAABh/wAA//8AAP//AAD//wAA//8AAP//AAD/&#10;/wAA//8AAP9lAAB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kAAAnMAADMhw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AAAP8AAAB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QAAAP8AAADBAAAAAAAAAAAAAAAAAAAAAAAAAAAAAAAAAAAAAAAAAAAAAAAAAAAA&#10;AAAAAAAAAAAAAAAAAAAAAAAAAAAAAAAAAAAAAAAAAAAAAAAAAAAAAAAAAAAAAAAAAAAAAACfAACf&#10;/wAA//8AAP//AAD//wAA//8AAP//AAD//wAA//8AAP+lAAC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CqtAAAtAIA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QAAAP8AAADBAAAAAAAAAAAAAAAAAAAA&#10;AAAAAAAAAAAAAAAAAAAAAAAAAAAAAAAAAAAAAAAAAAAAAAAAAAAAAAAAAAAAAAAAAAAAAAAAAAAA&#10;AAAAAAAAAAAAAAAAAAAAAAAAAACXAACX/wAA//8AAP//AAD//wAA//8AAP//AAD//wAA//8AAP+d&#10;AAC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wAABw1AAA1BMAAB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AAAP8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QAAAP8AAADBAAAAAAAAAAAAAAAAAAAAAAAAAAAAAAAAAAAAAAAAAAAAAAAAAAAAAAAAAAAAAAAA&#10;AAAAAAAAAAAAAAAAAAAAAAAAAAAAAAAAAAAAAAAAAAAAAAAAAAAAAAAAAABJAABJ/QAA/f8AAP//&#10;AAD//wAA//8AAP//AAD//wAA//4AAP5OAABO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0AAA09AAA9CwAAC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AAAP8A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QAAAP8AAADBAAAAAAAAAAAAAAAAAAAAAAAAAAAAAAAA&#10;AAAAAAAAAAAAAAAAAAAAAAAAAAAAAAAAAAAAAAAAAAAAAAAAAAAAAAAAAAAAAAAAAAAAAAAAAAAA&#10;AAAAAAAAAAAAAAADAAADlwAAl/8AAP//AAD//wAA//8AAP//AAD//wAA/5sAAJsFAAA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AAAQ6gAA6lYAAF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QAAAP8AAADB&#10;AAAAAAAAAAAAAAAAAAAAAAAAAAAAAAAAAAAAAAAAAAAAAAAAAAAAAAAAAAAAAAAAAAAAAAAAAAAA&#10;AAAAAAAAAAAAAAAAAAAAAAAAAAAAAAAAAAAAAAAAAAAAAAAAAAAAEAAAEJUAAJX6AAD6/wAA//8A&#10;AP/3AAD3lwAAlxEAAB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EtQAAtZIAAJ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P8A&#10;AAB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QAAAP8AAADBAAAAAAAAAAAAAAAAAAAAAAAAAAAAAAAAAAAAAAAAAAAA&#10;AAAAAAAAAAAAAAAAAAAAAAAAAAAAAAAAAAAAAAAAAAAAAAAAAAAAAAAAAAAAAAAAAAAAAAAAAAAA&#10;AAAAAAAAAAAAABQAABTeAADetgAAtocAAIdH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gswA&#10;AM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AAAP8AAA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QAAAP8AAADBAAAAAAAAAAAA&#10;AAAAAAAAAAAAAAAAAAAAAAAAAAAAAAAAAAAAAAAAAAAAAAAAAAAAAAAAAAAAAAAAAAAAAAAAAAAA&#10;AAAAAAAAAAAAAAAAAAAAAAAAAAAAAAAAAAAAAAAAAAAAADcAADf3AAD3IAAAI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AAAVOIAAOIXAAA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AAP8AAAB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QAAAP8AAADBAAAAAAAAAAAAAAAAAAAAAAAAAAAAAAAAAAAAAAAAAAAAAAAAAAAAAAAA&#10;AAAAAAAAAAAAAAAAAAAAAAAAAAAAAAAAAAAAAAAAAAAAAAAAAAAAAAAAAAAAAAAAAAAAAAAAAAAA&#10;AH8AAH/IAADICQAAC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AAALOAAAOBBAAB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wAAAP8A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QAAAP8AAADBAAAAAAAAAAAAAAAAAAAAAAAA&#10;AAAAAAAAAAAAAAAAAAAAAAAAAAAAAAAAAAAAAAAAAAAAAAAAAAAAAAAAAAAAAAAAAAAAAAAAAAAA&#10;AAAAAAAAAAAAAAAAAAAAAAAAAAAAAQAAAcYAAMaIAAC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AAACNwAANxqAAB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AAAP8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QAA&#10;AP8AAADBAAAAAAAAAAAAAAAAAAAAAAAAAAAAAAAAAAAAAAAAAAAAAAAAAAAAAAAAAAAAAAAAAAAA&#10;AAAAAAAAAAAAAAAAAAAAAAAAAAAAAAAAAAAAAAAAAAAAAAAAAAAAAAAAAAAAIQAAIeEAAOFPAAB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IAALK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AAAP8AAA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QAAAP8AAADBAAAAAAAAAAAAAAAAAAAAAAAAAAAAAAAAAAAA&#10;AAAAAAAAAAAAAAAAAAAAAAAAAAAAAAAAAAAAAAAAAAAAAAAAAAAAAAAAAAAAAAAAAAAAAAAAAAAA&#10;AAAAAAAAAAAAAAAAUQAAUeYAAOYb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YAAHbNAADNCgAAC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AAAP8AAAB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QAAAP8AAADBAAAA&#10;AAAAAAAAAAAAAAAAAAAAAAAAAAAAAAAAAAAAAAAAAAAAAAAAAAAAAAAAAAAAAAAAAAAAAAAAAAAA&#10;AAAAAAAAAAAAAAAAAAAAAAAAAAAAAAAAAAAAAAAAAAAAAAAAjgAAjsIAAM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0AAD34AAD4HgAAH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wAAAP8AAAB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QAAAP8AAADBAAAAAAAAAAAAAAAAAAAAAAAAAAAAAAAAAAAAAAAAAAAAAAAA&#10;AAAAAAAAAAAAAAAAAAAAAAAAAAAAAAAAAAAAAAAAAAAAAAAAAAAAAAAAAAAAAAAAAAAAAAAAAAAI&#10;AAAI1QAA1XUAAH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0AAB3m&#10;AADmUQAAU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wA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QAAAP8AAADBAAAAAAAAAAAAAAAA&#10;AAAAAAAAAAAAAAAAAAAAAAAAAAAAAAAAAAAAAAAAAAAAAAAAAAAAAAAAAAAAAAAAAAAAAAAAAAAA&#10;AAAAAAAAAAAAAAAAAAAAAAAAAAAAAAAsAAAs9wAA9zYAAD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gAAAjFAADFjAAAj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AAAP8AAA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QAAAP8AAADBAAAAAAAAAAAAAAAAAAAAAAAAAAAAAAAAAAAAAAAAAAAAAAAAAAAAAAAAAAAA&#10;AAAAAAAAAAAAAAAAAAAAAAAAAAAAAAAAAAAAAAAAAAAAAAAAAAAAAAAAAAAAAAB1AAB11AAA1BIA&#10;AB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gAACgvwAAvwE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AAAP8AAAB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QAAAP8AAADBAAAAAAAAAAAAAAAAAAAAAAAAAAAA&#10;AAAAAAAAAAAAAAAAAAAAAAAAAAAAAAAAAAAAAAAAAAAAAAAAAAAAAAAAAAAAAAAAAAAAAAAAAAAA&#10;AAAAAAAAAAAAAAEAAAG4AAC4qAAA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sAABs1wAA1xcAAB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P8AAAB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QAAAP8A&#10;AADBAAAAAAAAAAAAAAAAAAAAAAAAAAAAAAAAAAAAAAAAAAAAAAAAAAAAAAAAAAAAAAAAAAAAAAAA&#10;AAAAAAAAAAAAAAAAAAAAAAAAAAAAAAAAAAAAAAAAAAAAABoAABrbAADbZwAAZ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1AAA16gAA6jYAAD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wAA&#10;AP8AAAB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QAAAP8AAADBAAAAAAAAAAAAAAAAAAAAAAAAAAAAAAAAAAAAAAAA&#10;AAAAAAAAAAAAAAAAAAAAAAAAAAAAAAAAAAAAAAAAAAAAAAAAAAAAAAAAAAAAAAAAAAAAAAAAAAAA&#10;AEMAAEPzAADzIQAAI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JAAAJ6QAA6V4AAF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w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QAAAP8AAADBAAAAAAAA&#10;AAAAAAAAAAAAAAAAAAAAAAAAAAAAAAAAAAAAAAAAAAAAAAAAAAAAAAAAAAAAAAAAAAAAAAAAAAAA&#10;AAAAAAAAAAAAAAAAAAAAAAAAAAAAAAAAAIQAAITKAADKAg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gAAtpUAAJ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wAAAP8AAAB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QAAAP8AAADBAAAAAAAAAAAAAAAAAAAAAAAAAAAAAAAAAAAAAAAAAAAAAAAAAAAA&#10;AAAAAAAAAAAAAAAAAAAAAAAAAAAAAAAAAAAAAAAAAAAAAAAAAAAAAAAAAAAAAQAAAdAAANCBAAC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AAAeNQAANQuAAAuFw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gAAAI8AAACPAAAAOAAAAAAAAAAAAAAAAAAAAAAA&#10;AAAAAAAAAAAAAAAAAAAAAAAAAAAAAA8AAABwAAAAogAAAJoAAABGAAAAAAAAAAAAAAAAAAAAAAAA&#10;AAAAAAAAAAAAAAAAAAAAAAAAAAAAAAAAAAAAAAAAAAAAIQAAAP8AAADBAAAAAAAAAAAAAAAAAAAA&#10;AAAAAAAAAAAAAAAAAAAAAAAAAAAAAAAAAAAAAAAAAAAAAAAAAAAAAAAAAAAAAAAAAAAAAAAAAAAA&#10;AAAAAAAAAAAAAAAAKgAAKuoAAOpGAAB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zAAAzwgAAwv8AAP//AAD/2AAA2G8AAG8D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AAAP8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AAAAyQAAAE4A&#10;AABBAAAAxwAAAEkAAAAAAAAAAAAAAAAAAAAAAAAAAAAAAAAAAAAAAAAADwAAAK4AAADBAAAAvAAA&#10;AOkAAAD8AAAAdQAAAAIAAAAAAAAAAAAAAAAAAAAAAAAAAAAAAAAAAAAAAAAAAAAAAAAAAAAAAAAA&#10;IQAAAP8AAADBAAAAAAAAAAAAAAAAAAAAAAAAAAAAAAAAAAAAAAAAAAAAAAAAAAAAAAAAAAAAAAAA&#10;AAAAAAAAAAAAAAAAAAAAAAAAAAAAAAAAAAAAAAAAAAAAAAAAbgAAbtsAANsXAAA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gAADjmAADm/wAA//8AAP//&#10;AAD//wAA//8AAP+TAACTBQAAB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AAAP8A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wAAD8YAAMb/AAD//wAA//8AAP//AAD//wAA//8AAP/6AAD6VgAAV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QAAAD6AAAAPQAAAAAAAAAAAAAAOwAA&#10;APkAAABoAAAAAAAAAAAAAAAAAAAAAAAAAAAAAAABAAAAOAAAAAEAAAAAAAAAAAAAAAAAAABTAAAA&#10;/wAAAGwAAAAAAAAAAAAAAAAAAAAAAAAAAAAAAAAAAAAAAAAAAAAAAAAAAAAAAAAAIQAAAP8AAADB&#10;AAAAAAAAAAAAAAAAAAAAAAAAAAAAAAAAAAAAAAAAAAAAAAAAAAAAAAAAAAAAAAAAAAAAAAAAAAAA&#10;AAAAAAAAAAAAAAAAAAAAAAAAAAAAAAAQAAAQ2gAA2nAAAH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SAAASPwAAPz/AAD//wAA//8AAP//AAD//wAA//8A&#10;AP//AAD/uAAAu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P8A&#10;AAB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AAAYP8A&#10;AP//AAD//wAA//8AAP//AAD//wAA//8AAP//AAD/2gAA2gE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AAAP8AAA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QAARfsAAPv/AAD//wAA//8AAP//AAD//wAA//8AAP//AAD/tAAA&#10;t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wAAAP8AAAB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gAAANkAAADNAAAA&#10;CAAAAAAAAAAAAAAAEgAAANkAAADNAAAACgAAAAAAAAAAAAAAAAAAAAAAAAAAAAAAAAAAAAAAAAAA&#10;AAAAAAAAAAYAAAC5AAAAXgAAAAAAAAAAAAAAAAAAAAAAAAAGAAAA3QAAAPMAAADzAAAA8wAAAPMA&#10;AADzAAAA9AAAAP8AAADBAAAAAAAAAAAAAAAAAAAAAAAAAAAAAAAAAAAAAAAAAAAAAAAAAAAAAAAA&#10;AAAAAAAAAAAAAAAAAAAAAAAAAAAAABgAABiqAACq/AAA/P8AAP//AAD/+gAA+pgAAJgRAAA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AAADL8AAL//AAD//wAA&#10;//8AAP//AAD//wAA//8AAP/4AAD4TgAAT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wAAAP8A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AADDdAADd/wAA//8AAP//AAD//wAA//YAAPaIAACIAw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wAAAP8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gAAAL4AAADdAAAAEwAAAAAAAAAA&#10;AAAAHgAAAOwAAACpAAAAAgAAAAAAAAAAAAAAAAAAAAAAAAAAAAAAAAAAAAAAAAAAAAAAMwAAAJsA&#10;AAAUAAAAAAAAAAAAAAAAAAAAAAAAAAAAAAAAAAAAAAAAAAAAAAAAAAAAAAAAAAAAAAAAAAAAIQAA&#10;AP8AAADBAAAAAAAAAAAAAAAAAAAAAAAAAAAAAAAAAAAAAAAAAAAAAAAAAAAAAAAAAAAAAAAAAAAA&#10;AAAAAAAAAAAAXAAAXP8AAP//AAD//wAA//8AAP//AAD//wAA//8AAP/7AAD7RAAAR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rqwAAq+4AAO75AAD5&#10;/wAA/5QAAJ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oAADpr&#10;AABrZgAAZisAACsAAAAAAAAAAAAAAAAAAAAAAAAAAAAAAAAAAAAAAAAAAAAAAAAAAAAAAAAAAAAA&#10;AAAAAAAAAAAAAAAAAAAAAAAAAAAAAAAAAAAAAAAAAAAAAAAAAAAAAAAAAAAAAAAAAAAAAAAAAAAA&#10;awAAAP8AAA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RsAABsgAAAgmwAAm7oAALoD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WAAAWmwAAm/UAAPX/AAD//wAA/+4AAO59AAB9CQAACQAAAAAAAAAAAAAAAAAA&#10;AAAAAAAAAAAAAAAAAAAAAAAAAAAAAAAAAAAAAAAAAAAAAAAAAAAAAAAAAAAAAAAAAAAAAAAAAAAA&#10;AAAAAAAAAAAAAAAAAAAAAAAAAAAAAAAAawAAAP8AAAB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wAAADoAAAAUQAAAAAAAAAAAAAAYQAAAOwA&#10;AAAmAAAAAAAAAAAAAAAGAAAADAAAAAAAAAAAAAAAAAAAABkAAAB3AAAAFAAAAAAAAAAAAAAAAAAA&#10;AB0AAAARAAAAAAAAAAAAAAAAAAAAAAAAAAAAAAAAAAAAAAAAAAAAAAAAAAAAIQAAAP8AAADBAAAA&#10;AAAAAAAAAAAAAAAAAAAAAAAAAAAAAAAAAAAAAAAAAAAAAAAAAAAAAAAAAAAAAAAAAAAAAAAAAAAA&#10;rgAArv8AAP//AAD//wAA//8AAP//AAD//wAA//8AAP//AAD/kwAAk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OQAAOfQAAPQx&#10;AAA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kAAAmwAACw/wAA//8AAP//AAD//wAA//8A&#10;AP//AAD/gQAAgQAAAAAAAAAAAAAAAAAAAAAAAAAAAAAAAAAAAAAAAAAAAAAAAAAAAAAAAAAAAAAA&#10;AAAAAAAAAAAAAAAAAAAAAAAAAAAAAAAAAAAAAAAAAAAAAAAAAAAAAAAAAAAAAAAAawAAAP8AAAB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AAADMwAAMyPAAC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sA&#10;AFv/AAD//wAA//8AAP//AAD//wAA//8AAP//AAD/9QAA9TgAADgAAAAAAAAAAAAAAAAAAAAAAAAA&#10;AAAAAAAAAAAAAAAAAAAAAAAAAAAAAAAAAAAAAAAAAAAAAAAAAAAAAAAAAAAAAAAAAAAAAAAAAAAA&#10;AAAAAAAAAAAAAAAAAAAAawA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BAAAAAAAAAAAAAAAAAAAAAAAAAAAAAAAAAAAAAAAAAAAAAAAAAAAAAQAAAAAAAAAAAAAA&#10;AAAAAAAAAAAAAAAAAAAAAAAAAAAAAAAAAAAAAAAAAAAAAAAAAAAAAAAAAAAAAAAAAAAAAAAAAAAA&#10;AAAAIQAAAP8AAADBAAAAAAAAAAAAAAAAAAAAAAAAAAAAAAAAAAAAAAAAAABBAABB1gAA1v8AAP//&#10;AAD//wAA//8AAP++AAC+2AAA2LUAALW3AAC3/wAA//8AAP//AAD//wAA/6gAAKgYAAA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QAAAP8AAADBAAAAAAAAAAAAAAAAAAAAAAAAAAAA&#10;AAAAAAAAABwAABzXAADX/wAA//8AAP//AAD//wAA//8AAP//AAD/3gAA3hIAABILAAALaAAAaKsA&#10;AKunAACnWAAAWAYAAA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QAAAP8A&#10;AADBAAAAAAAAAAAAAAAAAAAAAAAAAAAAAAAAAAAAAIEAAIH/AAD//wAA//8AAP//AAD//wAA//8A&#10;AP//AAD/9wAA90oAAE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QAAAP8AAADBAAAAAAAAAAAAAAAAAAAAAAAAAAAAAAAAAAAAAMAA&#10;AMD/AAD//wAA//8AAP//AAD//wAA//8AAP//AAD//wAA/4gAAI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QAAAP8AAADBAAAAAAAA&#10;AAAAAAAAAAAAAAAAAAAAAAAAAAAAALgAALj/AAD//wAA//8AAP//AAD//wAA//8AAP//AAD//wAA&#10;/38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QAAAP8AAADBAAAAAAAAAAAAAAAAAAAAAAAAAAAAAAAAAAAAAGYAAGb/AAD//wAA&#10;//8AAP//AAD//wAA//8AAP//AAD/8QAA8TUAAD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QAAAP8AAADBAAAAAAAAAAAAAAAAAAAA&#10;AAAAAAAAAAAAAAAAAA0AAA25AAC5/wAA//8AAP//AAD//wAA//8AAP//AAD/fQAAf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QAAAP8AAADBAAAAAAAAAAAAAAAAAAAAAAAAAAAAAAAAAAAAAAAAAAAkAAAk6gAA6v8AAP//AAD/&#10;/wAA//EAAPF+AAB+CQAAC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QAAAP8AAADBAAAAAAAAAAAAAAAAAAAAAAAAAAAAAAAA&#10;AAAAAAAAAABhAABh5gAA5nEAAHGGAACGgAAAgDYAAD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QAAAP8AAADB&#10;AAAAAAAAAAAAAAAAAAAAAAAAAAAAAAAAAAAAABMAABPbAADbjAAAj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QAAAP8AAADBAAAAAAAAAAAAAAAAAAAAAAAAAAAAAAAAAAAAAHUAAHXj&#10;AADjGQAAG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QAAAP8AAADBAAAAAAAAAAAA&#10;AAAAAAAAAAAAAAAAAAAAGAAAGOQAAORwAAB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QAAAP8AAADBAAAAAAAAAAAAAAAAAAAAAAAAAAAAAAAAgwAAg9kAANkPAAA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QAAAP8AAADBAAAAAAAAAAAAAAAAAAAAAAAA&#10;AAApAAAp7wAA71sAAF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QAA&#10;AP8AAADBAAAAADAAADCcAACc1wAA18EAAMHMAADMwAAAwAoAAA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QAAAP8AAAC7WgAAWugAAOj/AAD//wAA//8AAP//AAD/zQAA&#10;zRo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QAAAP8vAADm6AAA&#10;6P8AAP//AAD//wAA//8AAP//AAD//wAA/6IAAKIFAAA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QAAAP+cAAD//wAA//8AAP//AAD//wAA//8AAP//AAD//wAA//gAAPg7AAA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QAAAP/UAAD//wAA//8AAP//AAD/&#10;/wAA//8AAP//AAD//wAA//8AAP9kAAB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QAAAP/CAAD//wAA//8AAP//AAD//wAA//8AAP//AAD//wAA//8AAP9YAAB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QAAAP9rAAD9/wAA//8AAP//AAD//wAA//8AAP//&#10;AAD//wAA/+AAAOAd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QAAAP8O&#10;AADNtwAAt/8AAP//AAD//wAA//8AAP//AAD//AAA/F8AA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QAAAP8AAAC9FQAAFZkAAJnxAADx/wAA//8AAP/dAADdXgAAXgI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4AAAAPAAAAAAAAAAAAAAAA&#10;AAAAAAAAAAAAAAAAAAAAAAAAAAAAAAAAAAAAAAAAAAAAAAAAAAAACQAAABEAAAABAAAAAAAAAAAA&#10;AAAAAAAAAAAAAAAAAAAAAAAAAAAAAAAAAAAAAAAAAAAAAAAAAAAAAAAAIQAAAP8AAADBAAAAAAAA&#10;AAA2AAA2XwAAX1QAAFQ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H&#10;AAAAfQAAAKsAAACkAAAAfgAAAAgAAAAAAAAAAAAAAAAAAAAAAAAAAAAAAAAAAAAAAAAAAAAAAAAA&#10;AABSAAAArQAAAJ0AAACXAAAAGgAAAAAAAAAAAAAAAAAAAAAAAAAAAAAAAAAAAAAAAAAAAAAAAAAA&#10;AAAAAAAAAAAAIQAAAP8AAAD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CGAAAAtAAAAA4AAAAHAAAAtQAAAIsAAAABAAAAAAAAAAAA&#10;AAAAAAAAAAAAAAAAAAAAAAAAAAAAAFEAAADVAAAAMgAAAAAAAACBAAAAvAAAAA8AAAAAAAAAAAAA&#10;AAAAAAAAAAAAAAAAAAAAAAAAAAAAAAAAAAAAAAAAAAAAIQAAAP8AAAD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IAAADuAAAAUgAAAAAA&#10;AAAAAAAAWwAAAPIAAAA1AAAAAAAAAAAAAAAAAAAAAAAAAAAAAAAAAAAADgAAANEAAACfAAAAAAAA&#10;AAAAAAAlAAAA8wAAAHIAAAAAAAAAAAAAAAAAAAAAAAAAAAAAAAAAAAAAAAAAAAAAAAAAAAAAAAAA&#10;IQAAAP8AAAD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QAAAD3AAAAMQAAAAAAAAAAAAAALgAAAPYAAACBAAAAAAAAAAAAAAAAAAAAAAAA&#10;AAAAAAAAAAAASAAAAP8AAABvAAAAAAAAAAAAAAAMAAAAzwAAAMkAAAAJAAAAAAAAAAAAAAAAAAAA&#10;AAAAAAAAAAAAAAAAAAAAAAAAAAAAAAAAIQAAAP8AAAD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gAAAMEAAADjAAAAGAAAAAAAAAAAAAAAFgAA&#10;AOEAAACsAAAAAwAAAAAAAAAAAAAAAAAAAAAAAAAAAAAAgwAAAP8AAABJAAAAAAAAAAAAAAABAAAA&#10;rgAAAOYAAAAeAAAAAAAAAAAAAAAAAAAAAAAAAAAAAAAAAAAAAAAAAAAAAAAAAAAAFwAAAP8AAAD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AAA&#10;AM8AAADWAAAADwAAAAAAAAAAAAAAEQAAANgAAADLAAAACgAAAAAAAAAAAAAAAAAAAAAAAAAAAAAA&#10;lQAAAPsAAAA6AAAAAAAAAAAAAAAAAAAApAAAAPcAAAAyAAAAAAAAAAAAAAACAAAAUgAAAFoAAABa&#10;AAAAWgAAAFoAAABaAAAAbwAAAP8AAAD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xQAAxf8A&#10;AP//AAD//wAA//8AAP//AAD//wAA//8AAP/+AAD+TwAATwAAAAAAAAAAAAAAAAAAAAAAAAAAAAAA&#10;AAAAAAAAAAAAAAAAAAAAAAAAAAAAAAAAAAAAAAAAAAAAAAAAAAAAAAAAAAAAAAAAAAAAAAAAAAAA&#10;AAAAAAAAAACGAACG/wAA//8AAP//AAD//wAA//8AAP//AAD//wAA//8AAP+dAACdAAAAAAAAAAAA&#10;AAAAAAAAAAAAAAAAAAAAAAAAawAAAP8AAA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AAAANwAAADKAAAABgAAAAAAAAAAAAAAEQAAANgAAADNAAAA&#10;CgAAAAAAAAAAAAAAAAAAAAAAAAAAAAAApAAAAPYAAAArAAAAAAAAAAAAAAAAAAAApAAAAPgAAAAz&#10;AAAAAAAAAAAAAAAHAAAA/wAAAP8AAAD/AAAA/wAAAP8AAAD/AAAA/wAAAP8AAAD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v8AAP//AAD//wAA//8AAP//AAD//wAA//8AAP/UAADUFgAA&#10;FgAAAAAAAAAAAAAAAAAAAAAAAAAAAAAAAAAAAAAAAAAAAAAAAAAAAAAAAAAAAAAAAAAAAAAAAAAA&#10;AAAAAAAAAAAAAAAAAAAAAAAAAAAAAAAAAAAAAAAAAAAxAAAx8AAA8P8AAP//AAD//wAA//8AAP//&#10;AAD//wAA//gAAPhDAABDAAAAAAAAAAAAAAAAAAAAAAAAAAAAAAAAAAAAawAAAP8AAAB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NEAAADUAAAA&#10;DgAAAAAAAAAAAAAAGQAAAOMAAAC+AAAABwAAAAAAAAAAAAAAAAAAAAAAAAAAAAAAlwAAAPsAAAA4&#10;AAAAAAAAAAAAAAADAAAAsQAAAPAAAAAqAAAAAAAAAAAAAAADAAAAZgAAAHAAAABwAAAAcAAAAHAA&#10;AABwAAAAgwAAAP8AAAD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gAACqwAAKz/AAD//wAA&#10;//8AAP//AAD//wAA//QAAPRIAABIAAAAAAAAAAAAAAAAAAAAAAAAAAAAAAAAAAAAAAAAAAAAAAAA&#10;AAAAAAAAAAAAAAAAAAAAAAAAAAAAAAAAAAAAAAAAAAAAAAAAAAAAAAAAAAAAAAAAAAAAAAAAAAAA&#10;AAAAbAAAbP4AAP7/AAD//wAA//8AAP//AAD//wAA/30AAH0BAAABAAAAAAAAAAAAAAAAAAAAAAAA&#10;AAAAAAAAAAAAawAAAP8A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KcAAADjAAAAFwAAAAAAAAAAAAAAIwAAAPAAAACYAAAAAAAAAAAAAAAA&#10;AAAAAAAAAAAAAAAAAAAAaQAAAP8AAABHAAAAAAAAAAAAAAAHAAAAwgAAANwAAAASAAAAAAAAAAAA&#10;AAAAAAAAAAAAAAAAAAAAAAAAAAAAAAAAAAAAAAAAFAAAAP8AAA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AAABCPAACP6wAA6/8AAP//AAD/zwAAz0wAAEwAAAAAAAAAAAAAAAAAAAAA&#10;AAAAAAAAAAAAAAAAAAAAAAAAAAAAAAAAAAAAAAAAAAAAAAAAAAAAAAAAAAAAAAAAAAAAAAAAAAAA&#10;AAAAAAAAAAAAAAAAAAAAAAAAAAAAAAAAAAAAAwAAA2UAAGXbAADb/wAA//8AAP/jAADjdQAAdQUA&#10;AAUAAAAAAAAAAAAAAAAAAAAAAAAAAAAAAAAAAAAAAAAAagAAAP8AAAB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AAAAG4AAABjAAAAGAAAAAAAAAAAAAAAAAAAAAAAAAA6AAAAWAAAAAYAAAAAAAAAAAAA&#10;AAAAAAAOAAAAYwAAAG4AAAAuAAAAAAAAAAAAAAAAAAAAAAAAAAAAAAAAAAAAAAAAAAAAAAAAAAAA&#10;AAAAAAAAAAAAAAAAAAAAAAAAAAAAAAAAAAAAAAAAAAAjAAAA/wAAAL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wAAAI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A/wAAAE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M&#10;AAAA/wAAAB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wAAAL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YAAAA/wAAAI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cAAAA&#10;/wAAAE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NAAAA/wAAAB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wAAAL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YAAAA/wAA&#10;AI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cAAAA/wAAAE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NAAAA/wAAAB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wAAAL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YAAAA/wAAAI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cAAAA/wAAAE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NAAAA/wAAAB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wAAAL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YAAAA/wAAAI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cAAAA/wAAAE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NAAAA/wAAAB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pAAAA/wAAAM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cAAAA/wAAAJ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iAAAA/wAAAE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VAAAA/wAAAB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wAAAH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7AAAAqwAAA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pAAAAqwAAAC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KAAAAqwAAAA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UQAAAEI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RQAAAEUAAABFAAAAL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8AAAAYAAAAAAAAAAAAAAAAAAAAAAAAAAAAAAAAAAAAIgAAAFEAAAA9A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DUAAAAMAAAAAAAAAAAAAAAAAAAAAAAA&#10;AAAAAAABAAAALgAAAEUAAABFAAAARQAAAC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4AAAC8AAAAcAAA&#10;AI0AAACdAAAAD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AAADTAAAA/wAAAP8AAAD/AAAAi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BSAAAAtQAAAPAAAABYAAAAAAAAAAAAAAAAAAAAAAAAAAAA&#10;AABJAAAAuwAAAGsAAACWAAAAkQ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BsAAAAwQAA&#10;AOwAAAAsAAAAAAAAAAAAAAAAAAAAAAAAAAAAAAAVAAAA4wAAAP8AAAD/AAAA/wAAAH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wAAANYAAABkAAAAAAAAAAcAAADJAAAAjw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AAAACpAAAAmgAAAJwAAACZ&#10;AAAAL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EAAABsAAAAvgAAAP8A&#10;AABTAAAAAAAAAAAAAAAAAAAAAAAAACcAAADcAAAAUAAAAAAAAAAPAAAA1gAAAG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UAAAB4AAAA1QAAAPQAAAAoAAAAAAAAAAAAAAAAAAAAAAAAAAAAAABdAAAA&#10;qAAAAJsAAACcAAAAlgAAAC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hgAAAOwAAAAiAAAAAAAAAAAAAACBAAAA&#10;8QAAAC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AAAAKEAAAA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wAAAP4AAABUAAAAAAAAAAAAAAAAAAAAAAAAAJkAAADjAAAAFAAA&#10;AAAAAAAAAAAAlQAAAOE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QAAAPQAAAAoAAAA&#10;AAAAAAAAAAAAAAAAAAAAABMAAACkAAAAK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0QAAANEAAAAPAAAAAAAAAAAAAABPAAAA/wAAAG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SQAAAP8AAAD7AAAAtgAAAF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TgAAAPsAAABUAAAAAAAA&#10;AAAAAAAAAAAAGgAAAOAAAADCAAAABwAAAAAAAAAAAAAAYQAAAP8AAAB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AAPQAAAAoAAAAAAAAAAAAAAAAAAAAAAAAAFsAAAD/AAAA9wAAALAAAAB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kAAAA7wAAALYAAAADAAAAAAAAAAAAAAAzAAAA+QAAAI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AAAALwA&#10;AADiAAAA/wAAAPsAAAB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TgAAAPsAAABUAAAAAAAAAAAAAAAAAAAAMwAAAPgAAACmAAAAAAAAAAAAAAAAAAAA&#10;RQAAAP8AAAB2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QAAAPQAAAAoAAAAAAAAAAAAAAAA&#10;AAAAAQAAAHkAAAC9AAAA5wAAAP8AAADxAAAAX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AAAA9gAAAKYAAAAB&#10;AAAAAAAAAAAAAAAyAAAA+AAAAK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iAAAAaQAAAOkAAAD2AAAA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TgAAAPsAAABUAAAAAAAAAAAAAAAAAAAA&#10;QQAAAP0AAACVAAAAAAAAAAAAAAAAAAAARAAAAP8AAAC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QAAAPQAAAAoAAAAAAAAAAAAAAAAAAAAAAAAAAAAAAAAAAAAJgAAAHQAAAD1AAAA6wAAAC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2AAAA+gAAAJ8AAAAAAAAAAAAAAAAAAAAyAAAA+AAAAK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4AAADyAAAAi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TgAAAPsAAABUAAAAAAAAAAAAAAAAAAAARwAAAP8AAACOAAAAAAAAAAAAAAAAAAAARAAAAP8AAAC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QAAAPQAAAAoAAAAAAAAAAAAAAAAAAAAAAAAAAAA&#10;AAAAAAAAAAAAAAAAAABYAAAA+QAAAH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mAAAA7wAAALAAAAACAAAAAAAAAAAA&#10;AABBAAAA/gAAAI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ZAAAAs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TgAAAPsAAABUAAAAAAAAAAAAAAAAAAAANQAAAPgAAACf&#10;AAAAAAAAAAAAAAAAAAAAVAAAAP8AAABw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QAAAPQA&#10;AAAoAAAAAAAAAAAAAAAAAAAAAAAAAAAAAAAAAAAAAAAAAAAAAAAAAAAArAAAAJ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AAAAyAAAAMQAAAAHAAAAAAAAAAAAAABWAAAA/wAAAF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5AAAA&#10;j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TgAAAPsAAABU&#10;AAAAAAAAAAAAAAAAAAAAEwAAANkAAACzAAAAAgAAAAAAAAAAAAAAaQAAAP4AAAB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QAAAPQAAAAoAAAAAAAAAAAAAAAAAAAAAAAAAAAAAAAAAAAAAAAA&#10;AAAAAAAAAAAAiwAAAH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QAAAOMAAAAcAAAAAAAAAAAAAACLAAAA4wAA&#10;AB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gAAACxAAAAQ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TAAAAPsAAABTAAAAAAAAAAAAAAAAAAAAAAAAAIwAAADZAAAAEAAAAAAA&#10;AAAAAAAAoAAAAM0AAAA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wAAAPQAAAAnAAAAAAAA&#10;AAAAAAAAAAAAAAAAAAAAAAAAAAAAAAAAAAAAAAAUAAAAuAAAAD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NQAAAB0AAAAAAAAABYAAADRAAAAeg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JAAAAdAAAAEIAAAAaAAAANAAAAKUAAACAA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QAAAP4AAABWAAAAAAAAAAAA&#10;AAAAAAAAAAAAACQAAADdAAAAXwAAAAAAAAAgAAAA2gAAAF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wAAAPYAAAAnAAAAAAAAAAAAAAAAAAAAEQAAAHkAAAA6AAAAGgAAADwAAACzAAAA&#10;cQ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UAAAC0AAAAeQAAAKAAAACAAAAAB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TAAAAxAAAAP0AAADn&#10;AAAAywAAAGo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BWAAAAyAAAAP8AAADDAAAAXAAAAAcAAAAAAAAAAAAAAAAAAAA/AAAAtQAAAHcAAAClAAAA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BsAAAA3wAAAP8AAACpAAAARgAAAAAAAAAAAAAA&#10;HgAAANMAAAD5AAAA5gAAAMQAAAB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MgAAAC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wAAACYAAAAn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mAAAAKgAAACUAAAArAAAAKQAAAAMAAAAAAAAAAAAA&#10;AAAAAAAAAAAAFQAAADIA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YAAAAtAAAA&#10;KAAAACUAAAAtAAAAHwAAAAAAAAAAAAAAAAAAABIAAAAmAAAAJgAAAA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">
                <v:group id="_x0000_s1143" style="position:absolute;left:11;width:60550;height:47250" coordorigin="11" coordsize="60549,47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">
                  <v:group id="Group 66" o:spid="_x0000_s1144" style="position:absolute;left:11;width:60550;height:47250" coordorigin="11" coordsize="60549,47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">
                    <v:group id="_x0000_s1145" style="position:absolute;left:11;width:60550;height:47250" coordorigin="2810,-1478" coordsize="59680,47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">
                      <v:shape id="_x0000_s1146" type="#_x0000_t202" style="position:absolute;left:48555;top:18190;width:6877;height:3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" filled="f" stroked="f">
                        <v:textbox>
                          <w:txbxContent>
                            <w:p w14:paraId="07ADA304" w14:textId="77777777" w:rsidR="00D765A7" w:rsidRPr="006677DD" w:rsidRDefault="00D765A7" w:rsidP="00D765A7">
                              <w:pPr>
                                <w:rPr>
                                  <w:sz w:val="20"/>
                                  <w:szCs w:val="20"/>
                                </w:rPr>
                              </w:pPr>
                              <w:r w:rsidRPr="006677DD">
                                <w:rPr>
                                  <w:sz w:val="20"/>
                                  <w:szCs w:val="20"/>
                                </w:rPr>
                                <w:t>Time (s)</w:t>
                              </w:r>
                            </w:p>
                          </w:txbxContent>
                        </v:textbox>
                      </v:shape>
                      <v:group id="Group 49" o:spid="_x0000_s1147" style="position:absolute;left:2810;top:-1478;width:59681;height:47287" coordorigin="2811,-1487" coordsize="59691,47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">
                        <v:shape id="_x0000_s1148" type="#_x0000_t202" style="position:absolute;left:11867;top:27966;width:12757;height:507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" filled="f" stroked="f">
                          <v:textbox>
                            <w:txbxContent>
                              <w:p w14:paraId="05466E35" w14:textId="77777777" w:rsidR="00D765A7" w:rsidRPr="006677DD" w:rsidRDefault="00D765A7" w:rsidP="00D765A7">
                                <w:pPr>
                                  <w:jc w:val="center"/>
                                  <w:rPr>
                                    <w:sz w:val="20"/>
                                    <w:szCs w:val="20"/>
                                  </w:rPr>
                                </w:pPr>
                                <w:r w:rsidRPr="006677DD">
                                  <w:rPr>
                                    <w:sz w:val="20"/>
                                    <w:szCs w:val="20"/>
                                  </w:rPr>
                                  <w:t>Normalized SFG</w:t>
                                </w:r>
                              </w:p>
                              <w:p w14:paraId="79FEACDC" w14:textId="77777777" w:rsidR="00D765A7" w:rsidRPr="006677DD" w:rsidRDefault="00D765A7" w:rsidP="00D765A7">
                                <w:pPr>
                                  <w:jc w:val="center"/>
                                  <w:rPr>
                                    <w:sz w:val="20"/>
                                    <w:szCs w:val="20"/>
                                  </w:rPr>
                                </w:pPr>
                                <w:r w:rsidRPr="006677DD">
                                  <w:rPr>
                                    <w:sz w:val="20"/>
                                    <w:szCs w:val="20"/>
                                  </w:rPr>
                                  <w:t>Electric Field</w:t>
                                </w:r>
                              </w:p>
                            </w:txbxContent>
                          </v:textbox>
                        </v:shape>
                        <v:group id="Group 47" o:spid="_x0000_s1149" style="position:absolute;left:2811;top:-1487;width:59691;height:47290" coordorigin="2811,-1487" coordsize="59696,47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">
                          <v:shape id="_x0000_s1150" type="#_x0000_t202" style="position:absolute;left:34165;top:38736;width:7451;height:3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" filled="f" stroked="f">
                            <v:textbox>
                              <w:txbxContent>
                                <w:p w14:paraId="397CAB8B" w14:textId="77777777" w:rsidR="00D765A7" w:rsidRPr="006677DD" w:rsidRDefault="00D765A7" w:rsidP="00D765A7">
                                  <w:pPr>
                                    <w:rPr>
                                      <w:sz w:val="20"/>
                                      <w:szCs w:val="20"/>
                                    </w:rPr>
                                  </w:pPr>
                                  <w:r w:rsidRPr="006677DD">
                                    <w:rPr>
                                      <w:sz w:val="20"/>
                                      <w:szCs w:val="20"/>
                                    </w:rPr>
                                    <w:t>Time (s)</w:t>
                                  </w:r>
                                </w:p>
                              </w:txbxContent>
                            </v:textbox>
                          </v:shape>
                          <v:group id="Group 45" o:spid="_x0000_s1151" style="position:absolute;left:2811;top:-1487;width:59697;height:47290" coordorigin="2811,-1487" coordsize="59696,47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">
                            <v:group id="Group 38" o:spid="_x0000_s1152" style="position:absolute;left:2811;top:-1487;width:59697;height:47290" coordorigin="5579,-1311" coordsize="59703,47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">
                              <v:shape id="Picture 1" o:spid="_x0000_s1153" type="#_x0000_t75" style="position:absolute;left:22636;top:22466;width:31142;height:16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">
                                <v:imagedata r:id="rId53" o:title=""/>
                              </v:shape>
                              <v:group id="Group 29" o:spid="_x0000_s1154" style="position:absolute;left:5579;top:-1311;width:59704;height:47304" coordorigin="2760,-1453" coordsize="59710,47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">
                                <v:group id="_x0000_s1155" style="position:absolute;left:2760;top:-1453;width:59710;height:47312" coordorigin="2284,-1064" coordsize="59719,47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">
                                  <v:group id="Group 31" o:spid="_x0000_s1156" style="position:absolute;left:2284;top:-1064;width:58777;height:47317" coordorigin="-1661,-26" coordsize="58805,47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">
                                    <v:shape id="_x0000_s1157" type="#_x0000_t202" style="position:absolute;left:-1661;top:42337;width:58804;height:4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" stroked="f">
                                      <v:textbox>
                                        <w:txbxContent>
                                          <w:p w14:paraId="14B5D9BF" w14:textId="3B8D9CCF" w:rsidR="00D765A7" w:rsidRPr="00545302" w:rsidRDefault="00D765A7" w:rsidP="00D765A7">
                                            <w:pPr>
                                              <w:rPr>
                                                <w:color w:val="FF0000"/>
                                                <w:sz w:val="22"/>
                                                <w:szCs w:val="22"/>
                                              </w:rPr>
                                            </w:pPr>
                                            <w:r w:rsidRPr="00C463D6">
                                              <w:rPr>
                                                <w:b/>
                                                <w:bCs/>
                                                <w:sz w:val="22"/>
                                                <w:szCs w:val="22"/>
                                              </w:rPr>
                                              <w:t xml:space="preserve">Figure </w:t>
                                            </w:r>
                                            <w:r w:rsidR="003B6F29" w:rsidRPr="00C463D6">
                                              <w:rPr>
                                                <w:rFonts w:hint="eastAsia"/>
                                                <w:b/>
                                                <w:bCs/>
                                                <w:sz w:val="22"/>
                                                <w:szCs w:val="22"/>
                                              </w:rPr>
                                              <w:t>S</w:t>
                                            </w:r>
                                            <w:r w:rsidR="003B6F29">
                                              <w:rPr>
                                                <w:rFonts w:hint="eastAsia"/>
                                                <w:b/>
                                                <w:bCs/>
                                                <w:sz w:val="22"/>
                                                <w:szCs w:val="22"/>
                                              </w:rPr>
                                              <w:t>8</w:t>
                                            </w:r>
                                            <w:r>
                                              <w:rPr>
                                                <w:sz w:val="22"/>
                                                <w:szCs w:val="22"/>
                                              </w:rPr>
                                              <w:t xml:space="preserve">. </w:t>
                                            </w:r>
                                            <w:bookmarkStart w:id="28" w:name="_Hlk215614438"/>
                                            <w:r>
                                              <w:rPr>
                                                <w:sz w:val="22"/>
                                                <w:szCs w:val="22"/>
                                              </w:rPr>
                                              <w:t xml:space="preserve">SFG </w:t>
                                            </w:r>
                                            <w:r w:rsidR="00E2610A">
                                              <w:rPr>
                                                <w:rFonts w:hint="eastAsia"/>
                                                <w:sz w:val="22"/>
                                                <w:szCs w:val="22"/>
                                              </w:rPr>
                                              <w:t>electric field</w:t>
                                            </w:r>
                                            <w:r>
                                              <w:rPr>
                                                <w:sz w:val="22"/>
                                                <w:szCs w:val="22"/>
                                              </w:rPr>
                                              <w:t xml:space="preserve"> over time </w:t>
                                            </w:r>
                                            <w:r w:rsidR="007F5CF7">
                                              <w:rPr>
                                                <w:sz w:val="22"/>
                                                <w:szCs w:val="22"/>
                                              </w:rPr>
                                              <w:t xml:space="preserve">at generation </w:t>
                                            </w:r>
                                            <w:r>
                                              <w:rPr>
                                                <w:sz w:val="22"/>
                                                <w:szCs w:val="22"/>
                                              </w:rPr>
                                              <w:t>potentials of 0.15</w:t>
                                            </w:r>
                                            <w:r>
                                              <w:rPr>
                                                <w:rFonts w:hint="eastAsia"/>
                                                <w:sz w:val="22"/>
                                                <w:szCs w:val="22"/>
                                              </w:rPr>
                                              <w:t xml:space="preserve"> V</w:t>
                                            </w:r>
                                            <w:r>
                                              <w:rPr>
                                                <w:sz w:val="22"/>
                                                <w:szCs w:val="22"/>
                                              </w:rPr>
                                              <w:t xml:space="preserve"> (A), 0.1</w:t>
                                            </w:r>
                                            <w:r w:rsidR="00E2610A">
                                              <w:rPr>
                                                <w:rFonts w:hint="eastAsia"/>
                                                <w:sz w:val="22"/>
                                                <w:szCs w:val="22"/>
                                              </w:rPr>
                                              <w:t xml:space="preserve">0 </w:t>
                                            </w:r>
                                            <w:r>
                                              <w:rPr>
                                                <w:sz w:val="22"/>
                                                <w:szCs w:val="22"/>
                                              </w:rPr>
                                              <w:t>V (B) and -0.1</w:t>
                                            </w:r>
                                            <w:r w:rsidR="00E2610A">
                                              <w:rPr>
                                                <w:rFonts w:hint="eastAsia"/>
                                                <w:sz w:val="22"/>
                                                <w:szCs w:val="22"/>
                                              </w:rPr>
                                              <w:t>0</w:t>
                                            </w:r>
                                            <w:r>
                                              <w:rPr>
                                                <w:sz w:val="22"/>
                                                <w:szCs w:val="22"/>
                                              </w:rPr>
                                              <w:t xml:space="preserve"> V (</w:t>
                                            </w:r>
                                            <w:r w:rsidR="00673E63">
                                              <w:rPr>
                                                <w:rFonts w:hint="eastAsia"/>
                                                <w:sz w:val="22"/>
                                                <w:szCs w:val="22"/>
                                              </w:rPr>
                                              <w:t>C</w:t>
                                            </w:r>
                                            <w:r>
                                              <w:rPr>
                                                <w:sz w:val="22"/>
                                                <w:szCs w:val="22"/>
                                              </w:rPr>
                                              <w:t>) applied for 10</w:t>
                                            </w:r>
                                            <w:r w:rsidR="00E2610A">
                                              <w:rPr>
                                                <w:rFonts w:hint="eastAsia"/>
                                                <w:sz w:val="22"/>
                                                <w:szCs w:val="22"/>
                                              </w:rPr>
                                              <w:t>.0</w:t>
                                            </w:r>
                                            <w:r>
                                              <w:rPr>
                                                <w:sz w:val="22"/>
                                                <w:szCs w:val="22"/>
                                              </w:rPr>
                                              <w:t xml:space="preserve"> s</w:t>
                                            </w:r>
                                            <w:r w:rsidR="007F5CF7">
                                              <w:rPr>
                                                <w:sz w:val="22"/>
                                                <w:szCs w:val="22"/>
                                              </w:rPr>
                                              <w:t>,</w:t>
                                            </w:r>
                                            <w:r>
                                              <w:rPr>
                                                <w:sz w:val="22"/>
                                                <w:szCs w:val="22"/>
                                              </w:rPr>
                                              <w:t xml:space="preserve"> followed by 0.5</w:t>
                                            </w:r>
                                            <w:r w:rsidR="00E2610A">
                                              <w:rPr>
                                                <w:rFonts w:hint="eastAsia"/>
                                                <w:sz w:val="22"/>
                                                <w:szCs w:val="22"/>
                                              </w:rPr>
                                              <w:t>0</w:t>
                                            </w:r>
                                            <w:r>
                                              <w:rPr>
                                                <w:sz w:val="22"/>
                                                <w:szCs w:val="22"/>
                                              </w:rPr>
                                              <w:t xml:space="preserve"> V for 5</w:t>
                                            </w:r>
                                            <w:r w:rsidR="00E2610A">
                                              <w:rPr>
                                                <w:rFonts w:hint="eastAsia"/>
                                                <w:sz w:val="22"/>
                                                <w:szCs w:val="22"/>
                                              </w:rPr>
                                              <w:t>.0</w:t>
                                            </w:r>
                                            <w:r>
                                              <w:rPr>
                                                <w:sz w:val="22"/>
                                                <w:szCs w:val="22"/>
                                              </w:rPr>
                                              <w:t xml:space="preserve"> s. </w:t>
                                            </w:r>
                                            <w:bookmarkEnd w:id="28"/>
                                          </w:p>
                                        </w:txbxContent>
                                      </v:textbox>
                                    </v:shape>
                                    <v:shape id="_x0000_s1158" type="#_x0000_t202" style="position:absolute;left:12097;top:263;width:4062;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" filled="f" stroked="f">
                                      <v:textbox>
                                        <w:txbxContent>
                                          <w:p w14:paraId="09C8B363" w14:textId="77777777" w:rsidR="00D765A7" w:rsidRPr="005A78B8" w:rsidRDefault="00D765A7" w:rsidP="00D765A7">
                                            <w:r w:rsidRPr="005A78B8">
                                              <w:t>(A)</w:t>
                                            </w:r>
                                          </w:p>
                                        </w:txbxContent>
                                      </v:textbox>
                                    </v:shape>
                                    <v:shape id="_x0000_s1159" type="#_x0000_t202" style="position:absolute;left:45404;top:-26;width:4062;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" filled="f" stroked="f">
                                      <v:textbox>
                                        <w:txbxContent>
                                          <w:p w14:paraId="72DC88F6" w14:textId="77777777" w:rsidR="00D765A7" w:rsidRPr="005A78B8" w:rsidRDefault="00D765A7" w:rsidP="00D765A7">
                                            <w:r w:rsidRPr="005A78B8">
                                              <w:t>(B)</w:t>
                                            </w:r>
                                          </w:p>
                                        </w:txbxContent>
                                      </v:textbox>
                                    </v:shape>
                                  </v:group>
                                  <v:group id="Group 1" o:spid="_x0000_s1160" style="position:absolute;left:5043;top:1048;width:56960;height:17956" coordorigin="8859,-2204" coordsize="100047,23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">
                                    <v:shape id="Picture 717826114" o:spid="_x0000_s1161" type="#_x0000_t75" style="position:absolute;left:8859;top:-2204;width:53693;height:23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">
                                      <v:imagedata r:id="rId54" o:title=""/>
                                    </v:shape>
                                    <v:shape id="Picture 28852692" o:spid="_x0000_s1162" type="#_x0000_t75" style="position:absolute;left:56633;top:-2204;width:52273;height:2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">
                                      <v:imagedata r:id="rId55" o:title=""/>
                                    </v:shape>
                                  </v:group>
                                </v:group>
                                <v:shape id="_x0000_s1163" type="#_x0000_t202" style="position:absolute;left:33884;top:20404;width:428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" filled="f" stroked="f">
                                  <v:textbox>
                                    <w:txbxContent>
                                      <w:p w14:paraId="5801E1CA" w14:textId="77777777" w:rsidR="00D765A7" w:rsidRPr="005A78B8" w:rsidRDefault="00D765A7" w:rsidP="00D765A7">
                                        <w:r w:rsidRPr="005A78B8">
                                          <w:t>(C)</w:t>
                                        </w:r>
                                      </w:p>
                                    </w:txbxContent>
                                  </v:textbox>
                                </v:shape>
                              </v:group>
                            </v:group>
                            <v:shape id="_x0000_s1164" type="#_x0000_t202" style="position:absolute;left:18105;top:18038;width:7440;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" filled="f" stroked="f">
                              <v:textbox>
                                <w:txbxContent>
                                  <w:p w14:paraId="10839478" w14:textId="77777777" w:rsidR="00D765A7" w:rsidRPr="006677DD" w:rsidRDefault="00D765A7" w:rsidP="00D765A7">
                                    <w:pPr>
                                      <w:rPr>
                                        <w:szCs w:val="21"/>
                                      </w:rPr>
                                    </w:pPr>
                                    <w:r w:rsidRPr="006677DD">
                                      <w:rPr>
                                        <w:szCs w:val="21"/>
                                      </w:rPr>
                                      <w:t>Time (s)</w:t>
                                    </w:r>
                                  </w:p>
                                </w:txbxContent>
                              </v:textbox>
                            </v:shape>
                            <v:shape id="_x0000_s1165" type="#_x0000_t202" style="position:absolute;left:-745;top:5881;width:12371;height:506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" filled="f" stroked="f">
                              <v:textbox>
                                <w:txbxContent>
                                  <w:p w14:paraId="0E9C3EDB" w14:textId="77777777" w:rsidR="00D765A7" w:rsidRPr="006677DD" w:rsidRDefault="00D765A7" w:rsidP="00D765A7">
                                    <w:pPr>
                                      <w:jc w:val="center"/>
                                      <w:rPr>
                                        <w:sz w:val="20"/>
                                        <w:szCs w:val="20"/>
                                      </w:rPr>
                                    </w:pPr>
                                    <w:r w:rsidRPr="006677DD">
                                      <w:rPr>
                                        <w:sz w:val="20"/>
                                        <w:szCs w:val="20"/>
                                      </w:rPr>
                                      <w:t>Normalized SFG</w:t>
                                    </w:r>
                                  </w:p>
                                  <w:p w14:paraId="1B241082" w14:textId="77777777" w:rsidR="00D765A7" w:rsidRPr="006677DD" w:rsidRDefault="00D765A7" w:rsidP="00D765A7">
                                    <w:pPr>
                                      <w:jc w:val="center"/>
                                      <w:rPr>
                                        <w:sz w:val="20"/>
                                        <w:szCs w:val="20"/>
                                      </w:rPr>
                                    </w:pPr>
                                    <w:r w:rsidRPr="006677DD">
                                      <w:rPr>
                                        <w:sz w:val="20"/>
                                        <w:szCs w:val="20"/>
                                      </w:rPr>
                                      <w:t>Electric Field</w:t>
                                    </w:r>
                                  </w:p>
                                </w:txbxContent>
                              </v:textbox>
                            </v:shape>
                          </v:group>
                        </v:group>
                      </v:group>
                    </v:group>
                    <v:shape id="_x0000_s1166" type="#_x0000_t202" style="position:absolute;left:10647;top:6219;width:20693;height:2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" filled="f" stroked="f">
                      <v:textbox>
                        <w:txbxContent>
                          <w:p w14:paraId="16893304" w14:textId="5FEB943B" w:rsidR="003B6F29" w:rsidRPr="003B6F29" w:rsidRDefault="003B6F29" w:rsidP="003B6F29">
                            <w:r w:rsidRPr="003B6F29">
                              <w:rPr>
                                <w:rFonts w:hint="eastAsia"/>
                              </w:rPr>
                              <w:t xml:space="preserve">0.15 V 10 s </w:t>
                            </w:r>
                            <w:r w:rsidR="005A78B8">
                              <w:rPr>
                                <w:rFonts w:hint="eastAsia"/>
                              </w:rPr>
                              <w:t xml:space="preserve">  </w:t>
                            </w:r>
                            <w:r w:rsidR="00D14109">
                              <w:tab/>
                              <w:t xml:space="preserve">      </w:t>
                            </w:r>
                            <w:r w:rsidRPr="003B6F29">
                              <w:rPr>
                                <w:rFonts w:hint="eastAsia"/>
                              </w:rPr>
                              <w:t xml:space="preserve"> </w:t>
                            </w:r>
                            <w:r w:rsidR="005A78B8">
                              <w:rPr>
                                <w:rFonts w:hint="eastAsia"/>
                              </w:rPr>
                              <w:t xml:space="preserve">  </w:t>
                            </w:r>
                            <w:r w:rsidRPr="003B6F29">
                              <w:rPr>
                                <w:rFonts w:hint="eastAsia"/>
                              </w:rPr>
                              <w:t xml:space="preserve"> </w:t>
                            </w:r>
                            <w:r w:rsidR="005A78B8">
                              <w:rPr>
                                <w:rFonts w:hint="eastAsia"/>
                              </w:rPr>
                              <w:t xml:space="preserve">    </w:t>
                            </w:r>
                            <w:r w:rsidRPr="003B6F29">
                              <w:rPr>
                                <w:rFonts w:hint="eastAsia"/>
                              </w:rPr>
                              <w:t>0.5</w:t>
                            </w:r>
                            <w:r>
                              <w:rPr>
                                <w:rFonts w:hint="eastAsia"/>
                              </w:rPr>
                              <w:t xml:space="preserve">0 </w:t>
                            </w:r>
                            <w:r w:rsidRPr="003B6F29">
                              <w:rPr>
                                <w:rFonts w:hint="eastAsia"/>
                              </w:rPr>
                              <w:t>V 5 s</w:t>
                            </w:r>
                          </w:p>
                        </w:txbxContent>
                      </v:textbox>
                    </v:shape>
                  </v:group>
                  <v:shape id="_x0000_s1167" type="#_x0000_t202" style="position:absolute;left:39902;top:6219;width:18880;height:2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" filled="f" stroked="f">
                    <v:textbox>
                      <w:txbxContent>
                        <w:p w14:paraId="248666F0" w14:textId="5276F03B" w:rsidR="003B6F29" w:rsidRPr="003B6F29" w:rsidRDefault="003B6F29" w:rsidP="003B6F29">
                          <w:r w:rsidRPr="003B6F29">
                            <w:rPr>
                              <w:rFonts w:hint="eastAsia"/>
                            </w:rPr>
                            <w:t>0.1</w:t>
                          </w:r>
                          <w:r>
                            <w:rPr>
                              <w:rFonts w:hint="eastAsia"/>
                            </w:rPr>
                            <w:t>0</w:t>
                          </w:r>
                          <w:r w:rsidRPr="003B6F29">
                            <w:rPr>
                              <w:rFonts w:hint="eastAsia"/>
                            </w:rPr>
                            <w:t xml:space="preserve"> V 10 s     </w:t>
                          </w:r>
                          <w:r w:rsidR="00D14109">
                            <w:tab/>
                          </w:r>
                          <w:r w:rsidR="00D14109">
                            <w:tab/>
                          </w:r>
                          <w:r w:rsidR="005A78B8">
                            <w:rPr>
                              <w:rFonts w:hint="eastAsia"/>
                            </w:rPr>
                            <w:t xml:space="preserve"> </w:t>
                          </w:r>
                          <w:r w:rsidRPr="003B6F29">
                            <w:rPr>
                              <w:rFonts w:hint="eastAsia"/>
                            </w:rPr>
                            <w:t>0.5</w:t>
                          </w:r>
                          <w:r>
                            <w:rPr>
                              <w:rFonts w:hint="eastAsia"/>
                            </w:rPr>
                            <w:t xml:space="preserve">0 </w:t>
                          </w:r>
                          <w:r w:rsidRPr="003B6F29">
                            <w:rPr>
                              <w:rFonts w:hint="eastAsia"/>
                            </w:rPr>
                            <w:t>V 5 s</w:t>
                          </w:r>
                        </w:p>
                      </w:txbxContent>
                    </v:textbox>
                  </v:shape>
                </v:group>
                <v:shape id="_x0000_s1168" type="#_x0000_t202" style="position:absolute;left:24392;top:26746;width:22290;height:2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" filled="f" stroked="f">
                  <v:textbox>
                    <w:txbxContent>
                      <w:p w14:paraId="40EC0585" w14:textId="37EAE505" w:rsidR="003B6F29" w:rsidRPr="003B6F29" w:rsidRDefault="003B6F29" w:rsidP="003B6F29">
                        <w:r w:rsidRPr="003B6F29">
                          <w:rPr>
                            <w:rFonts w:hint="eastAsia"/>
                          </w:rPr>
                          <w:t>0.15 V 10 s</w:t>
                        </w:r>
                        <w:proofErr w:type="gramStart"/>
                        <w:r w:rsidR="00D14109">
                          <w:tab/>
                          <w:t xml:space="preserve">  </w:t>
                        </w:r>
                        <w:r w:rsidR="00D14109">
                          <w:tab/>
                        </w:r>
                        <w:proofErr w:type="gramEnd"/>
                        <w:r w:rsidR="00D14109">
                          <w:t xml:space="preserve">       </w:t>
                        </w:r>
                        <w:r w:rsidR="005A78B8">
                          <w:rPr>
                            <w:rFonts w:hint="eastAsia"/>
                          </w:rPr>
                          <w:t xml:space="preserve">      </w:t>
                        </w:r>
                        <w:r w:rsidRPr="003B6F29">
                          <w:rPr>
                            <w:rFonts w:hint="eastAsia"/>
                          </w:rPr>
                          <w:t>0.5</w:t>
                        </w:r>
                        <w:r>
                          <w:rPr>
                            <w:rFonts w:hint="eastAsia"/>
                          </w:rPr>
                          <w:t xml:space="preserve">0 </w:t>
                        </w:r>
                        <w:r w:rsidRPr="003B6F29">
                          <w:rPr>
                            <w:rFonts w:hint="eastAsia"/>
                          </w:rPr>
                          <w:t>V 5 s</w:t>
                        </w:r>
                      </w:p>
                    </w:txbxContent>
                  </v:textbox>
                </v:shape>
                <w10:wrap type="square" anchorx="margin"/>
              </v:group>
            </w:pict>
          </mc:Fallback>
        </mc:AlternateContent>
      </w:r>
      <w:r w:rsidR="005A78B8">
        <w:rPr>
          <w:noProof/>
        </w:rPr>
        <mc:AlternateContent>
          <mc:Choice Requires="wps">
            <w:drawing>
              <wp:anchor distT="0" distB="0" distL="114300" distR="114300" simplePos="0" relativeHeight="252019712" behindDoc="0" locked="0" layoutInCell="1" allowOverlap="1" wp14:anchorId="13796FA1" wp14:editId="2F8F3F4A">
                <wp:simplePos x="0" y="0"/>
                <wp:positionH relativeFrom="column">
                  <wp:posOffset>3037840</wp:posOffset>
                </wp:positionH>
                <wp:positionV relativeFrom="paragraph">
                  <wp:posOffset>3625850</wp:posOffset>
                </wp:positionV>
                <wp:extent cx="644525" cy="480060"/>
                <wp:effectExtent l="0" t="0" r="0" b="0"/>
                <wp:wrapNone/>
                <wp:docPr id="38283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525" cy="480060"/>
                        </a:xfrm>
                        <a:prstGeom prst="rect">
                          <a:avLst/>
                        </a:prstGeom>
                        <a:noFill/>
                        <a:ln w="9525">
                          <a:noFill/>
                          <a:miter lim="800000"/>
                          <a:headEnd/>
                          <a:tailEnd/>
                        </a:ln>
                      </wps:spPr>
                      <wps:txbx>
                        <w:txbxContent>
                          <w:p w14:paraId="1CD7311E" w14:textId="77777777" w:rsidR="00EB49C7" w:rsidRPr="00EB49C7" w:rsidRDefault="00EB49C7" w:rsidP="006677DD">
                            <w:pPr>
                              <w:spacing w:line="60" w:lineRule="auto"/>
                              <w:rPr>
                                <w:color w:val="0000FF"/>
                                <w:sz w:val="20"/>
                                <w:szCs w:val="20"/>
                                <w:vertAlign w:val="subscript"/>
                              </w:rPr>
                            </w:pPr>
                            <w:r w:rsidRPr="00EB49C7">
                              <w:rPr>
                                <w:color w:val="0000FF"/>
                                <w:sz w:val="20"/>
                                <w:szCs w:val="20"/>
                              </w:rPr>
                              <w:t>*</w:t>
                            </w:r>
                            <w:proofErr w:type="spellStart"/>
                            <w:r w:rsidRPr="00EB49C7">
                              <w:rPr>
                                <w:rFonts w:hint="eastAsia"/>
                                <w:color w:val="0000FF"/>
                                <w:sz w:val="20"/>
                                <w:szCs w:val="20"/>
                              </w:rPr>
                              <w:t>H</w:t>
                            </w:r>
                            <w:r w:rsidRPr="00EB49C7">
                              <w:rPr>
                                <w:rFonts w:hint="eastAsia"/>
                                <w:color w:val="0000FF"/>
                                <w:sz w:val="20"/>
                                <w:szCs w:val="20"/>
                                <w:vertAlign w:val="subscript"/>
                              </w:rPr>
                              <w:t>step</w:t>
                            </w:r>
                            <w:proofErr w:type="spellEnd"/>
                          </w:p>
                          <w:p w14:paraId="068413C2" w14:textId="77777777" w:rsidR="00EB49C7" w:rsidRPr="00EB49C7" w:rsidRDefault="00EB49C7" w:rsidP="006677DD">
                            <w:pPr>
                              <w:spacing w:line="60" w:lineRule="auto"/>
                              <w:rPr>
                                <w:color w:val="FF0000"/>
                                <w:sz w:val="20"/>
                                <w:szCs w:val="20"/>
                              </w:rPr>
                            </w:pPr>
                            <w:r w:rsidRPr="00EB49C7">
                              <w:rPr>
                                <w:color w:val="FF0000"/>
                                <w:sz w:val="20"/>
                                <w:szCs w:val="20"/>
                              </w:rPr>
                              <w:t>*</w:t>
                            </w:r>
                            <w:proofErr w:type="spellStart"/>
                            <w:r w:rsidRPr="00EB49C7">
                              <w:rPr>
                                <w:rFonts w:hint="eastAsia"/>
                                <w:color w:val="FF0000"/>
                                <w:sz w:val="20"/>
                                <w:szCs w:val="20"/>
                              </w:rPr>
                              <w:t>H</w:t>
                            </w:r>
                            <w:r w:rsidRPr="00EB49C7">
                              <w:rPr>
                                <w:rFonts w:hint="eastAsia"/>
                                <w:color w:val="FF0000"/>
                                <w:sz w:val="20"/>
                                <w:szCs w:val="20"/>
                                <w:vertAlign w:val="subscript"/>
                              </w:rPr>
                              <w:t>terrace</w:t>
                            </w:r>
                            <w:proofErr w:type="spellEnd"/>
                          </w:p>
                        </w:txbxContent>
                      </wps:txbx>
                      <wps:bodyPr rot="0" vert="horz" wrap="square" lIns="91440" tIns="45720" rIns="91440" bIns="45720" anchor="t" anchorCtr="0">
                        <a:noAutofit/>
                      </wps:bodyPr>
                    </wps:wsp>
                  </a:graphicData>
                </a:graphic>
              </wp:anchor>
            </w:drawing>
          </mc:Choice>
          <mc:Fallback>
            <w:pict>
              <v:shape w14:anchorId="13796FA1" id="_x0000_s1169" type="#_x0000_t202" style="position:absolute;left:0;text-align:left;margin-left:239.2pt;margin-top:285.5pt;width:50.75pt;height:37.8pt;z-index:25201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" filled="f" stroked="f">
                <v:textbox>
                  <w:txbxContent>
                    <w:p w14:paraId="1CD7311E" w14:textId="77777777" w:rsidR="00EB49C7" w:rsidRPr="00EB49C7" w:rsidRDefault="00EB49C7" w:rsidP="006677DD">
                      <w:pPr>
                        <w:spacing w:line="60" w:lineRule="auto"/>
                        <w:rPr>
                          <w:color w:val="0000FF"/>
                          <w:sz w:val="20"/>
                          <w:szCs w:val="20"/>
                          <w:vertAlign w:val="subscript"/>
                        </w:rPr>
                      </w:pPr>
                      <w:r w:rsidRPr="00EB49C7">
                        <w:rPr>
                          <w:color w:val="0000FF"/>
                          <w:sz w:val="20"/>
                          <w:szCs w:val="20"/>
                        </w:rPr>
                        <w:t>*</w:t>
                      </w:r>
                      <w:proofErr w:type="spellStart"/>
                      <w:r w:rsidRPr="00EB49C7">
                        <w:rPr>
                          <w:rFonts w:hint="eastAsia"/>
                          <w:color w:val="0000FF"/>
                          <w:sz w:val="20"/>
                          <w:szCs w:val="20"/>
                        </w:rPr>
                        <w:t>H</w:t>
                      </w:r>
                      <w:r w:rsidRPr="00EB49C7">
                        <w:rPr>
                          <w:rFonts w:hint="eastAsia"/>
                          <w:color w:val="0000FF"/>
                          <w:sz w:val="20"/>
                          <w:szCs w:val="20"/>
                          <w:vertAlign w:val="subscript"/>
                        </w:rPr>
                        <w:t>step</w:t>
                      </w:r>
                      <w:proofErr w:type="spellEnd"/>
                    </w:p>
                    <w:p w14:paraId="068413C2" w14:textId="77777777" w:rsidR="00EB49C7" w:rsidRPr="00EB49C7" w:rsidRDefault="00EB49C7" w:rsidP="006677DD">
                      <w:pPr>
                        <w:spacing w:line="60" w:lineRule="auto"/>
                        <w:rPr>
                          <w:color w:val="FF0000"/>
                          <w:sz w:val="20"/>
                          <w:szCs w:val="20"/>
                        </w:rPr>
                      </w:pPr>
                      <w:r w:rsidRPr="00EB49C7">
                        <w:rPr>
                          <w:color w:val="FF0000"/>
                          <w:sz w:val="20"/>
                          <w:szCs w:val="20"/>
                        </w:rPr>
                        <w:t>*</w:t>
                      </w:r>
                      <w:proofErr w:type="spellStart"/>
                      <w:r w:rsidRPr="00EB49C7">
                        <w:rPr>
                          <w:rFonts w:hint="eastAsia"/>
                          <w:color w:val="FF0000"/>
                          <w:sz w:val="20"/>
                          <w:szCs w:val="20"/>
                        </w:rPr>
                        <w:t>H</w:t>
                      </w:r>
                      <w:r w:rsidRPr="00EB49C7">
                        <w:rPr>
                          <w:rFonts w:hint="eastAsia"/>
                          <w:color w:val="FF0000"/>
                          <w:sz w:val="20"/>
                          <w:szCs w:val="20"/>
                          <w:vertAlign w:val="subscript"/>
                        </w:rPr>
                        <w:t>terrace</w:t>
                      </w:r>
                      <w:proofErr w:type="spellEnd"/>
                    </w:p>
                  </w:txbxContent>
                </v:textbox>
              </v:shape>
            </w:pict>
          </mc:Fallback>
        </mc:AlternateContent>
      </w:r>
      <w:r w:rsidR="008F748B">
        <w:rPr>
          <w:rFonts w:hint="eastAsia"/>
          <w:b/>
          <w:bCs/>
          <w:sz w:val="24"/>
        </w:rPr>
        <w:t>The</w:t>
      </w:r>
      <w:r>
        <w:rPr>
          <w:b/>
          <w:bCs/>
          <w:sz w:val="24"/>
        </w:rPr>
        <w:t xml:space="preserve"> </w:t>
      </w:r>
      <w:r w:rsidR="00775A7D">
        <w:rPr>
          <w:rFonts w:hint="eastAsia"/>
          <w:b/>
          <w:bCs/>
          <w:sz w:val="24"/>
        </w:rPr>
        <w:t>G</w:t>
      </w:r>
      <w:r w:rsidR="00775A7D" w:rsidRPr="009053BB">
        <w:rPr>
          <w:rFonts w:hint="eastAsia"/>
          <w:b/>
          <w:bCs/>
          <w:sz w:val="24"/>
        </w:rPr>
        <w:t>enerat</w:t>
      </w:r>
      <w:r>
        <w:rPr>
          <w:b/>
          <w:bCs/>
          <w:sz w:val="24"/>
        </w:rPr>
        <w:t>ion</w:t>
      </w:r>
      <w:r w:rsidR="00775A7D" w:rsidRPr="009053BB">
        <w:rPr>
          <w:rFonts w:hint="eastAsia"/>
          <w:b/>
          <w:bCs/>
          <w:sz w:val="24"/>
        </w:rPr>
        <w:t xml:space="preserve"> </w:t>
      </w:r>
      <w:r w:rsidR="00775A7D">
        <w:rPr>
          <w:rFonts w:hint="eastAsia"/>
          <w:b/>
          <w:bCs/>
          <w:sz w:val="24"/>
        </w:rPr>
        <w:t>R</w:t>
      </w:r>
      <w:r w:rsidR="00775A7D" w:rsidRPr="009053BB">
        <w:rPr>
          <w:rFonts w:hint="eastAsia"/>
          <w:b/>
          <w:bCs/>
          <w:sz w:val="24"/>
        </w:rPr>
        <w:t>ate</w:t>
      </w:r>
      <w:r w:rsidR="008F748B">
        <w:rPr>
          <w:rFonts w:hint="eastAsia"/>
          <w:b/>
          <w:bCs/>
          <w:sz w:val="24"/>
        </w:rPr>
        <w:t>s</w:t>
      </w:r>
      <w:r w:rsidR="00775A7D" w:rsidRPr="009053BB">
        <w:rPr>
          <w:rFonts w:hint="eastAsia"/>
          <w:b/>
          <w:bCs/>
          <w:sz w:val="24"/>
        </w:rPr>
        <w:t xml:space="preserve"> </w:t>
      </w:r>
      <w:r w:rsidR="009053BB" w:rsidRPr="009053BB">
        <w:rPr>
          <w:rFonts w:hint="eastAsia"/>
          <w:b/>
          <w:bCs/>
          <w:sz w:val="24"/>
        </w:rPr>
        <w:t xml:space="preserve">at </w:t>
      </w:r>
      <w:r w:rsidR="00775A7D">
        <w:rPr>
          <w:rFonts w:hint="eastAsia"/>
          <w:b/>
          <w:bCs/>
          <w:sz w:val="24"/>
        </w:rPr>
        <w:t>D</w:t>
      </w:r>
      <w:r w:rsidR="00775A7D" w:rsidRPr="009053BB">
        <w:rPr>
          <w:rFonts w:hint="eastAsia"/>
          <w:b/>
          <w:bCs/>
          <w:sz w:val="24"/>
        </w:rPr>
        <w:t xml:space="preserve">ifferent </w:t>
      </w:r>
      <w:r w:rsidR="00775A7D">
        <w:rPr>
          <w:rFonts w:hint="eastAsia"/>
          <w:b/>
          <w:bCs/>
          <w:sz w:val="24"/>
        </w:rPr>
        <w:t>P</w:t>
      </w:r>
      <w:r w:rsidR="00775A7D" w:rsidRPr="009053BB">
        <w:rPr>
          <w:rFonts w:hint="eastAsia"/>
          <w:b/>
          <w:bCs/>
          <w:sz w:val="24"/>
        </w:rPr>
        <w:t>otential</w:t>
      </w:r>
      <w:r>
        <w:rPr>
          <w:b/>
          <w:bCs/>
          <w:sz w:val="24"/>
        </w:rPr>
        <w:t>s</w:t>
      </w:r>
    </w:p>
    <w:p w14:paraId="56C156ED" w14:textId="4BF572E2" w:rsidR="00D765A7" w:rsidRDefault="00D765A7" w:rsidP="003926B9">
      <w:pPr>
        <w:rPr>
          <w:noProof/>
        </w:rPr>
      </w:pPr>
    </w:p>
    <w:p w14:paraId="26E0AA1B" w14:textId="32BDC87B" w:rsidR="003926B9" w:rsidRDefault="00C463D6" w:rsidP="003926B9">
      <w:pPr>
        <w:rPr>
          <w:noProof/>
        </w:rPr>
      </w:pPr>
      <w:r w:rsidRPr="00871152">
        <w:rPr>
          <w:rFonts w:hint="eastAsia"/>
          <w:noProof/>
          <w:color w:val="0000FF"/>
        </w:rPr>
        <w:t xml:space="preserve">Figure </w:t>
      </w:r>
      <w:r w:rsidR="003B6F29" w:rsidRPr="00871152">
        <w:rPr>
          <w:rFonts w:hint="eastAsia"/>
          <w:noProof/>
          <w:color w:val="0000FF"/>
        </w:rPr>
        <w:t>S</w:t>
      </w:r>
      <w:r w:rsidR="003B6F29">
        <w:rPr>
          <w:rFonts w:hint="eastAsia"/>
          <w:noProof/>
          <w:color w:val="0000FF"/>
        </w:rPr>
        <w:t>8</w:t>
      </w:r>
      <w:r w:rsidR="003B6F29">
        <w:rPr>
          <w:rFonts w:hint="eastAsia"/>
          <w:noProof/>
        </w:rPr>
        <w:t xml:space="preserve"> </w:t>
      </w:r>
      <w:r>
        <w:rPr>
          <w:rFonts w:hint="eastAsia"/>
          <w:noProof/>
        </w:rPr>
        <w:t>show</w:t>
      </w:r>
      <w:r w:rsidR="007F5CF7">
        <w:rPr>
          <w:noProof/>
        </w:rPr>
        <w:t>s</w:t>
      </w:r>
      <w:r>
        <w:rPr>
          <w:rFonts w:hint="eastAsia"/>
          <w:noProof/>
        </w:rPr>
        <w:t xml:space="preserve"> the generation and desorption of *H at Pt surface </w:t>
      </w:r>
      <w:r w:rsidR="007F5CF7">
        <w:rPr>
          <w:noProof/>
        </w:rPr>
        <w:t>at</w:t>
      </w:r>
      <w:r w:rsidR="007F5CF7">
        <w:rPr>
          <w:rFonts w:hint="eastAsia"/>
          <w:noProof/>
        </w:rPr>
        <w:t xml:space="preserve"> </w:t>
      </w:r>
      <w:r>
        <w:rPr>
          <w:rFonts w:hint="eastAsia"/>
          <w:noProof/>
        </w:rPr>
        <w:t xml:space="preserve">different </w:t>
      </w:r>
      <w:r w:rsidR="007F5CF7">
        <w:rPr>
          <w:noProof/>
        </w:rPr>
        <w:t xml:space="preserve">generation </w:t>
      </w:r>
      <w:r>
        <w:rPr>
          <w:rFonts w:hint="eastAsia"/>
          <w:noProof/>
        </w:rPr>
        <w:t>potential</w:t>
      </w:r>
      <w:r w:rsidR="007F5CF7">
        <w:rPr>
          <w:noProof/>
        </w:rPr>
        <w:t>s</w:t>
      </w:r>
      <w:r>
        <w:rPr>
          <w:rFonts w:hint="eastAsia"/>
          <w:noProof/>
        </w:rPr>
        <w:t>. We applied the potetial at 0.5</w:t>
      </w:r>
      <w:r w:rsidR="00E2610A">
        <w:rPr>
          <w:rFonts w:hint="eastAsia"/>
          <w:noProof/>
        </w:rPr>
        <w:t>0</w:t>
      </w:r>
      <w:r w:rsidR="00871152">
        <w:rPr>
          <w:rFonts w:hint="eastAsia"/>
          <w:noProof/>
        </w:rPr>
        <w:t xml:space="preserve"> </w:t>
      </w:r>
      <w:r>
        <w:rPr>
          <w:rFonts w:hint="eastAsia"/>
          <w:noProof/>
        </w:rPr>
        <w:t>V for 5</w:t>
      </w:r>
      <w:r w:rsidR="00E2610A">
        <w:rPr>
          <w:rFonts w:hint="eastAsia"/>
          <w:noProof/>
        </w:rPr>
        <w:t>.0</w:t>
      </w:r>
      <w:r w:rsidR="00871152">
        <w:rPr>
          <w:rFonts w:hint="eastAsia"/>
          <w:noProof/>
        </w:rPr>
        <w:t xml:space="preserve"> </w:t>
      </w:r>
      <w:r>
        <w:rPr>
          <w:rFonts w:hint="eastAsia"/>
          <w:noProof/>
        </w:rPr>
        <w:t>s to clean the Pt</w:t>
      </w:r>
      <w:r w:rsidR="007F5CF7">
        <w:rPr>
          <w:noProof/>
        </w:rPr>
        <w:t xml:space="preserve"> electrode</w:t>
      </w:r>
      <w:r>
        <w:rPr>
          <w:rFonts w:hint="eastAsia"/>
          <w:noProof/>
        </w:rPr>
        <w:t xml:space="preserve"> then applied different</w:t>
      </w:r>
      <w:r w:rsidR="007F5CF7">
        <w:rPr>
          <w:noProof/>
        </w:rPr>
        <w:t xml:space="preserve"> generation</w:t>
      </w:r>
      <w:r>
        <w:rPr>
          <w:rFonts w:hint="eastAsia"/>
          <w:noProof/>
        </w:rPr>
        <w:t xml:space="preserve"> potential</w:t>
      </w:r>
      <w:r w:rsidR="007F5CF7">
        <w:rPr>
          <w:noProof/>
        </w:rPr>
        <w:t>s</w:t>
      </w:r>
      <w:r>
        <w:rPr>
          <w:rFonts w:hint="eastAsia"/>
          <w:noProof/>
        </w:rPr>
        <w:t xml:space="preserve"> (0.15 V, 0.1</w:t>
      </w:r>
      <w:r w:rsidR="00E2610A">
        <w:rPr>
          <w:rFonts w:hint="eastAsia"/>
          <w:noProof/>
        </w:rPr>
        <w:t>0</w:t>
      </w:r>
      <w:r>
        <w:rPr>
          <w:rFonts w:hint="eastAsia"/>
          <w:noProof/>
        </w:rPr>
        <w:t xml:space="preserve"> V and -0.1</w:t>
      </w:r>
      <w:r w:rsidR="00E2610A">
        <w:rPr>
          <w:rFonts w:hint="eastAsia"/>
          <w:noProof/>
        </w:rPr>
        <w:t>0</w:t>
      </w:r>
      <w:r>
        <w:rPr>
          <w:rFonts w:hint="eastAsia"/>
          <w:noProof/>
        </w:rPr>
        <w:t xml:space="preserve"> V) to generate the *H, </w:t>
      </w:r>
      <w:r w:rsidR="007F5CF7">
        <w:rPr>
          <w:noProof/>
        </w:rPr>
        <w:t>followed by</w:t>
      </w:r>
      <w:r>
        <w:rPr>
          <w:rFonts w:hint="eastAsia"/>
          <w:noProof/>
        </w:rPr>
        <w:t xml:space="preserve"> 0.5</w:t>
      </w:r>
      <w:r w:rsidR="00E2610A">
        <w:rPr>
          <w:rFonts w:hint="eastAsia"/>
          <w:noProof/>
        </w:rPr>
        <w:t>0</w:t>
      </w:r>
      <w:r w:rsidR="00871152">
        <w:rPr>
          <w:rFonts w:hint="eastAsia"/>
          <w:noProof/>
        </w:rPr>
        <w:t xml:space="preserve"> </w:t>
      </w:r>
      <w:r>
        <w:rPr>
          <w:rFonts w:hint="eastAsia"/>
          <w:noProof/>
        </w:rPr>
        <w:t xml:space="preserve">V again to </w:t>
      </w:r>
      <w:r w:rsidR="007F5CF7">
        <w:rPr>
          <w:noProof/>
        </w:rPr>
        <w:t>observe</w:t>
      </w:r>
      <w:r w:rsidR="007F5CF7">
        <w:rPr>
          <w:rFonts w:hint="eastAsia"/>
          <w:noProof/>
        </w:rPr>
        <w:t xml:space="preserve"> </w:t>
      </w:r>
      <w:r>
        <w:rPr>
          <w:rFonts w:hint="eastAsia"/>
          <w:noProof/>
        </w:rPr>
        <w:t>the decrease of the Pt-H</w:t>
      </w:r>
      <w:r w:rsidR="008F748B">
        <w:rPr>
          <w:rFonts w:hint="eastAsia"/>
          <w:noProof/>
        </w:rPr>
        <w:t>*</w:t>
      </w:r>
      <w:r w:rsidR="007F5CF7">
        <w:rPr>
          <w:noProof/>
        </w:rPr>
        <w:t xml:space="preserve"> SFG intensity</w:t>
      </w:r>
      <w:r>
        <w:rPr>
          <w:rFonts w:hint="eastAsia"/>
          <w:noProof/>
        </w:rPr>
        <w:t>.</w:t>
      </w:r>
    </w:p>
    <w:p w14:paraId="44143459" w14:textId="1D08B24C" w:rsidR="00830678" w:rsidRPr="00830678" w:rsidRDefault="00830678" w:rsidP="003926B9">
      <w:pPr>
        <w:rPr>
          <w:noProof/>
        </w:rPr>
      </w:pPr>
      <w:r>
        <w:rPr>
          <w:rFonts w:hint="eastAsia"/>
          <w:noProof/>
        </w:rPr>
        <w:t xml:space="preserve">     </w:t>
      </w:r>
    </w:p>
    <w:p w14:paraId="60AAA0B6" w14:textId="77777777" w:rsidR="003926B9" w:rsidRDefault="003926B9">
      <w:pPr>
        <w:widowControl/>
        <w:jc w:val="left"/>
        <w:rPr>
          <w:noProof/>
        </w:rPr>
      </w:pPr>
      <w:r>
        <w:rPr>
          <w:noProof/>
        </w:rPr>
        <w:br w:type="page"/>
      </w:r>
    </w:p>
    <w:p w14:paraId="0297F12E" w14:textId="77777777" w:rsidR="009053BB" w:rsidRDefault="009053BB" w:rsidP="003926B9">
      <w:pPr>
        <w:rPr>
          <w:noProof/>
        </w:rPr>
      </w:pPr>
    </w:p>
    <w:p w14:paraId="2CA70B72" w14:textId="4171490C" w:rsidR="009053BB" w:rsidRPr="009053BB" w:rsidRDefault="007F5CF7" w:rsidP="009053BB">
      <w:pPr>
        <w:pStyle w:val="ListParagraph"/>
        <w:numPr>
          <w:ilvl w:val="0"/>
          <w:numId w:val="10"/>
        </w:numPr>
        <w:spacing w:line="480" w:lineRule="auto"/>
        <w:ind w:firstLineChars="0"/>
        <w:rPr>
          <w:b/>
          <w:bCs/>
          <w:sz w:val="24"/>
        </w:rPr>
      </w:pPr>
      <w:bookmarkStart w:id="29" w:name="_Hlk206285586"/>
      <w:bookmarkEnd w:id="26"/>
      <w:r>
        <w:rPr>
          <w:bCs/>
          <w:noProof/>
          <w:color w:val="FF0000"/>
          <w:sz w:val="24"/>
        </w:rPr>
        <mc:AlternateContent>
          <mc:Choice Requires="wpg">
            <w:drawing>
              <wp:anchor distT="0" distB="0" distL="114300" distR="114300" simplePos="0" relativeHeight="252153856" behindDoc="0" locked="0" layoutInCell="1" allowOverlap="1" wp14:anchorId="1EAC08F6" wp14:editId="67CFE880">
                <wp:simplePos x="0" y="0"/>
                <wp:positionH relativeFrom="column">
                  <wp:posOffset>327660</wp:posOffset>
                </wp:positionH>
                <wp:positionV relativeFrom="paragraph">
                  <wp:posOffset>487680</wp:posOffset>
                </wp:positionV>
                <wp:extent cx="5577840" cy="4790440"/>
                <wp:effectExtent l="0" t="0" r="3810" b="0"/>
                <wp:wrapSquare wrapText="bothSides"/>
                <wp:docPr id="508922351" name="Group 63"/>
                <wp:cNvGraphicFramePr/>
                <a:graphic xmlns:a="http://schemas.openxmlformats.org/drawingml/2006/main">
                  <a:graphicData uri="http://schemas.microsoft.com/office/word/2010/wordprocessingGroup">
                    <wpg:wgp>
                      <wpg:cNvGrpSpPr/>
                      <wpg:grpSpPr>
                        <a:xfrm>
                          <a:off x="0" y="0"/>
                          <a:ext cx="5577840" cy="4790440"/>
                          <a:chOff x="315905" y="-17864"/>
                          <a:chExt cx="5753736" cy="4792374"/>
                        </a:xfrm>
                      </wpg:grpSpPr>
                      <wpg:grpSp>
                        <wpg:cNvPr id="1262289047" name="Group 40"/>
                        <wpg:cNvGrpSpPr/>
                        <wpg:grpSpPr>
                          <a:xfrm>
                            <a:off x="315905" y="-17864"/>
                            <a:ext cx="5753736" cy="4792374"/>
                            <a:chOff x="79060" y="16327"/>
                            <a:chExt cx="5757028" cy="4793898"/>
                          </a:xfrm>
                        </wpg:grpSpPr>
                        <wpg:grpSp>
                          <wpg:cNvPr id="896185053" name="Group 37"/>
                          <wpg:cNvGrpSpPr/>
                          <wpg:grpSpPr>
                            <a:xfrm>
                              <a:off x="79060" y="16327"/>
                              <a:ext cx="5757028" cy="4793898"/>
                              <a:chOff x="79073" y="16334"/>
                              <a:chExt cx="5757960" cy="4795610"/>
                            </a:xfrm>
                          </wpg:grpSpPr>
                          <wpg:grpSp>
                            <wpg:cNvPr id="9295192" name="Group 39"/>
                            <wpg:cNvGrpSpPr/>
                            <wpg:grpSpPr>
                              <a:xfrm>
                                <a:off x="79073" y="16334"/>
                                <a:ext cx="5757960" cy="4795610"/>
                                <a:chOff x="79073" y="16334"/>
                                <a:chExt cx="5757960" cy="4795610"/>
                              </a:xfrm>
                            </wpg:grpSpPr>
                            <wpg:grpSp>
                              <wpg:cNvPr id="1580835099" name="Group 28"/>
                              <wpg:cNvGrpSpPr/>
                              <wpg:grpSpPr>
                                <a:xfrm>
                                  <a:off x="79073" y="16334"/>
                                  <a:ext cx="5739592" cy="4795610"/>
                                  <a:chOff x="-88933" y="425154"/>
                                  <a:chExt cx="5742367" cy="4801183"/>
                                </a:xfrm>
                              </wpg:grpSpPr>
                              <wpg:grpSp>
                                <wpg:cNvPr id="1277698465" name="Group 31"/>
                                <wpg:cNvGrpSpPr/>
                                <wpg:grpSpPr>
                                  <a:xfrm>
                                    <a:off x="-88933" y="425154"/>
                                    <a:ext cx="5742367" cy="4801183"/>
                                    <a:chOff x="-958248" y="527098"/>
                                    <a:chExt cx="5746190" cy="4804306"/>
                                  </a:xfrm>
                                </wpg:grpSpPr>
                                <wps:wsp>
                                  <wps:cNvPr id="562925067" name="Text Box 2"/>
                                  <wps:cNvSpPr txBox="1">
                                    <a:spLocks noChangeArrowheads="1"/>
                                  </wps:cNvSpPr>
                                  <wps:spPr bwMode="auto">
                                    <a:xfrm>
                                      <a:off x="-958248" y="5008469"/>
                                      <a:ext cx="5746190" cy="322935"/>
                                    </a:xfrm>
                                    <a:prstGeom prst="rect">
                                      <a:avLst/>
                                    </a:prstGeom>
                                    <a:solidFill>
                                      <a:srgbClr val="FFFFFF"/>
                                    </a:solidFill>
                                    <a:ln w="9525">
                                      <a:noFill/>
                                      <a:miter lim="800000"/>
                                      <a:headEnd/>
                                      <a:tailEnd/>
                                    </a:ln>
                                  </wps:spPr>
                                  <wps:txbx>
                                    <w:txbxContent>
                                      <w:p w14:paraId="54C16583" w14:textId="77777777" w:rsidR="007F5CF7" w:rsidRPr="00C404A5" w:rsidRDefault="007F5CF7" w:rsidP="00673E63">
                                        <w:pPr>
                                          <w:rPr>
                                            <w:sz w:val="22"/>
                                            <w:szCs w:val="22"/>
                                          </w:rPr>
                                        </w:pPr>
                                        <w:r w:rsidRPr="00C463D6">
                                          <w:rPr>
                                            <w:b/>
                                            <w:bCs/>
                                            <w:sz w:val="22"/>
                                            <w:szCs w:val="22"/>
                                          </w:rPr>
                                          <w:t xml:space="preserve">Figure </w:t>
                                        </w:r>
                                        <w:r w:rsidRPr="00C463D6">
                                          <w:rPr>
                                            <w:rFonts w:hint="eastAsia"/>
                                            <w:b/>
                                            <w:bCs/>
                                            <w:sz w:val="22"/>
                                            <w:szCs w:val="22"/>
                                          </w:rPr>
                                          <w:t>S</w:t>
                                        </w:r>
                                        <w:r>
                                          <w:rPr>
                                            <w:rFonts w:hint="eastAsia"/>
                                            <w:b/>
                                            <w:bCs/>
                                            <w:sz w:val="22"/>
                                            <w:szCs w:val="22"/>
                                          </w:rPr>
                                          <w:t>9</w:t>
                                        </w:r>
                                        <w:r w:rsidRPr="00C404A5">
                                          <w:rPr>
                                            <w:sz w:val="22"/>
                                            <w:szCs w:val="22"/>
                                          </w:rPr>
                                          <w:t>.</w:t>
                                        </w:r>
                                        <w:r>
                                          <w:rPr>
                                            <w:sz w:val="22"/>
                                            <w:szCs w:val="22"/>
                                          </w:rPr>
                                          <w:t xml:space="preserve"> </w:t>
                                        </w:r>
                                        <w:bookmarkStart w:id="30" w:name="_Hlk215614489"/>
                                        <w:bookmarkStart w:id="31" w:name="_Hlk215614490"/>
                                        <w:r>
                                          <w:rPr>
                                            <w:rFonts w:hint="eastAsia"/>
                                            <w:sz w:val="22"/>
                                            <w:szCs w:val="22"/>
                                          </w:rPr>
                                          <w:t>*H coverage</w:t>
                                        </w:r>
                                        <w:r>
                                          <w:rPr>
                                            <w:sz w:val="22"/>
                                            <w:szCs w:val="22"/>
                                          </w:rPr>
                                          <w:t xml:space="preserve"> as a function of </w:t>
                                        </w:r>
                                        <w:r w:rsidRPr="003B6F29">
                                          <w:rPr>
                                            <w:rFonts w:hint="eastAsia"/>
                                            <w:sz w:val="22"/>
                                            <w:szCs w:val="22"/>
                                          </w:rPr>
                                          <w:t>H</w:t>
                                        </w:r>
                                        <w:r>
                                          <w:rPr>
                                            <w:rFonts w:hint="eastAsia"/>
                                            <w:sz w:val="22"/>
                                            <w:szCs w:val="22"/>
                                          </w:rPr>
                                          <w:t xml:space="preserve"> </w:t>
                                        </w:r>
                                        <w:r>
                                          <w:rPr>
                                            <w:sz w:val="22"/>
                                            <w:szCs w:val="22"/>
                                          </w:rPr>
                                          <w:t xml:space="preserve">generation at 0.15 V (A), </w:t>
                                        </w:r>
                                        <w:r>
                                          <w:rPr>
                                            <w:rFonts w:hint="eastAsia"/>
                                            <w:sz w:val="22"/>
                                            <w:szCs w:val="22"/>
                                          </w:rPr>
                                          <w:t>0.10</w:t>
                                        </w:r>
                                        <w:r>
                                          <w:rPr>
                                            <w:sz w:val="22"/>
                                            <w:szCs w:val="22"/>
                                          </w:rPr>
                                          <w:t xml:space="preserve"> V (B)</w:t>
                                        </w:r>
                                        <w:r>
                                          <w:rPr>
                                            <w:rFonts w:hint="eastAsia"/>
                                            <w:sz w:val="22"/>
                                            <w:szCs w:val="22"/>
                                          </w:rPr>
                                          <w:t>, -</w:t>
                                        </w:r>
                                        <w:r>
                                          <w:rPr>
                                            <w:sz w:val="22"/>
                                            <w:szCs w:val="22"/>
                                          </w:rPr>
                                          <w:t>0.</w:t>
                                        </w:r>
                                        <w:r>
                                          <w:rPr>
                                            <w:rFonts w:hint="eastAsia"/>
                                            <w:sz w:val="22"/>
                                            <w:szCs w:val="22"/>
                                          </w:rPr>
                                          <w:t>10</w:t>
                                        </w:r>
                                        <w:r>
                                          <w:rPr>
                                            <w:sz w:val="22"/>
                                            <w:szCs w:val="22"/>
                                          </w:rPr>
                                          <w:t xml:space="preserve"> V (C).</w:t>
                                        </w:r>
                                        <w:bookmarkEnd w:id="30"/>
                                        <w:bookmarkEnd w:id="31"/>
                                      </w:p>
                                    </w:txbxContent>
                                  </wps:txbx>
                                  <wps:bodyPr rot="0" vert="horz" wrap="square" lIns="91440" tIns="45720" rIns="91440" bIns="45720" anchor="t" anchorCtr="0">
                                    <a:noAutofit/>
                                  </wps:bodyPr>
                                </wps:wsp>
                                <wps:wsp>
                                  <wps:cNvPr id="2097474722" name="Text Box 2"/>
                                  <wps:cNvSpPr txBox="1">
                                    <a:spLocks noChangeArrowheads="1"/>
                                  </wps:cNvSpPr>
                                  <wps:spPr bwMode="auto">
                                    <a:xfrm>
                                      <a:off x="452359" y="527098"/>
                                      <a:ext cx="406332" cy="299763"/>
                                    </a:xfrm>
                                    <a:prstGeom prst="rect">
                                      <a:avLst/>
                                    </a:prstGeom>
                                    <a:noFill/>
                                    <a:ln w="9525">
                                      <a:noFill/>
                                      <a:miter lim="800000"/>
                                      <a:headEnd/>
                                      <a:tailEnd/>
                                    </a:ln>
                                  </wps:spPr>
                                  <wps:txbx>
                                    <w:txbxContent>
                                      <w:p w14:paraId="1A602AC8" w14:textId="77777777" w:rsidR="007F5CF7" w:rsidRPr="005A78B8" w:rsidRDefault="007F5CF7" w:rsidP="00673E63">
                                        <w:r w:rsidRPr="005A78B8">
                                          <w:t>(A)</w:t>
                                        </w:r>
                                      </w:p>
                                    </w:txbxContent>
                                  </wps:txbx>
                                  <wps:bodyPr rot="0" vert="horz" wrap="square" lIns="91440" tIns="45720" rIns="91440" bIns="45720" anchor="t" anchorCtr="0">
                                    <a:noAutofit/>
                                  </wps:bodyPr>
                                </wps:wsp>
                                <wps:wsp>
                                  <wps:cNvPr id="686598232" name="Text Box 2"/>
                                  <wps:cNvSpPr txBox="1">
                                    <a:spLocks noChangeArrowheads="1"/>
                                  </wps:cNvSpPr>
                                  <wps:spPr bwMode="auto">
                                    <a:xfrm>
                                      <a:off x="1793014" y="2726080"/>
                                      <a:ext cx="406968" cy="299763"/>
                                    </a:xfrm>
                                    <a:prstGeom prst="rect">
                                      <a:avLst/>
                                    </a:prstGeom>
                                    <a:noFill/>
                                    <a:ln w="9525">
                                      <a:noFill/>
                                      <a:miter lim="800000"/>
                                      <a:headEnd/>
                                      <a:tailEnd/>
                                    </a:ln>
                                  </wps:spPr>
                                  <wps:txbx>
                                    <w:txbxContent>
                                      <w:p w14:paraId="76560C7A" w14:textId="77777777" w:rsidR="007F5CF7" w:rsidRPr="005A78B8" w:rsidRDefault="007F5CF7" w:rsidP="00673E63">
                                        <w:r w:rsidRPr="005A78B8">
                                          <w:t>(C)</w:t>
                                        </w:r>
                                      </w:p>
                                    </w:txbxContent>
                                  </wps:txbx>
                                  <wps:bodyPr rot="0" vert="horz" wrap="square" lIns="91440" tIns="45720" rIns="91440" bIns="45720" anchor="t" anchorCtr="0">
                                    <a:noAutofit/>
                                  </wps:bodyPr>
                                </wps:wsp>
                              </wpg:grpSp>
                              <pic:pic xmlns:pic="http://schemas.openxmlformats.org/drawingml/2006/picture">
                                <pic:nvPicPr>
                                  <pic:cNvPr id="1788157873" name="Picture 1788157873"/>
                                  <pic:cNvPicPr>
                                    <a:picLocks noChangeAspect="1"/>
                                  </pic:cNvPicPr>
                                </pic:nvPicPr>
                                <pic:blipFill>
                                  <a:blip r:embed="rId56"/>
                                  <a:srcRect/>
                                  <a:stretch/>
                                </pic:blipFill>
                                <pic:spPr>
                                  <a:xfrm>
                                    <a:off x="59062" y="728562"/>
                                    <a:ext cx="2558400" cy="1874116"/>
                                  </a:xfrm>
                                  <a:prstGeom prst="rect">
                                    <a:avLst/>
                                  </a:prstGeom>
                                </pic:spPr>
                              </pic:pic>
                            </wpg:grpSp>
                            <pic:pic xmlns:pic="http://schemas.openxmlformats.org/drawingml/2006/picture">
                              <pic:nvPicPr>
                                <pic:cNvPr id="28393742" name="Picture 1"/>
                                <pic:cNvPicPr>
                                  <a:picLocks noChangeAspect="1"/>
                                </pic:cNvPicPr>
                              </pic:nvPicPr>
                              <pic:blipFill>
                                <a:blip r:embed="rId57"/>
                                <a:srcRect/>
                                <a:stretch/>
                              </pic:blipFill>
                              <pic:spPr>
                                <a:xfrm>
                                  <a:off x="3225811" y="310546"/>
                                  <a:ext cx="2611222" cy="1918921"/>
                                </a:xfrm>
                                <a:prstGeom prst="rect">
                                  <a:avLst/>
                                </a:prstGeom>
                              </pic:spPr>
                            </pic:pic>
                          </wpg:grpSp>
                          <pic:pic xmlns:pic="http://schemas.openxmlformats.org/drawingml/2006/picture">
                            <pic:nvPicPr>
                              <pic:cNvPr id="2081808367" name="Picture 1"/>
                              <pic:cNvPicPr>
                                <a:picLocks noChangeAspect="1"/>
                              </pic:cNvPicPr>
                            </pic:nvPicPr>
                            <pic:blipFill>
                              <a:blip r:embed="rId58"/>
                              <a:srcRect/>
                              <a:stretch/>
                            </pic:blipFill>
                            <pic:spPr>
                              <a:xfrm>
                                <a:off x="1467603" y="2453559"/>
                                <a:ext cx="2762898" cy="1904954"/>
                              </a:xfrm>
                              <a:prstGeom prst="rect">
                                <a:avLst/>
                              </a:prstGeom>
                            </pic:spPr>
                          </pic:pic>
                        </wpg:grpSp>
                        <wps:wsp>
                          <wps:cNvPr id="2006092879" name="Text Box 2"/>
                          <wps:cNvSpPr txBox="1">
                            <a:spLocks noChangeArrowheads="1"/>
                          </wps:cNvSpPr>
                          <wps:spPr bwMode="auto">
                            <a:xfrm>
                              <a:off x="4560634" y="20162"/>
                              <a:ext cx="405800" cy="299113"/>
                            </a:xfrm>
                            <a:prstGeom prst="rect">
                              <a:avLst/>
                            </a:prstGeom>
                            <a:noFill/>
                            <a:ln w="9525">
                              <a:noFill/>
                              <a:miter lim="800000"/>
                              <a:headEnd/>
                              <a:tailEnd/>
                            </a:ln>
                          </wps:spPr>
                          <wps:txbx>
                            <w:txbxContent>
                              <w:p w14:paraId="5E298BA5" w14:textId="77777777" w:rsidR="007F5CF7" w:rsidRPr="005A78B8" w:rsidRDefault="007F5CF7" w:rsidP="00673E63">
                                <w:r w:rsidRPr="005A78B8">
                                  <w:t>(B)</w:t>
                                </w:r>
                              </w:p>
                            </w:txbxContent>
                          </wps:txbx>
                          <wps:bodyPr rot="0" vert="horz" wrap="square" lIns="91440" tIns="45720" rIns="91440" bIns="45720" anchor="t" anchorCtr="0">
                            <a:noAutofit/>
                          </wps:bodyPr>
                        </wps:wsp>
                      </wpg:grpSp>
                      <wps:wsp>
                        <wps:cNvPr id="297989908" name="Text Box 2"/>
                        <wps:cNvSpPr txBox="1">
                          <a:spLocks noChangeArrowheads="1"/>
                        </wps:cNvSpPr>
                        <wps:spPr bwMode="auto">
                          <a:xfrm>
                            <a:off x="3307465" y="3359330"/>
                            <a:ext cx="644525" cy="480060"/>
                          </a:xfrm>
                          <a:prstGeom prst="rect">
                            <a:avLst/>
                          </a:prstGeom>
                          <a:noFill/>
                          <a:ln w="9525">
                            <a:noFill/>
                            <a:miter lim="800000"/>
                            <a:headEnd/>
                            <a:tailEnd/>
                          </a:ln>
                        </wps:spPr>
                        <wps:txbx>
                          <w:txbxContent>
                            <w:p w14:paraId="5DA93441" w14:textId="77777777" w:rsidR="007F5CF7" w:rsidRPr="00E73E36" w:rsidRDefault="007F5CF7" w:rsidP="0030496E">
                              <w:pPr>
                                <w:rPr>
                                  <w:color w:val="0000FF"/>
                                  <w:sz w:val="22"/>
                                  <w:szCs w:val="22"/>
                                  <w:vertAlign w:val="subscript"/>
                                </w:rPr>
                              </w:pPr>
                              <w:r w:rsidRPr="00E73E36">
                                <w:rPr>
                                  <w:color w:val="0000FF"/>
                                  <w:sz w:val="22"/>
                                  <w:szCs w:val="22"/>
                                </w:rPr>
                                <w:t>*</w:t>
                              </w:r>
                              <w:proofErr w:type="spellStart"/>
                              <w:r w:rsidRPr="00E73E36">
                                <w:rPr>
                                  <w:color w:val="0000FF"/>
                                  <w:sz w:val="22"/>
                                  <w:szCs w:val="22"/>
                                </w:rPr>
                                <w:t>H</w:t>
                              </w:r>
                              <w:r w:rsidRPr="00E73E36">
                                <w:rPr>
                                  <w:color w:val="0000FF"/>
                                  <w:sz w:val="22"/>
                                  <w:szCs w:val="22"/>
                                  <w:vertAlign w:val="subscript"/>
                                </w:rPr>
                                <w:t>step</w:t>
                              </w:r>
                              <w:proofErr w:type="spellEnd"/>
                            </w:p>
                            <w:p w14:paraId="3F4688CA" w14:textId="77777777" w:rsidR="007F5CF7" w:rsidRPr="00E73E36" w:rsidRDefault="007F5CF7" w:rsidP="0030496E">
                              <w:pPr>
                                <w:rPr>
                                  <w:color w:val="FF0000"/>
                                  <w:sz w:val="22"/>
                                  <w:szCs w:val="22"/>
                                </w:rPr>
                              </w:pPr>
                              <w:r w:rsidRPr="00E73E36">
                                <w:rPr>
                                  <w:color w:val="FF0000"/>
                                  <w:sz w:val="22"/>
                                  <w:szCs w:val="22"/>
                                </w:rPr>
                                <w:t>*</w:t>
                              </w:r>
                              <w:proofErr w:type="spellStart"/>
                              <w:r w:rsidRPr="00E73E36">
                                <w:rPr>
                                  <w:color w:val="FF0000"/>
                                  <w:sz w:val="22"/>
                                  <w:szCs w:val="22"/>
                                </w:rPr>
                                <w:t>H</w:t>
                              </w:r>
                              <w:r w:rsidRPr="00E73E36">
                                <w:rPr>
                                  <w:color w:val="FF0000"/>
                                  <w:sz w:val="22"/>
                                  <w:szCs w:val="22"/>
                                  <w:vertAlign w:val="subscript"/>
                                </w:rPr>
                                <w:t>terrace</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AC08F6" id="Group 63" o:spid="_x0000_s1170" style="position:absolute;left:0;text-align:left;margin-left:25.8pt;margin-top:38.4pt;width:439.2pt;height:377.2pt;z-index:252153856;mso-width-relative:margin;mso-height-relative:margin" coordorigin="3159,-178" coordsize="57537,47923"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iAAAA8QAA&#10;AP8AAADU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DkAAAAKgAAAAAAAAB/AAAA8Q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B/AAAAAAAAAAAA&#10;AAANAAAAxgAAAMY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P8AAABVAAAAAAAAAAAAAAAAAAAAfwAAAPEAAAA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P8AAABVAAAAAAAAAAAAAAAA&#10;AAAAVQAAAP8AAAB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CqAAAAAAAAAAAAAAAAAAAAfwAAAPEA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P8AAAD/AAAA/wAAAP8AAABVAAAADQAAAMYAAAD/AAAAYgAAAAAAAAAqAAAA&#10;xg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P8AAAD/AAAA/wAAAP8AAABV&#10;AAAAAAAAAA0AAACpAAAA/wAAAPEAAAB/AAAAxg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8QAA&#10;ADcAAAAAAAAAAAAAAAAAAAAAAAAAAAAAAAAAAAAAAAAAAAAAAAAAAAAAAAAAAAAAAAAAAAAAAAAA&#10;AAAAAAAAAAAA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oAAADkAAAAfwAAAAAAAAAAAAAAAAAAAAAAAAAAAAAAAAAAAAAAAAAA&#10;AAAAAAAAAAAAAAAAAAAAAAAAAAAAAAAAAAAAAAAAAAAAAAAA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AAAAfwAAAOQAAABiAAAAAAAAAAAA&#10;AAAAAAAAAAAAAAAAAAAAAAAAAAAAAAAAAAAAAAAAAAAAAAAAAAAAAAAAAAAAAAAAAAAAAAAAAAAA&#10;AAAAAAAA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xAAAAqQAAACo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UoAAEqqAACq4gAA4vkAAPniAADiqgAAqkoAAEo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hAAAhvwAAv/8AAP//AAD//wAA&#10;//8AAP//AAD//wAA//8AAP+/AAC/IAAAI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QAADTqAADq/wAA//8AAP//AAD//wAA//8AAP//AAD//wAA//8AAP//AAD/6QAA6TQAAD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QAAIeoAAOr/AAD//wAA//8AAP//AAD//wAA//8A&#10;AP//AAD//wAA//8AAP//AAD//wAA/+kAAOkhAAA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vwAA&#10;v/8AAP//AAD//wAA//8AAP//AAD//wAA//8AAP//AAD//wAA//8AAP//AAD//wAA//8AAP++AAC+&#10;AQ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KAABK/wAA//8AAP//AAD//wAA//8AAP//AAD//wAA//8AAP//&#10;AAD//wAA//8AAP//AAD//wAA//8AAP//AAD/SgAAS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Cq/wAA//8A&#10;AP//AAD//wAA//8AAP//AAD//wAA//8AAP//AAD//wAA//8AAP//AAD//wAA//8AAP//AAD/qQAA&#10;q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iAADi/wAA//8AAP//AAD//wAA//8AAP//AAD//wAA//8AAP//AAD/&#10;/wAA//8AAP//AAD//wAA//8AAP//AAD/4QAA4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AAD5/wAA//8AAP//&#10;AAD//wAA//8AAP//AAD//wAA//8AAP//AAD//wAA//8AAP//AAD//wAA//8AAP//AAD/+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UoAAEqqAACq4gAA4vkAAPniAADiqgAAqkoAAEo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iAADi/wAA//8AAP//AAD//wAA//8AAP//AAD//wAA//8AAP//AAD//wAA&#10;//8AAP//AAD//wAA//8AAP//AAD/4QAA4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hAAAhvwAAv/8AAP//AAD//wAA&#10;//8AAP//AAD//wAA//8AAP+/AAC/IAAAI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Cq/wAA//8AAP//AAD/&#10;/wAA//8AAP//AAD//wAA//8AAP//AAD//wAA//8AAP//AAD//wAA//8AAP//AAD/qQAAqQAAAAAA&#10;AAAAAAAAAAAAAAAAAAAAAAAAAAAAAAAAAAAAAAAAAAAAAAAAAAAAAAAAAAAAAAAAAAAAAAAAAAAA&#10;AAAAAAAAAAAAAAAAAAAAAAAAAAAAAAAAAAAAAAAAAAAAAAAAAAAAAAAAAAAAAAAAAAAAAAAAAAAA&#10;AAAAAAABAAABSgAASqoAAKriAADi+QAA+eIAAOKqAACqSgAASgEAAAE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QAADTqAADq/wAA//8AAP//AAD//wAA//8AAP//AAD//wAA//8AAP//AAD/6QAA6TQAAD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gAAAIwAAADUAAAA/wAAAP8AAAD/AAAA/wAAANQAAACcAAAAO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IAAADhAAAA/wAAAP8AAAD/AAAA/wAAAP8AAAD/AAAA/wAAAP8A&#10;AAD/AAAA/wAAAPEAAAB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qAAAA1AAAAP8AAAD/AAAA/wAA&#10;AOEAAADGAAAAqgAAAKoAAACqAAAAqgAAALcAAADUAAAA/wAAAP8AAAD/AAAA1AAAAC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8QAAAH8AAAAdAAAAAAAAAAAAAAAAAAAAAAAAAAAAAAAAAAAAAAAAAAAAAAAA&#10;AAAAAAAAAB0AAAB/AAAA8QAAAPEAAAB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EAAACcAAAADQAAAAAAAAAAAAAAAAAAAAAA&#10;AAAAAAAAAAAAAAAAAAAAAAAAAAAAAAAAAAAAAAAAAAAAAAAAAAAAAAAADQAAAIwAAADx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H8AAAAAAAAAAAAAAAAAAAAAAAAAAAAAAAAAAAAAAAAAAAAAAAAAAAAAAAAAAAAAAAAAAAAAAAAA&#10;AAAAAAAAAAAAAAAAAAAAAAAAAABV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fwAAAAAAAAAAAAAAAAAAAAAAAAAAAAAAAAAAAAAAAAAA&#10;AAAAAAAAAAAAAAAAAAAAAAAAAAAAAAAAAAAAAAAAAAAAAAAAAAAAAAAAAAAAAAAAAAAAfwAAAJ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BHAAAADQAAAAAA&#10;AAAAAAAAAAAAAAAAAAAAAAAAAAAAAAAAAAAAAAAAAAAAAAAAAAAAAAAAAAAAAAAAAAAAAAAAAAAA&#10;AAAAAAAAAAAAAAAAAAAAAAAAAAAADQAAAEc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BxAAAAK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AAAAP8AAADhAAAAYgAAAA0AAAAAAAAAAAAAAAAAAAA3AAAA8Q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wAAAPEAAAC3AAAA8QAAANQAAAAqAAAAAAAAAAAA&#10;AAAaAAAA5A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DGAAAAnAAA&#10;AAAAAAAAAAAAAAAAACoAAADGAAAAVQAAAAAAAAAaAAAA5A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JAAAAGgAAAAAAAAAAAAAAAAAAAAAAAAANAAAAnAAAAGIAAAAa&#10;AAAA5A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JAAAAGgAAAAAA&#10;AAAAAAAAAAAAAAAAAAAAAAAAAAAAAHIAAACMAAAA5A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cAAAAVQAAAAAAAAAAAAAAAAAAAAAAAAAAAAAAAAAAAAAAAAB/AAAA&#10;/w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nAAAAFUAAAAA&#10;AAAAAAAAAAAAAAAAAAAAAAAAAAAAAAAAAAAAfw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c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cAAAAnA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dAAAAHQAAAAAAAAAAAAAAAAAAAAAAAAAAAAAA&#10;AAAAAAAAAAAAAAAAAAAAAAAAAAAAAAAAAAAAAAAAAAAAAAAAAAAAAAAAAAAAAAAAAAAAAAAAAAAA&#10;AAAAAAAAAA0AAACP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X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C3AAAA1AAAANQAAADUAAAA1AAAANQAAADUAAAA&#10;4QAAAP8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P8AAAD/&#10;AAAA/wAAAP8AAAD/AAAA/wAAAP8AAAD/AAAA/wAAAP8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EAAAC3AAAAqgAAAKoAAACqAAAAqgAAAKoAAACqAAAAqgAA&#10;APE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4AAAAcQAAAMYAAADxAAAAVQAAAAAAAAAAAAAAAAAA&#10;AAAAAAAAAAAAAAAAAAAAAAAAAAAAAAAAAAAAAAAAAAAAAAAAAAAAAAAAAAAAAAAAAAAAAAANAAAA&#10;xgAAAP8AAAD/AAAA/wAAAP8AAAD/AAAAqg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&#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wAAADcAAAAAAAAA&#10;AAAAAAAAAAAAAAAAAAAAAAAAAAAAAAAAAAAAADcAAADX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wAAAC3AAAA&#10;1AAAAP8AAAD/AAAAVQAAAAAAAAAAAAAAAAAAAAAAAAAAAAAAAAAAAAAAAAAAAAAAAAAAAAAAAAAA&#10;AAAAAAAAAAAAAAAAAAAAAAAAAAAAAABVAAAA/wAAAP8AAAD/AAAA/wAAAP8AAADxAAAANw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rAAAABoAAAAAAAAAAAAAAAAAAAAAAAAAAAAAAAAAAAAAAAAAAAAAAA0A&#10;AACP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AAAAVQAAAAAAAAAAAAAAAAAAAAAA&#10;AAAAAAAAAAAAAAAAAAAAAAAAAAAAAAAAAAAAAAAAAAAAAAAAAAAAAAAAAAAAAA0AAAC5AAAANw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DcAAAAAAAAAAAAA&#10;AAAAAAAAAAAAAAAAAAAAAAAAAAAAAAAAAA0AAAA6AAAAD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VQAAAAAAAAAAAAAAAAAAAAAAAAAAAAAAAAAAAAAAAAAAAAAAAAAAAAAAAAAAAAAA&#10;AAAAAAAAAAAAAAAAAAAAAFUAAACc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oAAKr/AAD/&#10;/wAA//8AAP//AAD//wAA//8AAP//AAD//wAA//8AAP//AAD//wAA//8AAP//AAD//wAA//8AAP+p&#10;EUX/ADLM/wEyy/9KI5H/qRFF/+EFFfz4AAH54QAA4akAAKlKAABK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G/AAC//wAA//8AAP//AAD//wAA//8AAP//AAD//wAA//8AAP//AAD//wAA&#10;//8AAP//AAD//wAA/74AAL4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I8AAAANAAAAAAAAAAAAAAAAAAAAAAAAAAAAAAAAAAAAAAAAADcAAADX&#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VQAAAAAAAAAAAAAAAAAAAAAAAAAA&#10;AAAAAAAAAAAAAAAAAAAAAAAAAAAAAAAAAAAAAAAAAAAAAAAAAAAADQAAALkAAAA3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oAAEr/AAD//wAA//8AAP//AAD//wAA//8AAP//AAD//wAA//8A&#10;AP//AAD//wAA//8AAP//AAD//wAA//8AAP9KI5H/ADLM/wAyzP8AMsz/AC225AAHHi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gAAAg6QAA6f8AAP//AAD/&#10;/wAA//8AAP//AAD//wAA//8AAP//AAD//wAA//8AAP//AAD/6QAA6SAAAC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cAAADGAAAAqgAAAKoA&#10;AACqAAAAqgAAAKoAAACqAAAAqgAAAOE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VQAAAAAAAAAAAAAAAAAAAAAAAAAAAAAAAAAAAAAAAAAAAAAAAAAAAAAAAAAAAAAAAAAA&#10;AAAAAAAAAAAAVQAAAP8AAAD/AAAAxgAAAHEAAAAN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G/AAC//wAA&#10;//8AAP//AAD//wAA//8AAP//AAD//wAA//8AAP//AAD//wAA//8AAP//AAD//wAA/74NNP8BMsv/&#10;ADLM/wAyzP8ALbbkAAceJ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AAANOkAAOn/AAD//wAA//8AAP//AAD//wAA//8AAP//AAD//wAA//8A&#10;AP/pAADpMwAAM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P8AAAD/AAAA/wAAAP8AAAD/AAAA/wAAAP8AAAD/AAAA/wAAAP8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VQAAAAAAAAAAAAAAAAAAAAAAAAAAAAAA&#10;AAAAAAAAAAAAAAAAAAAAAAAAAAAAAAAAAAAAAAAAAAANAAAAxgAAAP8AAAD/AAAA/wAAAP8AAADx&#10;AAAAfwAAAA0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gAAAg6QAA6f8AAP//AAD//wAA//8AAP//AAD//wAA//8AAP//&#10;AAD//wAA//8AAP//AAD/6QQS/yAssv8AMsz/ADLM/wApp9EABxw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EAACG+AAC+/wAA&#10;//8AAP//AAD//wAA//8AAP//AAD//wAA/74AAL4gAA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xgAAAP8AAADxAAAA1AAAANQAAADU&#10;AAAA1AAAANQAAADUAAAA4QAAAP8AAADk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VQAAAAAAAAAAAAAAAAAAAAAAAAAAAAAAAAAAAAAAAAAAAAAAAAAAAAAAAAAAAAAAAAAAAAAA&#10;AAAAAAAAAAAAAA0AAAA4AAAAjAAAAPEAAAD/AAAA/wAAAMYAAAAN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AAANOkA&#10;AOn/AAD//wAA//8AAP//AAD//wAA//8AAP//AAD//wAA//8AAP/pBBL/Myij/wAyzP8AMcn7ABln&#10;gQABB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BSgAASqkAAKnhAADh+AAA+OEAAOGpAACpSgAASgE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SgAASqkAAKnhAADh+AAA+OEAAOGpAACpSgAA&#10;Sg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H8AAAAAAAAAAAAAAAAAAAAAAAAAAAAAAAAAAAAAAAAAAAAAADcAAADX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VQAAAAAAAAAAAAAAAAAAAAAAAAAAAAAAAAAA&#10;AAAAAAAAAAAAAAAAAAAAAAAAAAAAAAAAAAAAAAAAAAAAAAAAAAAAAAAAAAAAAAAAAA0AAACcAAAA&#10;/wAAAP8AAACqAAAAAAAAAAAAAAAAAAAAAAAAAAAAAAAAAAAAAAAAAAAAAAD/AAAA/wAAAP8AAAD/&#10;AAAA/wAAAP8AAAD/AAAA/wAAAP8AAAD/AAAA/w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FKAABKqgAAquIAAOL5AAD54gAA4qoAAKpKAABKAQAA&#10;AQAAAAAAAAAAAAAAAAAAAAAAAAAAAAAAACEAACG+AAC+/wAA//8AAP//AAD//wAA//8AAP//AAD/&#10;/wAA/74NNP8gLLL/ADLM/wAyzP8ADTZ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rAAAABoAAAAAAAAAAAAAAAAAAAAAAAAA&#10;AAAAAAAAAAAAAAAAAAAAAA0AAACP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VQAAAAAAAAAAAAAAAAAAAAAAAAAAAAAAAAAAAAAAAAAAAAAAAAAAAAAAAAAAAAAAAAAAAAAAAAAA&#10;AAAAAAAAAAAAAAAAAAAAAAAAAAAAAAAAAAAAfwAAAP8AAAD/AAAAVQAAAAAAAAAAAAAAAAAAAAAA&#10;AAAAAAAAAAAAAAAAAAD/AAAA/wAAAP8AAAD/AAAA/wAAAP8AAAD/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QAAIb8AAL//AAD/&#10;/wAA//8AAP//AAD//wAA//8AAP//AAD/vwAAvyAAACAAAAAAAAAAAAAAAAAAAAAAAAAAAAAAAAAB&#10;AAABSgAASqkAAqvhAwzw+AEG/+EGGP+pEUX/SiOR/wEyy/8AMsz/AC225AAHHi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gAAAD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VQAAAAAAAAAAAAAAAAAAAAAAAAAAAAAAAAAAAAAA&#10;AAAAAAAAAAAAAAAAAAAAAAAAAAAAAAAAAAAAAAAAAAAAAAAAAAAAAAAAAAAAAAAAAAAAAAAADQAA&#10;AMYAAAD/AAAAfwAAAAAAAAAAAAAAAAAAAAAAAAAAAAAAAAAAAAAAAAD/AAAA/wAAAP8AAAD/AAAA&#10;/wAAAP8AAAD/AAAA/wAAAP8AAAD/AAAA/w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0AAA06gAA6v8AAP//AAD//wAA//8AAP//AAD//wAA//8AAP//AAD//wAA/+kA&#10;AOk0AAA0AAAAAAAAAAAAAAAAAAAAAAAAAAAAAAAAAAYXHQApp9EAMsz/ADLM/wAyzP8AMsz/ADLM&#10;/wAyzP8ALbbkAAceJ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HEAAAAAAAAAAAAAAAAAAAAAAAAAAAAA&#10;AAAAAAAAAAAAAAAAABoAAADJ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AAAAVQAA&#10;AAAAAAAAAAAAAAAAAAAAAAAAAAAAAAAAAAAAAAAAAAAAAAAAAAAAAAAAAAAAAAAAAAAAAAAAAAAA&#10;AAAAAAAAAAAAAAAAAAAAAAAAAAAAAAAAAAAAAFUAAAD/AAAAqg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AACHqAADq/wAA//8AAP//AAD//wAA&#10;//8AAP//AAD//wAA//8AAP//AAD//wAA//8AAP/pAADpIQAAIQAAAAAAAAAAAAAAAAAAAAAAAQUG&#10;ACmn0QAyzP8AMsz/ADLM/wAyzP8AMsz/ADLM/wAttuQABx4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RwAAAH8AAACcAAAAVQAAAFUAAABVAAAAVQAAAFUAAABVAAAAYgAAANQAAADk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VQAAAAAAAAAAAAAAAAAAAAAAAAAAAAAAAAAAAAAAAAAA&#10;AAAAAAAAAAAAAAAAAAAAAAAAAAAAAAAAAAAAAAAAAAAAAAAAAAAAAAAAAAAAAAAAAAAAAAAAABoA&#10;AADkAAAAfw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b8AAL//AAD//wAA//8AAP//AAD//wAA//8AAP//AAD//wAA//8AAP//AAD//wAA//8AAP//&#10;AAD/vgAAvgEAAAEAAAAAAAAAAAAAAAAAGWiCADLM/wAyzP8AMsz/ADLM/wAyzP8AMsz/ACmn0QAH&#10;HC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xgAAAP8AAAD/AAAA/wAAAP8AAAD/AAAA/wAAAP8A&#10;AAD/AAAA/wAAAP8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VQAAAAAA&#10;AAAAAAAAAAAAAAAAAAAAAAAAAAAAAAAAAAAAAAAAAAAAAAAAAAAAAAAAAAAAAAAAAAAAAAAAAAAA&#10;AAAAAAAAAAAAAAAAAAAAAAAAAAAAAAAAADcAAADxAAAAVQ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SgAASv8AAP//AAD//wAA//8AAP//AAD//wAA//8A&#10;AP//AAD//wAA//8AAP//AAD//wAA//8AAP//AAD//wAA/0oAAEoAAAAAAAAAAAANNkQAMcr8ADLM&#10;/wAyzP8AMsz/ADLM/wAyzP8AGWeBAAEFB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8AAAD/AAAA/wAAAP8AAAD/AAAA/wAAAP8AAAD/AAAA/wAAAP8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VQAAAAAAAAAAAAAAAAAAAAAAAAAAAAAAAAAAAAAAAAAAAAAA&#10;AAAAAAAAAAAAAAAAAAAAAAAAAAAAAAAAAAAAAAAAAAAAAAAAAAAAAAAAAAAAAAAAAAAAAFUAAADG&#10;AAAADQ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qv8AAP//AAD//wAA//8AAP//AAD//wAA//8AAP//AAD//wAA//8AAP//AAD//wAA//8AAP//AAD/&#10;/wAA/6kAAKkAAAAAAAceJQAyzP8AMsz/ADLM/wAyzP8AMsz/ADLM/wATTm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NQAAAAaAAAAAAAAAAAAAAAAAAAAAAAAAAAAAAAA&#10;AAAAAAAAAGIAAADk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VQAAAAAAAAAA&#10;AAAAAAAAAAAAAAAAAAAAAAAAAAAAAAAAAAAAAAAAAAAAAAAAAAAAAAAAAAAAAAANAAAAVQAAAA0A&#10;AAAAAAAAAAAAAAAAAAAAAAAAGgAAAMYAAAA3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4gAA4v8AAP//AAD//wAA//8AAP//AAD//wAA//8AAP//&#10;AAD//wAA//8AAP//AAD//wAA//8AAP//AAD//wAA/+EAAOEABx4lAC225AAyzP8AMsz/ADLM/wAy&#10;zP8AMsz/ABlng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IIA&#10;AAANAAAAAAAAAAAAAAAAAAAAAAAAAAAAAAAAAAAAAAAAABoAAAC5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AAAAnAAAAA0AAAAAAAAAAAAAAAAAAAAAAAAAAAAAAA0AAACcAAAA/wAA&#10;AMYAAAANAAAAAAAAAAAAAAB/AAAA/wAAAPEAAAB/AAAADQAAAAAAAABVAAAAuQAAACo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AA+f8A&#10;AP//AAD//wAA//8AAP//AAD//wAA//8AAP//AAD//wAA//8AAP//AAD//wAA//8AAP//AAD//wAA&#10;//gAAfkALbbkADLM/wAyzP8AMsz/ADLM/wAyzP8AKafRAAEFB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o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AAAA/wAAAP8AAAD/AAAA/wAAAP8AAADGAAAA&#10;AAAAAAAAAAAAAAAAAAAAAAAAAACcAAAA/wAAAMYAAAANAAAAAAAAAAAAAAANAAAAqQAAAP8AAAD/&#10;AAAA/wAAAMYAAABV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FKAABKqgAAquIAAOL5AAD54gAA4qoAAKpKAABKAQAA&#10;AQAAAAAAAAAAAAAAAAAAAAAAAAAA4gAA4v8AAP//AAD//wAA//8AAP//AAD//wAA//8AAP//AAD/&#10;/wAA//8AAP//AAD//wAA//8AAP//AAD//wAA/+EFFfwAMsz/ADLM/wAyzP8AMsz/ADLM/wAttuQA&#10;Bxw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LkAAAA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QAAIb8AAL//AAD/&#10;/wAA//8AAP//AAD//wAA//8AAP//AAD/vwAAvyAAACAAAAAAAAAAAAAAAAAAAAAAqgAAqv8AAP//&#10;AAD//wAA//8AAP//AAD//wAA//8AAP//AAD//wAA//8AAP//AAD//wAA//8AAP//AAD//wAA/6kR&#10;Rf8AMsz/ADLM/wAyzP8AMsz/AC225AAHHi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CcAAAAqgAAAKoA&#10;AACqAAAAqgAAAKoAAACqAAAAqgAAAKoAAACqAAAAqgAAAKoAAACqAAAAqgAAAKoAAACqAAAAtwAA&#10;AP8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0AAA06gAA6v8AAP//AAD//wAA//8AAP//AAD//wAA//8AAP//AAD//wAA/+kA&#10;AOk0AAA0AAAAAAAAAAAAAAAASgAASv8AAP//AAD//wAA//8AAP//AAD//wAA//8AAP//AAD//wAA&#10;//8AAP//AAD//wAA//8AAP//AAD//wAA/0ojkf8AMsz/ADLM/wAyzP8ALbbkAAceJ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wAAAP8AAAD/AAAA/wAAAP8AAAD/AAAA/wAAAP8AAAD/AAAA&#10;/wAAAP8AAAD/AAAA/wAAAP8AAAD/AAAA/wAAAP8AAADG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AACHqAADq/wAA//8AAP//AAD//wAA&#10;//8AAP//AAD//wAA//8AAP//AAD//wAA//8AAP/pAADpIQAAIQAAAAAAAAAAAQAAAb8AAL//AAD/&#10;/wAA//8AAP//AAD//wAA//8AAP//AAD//wAA//8AAP//AAD//wAA//8AAP//AAD/vg00/wEyy/8A&#10;Msz/ADLM/wAttuQABx4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PEAAADU&#10;AAAA1AAAANQAAADUAAAA1AAAAPEAAAD/AAAA8QAAANQAAADUAAAA1AAAANQAAADUAAAA8QAAAPEA&#10;AADG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b8AAL//AAD//wAA//8AAP//AAD//wAA//8AAP//AAD//wAA//8AAP//AAD//wAA//8AAP//&#10;AAD/vgAAvgEAAAEAAAAAAAAAACAAACDpAADp/wAA//8AAP//AAD//wAA//8AAP//AAD//wAA//8A&#10;AP//AAD//wAA//8AAP/pBBL/ICyy/wAyzP8AMsz/AC225AAHHi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xgAAAA0AAAAAAAAAAAAAAAAAAAAAAAAAVQAAAMYAAAAqAAAAAAAA&#10;AAAAAAAAAAAAAAAAAAAAAAAAAAAADQAAAI8AAAA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SgAASv8AAP//AAD//wAA//8AAP//AAD//wAA//8A&#10;AP//AAD//wAA//8AAP//AAD//wAA//8AAP//AAD//wAA/0oAAEoAAAAAAAAAAAAAAAA0AAA06QAA&#10;6f8AAP//AAD//wAA//8AAP//AAD//wAA//8AAP//AAD//wAA/+kEEv8zKKP/ADLM/wAyzP8ALbbk&#10;AAceJ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VwAAAA0AAAAAAAAA&#10;AAAAAAAAAAANAAAAuQAAADcAAAAAAAAAAAAAAAAAAAAAAAAAAAAAAAAAAAAAAAAAAAAAABoAAAC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qv8AAP//AAD//wAA//8AAP//AAD//wAA//8AAP//AAD//wAA//8AAP//AAD//wAA//8AAP//AAD/&#10;/wAA/6kAAKkAAAAAAAAAAAAAAAAAAAAAIQAAIb4AAL7/AAD//wAA//8AAP//AAD//wAA//8AAP//&#10;AAD/vg00/yAssv8AMsz/ADLM/wAyzP8ABx4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QAAABoAAAAAAAAAAAAAAAAA&#10;AAAAAAAAAAAAAAAAAAAAAAAAAAAAABoAAADJ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4gAA4v8AAP//AAD//wAA//8AAP//AAD//wAA//8AAP//&#10;AAD//wAA//8AAP//AAD//wAA//8AAP//AAD//wAA/+EAAOEAAAAAAAAAAAAAAAAAAAAAAAAAAAEA&#10;AAFKAABKqQAAqeEAAOH4AAD44QEE5akRRf9KI5H/ATLL/wAyzP8AMsz/ADHJ+wANNk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uQAAADcAAAAAAAAAAAAAAAAAAAAAAAAAAAAAAAAAAAAAAAAAAAAAAH8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AA+f8A&#10;AP//AAD//wAA//8AAP//AAD//wAA//8AAP//AAD//wAA//8AAP//AAD//wAA//8AAP//AAD//wAA&#10;//gAAPgAAAAAAAAAAAAAAAAAAAAAAAAAAAAAAAAAAAAAAAAAAAAAAAAABx4lAC225AAyzP8AMsz/&#10;ADLM/wAyzP8AMsz/ABlng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wAAAOQAAAAqAAAAAAAAAAAAAAAA&#10;AAAAAAAAAAAAAAAAAAAAYgAAAPEAAADG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4gAA4v8AAP//AAD//wAA//8AAP//AAD//wAA//8AAP//AAD/&#10;/wAA//8AAP//AAD//wAA//8AAP//AAD//wAA/+EAAOEAAAAAAAAAAAAAAAAAAAAAAAAAAAAAAAAA&#10;AAAAAAAAAAAHHCMALbbkADLM/wAyzP8AMsz/ADLM/wAyzP8AKafRAAEFB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D/AAAAqQAAAGIAAABVAAAAVQAAAHEAAADUAAAA/wAAAP8AAAB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gAAqv8AAP//&#10;AAD//wAA//8AAP//AAD//wAA//8AAP//AAD//wAA//8AAP//AAD//wAA//8AAP//AAD//wAA/6kA&#10;AKkAAAAAAAAAAAAAAAAAAAAAAAAAAAAAAAAAAAAAAAEFBgApp9EAMsz/ADLM/wAyzP8AMsz/ADLM&#10;/wAttuQABxw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DGAAAA/wAAAP8AAAD/AAAA&#10;/wAAAP8AAAD/AAAA/w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SgAASv8AAP//AAD//wAA//8AAP//AAD//wAA//8AAP//AAD//wAA&#10;//8AAP//AAD//wAA//8AAP//AAD//wAA/0oAAEoAAAAAAAAAAAAAAAAAAAAAAAAAAAAAAAAAAAAA&#10;ABloggAyzP8AMsz/ADLM/wAyzP8AMsz/AC225AAHHi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MYAAAD/AAAA/wAAAP8AAADGAAAAO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b8AAL//AAD/&#10;/wAA//8AAP//AAD//wAA//8AAP//AAD//wAA//8AAP//AAD//wAA//8AAP//AAD/vgAAvgEAAAEA&#10;AAAAAAAAAAAAAAAAAAAAAAAAAAAAAAAACigyADHK/AAyzP8AMsz/ADLM/wAyzP8AMsz/AAceJ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AAACDpAADp/wAA//8AAP//AAD//wAA//8AAP//AAD//wAA//8A&#10;AP//AAD//wAA//8AAP/pAADpIAAAIAAAAAAAAAAAAAAAAAAAAAAAAAAAAAAAAAABBQYAKajSADLM&#10;/wAyzP8AMsz/ADLM/wAxyfsADTZ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0AAA06QAA&#10;6f8AAP//AAD//wAA//8AAP//AAD//wAA//8AAP//AAD//wAA/+kAAOkzAAAzAAAAAAAAAAAAAAAA&#10;AAAAAAAAAAAAAAAAAAAAAAAZaIIAMsz/ADLM/wAyzP8AMsz/ADLM/wAZZ4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QAAIb4AAL7/AAD//wAA//8AAP//AAD//wAA//8AAP//&#10;AAD/vgAAviAAACAAAAAAAAAAAAAAAAAAAAAAAAAAAAAAAAAAAAAAAA02RAAxyvwAMsz/ADLM/wAy&#10;zP8AMsz/ACmn0QABB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FKAABKqQAAqeEAAOH4AAD44QAA4akAAKlKAABKAQAAAQAAAAAAAAAAAAAAAAAAAAAAAAAAAAAA&#10;AAAAAAAABx4lADLM/wAyzP8AMsz/ADLM/wAyzP8AMcn7AAonM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HHiUALbbkADLM/wAyzP8AMsz/ADLM/wAyzP8A&#10;GW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eJQAt&#10;tuQAMsz/ADLM/wAyzP8AMsz/ADLM/wApp9EAAQU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x4lAC225AAyzP8AMsz/ADLM/wAyzP8AMsz/AC225AAHHC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HHCMALbbkADLM/wAyzP8A&#10;Msz/ADLM/wAyzP8ALbbkAAceJ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FBgApp9EAMsz/ADLM/wAyzP8AMsz/ADLM/wAttuQABx4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J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loggAyzP8AMsz/ADLM/wAyzP8AMsz/&#10;AC225AAHHi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AAAAKwAAACsAAAAr&#10;AAAAKwAAACsAAAArAAAAKwAAACsAAAArAAAAKwAAACsAAAArAAAAKwAAACsAAAArAAAAKwAAAJw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TZEADHK/AAyzP8AMsz/ADLM/wAyzP8AMsz/AAceJ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P8AAAD/AAAA/wAAAP8AAAD/AAAA/wAAAP8AAAD/AAAA/wAA&#10;AP8AAAD/AAAA/wAAAP8AAAD/AAAA/wAAAP8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HHiUAMsz/ADLM/wAyzP8AMsz/ADLM/wAxyfsADTZ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P8AAAD/AAAA&#10;/wAAAP8AAAD/AAAA/wAAAP8AAAD/AAAA/wAAAP8AAAD/AAAA/wAAAP8AAAD/AAAA/wAAAP8AAADk&#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eJQAttuQAMsz/&#10;ADLM/wAyzP8AMsz/ADLM/wAZZ4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5AAAAEUAAAArAAAAKwAAACsAAAArAAAAKwAAACsAAAArAAAAKwAAACsA&#10;AAArAAAAKwAAACsAAAArAAAAKwAAAJw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xsiAC225AAyzP8AMsz/ADLM/wAyzP8AMsz/ACmn0QABB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3AAAAuQAAAA0AAAAAAAAAAAAA&#10;AAAAAAAAAAAAAAAAAAAAAAAAAAAAAAAAAAAAAAAAAAAAAAAAAAAAAAAAAAAAAAAAABoAAADJ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EAJ6DIADLM/wAyzP8AMsz/ADLM&#10;/wAyzP8ALbbkAAccI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PPUwAMsz/ADLM/wAyzP8AMsz/ADLM/wAttuQABx4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QAoo8wAMsz/ADLM/wAyzP8AMsz/ADLM/wAH&#10;Hi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gAAAIwAAACqAAAA&#10;qgAAAHE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89&#10;TAAyzP8AMsz/ADLM/wAyzP8AMsz/ABNMX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CpAAAA/wAAAP8AAAD/AAAA/wAAAP8AAADxAAAAfw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UGADLM/wAyzP8AMsz/ADLM/wAyzP8AKKPMAAAB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MYAAAD/AAAA/wAAAP8AAADhAAAA1AAA&#10;ANQAAAD/AAAA/wAAAK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WiCADLM/wAy&#10;zP8AMsz/ADLM/wAyzP8ADz1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wAAAP8AAADUAAAAVQAAAAAAAAAAAAAAAAAAAAAAAAAAAAAAKgAAAOQAAAB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NkQAMcr8ADLM/wAyzP8AMsz/ADLM/wAoosoAAAE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xgAAAMYAAAANAAAAAAAAAAAAAAAAAAAAAAAAAAAA&#10;AAAAAAAAAAAAAFUAAADG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eJQAyzP8AMsz/ADLM/wAyzP8A&#10;Msz/ADHJ+wAKJz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wAA&#10;ADcAAAAAAAAAAAAAAAAAAAAAAAAAAAAAAAAAAAAAAAAAAAAAABoAAADJ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x4lAC225AAyzP8AMsz/ADLM/wAyzP8AMsz/ABlng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QAAABoAAAAAAAAAAAAAAAAAAAAAAAAAAAAAAAAAAAAA&#10;AAAAAAAAADcAAADX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HHCMALbbkADLM/wAyzP8AMsz/ADLM/wAyzP8AKafR&#10;AAEFB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uQAAADcA&#10;AAAAAAAAAAAAAAAAAAAAAAAAAAAAAAAAAAAAAAAAAAAAAKoAAADG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FBgApp9EA&#10;Msz/ADLM/wAyzP8AMsz/ADLM/wAttuQABxw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MYAAAANAAAAAAAAAAAAAAAAAAAAAAAAAAAAAAAdAAAA&#10;qQAAAP8AAAC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loggAyzP8AMsz/ADLM/wAyzP8AMsz/AC225AAHHi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x&#10;AAAAtwAAAGIAAABVAAAAnAAAANQAAAD/AAAA/w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igyADHK/AAyzP8AMsz/&#10;ADLM/wAyzP8AMsz/AAceJ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oAAADUAAAA/wAAAP8AAAD/AAAA/wAAAP8AAAD/AAAA8QAA&#10;AD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BQYAKajSADLM/wAyzP8AMsz/ADLM/wAxyfsADTZ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gAAAOEAAAD/AAAA/wAAAOEAAAB/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ZaIIAMsz/ADLM/wAyzP8AMsz/ADLM&#10;/wAZZ4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P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2RAAxyvwAMsz/ADLM/wAyzP8AMsz/ACmn0QABB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x4lADLM/wAyzP8AMsz/ADLM/wAyzP8AMcn7AAonM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C3AAAA1AAAANQAAADUAAAA1AAAANQAAADUAAAA4QAAAP8AAADk&#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HiUALbbkADLM&#10;/wAyzP8AMsz/ADLM/wAyzP8AGWe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P8AAAD/AAAA/wAAAP8A&#10;AAD/AAAA/wAAAP8AAAD/AAAA/wAAAP8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BSgAASqoAAKriAADi+QAA+eIAAOKqAACqSgAASgEAAAEAAAAA&#10;AAAAAAAAAAAAAAAAAAccIwAttuQAMsz/ADLM/wAyzP8AMsz/ADLM/wApp9EAAQU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PEAAAC3AAAAqgAAAKoAAACqAAAAqgAAAKoAAACqAAAAqgAAAPE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EAACG/AAC//wAA//8AAP//&#10;AAD//wAA//8AAP//AAD//wAA/78AAL8gAAAgAAAAAAAAAAAAAQUGACmn0QAyzP8AMsz/ADLM/wAy&#10;zP8AMsz/AC225AAHHC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wAAADcAAAAAAAAAAAAAAAAAAAAA&#10;AAAAAAAAAAAAAAAAAAAAAAAAADcAAADX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AAANOoAAOr/AAD//wAA//8AAP//AAD//wAA//8AAP//AAD//wAA//8AAP/pAADpNAAA&#10;NAAAAAAAGWiCADLM/wAyzP8AMsz/ADLM/wAyzP8ALbbkAAceJ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rAAAABoAAAAAAAAAAAAAAAAAAAAAAAAAAAAAAAAAAAAAAAAAAAAAAA0AAACP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hAAAh6gAA6v8AAP//AAD//wAA//8AAP//AAD/&#10;/wAA//8AAP//AAD//wAA//8AAP//AAD/6QAA6SEJI00AMcr8ADLM/wAyzP8AMsz/ADLM/wAyzP8A&#10;Bx4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DcAAAAAAAAAAAAAAAAAAAAAAAAA&#10;AAAAAAAAAAAAAAAAAAAAAA0AAAA6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G/&#10;AAC//wAA//8AAP//AAD//wAA//8AAP//AAD//wAA//8AAP//AAD//wAA//8AAP//AAD//wAA/74K&#10;K/QBMsv/ADLM/wAyzP8AMsz/ADHJ+wANNk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I8AAAANAAAAAAAAAAAAAAAAAAAAAAAAAAAAAAAAAAAAAAAAADcAAADX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oAAEr/AAD//wAA//8AAP//AAD//wAA//8AAP//AAD//wAA&#10;//8AAP//AAD//wAA//8AAP//AAD//wAA//8AAP9KI5H/ADLM/wAyzP8AMsz/ABlng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cAAADGAAAAqgAAAKoAAACqAAAAqgAA&#10;AKoAAACqAAAAqgAAAOE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oAAKr/AAD/&#10;/wAA//8AAP//AAD//wAA//8AAP//AAD//wAA//8AAP//AAD//wAA//8AAP//AAD//wAA//8AAP+p&#10;EUX/ADLM/wAyzP8AKafRAAEFB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8AAAD/AAAA/wAAAP8AAAD/AAAA/wAAAP8AAAD/AAAA/wAAAP8AAADk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IAAOL/AAD//wAA//8AAP//AAD//wAA//8AAP//AAD//wAA//8A&#10;AP//AAD//wAA//8AAP//AAD//wAA//8AAP/hBhj/ADLM/wAxyfsACic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xgAAAP8AAADxAAAA1AAAANQAAADUAAAA1AAAANQA&#10;AADUAAAA4QAAAP8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kAAPn/AAD//wAA&#10;//8AAP//AAD//wAA//8AAP//AAD//wAA//8AAP//AAD//wAA//8AAP//AAD//wAA//8AAP/4AQb/&#10;ADLM/wAZZ4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H8AAAAAAAAAAAAAAAAAAAAAAAAAAAAAAAAAAAAAAAAAAAAAADcAAADX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IAAOL/AAD//wAA//8AAP//AAD//wAA//8AAP//AAD//wAA//8AAP//&#10;AAD//wAA//8AAP//AAD//wAA//8AAP/hBhj/ACmn0QABBQ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rAAAABoAAAAAAAAAAAAAAAAAAAAAAAAAAAAAAAAAAAAA&#10;AAAAAAAAAA0AAACP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oAAKr/AAD//wAA//8A&#10;AP//AAD//wAA//8AAP//AAD//wAA//8AAP//AAD//wAA//8AAP//AAD//wAA//8AAP+pEEL8AAgi&#10;K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g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oAAEr/AAD//wAA//8AAP//AAD//wAA//8AAP//AAD//wAA//8AAP//AAD/&#10;/wAA//8AAP//AAD//wAA//8AAP9KDTeO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HEAAAAAAAAAAAAAAAAAAAAAAAAAAAAAAAAAAAAAAAAA&#10;AAAAABoAAADJ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G/AAC//wAA//8AAP//&#10;AAD//wAA//8AAP//AAD//wAA//8AAP//AAD//wAA//8AAP//AAD//wAA/74IIec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RwAAAH8AAACc&#10;AAAAVQAAAFUAAABVAAAAVQAAAFUAAABVAAAAYgAAANQ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gAAAg6QAA6f8AAP//AAD//wAA//8AAP//AAD//wAA//8AAP//AAD//wAA&#10;//8AAP//AAD/6QQQ/SACCC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D/AAAA/wAAAP8AAAD/AAAA/wAAAP8AAAD/AAAA/wAA&#10;AP8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AAANOkAAOn/AAD/&#10;/wAA//8AAP//AAD//wAA//8AAP//AAD//wAA//8AAP/pBBH/MwgfW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AP8AAAD/AAAA&#10;/wAAAP8AAAD/AAAA/wAAAP8AAAD/AAAA/wAAAP8AAADk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EAACG+AAC+/wAA//8AAP//AAD//wAA//8AAP//AAD//wAA/74N&#10;NP8gFlq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NQAAAAaAAAAAAAAAAAAAAAAAAAAAAAAAAAAAAAAAAAAAAAAAGI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SgAA&#10;SqkEEsDhBhj/+AEG/+EGGP+pEUX/SiOR/wEpptEAAQU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IIAAAANAAAAAAAA&#10;AAAAAAAAAAAAAAAAAAAAAAAAAAAAAAAAABoAAAC5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eJQAyzP8AMsz/ADLM/wAyzP8AMsz/ADHJ+wAKJz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BHAAAADQAAAAAAAAAAAAAA&#10;AAAAAAAAAAAAAAAAAAAAAAAAAAAAAAAAAAAAAAAAAAAAAAAAAAAAAAAAAAAAAAAAAAAAAAAAAAAA&#10;AAAAAAAAAAAAAAAAAAAADQAAAEc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x4lAC225AAy&#10;zP8AMsz/ADLM/wAyzP8AMsz/ABlng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cAAAAfwAAAAAAAAAAAAAAAAAAAAAAAAAAAAAAAAAAAAAAAAAAAAAAAAAAAAAA&#10;AAAAAAAAAAAAAAAAAAAAAAAAAAAAAAAAAAAAAAAAAAAAAAAAAAAAAAAAfwAAAH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HHCMALbbkADLM/wAyzP8AMsz/ADLM/wAyzP8AKafRAAEFB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FUAAAAAAAAAAAAA&#10;AAAAAAAAAAAAAAAAAAAAAAAAAAAAAAAAAAAAAAAAAAAAAAAAAAAAAAAAAAAAAAAAAAAAAAAAAAAA&#10;AAAAAAAAAAB/AAAA5A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FBgApp9EAMsz/ADLM/wAyzP8A&#10;Msz/ADLM/wAttuQABxwj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CMAAAADQAAAAAAAAAAAAAAAAAAAAAAAAAAAAAAAAAAAAAAAAAA&#10;AAAAAAAAAAAAAAAAAAAAAAAAAAAAAAAAAAAADQAAAJwAAADx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loggAyzP8AMsz/ADLM/wAyzP8AMsz/AC225AAHHi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UAAADxAAAA8QAAAH8A&#10;AAAdAAAAAAAAAAAAAAAAAAAAAAAAAAAAAAAAAAAAAAAAAAAAAAAAAAAAAAAAACoAAACpAAAA8Q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igyADHK/AAyzP8AMsz/ADLM/wAyzP8AMsz/&#10;AAceJ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AAAA1AAAAP8AAAD/AAAA/wAAANQAAAC3AAAAqgAAAKoAAACqAAAA&#10;qgAAAMYAAADhAAAA/wAAAP8AAAD/AAAA1AAAAC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EA&#10;KKLKADLM/wAyzP8AMsz/ADLM/wAxyfsADTZ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IAAADx&#10;AAAA/wAAAP8AAAD/AAAA/wAAAP8AAAD/AAAA/wAAAP8AAAD/AAAA/wAAAOEAAAB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PPUwAMsz/ADLM/wAyzP8AMsz/ADLM/wAZZ4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OAAAAJwAAADUAAAA/wAAAP8AAAD/AAAA/wAA&#10;ANQAAACMAAAAK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QAoo8wAMsz/&#10;ADLM/wAyzP8AMsz/ADLM/wABB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NMXwAyzP8AMsz/ADLM/wAyzP8AMsz/AA89T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x4lADLM/wAyzP8AMsz/ADLM&#10;/wAyzP8AKKPMAAAB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HHiUALbbkADLM/wAyzP8AMsz/ADLM/wAyzP8ADz1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cIwAttuQAMsz/ADLM/wAyzP8AMsz/ADLM/wAn&#10;oMgAAAE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UGACmn&#10;0QAyzP8AMsz/ADLM/wAyzP8AMsz/AC225AAHGy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WiCADLM/wAyzP8AMsz/ADLM/wAyzP8ALbbkAAceJ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KKDIAMcr8ADLM/wAy&#10;zP8AMsz/ADLM/wAyzP8ABx4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FBgApqNIAMsz/ADLM/wAyzP8AMsz/ADHJ+wANNk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B0AAAAAAAAAAAAAAB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4AAAA&#10;cQAAAMYAAADxAAAAVQAAAAAAAAAAAAAAAAAAAAAAAAAAAAAAAAAAAAAAAAAAAAAAAAAAAAAAAAAA&#10;AAAAAAAAAAAAAAAAAAAAAAAAAAAAAAAqAAAAxgAAAP8AAAD/AAAAxgAAACo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loggAyzP8AMsz/ADLM/wAyzP8A&#10;Msz/ABlng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oAAAC5AAAA/wAAAOQAAAAaAAAAAAAAAFUAAADGAAAAnAA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wAAAC3AAAA1AAAAP8AAAD/AAAAVQAAAAAAAAAAAAAAAAAAAAAA&#10;AAAAAAAAAAAAAAAAAAAAAAAAAAAAAAAAAAAAAAAAAAAAAAAAAAAAAAAAAAAAAFUAAADxAAAAqgAA&#10;AA0AAAANAAAAnAAAAPEAAAA3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TZEADHK/AAyzP8AMsz/ADLM/wAyzP8AKafRAAEFB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AAAA/wAA&#10;AOQAAAAaAAAAAAAAAAAAAAAAAAAAfwAAAMY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VQAAAAAAAAAAAAAAAAAAAAAAAAAAAAAAAAAAAAAAAAAAAAAAAAAAAAAAAAAAAAAA&#10;AAAAAAAAAAAAAAAANwAAAPEAAADGAAAADQAAAAAAAAAAAAAADQAAAMYAAADkAAAAGg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HHiUAMsz/ADLM/wAyzP8AMsz/ADLM/wAxyfsACic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AP8AAADUAAAAtwAAANcAAAAaAAAAAAAAAAAAAAAAAAAANwAAAPE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VQAAAAAAAAAAAAAAAAAAAAAAAAAA&#10;AAAAAAAAAAAAAAAAAAAAAAAAAAAAAAAAAAAAAAAAAAAAAAAAAAAAqgAAAP8AAAB/AAAAAAAAAAAA&#10;AAAAAAAAAAAAAH8AAAD/AAAAqg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eJQAttuQA&#10;Msz/ADLM/wAyzP8AMsz/ADLM/wAZZ4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H8AAAAAAAAAGgAAAMkA&#10;AAAaAAAAAAAAAAAAAAAAAAAAGgAAAOQAAADG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VQAAAAAAAAAAAAAAAAAAAAAAAAAAAAAAAAAAAAAAAAAAAAAAAAAAAAAAAAAAAAAAAAAA&#10;AAAAAAA3AAAA8QAAAPEAAAA3AAAAAAAAAAAAAAAAAAAAAAAAADcAAADxAAAA5AAAABo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xsiAC225AAyzP8AMsz/ADLM/wAyzP8AMsz/ACmn0QABB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QAAABoAAAAAAAAAGgAAAMkAAAAaAAAAAAAAAAAAAAAAAAAAGgAAAOQ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VQAAAAAAAAAAAAAAAAAAAAAAAAAAAAAA&#10;AAAAAAAAAAAAAAAAAAAAAAAAAAAAAAAAAAAAAAAAAAB/AAAA/wAAAOQAAAAaAAAAAAAAAAAAAAAA&#10;AAAAAAAAABoAAADkAAAA/wAAAFU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EAJ6DIADLM/wAyzP8AMsz/&#10;ADLM/wAyzP8ALbbkAAccI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rAAAABoAAAAAAAAAGgAAAMkAAAAa&#10;AAAAAAAAAAAAAAAAAAAAVQAAAP8AAADk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VQAAAAAAAAAAAAAAAAAAAAAAAAAAAAAAAAAAAAAAAAAAAAAAAAAAAAAAAAAAAAAAAAAAAAAA&#10;AACqAAAA/wAAAOQAAAAaAAAAAAAAAAAAAAAAAAAAAAAAAA0AAADGAAAA/wAAAH8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PPUwAMsz/ADLM/wAyzP8AMsz/ADLM/wAttuQABx4l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gAAAFUAAAAAAAAAGgAAAMkAAAAaAAAAAAAAAAAAAAAqAAAA5AAAAP8AAAC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VQAAAAAAAAAAAAAAAAAAAAAAAAAAAAAAAAAA&#10;AAAAAAAAAAAAAAAAAAAAAAAAAAAAAAAAAA0AAADGAAAA/wAAAMYAAAANAAAAAAAAAAAAAAAAAAAA&#10;AAAAAA0AAADGAAAA/wAAAKo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Aoo8wAMsz/ADLM/wAyzP8AMsz/ADLM&#10;/wAHHi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OQAAABiAAAAGgAAAMkAAAAaAAAA&#10;DQAAAGIAAADxAAAA/wAAAPEAAAA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VQAAAAAAAAAAAAAAAAAAAAAAAAAAAAAAAAAAAAAAAAAAAAAAAAAAAAAAAAAAAAAAAAAAAA0AAADG&#10;AAAA/wAAAMYAAAANAAAAAAAAAAAAAAAAAAAAAAAAAA0AAADGAAAA/wAAAKoAAAAAAAAAAAAAAAAA&#10;AAAAAAAAAAAAAAAAAAD/AAAA/wAAAP8AAAD/AAAA/wAAAP8AAAD/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NMXwAyzP8AMsz/ADLM/wAyzP8AMsz/ABNMX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xAAAA/wAAAP8AAAD/AAAA/wAAAP8AAAD/AAAA8QAAAF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VQAAAAAAAAAAAAAAAAAAAAAAAAAAAAAAAAAAAAAA&#10;AAAAAAAAAAAAAAAAAAAAAAAAAAAAAA0AAADGAAAA/wAAAMYAAAANAAAAAAAAAAAAAAAAAAAAAAAA&#10;AA0AAADGAAAA/wAAAKoAAAAAAAAAAAAAAAAAAAAAAAAAAAAAAAAAAAD/AAAA/wAAAP8AAAD/AAAA&#10;/wAAAP8AAAD/AAAA/wAAAP8AAAD/AAAA/w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x4lADLM/wAyzP8AMsz/ADLM/wAyzP8AKKPMAAAB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AAAAnAAAAOEAAAD/AAAA/wAA&#10;APEAAACpAAAAK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AAAAVQAA&#10;AAAAAAAAAAAAAAAAAAAAAAAAAAAAAAAAAAAAAAAAAAAAAAAAAAAAAAAAAAAAAAAAAA0AAADGAAAA&#10;/wAAAMYAAAANAAAAAAAAAAAAAAAAAAAAAAAAAA0AAADGAAAA/wAAAKoAAAAAAAAAAAAAAAAAAAAA&#10;AAAAAAAAAAAAAAD/AAAA/wAAAP8AAAD/AAAA/wAAAP8AAAD/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HiUALbbkADLM&#10;/wAyzP8AMsz/ADLM/wAyzP8ADz1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MkAAAAaAAAAAAAAAAAAAAAAAAAAAAAAAAAAAAAAAAAAAAAAAA0AAACpAAAA/wAAAOEAAACp&#10;AAAAK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VQAAAAAAAAAAAAAAAAAAAAAAAAAAAAAAAAAAAAAAAAAA&#10;AAAAAAAAAAAAAAAAAAAAAAAAAAAAAACqAAAA/wAAAMYAAAANAAAAAAAAAAAAAAAAAAAAAAAAABoA&#10;AADkAAAA/wAAAH8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cIwAttuQAMsz/ADLM/wAyzP8AMsz/ADLM/wAnoMgAAAE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MkAAAAaAAAADQAAAB0AAAAAAAAAAAAAAAAA&#10;AAAAAAAAAAAAAKoAAAD/AAAAfwAAAAAAAAANAAAAcQAAAC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VQAAAAAA&#10;AAAAAAAAAAAAAAAAAAAAAAAAAAAAAAAAAAAAAAAAAAAAAAAAAAAAAAAAAAAAAAAAAAB/AAAA/wAA&#10;AOQAAAAaAAAAAAAAAAAAAAAAAAAAAAAAABoAAADkAAAA/wAAAFU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UGACmn0QAyzP8AMsz/ADLM/wAy&#10;zP8AMsz/AC225AAHGy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NcAAADhAAAA/wAAAP8AAADxAAAAVQAAAAAAAAAAAAAAGgAAAOQAAADxAAAANwAAAAAAAAAAAAAA&#10;AAAAAHE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VQAAAAAAAAAAAAAAAAAAAAAAAAAAAAAAAAAAAAAAAAAAAAAA&#10;AAAAAAAAAAAAAAAAAAAAAAAAAAA3AAAA8QAAAPEAAAA3AAAAAAAAAAAAAAAAAAAAAAAAADcAAADx&#10;AAAA5AAAABo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WiCADLM/wAyzP8AMsz/ADLM/wAyzP8ALbbkAAceJ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wAAAP8AAAD/AAAA8QAAADcAAAAA&#10;AAAAGgAAAOQAAADkAAAAGgAAAAAAAAAAAAAAAAAAAFUAAAB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VQAAAAAAAAAA&#10;AAAAAAAAAAAAAAAAAAAAAAAAAAAAAAAAAAAAAAAAAAAAAAAAAAAAAAAAAAAAAAAAAAAAqgAAAP8A&#10;AAB/AAAAAAAAAAAAAAAAAAAAAAAAAH8AAAD/AAAAqg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KKDNKI4/9qhFE/+IGF//5AQX/4gYX/6oRRP9K&#10;BRVkAQ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PEA&#10;AAB/AAAAKwAAACsAAAA4AAAA1AAAAKoAAAAAAAAAGgAAAOQAAADkAAAAGgAAAAAAAAAAAAAAAAAA&#10;ABoAAAC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D/AAAAVQAAAAAAAAAAAAAAAAAAAAAAAAAAAAAAAAAAAAAAAAAAAAAAAAAA&#10;AAAAAAAAAAAAAAAAAAAAAAAAAAAANwAAAPEAAADGAAAADQAAAAAAAAAAAAAADQAAAMYAAADkAAAA&#10;Gg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QEEJr8K&#10;KvT/AAD//wAA//8AAP//AAD//wAA//8AAP//AAD/vwAAvyAAA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FUAAAAAAAAAAAAAAAAAAAAAAAAANwAAANcAAAAaAAAA&#10;GgAAAOQAAADkAAAAGgAAAAAAAAAAAAAAAAAAABoAAACs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AAAAnAAAAA0AAAAAAAAA&#10;AAAAAAAAAAAAAAAAAAAAAA0AAACcAAAA/wAAAMYAAAANAAAAAAAAAAAAAAAAAAAAAAAAAFUAAAD/&#10;AAAAjAAAAA0AAAANAAAAxgAAAPEAAAA3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0AAA06gIJ9f8AAP//AAD//wAA//8AAP//AAD//wAA//8AAP//AAD/&#10;/wAA/+kAAOk0AAA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QAAABoAAAAA&#10;AAAAAAAAAAAAAAAAAAAAGgAAAMkAAAAaAAAAGgAAAOQAAADkAAAAGgAAAAAAAAAAAAAAAAAAABoA&#10;AADJ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UAAAD/&#10;AAAA/wAAAP8AAAD/AAAA/wAAAP8AAADGAAAAAAAAAAAAAAAAAAAAAAAAAAAAAACcAAAA/wAAAMYA&#10;AAANAAAAAAAAAAAAAAAAAAAAAAAAAAAAAAA3AAAA1AAAAP8AAAD/AAAAqQAAACo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EAACHqAQPu/wAA//8AAP//&#10;AAD//wAA//8AAP//AAD//wAA//8AAP//AAD//wAA//8AAP/pAADpIQAAI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wAAADcAAAAAAAAAAAAAAAAAAAAAAAAAVQAAAMYAAAANAAAAGgAA&#10;AOQAAADkAAAAGgAAAAAAAAAAAAAAAAAAADcAAADX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b8BAsL/AAD//wAA//8AAP//AAD//wAA//8AAP//AAD//wAA//8AAP//AAD//wAA&#10;//8AAP//AAD/vgAAvgE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AMYAAAAqAAAA&#10;AAAAAAAAAABiAAAA8QAAAKoAAAAAAAAAGgAAAOQAAADkAAAAGgAAAAAAAAAAAAAAAAAAAFUAAADG&#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gAASv8AAP//AAD//wAA//8AAP//AAD/&#10;/wAA//8AAP//AAD//wAA//8AAP//AAD//wAA//8AAP//AAD//wAA/0oAAE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AAAA/wAAAP8AAAD/AAAA5AAAAG8AAADGAAAAtwAAAP8A&#10;AADxAAAAcgAAAAAAAAAAAAAADQAAAMYAAAC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gYayv8AAP//AAD//wAA//8AAP//AAD//wAA//8AAP//AAD//wAA//8AAP//AAD//wAA//8A&#10;AP//AAD//wAA/6kAAK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UAAADxAAAA/wAA&#10;AP8AAADUAAAANwAAAAAAAABiAAAA8QAAAP8AAAB/AAAAYgAAANQAAACqAAAA1AAAAPEA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CIr4gUW/v8AAP//AAD//wAA//8AAP//AAD//wAA&#10;//8AAP//AAD//wAA//8AAP//AAD//wAA//8AAP//AAD//wAA/+EAAO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wAAACsAAAAAAAAAAAAAAAAAAAAAAAAAAAAAAB0AAAAA&#10;AAAAAAAAADcAAADxAAAA/wAAAJ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BQYAKafR&#10;+QEF//8AAP//AAD//wAA//8AAP//AAD//wAA//8AAP//AAD//wAA//8AAP//AAD//wAA//8AAP//&#10;AAD//wAA//gAAP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ZaIIAMsz/4gYX//8AAP//AAD//wAA//8AAP//AAD//wAA//8A&#10;AP//AAD//wAA//8AAP//AAD//wAA//8AAP//AAD//wAA/+EAAO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cA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ooMgAxyvwAMsz/qhFE&#10;//8AAP//AAD//wAA//8AAP//AAD//wAA//8AAP//AAD//wAA//8AAP//AAD//wAA//8AAP//AAD/&#10;/wAA/6kAAK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QAAACsAAAAr&#10;AAAAKwAAACsAAAArAAAAKwAAAEUAAAC5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UGACmo0gAyzP8AMsz/SiOR//8AAP//AAD//wAA//8AAP//AAD//wAA//8AAP//&#10;AAD//wAA//8AAP//AAD//wAA//8AAP//AAD//wAA/0oAAE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KkAAAD/AAAA/wAAAP8AAAD/AAAA/wAAAP8AAAD/AAAA/wAAAP8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WiCADLM/wAyzP8AMsz/ATLL/78N&#10;M///AAD//wAA//8AAP//AAD//wAA//8AAP//AAD//wAA//8AAP//AAD//wAA//8AAP//AAD/vgAA&#10;vgE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D/AAAA/wAAAP8AAAD/AAAA&#10;/wAAAP8AAAD/AAAA/wAAAP8AAADG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NkQAMcr8ADLM/wAyzP8AMsz/ADLM/yAkktfpAADq/wAA//8AAP//AAD//wAA//8AAP//AAD/&#10;/wAA//8AAP//AAD//wAA//8AAP/pAADpIAAA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NQAAAA4AAAAOAAAALkAAABFAAAAKwAAACsAAAArAAAARQAAALk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eJQAyzP8AMsz/ADLM/wAyzP8AMsz/ADHJ+wAKJzE0&#10;AAA06QAA6f8AAP//AAD//wAA//8AAP//AAD//wAA//8AAP//AAD//wAA/+kAAOkzAAA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wAAADcAAAAAAAAAAAAAAH8AAAB/AAAAAAAA&#10;AAAAAAAAAAAAAAAAAHIAAAB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x4lAC225AAy&#10;zP8AMsz/ADLM/wAyzP8AMsz/ABlngQAAAAAAAAAAIQAAIb4AAL7/AAD//wAA//8AAP//AAD//wAA&#10;//8AAP//AAD/vgAAviAAAC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QAAABoAAAAAAAAAAAAAADcAAADXAAAAGgAAAAAAAAAAAAAAAAAAABoAAAC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HGyIALbbkADLM/wAyzP8AMsz/ADLM/wAyzP8AKafRAAEFBgAAAAAAAAAA&#10;AAAAAAEAAAFKAABKqQAAqeEAAOH4AAD44QAA4akAAKlKAABKAQ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uQAAADcAAAAAAAAAAAAAAAAAAACqAAAAqgAAAAAA&#10;AAAAAAAAAAAAADcAAADX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QAnoMgAMsz/ADLM/wAyzP8A&#10;Msz/ADLM/wAttuQABxwj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UAAAAnAAAAAAAAAA3AAAA8QAAAKkAAABVAAAAYgAAAPE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89TAAyzP8AMsz/ADLM/wAyzP8AMsz/AC225AAHHi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5AAAABoAAAAAAAAAqgAAAP8AAAD/&#10;AAAA/wAAAP8AAAC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BACijzAAyzP8AMsz/ADLM/wAyzP8AMsz/&#10;AAceJ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BVAAAAOAAAAAAAAAAAAAAADQAAAJwAAAD/AAAA/wAAAKk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z1MADLM/wAyzP8AMsz/ADLM/wAyzP8AE0x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BQYAMsz/ADLM/wAyzP8AMsz/ADLM/wAoo8wAAAE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gAAAMY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ZaIIAMsz/&#10;ADLM/wAyzP8AMsz/ADLM/wAPPU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MY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2RAAxyvwAMsz/ADLM/wAyzP8AMsz/ACiiygAAAQ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uQAAADcAAAAAAAAA&#10;AAAAAAAAAAAAAAAAAAAAAAAAAAAAAAAAAAAAAA0AAACP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x4lADLM/wAyzP8AMsz/ADLM&#10;/wAyzP8AMcn7AAonM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FUAAAAAAAAAAAAAAAAAAAAAAAAAAAAAAAAAAAAAAAAAAAAAABoA&#10;AADJ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HHiUALbbkADLM/wAyzP8AMsz/ADLM/wAyzP8AGWe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RwAAAIwAAACpAAAAVQAA&#10;AFUAAABVAAAAVQAAAFUAAABVAAAAYgAAALc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bIgAttuQAMsz/ADLM/wAyzP8AMsz/ADLM/wAp&#10;p9EAAQU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xgAAAP8AAAD/AAAA/wAAAP8AAAD/AAAA/wAAAP8AAAD/AAAA/wAAAP8AAADk&#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BACeg&#10;yAAyzP8AMsz/ADLM/wAyzP8AMsz/AC225AAHHC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gAAAP8AAAD/AAAA/wAAAP8A&#10;AAD/AAAA/wAAAP8AAAD/AAAA/wAAAP8AAADk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z1MADLM/wAyzP8AMsz/ADLM/wAyzP8ALbbkAAceJ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NQAAAAaAAAAAAAAAAAAAAAAAAAAAAAAAAAAAAAAAAAAAAAAAGI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EAKKPMADLM/wAy&#10;zP8AMsz/ADLM/wAyzP8ABx4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IIAAAANAAAAAAAAAAAAAAAA&#10;AAAAAAAAAAAAAAAAAAAAAAAAABoAAAC5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PPUwAMsz/ADLM/wAyzP8AMsz/ADLM/wATT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B0AAAAAAAAAAAAAAB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FBgAyzP8AMsz/ADLM/wAyzP8A&#10;Msz/ACijzAAAAQ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oAAAC5AAAA/wAAAOQAAAAaAAAA&#10;AAAAAFUAAADGAAAAnA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loggAyzP8AMsz/ADLM/wAyzP8AMsz/AA89T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AAAA/wAAAOQAAAAaAAAAAAAAAAAAAAAAAAAAfwAAAMY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TZEADHK/AAyzP8AMsz/ADLM/wAyzP8AKKLK&#10;AA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AP8AAADUAAAAtwAAANcAAAAaAAAAAAAA&#10;AAAAAAAAAAAANwAAAPE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HHiUA&#10;Msz/ADLM/wAyzP8AMsz/ADLM/wAxyfsACic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H8AAAAAAAAAGgAAAMkAAAAaAAAAAAAAAAAAAAAAAAAAGgAAAOQAAADG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eJQAttuQAMsz/ADLM/wAyzP8AMsz/ADLM/wAZZ4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QAAABoAAAAAAAAAGgAAAMkAAAAaAAAAAAAAAAAA&#10;AAAAAAAAGgAAAOQ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xwjAC225AAyzP8AMsz/&#10;ADLM/wAyzP8AMsz/ACmn0QABB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rAAA&#10;ABoAAAAAAAAAGgAAAMkAAAAaAAAAAAAAAAAAAAAAAAAAVQAAAP8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BQYAKafRADLM/wAyzP8AMsz/ADLM/wAyzP8ALbbkAAccI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FUAAAAAAAAAGgAAAMkAAAAaAAAAAAAAAAAAAAAq&#10;AAAA5AAAAP8AAAC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ZaIIAMsz/ADLM/wAyzP8AMsz/ADLM&#10;/wAttuQABx4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OQA&#10;AABiAAAAGgAAAMkAAAAaAAAADQAAAGIAAADxAAAA/wAAAPEA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ooMgAxyvwAMsz/ADLM/wAyzP8AMsz/ADLM/wAHHi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xAAAA/wAAAP8AAAD/AAAA/wAAAP8AAAD/AAAA&#10;8QAAAF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BACiiygAyzP8AMsz/ADLM/wAyzP8AMcn7AA02Q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d&#10;AAAAnAAAAOEAAAD/AAAA/wAAAPEAAACpAAAAK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z1MADLM&#10;/wAyzP8AMsz/ADLM/wAyzP8AGWe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w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EAKKPMADLM/wAyzP8AMsz/ADLM/wAyzP8AAQU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NQAAAA4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TTF8AMsz/ADLM/wAy&#10;zP8AMsz/ADLM/wAPPU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wAAAFUAAAB/AAAA1AAAAH8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eJQAyzP8AMsz/ADLM/wAyzP8AMsz/ACijzAAAAQ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jwAAAA0AAAAAAAAAAAAA&#10;ADgAAADGAAAAxgAAAF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x4lAC225AAyzP8AMsz/ADLM/wAyzP8A&#10;Msz/AA89T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QAAAJwAAADkAAAAnAAAAB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H&#10;HCMALbbkADLM/wAyzP8AMsz/ADLM/wAyzP8AJ6DIAA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A1AAAAP8AAADG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FBgApp9EAMsz/ADLM/wAyzP8AMsz/ADLM/wAttuQABxs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AAAANQAAAD/AAAA/wAAAP8AAACc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loggAyzP8A&#10;Msz/ADLM/wAyzP8AMsz/AC225AAHHi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QAAABoAAAAAAAAADQAAAGIAAADh&#10;AAAA/wAAAP8AAADhAAAAYg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igyADHK/AAyzP8AMsz/ADLM/wAyzP8AMsz/AAceJ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KkAAACpAAAA8QAAAP8AAAD/AAAAxgAAAD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EAKKLKADLM/wAyzP8AMsz/&#10;ADLM/wAxyfsADTZ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P8AAAD/AAAA8QAAAH8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PPUwAMsz/ADLM/wAyzP8AMsz/ADLM/wAZZ4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NQAAAB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Aoo8wAMsz/ADLM/wAyzP8AMsz/ADLM&#10;/wABB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wAAAD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NMXwAyzP8AMsz/ADLM/wAyzP8AMsz/AA89T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jw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x4lADLM/wAyzP8AMsz/ADLM/wAyzP8AKKPMAAAB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HiUALbbkADLM&#10;/wAyzP8AMsz/ADLM/wAyzP8ADz1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gAAAIwAAACqAAAAqgAAAHE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cIwAttuQAMsz/ADLM/wAyzP8AMsz/ADLM/wAnoMgAAAE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CpAAAA/wAAAP8AAAD/AAAA/wAAAP8AAADx&#10;AAAAfw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UGACmn0QAyzP8AMsz/ADLM/wAy&#10;zP8AMsz/AC225AAHGy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D/AAAA/wAAAP8AAADhAAAA1AAAANQAAAD/AAAA/wAAAK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WiCADLM/wAyzP8AMsz/ADLM/wAyzP8ALbbkAAceJ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P8AAADUAAAAVQAAAAAAAAAAAAAAAAAAAAAAAAAAAAAA&#10;KgAAAOQAAAB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KKDIAMcr8ADLM/wAyzP8AMsz/ADLM/wAyzP8A&#10;Bx4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MYAAAAN&#10;AAAAAAAAAAAAAAAAAAAAAAAAAAAAAAAAAAAAAAAAAFUAAADGAA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FBgAp&#10;qNIAMsz/ADLM/wAyzP8AMsz/ADHJ+wANNk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wAAADcAAAAAAAAAAAAAAAAAAAAAAAAAAAAAAAAAAAAAAAAAAAAA&#10;ABoAAADJ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loggAyzP8AMsz/ADLM/wAyzP8AMsz/ABlng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tv9mOjr/AAAA/wAAAP86Omb/ttv/////////&#10;/////////////////////////////////////////////////////////////////////////9vb&#10;tv+2kJD/Zjo6/zoAAP9mtv/////////////////////////////////////////////////////b&#10;/5A6AP8AAAD/AAAA/wAAAP8AAAD/AAAA/wBmtv///////////7ZmAP8AAAD/AAAA/wAAAP8AAAD/&#10;AAAA/wAAAP8AZrb/////////////////////////////tmb/AAAA/wAAAP8AAAD/AAAA/wA6kP8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QAAABoAAAAAAAAA&#10;AAAAAAAAAAAAAAAAAAAAAAAAAAAAAAAAAAAAADcAAADX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igyADHK/AAyzP8A&#10;Msz/ADLM/wAyzP8AKafRAAEFB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uQAAADcAAAAAAAAAAAAAAAAAAAAAAAAAAAAAAAAAAAAAAAAAAAAAAKoA&#10;AADG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CQsALrvqADLM/wAyzP8AMsz/ADLM/wAxyfsACicxAAAAAAAAAAAAAAAAAAAA&#10;AAAAAAAAAAAAAAAAAAAAAAAAAAAAAAAAAAAAAAABAAABSgAASqoAAKriAADi+QAA+eIAAOKqAACq&#10;SgAASgE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MYAAAANAAAAAAAA&#10;AAAAAAAAAAAAAAAAAAAAAAAdAAAAqQAAAP8A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fgKAAMsz/ADLM/wAyzP8AMsz/&#10;ADLM/wAZZ4EAAAAAAAAAAAAAAAAAAAAAAAAAAAAAAAAAAAAAAAAAAAAAAAAAAAAAAAAAACEAACG/&#10;AAC//wAA//8AAP//AAD//wAA//8AAP//AAD//wAA/78AAL8gAAA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xAAAAtwAAAGIAAABVAAAAnAAAANQAAAD/AAAA/w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NNYAAyzP8AMsz/ADLM/wAyzP8AMsz/ACmn0QABBQYAAAAAAAAAAAAAAAAAAAAAAAAAAAAA&#10;AAAAAAAAAAAAAAAAAAAAAAAANAAANOoAAOr/AAD//wAA//8AAP//AAD//wAA//8AAP//AAD//wAA&#10;//8AAP/pAADpNAAAN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oAAADUAAAA/wAAAP8A&#10;AAD/AAAA/wAAAP8AAAD/AAAA8Q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CIrADDF9gAyzP8AMsz/ADLM/wAyzP8AMMX2AAgi&#10;KwAAAAAAAAAAAAAAAAAAAAAAAAAAAAAAAAAAAAAAAAAAAAAAAAAAAAAhAAAh6gAA6v8AAP//AAD/&#10;/wAA//8AAP//AAD//wAA//8AAP//AAD//wAA//8AAP//AAD/6QAA6SEAAC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gAAAOEAAAD/AAAA/wAAAOEAAAB/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BQYAKafR&#10;ADLM/wAyzP8AMsz/ADLM/wAyzP8AE01gAAAAAAAAAAAAAAAAAAAAAAAAAAAAAAAAAAAAAAAAAAAA&#10;AAAAAAAAAAEAAAG/AAC//wAA//8AAP//AAD//wAA//8AAP//AAD//wAA//8AAP//AAD//wAA//8A&#10;AP//AAD//wAA/74AAL4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ZaIIAMsz/ADLM/wAyzP8AMsz/ADLM/wAfgKAAAAAAAAAAAAAA&#10;AAAAAAAAAAAAAAAAAAAAAAAAAAAAAAAAAAAAAAAAAAAAAEoAAEr/AAD//wAA//8AAP//AAD//wAA&#10;//8AAP//AAD//wAA//8AAP//AAD//wAA//8AAP//AAD//wAA//8AAP9KAAB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5A6AP8AAAD/ADqQ/9v/////////////&#10;///////////////b/5A6AP8AAAD/AGa2////////////////////////////////////////////&#10;/////////////////////////////7b/ZgAA/wAAAP9mtv//////////////////////////////&#10;/////////////////9v/29u2/5CQZv86AAD/AAAA/wAAAP8AOpD/2///////////////////////&#10;/////////////////////9v/kDoA/wAAAP8AZrb/////////////////////////////tmb/OpDb&#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ooMgAxyvwAMsz/ADLM&#10;/wAyzP8AMsz/AC676gACCQsAAAAAAAAAAAAAAAAAAAAAAAAAAAAAAAAAAAAAAAAAAAAAAAAAAAAA&#10;AAAAAKoAAKr/AAD//wAA//8AAP//AAD//wAA//8AAP//AAD//wAA//8AAP//AAD//wAA//8AAP//&#10;AAD//wAA//8AAP+pAAC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CsAAAArAAAARwAAAFUAAABHAAAADQAAAAAAAAAAAAAAAAAAAAAAAAAAAAAA&#10;DQAAAHEAAAA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UGACmo0gAyzP8AMsz/ADLM/wAyzP8AMcn7AAonMQAAAAAAAAAAAAAAAAAAAAAA&#10;AAAAAAAAAAAAAAAAAAAAAAAAAAAAAAAAAAAAAAAAAOIAAOL/AAD//wAA//8AAP//AAD//wAA//8A&#10;AP//AAD//wAA//8AAP//AAD//wAA//8AAP//AAD//wAA//8AAP/hAAD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5A6AP8AAAD/ADqQ/9v/////////////////&#10;///////////b/5A6AP8AAAD/AGa2////////////////////////////////////////////////&#10;/////////////////////////7b/ZgAA/wAAAP9mtv//////////////////////////////////&#10;/////////////////////////////////////9uQOv8AAAD/AAAA/2a2////////////////////&#10;//////////////////////+2/2YAAP8AAAD/AGa2///////////////////bkP86OpD/2///////&#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qQAAAP8AAAD/AAAA8QAAAJwAAAAd&#10;AAAAAAAAAAAAAAAAAAAAAAAAAAAAAAAAAAAAAAAAAA0AAACPAAAAY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WiCADLM/wAyzP8AMsz/ADLM/wAy&#10;zP8AGWeBAAAAAAAAAAAAAAAAAAAAAAAAAAAAAAAAAAAAAAAAAAAAAAAAAAAAAAAAAAAAAAAAAAAA&#10;APkAAPn/AAD//wAA//8AAP//AAD//wAA//8AAP//AAD//wAA//8AAP//AAD//wAA//8AAP//AAD/&#10;/wAA//8AAP/4AAD4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10;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DUAAAAKgAAAAAAAAAAAAAAAAAAAAAAAAAAAAAAAAAAAAAAAAAAAAAAAAAA&#10;AAAAAAAAAAAAcgAAAF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KDIAMcr8ADLM/wAyzP8AMsz/ADLM/wApp9EAAQUGAAAAAAAAAAAAAAAAAAAAAAAAAAAAAAAA&#10;AAAAAAAAAAAAAAAAAAAAAAAAAAAAAAAAAAAAAOIAAOL/AAD//wAA//8AAP//AAD//wAA//8AAP//&#10;AAD//wAA//8AAP//AAD//wAA//8AAP//AAD//wAA//8AAP/hAAD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7ZmAP8AAAD/ADqQ/9v/////////////////////&#10;//////+2/2YAAP8AAAD/OpDb////////////////////////////////////////////////////&#10;/////////////////////7b/ZgAA/wAAAP9mtv//////////////////////////////////////&#10;////////////////////////////////////////tmb/AAAA/wBmtv//////////////////////&#10;///////////////////////bkP86AAD/AAAA/zqQ2//////////b/5A6Zv+2////////////////&#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QAAAOQAAAAaAAAAAAAAAAAAAAAAAAAA&#10;AAAAAAAAAAAAAAAAAAAAAAAAAAAAAAAAAAAAAAAAAAAAAAAAAAAAAI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JCwAuu+oAMsz/ADLM/wAyzP8AMsz/ADHJ+wAKJzEA&#10;AAAAAAAAAAAAAAAAAAAAAAAAAAAAAAAAAAAAAAAAAAAAAAAAAAAAAAAAAAAAAAAAAAAAAAAAAKoA&#10;AKr/AAD//wAA//8AAP//AAD//wAA//8AAP//AAD//wAA//8AAP//AAD//wAA//8AAP//AAD//wAA&#10;//8AAP+pAAC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gAAAH8AAAAAAAAAAAAAAAAAAAAAAAAAAAAAAAAAAAAAAAAAAAAAAAAAAAAAAAAAAAAAAAAA&#10;AAAAAAAAAAAAAFU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AoAAy&#10;zP8AMsz/ADLM/wAyzP8AMsz/ABlngQAAAAAAAAAAAAAAAAAAAAAAAAAAAAAAAAAAAAAAAAAAAAAA&#10;AAAAAAAAAAAAAAAAAAAAAAAAAAAAAAAAAEoAAEr/AAD//wAA//8AAP//AAD//wAA//8AAP//AAD/&#10;/wAA//8AAP//AAD//wAA//8AAP//AAD//wAA//8AAP9KAABK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&#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uQAAADcAAAAAAAAAAAAAAAAAAAAAAAAAAAAA&#10;AAAAAAAAAAAAAAAAAAAAAAAAAAAAAAAAAAAAAAAAAAAAAAAAABoAAACs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01gADLM/wAyzP8AMsz/ADLM/wAyzP8AKafRAAEFBgAAAAAAAAAA&#10;AAAAAAAAAAAAAAAAAAAAAAAAAAAAAAAAAAAAAAAAAAAAAAAAAAAAAAAAAAAAAAAAAAAAAAEAAAG/&#10;AAC//wAA//8AAP//AAD//wAA//8AAP//AAD//wAA//8AAP//AAD//wAA//8AAP//AAD//wAA/74A&#10;AL4B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QAAABoAAAAAAAAAAAAAAAAAAAAAAAAAAAAAAAAAAAAAAAAAAAAAAAAAAAAAAAAAAAAAAAAAAAAA&#10;AAAAAAAAABoAAADJ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IIisAMMX2ADLM/wAyzP8A&#10;Msz/ADLM/wAwxfYACCIrAAAAAAAAAAAAAAAAAAAAAAAAAAAAAAAAAAAAAAAAAAAAAAAAAAAAAAAA&#10;AAAAAAAAAAAAAAAAAAAAAAAAAAAAAAAAAAAgAAAg6QAA6f8AAP//AAD//wAA//8AAP//AAD//wAA&#10;//8AAP//AAD//wAA//8AAP//AAD/6QAA6SAAA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&#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QAAABoAAAAAAAAAAAAAAAAAAAAAAAAAAAAAAAAA&#10;AAAAAAAAAAAAAAAAAAAAAAAAAAAAAAAAAAAAAAAAAAAAABoAAADJ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FBgApp9EAMsz/ADLM/wAyzP8AMsz/ADLM/wATTWAAAAAAAAAAAAAAAAAAAAAAAAAA&#10;AAAAAAAAAAAAAAAAAAAAAAAAAAAAAAAAAAAAAAAAAAAAAAAAAAAAAAAAAAAAAAAAAAAAAAAAAAAA&#10;NAAANOkAAOn/AAD//wAA//8AAP//AAD//wAA//8AAP//AAD//wAA//8AAP/pAADpMwAAM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uQAA&#10;ADcAAAAAAAAAAAAAAAAAAAAAAAAAAAAAAAAAAAAAAAAAAAAAAAAAAAAAAAAAAAAAAAAAAAAAAAAA&#10;AAAAAFU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loggAyzP8AMsz/ADLM/wAyzP8AMsz/&#10;AB+AoAAAAAAAAAAAAAAAAAAAAAAAAAAAAAAAAAAAAAAAAAAAAAAAAAAAAAAAAAAAAAAAAAAAAAAA&#10;AAAAAAAAAAAAAAAAAAAAAAAAAAAAAAAAAAAAAAAAACEAACG+AAC+/wAA//8AAP//AAD//wAA//8A&#10;AP//AAD//wAA/74AAL4gAAA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kP9mOgD/AAAA/wAAAP86ZpD/ttv/////&#10;/////////////////////////////7ZmOv8AAAD/ADqQ/9v//////////////////////////7Zm&#10;/wAAAP8AAAD/AAAA/wAAAP8AAAD/AAAA/wA6kP/////////////////////////b/5BmOv8AAAD/&#10;AAAA/wAAAP86Omb/kLbb////////////////////////////////////////////////////////&#10;/////////////////////////7ZmAP8AOpD/2///////////////////////////////////////&#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KoAAAAAAAAAAAAAAAAAAAAAAAAAAAAAAAAAAAAA&#10;AAAAAAAAAAAAAAAAAAAAAAAAAAAAAAAAAAAAAAAAAKoAAADGAA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igyADHK/AAyzP8AMsz/ADLM/wAyzP8ALrvqAAIJCwAAAAAAAAAAAAAAAAAAAAAAAAAAAAAAAAAA&#10;AAAAAAAAAAAAAAAAAAAAAAAAAAAAAAAAAAAAAAAAAAAAAAAAAAAAAAAAAAAAAAAAAAAAAAAAAAAA&#10;AAAAAAABAAABSgAASqkAAKnhAADh+AAA+OEAAOGpAACpSgAASgE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QAAAPEA&#10;AABVAAAAAAAAAAAAAAAAAAAAAAAAAAAAAAAAAAAAAAAAAAAAAAAAAAAAAAAAAAAAAAAAAAAAVQAA&#10;AP8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BQYAKajSADLM/wAyzP8AMsz/ADLM/wAxyfsACicx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xAAAAYgAAAAAAAAAAAAAAAAAAAAAAAAAAAAAA&#10;AAAAAAAAAAAAAAAAAAAAAAAAAABiAAAA8QAAAPE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ZaIIAMsz/&#10;ADLM/wAyzP8AMsz/ADLM/wAZZ4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wAAAPEAAAB/AAAAOAAAAA0AAAAAAAAAAAAAAAAAAAAdAAAAYgAAANQAAAD/AAAA/w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qAAAAxgAAAP8AAAD/AAAAxgAAACoAAAAAAAAAAAAAAAAA&#10;AAAAAAAAAAAAAAAAAAAAAAAAAAAAAAAAAAAAAAAAAAAAAAAAAAAAAAAAAAAAAAAAAAANAAAAxgAA&#10;AP8AAAD/AAAA/wAAAP8AAAD/AAAAqg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oMgAxyvwAMsz/ADLM/wAyzP8AMsz/ACmn0QABB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8QAAAP8AAAD/AAAA/wAAAP8AAAD/AAAA/wAA&#10;AP8AAAD/AAAA/wAAAP8AAAD/AAAAn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UAAADxAAAAqgAA&#10;AA0AAAANAAAAnAAAAPEAAAA3AAAAAAAAAAAAAAAAAAAAAAAAAAAAAAAAAAAAAAAAAAAAAAAAAAAA&#10;AAAAAAAAAAAAAAAAAAAAAAAAAABVAAAA/wAAAP8AAAD/AAAA/wAAAP8AAADxAAAANw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kLAC676gAyzP8AMsz/ADLM&#10;/wAyzP8AMcn7AAonM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gAAANQAAAD/AAAA/wAAAP8AAAD/AAAA/wAAAP8AAAD/AAAA/wAAAPEAAAB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DGAAAADQAAAAAAAAAAAAAADQAAAMYAAADkAAAAGgAAAAAAAAAA&#10;AAAAAAAAAAAAAAAAAAAAAAAAAAAAAAAAAAAAAAAAAAAAAAAAAAAAAAAAAA0AAAC5AAAANw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4CgADLM/wAyzP8AMsz/ADLM/wAyzP8AGWe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4AAAAqQAAAOEAAAD/AAAA/wAAAP8A&#10;AADGAAAAcQ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gAAAP8AAAB/AAAAAAAAAAAA&#10;AAAAAAAAAAAAAH8AAAD/AAAAqgAAAAAAAAAAAAAAAAAAAAAAAAAAAAAAAAAAAAAAAAAAAAAAAAAA&#10;AAAAAAAAAAAAAAAAAFUAAACc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TTWAAMsz/ADLM/wAyzP8AMsz/ADLM/wAp&#10;p9EAAQU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PEAAAA3AAAAAAAAAAAAAAAAAAAAAAAAADcAAADxAAAA5AAAABoAAAAAAAAA&#10;AAAAAAAAAAAAAAAAAAAAAAAAAAAAAAAAAAAAAAAAAAAAAAAADQAAALkAAAA3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gi&#10;KwAwxfYAMsz/ADLM/wAyzP8AMsz/ADDF9gAIIi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OQAAAAaAAAAAAAAAAAAAAAA&#10;AAAAAAAAABoAAADkAAAA/wAAAFUAAAAAAAAAAAAAAAAAAAAAAAAAAAAAAAAAAAAAAAAAAAAAAAAA&#10;AAAAAAAAVQAAAP8AAAD/AAAAxgAAAHEAAAAN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UGACmn0QAyzP8AMsz/ADLM/wAyzP8AMsz/ABNNY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AAAA/wAAAOQAAAAaAAAAAAAAAAAAAAAAAAAAAAAAAA0AAADGAAAA/wAAAH8AAAAAAAAAAAAA&#10;AAAAAAAAAAAAAAAAAAAAAAAAAAAAAAAAAAAAAAANAAAAxgAAAP8AAAD/AAAA/wAAAP8AAADxAAAA&#10;fwAAAA0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WiCADLM/wAy&#10;zP8AMsz/ADLM/wAyzP8AH4C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DGAAAA/wAAAMYAAAANAAAAAAAAAAAAAAAAAAAA&#10;AAAAAA0AAADGAAAA/wAAAKoAAAAAAAAAAAAAAAAAAAAAAAAAAAAAAAAAAAAAAAAAAAAAAAAAAAAA&#10;AAAAAAAAAA0AAAA4AAAAjAAAAPEAAAD/AAAA/wAAAMYAAAAN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KKDIAMcr8ADLM/wAyzP8AMsz/ADLM/wAuu+oAAgkL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wAAAMYAAAANAAAAAAAAAAAAAAAAAAAAAAAAAA0AAADGAAAA/wAAAKoAAAAAAAAAAAAAAAAA&#10;AAAAAAAAAAAAAAAAAAAAAAAAAAAAAAAAAAAAAAAAAAAAAAAAAAAAAAAAAAAAAA0AAACcAAAA/wAA&#10;AP8AAACqAAAAAAAAAAAAAAAAAAAAAAAAAAAAAAAAAAAAAAAAAAAAAAD/AAAA/wAAAP8AAAD/AAAA&#10;/wAAAP8AAAD/AAAA/wAAAP8AAAD/AAAA/w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FBgApqNIAMsz/ADLM/wAyzP8A&#10;Msz/ADHJ+wAKJz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DGAAAA/wAAAMYAAAANAAAAAAAAAAAAAAAAAAAAAAAA&#10;AA0AAADGAAAA/wAAAKoAAAAAAAAAAAAAAAAAAAAAAAAAAAAAAAAAAAAAAAAAAAAAAAAAAAAAAAAA&#10;AAAAAAAAAAAAAAAAAAAAAAAAAAAAAAAAfwAAAP8AAAD/AAAAVQAAAAAAAAAAAAAAAAAAAAAAAAAA&#10;AAAAAAAAAAAAAAD/AAAA/wAAAP8AAAD/AAAA/wAAAP8AAAD/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loggAyzP8AMsz/ADLM/wAyzP8AMsz/ABlng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MYAAAANAAAAAAAAAAAAAAAAAAAAAAAAAA0AAADGAAAA/wAAAKoAAAAAAAAAAAAAAAAAAAAA&#10;AAAAAAAAAAAAAAAAAAAAAAAAAAAAAAAAAAAAAAAAAAAAAAAAAAAAAAAAAAAAAAAAAAAADQAAAMYA&#10;AAD/AAAAfwAAAAAAAAAAAAAAAAAAAAAAAAAAAAAAAAAAAAAAAAD/AAAA/wAAAP8AAAD/AAAA/wAA&#10;AP8AAAD/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igyADHK/AAyzP8AMsz/ADLM/wAyzP8AKafR&#10;AAEFB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wAAAMYAAAANAAAAAAAAAAAAAAAAAAAAAAAAABoA&#10;AADkAAAA/wAAAH8AAAAAAAAAAAAAAAAAAAAAAAAAAAAAAAAAAAAAAAAAAAAAAAAAAAAAAAAAAAAA&#10;AAAAAAAAAAAAAAAAAAAAAAAAAAAAAAAAAFUAAAD/AAAAqg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CQsA&#10;LrvqADLM/wAyzP8AMsz/ADLM/wAxyfsACic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QAAABoAAAAAAAAAAAAAAAAAAAAAAAAAAAAA&#10;AAAAAAAAAAAAAAAAAAAAAAAAAAAAAAAAAAAAAAAAAAAAAAAAABoAAADJ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OQAAAAaAAAAAAAAAAAAAAAAAAAAAAAAABoAAADkAAAA/wAAAFUAAAAAAAAAAAAAAAAAAAAAAAAA&#10;AAAAAAAAAAAAAAAAAAAAAAAAAAAAAAAAAAAAAAAAAAAAAAAAAAAAAAAAAAAAAAAAAAAAABoAAADk&#10;AAAAfw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gKAAMsz/ADLM/wAyzP8AMsz/ADLM/wAZZ4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wAAADcAAAAAAAAAAAAAAAAAAAAAAAAAAAAAAAAAAAAAAAAAAAAAAAAAAAAAAAAAAAAAAAAAAAAA&#10;AAAAAAAAADcAAADX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PEAAAA3AAAAAAAAAAAAAAAAAAAAAAAAADcAAADx&#10;AAAA5AAAABoAAAAAAAAAAAAAAAAAAAAAAAAAAAAAAAAAAAAAAAAAAAAAAAAAAAAAAAAAAAAAAAAA&#10;AAAAAAAAAAAAAAAAAAAAAAAAAAAAADcAAADxAAAAVQ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NNYAAyzP8AMsz/&#10;ADLM/wAyzP8AMsz/ACmn0QABB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NQAAABiAAAAVQAAAFUAAABVAAAAVQAAAFUA&#10;AABVAAAAVQAAAFUAAABVAAAAVQAAAFUAAABVAAAAYgAAANQAAADk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P8A&#10;AAB/AAAAAAAAAAAAAAAAAAAAAAAAAH8AAAD/AAAAqgAAAAAAAAAAAAAAAAAAAAAAAAAAAAAAAAAA&#10;AAAAAAAAAAAAAAAAAAAAAAAAAAAAAAAAAAAAAAAAAAAAAAAAAAAAAAAAAAAAAAAAAFUAAADGAAAA&#10;DQ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CIrADDF9gAyzP8AMsz/ADLM/wAyzP8AMMX2AAgiK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P8AAAD/AAAA/wAAAP8AAAD/AAAA/wAAAP8AAAD/AAAA/wAAAP8AAAD/AAAA/wAAAP8AAAD/AAAA&#10;/wAAAP8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DGAAAADQAAAAAAAAAAAAAADQAAAMYAAADkAAAA&#10;GgAAAAAAAAAAAAAAAAAAAAAAAAAAAAAAAAAAAAAAAAAAAAAAAAAAAAAAAAANAAAAVQAAAA0AAAAA&#10;AAAAAAAAAAAAAAAAAAAAGgAAAMYAAAA3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BQYAKafRADLM/wAyzP8AMsz/ADLM&#10;/wAyzP8AE01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P8AAAD/AAAA/wAAAP8AAAD/AAAA/wAAAP8AAAD/&#10;AAAA/wAAAP8AAAD/AAAA/wAAAP8AAAD/AAAA/wAAAP8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UAAAD/&#10;AAAAjAAAAA0AAAANAAAAxgAAAPEAAAA3AAAAAAAAAAAAAAAAAAAAAAAAAA0AAACcAAAA/wAAAMYA&#10;AAANAAAAAAAAAAAAAAB/AAAA/wAAAPEAAAB/AAAADQAAAAAAAABVAAAAuQAAACo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ZaIIAMsz/ADLM/wAyzP8AMsz/ADLM/wAfgK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H8A&#10;AAArAAAAKwAAACsAAAArAAAAKwAAADgAAADJAAAAOAAAACsAAAArAAAAKwAAACsAAAArAAAAKwAA&#10;AH8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1AAAAP8AAAD/AAAAqQAAACoAAAAAAAAAAAAA&#10;AAAAAAAAAAAAAAAAAAAAAACcAAAA/wAAAMYAAAANAAAAAAAAAAAAAAANAAAAqQAAAP8AAAD/AAAA&#10;/wAAAMYAAABV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ooMgAxyvwAMsz/ADLM/wAyzP8AMsz/AC676gAC&#10;CQ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QAAABoAAAAAAAAAAAAAAAAAAAAAAAAAAAAAABoAAADJAAAA&#10;GgAAAAAAAAAAAAAAAAAAAAAAAAAAAAAAAAAAABoAAADJ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UGACmo&#10;0gAyzP8AMsz/ADLM/wAyzP8AMcn7AAonM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2&#10;Zv8AAAD/Zrb/////////////////////////////////////////////////////////////////&#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jwAAAA0AAAAA&#10;AAAAAAAAAAAAAAAAAAAAAAAAABoAAADJAAAAGgAAAAAAAAAAAAAAAAAAAAAAAAAAAAAAAAAAAA0A&#10;AACP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WiCADLM/wAyzP8AMsz/ADLM/wAyzP8AGWe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9uQOv8AAAD/OpDb////////////////////////////&#10;tmYA/wAAAP8AAAD/AAAA/wAAAP8AAAD/AAAA/wA6kP/b////////////tv9mAAD/AAAA/wAAAP8A&#10;AAD/AAAA/wAAAP8AAAD/OpDb////////////////////////////////////////////////////&#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J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NkQAMcr8ADLM/wAy&#10;zP8AMsz/ADLM/wApp9EAAQU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9u2/2YAAP8AOmb/tv/////bkP86&#10;ADr/kNv////btv9mOgD/AABm/7b/////////////////2/+2kDr/AAAA/wAAAP8AZrb/2///////&#10;///////////////////////////b/5A6AP8AAAD/AAAA/2a22///////////////////////////&#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J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eJQAyzP8AMsz/ADLM/wAyzP8AMsz/ADHJ+wAKJz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2/2YAAP8AAAD/ADpm/7b/2/+QOmb/tv+2/2YAAP8AAAD/ADpm/7b/////////////&#10;////////25D/OgAA/wAAAP9mtv///////////////////////////////////////9uQOv8AAAD/&#10;AABm/7b/////////////////////////////////////////////////////////////////////&#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J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x4lAC225AAyzP8AMsz/ADLM/wAyzP8A&#10;Msz/ABlng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b27b/tpBm/2ZmZv9mZjr/&#10;Zjpm/2aQkP+229v/////////////////////////////25D/OgAA/wAAAP9mtv//////////////&#10;/////////////////////////9uQOv8AAAD/AABm/7b/////////////////////////////////&#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QAAABoAAAAAAAAAAAAA&#10;AAAAAAAAAAAAAAAAABoAAADJAAAAGgAAAAAAAAAAAAAAAAAAAAAAAAAAAAAAAAAAABoAAADJ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H&#10;GyIALbbkADLM/wAyzP8AMsz/ADLM/wAyzP8AKafRAAEFB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btrb/kJBm/2Y6Zv9mZmb/ZmZm/2aQkP+229v/////////////////////////&#10;////25D/OgAA/wAAAP9mtv///////////////////////////////////////9uQOv8AAAD/AABm&#10;/7b/////////////////////////////////////////////////////////////////////////&#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wAAADcAAAAAAAAAAAAAAAAAAAAAAAAAAAAAABoAAADJAAAAGgAAAAAAAAAA&#10;AAAAAAAAAAAAAAAAAAAAAAAAADcAAADX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AnoMgAMsz/ADLM/wAyzP8AMsz/ADLM/wAttuQABxw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2/2YAAP8AAAD/ADqQ/9v/2/+QZpD/2/+2&#10;/2YAAP8AAAD/ADqQ/9v/////////////////////25D/OgAA/wAAAP9mtv//////////////////&#10;/////////////////////9uQOv8AAAD/AABm/7b/////////////////////////////////////&#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NQAAABiAAAAVQAAAFUA&#10;AABVAAAAVQAAAGIAAADkAAAAYgAAAFUAAABVAAAAVQAAAFUAAABVAAAAYgAAANQ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89TAAyzP8A&#10;Msz/ADLM/wAyzP8AMsz/AC225AAHHi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9u2/2YAAP8AOpD/2//////bkP86ADr/kNv/////tv9mOgD/ADpm/7b/////////////////////&#10;25D/OgAA/wAAAP9mtv///////////////////////////////////////9uQOv8AAAD/AABm/7b/&#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P8AAAD/AAAA/wAAAP8AAAD/AAAA/wAAAP8AAAD/AAAA/wAAAP8AAAD/AAAA&#10;/wAAAP8AAAD/AAAA/wAAAP8AAADk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ACijzAAyzP8AMsz/ADLM/wAyzP8AMsz/AAceJ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9uQOv8AAAD/OpDb////&#10;////////////////////////////////////25D/OgAA/wAAAP9mtv//////////////////////&#10;/////////////////9uQOv8AAAD/AABm/7b/////////////////////////////////////////&#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AAAAP8AAAD/AAAA/wAAAP8AAAD/&#10;AAAA/wAAAP8AAAD/AAAA/wAAAP8AAAD/AAAA/wAAAP8AAAD/AAAA/wAAAP8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z1MADLM/wAyzP8AMsz/&#10;ADLM/wAyzP8AE0x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9u2Zv8AAAD/Zrb/////////////////////////////////////////25D/&#10;OgAA/wAAAP8AAAD/AAAA/wAAAP8AAAD/AAAA/wAAAP8AAAD/AAAA/wAAAP8AAAD/AABm/7b/////&#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H8AAAArAAAAKwAAACsAAAArAAAAKwAAACsAAAArAAAAKwAAACsAAAArAAAAKwAA&#10;ACsAAAArAAAAKwAAAH8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BQYAMsz/ADLM/wAyzP8AMsz/ADLM/wAoo8wAAA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25D/OgAA/wAAAP9mtv//////////////////////////&#10;/////////////9uQOv8AAAD/AABm/7b/////////////////////////////////////////////&#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QAAABoAAAAAAAAAAAAAAAAAAAAAAAAA&#10;AAAAAAAAAAAAAAAAAAAAAAAAAAAAAAAAAAAAAAAAAAAAAAAAAAAAABoAAADJ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ZaIIAMsz/ADLM/wAyzP8AMsz/ADLM&#10;/wAPPU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25D/OgAA&#10;/wAAAP9mtv///////////////////////////////////////9uQOv8AAAD/AABm/7b/////////&#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jwAAAA0AAAAAAAAAAAAAAAAAAAAAAAAAAAAAAAAAAAAAAAAAAAAAAAAAAAAAAAAAAAAAAAAA&#10;AAAAAAAAAAAAAA0AAACP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2RAAxyvwAMsz/ADLM/wAyzP8AMsz/ACiiygAAAQ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25D/OgAA/wAAAP9mtv//////////////////////////////&#10;/////////9uQOv8AAAD/AABm/7b/////////////////////////////////////////////////&#10;//////////////////+2Zmb/tv//////////////////////////////////////////////////&#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x4lADLM/wAyzP8AMsz/ADLM/wAyzP8AMcn7AAonM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25D/OgAA/wAA&#10;AP9mtv///////////////////////////////////////9uQOv8AAAD/AABm/7b/////////////&#10;///////////////////////////////////////////////////bkP86AGb/tv//////////////&#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cAAAAqAAAAAAAAAAAAAAAqAAAAO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HiUALbbkADLM&#10;/wAyzP8AMsz/ADLM/wAyzP8AGWe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25D/OgAA/wAAAP9mtv//////////////////////////////////&#10;/////9uQOv8AAAD/AABm/7b/////////////////////////////////////////////////////&#10;///////b/5A6AP8AAGb/tv//////////////////////////////////////////////////////&#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kAAAAGgAAADcAAADx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bIgAttuQAMsz/ADLM/wAyzP8AMsz/ADLM/wApp9EAAQU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25D/OgAA/wAAAP9m&#10;tv///////////////////////////////////////9uQOv8AAAD/AABm/7b/////////////////&#10;/////7b/ZjoA/wAAAP86ZpD/29u2/2Zmtv///9v/kDoA/wAAAP8AAAD/AAAA/wAAZv+2////////&#10;/9uQZv86AAD/AAAA/wA6Zv+22///////////2/+2kGb/OgA6/5Db2/+2Zjr/AAAA/wAAAP86Zrb/&#10;2/////////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D/AAAAVQAAAFU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BACegyAAyzP8AMsz/ADLM/wAy&#10;zP8AMsz/AC225AAHHC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tmb/AAAA/wAAAP9mtv//////////////////////////////////////&#10;/9uQOv8AAAD/AABm/7b///////////////////+2ZgD/ZpDb/////////9v/tmYA/wBmtv//////&#10;/////7ZmAP8AAGb/tv//////////////25A6/zpmtv/b/////9u2/2YAAP8AAGb/tv///7ZmAP8A&#10;AAD/AAA6/zpmkP+22////////9uQOv8AAAD/AGa2//////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CcAAAAqgAAAKoAAACc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z1MADLM/wAyzP8AMsz/ADLM/wAyzP8ALbbkAAceJ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2/+2kDr/AAAA/wAAAP8AZrb/&#10;2//////////////////////////////////b/5A6AP8AAAD/AAAA/2aQ2///////////////tv9m&#10;AAD/Zrb///////////////+2/2Zmtv///////////7ZmAP8AAGb/tv///////////7b/ZgBm/7b/&#10;/////////////9uQOv8AAAD/Zrb////////bkDr/AAA6/5Db//////////////////+2ZgD/AABm&#10;/7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cAAAA1AAAAH8A&#10;AAA4AAAAjwAAAI8AAAA4AAAAfwAAAMYAAAC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EAKKPMADLM/wAyzP8AMsz/ADLM/wAyzP8A&#10;Bx4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tmYA/wAAAP8AAAD/AAAA/wAAAP8AAAD/AAAA/wA6kP/b////////////tv9mAAD/AAAA/wAA&#10;AP8AAAD/AAAA/wAAAP8AAAD/OpDb////2/+QOgD/AAAA/zpmkP+22///////////////////////&#10;/7ZmAP8AAGb/tv//////////tmb/AAAA/wAAAP8AAAD/AAAA/wAAAP8AAAD/OpDb///////bkDr/&#10;AAA6/5Db///////////////////bkDr/AAAA/2a2//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P8AAAC3AAAAqQAAALcAAAC3AAAA/wAAAP8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T&#10;TF8AMsz/ADLM/wAyzP8AMsz/ADLM/wATT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9v/&#10;kGY6/wAAAP8AAAD/ADpm/7bb/////////////7ZmAP8AAGb/tv//////////tmb/AABm/7b/////&#10;///////////////////////////////bkDr/AAA6/5Db////////////////////tmb/AAAA/2a2&#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AAAAOAAAAAAAAAA3&#10;AAAAqQAAAKkAAAA3AAAAAAAAADgAAAA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ceJQAyzP8AMsz/ADLM/wAyzP8AMsz/ACijzAAAAQ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b2/+2Zjr/AAAA/wAAZv+2/////////7Zm&#10;AP8AAGb/tv//////////tmb/AAAA/2a2///////////////////////////////////bkDr/AAA6&#10;/5Db////////////////////tmb/AAA6/5Db//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xAAAAfwAAAH8AAADx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Bx4lAC225AAyzP8A&#10;Msz/ADLM/wAyzP8AMsz/AA89T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2/+QZpD/2///&#10;/////////////7Zm/zoAOv+Q2////////7ZmAP8AAGb/tv//////////25D/OgAA/wAAOv+Qttv/&#10;////////////25D/ZpDb///////bkDr/AAA6/5Db//////////////////+2ZgD/ADqQ/9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MYAAADxAAAA&#10;NwAAAFUAAAD/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HHCMALbbkADLM/wAyzP8AMsz/ADLM/wAyzP8AJ6DIAAAB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2/+QOgD/Oma2/9v/////////27Zm/wAAZv+2/////////7ZmAP8A&#10;AGb/tv///7aQkP/b////25A6/wAAAP8AAAD/AAAA/wAAAP8AADr/kNv////////bkDr/AAAA/wA6&#10;kP+22////////9u2Zv8AADr/Zrb///////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DGAAAADQAAAA0AAADGAAAAxg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EFBgApp9EAMsz/ADLM/wAyzP8AMsz/&#10;ADLM/wAttuQABxs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2/+QkLb/29uQ/2Y6&#10;AP8AAAD/ADpm/7bb///////////////bkP86AAD/AAA6/5Db/////////////9uQZv86AAD/AAAA&#10;/wA6Zv+Q2//////////////bkDr/AAA6/5C2kP86AAD/AAAA/wA6Zv+Q2/////////////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BloggAyzP8AMsz/ADLM/wAyzP8AMsz/AC225AAHHi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bkDr/AAA6/5Db////&#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CigyADHK/AAyzP8AMsz/ADLM/wAyzP8AMsz/AAce&#10;J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bkDr/AAA6/5Db//////////////////////////////////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QEAKKLK&#10;ADLM/wAyzP8AMsz/ADLM/wAxyfsADTZ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2Zjr/AAAA/2a22///////&#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PPUwAMsz/ADLM/wAyzP8AMsz/ADLM/wAZZ4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b/5A6AP8AAAD/AAAA/wAAAP86kN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BAQAoo8wAMsz/ADLM&#10;/wAyzP8AMsz/ADLM/wABBQ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BNMXwAyzP8AMsz/ADLM/wAyzP8AMsz/AA89T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Bx4lADLM/wAyzP8AMsz/ADLM/wAy&#10;zP8AKKPMAAAB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HHiUALbbkADLM/wAyzP8AMsz/ADLM/wAyzP8ADz1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ccIwAttuQAMsz/ADLM/wAyzP8AMsz/ADLM/wAnoMgA&#10;AA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QUGACmn0QAy&#10;zP8AMsz/ADLM/wAyzP8AMsz/AC225AAHGy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GWiCADLM/wAyzP8AMsz/ADLM/wAyzP8ALbbkAAceJ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KKDIAMcr8ADLM/wAyzP8A&#10;Msz/ADLM/wAyzP8ABx4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BAQAoosoAMsz/ADLM/wAyzP8AMsz/ADHJ+wANNk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89TAAyzP8AMsz/ADLM/wAyzP8AMsz/&#10;ABlng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EBACijzAAyzP8AMsz/ADLM/wAyzP8AMsz/AAEFB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E0xfADLM/wAyzP8AMsz/ADLM/wAyzP8ADz1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HHiUAMsz/&#10;ADLM/wAyzP8AMsz/ADLM/wAoo8wAAAE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ceJQAttuQAMsz/ADLM/wAyzP8AMsz/ADLM/wAPPU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BxwjAC225AAyzP8AMsz/ADLM&#10;/wAyzP8AMsz/ACegyAAAAQ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BBQYAKafRADLM/wAyzP8AMsz/ADLM/wAyzP8ALbbkAAcbI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ZaIIAMsz/ADLM/wAyzP8AMsz/ADLM/wAt&#10;tuQABx4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oo&#10;MgAxyvwAMsz/ADLM/wAyzP8AMsz/ADLM/wAHHi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EBACiiygAyzP8AMsz/ADLM/wAyzP8AMcn7AA02Q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Dz1MADLM/wAy&#10;zP8AMsz/ADLM/wAyzP8AGWe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QEAKKPMADLM/wAyzP8AMsz/ADLM/wAyzP8AAQUGAAAAAAAAAAAAAAAA&#10;AAAAAAAAAAAAAAAAAAAAAAAAAAAAAAAAAAAAAAAAAAAAAAAAAAAAAAAAAAAAAAAAAAAAAAAAAAAA&#10;AAAAAAAAAAAAAAAAAAAAAAAAAAAAAAAAAAAAAAAAAAAAAAAAAAAAAAAAAAAAAAAAAAAAAAAAAAAA&#10;AAAAAAAAAAAAAAAAAAAAAAAAAAAAAAEAAAFKAABKqgAAquIAAOL5AAD54gAA4qoAAKpKAABKAQ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TTF8AMsz/ADLM/wAyzP8A&#10;Msz/ADLM/wAPPUwAAAAAAAAAAAAAAAAAAAAAAAAAAAAAAAAAAAAAAAAAAAAAAAAAAAAAAAAAAAAA&#10;AAAAAAAAAAAAAAAAAAAAAAAAAAAAAAAAAAAAAAAAAAAAAAAAAAAAAAAAAAAAAAAAAAAAAAAAAAAA&#10;AAAAAAAAAAAAAAAAAAAAAAAAAAAAAAAAAAAAAAAAAAAAAAAAAAAAAAAAAAAAIQAAIb8AAL//AAD/&#10;/wAA//8AAP//AAD//wAA//8AAP//AAD/vwAAvyAAA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Bx4lAC225AAyzP8AMsz/ADLM/wAyzP8AMsz/&#10;AA89TAAAAAAAAAAAAAAAAAAAAAAAAAAAAAAAAAAAAAAAAAAAAAAAAAAAAAAAAAAAAAAAAAAAAAAA&#10;AAAAAAAAAAAAAAAAAAAAAAAAAAAAAAAAAAAAAAAAAAAAAAAAAAAAAAAAAAAAAAAAAAAAAAAAAAAA&#10;AAAAAAAAAAAAAAAAAAAAAAAAAAAAAAAAAAAAAAAAAAAAACEAACHqAADq/wAA//8AAP//AAD//wAA&#10;//8AAP//AAD//wAA//8AAP//AAD//wAA//8AAP/pAADpIQAAI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KKDIAMcr8ADLM/wAyzP8AMsz/ADLM/wAuu+oAAgk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EFBgApqNIA&#10;Msz/ADLM/wAyzP8AMsz/ADHJ+wAKJz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BloggAyzP8AMsz/ADLM/wAyzP8AMsz/ABlng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CigyADHK/AAyzP8AMsz/&#10;ADLM/wAyzP8AKafRAAEFB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CCQsALrvqADLM/wAyzP8AMsz/ADLM/wAxyfsACic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fgKAAMsz/ADLM/wAyzP8AMsz/ADLM&#10;/wAZZ4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BNNYAAyzP8AMsz/ADLM/wAyzP8AMsz/ACmn0QABBQ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CCIrADDF9gAyzP8AMsz/ADLM/wAyzP8AMMX2AAgiK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BBQYAKafRADLM&#10;/wAyzP8AMsz/ADLM/wAyzP8AE01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ZaIIAMsz/ADLM/wAyzP8AMsz/ADLM/wAfgK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ooMgAxyvwAMsz/ADLM/wAy&#10;zP8AMsz/AC676gACCQ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QUGACmo0gAyzP8AMsz/ADLM/wAyzP8AMcn7AAonM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GWiCADLM/wAyzP8AMsz/ADLM/wAyzP8A&#10;GW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IAAADxAAAA/wAAANQAAAA3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OQAAAAqAAAAAAAAAH8AAADxAAAA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gAAAMYAAAD/AAAA/wAAAMYAAAAqAAAAAAAAAAAAAAAAAAAAAAAA&#10;AAAAAAAAAAAAAAAAAAAAAAAAAAAAAAAAAAAAAAAAAAAAAAAAAAAAAAAAAAAAKgAAAMYAAAD/AAAA&#10;/wAAAMYAAAA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AAAxgAAAP8AAAD/AAAAxgAAACoAAAAA&#10;AAAAAAAAAAAAAAAAAAAAAAAAAAAAAAAAAAAAAAAAAAAAAAAAAAAAAAAAAAAAAAAAAAAAAAAAAAAA&#10;AAANAAAAxgAAAP8AAAD/AAAA/wAAAP8AAAD/AAAAq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AAAAHEAAADGAAAA8QAA&#10;AFUAAAAAAAAAAAAAAAAAAAAAAAAAAAAAAAAAAAAAAAAAAAAAAAAAAAAAAAAAAAAAAAAAAAAAAAAA&#10;AAAAAAAAAAAAAAAAKgAAAMYAAAD/AAAA/wAAAMYAAAA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4&#10;AAAAcQAAAMYAAADxAAAAVQAAAAAAAAAAAAAAAAAAAAAAAAAAAAAAAAAAAAAAAAAAAAAAAAAAAAAA&#10;AAAAAAAAAAAAAAAAAAAAAAAAAAAAAAAAAAANAAAAxgAAAP8AAAD/AAAA/wAAAP8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xgAAAP8AAAD/AAAA8QAAAKkAAAAqAAAAAAAAAAAAAAAAAAAAAAAAAAAAAAAAAAAA&#10;AAAAAAAAAAAAAAAAAAAAAAAAAAAAAAAAAAAAAAAAAAAAAAAAKgAAAMYAAAD/AAAA/wAAAMYAAAA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H8AAAAAAAAAAAAAAA0AAADGAAAAxgA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8QAAAKoAAAANAAAA&#10;DQAAAJwAAADxAAAANwAAAAAAAAAAAAAAAAAAAAAAAAAAAAAAAAAAAAAAAAAAAAAAAAAAAAAAAAAA&#10;AAAAAAAAAAAAAABVAAAA8QAAAKoAAAANAAAADQAAAJwAAADx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xAAAAqgAAAA0AAAANAAAAnAAAAPEAAAA3AAAAAAAAAAAAAAAAAAAAAAAAAAAAAAAAAAAAAAAA&#10;AAAAAAAAAAAAAAAAAAAAAAAAAAAAAAAAAAAAAABVAAAA/wAAAP8AAAD/AAAA/wAAAP8AAADxAAAA&#10;N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AAAAtwAAANQAAAD/AAAA/wAAAFUAAAAAAAAAAAAAAAAAAAAAAAAAAAAAAAAAAAAA&#10;AAAAAAAAAAAAAAAAAAAAAAAAAAAAAAAAAAAAAAAAAAAAAABVAAAA8QAAAKoAAAANAAAADQAAAJwA&#10;AADx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wAAAC3AAAA1AAAAP8AAAD/AAAAVQAAAAAAAAAAAAAAAAAA&#10;AAAAAAAAAAAAAAAAAAAAAAAAAAAAAAAAAAAAAAAAAAAAAAAAAAAAAAAAAAAAAAAAAAAAAABVAAAA&#10;/wAAAP8AAAD/AAAA/wAAAP8AAADxAAAA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8AAAD/AAAA/wAAAP8AAAD/AAAA/wAAAP8AAADx&#10;AAAAVQAAAAAAAAAAAAAAAAAAAAAAAAAAAAAAAAAAAAAAAAAAAAAAAAAAAAAAAAAAAAAAAAAAAAAA&#10;AABVAAAA8QAAAKoAAAANAAAADQAAAJwAAADx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wAA&#10;AFUAAAAAAAAAAAAAAAAAAAB/AAAA8QAAAD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xgAAAA0AAAAAAAAAAAAAAA0AAADGAAAA5AAAABoAAAAAAAAAAAAAAAAA&#10;AAAAAAAAAAAAAAAAAAAAAAAAAAAAAAAAAAAAAAAAAAAAADcAAADxAAAAxgAAAA0AAAAAAAAAAAAA&#10;AA0AAADG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DGAAAADQAAAAAAAAAAAAAADQAAAMYAAADkAAAA&#10;GgAAAAAAAAAAAAAAAAAAAAAAAAAAAAAAAAAAAAAAAAAAAAAAAAAAAAAAAAAAAAAAAAAAAA0AAAC5&#10;AAAAN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FUA&#10;AAAAAAAAAAAAAAAAAAAAAAAAAAAAAAAAAAAAAAAAAAAAAAAAAAAAAAAAAAAAAAAAAAAAAAAAAAAA&#10;ADcAAADxAAAAxgAAAA0AAAAAAAAAAAAAAA0AAADG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D/AAAAVQAAAAAAAAAAAAAAAAAAAAAAAAAAAAAAAAAAAAAAAAAAAAAAAAAAAAAAAAAA&#10;AAAAAAAAAAAAAAAAAAAAAAAAAA0AAAC5AAAA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CMAAAADQAAAAAAAAANAAAAjAAAAP8AAAD/AAAA5AAAABoAAAAAAAAAAAAAAAAAAAAAAAAAAAAA&#10;AAAAAAAAAAAAAAAAAAAAAAAAAAAAAAAAADcAAADxAAAAxgAAAA0AAAAAAAAAAAAAAA0AAADG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wAAAFUAAAAAAAAAAAAAAAAAAABVAAAA/wAAAF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D/AAAAfwAAAAAAAAAAAAAAAAAA&#10;AAAAAAB/AAAA/wAAAKoAAAAAAAAAAAAAAAAAAAAAAAAAAAAAAAAAAAAAAAAAAAAAAAAAAAAAAAAA&#10;AAAAAKoAAAD/AAAAfwAAAAAAAAAAAAAAAAAAAAAAAAB/AAAA/wAAAK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gAAAP8AAAB/&#10;AAAAAAAAAAAAAAAAAAAAAAAAAH8AAAD/AAAAqgAAAAAAAAAAAAAAAAAAAAAAAAAAAAAAAAAAAAAA&#10;AAAAAAAAAAAAAAAAAAAAAAAAAAAAAFUAAAC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FUAAAAAAAAAAAAAAAAAAAAAAAAAAAAAAAAAAAAAAAAA&#10;AAAAAAAAAAAAAAAAAAAAAAAAAAAAAAAAAAAAAKoAAAD/AAAAfwAAAAAAAAAAAAAAAAAAAAAAAAB/&#10;AAAA/wAAAK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AAAAVQAAAAAAAAAAAAAAAAAAAAAA&#10;AAAAAAAAAAAAAAAAAAAAAAAAAAAAAAAAAAAAAAAAAAAAAAAAAAAAAAAAAAAAAFUAAAC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AAAAFUAAAAAAAAAAAAAAAAAAAAAAAAAAAAAAFUAAAD/AAAA&#10;/wAAAH8AAAAAAAAAAAAAAAAAAAAAAAAAAAAAAAAAAAAAAAAAAAAAAAAAAAAAAAAAAAAAAKoAAAD/&#10;AAAAfwAAAAAAAAAAAAAAAAAAAAAAAAB/AAAA/wAAAK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8QAAAKoA&#10;AAAAAAAAAAAAAAAAAAB/AAAA8Q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EAAADxAAAANwAAAAAAAAAAAAAAAAAAAAAAAAA3AAAA8QAAAOQAAAAaAAAAAAAAAAAAAAAA&#10;AAAAAAAAAAAAAAAAAAAAAAAAAAAAAAAAAAAANwAAAPEAAADxAAAANwAAAAAAAAAAAAAAAAAAAAAA&#10;AAA3AAAA8Q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8QAAAPEAAAA3AAAAAAAAAAAAAAAAAAAAAAAAADcAAADxAAAA5AAA&#10;ABoAAAAAAAAAAAAAAAAAAAAAAAAAAAAAAAAAAAAAAAAAAAAAAAAAAAAAAAAADQAAALkA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FUAAAAA&#10;AAAAAAAAAAAAAAAAAAAAAAAAAAAAAAAAAAAAAAAAAAAAAAAAAAAAAAAAAAAAAAAAAAAANwAAAPEA&#10;AADxAAAANwAAAAAAAAAAAAAAAAAAAAAAAAA3AAAA8Q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VQAAAAAAAAAAAAAAAAAAAAAAAAAAAAAAAAAAAAAAAAAAAAAAAAAAAAAAAAAAAAAA&#10;AAAAAAAAAAAAAAAADQAAALkAAAA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ggAAAAAAAAAA&#10;AAAAAAAAAAAAAAAAAAAAAAAAAA0AAADGAAAA/wAAAKoAAAAAAAAAAAAAAAAAAAAAAAAAAAAAAAAA&#10;AAAAAAAAAAAAAAAAAAAAAAAANwAAAPEAAADxAAAANwAAAAAAAAAAAAAAAAAAAAAAAAA3AAAA8Q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wAA&#10;AP8AAAD/AAAA/wAAAFUAAAANAAAAxgAAAP8AAABiAAAAAAAAACoAAADG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P8AAADkAAAAGgAAAAAAAAAAAAAAAAAAAAAA&#10;AAAaAAAA5AAAAP8AAABVAAAAAAAAAAAAAAAAAAAAAAAAAAAAAAAAAAAAAAAAAAAAAAAAAAAAfwAA&#10;AP8AAADkAAAAGgAAAAAAAAAAAAAAAAAAAAAAAAAaAAAA5AAAAP8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OQAAAAaAAAA&#10;AAAAAAAAAAAAAAAAAAAAABoAAADkAAAA/wAAAFUAAAAAAAAAAAAAAAAAAAAAAAAAAAAAAAAAAAAA&#10;AAAAAAAAAAAAAAAAAAAAVQAAAP8AAAD/AAAAxgAAAHE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FUAAAAAAAAAAAAAAAAAAAAAAAAAAAAAAAAAAAAAAAAAAAAA&#10;AAAAAAAAAAAAAAAAAAAAAAAAAAAAfwAAAP8AAADkAAAAGgAAAAAAAAAAAAAAAAAAAAAAAAAaAAAA&#10;5AAAAP8AAAB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VQAAAAAAAAAAAAAAAAAAAAAAAAAA&#10;AAAAAAAAAAAAAAAAAAAAAAAAAAAAAAAAAAAAAAAAAAAAAAAAAAAAVQAAAP8AAAD/AAAAxgAAAHE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wAA&#10;AH8AAAAAAAAAAAAAAAAAAAAAAAAAAAAAAAAAAAAAAAAAAAAAAAAAAAAAAAAAfwAAAP8AAADkAAAA&#10;GgAAAAAAAAAAAAAAAAAAAAAAAAAaAAAA5AAAAP8AAAB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wAAAP8AAAD/AAAA/wAAAFUAAAAAAAAADQAAAKkAAAD/&#10;AAAA8QAAAH8AAADGAAAAq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AP8AAADkAAAAGgAAAAAAAAAAAAAAAAAAAAAAAAANAAAAxgAAAP8AAAB/AAAAAAAAAAAAAAAAAAAA&#10;AAAAAAAAAAAAAAAAAAAAAAAAAAAAAAAAqgAAAP8AAADkAAAAGgAAAAAAAAAAAAAAAAAAAAAAAAAN&#10;AAAAxgAAAP8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AA/wAAAOQAAAAaAAAAAAAAAAAAAAAAAAAAAAAAAA0AAADGAAAA/wAAAH8A&#10;AAAAAAAAAAAAAAAAAAAAAAAAAAAAAAAAAAAAAAAAAAAAAAAAAAANAAAAxgAAAP8AAAD/AAAA/wAA&#10;AP8AAADxAAAAfw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FUAAAAAAAAA&#10;AAAAAAAAAAAAAAAAAAAAAAAAAAAAAAAAAAAAAAAAAAAAAAAAAAAAAAAAAAAAAAAAqgAAAP8AAADk&#10;AAAAGgAAAAAAAAAAAAAAAAAAAAAAAAANAAAAxgAAAP8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VQAAAAAAAAAAAAAAAAAAAAAAAAAAAAAAAAAAAAAAAAAAAAAAAAAAAAAAAAAAAAAAAAAA&#10;AAAAAAANAAAAxgAAAP8AAAD/AAAA/wAAAP8AAADxAAAAfw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FUAAAAAAAAAAAAAAAAAAAAAAAAAAAAAAAAAAAAA&#10;AAAAAAAAAAAAAAAAAAAAqgAAAP8AAADkAAAAGgAAAAAAAAAAAAAAAAAAAAAAAAANAAAAxgAAAP8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x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xgAAAP8AAADGAAAADQAAAAAAAAAAAAAAAAAAAAAAAAAN&#10;AAAAxgAAAP8AAACqAAAAAAAAAAAAAAAAAAAAAAAAAAAAAAAAAAAAAAAAAAAAAAANAAAAxgAAAP8A&#10;AADGAAAADQAAAAAAAAAAAAAAAAAAAAAAAAANAAAAxgAAAP8AAAC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wAAAMYAAAANAAAAAAAA&#10;AAAAAAAAAAAAAAAAAA0AAADGAAAA/wAAAKoAAAAAAAAAAAAAAAAAAAAAAAAAAAAAAAAAAAAAAAAA&#10;AAAAAAAAAAAAAAAAAAAAAA0AAAA4AAAAjAAAAPEAAAD/AAAA/wAAAMY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FUAAAAAAAAAAAAAAAAAAAAAAAAAAAAAAAAAAAAAAAAAAAAAAAAA&#10;AAAAAAAAAAAAAAAAAAANAAAAxgAAAP8AAADGAAAADQAAAAAAAAAAAAAAAAAAAAAAAAANAAAAxgAA&#10;AP8AAAC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VQAAAAAAAAAAAAAAAAAAAAAAAAAAAAAA&#10;AAAAAAAAAAAAAAAAAAAAAAAAAAAAAAAAAAAAAAAAAAAAAAAAAAAAAA0AAAA4AAAAjAAAAPEAAAD/&#10;AAAA/wAAAMY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xgAAAA0A&#10;AAAAAAAAAAAAAAAAAAAAAAAAAAAAAAAAAAAAAAAAAAAAAAAAAAANAAAAxgAAAP8AAADGAAAADQAA&#10;AAAAAAAAAAAAAAAAAAAAAAANAAAAxgAAAP8A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gAAAOQ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xgAAAP8A&#10;AADGAAAADQAAAAAAAAAAAAAAAAAAAAAAAAANAAAAxgAAAP8AAACqAAAAAAAAAAAAAAAAAAAAAAAA&#10;AAAAAAAAAAAAAAAAAAAAAAANAAAAxgAAAP8AAADGAAAADQAAAAAAAAAAAAAAAAAAAAAAAAANAAAA&#10;xgAAAP8AAAC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MYAAAANAAAAAAAAAAAAAAAAAAAAAAAAAA0AAADGAAAA/wAAAKoAAAAA&#10;AAAAAAAAAAAAAAAAAAAAAAAAAAAAAAAAAAAAAAAAAAAAAAAAAAAAAAAAAAAAAAAAAAAAAAAAAA0A&#10;AACcAAAA/wAAAP8AAAC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FUAAAAAAAAAAAAA&#10;AAAAAAAAAAAAAAAAAAAAAAAAAAAAAAAAAAAAAAAAAAAAAAAAAAAAAAANAAAAxgAAAP8AAADGAAAA&#10;DQAAAAAAAAAAAAAAAAAAAAAAAAANAAAAxgAAAP8AAA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VQAAAAAAAAAAAAAAAAAAAAAAAAAAAAAAAAAAAAAAAAAAAAAAAAAAAAAAAAAAAAAAAAAAAAAA&#10;AAAAAAAAAAAAAAAAAAAAAAAAAAAAAA0AAACcAAAA/wAAAP8AAAC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xAAAANwAAAAAAAAAAAAAAAAAAAAAAAAAAAAAAAAAAAAAAAAAAAAAA&#10;AAAAAAAAAAANAAAAxgAAAP8AAADGAAAADQAAAAAAAAAAAAAAAAAAAAAAAAANAAAAxgAAAP8AAAC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0AAAB/AAAA5AAAAG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8AAADGAAAADQAAAAAAAAAAAAAAAAAAAAAAAAANAAAA&#10;xgAAAP8AAACqAAAAAAAAAAAAAAAAAAAAAAAAAAAAAAAAAAAAAAAAAAAAAAANAAAAxgAAAP8AAADG&#10;AAAADQAAAAAAAAAAAAAAAAAAAAAAAAANAAAAxgAAAP8AAAC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DGAAAA/wAAAMYAAAANAAAAAAAAAAAA&#10;AAAAAAAAAAAAAA0AAADGAAAA/wAAAKoAAAAAAAAAAAAAAAAAAAAAAAAAAAAAAAAAAAAAAAAAAAAA&#10;AAAAAAAAAAAAAAAAAAAAAAAAAAAAAAAAAAAAAAAAAAAAfwAAAP8AAAD/AAAAV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wAAAFUAAAAAAAAAAAAAAAAAAAAAAAAAAAAAAAAAAAAAAAAAAAAAAAAAAAAA&#10;AAAAAAAAAAAAAAANAAAAxgAAAP8AAADGAAAADQAAAAAAAAAAAAAAAAAAAAAAAAANAAAAxgAAAP8A&#10;AAC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VQAAAAAAAAAAAAAAAAAAAAAAAAAAAAAAAAAA&#10;AAAAAAAAAAAAAAAAAAAAAAAAAAAAAAAAAAAAAAAAAAAAAAAAAAAAAAAAAAAAAAAAAAAAAAAAAAAA&#10;fwAAAP8AAAD/AAAA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B/AAAAAAAAAAAAAAAA&#10;AAAAAAAAAAAAAAAAAAAAAAAAAAAAAAAAAAAAAAAAAAAAAAANAAAAxgAAAP8AAADGAAAADQAAAAAA&#10;AAAAAAAAAAAAAAAAAAANAAAAxgAAAP8AAAC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PEAAACpAAAAK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DG&#10;AAAADQAAAAAAAAAAAAAAAAAAAAAAAAANAAAAxgAAAP8AAACqAAAAAAAAAAAAAAAAAAAAAAAAAAAA&#10;AAAAAAAAAAAAAAAAAAANAAAAxgAAAP8AAADGAAAADQAAAAAAAAAAAAAAAAAAAAAAAAANAAAAxgAA&#10;AP8AAAC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DGAAAA/wAAAMYAAAANAAAAAAAAAAAAAAAAAAAAAAAAAA0AAADGAAAA/wAAAKoAAAAAAAAA&#10;AAAAAAAAAAAAAAAAAAAAAAAAAAAAAAAAAAAAAAAAAAAAAAAAAAAAAAAAAAAAAAAAAAAAAAAAAAAA&#10;AAAADQAAAMYAAAD/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FUAAAAAAAAAAAAAAAAA&#10;AAAAAAAAAAAAAAAAAAAAAAAAAAAAAAAAAAAAAAAAAAAAAAAAAAANAAAAxgAAAP8AAADGAAAADQAA&#10;AAAAAAAAAAAAAAAAAAAAAAANAAAAxgAAAP8A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VQAAAAAAAAAAAAAAAAAAAAAAAAAAAAAAAAAAAAAAAAAAAAAAAAAAAAAAAAAAAAAAAAAAAAAAAAAA&#10;AAAAAAAAAAAAAAAAAAAAAAAAAAAAAAAAAAAADQAAAMYAAAD/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KoAAAAAAAAAAAAAAAAAAAAAAAAAAAAAAAAAAAAAAAAAAAAAAAAAAAAAAAAAAAAA&#10;AAAAAAANAAAAxgAAAP8AAADGAAAADQAAAAAAAAAAAAAAAAAAAAAAAAANAAAAxgAAAP8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gAAAP8AAADGAAAADQAAAAAAAAAAAAAAAAAAAAAAAAAaAAAA5AAA&#10;AP8AAAB/AAAAAAAAAAAAAAAAAAAAAAAAAAAAAAAAAAAAAAAAAAAAAAAAAAAAqgAAAP8AAADGAAAA&#10;DQAAAAAAAAAAAAAAAAAAAAAAAAAaAAAA5AAAAP8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MYAAAANAAAAAAAAAAAAAAAA&#10;AAAAAAAAABoAAADkAAAA/wAAAH8AAAAAAAAAAAAAAAAAAAAAAAAAAAAAAAAAAAAAAAAAAAAAAAAA&#10;AAAAAAAAAAAAAAAAAAAAAAAAAAAAAAAAAAAAAAAAAAAAAFUAAAD/AAAA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FUAAAAAAAAAAAAAAAAAAAAAAAAAAAAAAAAAAAAAAAAAAAAAAAAAAAAAAAAA&#10;AAAAAAAAAAAAAAAAqgAAAP8AAADGAAAADQAAAAAAAAAAAAAAAAAAAAAAAAAaAAAA5AAAAP8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VQAAAAAAAAAAAAAAAAAAAAAAAAAAAAAAAAAAAAAA&#10;AAAAAAAAAAAAAAAAAAAAAAAAAAAAAAAAAAAAAAAAAAAAAAAAAAAAAAAAAAAAAAAAAAAAAAAAAAAA&#10;AFU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P8AAADkAAAA&#10;GgAAAAAAAAAAAAAAAAAAAAAAAAAaAAAA5AAAAP8AAABVAAAAAAAAAAAAAAAAAAAAAAAAAAAAAAAA&#10;AAAAAAAAAAAAAAAAAAAAfwAAAP8AAADkAAAAGgAAAAAAAAAAAAAAAAAAAAAAAAAaAAAA5AAAAP8A&#10;AAB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OQAAAAaAAAAAAAAAAAAAAAAAAAAAAAAABoAAADkAAAA/wAAAFUAAAAAAAAAAAAA&#10;AAAAAAAAAAAAAAAAAAAAAAAAAAAAAAAAAAAAAAAAAAAAAAAAAAAAAAAAAAAAAAAAAAAAAAAAAAAA&#10;AAAAABoAAADk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wAAAFUAAAAAAAAAAAAAAAAAAAAA&#10;AAAAAAAAAAAAAAAAAAAAAAAAAAAAAAAAAAAAAAAAAAAAAAAAAAAAfwAAAP8AAADkAAAAGgAAAAAA&#10;AAAAAAAAAAAAAAAAAAAaAAAA5AAAAP8AAAB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AAAAVQAA&#10;AAAAAAAAAAAAAAAAAAAAAAAAAAAAAAAAAAAAAAAAAAAAAAAAAAAAAAAAAAAAAAAAAAAAAAAAAAAA&#10;AAAAAAAAAAAAAAAAAAAAAAAAAAAAAAAAAAAAABoAAADk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xAAAANwAAAAAAAAAAAAAAAAAAAAAAAAA3AAAA8QAAAOQA&#10;AAAaAAAAAAAAAAAAAAAAAAAAAAAAAAAAAAAAAAAAAAAAAAAAAAAAAAAANwAAAPEAAADxAAAANwAA&#10;AAAAAAAAAAAAAAAAAAAAAAA3AAAA8Q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PEAAAA3AAAAAAAAAAAAAAAAAAAA&#10;AAAAADcAAADxAAAA5AAAABoAAAAAAAAAAAAAAAAAAAAAAAAAAAAAAAAAAAAAAAAAAAAAAAAAAAAA&#10;AAAAAAAAAAAAAAAAAAAAAAAAAAAAAAAAAAAAAAAAADcAAADxAAAAV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wAAAFUAAAAAAAAAAAAAAAAAAAAAAAAAAAAAAAAAAAAAAAAAAAAAAAAAAAAAAAAAAAAA&#10;AAAAAAAAAAAANwAAAPEAAADxAAAANwAAAAAAAAAAAAAAAAAAAAAAAAA3AAAA8Q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VQAAAAAAAAAAAAAAAAAAAAAAAAAAAAAAAAAAAAAAAAAA&#10;AAAAAAAAAAAAAAAAAAAAAAAAAAAAAAAAAAAAAAAAAAAAAAAAAAAAAAAAAAAAAAAAAAAAAAAAADcA&#10;AADx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AAAD/AAAAfwAA&#10;AAAAAAAAAAAAAAAAAAAAAAB/AAAA/wAAAKoAAAAAAAAAAAAAAAAAAAAAAAAAAAAAAAAAAAAAAAAA&#10;AAAAAAAAAAAAAAAAAAAAAKoAAAD/AAAAfwAAAAAAAAAAAAAAAAAAAAAAAAB/AAAA/wAAAK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gAAAP8AAAB/AAAAAAAAAAAAAAAAAAAAAAAAAH8AAAD/AAAAqgAAAAAAAAAAAAAAAAAAAAAA&#10;AAAAAAAAAAAAAAAAAAAAAAAAAAAAAAAAAAAAAAAAAAAAAAAAAAAAAAAAAAAAAAAAAAAAAAAAAAAA&#10;AFUAAADG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wAAAFUAAAAAAAAAAAAAAAAAAAAAAAAA&#10;AAAAAAAAAAAAAAAAAAAAAAAAAAAAAAAAAAAAAAAAAAAAAAAAAAAAAKoAAAD/AAAAfwAAAAAAAAAA&#10;AAAAAAAAAAAAAAB/AAAA/wAAAK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VQAAAAAA&#10;AAAAAAAAAAAAAAAAAAAAAAAAAAAAAAAAAAAAAAAAAAAAAAAAAAAAAAAAAAAAAAAAAAAAAAAAAAAA&#10;AAAAAAAAAAAAAAAAAAAAAAAAAAAAAAAAAFUAAADGAAAAD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xgAAAA0AAAAAAAAAAAAAAA0AAADGAAAA5AAAABoAAAAA&#10;AAAAAAAAAAAAAAAAAAAAAAAAAAAAAAAAAAAAAAAAAAAAAAAAAAAAAAAAADcAAADxAAAAxgAAAA0A&#10;AAAAAAAAAAAAAA0AAADG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GAAAADQAAAAAAAAAAAAAADQAA&#10;AMYAAADkAAAAGgAAAAAAAAAAAAAAAAAAAAAAAAAAAAAAAAAAAAAAAAAAAAAAAAAAAAAAAAANAAAA&#10;VQAAAA0AAAAAAAAAAAAAAAAAAAAAAAAAGgAAAMY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wAAAFUAAAAAAAAAAAAAAAAAAAAAAAAAAAAAAAAAAAAAAAAAAAAAAAAAAAAAAAAAAAAAAAAA&#10;AAAAAAAAAAAAADcAAADxAAAAxgAAAA0AAAAAAAAAAAAAAA0AAADG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VQAAAAAAAAAAAAAAAAAAAAAAAAAAAAAAAAAAAAAAAAAAAAAA&#10;AAAAAAAAAAAAAAAAAAAAAAAAAAANAAAAVQAAAA0AAAAAAAAAAAAAAAAAAAAAAAAAGgAAAMYAAAA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VAAAA/wAAAIwA&#10;AAANAAAADQAAAMYAAADxAAAANwAAAAAAAAAAAAAAAAAAAAAAAAANAAAAnAAAAP8AAADGAAAADQAA&#10;AAAAAAAAAAAAAAAAAAAAAABVAAAA/wAAAIwAAAANAAAADQAAAMYAAADx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AAAAjAAAAA0AAAANAAAAxgAAAPEAAAA3AAAAAAAAAAAAAAAAAAAAAAAAAA0AAACc&#10;AAAA/wAAAMYAAAANAAAAAAAAAAAAAAB/AAAA/wAAAPEAAAB/AAAADQAAAAAAAABVAAAAuQAAAC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xAAAA/wAAAJwAAAANAAAAAAAAAAAAAAAAAAAAAAAA&#10;AAAAAAANAAAAnAAAAP8AAADGAAAADQAAAAAAAAAAAAAAAAAAAAAAAABVAAAA/wAAAIwAAAANAAAA&#10;DQAAAMYAAADxAAAAN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AAAAnAAAAA0AAAAA&#10;AAAAAAAAAAAAAAAAAAAAAAAAAA0AAACcAAAA/wAAAMYAAAANAAAAAAAAAAAAAAB/AAAA/wAAAPEA&#10;AAB/AAAADQAAAAAAAABVAAAAuQAAAC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NQAAAD/AAAA/wAAAKkAAAAqAAAAAAAAAAAAAAAAAAAA&#10;AAAAAAAAAAAAAAAAnAAAAP8AAADGAAAADQAAAAAAAAAAAAAAAAAAAAAAAAAAAAAANwAAANQAAAD/&#10;AAAA/wAAAKkAAA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1AAAAP8AAAD/AAAAqQAAACoA&#10;AAAAAAAAAAAAAAAAAAAAAAAAAAAAAAAAAACcAAAA/wAAAMYAAAANAAAAAAAAAAAAAAANAAAAqQAA&#10;AP8AAAD/AAAA/wAAAMYAAAB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wAAAP8AAAD/AAAA&#10;/wAAAP8AAAD/AAAAxgAAAAAAAAAAAAAAAAAAAAAAAAAAAAAAnAAAAP8AAADGAAAADQAAAAAAAAAA&#10;AAAAAAAAAAAAAAAAAAAANwAAANQAAAD/AAAA/wAAAKkAAAA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AAAA/wAAAP8AAAD/AAAA/wAAAP8AAADGAAAAAAAAAAAAAAAAAAAAAAAAAAAAAACcAAAA/wAA&#10;AMYAAAANAAAAAAAAAAAAAAANAAAAqQAAAP8AAAD/AAAA/wAAAMY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KkAAAD/AAAA/wAAANQ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nAAAACoAAAAAAAAAKgAAANQA&#10;AADx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NwAAAAAAAAAAAAAAAAAAADcAAADxAAAA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k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o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wAAAP8AAAD/AAAA/wAAAFUAAAAA&#10;AAAAAAAAAAAAAAAAAAAANwAAALk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wAAAP8AAAD/AAAA/wAAAFUAAAAAAAAAAAAAAAAAAAANAAAAu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AAAA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wAAABVAAAAAAAAAAAAAAANAAAAjw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AAA&#10;AP8AAAD/AAAA/wAAAP8AAAD/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MAAAA/wAAAP8AAAD/AAAA/wAAAP8AAAD/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MY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x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xAAAAV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1AAAAJw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jA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JwAAAB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nA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gAAAPEAAAD/AAAA&#10;1AAAAD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5AAAACoAAAAAAAAAfwAAAPEAAAA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fwAAAAAAAAAAAAAADQAA&#10;AMYAAADG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AAAAVQAAAAAAAAAAAAAAAAAAAH8AAADxAAAAN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AAAAVQAAAAAAAAAAAAAAAAAAAFUA&#10;AAD/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xAAAAqgAAAAAAAAAAAAAAAAAAAH8AAADx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AAAA/wAAAP8AAAD/AAAAVQAAAA0AAADGAAAA/wAAAGIAAAAAAAAAKgAAAMYAAADk&#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AAAA/wAAAP8AAAD/AAAAVQAAAAAA&#10;AAANAAAAqQAAAP8AAADxAAAAfwAAAMYAAAC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EAAAA3AAAA&#10;AAAAAAAAAAAAAAAAAAAAAAAAAAAAAAAAAAAAAAAAAAAAAAAAAAAAAAAAAAAAAAAAAAAAAAAAAAAA&#10;AAAAAA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A5AAAAH8AAAAAAAAAAAAAAAAAAAAAAAAAAAAAAAAAAAAAAAAAAAAAAAAA&#10;AAAAAAAAAAAAAAAAAAAAAAAAAAAAAAAAAAAAAAAAAA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HQAAAH8AAADkAAAAYgAAAAAAAAAAAAAAAAAA&#10;AAAAAAAAAAAAAAAAAAAAAAAAAAAAAAAAAAAAAAAAAAAAAAAAAAAAAAAAAAAAAAAAAAAAAAAAAAAA&#10;AA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8QAAAKkAAAAq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&#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BSgAASqoAAKriAADi+QAA+eIAAOKqAACqSgAASgE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EAACG/AAC//wAA//8AAP//AAD//wAA//8A&#10;AP//AAD//wAA/78AAL8gAAAgAQAAAUoAAEqqAACq4gAA4vkAAPniAADiqgAAqkoAAEoB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AAA&#10;NOoAAOr/AAD//wAA//8AAP//AAD//wAA//8AAP//AAD//wAA//8AAP/sAADszAAAzP8AAP//AAD/&#10;/wAA//8AAP//AAD//wAA//8AAP+/AAC/IAAA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hAAAh6gAA6v8AAP//AAD//wAA//8AAP//AAD//wAA//8AAP//&#10;AAD//wAA//8AAP//AAD//wAA//8AAP//AAD//wAA//8AAP//AAD//wAA//8AAP//AAD/6QAA6TQA&#10;AD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G/AAC//wAA//8A&#10;AP//AAD//wAA//8AAP//AAD//wAA//8AAP//AAD//wAA//8AAP//AAD//wAA//8AAP//AAD//wAA&#10;//8AAP//AAD//wAA//8AAP//AAD//wAA/+kAAOkhAAA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FKAABKqgAAquIAAOL5AAD54gAA4qoAAKpKAABKAQ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oAAEr/AAD//wAA//8AAP//AAD//wAA//8AAP//AAD//wAA//8AAP//AAD/&#10;/wAA//8AAP//AAD//wAA//8AAP//AAD//wAA//8AAP//AAD//wAA//8AAP//AAD//wAA//8AAP++&#10;AAC+AQ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QAAIb8AAL//AAD//wAA//8AAP//AAD//wAA//8A&#10;AP//AAD/vwAAvy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oAAKr/AAD//wAA//8AAP//&#10;AAD//wAA//8AAP//AAD//wAA//8AAP//AAD//wAA//8AAP//AAD//wAA//8AAP//AAD//wAA//8A&#10;AP//AAD//wAA//8AAP//AAD//wAA//8AAP//AAD/SgAAS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0AAA06gAA&#10;6v8AAP//AAD//wAA//8AAP//AAD//wAA//8AAP//AAD//wAA/+kAAOk0AAA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IAAOL/AAD//wAA//8AAP//AAD//wAA//8AAP//AAD//wAA//8AAP//AAD//wAA&#10;//8AAP//AAD//wAA//8AAP//AAD//wAA//8AAP//AAD//wAA//8AAP//AAD//wAA//8AAP//AAD/&#10;qQAAq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EAACHqAADq/wAA//8AAP//AAD//wAA//8AAP//AAD//wAA//8AAP//&#10;AAD//wAA//8AAP/pAADpIQAAI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kAAPn/AAD//wAA//8AAP//AAD/&#10;/wAA//8AAP//AAD//wAA//8AAP//AAD//wAA//8AAP//AAD//wAA//8AAP//AAD//wAA//8AAP//&#10;AAD//wAA//8AAP//AAD//wAA//8AAP//AAD/4QAA4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b8AAL//AAD//wAA//8A&#10;AP//AAD//wAA//8AAP//AAD//wAA//8AAP//AAD//wAA//8AAP//AAD/vgAAvgE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IAAOL/AAD//wAA//8AAP//AAD//wAA//8AAP//AAD//wAA//8AAP//AAD//wAA//8A&#10;AP//AAD//wAA//8AAP//AAD//wAA//8AAP//AAD//wAA//8AAP//AAD//wAA//8AAP//AAD/+AAA&#10;+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gAASv8AAP//AAD//wAA//8AAP//AAD//wAA//8AAP//AAD//wAA//8AAP//AAD/&#10;/wAA//8AAP//AAD//wAA/0oAAE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UoAAEqqAACq4gAA4vkAAPniAADiqgAAqkoAAEoBAAABAAAAAAAA&#10;AAAAAAAAAAAAAAAAAAAAAAAAAAAAAAAAAAAAAAAAAAAAAKoAAKr/AAD//wAA//8AAP//AAD//wAA&#10;//8AAP//AAD//wAA//8AAP//AAD//wAA//8AAP//AAD//wAA//8AAP//AAD//wAA//8AAP//AAD/&#10;/wAA//8AAP//AAD//wAA//8AAP//AAD/4QAA4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qv8AAP//AAD//wAA//8AAP//&#10;AAD//wAA//8AAP//AAD//wAA//8AAP//AAD//wAA//8AAP//AAD//wAA/6kAAK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hAAAhvwAAv/8AAP//AAD//wAA&#10;//8AAP//AAD//wAA//8AAP+/AAC/IAAAIAAAAAAAAAAAAAAAAAAAAAAAAAAAAAAAAAAAAAAAAAAA&#10;AAAAAEoAAEr/AAD//wAA//8AAP//AAD//wAA//8AAP//AAD//wAA//8AAP//AAD//wAA//8AAP//&#10;AAD//wAA//8AAP//AAD//wAA//8AAP//AAD//wAA//8AAP//AAD//wAA//8AAP//AAD/wgAAwqoA&#10;AKriAADi+QAA+eIAAOKqAACqSgAASg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4gAA4v8AAP//AAD//wAA//8AAP//AAD//wAA//8AAP//AAD//wAA//8AAP//AAD//wAA&#10;//8AAP//AAD//wAA/+EAAO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UoAAEqqAACq4gAA4vkAAPni&#10;AADiqgAAqkoAAEoBAAAB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&#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AAAg6QAA6f8AAP//AAD//wAA&#10;//8AAP//AAD//wAA//8AAP//AAD//wAA//8AAP//AAD/6QAA6SAAACD5AAD5/wAA//8AAP//AAD/&#10;/wAA//8AAP//AAD//wAA//8AAP//AAD//wAA//8AAP//AAD//wAA//8AAP//AAD/+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AAANOkAAOn/AAD//wAA//8AAP//AAD//wAA//8AAP//AAD//wAA//8AAP/p&#10;AADpMwAAMwAAAADiAADi/wAA//8AAP//AAD//wAA//8AAP//AAD//wAA//8AAP//AAD//wAA//8A&#10;AP//AAD//wAA//8AAP//AAD/4QAA4Q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EAACG+AAC+/wAA//8A&#10;AP//AAD//wAA//8AAP//AAD//wAA/74AAL4gAAAgAAAAAAAAAACqAACq/wAA//8AAP//AAD//wAA&#10;//8AAP//AAD//wAA//8AAP//AAD//wAA//8AAP//AAD//wAA//8AAP//AAD/qQAAqQ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BSgAASqkAAKnhAADh+AAA+OEAAOGpAACpSgAASgEAAAEAAAAA&#10;AAAAAAAAAABKAABK/wAA//8AAP//AAD//wAA//8AAP//AAD//wAA//8AAP//AAD//wAA//8AAP//&#10;AAD//wAA//8AAP//AAD/SgAASg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vwAAv/8AAP//AAD//wAA//8A&#10;AP//AAD//wAA//8AAP//AAD//wAA//8AAP//AAD//wAA//8AAP++AAC+AQAAAQ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AA+f8AAP//AAD//wAA//8AAP//AAD//wAA//8AAP//&#10;AAD//wAA//8AAP//AAD//wAA//8AAP//AAD//wAA//8AAP//AAD//wAA//8AAP//AAD//wAA//8A&#10;AP//AAD//wAA//8AAP//AAD//wAA//8AAP9KAAB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KAABK/wAA&#10;//8AAP//AAD//wAA//8AAP//AAD//wAA//8AAP//AAD//wAA//8AAP//AAD//wAA//8AAP//AAD/&#10;SgAAS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AAAIOkAAOn/AAD//wAA//8AAP//AAD//wAA//8AAP//AAD//wAA//8AAP//AAD/&#10;/wAA/+kAAOkgAAAg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4gAA4v8A&#10;AP//AAD//wAA//8AAP//AAD//wAA//8AAP//AAD//wAA//8AAP//AAD//wAA//8AAP//AAD//wAA&#10;//8AAP//AAD//wAA//8AAP//AAD//wAA//8AAP//AAD//wAA//8AAP//AAD//wAA//8AAP+pAAC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BvwAAv/8AAP//AAD//wAA//8AAP//AAD//wAA//8AAP//&#10;AAD//wAA//8AAP//AAD//wAA//8AAP++AAC+AQ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QAADTpAADp/wAA//8AAP//&#10;AAD//wAA//8AAP//AAD//wAA//8AAP//AAD/6QAA6TMAADM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gAAqv8AAP//AAD//wAA//8AAP//AAD//wAA//8AAP//AAD/&#10;/wAA//8AAP//AAD//wAA//8AAP//AAD//wAA//8AAP//AAD//wAA//8AAP//AAD//wAA//8AAP//&#10;AAD//wAA//8AAP//AAD//wAA//8AAP/hAAD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AAAIOkA&#10;AOn/AAD//wAA//8AAP//AAD//wAA//8AAP//AAD//wAA//8AAP//AAD//wAA/+kAAOkg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hAAAhvgAAvv8AAP//AAD//wAA//8AAP//AAD//wAA//8AAP++AAC+IAAA&#10;I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SgAASv8AAP//&#10;AAD//wAA//8AAP//AAD//wAA//8AAP//AAD//wAA//8AAP//AAD//wAA//8AAP//AAD//wAA//8A&#10;AP//AAD//wAA//8AAP//AAD//wAA//8AAP//AAD//wAA//8AAP//AAD//wAA//8AAP/4AAD4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QAADTpAADp/wAA//8AAP//AAD//wAA//8AAP//AAD/&#10;/wAA//8AAP//AAD/6QAA6TMAAD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UoAAEqpAACp&#10;4QAA4fgAAPjhAADhqQAAqUoAAEoBAAAB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b8AAL//AAD//wAA//8AAP//AAD//wAA//8AAP//AAD//wAA&#10;//8AAP//AAD//wAA//8AAP//AAD//wAA//8AAP//AAD//wAA//8AAP//AAD//wAA//8AAP//AAD/&#10;/wAA//8AAP//AAD//wAA//8AAP/hAAD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h&#10;AAAhvgAAvv8AAP//AAD//wAA//8AAP//AAD//wAA//8AAP++AAC+IAAAI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oA&#10;AACMAAAA1AAAAP8AAAD/AAAA/wAAAP8AAADUAAAAnAAAAD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AAACDpAADp&#10;/wAA//8AAP//AAD//wAA//8AAP//AAD//wAA//8AAP//AAD//wAA//8AAP//AAD//wAA//8AAP//&#10;AAD//wAA//8AAP//AAD//wAA//8AAP//AAD//wAA//8AAP//AAD//wAA//8AAP+pAAC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UoAAEqpAACp4QAA4fgAAPjhAADhqQAA&#10;qUoAAEoB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iAAAA4QAAAP8AAAD/AAAA/wAAAP8AAAD/AAAA/wAAAP8AAAD/AAAA&#10;/wAAAP8AAADxAAAAY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0AAA06QAA6f8AAP//AAD//wAA//8AAP//AAD//wAA//8A&#10;AP//AAD//wAA/+8AAvL/AAD//wAA//8AAP//AAD//wAA//8AAP//AAD//wAA//8AAP//AAD//wAA&#10;//8AAP//AAD//wAA//8AAP9KAABK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gAAANQAAAD/AAAA/wAAAP8AAADh&#10;AAAAxgAAAKoAAACqAAAAqgAAAKoAAAC3AAAA1AAAAP8AAAD/AAAA/wAAANQAAAA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QAA&#10;Ib4AB8f/AAD//wAA//8AAP//AAD//wAA//8AAP//AAD/vgAIxyEAACG/AAC//wAA//8AAP//AAD/&#10;/wAA//8AAP//AAD//wAA//8AAP//AAD//wAA//8AAP//AAD//wAA/74AAL4B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8QAAAPEAAAB/AAAAHQAAAAAAAAAAAAAAAAAAAAAAAAAAAAAAAAAAAAAAAAAAAAAAAAAA&#10;AAAAAAAdAAAAfwAAAPEAAADxAAAAV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FBgEAptFKAJH/qQBF/+EAGP/4AAb/4QAY/6kAPfZK&#10;ABVkAQAAAQAAAAAgAAAg6QAA6f8AAP//AAD//wAA//8AAP//AAD//wAA//8AAP//AAD//wAA//8A&#10;AP//AAD/6QAA6S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nAAAAA0AAAAAAAAAAAAAAAAAAAAAAAAA&#10;AAAAAAAAAAAAAAAAAAAAAAAAAAAAAAAAAAAAAAAAAAAAAAAAAAAAAA0AAACMAAAA8QAAAD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oggAA&#10;zP8AAMz/AADM/wAAzP8AAMz/AAC25AAAHiUAAAAAAAAAAAAAAAAAAAAANAAANOkAAOn/AAD//wAA&#10;//8AAP//AAD//wAA//8AAP//AAD//wAA//8AAP/pAADpMwAAM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B/&#10;AAAAAAAAAAAAAAAAAAAAAAAAAAAAAAAAAAAAAAAAAAAAAAAAAAAAAAAAAAAAAAAAAAAAAAAAAAAA&#10;AAAAAAAAAAAAAAAAAAAAAAAAVQAAA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9jAADM/wAAzP8AAMz/AADM/wAAzP8AAMz/AAAeJQAAAAAAAAAA&#10;AAAAAAAAAAAAAAAAAAAAACEAACG+AAC+/wAA//8AAP//AAD//wAA//8AAP//AAD//wAA/74AAL4g&#10;AA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H8AAAAAAAAAAAAAAAAAAAAAAAAAAAAAAAAAAAAAAAAAAAAA&#10;AAAAAAAAAAAAAAAAAAAAAAAAAAAAAAAAAAAAAAAAAAAAAAAAAAAAAAAAAAAAAAAAAH8AAAC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AAAAxgAAAP8AAAD/AAAA8QAAAKkAAAAqAAAAAAAAAAAAAAAAAAAA&#10;AAAAAAAAAAAAAAAAAAAAAAAAAAAAAAAAAAAAAAAAAAAAAAAAAAAAAAAAAAAAAAAAKgAAAMYAAAD/&#10;AAAA/wAAAMYAAAAq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FBgAAaIIAAMz/AADM/wAAzP8A&#10;AMz/AADM/wAAyfsAADZDAAAAAAAAAAAAAAAAAAAAAAAAAAAAAAAAAAAAAAAAAAABAAABSgAASqkA&#10;AKnhAADh+AAA+OEAAOGpAACpSgAASg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RwAAAA0AAAAAAAAA&#10;AAAAAAAAAAAAAAAAAAAAAAAAAAAAAAAAAAAAAAAAAAAAAAAAAAAAAAAAAAAAAAAAAAAAAAAAAAAA&#10;AAAAAAAAAAAAAAAAAAAAAAAAAA0AAABH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D/AAAA/wAAAP8AAAD/&#10;AAAA/wAAAP8AAADxAAAAVQAAAAAAAAAAAAAAAAAAAAAAAAAAAAAAAAAAAAAAAAAAAAAAAAAAAAAA&#10;AAAAAAAAAAAAAAAAAABVAAAA8QAAAKoAAAANAAAADQAAAJwAAADxAAAANw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cdAACn0QAAzP8AAMz/AADM/wAAzP8AAMz/AADM/wAAZ4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cQAAAC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CMAAAADQAAAAAAAAANAAAAjAAAAP8AAAD/AAAA5AAAABoAAAAAAAAAAAAA&#10;AAAAAAAAAAAAAAAAAAAAAAAAAAAAAAAAAAAAAAAAAAAAAAAAADcAAADxAAAAxgAAAA0AAAAAAAAA&#10;AAAAAA0AAADGAAAA5AAAABo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QYAAKfRAADM/wAAzP8AAMz/AADM/wAAzP8AAMz/&#10;AACn0QAABQ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wA&#10;AAD/AAAA4QAAAGIAAAANAAAAAAAAAAAAAAAAAAAANwAAAPEAAADk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AAAAFUAAAAAAAAAAAAAAAAAAAAAAAAA&#10;AAAAAFUAAAD/AAAA/wAAAH8AAAAAAAAAAAAAAAAAAAAAAAAAAAAAAAAAAAAAAAAAAAAAAAAAAAAA&#10;AAAAAAAAAKoAAAD/AAAAfwAAAAAAAAAAAAAAAAAAAAAAAAB/AAAA/wAAAKo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IA&#10;AMz/AADM/wAAzP8AAMz/AADM/wAAzP8AAKfRAAAXH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P8AAADxAAAAtwAAAPEAAADUAAAAKgAAAAAAAAAAAAAA&#10;GgAAAOQ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ggAAAAAAAAAAAAAAAAAAAAAAAAAAAAAAAAAAAA0AAADGAAAA/wAAAKoAAAAAAAAAAAAAAAAA&#10;AAAAAAAAAAAAAAAAAAAAAAAAAAAAAAAAAAAAAAAANwAAAPEAAADxAAAANwAAAAAAAAAAAAAAAAAA&#10;AAAAAAA3AAAA8QAAAOQ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FKAABKqgAAquIA&#10;AOL5AAD54gAA4qoAAKpKAABKAQA2RQAAyvwAAMz/AADM/wAAzP8AAMz/AADM/wAAZ4EAAAU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JwAAAAA&#10;AAAAAAAAAAAAAAAqAAAAxgAAAFUAAAAAAAAAGgAAAOQ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AAAA/wAAAH8AAAAAAAAAAAAAAAAAAAAAAAAAAAAAAAAAAAAAAAAAAAAAAAAAAAAAAAAA&#10;fwAAAP8AAADkAAAAGgAAAAAAAAAAAAAAAAAAAAAAAAAaAAAA5AAAAP8AAABV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QAAIb8AAL//AAD//wAA//8AAP//AAD//wAA//8AAP//AAD/vwAz/yAAsv8AAMz/&#10;AADM/wAAzP8AAMz/AABOY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QAAABoAAAAAAAAAAAAAAAAAAAAAAAAADQAAAJwAAABiAAAAGgAA&#10;AOQ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FUAAAAAAAAAAAAAAAAAAAAA&#10;AAAAAAAAAAAAAAAAAAAAAAAAAAAAAAAAAAAAqgAAAP8AAADkAAAAGgAAAAAAAAAAAAAAAAAAAAAA&#10;AAANAAAAxgAAAP8AAAB/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FKAABKqgAAquIAAOL5AAD5&#10;4gAA4qoAAKpKAABKAQAAAQAAAAAAAAAAAAAAAAAAAAA0AAA06gAA6v8AAP//AAD//wAA//8AAP//&#10;AAD//wAA//8AAP//AAD//wAA/+kAEv80AKL/AADM/wAAzP8AAG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QAAABoAAAAAAAAA&#10;AAAAAAAAAAAAAAAAAAAAAAAAAAByAAAAjAAAAOQAAADk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xgAAAA0AAAAAAAAAAAAAAAAAAAAAAAAAAAAAAAAAAAAAAAAAAAAAAAAAAAANAAAAxgAA&#10;AP8AAADGAAAADQAAAAAAAAAAAAAAAAAAAAAAAAANAAAAxgAAAP8AAACq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QAAIb8AAL//AAD//wAA//8AAP//AAD//wAA//8AAP//AAD/vwAAvyAAACAAAAAAAAAAACEA&#10;ACHqAADq/wAA//8AAP//AAD//wAA//8AAP//AAD//wAA//8AAP//AAD//wAA//8AAP/pABL/IQCy&#10;/wAAp9EAAAU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AAAAFUAAAAAAAAAAAAAAAAAAAAAAAAAAAAAAAAAAAAAAAAAfwAAAP8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xAAAANwAAAAAAAAAAAAAAAAAAAAAAAAAAAAAA&#10;AAAAAAAAAAAAAAAAAAAAAAAAAAANAAAAxgAAAP8AAADGAAAADQAAAAAAAAAAAAAAAAAAAAAAAAAN&#10;AAAAxgAAAP8AAACqAAAAAAAAAAAAAAAAAAAAAAAAAAAAAAAAAAAA/wAAAP8AAAD/AAAA/wAAAP8A&#10;AAD/AAAA/wAAAP8AAAD/AAAA/wAAAP8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0AAA06gAA6v8AAP//AAD//wAA//8AAP//AAD//wAA&#10;//8AAP//AAD//wAA/+kAAOk0AAA0AQAAAb8AAL//AAD//wAA//8AAP//AAD//wAA//8AAP//AAD/&#10;/wAA//8AAP//AAD//wAA//8AAP//AAD/vgAu+AEAHC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JwAAABVAAAAAAAA&#10;AAAAAAAAAAAAAAAAAAAAAAAAAAAAAAAAAH8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B/&#10;AAAAAAAAAAAAAAAAAAAAAAAAAAAAAAAAAAAAAAAAAAAAAAAAAAAAAAAAAAAAAAANAAAAxgAAAP8A&#10;AADGAAAADQAAAAAAAAAAAAAAAAAAAAAAAAANAAAAxgAAAP8AAACqAAAAAAAAAAAAAAAAAAAAAAAA&#10;AAAAAAAAAAAA/wAAAP8AAAD/AAAA/wAAAP8AAAD/AAAA/wAAAP8AAAD/AAAA/wAAAP8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CHqAADq&#10;/wAA//8AAP//AAD//wAA//8AAP//AAD//wAA//8AAP//AAD//wAA//8AAP/pAADpYQAAYf8AAP//&#10;AAD//wAA//8AAP//AAD//wAA//8AAP//AAD//wAA//8AAP//AAD//wAA//8AAP//AAD//wAA/0oA&#10;AE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H&#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KoAAAAAAAAAAAAAAAAAAAAAAAAAAAAAAAAAAAAAAAAAAAAA&#10;AAAAAAAAAAAAAAAAAAAAAAANAAAAxgAAAP8AAADGAAAADQAAAAAAAAAAAAAAAAAAAAAAAAANAAAA&#10;xgAAAP8AAACqAAAAAAAAAAAAAAAAAAAAAAAAAAAAAAAAAAAA/wAAAP8AAAD/AAAA/wAAAP8AAAD/&#10;AAAA/wAAAP8AAAD/AAAA/wAAAP8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b8AAL//AAD//wAA//8AAP//AAD//wAA//8AAP//AAD//wAA//8A&#10;AP//AAD//wAA//8AAP//AAD/6QAA6f8AAP//AAD//wAA//8AAP//AAD//wAA//8AAP//AAD//wAA&#10;//8AAP//AAD//wAA//8AAP//AAD//wAA/6kAAK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nAAAAJw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uQAAAA0AAAAAAAAA&#10;AAAAAAAAAAAAAAAAAAAAAAAAAAAAAAAAAAAAAAAAAAAAAAAAAAAAAAAAAAAAAAAAqgAAAP8AAADG&#10;AAAADQAAAAAAAAAAAAAAAAAAAAAAAAAaAAAA5AAAAP8AAAB/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gAASv8AAP//AAD//wAA&#10;//8AAP//AAD//wAA//8AAP//AAD//wAA//8AAP//AAD//wAA//8AAP//AAD//wAA//8AAP//AAD/&#10;/wAA//8AAP//AAD//wAA//8AAP//AAD//wAA//8AAP//AAD//wAA//8AAP//AAD//wAA/+EAAO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C5AAAADQAAAAAAAAAAAAAAAAAAAAAAAAAAAAAAAAAAAAAAAAAAAAAAAAAAAAAA&#10;AAAAAAAAAAAAAAAAAAAAAAAAfwAAAP8AAADkAAAAGgAAAAAAAAAAAAAAAAAAAAAAAAAaAAAA5AAA&#10;AP8AAABV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qv8AAP//AAD//wAA//8AAP//AAD//wAA//8AAP//AAD//wAA//8AAP//&#10;AAD//wAA//8AAP//AAD//wAA//8AAP//AAD//wAA//8AAP//AAD//wAA//8AAP//AAD//wAA//8A&#10;AP//AAD//wAA//8AAP//AAD//wAA//gAAP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MYAAAAaAAAAAAAAAAAAAAAAAAAAAAAA&#10;AAAAAAAAAAAAAAAAAAAAAAAAAAAAAAAAAAAAAAAAAAAAAAAAAAAAAAAAAAAANwAAAPEAAADxAAAA&#10;NwAAAAAAAAAAAAAAAAAAAAAAAAA3AAAA8QAAAOQ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4gAA4v8AAP//AAD//wAA//8A&#10;AP//AAD//wAA//8AAP//AAD//wAA//8AAP//AAD//wAA//8AAP//AAD//wAA//8AAP//AAD//wAA&#10;//8AAP//AAD//wAA//8AAP//AAD//wAA//8AAP//AAD//wAA//8AAP//AAD//wAA/+EAAO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3AAAA&#10;xgAAABoAAAAAAAAAAAAAAAAAAAAAAAAAAAAAAAAAAAArAAAAAAAAAAAAAAAAAAAAAAAAAAAAAAAA&#10;AAAAAAAAAAAAAAAAAAAAAAAAAKoAAAD/AAAAfwAAAAAAAAAAAAAAAAAAAAAAAAB/AAAA/wAAAKo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AA+f8AAP//AAD//wAA//8AAP//AAD//wAA//8AAP//AAD//wAA//8AAP//AAD/&#10;/wAA//8AAP//AAD//wAA//8AAP//AAD//wAA//8AAP//AAD//wAA//8AAP//AAD//wAA//8AAP//&#10;AAD//wAA//8AAP//AAD//wAA/6kAAK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GAAAAGgAAAAAAAAAAAAAAAAAAAAAAAAAAAAAADQAAAJwA&#10;AABVAAAAAAAAAAAAAAAAAAAAAAAAAAAAAAAAAAAAAAAAAAAAAAAAAAAAAAAAADcAAADxAAAAxgAA&#10;AA0AAAAAAAAAAAAAAA0AAADGAAAA5AAAABo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4gAA4v8AAP//AAD//wAA//8AAP//&#10;AAD//wAA//8AAP//AAD//wAA//8AAP//AAD//wAA//8AAP//AAD//wAA//8AAP//AAD//wAA//8A&#10;AP//AAD//wAA//8AAP//AAD//wAA//8AAP//AAD//wAA//8AAP//AAD//wAA/0oAAE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QAAAB0AAAAAAAAAAAAAAAAAAAAAAAAAAAAAAAAA&#10;AAAAAAAAAAAAAAAAAAAAAAAAAAAAAAAAAAAAAAAAAAAAAAAAAAAAAAAAAAAAAAAAAAAAAAAAAAAA&#10;AAAAAAANAAAAjw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AAAA/wAA&#10;AP8AAAD/AAAA/wAAAP8AAAD/AAAA/wAAAOQAAAAaAAAAAAAAAAAAAAANAAAAnAAAAP8AAADGAAAA&#10;DQAAAAAAAAAAAAAAAAAAAAAAAABVAAAA/wAAAIwAAAANAAAADQAAAMYAAADxAAAANw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gAAqv8AAP//AAD//wAA//8AAP//AAD//wAA//8AAP//AAD//wAA//8AAP//AAD//wAA&#10;//8AAP//AAD//wAA/+kAAOn/AAD//wAA//8AAP//AAD//wAA//8AAP//AAD//wAA//8AAP//AAD/&#10;/wAA//8AAP//AAD/vgAAvgEA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3AAAA1w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HAAAA8QAAAP8AAAD/AAAA/wAAAP8AAAD/AAAA/wAAAP8AAAD/AAAA/wAAAKoAAAAA&#10;AAAAAAAAAAAAAAAAAAAAnAAAAP8AAADGAAAADQAAAAAAAAAAAAAAAAAAAAAAAAAAAAAANwAAANQA&#10;AAD/AAAA/wAAAKkAAAAq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gAASv8AAP//AAD//wAA//8AAP//AAD/&#10;/wAA//8AAP//AAD//wAA//8AAP//AAD//wAA//8AAP//AAD//wAA/2EAEXfpABD9/wAA//8AAP//&#10;AAD//wAA//8AAP//AAD//wAA//8AAP//AAD//wAA//8AAP/pAADpIAAAI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twAAANQAAADUAAAA1AAAANQAAADUAAAA1AAAAOEA&#10;AAD/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b8AAL//AAD//wAA//8AAP//AAD//wAA//8AAP//AAD//wAA//8AAP//AAD//wAA//8A&#10;AP//AAD/vgABwAEAptE0AKL/6QAS//8AAP//AAD//wAA//8AAP//AAD//wAA//8AAP//AAD//wAA&#10;/+kAAOkzAAA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D/AAAA/wAA&#10;AP8AAAD/AAAA/wAAAP8AAAD/AAAA/wAAAP8AAAD/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AAACDpAADp/wAA//8AAP//AAD//wAA&#10;//8AAP//AAD//wAA//8AAP//AAD//wAA//8AAP/pAADpIABbkgAAzP8AAMz/IQCy/74ANP//AAD/&#10;/wAA//8AAP//AAD//wAA//8AAP//AAD/vgAAviAAA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xAAAAtwAAAKoAAACqAAAAqgAAAKoAAACqAAAAqgAAAKoAAADx&#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0AAA06QAA6f8AAP//AAD//wAA//8AAP//AAD//wAA//8AAP//AAD//wAA/+kAAOkz&#10;ACBbAADK/AAAzP8AAMz/AADM/wEAy/9KAJH/qQAKteEAAOH4AAD44QAA4akAAKlKAABK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NcAAAA3AAAAAAAAAAAA&#10;AAAAAAAAAAAAAAAAAAAAAAAAAAAAAAAAAAA3AAAA1w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QAAIb4AAL7/AAD//wAA//8A&#10;AP//AAD//wAA//8AAP//AAD/vgAAviAABCUAAKjSAADM/wAAzP8AAMz/AADM/wAAyfsAADZ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KwAAAAaAAAAAAAAAAAAAAAAAAAAAAAAAAAAAAAAAAAAAAAAAAAAAAANAAAA&#10;jw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FKAABKqQAAqeEAAOH4AAD44QAA4akAAKlKAABKAQAAAQAAaIIAAMz/&#10;AADM/wAAzP8AAMz/AADM/wAAZ4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A3AAAAAAAAAAAAAAAA&#10;AAAAAAAAAAAAAAAAAAAAAAAAAAAAAAANAAAAOgAA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oMgAAyvwAAMz/AADM/wAAzP8AAMz/AACn0QAABQ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CPAAAADQAAAAAAAAAAAAAAAAAAAAAAAAAAAAAAAAAAAAAAAAA3AAAA1w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UGAACo0gAAzP8AAMz/AADM&#10;/wAAzP8AAMn7AAAnM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HAAAAxgAAAKoAAACqAAAA&#10;qgAAAKoAAACqAAAAqgAAAKoAAADh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iCAADM/wAAzP8AAMz/AADM/wAAzP8AAGe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AAAA/wAAAP8AAAD/AAAA/wAAAP8AAAD/AAAA/wAAAP8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KDIAAMr8AADM/wAAzP8AAMz/AADM/wAA&#10;p9EAAAU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MYAAAD/AAAA8QAAANQAAADUAAAA1AAA&#10;ANQAAADUAAAA1AAAAOEAAAD/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F&#10;BgAAqNIAAMz/AADM/wAAzP8AAMz/AADJ+wAAJz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B/AAAAAAAAAAAAAAAAAAAAAAAAAAAAAAAAAAAAAAAAAAAAAAA3AAAA1w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oggAAzP8AAMz/AADM/wAAzP8AAMz/AABng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KwAAAAaAAAAAAAAAAAAAAAAAAAAAAAAAAAA&#10;AAAAAAAAAAAAAAAAAAANAAAAjwAAAA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UoAAEqqAACq4gAA4vkAAPniAADiqgAAqkoAAEoB&#10;AAABAAAAAAAAAAAAAAAAAAAAAAAAAAAAAAAAAAAAAAAAAAAAAAAAAAAAAAAAAAAAACgyAADK/AAA&#10;zP8AAMz/AADM/wAAzP8AAKfRAAAFB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I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AAAhvwAAv/8A&#10;AP//AAD//wAA//8AAP//AAD//wAA//8AAP+/AAC/IAAAIAAAAAAAAAAAAAAAAAAAAAAAAAAAAAAA&#10;AAAAAAAAAAAAAAAAAAAABQYAAKjSAADM/wAAzP8AAMz/AADM/wAAyfsAACc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BxAAAAAAAAAAAAAAAAAAAAAAAAAAAAAAAA&#10;AAAAAAAAAAAAAAAaAAAAyQ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QAADTqAADq/wAA//8AAP//AAD//wAA//8AAP//AAD//wAA//8AAP//AAD/&#10;6QAA6TQAADQAAAAAAAAAAAAAAAAAAAAAAAAAAAAAAAAAAAAAAAAAAAAAaIIAAMz/AADM/wAAzP8A&#10;AMz/AADM/wAAZ4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EcA&#10;AAB/AAAAnAAAAFUAAABVAAAAVQAAAFUAAABVAAAAVQAAAGIAAADU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QAAIeoAAOr/AAD//wAA//8AAP//&#10;AAD//wAA//8AAP//AAD//wAA//8AAP//AAD//wAA/+kAAOkhAAAhAAAAAAAAAAAAAAAAAAAAAAAA&#10;AAAAAAAAAAAoMgAAyvwAAMz/AADM/wAAzP8AAMz/AACn0QAABQ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AAAA/wAAAP8AAAD/AAAA/wAAAP8AAAD/AAAA&#10;/wAAAP8AAAD/AAAA5A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BvwAAv/8AAP//AAD//wAA//8AAP//AAD//wAA//8AAP//AAD//wAA//8AAP//AAD//wAA&#10;//8AAP++AAC+AQAAAQAAAAAAAAAAAAAAAAAAAAAAAAUGAACo0gAAzP8AAMz/AADM/wAAzP8AAMn7&#10;AAAnM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oAAAD/&#10;AAAA/wAAAP8AAAD/AAAA/wAAAP8AAAD/AAAA/wAAAP8AAAD/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KAABK/wAA//8AAP//AAD//wAA//8AAP//AAD/&#10;/wAA//8AAP//AAD//wAA//8AAP//AAD//wAA//8AAP//AAD/SgAASgAAAAAAAAAAAAAAAAAAAAAA&#10;AGiCAADM/wAAzP8AAMz/AADM/wAAzP8AAGe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UAAADUAAAAGgAAAAAAAAAAAAAAAAAAAAAAAAAAAAAAAAAA&#10;AAAAAABi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q&#10;AACq/wAA//8AAP//AAD//wAA//8AAP//AAD//wAA//8AAP//AAD//wAA//8AAP//AAD//wAA//8A&#10;AP//AAD/qQAAqQAAAAAAAAAAAAAAAAAANkQAAMr8AADM/wAAzP8AAMz/AADM/wAAp9EAAAU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CCAAAA&#10;DQAAAAAAAAAAAAAAAAAAAAAAAAAAAAAAAAAAAAAAAAAaAAAAuQ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iAADi/wAA//8AAP//AAD//wAA//8AAP//AAD//wAA&#10;//8AAP//AAD//wAA//8AAP//AAD//wAA//8AAP//AAD/4QAA4QAAAAAAAAAAAAAeJQAAzP8AAMz/&#10;AADM/wAAzP8AAMz/AADJ+wAAJz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6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5AAD5&#10;/wAA//8AAP//AAD//wAA//8AAP//AAD//wAA//8AAP//AAD//wAA//8AAP//AAD//wAA//8AAP//&#10;AAD/+AAA+AAAAAAAAB4lAAC25AAAzP8AAMz/AADM/wAAzP8AAMz/AABng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C5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iAADi/wAA//8AAP//AAD//wAA//8AAP//AAD//wAA//8A&#10;AP//AAD//wAA//8AAP//AAD//wAA//8AAP//AAD/4QAA4QAAHCMAALbkAADM/wAAzP8AAMz/AADM&#10;/wAAzP8AAKfRAAAFB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nAAAAKoAAACqAAAA&#10;qgAAAKoAAACqAAAAqgAAAKoAAACqAAAAqgAAAKoAAACqAAAAqgAAAKoAAACqAAAAqgAAALcAAAD/&#10;AAA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Cq/wAA&#10;//8AAP//AAD//wAA//8AAP//AAD//wAA//8AAP//AAD//wAA//8AAP//AAD//wAA//8AAP//AAD/&#10;qQACqwAAp9EAAMz/AADM/wAAzP8AAMz/AADM/wAAtuQAABw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xgAAAP8AAAD/AAAA/wAAAP8AAAD/AAAA/wAAAP8AAAD/AAAA/wAAAP8A&#10;AAD/AAAA/wAAAP8AAAD/AAAA/wAAAP8AAAD/AAAAxg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KAABK/wAA//8AAP//AAD//wAA//8AAP//AAD//wAA//8AAP//&#10;AAD//wAA//8AAP//AAD//wAA//8AAP//AAD/SgBKpgAAzP8AAMz/AADM/wAAzP8AAMz/AAC25AAA&#10;Hi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P8AAADxAAAA1AAA&#10;ANQAAADUAAAA1AAAANQAAADxAAAA/wAAAPEAAADUAAAA1AAAANQAAADUAAAA1AAAAPEAAADxAAAA&#10;xg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BvwAAv/8A&#10;AP//AAD//wAA//8AAP//AAD//wAA//8AAP//AAD//wAA//8AAP//AAD//wAA//8AAP++AArLAQDJ&#10;/AAAzP8AAMz/AADM/wAAzP8AAMz/AAAeJ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MYAAAANAAAAAAAAAAAAAAAAAAAAAAAAAFUAAADGAAAAKgAAAAAAAAAA&#10;AAAAAAAAAAAAAAAAAAAAAAAAAA0AAACPAAAA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AAAIOkAAOn/AAD//wAA//8AAP//AAD//wAA//8AAP//AAD/&#10;/wAA//8AAP//AAD//wAA/+kAAOogAJPYAADM/wAAzP8AAMz/AADM/wAAyfsAADZ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FcAAAANAAAAAAAAAAAA&#10;AAAAAAAADQAAALkAAAA3AAAAAAAAAAAAAAAAAAAAAAAAAAAAAAAAAAAAAAAAAAAAAAAaAAAAj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QAADTp&#10;AADp/wAA//8AAP//AAD//wAA//8AAP//AAD//wAA//8AAP//AAD/6QAA6TMAU5sAAMz/AADM/wAA&#10;zP8AAMz/AADM/wAAZ4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MkAAAAaAAAAAAAAAAAAAAAAAAAA&#10;AAAAAAAAAAAAAAAAAAAAAAAAAAAaAAAAyQ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hAAAhvgAAvv8AAP//AAD//wAA//8AAP//AAD//wAA&#10;//8AAP++AAC+IAAjTAAAyvwAAMz/AADM/wAAzP8AAMz/AACn0QAABQ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LkAAAA3AAAAAAAAAAAAAAAAAAAAAAAAAAAAAAAAAAAAAAAAAAAAAAB/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UoAAEqpAACp4QAA4fgAAPjhAADhqQAAqUoAAEoBAAECAACiygAAzP8AAMz/AADM/wAAzP8A&#10;AMn7AAAnM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kAAAAKgAAAAAAAAAAAAAAAAAA&#10;AAAAAAAAAAAAAAAAAGIAAADx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1MAADM/wAAzP8AAMz/AADM/wAAzP8AAGe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KkAAABiAAAAVQAAAFUAAABxAAAA1AAAAP8AAAD/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EAAKPMAADM/wAAzP8AAMz/AADM/wAAzP8AAAU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D/AAAA/wAAAP8A&#10;AAD/AAAA/wAAAP8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PUwA&#10;AMz/AADM/wAAzP8AAMz/AADM/wAAPU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GAAAA/wAAAP8AAAD/AAAAxgAAAD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FBgAAzP8AAMz/AADM/wAAzP8AAMz/AACjzAAAAQ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oggAAzP8AAMz/&#10;AADM/wAAzP8AAMz/AAA9T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gyAADK/AAAzP8AAMz/AADM/wAAzP8AAKLKAAAB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QYAAKjSAADM/wAAzP8AAMz/AADM&#10;/wAAyfsAACc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IAAMz/AADM/wAAzP8AAMz/AADM/wAAZ4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oMgAAyvwAAMz/AADM/wAAzP8AAMz/AACn0QAA&#10;B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UGAACo&#10;0gAAzP8AAMz/AADM/wAAzP8AAMn7AAAnM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iCAADM/wAAzP8AAMz/AADM/wAAzP8AAGe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kQAAMr8AADM/wAA&#10;zP8AAMz/AADM/wAAp9EAAAU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JQAAzP8AAMz/AADM/wAAzP8AAMz/AADJ+wAAJz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Q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4lAAC25AAAzP8AAMz/AADM/wAAzP8A&#10;AMz/AABng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QAAACsAAAArAAAAKwAA&#10;ACsAAAArAAAAKwAAACsAAAArAAAAKwAAACsAAAArAAAAKwAAACsAAAArAAAAKwAAACsAAACc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yIAALbkAADM/wAAzP8AAMz/AADM/wAAzP8AAKfRAAAFB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5AAAAP8AAAD/AAAA/wAAAP8AAAD/AAAA/wAAAP8AAAD/AAAA/wAAAP8AAAD/&#10;AAAA/wAAAP8AAAD/AAAA/wAAAP8AAAD/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AAoMgAAMz/AADM/wAAzP8AAMz/AADM/wAAtuQAABw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gAAAP8AAAD/AAAA/wAAAP8A&#10;AAD/AAAA/wAAAP8AAAD/AAAA/wAAAP8AAAD/AAAA/wAAAP8AAAD/AAAA/wAAAP8AAAD/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9TAAAzP8A&#10;AMz/AADM/wAAzP8AAMz/AAC25AAAHi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OQAAABFAAAAKwAAACsAAAArAAAAKwAAACsAAAArAAAAKwAAACsAAAArAAAA&#10;KwAAACsAAAArAAAAKwAAACsAAACc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AACjzAAAzP8AAMz/AADM/wAAzP8AAMz/AAAeJ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LkAAAANAAAAAAAAAAAAAAAA&#10;AAAAAAAAAAAAAAAAAAAAAAAAAAAAAAAAAAAAAAAAAAAAAAAAAAAAAAAAAAAAAAAaAAAAyQ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1MAADM/wAAzP8AAMz/&#10;AADM/wAAzP8AAEx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QYAAMz/AADM/wAAzP8AAMz/AADM/wAAo8wAAA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IAAMz/AADM/wAAzP8AAMz/AADM&#10;/wAAPU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oAAACMAAAAqgAAAKoA&#10;AABx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oMgAAyvwAAMz/AADM/wAAzP8AAMz/AACiygAAAQ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qQAAAP8AAAD/AAAA/wAAAP8AAAD/AAAA8QAAAH8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UGAACo0gAAzP8AAMz/AADM/wAAzP8AAMn7AAAnM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P8AAAD/AAAA4QAAANQAAADU&#10;AAAA/wAAAP8AAAC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iCAADM&#10;/wAAzP8AAMz/AADM/wAAzP8AAGe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AAAA1AAAAFUAAAAAAAAAAAAAAAAAAAAAAAAAAAAAACoAAADk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DIAAMr8AADM/wAAzP8AAMz/AADM/wAAp9EAAAU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GAAAADQAAAAAAAAAAAAAAAAAAAAAAAAAAAAAA&#10;AAAAAAAAAABVAAAAxg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FBgAAqNIAAMz/AADM/wAA&#10;zP8AAMz/AADJ+wAAJz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NcAAAA3&#10;AAAAAAAAAAAAAAAAAAAAAAAAAAAAAAAAAAAAAAAAAAAAAAAaAAAAyQ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BSgAASqoAAKriAADi+QAA+eIAAOKqAACqSgAA&#10;SgEAAAEAAAAAAABoggAAzP8AAMz/AADM/wAAzP8AAMz/AABng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MkAAAAaAAAAAAAAAAAAAAAAAAAAAAAAAAAAAAAAAAAAAAAA&#10;AAAAAAA3AAAA1w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EAACG/AAC/&#10;/wAA//8AAP//AAD//wAA//8AAP//AAD//wAA/78AAL8gACNMAADK/AAAzP8AAMz/AADM/wAAzP8A&#10;AKfRAAAFB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LkAAAA3AAAA&#10;AAAAAAAAAAAAAAAAAAAAAAAAAAAAAAAAAAAAAAAAAACqAAAAxg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AAANOoAAOr/AAD//wAA//8AAP//AAD//wAA//8AAP//AAD//wAA//8A&#10;AP/pAA76NACi/wAAzP8AAMz/AADM/wAAyfsAACc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GAAAADQAAAAAAAAAAAAAAAAAAAAAAAAAAAAAAHQAAAKkA&#10;AAD/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hAAAh6gAA6v8AAP//AAD//wAA&#10;//8AAP//AAD//wAA//8AAP//AAD//wAA//8AAP//AAD/6QAS/yEAsv8AAMz/AADM/wAAZ4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8QAA&#10;ALcAAABiAAAAVQAAAJwAAADUAAAA/wAAAP8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G/AAC//wAA//8AAP//AAD//wAA//8AAP//AAD//wAA//8AAP//AAD//wAA//8AAP//&#10;AAD//wAA/74ANP8BAMv/AADM/wAAB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1AAAAP8AAAD/AAAA/wAAAP8AAAD/AAAA/wAAAPEAAAA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OAAAAHEAAADG&#10;AAAA8QAAAFUAAAAAAAAAAAAAAAAAAAAAAAAAAAAAAAAAAAAAAAAAAAAAAAAAAAAAAAAAAAAAAAAA&#10;AAAAAAAAAAAAAAAAAAAAAAAADQAAAMYAAAD/AAAA/wAAAP8AAAD/AAAA/wAAAKo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oAAEr/AAD//wAA//8AAP//AAD//wAA//8A&#10;AP//AAD//wAA//8AAP//AAD//wAA//8AAP//AAD//wAA//8AAP9KAJH/AAA9T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IA&#10;AADhAAAA/wAAAP8AAADhAAAAfwAAAA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cAAAAtwAAANQAAAD/AAAA/wAAAFUAAAAAAAAAAAAAAAAAAAAAAAAAAAAA&#10;AAAAAAAAAAAAAAAAAAAAAAAAAAAAAAAAAAAAAAAAAAAAAAAAAAAAAAAAAAAAVQAAAP8AAAD/AAAA&#10;/wAAAP8AAAD/AAAA8QAAADc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Kr/AAD//wAA//8AAP//AAD//wAA//8AAP//AAD//wAA//8AAP//AAD//wAA//8AAP//AAD/&#10;/wAA//8AAP+pADfuAAAB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jw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wAAAFUAAAAAAAAAAAAAAAAAAAAAAAAAAAAAAAAAAAAAAAAAAAAAAAAAAAAAAAAAAAAAAAAAAAAA&#10;AAAAAAAAAAAAAAANAAAAuQAAADc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IAAOL/AAD//wAA//8AAP//AAD//wAA//8AAP//&#10;AAD//wAA//8AAP//AAD//wAA//8AAP//AAD//wAA//8AAP/hAAf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1w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FUAAAAAAAAAAAAAAAAAAAAAAAAAAAAAAAAA&#10;AAAAAAAAAAAAAAAAAAAAAAAAAAAAAAAAAAAAAAAAAAAAAAAAAABVAAAAn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kA&#10;APn/AAD//wAA//8AAP//AAD//wAA//8AAP//AAD//wAA//8AAP//AAD//wAA//8AAP//AAD//wAA&#10;//8AAP/4AAD4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twAAANQAAADUAAAA1AAAANQAAADUAAAA1AAAAOEAAAD/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wAA&#10;AFUAAAAAAAAAAAAAAAAAAAAAAAAAAAAAAAAAAAAAAAAAAAAAAAAAAAAAAAAAAAAAAAAAAAAAAAAA&#10;AAAAAA0AAAC5AAAANw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IAAOL/AAD//wAA//8AAP//AAD//wAA//8AAP//AAD/&#10;/wAA//8AAP//AAD//wAA//8AAP//AAD//wAA//8AAP/hAAD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8AAAD/AAAA/wAAAP8AAAD/AAAA&#10;/wAAAP8AAAD/AAAA/wAAAP8AAAD/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FUAAAAAAAAAAAAAAAAAAAAAAAAAAAAAAAAAAAAA&#10;AAAAAAAAAAAAAAAAAAAAAAAAAAAAAAAAAAAAAAAAAFUAAAD/AAAA/wAAAMYAAABxAAAADQ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oAAKr/&#10;AAD//wAA//8AAP//AAD//wAA//8AAP//AAD//wAA//8AAP//AAD//wAA//8AAP//AAD//wAA//8A&#10;AP+pAAC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xAAAAtwAAAKoAAACqAAAAqgAAAKoAAACqAAAAqgAAAKoAAADx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FUA&#10;AAAAAAAAAAAAAAAAAAAAAAAAAAAAAAAAAAAAAAAAAAAAAAAAAAAAAAAAAAAAAAAAAAAAAAAADQAA&#10;AMYAAAD/AAAA/wAAAP8AAAD/AAAA8QAAAH8AAAAN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oAAEr/AAD//wAA//8AAP//AAD//wAA//8AAP//AAD//wAA&#10;//8AAP//AAD//wAA//8AAP//AAD//wAA//8AAP9KAABK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NcAAAA3AAAAAAAAAAAAAAAAAAAAAAAA&#10;AAAAAAAAAAAAAAAAAAAAAAA3AAAA1w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FUAAAAAAAAAAAAAAAAAAAAAAAAAAAAAAAAAAAAAAAAA&#10;AAAAAAAAAAAAAAAAAAAAAAAAAAAAAAAAAAAAAAAAAAANAAAAOAAAAIwAAADxAAAA/wAAAP8AAADG&#10;AAAADQ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G/AAC/&#10;/wAA//8AAP//AAD//wAA//8AAP//AAD//wAA//8AAP//AAD//wAA//8AAP//AAD//wAA/74AAL4B&#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KwAAAAaAAAAAAAAAAAAAAAAAAAAAAAAAAAAAAAAAAAAAAAAAAAAAAANAAAAjw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FUAAAAA&#10;AAAAAAAAAAAAAAAAAAAAAAAAAAAAAAAAAAAAAAAAAAAAAAAAAAAAAAAAAAAAAAAAAAAAAAAAAAAA&#10;AAAAAAAAAAAAAAAAAAANAAAAnAAAAP8AAAD/AAAAqgAAAAAAAAAAAAAAAAAAAAAAAAAAAAAAAAAA&#10;AAAAAAAAAAAA/wAAAP8AAAD/AAAA/wAAAP8AAAD/AAAA/wAAAP8AAAD/AAAA/wAAAP8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g6QAA6f8AAP//AAD//wAA//8AAP//AAD//wAA//8A&#10;AP//AAD//wAA//8AAP//AAD/6QAA6SAAA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A3AAAAAAAAAAAAAAAAAAAAAAAAAAAA&#10;AAAAAAAAAAAAAAAAAAANAAAAOgAAAA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FUAAAAAAAAAAAAAAAAAAAAAAAAAAAAAAAAAAAAAAAAAAAAA&#10;AAAAAAAAAAAAAAAAAAAAAAAAAAAAAAAAAAAAAAAAAAAAAAAAAAAAAAAAAAAAAAAAAH8AAAD/AAAA&#10;/wAAAFUAAAAAAAAAAAAAAAAAAAAAAAAAAAAAAAAAAAAAAAAA/wAAAP8AAAD/AAAA/wAAAP8AAAD/&#10;AAAA/wAAAP8AAAD/AAAA/wAAAP8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AAA&#10;NOkAAOn/AAD//wAA//8AAP//AAD//wAA//8AAP//AAD//wAA//8AAP/pAADpMwAAM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CPAAAADQAAAAAAAAAAAAAAAAAAAAAAAAAAAAAAAAAAAAAAAAA3AAAA1w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FUAAAAAAAAA&#10;AAAAAAAAAAAAAAAAAAAAAAAAAAAAAAAAAAAAAAAAAAAAAAAAAAAAAAAAAAAAAAAAAAAAAAAAAAAA&#10;AAAAAAAAAAAAAAAAAAAAAAAAAA0AAADGAAAA/wAAAH8AAAAAAAAAAAAAAAAAAAAAAAAAAAAAAAAA&#10;AAAAAAAA/wAAAP8AAAD/AAAA/wAAAP8AAAD/AAAA/wAAAP8AAAD/AAAA/wAAAP8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EAASK+ACnx/wAA//8AAP//AAD//wAA//8AAP//&#10;AAD//wAA/74AAL4gAAA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HAAAAxgAAAKoAAACqAAAAqgAAAKoAAACq&#10;AAAAqgAAAKoAAADh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FUAAAAAAAAAAAAAAAAAAAAAAAAAAAAAAAAAAAAAAAAAAAAAAAAA&#10;AAAAAAAAAAAAAAAAAAAAAAAAAAAAAAAAAAAAAAAAAAAAAAAAAAAAAAAAAAAAAAAAAABVAAAA/wAA&#10;AKo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UwBAMv/SgCR/6kARf/hABj/+AAG/+EADPCpAACpSgAASgE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AAAA/wAAAP8AAAD/AAAA/wAAAP8AAAD/AAAA/wAAAP8AAAD/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FUAAAAAAAAAAAAA&#10;AAAAAAAAAAAAAAAAAAAAAAAAAAAAAAAAAAAAAAAAAAAAAAAAAAAAAAAAAAAAAAAAAAAAAAAAAAAA&#10;AAAAAAAAAAAAAAAAAAAAAAAAAAAaAAAA5AAAAH8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AAo8wAAMz/AADM/wAAzP8AAMz/AADM/wAAB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MYAAAD/AAAA8QAAANQAAADUAAAA1AAAANQAAADUAAAA&#10;1AAAAOEAAAD/AAAA5A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wAAAFUAAAAAAAAAAAAAAAAAAAAAAAAAAAAAAAAAAAAAAAAAAAAAAAAAAAAA&#10;AAAAAAAAAAAAAAAAAAAAAAAAAAAAAAAAAAAAAAAAAAAAAAAAAAAAAAAAAAAAAAA3AAAA8QAAAFU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9TAAAzP8A&#10;AMz/AADM/wAAzP8AAMz/AAA9T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B/&#10;AAAAAAAAAAAAAAAAAAAAAAAAAAAAAAAAAAAAAAAAAAAAAAA3AAAA1w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FUAAAAAAAAAAAAAAAAA&#10;AAAAAAAAAAAAAAAAAAAAAAAAAAAAAAAAAAAAAAAAAAAAAAAAAAAAAAAAAAAAAAAAAAAAAAAAAAAA&#10;AAAAAAAAAAAAAAAAAAAAAABVAAAAxgAAAA0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UGAADM/wAAzP8AAMz/AADM/wAAzP8AAKPMAAAB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KwAAAAaAAAAAAAAAAAAAAAAAAAAAAAAAAAAAAAAAAAAAAAA&#10;AAAAAAANAAAAjw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FUAAAAAAAAAAAAAAAAAAAAAAAAAAAAAAAAAAAAAAAAAAAAAAAAAAAAAAAAA&#10;AAAAAAAAAAAAAAAADQAAAFUAAAANAAAAAAAAAAAAAAAAAAAAAAAAABoAAADGAAAANw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iCAADM/wAAzP8AAMz/&#10;AADM/wAAzP8AAD1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IA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cAAADxAAAA/wAAAJwAAAANAAAAAAAAAAAAAAAA&#10;AAAAAAAAAAAAAAANAAAAnAAAAP8AAADGAAAADQAAAAAAAAAAAAAAfwAAAP8AAADxAAAAfwAAAA0A&#10;AAAAAAAAVQAAALkAAAAq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DIAAMr8AADM/wAAzP8AAMz/AADM/wAAosoAAA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BxAAAAAAAAAAAAAAAAAAAAAAAAAAAAAAAAAAAAAAAAAAAA&#10;AAAaAAAAyQ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VAAAA/wAAAP8A&#10;AAD/AAAA/wAAAP8AAAD/AAAAxgAAAAAAAAAAAAAAAAAAAAAAAAAAAAAAnAAAAP8AAADGAAAADQAA&#10;AAAAAAAAAAAADQAAAKkAAAD/AAAA/wAAAP8AAADGAAAAVQ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FBgAAqNIAAMz/AADM/wAAzP8AAMz/AADJ&#10;+wAAJz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EcAAAB/AAAAnAAA&#10;AFUAAABVAAAAVQAAAFUAAABVAAAAVQAAAGIAAADU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oggAAzP8AAMz/AADM/wAAzP8AAMz/AABng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wAAAP8AAAD/AAAA/wAAAP8AAAD/AAAA/wAAAP8AAAD/&#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gyAADK/AAAzP8AAMz/AADM/wAAzP8AAKfRAAAFB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oAAAD/AAAA/wAAAP8A&#10;AAD/AAAA/wAAAP8AAAD/AAAA/wAAAP8AAAD/AAAA5A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EAAKLKAADM&#10;/wAAzP8AAMz/AADM/wAAyfsAACc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UAAADUAAAAGgAAAAAAAAAAAAAAAAAAAAAAAAAAAAAAAAAAAAAAAABi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UwAAMz/AADM/wAAzP8AAMz/AADM/wAAZ4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CCAAAADQAAAAAAAAAA&#10;AAAAAAAAAAAAAAAAAAAAAAAAAAAAAAAaAAAAuQ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QAAo8wAAMz/AADM/wAA&#10;zP8AAMz/AADM/wAAB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RwAAAA0AAAAAAAAAAAAAAAAA&#10;AAAAAAAAAAAAAAAAAAAAAAAAAAAAAAAAAAAAAAAAAAAAAAAAAAAAAAAAAAAAAAAAAAAAAAAAAAAA&#10;AAAAAAAAAAAAAAAAAA0AAABH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MXwAAzP8AAMz/AADM/wAAzP8AAMz/AAA9T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AAAAH8AAAAAAAAAAAAAAAAAAAAAAAAAAAAAAAAAAAAAAAAAAAAAAAAAAAAAAAAA&#10;AAAAAAAAAAAAAAAAAAAAAAAAAAAAAAAAAAAAAAAAAAAAAAAAAAAAAH8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4lAADM/wAAzP8AAMz/AADM/wAAzP8A&#10;AKPMAA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BVAAAAAAAAAAAAAAAA&#10;AAAAAAAAAAAAAAAAAAAAAAAAAAAAAAAAAAAAAAAAAAAAAAAAAAAAAAAAAAAAAAAAAAAAAAAAAAAA&#10;AAAAAAAAf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iUAALbkAADM/wAAzP8AAMz/AADM/wAAzP8AAD1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xAAAAjAAAAA0AAAAAAAAAAAAAAAAAAAAAAAAAAAAAAAAAAAAAAAAAAAAA&#10;AAAAAAAAAAAAAAAAAAAAAAAAAAAAAAAAAA0AAACcAAAA8QAAAD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IwAAtuQAAMz/AADM/wAAzP8AAMz/AADM/wAAoMgAAAE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8QAAAPEAAAB/AAAA&#10;HQAAAAAAAAAAAAAAAAAAAAAAAAAAAAAAAAAAAAAAAAAAAAAAAAAAAAAAAAAqAAAAqQAAAPEAAADx&#10;AAAAN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UGAACn0QAAzP8A&#10;AMz/AADM/wAAzP8AAMz/AAC25AAAGy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gAAANQAAAD/AAAA/wAAAP8AAADUAAAAtwAAAKoAAACqAAAAqgAAAKoA&#10;AADGAAAA4QAAAP8AAAD/AAAA/wAAANQAAA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iCAADM/wAAzP8AAMz/AADM/wAAzP8AALbkAAAeJ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iAAAA8QAA&#10;AP8AAAD/AAAA/wAAAP8AAAD/AAAA/wAAAP8AAAD/AAAA/wAAAP8AAADhAAAAY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DIAAMr8AADM/wAAzP8AAMz/&#10;AADM/wAAzP8AAB4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gAAACcAAAA1AAAAP8AAAD/AAAA/wAAAP8AAADU&#10;AAAAjAAAAC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QAAosoAAMz/AADM/wAAzP8AAMz/AADJ+wAANk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9TAAAzP8AAMz/AADM/wAAzP8AAMz/AABn&#10;g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ACjzAAAzP8AAMz/AADM/wAAzP8AAMz/AAAFB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1MAADM/wAAzP8AAMz/AADM/wAAzP8AAD1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QYAAMz/AADM&#10;/wAAzP8AAMz/AADM/wAAo8wAAAE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IAAMz/AADM/wAAzP8AAMz/AADM/wAAPU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oMgAAyvwAAMz/AADM/wAA&#10;zP8AAMz/AACiygAAAQ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UGAACo0gAAzP8AAMz/AADM/wAAzP8AAMn7AAAnM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iCAADM/wAAzP8AAMz/AADM/wAAzP8A&#10;AG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AdAAAAAAAAAAAA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DIAAMr8AADM/wAAzP8AAMz/AADM/wAAp9EAAAU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AAAAuQAAAP8AAADkAAAAGgAAAAAAAABVAAAAxgAAAJw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AAosoAAMz/AADM/wAAzP8AAMz/AADJ+wAAJz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P8AAADk&#10;AAAAGgAAAAAAAAAAAAAAAAAAAH8AAADG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9TAAAzP8A&#10;AMz/AADM/wAAzP8AAMz/AABng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oAAAD/AAAA1AAAALcAAADXAAAAGgAAAAAAAAAAAAAAAAAAADcAAADx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AACjzAAAzP8AAMz/AADM/wAAzP8AAMz/AAAFB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B/AAAAAAAAABoAAADJAAAA&#10;GgAAAAAAAAAAAAAAAAAAABoAAADkAAAAxg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1MAADM/wAAzP8AAMz/&#10;AADM/wAAzP8AAD1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MkAAAAaAAAAAAAAABoAAADJAAAAGgAAAAAAAAAAAAAAAAAAABoAAADk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QYAAMz/AADM/wAAzP8AAMz/AADM/wAAo8wAAA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KwAAAAaAAAAAAAAABoAAADJAAAAGgAA&#10;AAAAAAAAAAAAAAAAAFUAAAD/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IAAMz/AADM/wAAzP8AAMz/AADM&#10;/wAAPU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oAAABVAAAAAAAAABoAAADJAAAAGgAAAAAAAAAAAAAAKgAAAOQAAAD/AAAAq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2RAEAyfxKAJH/qgBE/+IAF//5AAX/4gAS+aoAAKpKAABKAQ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kAAAAYgAAABoAAADJAAAAGgAAAA0A&#10;AABiAAAA8QAAAP8AAADxAAAAN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4lIQCy/78AM///AAD//wAA//8AAP//AAD//wAA//8A&#10;AP//AAD/vwAAvy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8QAAAP8AAAD/AAAA/wAAAP8AAAD/AAAA/wAAAPE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iU0AJHq6gAR&#10;//8AAP//AAD//wAA//8AAP//AAD//wAA//8AAP//AAD//wAA/+kAAOk0AAA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QAAAJwAAADhAAAA/wAAAP8AAADx&#10;AAAAqQAAAC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IiEAnufqABH//wAA//8AAP//AAD//wAA//8AAP//AAD//wAA//8AAP//&#10;AAD//wAA//8AAP/pAADpIQAAI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JAAAAGgAAAAAAAAAAAAAAAAAAAAAAAAAAAAAAAAAAAAAAAAANAAAAqQAAAP8AAADhAAAAqQAA&#10;AC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BAQCfyL8AM///AAD//wAA//8A&#10;AP//AAD//wAA//8AAP//AAD//wAA//8AAP//AAD//wAA//8AAP//AAD/vgAAvgE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JAAAAGgAAAA0AAAAdAAAAAAAAAAAAAAAAAAAA&#10;AAAAAAAAAACqAAAA/wAAAH8AAAAAAAAADQAAAHEAAAA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1MSgCR//8AAP//AAD//wAA//8AAP//AAD//wAA//8AAP//AAD//wAA//8AAP//AAD/&#10;/wAA//8AAP//AAD//wAA/0oAAE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X&#10;AAAA4QAAAP8AAAD/AAAA8QAAAFUAAAAAAAAAAAAAABoAAADkAAAA8QAAADcAAAAAAAAAAAAAAAAA&#10;AABx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EAAKPMqgBE//8AAP//AAD//wAA//8AAP//&#10;AAD//wAA//8AAP//AAD//wAA//8AAP//AAD//wAA//8AAP//AAD//wAA/6kAAK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P8AAAD/AAAA/wAAAPEAAAA3AAAAAAAA&#10;ABoAAADkAAAA5AAAABoAAAAAAAAAAAAAAAAAAABV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UwAAMz/4gAX//8AAP//AAD//wAA//8AAP//AAD//wAA//8AAP//AAD//wAA//8AAP//AAD//wAA&#10;//8AAP//AAD//wAA/+EAAO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oAAADxAAAA&#10;fwAAACsAAAArAAAAOAAAANQAAACqAAAAAAAAABoAAADkAAAA5AAAABoAAAAAAAAAAAAAAAAAAAAa&#10;AAAAj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BgAAzP8AAMz/+QAF//8AAP//AAD//wAA//8AAP//AAD/&#10;/wAA//8AAP//AAD//wAA//8AAP//AAD//wAA//8AAP//AAD//wAA//gAAP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MYAAABVAAAAAAAAAAAAAAAAAAAAAAAAADcAAADXAAAAGgAAABoA&#10;AADkAAAA5AAAABoAAAAAAAAAAAAAAAAAAAAaAAAArA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oggAAzP8A&#10;AMz/4gAX//8AAP//AAD//wAA//8AAP//AAD//wAA//8AAP//AAD//wAA//8AAP//AAD//wAA//8A&#10;AP//AAD//wAA/+EAAO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MkAAAAaAAAAAAAA&#10;AAAAAAAAAAAAAAAAABoAAADJAAAAGgAAABoAAADkAAAA5AAAABoAAAAAAAAAAAAAAAAAAAAaAAAA&#10;yQ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gyAADK/AAAzP8AAMz/qgBE//8AAP//AAD//wAA//8AAP//AAD//wAA&#10;//8AAP//AAD//wAA//8AAP//AAD//wAA//8AAP//AAD//wAA/6kAAK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NcAAAA3AAAAAAAAAAAAAAAAAAAAAAAAAFUAAADGAAAADQAAABoAAADk&#10;AAAA5AAAABoAAAAAAAAAAAAAAAAAAAA3AAAA1w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QYAAKjSAADM/wAAzP8AAMz/&#10;SgCR//8AAP//AAD//wAA//8AAP//AAD//wAA//8AAP//AAD//wAA//8AAP//AAD//wAA//8AAP//&#10;AAD//wAA/0oAAE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oAAADGAAAAKgAAAAAA&#10;AAAAAAAAYgAAAPEAAACqAAAAAAAAABoAAADkAAAA5AAAABoAAAAAAAAAAAAAAAAAAABVAAAAxg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IAAMz/AADM/wAAzP8AAMz/AQDL/78AGt//AAD//wAA//8AAP//AAD//wAA//8A&#10;AP//AAD//wAA//8AAP//AAD//wAA//8AAP//AAD/vgAAvgE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wAAAP8AAAD/AAAA/wAAAOQAAABvAAAAxgAAALcAAAD/AAAA&#10;8QAAAHIAAAAAAAAAAAAAAA0AAADGAAAAq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oMgAAyvwAAMz/AADM/wAAzP8AAMz/AACn&#10;0SAABCXpAADp/wAA//8AAP//AAD//wAA//8AAP//AAD//wAA//8AAP//AAD//wAA//8AAP/pAADp&#10;IAAA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AA8QAAAP8AAAD/&#10;AAAA1AAAADcAAAAAAAAAYgAAAPEAAAD/AAAAfwAAAGIAAADUAAAAqgAAANQAAADxAAAAN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B&#10;AACiygAAzP8AAMz/AADM/wAAzP8AAMn7AAAnMQAAAAA0AAA06QAA6f8AAP//AAD//wAA//8AAP//&#10;AAD//wAA//8AAP//AAD//wAA/+kAAOkz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sAAAArAAAAAAAAAAAAAAAAAAAAAAAAAAAAAAAdAAAAAAAA&#10;AAAAAAA3AAAA8QAAAP8AAAC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1MAADM/wAAzP8AAMz/AADM/wAAzP8AAGeBAAAAAAAA&#10;AAAAAAAAIQAAIb4AAL7/AAD//wAA//8AAP//AAD//wAA//8AAP//AAD/vgAAviAAA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EAAKPMAADM&#10;/wAAzP8AAMz/AADM/wAAzP8AAAUGAAAAAAAAAAAAAAAAAAAAAAEAAAFKAABKqQAAqeEAAOH4AAD4&#10;4QAA4akAAKlKAABKAQ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HAAAAN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UwAAMz/AADM/wAAzP8AAMz/AADM/wAAPU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0AAAArAAAAKwAA&#10;ACsAAAArAAAAKwAAACsAAABFAAAAuQ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FBgAAzP8AAMz/AADM/wAA&#10;zP8AAMz/AACjzAAAAQ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pAAAA/wAAAP8AAAD/AAAA/wAAAP8AAAD/AAAA/wAAAP8AAAD/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oggAAzP8AAMz/AADM/wAAzP8AAMz/AAA9T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wAAAP8AAAD/AAAA/wAAAP8A&#10;AAD/AAAA/wAAAP8AAAD/AAAAxgAAAA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ZEAADK/AAAzP8AAMz/AADM/wAAzP8A&#10;AKLKAAAB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MYAAADUAAAAOAAAADgAAAC5AAAARQAAACsAAAArAAAAKwAAAEUAAAC5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iUAAMz/AADM/wAAzP8AAMz/AADM/wAAyfsAACc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NcAAAA3AAAAAAAAAAAAAAB/AAAAfwAAAAAAAAAA&#10;AAAAAAAAAAAAAABy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JQAAtuQAAMz/AADM/wAAzP8AAMz/AADM/wAAZ4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MkA&#10;AAAaAAAAAAAAAAAAAAA3AAAA1wAAABoAAAAAAAAAAAAAAAAAAAAaAAAAj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siAAC25AAAzP8A&#10;AMz/AADM/wAAzP8AAMz/AACn0QAABQ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LkAAAA3AAAAAAAAAAAAAAAAAAAAqgAAAKoAAAAAAAAA&#10;AAAAAAAAAAA3AAAA1w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EAAKDIAADM/wAAzP8AAMz/AADM/wAAzP8AALbkAAAcI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8AAAD/&#10;AAAA1AAAAJwAAAAAAAAANwAAAPEAAACpAAAAVQAAAGIAAADx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UwAAMz/AADM/wAAzP8AAMz/&#10;AADM/wAAtuQAAB4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OQAAAAaAAAAAAAAAKoAAAD/AAAA/wAA&#10;AP8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QAAo8wAAMz/AADM/wAAzP8AAMz/AADM/wAAHi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VQAAADgAAAAAAAAAAAAAAA0AAACcAAAA/wAAAP8AAACp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9TAAAzP8AAMz/AADM/wAAzP8AAMz/AABM&#10;X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UG&#10;AADM/wAAzP8AAMz/AADM/wAAzP8AAKPMAAAB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AAADG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iCAADM/wAAzP8AAMz/AADM/wAAzP8AAD1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GAAAAD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DIAAMr8AADM&#10;/wAAzP8AAMz/AADM/wAAosoAAAE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LkAAAA3AAAAAAAAAAAA&#10;AAAAAAAAAAAAAAAAAAAAAAAAAAAAAAAAAAANAAAAjw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BgAAqNIAAMz/AADM/wAAzP8AAMz/AADJ+wAAJz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BVAAAAAAAAAAAAAAAAAAAAAAAAAAAAAAAAAAAAAAAAAAAAAAAaAAAA&#10;yQ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OAAAAHEAAADGAAAA&#10;8QAAAFUAAAAAAAAAAAAAAAAAAAAAAAAAAAAAAAAAAAAAAAAAAAAAAAAAAAAAAAAAAAAAAAAAAAAA&#10;AAAAAAAAAAAAAAAAAAAAKgAAAMYAAAD/AAAA/wAAAMYAAAAq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oggAAzP8AAMz/AADM/wAA&#10;zP8AAMz/AABng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EcAAACMAAAAqQAAAFUAAABV&#10;AAAAVQAAAFUAAABVAAAAVQAAAGIAAAC3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cAAAAtwAAANQAAAD/AAAA/wAAAFUAAAAAAAAAAAAAAAAAAAAAAAAAAAAAAAAA&#10;AAAAAAAAAAAAAAAAAAAAAAAAAAAAAAAAAAAAAAAAAAAAAAAAAABVAAAA8QAAAKoAAAANAAAADQAA&#10;AJwAAADxAAAANw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gyAADK/AAAzP8AAMz/AADM/wAAzP8AAKfRAAAFB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D/AAAA/wAAAP8AAAD/AAAA/wAAAP8AAAD/AAAA/wAAAP8AAAD/AAAA5A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wAA&#10;AFUAAAAAAAAAAAAAAAAAAAAAAAAAAAAAAAAAAAAAAAAAAAAAAAAAAAAAAAAAAAAAAAAAAAAAAAAA&#10;AAAAADcAAADxAAAAxgAAAA0AAAAAAAAAAAAAAA0AAADGAAAA5AAAABo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EAAKLKAADM/wAAzP8AAMz/AADM/wAAyfsA&#10;ACc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oAAAD/AAAA/wAAAP8AAAD/AAAA&#10;/wAAAP8AAAD/AAAA/wAAAP8AAAD/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FUAAAAAAAAAAAAAAAAAAAAAAAAAAAAAAAAAAAAA&#10;AAAAAAAAAAAAAAAAAAAAAAAAAAAAAAAAAAAAAAAAAKoAAAD/AAAAfwAAAAAAAAAAAAAAAAAAAAAA&#10;AAB/AAAA/wAAAKo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UwAAMz/AADM/wAAzP8AAMz/AADM/wAAZ4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UAAAAGgAAAAAAAAAAAAAAAAAAAAAAAAAAAAAAAAAAAAAAAABi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FUA&#10;AAAAAAAAAAAAAAAAAAAAAAAAAAAAAAAAAAAAAAAAAAAAAAAAAAAAAAAAAAAAAAAAAAAAAAAANwAA&#10;APEAAADxAAAANwAAAAAAAAAAAAAAAAAAAAAAAAA3AAAA8QAAAOQ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AAo8wAAMz/AADM/wAAzP8AAMz/AADM/wAABQ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CCAAAADQAAAAAAAAAAAAAAAAAA&#10;AAAAAAAAAAAAAAAAAAAAAAAaAAAAuQ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wAAAFUAAAAAAAAAAAAAAAAAAAAAAAAAAAAAAAAAAAAAAAAA&#10;AAAAAAAAAAAAAAAAAAAAAAAAAAAAAAAAfwAAAP8AAADkAAAAGgAAAAAAAAAAAAAAAAAAAAAAAAAa&#10;AAAA5AAAAP8AAABV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9TAAAzP8A&#10;AMz/AADM/wAAzP8AAMz/AAA9T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AdAAAAAAAAAAAA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FUAAAAA&#10;AAAAAAAAAAAAAAAAAAAAAAAAAAAAAAAAAAAAAAAAAAAAAAAAAAAAAAAAAAAAAAAAAAAAqgAAAP8A&#10;AADkAAAAGgAAAAAAAAAAAAAAAAAAAAAAAAANAAAAxgAAAP8AAAB/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UGAADM/wAAzP8AAMz/AADM/wAAzP8AAKPMAAAB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AAAuQAAAP8AAADkAAAAGgAAAAAA&#10;AABVAAAAxgAAAJw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FUAAAAAAAAAAAAAAAAAAAAAAAAAAAAAAAAAAAAAAAAAAAAA&#10;AAAAAAAAAAAAAAAAAAAAAAANAAAAxgAAAP8AAADGAAAADQAAAAAAAAAAAAAAAAAAAAAAAAANAAAA&#10;xgAAAP8AAACq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iCAADM/wAAzP8AAMz/&#10;AADM/wAAzP8AAD1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P8AAADkAAAAGgAAAAAAAAAAAAAAAAAAAH8AAADG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FUAAAAAAAAA&#10;AAAAAAAAAAAAAAAAAAAAAAAAAAAAAAAAAAAAAAAAAAAAAAAAAAAAAAAAAAANAAAAxgAAAP8AAADG&#10;AAAADQAAAAAAAAAAAAAAAAAAAAAAAAANAAAAxgAAAP8AAACqAAAAAAAAAAAAAAAAAAAAAAAAAAAA&#10;AAAAAAAA/wAAAP8AAAD/AAAA/wAAAP8AAAD/AAAA/wAAAP8AAAD/AAAA/wAAAP8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DIAAMr8AADM/wAAzP8AAMz/AADM/wAAosoAAA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AAAD/AAAA1AAAALcAAADXAAAAGgAAAAAAAAAA&#10;AAAAAAAAADcAAADx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wAAAFUAAAAAAAAAAAAAAAAAAAAAAAAAAAAAAAAAAAAAAAAAAAAAAAAA&#10;AAAAAAAAAAAAAAAAAAANAAAAxgAAAP8AAADGAAAADQAAAAAAAAAAAAAAAAAAAAAAAAANAAAAxgAA&#10;AP8AAACqAAAAAAAAAAAAAAAAAAAAAAAAAAAAAAAAAAAA/wAAAP8AAAD/AAAA/wAAAP8AAAD/AAAA&#10;/wAAAP8AAAD/AAAA/w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AAosoAAMz/AADM/wAAzP8AAMz/AADJ&#10;+wAAJz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B/AAAAAAAAABoAAADJAAAAGgAAAAAAAAAAAAAAAAAAABoAAADkAAAAxg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wAAAFUAAAAAAAAAAAAA&#10;AAAAAAAAAAAAAAAAAAAAAAAAAAAAAAAAAAAAAAAAAAAAAAAAAAAAAAANAAAAxgAAAP8AAADGAAAA&#10;DQAAAAAAAAAAAAAAAAAAAAAAAAANAAAAxgAAAP8AAACqAAAAAAAAAAAAAAAAAAAAAAAAAAAAAAAA&#10;AAAA/wAAAP8AAAD/AAAA/wAAAP8AAAD/AAAA/wAAAP8AAAD/AAAA/wAAAP8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9TAAAzP8AAMz/AADM/wAAzP8AAMz/AABng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MkAAAAaAAAAAAAAABoAAADJAAAAGgAAAAAAAAAAAAAA&#10;AAAAABoAAADkAAAA5A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wAAAFUAAAAAAAAAAAAAAAAAAAAAAAAAAAAAAAAAAAAAAAAAAAAAAAAAAAAA&#10;AAAAAAAAAAAAAAAAAAAAqgAAAP8AAADGAAAADQAAAAAAAAAAAAAAAAAAAAAAAAAaAAAA5AAAAP8A&#10;AAB/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BAACjzAAAzP8AAMz/AADM/wAAzP8AAMz/AAAFB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KwAAAAa&#10;AAAAAAAAABoAAADJAAAAGgAAAAAAAAAAAAAAAAAAAFUAAAD/AAAA5A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FUAAAAAAAAAAAAAAAAA&#10;AAAAAAAAAAAAAAAAAAAAAAAAAAAAAAAAAAAAAAAAAAAAAAAAAAAAAAAAfwAAAP8AAADkAAAAGgAA&#10;AAAAAAAAAAAAAAAAAAAAAAAaAAAA5AAAAP8AAABV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xfAADM&#10;/wAAzP8AAMz/AADM/wAAzP8AAD1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oAAABVAAAAAAAAABoAAADJAAAAGgAAAAAAAAAAAAAAKgAA&#10;AOQ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FUAAAAAAAAAAAAAAAAAAAAAAAAAAAAAAAAAAAAAAAAAAAAAAAAAAAAAAAAA&#10;AAAAAAAAAAAAAAAANwAAAPEAAADxAAAANwAAAAAAAAAAAAAAAAAAAAAAAAA3AAAA8QAAAOQ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iUAAMz/AADM/wAAzP8AAMz/AADM/wAAo8wAAAE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kAAAA&#10;YgAAABoAAADJAAAAGgAAAA0AAABiAAAA8QAAAP8AAADxAAAAN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kAAAA/wAAAFUAAAAAAAAAAAAAAAAAAAAA&#10;AAAAAAAAAAAAAAAAAAAAAAAAAAAAAAAAAAAAAAAAAAAAAAAAAAAAAAAAAKoAAAD/AAAAfwAAAAAA&#10;AAAAAAAAAAAAAAAAAAB/AAAA/wAAAKo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JQAAtuQAAMz/AADM/wAA&#10;zP8AAMz/AADM/wAAPU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8QAAAP8AAAD/AAAA/wAAAP8AAAD/AAAA/wAAAPEA&#10;AAB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wAAAFUAAAAAAAAAAAAAAAAAAAAAAAAAAAAAAAAAAAAAAAAAAAAAAAAAAAAAAAAAAAAA&#10;AAAAAAAAAAAAAAAAADcAAADxAAAAxgAAAA0AAAAAAAAAAAAAAA0AAADGAAAA5AAAABo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wjAAC25AAAzP8AAMz/AADM/wAAzP8AAMz/AACgyAAAAQ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QAA&#10;AJwAAADhAAAA/wAAAP8AAADxAAAAqQAAAC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wAAAJwAAAANAAAAAAAAAAAAAAAAAAAA&#10;AAAAAAAAAAANAAAAnAAAAP8AAADGAAAADQAAAAAAAAAAAAAAAAAAAAAAAABVAAAA/wAAAIwAAAAN&#10;AAAADQAAAMYAAADxAAAANw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QYAAKfRAADM/wAAzP8AAMz/AADM/wAAzP8A&#10;ALbkAAAbI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NcAAAA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AA/wAAAP8AAAD/&#10;AAAA/wAAAP8AAAD/AAAAxgAAAAAAAAAAAAAAAAAAAAAAAAAAAAAAnAAAAP8AAADGAAAADQAAAAAA&#10;AAAAAAAAAAAAAAAAAAAAAAAANwAAANQAAAD/AAAA/wAAAKkAAAAq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IAAMz/AADM/wAAzP8AAMz/AADM/wAAtuQAAB4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UAAAAO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oMgAAyvwAAMz/AADM/wAAzP8AAMz/AADM/wAAHi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NcAAABVAAAAfwAAANQAAAB/AAAAD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BAACiygAAzP8A&#10;AMz/AADM/wAAzP8AAMn7AAA2Q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I8AAAANAAAAAAAAAAAAAAA4&#10;AAAAxgAAAMYAAAB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1MAADM/wAAzP8AAMz/AADM/wAAzP8AAGe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0AAACcAAAA5AAAAJwA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EAAKPMAADM/wAAzP8AAMz/&#10;AADM/wAAzP8AAAU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gAAANQAAAD/AAAAxgAAAA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UwAAMz/AADM/wAAzP8AAMz/AADM/wAAPU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gAAADUAAAA/wAAAP8AAAD/AAAAnAAAAA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FBgAAzP8AAMz/AADM/wAAzP8AAMz/AACj&#10;zAAAAQ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MkAAAAaAAAAAAAAAA0AAABiAAAA4QAA&#10;AP8AAAD/AAAA4QAAAGI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oggAAzP8AAMz/AADM/wAAzP8AAMz/AAA9T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CpAAAAqQAAAPEAAAD/AAAA/wAAAMYAAAA4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gyAADK/AAAzP8AAMz/AADM/wAAzP8AAKLKAAAB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AAAA/wAAAPEAAAB/AA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QYAAKjSAADM&#10;/wAAzP8AAMz/AADM/wAAyfsAACc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UAAAA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IAAMz/AADM/wAAzP8AAMz/AADM/wAAZ4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Nc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oMgAAyvwAAMz/AADM/wAA&#10;zP8AAMz/AACn0QAABQ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I8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BAACiygAAzP8AAMz/AADM/wAAzP8AAMn7AAAnM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1MAADM/wAAzP8AAMz/AADM/wAAzP8A&#10;AGe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oAAACMAAAAqgAAAKoAAABx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EAAKPMAADM/wAAzP8AAMz/AADM/wAAzP8AAAUGAAAAAAAAAAAAAAAAAAAAAAAAAAAAAAAAAAAA&#10;AAAAAAAAAAAAAQAAAUoAAEqqAACq4gAA4vkAAPniAADiqgAAqkoAAEoB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qQAAAP8AAAD/AAAA/wAAAP8AAAD/AAAA8QAA&#10;AH8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UwAAMz/AADM/wAAzP8AAMz/AADM/wAAPUwAAAAA&#10;AAAAAAAAAAAAAAAAAAAAAAAAAAAAAAAAAAAAAAAAAAAhAAAhvwAAv/8AAP//AAD//wAA//8AAP//&#10;AAD//wAA//8AAP+/AAC/IAAA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tv9mOjr/AAAA/wAAAP86Omb/ttv/////////////////////&#10;/////////////////////////////////////////////////////////////9vbtv+2kJD/Zjo6&#10;/zoAAP9mtv////////////////////////////+2ZgD/AAAA/wAAAP8AAAD/AAAA/wAAAP8AAAD/&#10;AGa2/////////////////////////////7Zm/wAAAP8AAAD/AAAA/wAAAP8AOpD/AA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wAAAP8AAAD/AAAA4QAAANQAAADUAAAA/wAAAP8AAA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BgAAzP8A&#10;AMz/AADM/wAAzP8AAMz/AACjzAAAAQEAAAAAAAAAAAAAAAAAAAAAAAAAAAAAAAAAAAAAAAAAADQA&#10;ADTqAADq/wAA//8AAP//AAD//wAA//8AAP//AAD//wAA//8AAP//AAD/6QAA6TQAAD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7Zm/zoAAP8AZrb/2///&#10;////2/+2Zjr/AAA6/5Db////////////////////////////////////////////////////////&#10;////////////////tmY6/zpmZv9mOgD/AAAA/wAAAP9mtv//////////////////////////////&#10;/////9u2/5A6AP8AAAD/AAAA/wAAZv+22//////////////////////////////////////////b&#10;tv9mOgD/AAAA/zqQtv/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1AAAAFUAAAAAAAAAAAAAAAAAAAAAAAAAAAAAACoA&#10;AADk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oggAAzP8AAMz/AADM/wAAzP8AAMz/AAA9TAAAAAAAAAAAAAAA&#10;AAAAAAAAAAAAAAAAAAAAAAAAAAAAIQAAIeoAAOr/AAD//wAA//8AAP//AAD//wAA//8AAP//AAD/&#10;/wAA//8AAP//AAD//wAA/+kAAOkhAAA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25D/OgAA/wA6kP/b/////////////////9v/kDoA/wAAZv+2////////////////&#10;/////////////////////////////////////////////////////////////////7b/ZgAA/wAA&#10;AP9mtv//////////////////////////////////////////tv9mAAD/AAAA/wBmtv//////////&#10;///////////////////////////////////////bkDr/OpD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MYAAADGAAAADQAA&#10;AAAAAAAAAAAAAAAAAAAAAAAAAAAAAAAAAAAAAABVAAAAxg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gyAADK/AAAzP8AAMz/&#10;AADM/wAAzP8AAKLKAAABAQAAAAAAAAAAAAAAAAAAAAAAAAAAAAAAAAAAAAABAAABvwAAv/8AAP//&#10;AAD//wAA//8AAP//AAD//wAA//8AAP//AAD//wAA//8AAP//AAD//wAA//8AAP++AAC+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2ZgD/AAAA/zqQ2///////////////&#10;////////25A6/wAAAP8AZrb/////////////////////////////////////////////////////&#10;/////////////////////////7b/ZgAA/wAAAP9mtv//////////////////////////////////&#10;///////////bkDr/AAAA/wAAZv+2////////////////////////////////////////////2/+Q&#10;Omb/t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NcAAAA3AAAAAAAAAAAAAAAAAAAAAAAAAAAAAAAAAAAAAAAAAAAAAAAa&#10;AAAAyQ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QsAALvqAADM/wAAzP8AAMz/AADM/wAAyfsAACcxAAAAAAAAAAAAAAAAAAAAAAAA&#10;AAAAAAAAAAAAAAAAAABKAABK/wAA//8AAP//AAD//wAA//8AAP//AAD//wAA//8AAP//AAD//wAA&#10;//8AAP//AAD//wAA//8AAP//AAD/SgAAS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bkP86AAD/AAA6/5Db/////////////////////////9uQ/zoAAP8AAGb/tv//////////////&#10;/////////////////////////////////////////////////////////////7b/ZgAA/wAAAP9m&#10;tv//////////////////////////////////////////////25D/OgAA/wAAAP86kNv/////////&#10;///////////////////////////////bkP86Zr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MkAAAAaAAAAAAAAAAAA&#10;AAAAAAAAAAAAAAAAAAAAAAAAAAAAAAAAAAA3AAAA1w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KAAAMz/AADM/wAAzP8AAMz/AADM&#10;/wAAZ4EAAAAAAAAAAAAAAAAAAAAAAAAAAAAAAAAAAAAAAAAAAAAAAACqAACq/wAA//8AAP//AAD/&#10;/wAA//8AAP//AAD//wAA//8AAP//AAD//wAA//8AAP//AAD//wAA//8AAP//AAD/qQAAq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9uQOv8AAAD/AABm/7b/////////////////////&#10;//////+2/2YAAP8AAAD/Zrb/////////////////////////////////////////////////////&#10;/////////////////////7b/ZgAA/wAAAP9mtv//////////////////////////////////////&#10;////////////tmYA/wAAAP8AOpD/2////////////////////////////////////9uQOv9mtv//&#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LkAAAA3AAAAAAAAAAAAAAAAAAAAAAAAAAAAAAAAAAAAAAAAAAAAAACqAAAA&#10;xg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NYAAAzP8AAMz/AADM/wAAzP8AAMz/AACn0QAABQYAAAAAAAAAAAAAAAAAAAAAAAAAAAAAAAAA&#10;AAAAAAAAAAAAAADiAADi/wAA//8AAP//AAD//wAA//8AAP//AAD//wAA//8AAP//AAD//wAA//8A&#10;AP//AAD//wAA//8AAP//AAD/4QAA4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7Zm&#10;AP8AAAD/AABm/7b////////////////////////////b/5A6AP8AAAD/OpDb////////////////&#10;/////////////////////////////////////////////////////////7b/ZgAA/wAAAP9mtv//&#10;/////////////////////////////////////////////////7Zm/wAAAP8AAAD/Zrb/////////&#10;//////////////////////+2/2Y6Zv+2////////////////////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DGAAAADQAAAAAAAAAA&#10;AAAAAAAAAAAAAAAAAAAAHQAAAKkAAAD/AAAAq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IrAADF9gAAzP8AAMz/AADM/wAAzP8AAMX2AAAiKwAA&#10;AAAAAAAAAAAAAAAAAAAAAAAAAAAAAAAAAAAAAAAAAAAAAAAAAAD5AAD5/wAA//8AAP//AAD//wAA&#10;//8AAP//AAD//wAA//8AAP//AAD//wAA//8AAP//AAD//wAA//8AAP//AAD/+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5A6AP8AAAD/ADqQ/9v/////////////////////////&#10;///b/5A6AP8AAAD/AGa2////////////////////////////////////////////////////////&#10;/////////////////7b/ZgAA/wAAAP9mtv//////////////////////////////////////////&#10;///////////b/5A6AP8AAAD/AGa2/////////////////////////////7Zm/zqQ2///////////&#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8QAAALcAAABiAAAAVQAAAJwAAADUAAAA/wAAAP8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QYAAKfRAADM&#10;/wAAzP8AAMz/AADM/wAAzP8AAE1gAAAAAAAAAAAAAAAAAAAAAAAAAAAAAAAAAAAAAAAAAAAAAAAA&#10;AAAAAAAAAADiAADi/wAA//8AAP//AAD//wAA//8AAP//AAD//wAA//8AAP//AAD//wAA//8AAP//&#10;AAD//wAA//8AAP//AAD/4QAA4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5A6AP8A&#10;AAD/ADqQ/9v////////////////////////////b/5A6AP8AAAD/AGa2////////////////////&#10;/////////////////////////////////////////////////////7b/ZgAA/wAAAP9mtv//////&#10;/////////////////////////////////////////////////9uQOv8AAAD/AAA6/5Db////////&#10;////////////////tmY6/5D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qAAAA1AAAAP8AAAD/AAAA&#10;/wAAAP8AAAD/AAAA/wAAAPEAAAA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IAAMz/AADM/wAAzP8AAMz/AADM/wAAgKAAAAAAAAAAAAAAAAAA&#10;AAAAAAAAAAAAAAAAAAAAAAAAAAAAAAAAAAAAAAAAAAAAAACqAACq/wAA//8AAP//AAD//wAA//8A&#10;AP//AAD//wAA//8AAP//AAD//wAA//8AAP//AAD//wAA//8AAP//AAD/qQAAq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5A6AP8AAAD/ADqQ/9v////////////////////////////b&#10;/5A6AP8AAAD/AGa2////////////////////////////////////////////////////////////&#10;/////////////7b/ZgAA/wAAAP9mtv//////////////////////////////////////////////&#10;////////////tv9mAAD/AAAA/wBmtv//////////////////25D/OjqQ/9v/////////////////&#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IAAADhAAAA/wAAAP8AAADhAAAAfw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oMgAAyvwAAMz/AADM/wAA&#10;zP8AAMz/AAC76gAACQsAAAAAAAAAAAAAAAAAAAAAAAAAAAAAAAAAAAAAAAAAAAAAAAAAAAAAAAAA&#10;AAAAAABKAABK/wAA//8AAP//AAD//wAA//8AAP//AAD//wAA//8AAP//AAD//wAA//8AAP//AAD/&#10;/wAA//8AAP//AAD/SgAAS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5A6AP8AAAD/&#10;ADqQ/9v////////////////////////////b/5A6AP8AAAD/AGa2////////////////////////&#10;/////////////////////////////////////////////////7b/ZgAA/wAAAP9mtv//////////&#10;//////////////////////////////////////////////////+2ZgD/AAAA/wAAZv+2////////&#10;///////bkDr/Zr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UGAACo0gAAzP8AAMz/AADM/wAAzP8AAMn7AAAnMQAAAAAAAAAAAAAAAAAAAAAAAAAA&#10;AAAAAAAAAAAAAAAAAAAAAAAAAAAAAAAAAAAAAAAAAAABAAABvwAAv/8AAP//AAD//wAA//8AAP//&#10;AAD//wAA//8AAP//AAD//wAA//8AAP//AAD//wAA//8AAP++AAC+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7ZmAP8AAAD/ADqQ/9v///////////////////////////+2/2YA&#10;AP8AAAD/OpDb////////////////////////////////////////////////////////////////&#10;/////////7b/ZgAA/wAAAP9mtv//////////////////////////////////////////////////&#10;////////////25D/OgAA/wAAAP86kNv/////////2/+QOmb/tv//////////////////////////&#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iCAADM/wAAzP8AAMz/AADM/wAAzP8A&#10;AGeBAAAAAAAAAAAAAAAAAAAAAAAAAAAAAAAAAAAAAAAAAAAAAAAAAAAAAAAAAAAAAAAAAAAAAAAA&#10;AAAAAAAAIAAAIOkAAOn/AAD//wAA//8AAP//AAD//wAA//8AAP//AAD//wAA//8AAP//AAD//wAA&#10;/+kAAOkgAAA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9uQOv8AAAD/AABm&#10;/7b///////////////////////////+2/2YAAP8AAAD/Zrb/////////////////////////////&#10;/////////////////////////////////////////////7b/ZgAA/wAAAP9mtv//////////////&#10;/////////////////////////////////////////////////9v/kDoA/wAAAP8AOpD/2/////+2&#10;Zv86Zr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ArAAAAKwAAAEcAAABVAAAARwAAAA0AAAAAAAAAAAAAAAAAAAAAAAAAAAAAAA0A&#10;AABxAAAAK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DIAAMr8AADM/wAAzP8AAMz/AADM/wAAp9EAAAUGAAAAAAAAAAAAAAAAAAAAAAAAAAAAAAAAAAAA&#10;AAAAAAAAAAAAAAAAAAAAAAAAAAAAAAAAAAAAAAAAAAAAAAAAADQAADTpAADp/wAA//8AAP//AAD/&#10;/wAA//8AAP//AAD//wAA//8AAP//AAD/6QAA6TMAAD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kP86AAD/AAA6/5Db/////////////////////////9uQ/zoAAP8A&#10;AGb/tv//////////////////////////////////////////////////////////////////////&#10;/////7b/ZgAA/wAAAP9mtv//////////////////////////////////////////////////////&#10;/////////////7Zm/wAAAP8AAAD/Zrbb/7ZmAP9mt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KkAAAD/AAAA/wAAAPEAAACcAAAAHQAA&#10;AAAAAAAAAAAAAAAAAAAAAAAAAAAAAAAAAAAAAAANAAAAjwAAAG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QAAosoAAMz/AADM/wAAzP8AAMz/AADJ+wAAJzEAAAAA&#10;AAAAAAAAAAAAAAAAAAAAAAAAAAAAAAAAAAAAAAAAAAAAAAAAAAAAAAAAAAAAAAAAAAAAAAAAAAAA&#10;AAAAAAAAAAAAAAAhAAAhvgAAvv8AAP//AAD//wAA//8AAP//AAD//wAA//8AAP++AAC+I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2ZgD/AAAA/zqQ&#10;2///////////////////////25A6/wAAAP8AZrb/////////////////////////////////////&#10;/////////////////////////////////////////7b/ZgAA/wAAAP9mtv//////////////////&#10;///////////////////////////////////////////////////b/5A6AP8AAAD/ADo6/zo6kP/b&#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1AAAACoAAAAAAAAAAAAAAAAAAAAAAAAAAAAAAAAAAAAAAAAAAAAAAAAAAAAA&#10;AAAAAAAAAHIAAAB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9TAAAzP8A&#10;AMz/AADM/wAAzP8AAMz/AABngQAAAAAAAAAAAAAAAAAAAAAAAAAAAAAAAAAAAAAAAAAAAAAAAAAA&#10;AAAAAAAAAAAAAAAAAAAAAAAAAAAAAAAAAAAAAAAAAAAAAAAAAAAAAAAAAQAAAUoAAEqpAACp4QAA&#10;4fgAAPjhAADhqQAAqUoAAEoB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25D/OgAA/wA6kP/b/////////////////9v/kDoA/wAAZv+2////&#10;////////////////////////////////////////////////////////////////////////////&#10;/7b/ZgAA/wAAAP9mtv//////////////////////////////////////////////////////////&#10;/////////////9uQOv8AAAD/AAAA/zqQ2///////////////////////////////////////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kAAAAGgAAAAAAAAAAAAAAAAAAAAAA&#10;AAAAAAAAAAAAAAAAAAAAAAAAAAAAAAAAAAAAAAAAAAAAAAAAAACP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BAACjzAAAzP8AAMz/AADM/wAAzP8AAMz/AAAFB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7Zm/wAAAP86&#10;kLb/2///////2/+QOgD/AAA6/5Db///////////////////////////b/7ZmOv8AAAD/ADqQ/9v/&#10;////////////////////////////////////25D/OgAA/wAAAP86Zrb/2///////////////////&#10;////////////////////////////////////////////////////tv9mAAD/AAA6/5Db////////&#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B/AAAAAAAAAAAAAAAAAAAAAAAAAAAAAAAAAAAAAAAAAAAAAAAAAAAAAAAAAAAAAAAAAAAA&#10;AAAAAAAAAABV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1MAADM/wAAzP8AAMz/&#10;AADM/wAAzP8AAD1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kP9mOgD/AAAA/wAAAP86ZpD/ttv/////////////////&#10;/////////////////7ZmOv8AAAD/ADqQ/9v//////////////////////////7Zm/wAAAP8AAAD/&#10;AAAA/wAAAP8AAAD/AAAA/wA6kP//////////////////////////////////////////////////&#10;//////////////+2ZgD/ADqQ/9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LkAAAA3AAAAAAAAAAAAAAAAAAAAAAAAAAAAAAAA&#10;AAAAAAAAAAAAAAAAAAAAAAAAAAAAAAAAAAAAAAAAAAAAAAAaAAAArA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QYAAMz/AADM/wAAzP8AAMz/AADM/wAAo8wAAA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MkA&#10;AAAaAAAAAAAAAAAAAAAAAAAAAAAAAAAAAAAAAAAAAAAAAAAAAAAAAAAAAAAAAAAAAAAAAAAAAAAA&#10;AAAAAAAaAAAAyQ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IAAMz/AADM/wAAzP8AAMz/AADM&#10;/wAAPU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MkAAAAaAAAAAAAAAAAAAAAAAAAAAAAAAAAAAAAAAAAA&#10;AAAAAAAAAAAAAAAAAAAAAAAAAAAAAAAAAAAAAAAAAAAaAAAAyQ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oMgAAyvwAAMz/AADM/wAAzP8AAMz/AACiygAAAQ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LkAAAA3&#10;AAAAAAAAAAAAAAAAAAAAAAAAAAAAAAAAAAAAAAAAAAAAAAAAAAAAAAAAAAAAAAAAAAAAAAAAAAAA&#10;AABV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BAACiygAAzP8AAMz/AADM/wAAzP8AAMn7AAAnM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oAAACqAAAAAAAAAAAAAAAAAAAAAAAAAAAAAAAAAAAAAAAA&#10;AAAAAAAAAAAAAAAAAAAAAAAAAAAAAAAAAAAAAACqAAAAxg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1MAADM&#10;/wAAzP8AAMz/AADM/wAAzP8AAGe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UAAADxAAAA&#10;VQAAAAAAAAAAAAAAAAAAAAAAAAAAAAAAAAAAAAAAAAAAAAAAAAAAAAAAAAAAAAAAAAAAAFUAAAD/&#10;AAA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EAAKPMAADM/wAAzP8AAMz/AADM/wAAzP8AAAU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8QAAAGIAAAAAAAAAAAAAAAAAAAAAAAAAAAAAAAAA&#10;AAAAAAAAAAAAAAAAAAAAAAAAYgAAAPEAAADxAAAA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F8AAMz/AADM/wAA&#10;zP8AAMz/AADM/wAAPU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P8AAADxAAAAfwAAADgAAAANAAAAAAAAAAAAAAAAAAAAHQAAAGIAAADUAAAA/wAAAP8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JQAAzP8AAMz/AADM/wAAzP8AAMz/AACjzAAAAQ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PEAAAD/AAAA/wAAAP8AAAD/AAAA/wAAAP8AAAD/&#10;AAAA/wAAAP8AAAD/AAAA/wAAAJ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4lAAC25AAAzP8AAMz/AADM/wAAzP8A&#10;AMz/AAA9T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oA&#10;AADUAAAA/wAAAP8AAAD/AAAA/wAAAP8AAAD/AAAA/wAAAP8AAADxAAAAY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CMAALbkAADM/wAAzP8AAMz/AADM/wAAzP8AAKDIAAAB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AAAAKkAAADhAAAA/wAAAP8AAAD/AAAA&#10;xgAAAHE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BgAAp9EAAMz/AADM/wAAzP8AAMz/AADM/wAAtuQAABs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oggAAzP8A&#10;AMz/AADM/wAAzP8AAMz/AAC25AAAHi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gyAADK/AAAzP8AAMz/AADM/wAAzP8AAMz/AAAeJ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EAAKLKAADM/wAAzP8AAMz/&#10;AADM/wAAyfsAADZ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UwAAMz/AADM/wAAzP8AAMz/AADM/wAAZ4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QAAo8wAAMz/AADM/wAAzP8AAMz/AADM&#10;/wAABQ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9TAAAzP8AAMz/AADM/wAAzP8AAMz/AAA9T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UGAADM/wAAzP8AAMz/AADM/wAAzP8AAKPMAAAB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iCAADM&#10;/wAAzP8AAMz/AADM/wAAzP8AAD1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MkAAAAaAAAAAAAAAAAAAAAAAAAAAAAAAAAAAAAA&#10;AAAAAAAAAAAAAAAAAAAAAAAAAAAAAAAAAAAAAAAAAAAAAAAaAAAAyQAAAB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DIAAMr8AADM/wAAzP8AAMz/AADM/wAAosoAAAE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NcA&#10;AAA3AAAAAAAAAAAAAAAAAAAAAAAAAAAAAAAAAAAAAAAAAAAAAAAAAAAAAAAAAAAAAAAAAAAAAAAA&#10;AAAAAAA3AAAA1w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QAAosoAAMz/AADM/wAA&#10;zP8AAMz/AADJ+wAAJz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tmb/AAAA/2a2////////////////////////////////////////////////////////////////&#10;////////////////////////////////////////////////////////////////////////////&#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UAAAAYgAAAFUAAABVAAAAVQAAAFUAAABVAAAA&#10;VQAAAFUAAABVAAAAVQAAAFUAAABVAAAAVQAAAGIAAADU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9TAAAzP8AAMz/AADM/wAAzP8AAMz/AABng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kDr/AAAA/zqQ2///////////////////////////&#10;/7ZmAP8AAAD/AAAA/wAAAP8AAAD/AAAA/wAAAP8AOpD/2////////////7b/ZgAA/wAAAP8AAAD/&#10;AAAA/wAAAP8AAAD/AAAA/zqQ2///////////////////////////////////////////////////&#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wAAAP8AAAD/AAAA/wAAAP8AAAD/AAAA/wAAAP8AAAD/AAAA/wAAAP8AAAD/AAAA/wAAAP8A&#10;AAD/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BAACjzAAAzP8AAMz/AADM/wAAzP8A&#10;AMz/AAAFB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tv9mAAD/ADpm/7b/////25D/&#10;OgA6/5Db////27b/ZjoA/wAAZv+2/////////////////9v/tpA6/wAAAP8AAAD/AGa2/9v/////&#10;////////////////////////////2/+QOgD/AAAA/wAAAP9mttv/////////////////////////&#10;////////////////////////////////////////////////////////////////////////////&#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wAAAP8AAAD/AAAA/wAAAP8AAAD/AAAA/wAA&#10;AP8AAAD/AAAA/wAAAP8AAAD/AAAA/wAAAP8AAAD/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1MAADM/wAAzP8AAMz/AADM/wAAzP8AAD1M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tv9mAAD/AAAA/wA6Zv+2/9v/kDpm/7b/tv9mAAD/AAAA/wA6Zv+2////////////&#10;/////////9uQ/zoAAP8AAAD/Zrb////////////////////////////////////////bkDr/AAAA&#10;/wAAZv+2////////////////////////////////////////////////////////////////////&#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B/AAAA&#10;KwAAACsAAAArAAAAKwAAACsAAAA4AAAAyQAAADgAAAArAAAAKwAAACsAAAArAAAAKwAAACsAAAB/&#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QYAAMz/AADM/wAAzP8AAMz/AADM/wAAo8wAAAE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29u2/7aQZv9mZmb/ZmY6&#10;/2Y6Zv9mkJD/ttvb/////////////////////////////9uQ/zoAAP8AAAD/Zrb/////////////&#10;///////////////////////////bkDr/AAAA/wAAZv+2////////////////////////////////&#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MkAAAAaAAAAAAAAAAAAAAAAAAAAAAAAAAAAAAAaAAAAyQAAABoA&#10;AAAAAAAAAAAAAAAAAAAAAAAAAAAAAAAAAAAaAAAAyQ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IA&#10;AMz/AADM/wAAzP8AAMz/AADM/wAAPU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27a2/5CQZv9mOmb/ZmZm/2ZmZv9mkJD/ttvb////////////////////////&#10;/////9uQ/zoAAP8AAAD/Zrb////////////////////////////////////////bkDr/AAAA/wAA&#10;Zv+2////////////////////////////////////////////////////////////////////////&#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I8AAAANAAAAAAAA&#10;AAAAAAAAAAAAAAAAAAAAAAAaAAAAyQAAABoAAAAAAAAAAAAAAAAAAAAAAAAAAAAAAAAAAAANAAAA&#10;jw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oMgAAyvwAAMz/AADM/wAAzP8AAMz/AACiygAAAQ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v9mAAD/AAAA/wA6kP/b/9v/kGaQ/9v/&#10;tv9mAAD/AAAA/wA6kP/b/////////////////////9uQ/zoAAP8AAAD/Zrb/////////////////&#10;///////////////////////bkDr/AAAA/wAAZv+2////////////////////////////////////&#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Q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gAAAMYAAAD/AAAA/wAAAMYAAAAqAAAAAAAAAAAAAAAAAAAAAAAAAAAA&#10;AAAAAAAAAAAAAAAAAAAAAAAAAAAAAAAAAAAAAAAAAAAAAAAAAAAAAAAADQAAAMYAAAD/AAAA/wAA&#10;AP8AAAD/AAAA/wAAAKo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UGAACo0gAAzP8AAMz/&#10;AADM/wAAzP8AAMn7AAAnM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btv9mAAD/ADqQ/9v/////25D/OgA6/5Db/////7b/ZjoA/wA6Zv+2////////////////////&#10;/9uQ/zoAAP8AAAD/Zrb////////////////////////////////////////bkDr/AAAA/wAAZv+2&#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Q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AA8QAAAKoAAAANAAAADQAA&#10;AJwAAADxAAAANwAAAAAAAAAAAAAAAAAAAAAAAAAAAAAAAAAAAAAAAAAAAAAAAAAAAAAAAAAAAAAA&#10;AAAAAAAAAAAAAAAAVQAAAP8AAAD/AAAA/wAAAP8AAAD/AAAA8QAAADc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iCAADM/wAAzP8AAMz/AADM/wAAzP8AAGe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kDr/AAAA/zqQ2///&#10;/////////////////////////////////////9uQ/zoAAP8AAAD/Zrb/////////////////////&#10;///////////////////bkDr/AAAA/wAAZv+2////////////////////////////////////////&#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Q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xgAAAA0AAAAAAAAAAAAAAA0AAADGAAAA5AAAABoAAAAAAAAAAAAAAAAAAAAA&#10;AAAAAAAAAAAAAAAAAAAAAAAAAAAAAAAAAAAAAAAAAAAAAAANAAAAuQAAADc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DIAAMr8AADM/wAAzP8AAMz/AADM&#10;/wAAp9EAAAU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btmb/AAAA/2a2/////////////////////////////////////////9uQ&#10;/zoAAP8AAAD/AAAA/wAAAP8AAAD/AAAA/wAAAP8AAAD/AAAA/wAAAP8AAAD/AAAA/wAAZv+2////&#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MkAAAAaAAAAAAAAAAAAAAAA&#10;AAAAAAAAAAAAAAAaAAAAyQAAABoAAAAAAAAAAAAAAAAAAAAAAAAAAAAAAAAAAAAaAAAAyQ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AAAD/AAAAfwAAAAAAAAAAAAAAAAAAAAAA&#10;AAB/AAAA/wAAAKoAAAAAAAAAAAAAAAAAAAAAAAAAAAAAAAAAAAAAAAAAAAAAAAAAAAAAAAAAAAAA&#10;AAAAAABVAAAAn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JCwAAu+oAAMz/AADM/wAAzP8AAMz/AADJ+wAAJz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9uQ/zoAAP8AAAD/Zrb/////////////////////////&#10;///////////////bkDr/AAAA/wAAZv+2////////////////////////////////////////////&#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NcAAAA3AAAAAAAAAAAAAAAAAAAAAAAAAAAAAAAaAAAAyQAAABoAAAAAAAAAAAAA&#10;AAAAAAAAAAAAAAAAAAAAAAA3AAAA1w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PEAAADxAAAANwAAAAAAAAAAAAAAAAAAAAAAAAA3AAAA8QAAAOQAAAAaAAAAAAAAAAAAAAAAAAAA&#10;AAAAAAAAAAAAAAAAAAAAAAAAAAAAAAAAAAAAAA0AAAC5AAAANw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oAAAzP8AAMz/AADM/wAAzP8AAMz/AABng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9uQ/zoA&#10;AP8AAAD/Zrb////////////////////////////////////////bkDr/AAAA/wAAZv+2////////&#10;////////////////////////////////////////////////////////////////////////////&#10;////////////////////////////////////////////////////////////////////////////&#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DUAAAAYgAAAFUAAABVAAAA&#10;VQAAAFUAAABiAAAA5AAAAGIAAABVAAAAVQAAAFUAAABVAAAAVQAAAGIAAADU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wAAAP8AAADkAAAAGgAAAAAAAAAAAAAAAAAAAAAAAAAa&#10;AAAA5AAAAP8AAABVAAAAAAAAAAAAAAAAAAAAAAAAAAAAAAAAAAAAAAAAAAAAAAAAAAAAAAAAAFUA&#10;AAD/AAAA/wAAAMYAAABxAAAADQ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1gAADM&#10;/wAAzP8AAMz/AADM/wAAzP8AAKfRAAAFB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9uQ/zoAAP8AAAD/Zrb/////////////////////////////&#10;///////////bkDr/AAAA/wAAZv+2////////////////////////////////////////////////&#10;////////////////////tmZm/7b/////////////////////////////////////////////////&#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AAAA/wAAAP8AAAD/AAAA/wAAAP8AAAD/AAAA/wAAAP8AAAD/AAAA/wAAAP8A&#10;AAD/AAAA/wAAAP8AAAD/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P8A&#10;AADkAAAAGgAAAAAAAAAAAAAAAAAAAAAAAAANAAAAxgAAAP8AAAB/AAAAAAAAAAAAAAAAAAAAAAAA&#10;AAAAAAAAAAAAAAAAAAAAAAAAAAAADQAAAMYAAAD/AAAA/wAAAP8AAAD/AAAA8QAAAH8AAAAN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isAAMX2AADM/wAAzP8AAMz/AADM/wAAxfYAACI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9uQ/zoAAP8A&#10;AAD/Zrb////////////////////////////////////////bkDr/AAAA/wAAZv+2////////////&#10;////////////////////////////////////////////////////25D/OgBm/7b/////////////&#10;////////////////////////////////////////////////////////////////////////////&#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AAAA/wAAAP8AAAD/AAAA/wAA&#10;AP8AAAD/AAAA/wAAAP8AAAD/AAAA/wAAAP8AAAD/AAAA/wAAAP8AAAD/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8AAADGAAAADQAAAAAAAAAAAAAAAAAAAAAAAAANAAAA&#10;xgAAAP8AAACqAAAAAAAAAAAAAAAAAAAAAAAAAAAAAAAAAAAAAAAAAAAAAAAAAAAAAAAAAAAAAAAN&#10;AAAAOAAAAIwAAADxAAAA/wAAAP8AAADGAAAADQ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FBgAAp9EAAMz/AADM/wAA&#10;zP8AAMz/AADM/wAAT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9uQ/zoAAP8AAAD/Zrb/////////////////////////////////&#10;///////bkDr/AAAA/wAAZv+2////////////////////////////////////////////////////&#10;////////2/+QOgD/AABm/7b/////////////////////////////////////////////////////&#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B/AAAAKwAAACsAAAArAAAAKwAAACsAAAArAAAAKwAAACsAAAArAAAAKwAAACsAAAAr&#10;AAAAKwAAACsAAAB/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DG&#10;AAAADQAAAAAAAAAAAAAAAAAAAAAAAAANAAAAxgAAAP8AAACqAAAAAAAAAAAAAAAAAAAAAAAAAAAA&#10;AAAAAAAAAAAAAAAAAAAAAAAAAAAAAAAAAAAAAAAAAAAAAAAAAAANAAAAnAAAAP8AAAD/AAAAqgAA&#10;AAAAAAAAAAAAAAAAAAAAAAAAAAAAAAAAAAAAAAAAAAAA/wAAAP8AAAD/AAAA/wAAAP8AAAD/AAAA&#10;/wAAAP8AAAD/AAAA/w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oggAAzP8AAMz/AADM/wAAzP8AAMz/AACAo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9uQ/zoAAP8AAAD/&#10;Zrb////////////////////////////////////////bkDr/AAAA/wAAZv+2////////////////&#10;//////+2/2Y6AP8AAAD/OmaQ/9vbtv9mZrb////b/5A6AP8AAAD/AAAA/wAAAP8AAGb/tv//////&#10;///bkGb/OgAA/wAAAP8AOmb/ttv//////////9v/tpBm/zoAOv+Q29v/tmY6/wAAAP8AAAD/Oma2&#10;/9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MkAAAAaAAAAAAAAAAAAAAAAAAAAAAAAAAAA&#10;AAAAAAAAAAAAAAAAAAAAAAAAAAAAAAAAAAAAAAAAAAAAAAAAAAAaAAAAyQ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DGAAAADQAAAAAAAAAAAAAAAAAAAAAAAAANAAAAxgAA&#10;AP8AAACqAAAAAAAAAAAAAAAAAAAAAAAAAAAAAAAAAAAAAAAAAAAAAAAAAAAAAAAAAAAAAAAAAAAA&#10;AAAAAAAAAAAAAAAAAAAAAH8AAAD/AAAA/wAAAFUAAAAAAAAAAAAAAAAAAAAAAAAAAAAAAAAAAAAA&#10;AAAA/wAAAP8AAAD/AAAA/wAAAP8AAAD/AAAA/wAAAP8AAAD/AAAA/wAAAP8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gyAADK/AAAzP8AAMz/AADM/wAAzP8A&#10;ALvqAAAJC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7Zm/wAAAP8AAAD/Zrb/////////////////////////////////////&#10;///bkDr/AAAA/wAAZv+2////////////////////tmYA/2aQ2//////////b/7ZmAP8AZrb/////&#10;//////+2ZgD/AABm/7b//////////////9uQOv86Zrb/2//////btv9mAAD/AABm/7b///+2ZgD/&#10;AAAA/wAAOv86ZpD/ttv////////bkDr/AAAA/wBmt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I8AAAANAAAAAAAAAAAAAAAAAAAAAAAAAAAAAAAAAAAAAAAAAAAAAAAAAAAAAAAAAAAAAAAAAAAA&#10;AAAAAAAAAAANAAAAjw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8AAADGAAAA&#10;DQAAAAAAAAAAAAAAAAAAAAAAAAANAAAAxgAAAP8AAACqAAAAAAAAAAAAAAAAAAAAAAAAAAAAAAAA&#10;AAAAAAAAAAAAAAAAAAAAAAAAAAAAAAAAAAAAAAAAAAAAAAAAAAAAAAAAAA0AAADGAAAA/wAAAH8A&#10;AAAAAAAAAAAAAAAAAAAAAAAAAAAAAAAAAAAAAAAA/wAAAP8AAAD/AAAA/wAAAP8AAAD/AAAA/wAA&#10;AP8AAAD/AAAA/wAAAP8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BQYAAKjSAADM/wAAzP8AAMz/AADM/wAAyfsAACc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9v/tpA6/wAAAP8AAAD/AGa2&#10;/9v/////////////////////////////////2/+QOgD/AAAA/wAAAP9mkNv//////////////7b/&#10;ZgAA/2a2////////////////tv9mZrb///////////+2ZgD/AABm/7b///////////+2/2YAZv+2&#10;///////////////bkDr/AAAA/2a2////////25A6/wAAOv+Q2///////////////////tmYA/wAA&#10;Zv+2////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gAAAP8AAADGAAAADQAAAAAAAAAAAAAAAAAAAAAAAAAaAAAA5AAAAP8A&#10;AAB/AAAAAAAAAAAAAAAAAAAAAAAAAAAAAAAAAAAAAAAAAAAAAAAAAAAAAAAAAAAAAAAAAAAAAAAA&#10;AAAAAAAAAAAAAAAAAAAAAABVAAAA/wAAAKo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IIAAMz/AADM/wAAzP8AAMz/AADM/wAAZ4EAAAAA&#10;AAAAAAAAAAAAAAAAAAAAAAAAAAAAAAAAAAAAAAAAAAAAAAAAAAAAAAAAAAAAAAAAAAAAAAEAAAFK&#10;AABKqgAAquIAAOL5AAD54gAA4qoAAKpKAABKAQ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7ZmAP8AAAD/AAAA/wAAAP8AAAD/AAAA/wAAAP8AOpD/2////////////7b/ZgAA/wAAAP8A&#10;AAD/AAAA/wAAAP8AAAD/AAAA/zqQ2////9v/kDoA/wAAAP86ZpD/ttv/////////////////////&#10;//+2ZgD/AABm/7b//////////7Zm/wAAAP8AAAD/AAAA/wAAAP8AAAD/AAAA/zqQ2///////25A6&#10;/wAAOv+Q2///////////////////25A6/wAAAP9mt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HAAAAKgAAAAAAAAAAAAAAKgAAAD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P8AAADkAAAAGgAA&#10;AAAAAAAAAAAAAAAAAAAAAAAaAAAA5AAAAP8AAABVAAAAAAAAAAAAAAAAAAAAAAAAAAAAAAAAAAAA&#10;AAAAAAAAAAAAAAAAAAAAAAAAAAAAAAAAAAAAAAAAAAAAAAAAAAAAAAAAAAAaAAAA5AAAAH8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oMgAAyvwA&#10;AMz/AADM/wAAzP8AAMz/AACn0QAABQYAAAAAAAAAAAAAAAAAAAAAAAAAAAAAAAAAAAAAAAAAAAAA&#10;AAAAAAAAAAAAAAAAAAAAAAAAIQAAIb8AAL//AAD//wAA//8AAP//AAD//wAA//8AAP//AAD/vwAA&#10;vyAAA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b&#10;/5BmOv8AAAD/AAAA/wA6Zv+22/////////////+2ZgD/AABm/7b//////////7Zm/wAAZv+2////&#10;////////////////////////////////25A6/wAAOv+Q2////////////////////7Zm/wAAAP9m&#10;t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5AAAABoAAAA3AAAA8Q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DxAAAANwAAAAAAAAAAAAAAAAAAAAAAAAA3AAAA8QAAAOQAAAAa&#10;AAAAAAAAAAAAAAAAAAAAAAAAAAAAAAAAAAAAAAAAAAAAAAAAAAAAAAAAAAAAAAAAAAAAAAAAAAAA&#10;AAAAAAAAAAAAAAAAAAA3AAAA8QAAAFU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EBAACiygAAzP8AAMz/AADM/wAAzP8AAMn7AAAnMQAAAAAAAAAAAAAA&#10;AAAAAAAAAAAAAAAAAAAAAAAAAAAAAAAAAAAAAAAAAAAAAAAAAAAAAAA0AAA06gAA6v8AAP//AAD/&#10;/wAA//8AAP//AAD//wAA//8AAP//AAD//wAA/+kAAOk0AAA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29v/tmY6/wAAAP8AAGb/tv////////+2&#10;ZgD/AABm/7b//////////7Zm/wAAAP9mtv//////////////////////////////////25A6/wAA&#10;Ov+Q2////////////////////7Zm/wAAOv+Q2///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q&#10;AAAA/wAAAFUAAABVAAAA/wAAAK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oAAAD/AAAAfwAAAAAA&#10;AAAAAAAAAAAAAAAAAAB/AAAA/wAAAKoAAAAAAAAAAAAAAAAAAAAAAAAAAAAAAAAAAAAAAAAAAAAA&#10;AAAAAAAAAAAAAAAAAAAAAAAAAAAAAAAAAAAAAAAAAAAAAAAAAAAAAABVAAAAxgAAAA0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D1MAADM/wAAzP8AAMz/&#10;AADM/wAAzP8AAGeBAAAAAAAAAAAAAAAAAAAAAAAAAAAAAAAAAAAAAAAAAAAAAAAAAAAAAAAAAAAA&#10;AAAAAAAAACEAACHqAADq/wAA//8AAP//AAD//wAA//8AAP//AAD//wAA//8AAP//AAD//wAA//8A&#10;AP/pAADpIQAAI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9v/kGaQ/9v/&#10;//////////////+2Zv86ADr/kNv///////+2ZgD/AABm/7b//////////9uQ/zoAAP8AADr/kLbb&#10;/////////////9uQ/2aQ2///////25A6/wAAOv+Q2///////////////////tmYA/wA6kP/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nAAAAKoAAACqAAAAnA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xgAAAA0AAAAAAAAAAAAAAA0AAADGAAAA5AAAABoAAAAAAAAA&#10;AAAAAAAAAAAAAAAAAAAAAAAAAAAAAAAAAAAAAAAAAAAAAAAADQAAAFUAAAANAAAAAAAAAAAAAAAA&#10;AAAAAAAAABoAAADGAAAANw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QEAAKPMAADM/wAAzP8AAMz/AADM/wAAzP8AAAUGAAAAAAAAAAAAAAAAAAAAAAAA&#10;AAAAAAAAAAAAAAAAAAAAAAAAAAAAAAAAAAAAAAAAAQAAAb8AAL//AAD//wAA//8AAP//AAD//wAA&#10;//8AAP//AAD//wAA//8AAP//AAD//wAA//8AAP//AAD/vgAAvgE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9v/kDoA/zpmtv/b/////////9u2Zv8AAGb/tv////////+2ZgD/&#10;AABm/7b///+2kJD/2////9uQOv8AAAD/AAAA/wAAAP8AAAD/AAA6/5Db////////25A6/wAAAP8A&#10;OpD/ttv////////btmb/AAA6/2a2////////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AAAANQAAAB/AAAA&#10;OAAAAI8AAACPAAAAOAAAAH8AAADGAAAAn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AA/wAAAIwAAAAN&#10;AAAADQAAAMYAAADxAAAANwAAAAAAAAAAAAAAAAAAAAAAAAANAAAAnAAAAP8AAADGAAAADQAAAAAA&#10;AAAAAAAAfwAAAP8AAADxAAAAfwAAAA0AAAAAAAAAVQAAALkAAAAq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PUwAAMz/AADM/wAAzP8AAMz/AADM&#10;/wAAPUwAAAAAAAAAAAAAAAAAAAAAAAAAAAAAAAAAAAAAAAAAAAAAAAAAAAAAAAAAAAAAAAAAAAAA&#10;SgAASv8AAP//AAD//wAA//8AAP//AAD//wAA//8AAP//AAD//wAA//8AAP//AAD//wAA//8AAP//&#10;AAD//wAA/0oAAE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9v/kJC2/9vbkP9m&#10;OgD/AAAA/wA6Zv+22///////////////25D/OgAA/wAAOv+Q2//////////////bkGb/OgAA/wAA&#10;AP8AOmb/kNv/////////////25A6/wAAOv+QtpD/OgAA/wAAAP8AOmb/kN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P8AAAD/AAAAtwAAAKkAAAC3AAAAtwAAAP8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NQAAAD/AAAA/wAAAKkAAAAqAAAAAAAAAAAAAAAAAAAAAAAA&#10;AAAAAAAAAAAAnAAAAP8AAADGAAAADQAAAAAAAAAAAAAADQAAAKkAAAD/AAAA/wAAAP8AAADGAAAA&#10;VQ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FBgAAzP8AAMz/AADM/wAAzP8AAMz/AACjzAAAAQEAAAAAAAAAAAAAAAAAAAAAAAAAAAAAAAAA&#10;AAAAAAAAAAAAAAAAAAAAAAAAAAAAAAAAAAAAqgAAqv8AAP//AAD//wAA//8AAP//AAD//wAA//8A&#10;AP//AAD//wAA//8AAP//AAD//wAA//8AAP//AAD//wAA/6kAAK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25A6/wAAOv+Q2///&#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QAAADgAAAAAAAAANwAA&#10;AKkAAACpAAAANwAAAAAAAAA4AAAAK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BoggAAzP8AAMz/AADM/wAAzP8AAMz/AAA9TAAA&#10;AAAAAAAAAAAAAAAAAAAAAAAAAAAAAAAAAAAAAAAAAAAAAAAAAAAAAAAAAAAAAAAAAAAAAAAA4gAA&#10;4v8AAP//AAD//wAA//8AAP//AAD//wAA//8AAP//AAD//wAA//8AAP//AAD//wAA//8AAP//AAD/&#10;/wAA/+EAAO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25A6/wAAOv+Q2///////////////////////////////////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3AAAA8QAAAH8AAAB/AAAA8Q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CgyAADK&#10;/AAAzP8AAMz/AADM/wAAzP8AAKLKAAABAQAAAAAAAAAAAAAAAAAAAAAAAAAAAAAAAAAAAAAAAAAA&#10;AAAAAAAAAAAAAAAAAAAAAAAAAAAAAAAA+QAA+f8AAP//AAD//wAA//8AAP//AAD//wAA//8AAP//&#10;AAD//wAA//8AAP//AAD//wAA//8AAP//AAD//wAA//gAAP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tmY6/wAAAP9mttv/////&#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DGAAAA8QAAADcA&#10;AABVAAAA/wAAAMY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QEAAKLKAADM/wAAzP8AAMz/AADM/wAAyfsAACcxAAAAAAAAAAAA&#10;AAAAAAAAAAAAAAAAAAAAAAAAAAAAAAAAAAAAAAAAAAAAAAAAAAAAAAAAAAAAAAAAAAAA4gAA4v8A&#10;AP//AAD//wAA//8AAP//AAD//wAA//8AAP//AAD//wAA//8AAP//AAD//wAA//8AAP//AAD//wAA&#10;/+EAAO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2/+QOgD/AAAA/wAAAP8AAAD/OpD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xgAAAA0AAAANAAAAxgAAAMY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PUwAAMz/AADM/wAA&#10;zP8AAMz/AADM/wAAZ4EAAAAAAAAAAAAAAAAAAAAAAAAAAAAAAAAAAAAAAAAAAAAAAAAAAAAAAAAA&#10;AAAAAAAAAAAAAAAAAAAAAAAAAAAAqgAAqv8AAP//AAD//wAA//8AAP//AAD//wAA//8AAP//AAD/&#10;/wAA//8AAP//AAD//wAA//8AAP//AAD//wAA/6kAAK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BAQAAo8wAAMz/AADM/wAAzP8AAMz/AADM/wAABQYAAAAAAAAAAAAAAAAAAAAA&#10;AAAAAAAAAAAAAAAAAAAAAAAAAAAAAAAAAAAAAAAAAAAAAAAAAAAAAAAAAAAAAAAASgAASv8AAP//&#10;AAD//wAA//8AAP//AAD//wAA//8AAP//AAD//wAA//8AAP//AAD//wAA//8AAP//AAD//wAA/0oA&#10;AE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9TAAAzP8AAMz/AADM/wAAzP8A&#10;AMz/AAA9TAAAAAAAAAAAAAAAAAAAAAAAAAAAAAAAAAAAAAAAAAAAAAAAAAAAAAAAAAAAAAAAAAAA&#10;AAAAAAAAAAAAAAAAAAAAAAAAAQAAAb8AAL//AAD//wAA//8AAP//AAD//wAA//8AAP//AAD//wAA&#10;//8AAP//AAD//wAA//8AAP//AAD/vgAAvgE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UGAADM/wAAzP8AAMz/AADM/wAAzP8AAKPMAAABAQAAAAAAAAAAAAAAAAAAAAAAAAAAAAAA&#10;AAAAAAAAAAAAAAAAAAAAAAAAAAAAAAAAAAAAAAAAAAAAAAAAAAAAAAAAAAAAAAAAACAAACDpAADp&#10;/wAA//8AAP//AAD//wAA//8AAP//AAD//wAA//8AAP//AAD//wAA//8AAP/pAADpIAAAI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GiCAADM/wAAzP8AAMz/AADM/wAAzP8AAD1M&#10;AAAAAAAAAAAAAAAAAAAAAAAAAAAAAAAAAAAAAAAAAAAAAAAAAAAAAAAAAAAAAAAAAAAAAAAAAAAA&#10;AAAAAAAAAAAAAAAAAAAAAAAAAAAAAAA0AAA06QAA6f8AAP//AAD//wAA//8AAP//AAD//wAA//8A&#10;AP//AAD//wAA/+kAAOkzAAA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NkQA&#10;AMr8AADM/wAAzP8AAMz/AADM/wAAosoAAAEBAAAAAAAAAAAAAAAAAAAAAAAAAAAAAAAAAAAAAAAA&#10;AAAAAAAAAAAAAAAAAAAAAAAAAAAAAAAAAAAAAAAAAAAAAAAAAAAAAAAAAAAAAAAAAAAAAAAAIQAA&#10;Ib4AAL7/AAD//wAA//8AAP//AAD//wAA//8AAP//AAD/vgAAviAAA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eJQAAzP8AAMz/AADM/wAAzP8AAMz/AADJ+wAAJzEAAAAAAAAA&#10;AAAAAAAAAAAAAAAAAAAAAAAAAAAAAAAAAAAAAAAAAAAAAAAAAAAAAAAAAAAAAAAAAAAAAAAAAAAA&#10;AAAAAAAAAAAAAAAAAAAAAAAAAAAAAAAAAAAAAAEAAAFKAABKqQAAqeEAAOH4AAD44QAA4akAAKlK&#10;AABKAQ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B4lAAC25AAAzP8AAMz/&#10;AADM/wAAzP8AAMz/AABng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GyIAALbkAADM/wAAzP8AAMz/AADM/wAAzP8AAKfRAAAFB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BAQAAoMgAAMz/AADM/wAAzP8AAMz/AADM&#10;/wAAtuQAABw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9TAAAzP8AAMz/AADM/wAAzP8AAMz/AAC25AAAHi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EBAACjzAAAzP8AAMz/AADM/wAAzP8AAMz/AAAeJ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D1MAADM&#10;/wAAzP8AAMz/AADM/wAAzP8AAEx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BQYAAMz/AADM/wAAzP8AAMz/AADM/wAAo8wAAAE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IIAAMz/AADM/wAA&#10;zP8AAMz/AADM/wAAPU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oMgAAyvwAAMz/AADM/wAAzP8AAMz/AACiygAAAQ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EBAACiygAAzP8AAMz/AADM/wAAzP8A&#10;AMn7AAAnM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D1MAADM/wAAzP8AAMz/AADM/wAAzP8AAGe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QEAAKPMAADM/wAAzP8AAMz/AADM/wAAzP8AAAU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PUwA&#10;AMz/AADM/wAAzP8AAMz/AADM/wAAPU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FBgAAzP8AAMz/AADM/wAAzP8AAMz/AACjzAAAAQ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BoggAAzP8AAMz/&#10;AADM/wAAzP8AAMz/AAA9T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CgyAADK/AAAzP8AAMz/AADM/wAAzP8AAKLKAAAB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QEAAKLKAADM/wAAzP8AAMz/AADM&#10;/wAAyfsAACc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PUwAAMz/AADM/wAAzP8AAMz/AADM/wAAZ4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BAQAAo8wAAMz/AADM/wAAzP8AAMz/AADM/wAA&#10;BQ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BM&#10;XwAAzP8AAMz/AADM/wAAzP8AAMz/AAA9T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B4lAADM/wAAzP8AAMz/AADM/wAAzP8AAKPMAAAB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HiUAALbkAADM/wAA&#10;zP8AAMz/AADM/wAAzP8AAD1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cIwAAtuQAAMz/AADM/wAAzP8AAMz/AADM/wAAoMgAAAE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UGAACn0QAAzP8AAMz/AADM/wAAzP8A&#10;AMz/AAC25AAAGy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GiCAADM/wAAzP8AAMz/AADM/wAAzP8AALbkAAAeJ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KDIAAMr8AADM/wAAzP8AAMz/AADM/wAAzP8AAB4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BAQAAosoA&#10;AMz/AADM/wAAzP8AAMz/AADJ+wAANk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9TAAAzP8AAMz/AADM/wAAzP8AAMz/AABng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EBAACjzAAAzP8AAMz/&#10;AADM/wAAzP8AAMz/AAAFB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D1MAADM/wAAzP8AAMz/AADM/wAAzP8AAD1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BQYAAMz/AADM/wAAzP8AAMz/AADM&#10;/wAAo8wAAAE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IIAAMz/AADM/wAAzP8AAMz/AADM/wAAPU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oMgAAyvwAAMz/AADM/wAAzP8AAMz/AACiygAA&#10;AQ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EBAACi&#10;ygAAzP8AAMz/AADM/wAAzP8AAMn7AAAnM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D1MAADM/wAAzP8AAMz/AADM/wAAzP8AAGe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QEAAKPMAADM/wAA&#10;zP8AAMz/AADM/wAAzP8AAAU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PUwAAMz/AADM/wAAzP8AAMz/AADM/wAAPU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FBgAAzP8AAMz/AADM/wAAzP8A&#10;AMz/AACjzAAAAQ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BoggAAzP8AAMz/AADM/wAAzP8AAMz/AAA9T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CgyAADK/AAAzP8AAMz/AADM/wAAzP8AAKLK&#10;AAAB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BQYA&#10;AKjSAADM/wAAzP8AAMz/AADM/wAAyfsAACc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IIAAMz/AADM/wAAzP8AAMz/AADM/wAAZ4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oMgAAyvwAAMz/&#10;AADM/wAAzP8AAMz/AACn0QAABQ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kLAAC76gAAzP8AAMz/AADM/wAAzP8AAMn7AAAnM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ICgAADM/wAAzP8AAMz/AADM&#10;/wAAzP8AAGe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TWAAAMz/AADM/wAAzP8AAMz/AADM/wAAp9EAAAU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iKwAAxfYAAMz/AADM/wAAzP8AAMz/AADF9gAA&#10;Ii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UGAACn&#10;0QAAzP8AAMz/AADM/wAAzP8AAMz/AABNY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GiCAADM/wAAzP8AAMz/AADM/wAAzP8AAIC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NQAAAD/AAAA&#10;/wAAAKkAAAAqAAAAAAAAAAAAAAAAAAAAAAAAAAAAAAAAAAAAnAAAAP8AAADGAAAADQAAAAAAAAAA&#10;AAAAAAAAAAAAAAAAAAAANwAAANQAAAD/AAAA/wAAAKkAAAAqAAAAAAAAAAAAAAAAAAAAAAAAAAAA&#10;AAAAAAAAAAAAAAAAAAAAAAAAAAAAAAAAAAAAAAAAAAAAAAAAAAAAAAAAAAAAAAAAAAAAAAAAAAAA&#10;AP8AAAD/AAAA/wAAAP8AAAD/AAAA/wEAAP9KAAD/qQAA/+EAAP/4AAD/4QAA/6kAAP9KAAD/AQ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IA&#10;AADxAAAA/wAAANQAAAA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OQAAAAqAAAAAAAAAH8AAADx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oAAADGAAAA/wAAAP8AAADGAAAAKgAAAAAAAAAAAAAAAAAAAAAAAAAAAAAAAAAA&#10;AAAAAAAAAAAAAAAAAAAAAAAAAAAAAAAAAAAAAAAAAAAAAAAAACoAAADGAAAA/wAAAP8AAADGAAAA&#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gAAABxAAAAxgAAAPEAAABVAAAAAAAAAAAAAAAAAAAAAAAAAAAAAAAAAAAAAAAAAAAAAAAAAAAA&#10;AAAAAAAAAAAAAAAAAAAAAAAAAAAAAAAAAAAAACoAAADGAAAA/wAAAP8AAADGAAAAK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gAAAMYAAAD/AAAA&#10;/wAAAPEAAACpAAAAKgAAAAAAAAAAAAAAAAAAAAAAAAAAAAAAAAAAAAAAAAAAAAAAAAAAAAAAAAAA&#10;AAAAAAAAAAAAAAAAAAAAAAAAACoAAADGAAAA/wAAAP8AAADGAAAAK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H8AAAAA&#10;AAAAAAAAAA0AAADGAAAAxg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QAAAPEAAACqAAAADQAAAA0AAACcAAAA&#10;8QAAADcAAAAAAAAAAAAAAAAAAAAAAAAAAAAAAAAAAAAAAAAAAAAAAAAAAAAAAAAAAAAAAAAAAAAA&#10;AAAAVQAAAPEAAACqAAAADQAAAA0AAACcAAAA8QAAAD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AAAALcAAADUAAAA/wAAAP8AAABVAAAAAAAAAAAAAAAA&#10;AAAAAAAAAAAAAAAAAAAAAAAAAAAAAAAAAAAAAAAAAAAAAAAAAAAAAAAAAAAAAAAAAAAAVQAAAPEA&#10;AACqAAAADQAAAA0AAACcAAAA8Q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wAAAP8AAAD/AAAA/wAAAP8AAAD/AAAA8QAAAFUAAAAAAAAAAAAAAAAA&#10;AAAAAAAAAAAAAAAAAAAAAAAAAAAAAAAAAAAAAAAAAAAAAAAAAAAAAAAAVQAAAPEAAACqAAAADQAA&#10;AA0AAACc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wAAAFUAAAAAAAAAAAAAAAAAAAB/AAAA8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8QAAAMYAAAANAAAAAAAAAAAAAAANAAAAxgAAAOQAAAAaAAAAAAAAAAAAAAAAAAAAAAAAAAAA&#10;AAAAAAAAAAAAAAAAAAAAAAAAAAAAAAAAAAA3AAAA8QAAAMYAAAANAAAAAAAAAAAAAAANAAAAxg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8AAABVAAAAAAAAAAAAAAAAAAAAAAAAAAAAAAAAAAAAAAAAAAAAAAAAAAAAAAAA&#10;AAAAAAAAAAAAAAAAAAAAAAA3AAAA8QAAAMYAAAANAAAAAAAAAAAAAAANAAAAxg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xAAAAjAAAAA0AAAAAAAAADQAA&#10;AIwAAAD/AAAA/wAAAOQAAAAaAAAAAAAAAAAAAAAAAAAAAAAAAAAAAAAAAAAAAAAAAAAAAAAAAAAA&#10;AAAAAAAAAAA3AAAA8QAAAMYAAAANAAAAAAAAAAAAAAANAAAAxg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wAAAFUAAAAAAAAA&#10;AAAAAAAAAABVAAAA/wAAAF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AAAA/wAAAH8AAAAAAAAAAAAAAAAAAAAAAAAAfwAA&#10;AP8AAACqAAAAAAAAAAAAAAAAAAAAAAAAAAAAAAAAAAAAAAAAAAAAAAAAAAAAAAAAAAAAAACqAAAA&#10;/wAAAH8AAAAAAAAAAAAAAAAAAAAAAAAAfwAAAP8AAA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AAAAP8AAABVAAAAAAAAAAAAAAAAAAAA&#10;AAAAAAAAAAAAAAAAAAAAAAAAAAAAAAAAAAAAAAAAAAAAAAAAAAAAAAAAAACqAAAA/wAAAH8AAAAA&#10;AAAAAAAAAAAAAAAAAAAAfwAAAP8AAAC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wAAABVAAAAAAAAAAAAAAAAAAAAAAAAAAAAAABVAAAA/wAAAP8AAAB/AAAAAAAAAAAAAAAA&#10;AAAAAAAAAAAAAAAAAAAAAAAAAAAAAAAAAAAAAAAAAAAAAACqAAAA/wAAAH8AAAAAAAAAAAAAAAAA&#10;AAAAAAAAfwAAAP8AAAC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3AAAA8QAAAKoAAAAAAAAAAAAAAAAAAAB/AAAA8Q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8QAAADcAAAAAAAAAAAAAAAAAAAAAAAAANwAAAPEAAADkAAAAGgAAAAAAAAAAAAAAAAAAAAAAAAAA&#10;AAAAAAAAAAAAAAAAAAAAAAAAADcAAADxAAAA8QAAADcAAAAAAAAAAAAAAAAAAAAAAAAANwAAAPE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AAAAP8AAABVAAAAAAAAAAAAAAAAAAAAAAAAAAAAAAAAAAAAAAAAAAAAAAAAAAAAAAAAAAAA&#10;AAAAAAAAAAAAADcAAADxAAAA8QAAADcAAAAAAAAAAAAAAAAAAAAAAAAANwAAAPE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IIAAAAAAAAAAAAAAAAAAAAAAAAAAAAAAAAA&#10;AAANAAAAxgAAAP8AAACqAAAAAAAAAAAAAAAAAAAAAAAAAAAAAAAAAAAAAAAAAAAAAAAAAAAAAAAA&#10;ADcAAADxAAAA8QAAADcAAAAAAAAAAAAAAAAAAAAAAAAANwAAAPEAAADkAAAAG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wAAAP8AAAD/AAAA/wAAAFUAAAANAAAAxgAAAP8AAABiAAAAAAAA&#10;ACoAAADGAAAA5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8AAAD/AAAA5AAAABoAAAAAAAAAAAAAAAAAAAAAAAAAGgAAAOQA&#10;AAD/AAAAVQAAAAAAAAAAAAAAAAAAAAAAAAAAAAAAAAAAAAAAAAAAAAAAAAAAAH8AAAD/AAAA5AAA&#10;ABoAAAAAAAAAAAAAAAAAAAAAAAAAGgAAAOQ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P8AAABVAAAAAAAAAAAAAAAAAAAAAAAA&#10;AAAAAAAAAAAAAAAAAAAAAAAAAAAAAAAAAAAAAAAAAAAAAAAAAH8AAAD/AAAA5AAAABoAAAAAAAAA&#10;AAAAAAAAAAAAAAAAGgAAAOQ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gAAAP8AAAB/AAAAAAAAAAAAAAAAAAAA&#10;AAAAAAAAAAAAAAAAAAAAAAAAAAAAAAAAAAAAAH8AAAD/AAAA5AAAABoAAAAAAAAAAAAAAAAAAAAA&#10;AAAAGgAAAOQAAAD/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wAAAP8AAAD/AAAA&#10;/wAAAFUAAAAAAAAADQAAAKkAAAD/AAAA8QAAAH8AAADGAAAAq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AAAD/AAAA5AAA&#10;ABoAAAAAAAAAAAAAAAAAAAAAAAAADQAAAMYAAAD/AAAAfwAAAAAAAAAAAAAAAAAAAAAAAAAAAAAA&#10;AAAAAAAAAAAAAAAAAAAAAKoAAAD/AAAA5AAAABoAAAAAAAAAAAAAAAAAAAAAAAAADQAAAMYAAAD/&#10;AAAA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P8AAABVAAAAAAAAAAAAAAAAAAAAAAAAAAAAAAAAAAAAAAAAAAAAAAAAAAAAAAAAAAAAAAAA&#10;AAAAAAAAAKoAAAD/AAAA5AAAABoAAAAAAAAAAAAAAAAAAAAAAAAADQAAAMYAAAD/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P8AAABVAAAAAAAAAAAAAAAAAAAAAAAAAAAAAAAAAAAAAAAAAAAAAAAAAAAAAAAAAKoA&#10;AAD/AAAA5AAAABoAAAAAAAAAAAAAAAAAAAAAAAAADQAAAMYAAAD/AA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Dx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D/AAAAxgAAAA0AAAAAAAAAAAAAAAAAAAAAAAAADQAAAMYAAAD/&#10;AAAAqgAAAAAAAAAAAAAAAAAAAAAAAAAAAAAAAAAAAAAAAAAAAAAADQAAAMYAAAD/AAAAxgAAAA0A&#10;AAAAAAAAAAAAAAAAAAAAAAAADQAAAMYAAAD/AAAAq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P8AAABVAAAAAAAAAAAAAAAAAAAAAAAAAAAA&#10;AAAAAAAAAAAAAAAAAAAAAAAAAAAAAAAAAAAAAAAADQAAAMYAAAD/AAAAxgAAAA0AAAAAAAAAAAAA&#10;AAAAAAAAAAAADQAAAMY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AAAAMYAAAANAAAAAAAAAAAAAAAAAAAAAAAA&#10;AAAAAAAAAAAAAAAAAAAAAAAAAAAADQAAAMYAAAD/AAAAxgAAAA0AAAAAAAAAAAAAAAAAAAAAAAAA&#10;DQAAAMYAAAD/AAAAq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AAAOQ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MYAAAD/AAAAxgAAAA0A&#10;AAAAAAAAAAAAAAAAAAAAAAAADQAAAMYAAAD/AAAAqgAAAAAAAAAAAAAAAAAAAAAAAAAAAAAAAAAA&#10;AAAAAAAAAAAADQAAAMYAAAD/AAAAxgAAAA0AAAAAAAAAAAAAAAAAAAAAAAAADQAAAMYAAAD/AAAA&#10;q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5AAA&#10;AP8AAABVAAAAAAAAAAAAAAAAAAAAAAAAAAAAAAAAAAAAAAAAAAAAAAAAAAAAAAAAAAAAAAAAAAAA&#10;DQAAAMYAAAD/AAAAxgAAAA0AAAAAAAAAAAAAAAAAAAAAAAAADQAAAMYAAAD/AAAAq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VAAAA&#10;8QAAADcAAAAAAAAAAAAAAAAAAAAAAAAAAAAAAAAAAAAAAAAAAAAAAAAAAAAAAAAADQAAAMYAAAD/&#10;AAAAxgAAAA0AAAAAAAAAAAAAAAAAAAAAAAAADQAAAMYAAAD/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0AAAB/AAAA5AAAAG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MYAAAD/AAAAxgAAAA0AAAAAAAAAAAAAAAAAAAAAAAAADQAAAMYAAAD/AAAA&#10;qgAAAAAAAAAAAAAAAAAAAAAAAAAAAAAAAAAAAAAAAAAAAAAADQAAAMYAAAD/AAAAxgAAAA0AAAAA&#10;AAAAAAAAAAAAAAAAAAAADQAAAMYAAAD/AAAAq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P8AAABVAAAAAAAAAAAAAAAAAAAAAAAAAAAAAAAA&#10;AAAAAAAAAAAAAAAAAAAAAAAAAAAAAAAAAAAADQAAAMYAAAD/AAAAxgAAAA0AAAAAAAAAAAAAAAAA&#10;AAAAAAAADQAAAMYAAAD/AAAAq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fwAAAAAAAAAAAAAAAAAAAAAAAAAAAAAAAAAAAAAA&#10;AAAAAAAAAAAAAAAAAAAAAAAADQAAAMYAAAD/AAAAxgAAAA0AAAAAAAAAAAAAAAAAAAAAAAAADQAA&#10;AMY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EAAACpAAAAK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AAAAxgAAAA0AAAAA&#10;AAAAAAAAAAAAAAAAAAAADQAAAMYAAAD/AAAAqgAAAAAAAAAAAAAAAAAAAAAAAAAAAAAAAAAAAAAA&#10;AAAAAAAADQAAAMYAAAD/AAAAxgAAAA0AAAAAAAAAAAAAAAAAAAAAAAAADQAAAMY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P8A&#10;AABVAAAAAAAAAAAAAAAAAAAAAAAAAAAAAAAAAAAAAAAAAAAAAAAAAAAAAAAAAAAAAAAAAAAADQAA&#10;AMYAAAD/AAAAxgAAAA0AAAAAAAAAAAAAAAAAAAAAAAAADQAAAMYAAAD/AAAAq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8AAACqAAAAAAAA&#10;AAAAAAAAAAAAAAAAAAAAAAAAAAAAAAAAAAAAAAAAAAAAAAAAAAAAAAAAAAAADQAAAMYAAAD/AAAA&#10;xgAAAA0AAAAAAAAAAAAAAAAAAAAAAAAADQAAAMYAAAD/AAAAq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oAAAD/AAAAxgAAAA0AAAAAAAAAAAAAAAAAAAAAAAAAGgAAAOQAAAD/AAAAfwAA&#10;AAAAAAAAAAAAAAAAAAAAAAAAAAAAAAAAAAAAAAAAAAAAAAAAAKoAAAD/AAAAxgAAAA0AAAAAAAAA&#10;AAAAAAAAAAAAAAAAGgAAAOQAAAD/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P8AAABVAAAAAAAAAAAAAAAAAAAAAAAAAAAAAAAAAAAA&#10;AAAAAAAAAAAAAAAAAAAAAAAAAAAAAAAAAAAAAKoAAAD/AAAAxgAAAA0AAAAAAAAAAAAAAAAAAAAA&#10;AAAAGgAAAOQAAAD/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LkAAAANAAAAAAAAAAAAAAAAAAAAAAAAAAAAAAAAAAAAAAAAAAAAAAAA&#10;AAAAAAAAAAAAAAAAAAAAAAAAAKoAAAD/AAAAxgAAAA0AAAAAAAAAAAAAAAAAAAAAAAAAGgAAAOQA&#10;AAD/AAAA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8AAAD/AAAA5AAAABoAAAAAAAAA&#10;AAAAAAAAAAAAAAAAGgAAAOQAAAD/AAAAVQAAAAAAAAAAAAAAAAAAAAAAAAAAAAAAAAAAAAAAAAAA&#10;AAAAAAAAAH8AAAD/AAAA5AAAABoAAAAAAAAAAAAAAAAAAAAAAAAAGgAAAOQAAAD/AAAAV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P8AAABV&#10;AAAAAAAAAAAAAAAAAAAAAAAAAAAAAAAAAAAAAAAAAAAAAAAAAAAAAAAAAAAAAAAAAAAAAAAAAH8A&#10;AAD/AAAA5AAAABoAAAAAAAAAAAAAAAAAAAAAAAAAGgAAAOQAAAD/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uQAAAA0AAAAAAAAAAAAAAAAA&#10;AAAAAAAAAAAAAAAAAAAAAAAAAAAAAAAAAAAAAAAAAAAAAAAAAAAAAAAAAAAAAH8AAAD/AAAA5AAA&#10;ABoAAAAAAAAAAAAAAAAAAAAAAAAAGgAAAOQ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8QAAADcAAAAAAAAAAAAAAAAAAAAAAAAANwAAAPEAAADkAAAAGgAAAAAA&#10;AAAAAAAAAAAAAAAAAAAAAAAAAAAAAAAAAAAAAAAAAAAAADcAAADxAAAA8QAAADcAAAAAAAAAAAAA&#10;AAAAAAAAAAAANwAAAPE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P8AAABVAAAAAAAAAAAAAAAAAAAAAAAAAAAAAAAAAAAAAAAA&#10;AAAAAAAAAAAAAAAAAAAAAAAAAAAAAAAAADcAAADxAAAA8QAAADcAAAAAAAAAAAAAAAAAAAAAAAAA&#10;NwAAAPEAAADk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GAAAAGgAAAAAAAAAAAAAAAAAAAAAAAAAAAAAAAAAAAAAAAAAAAAAAAAAAAAAAAAAAAAAA&#10;AAAAAAAAAAAAAAAAAAAAADcAAADxAAAA8QAAADcAAAAAAAAAAAAAAAAAAAAAAAAANwAAAPEAAADk&#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AAAA/wAAAH8AAAAAAAAAAAAA&#10;AAAAAAAAAAAAfwAAAP8AAACqAAAAAAAAAAAAAAAAAAAAAAAAAAAAAAAAAAAAAAAAAAAAAAAAAAAA&#10;AAAAAAAAAACqAAAA/wAAAH8AAAAAAAAAAAAAAAAAAAAAAAAAfwAAAP8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AAAAP8AAABVAAAA&#10;AAAAAAAAAAAAAAAAAAAAAAAAAAAAAAAAAAAAAAAAAAAAAAAAAAAAAAAAAAAAAAAAAAAAAAAAAACq&#10;AAAA/wAAAH8AAAAAAAAAAAAAAAAAAAAAAAAAfwAAAP8AAAC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wAAAMYAAAAaAAAAAAAAAAAAAAAAAAAAAAAAAAAAAAAA&#10;AAAAKwAAAAAAAAAAAAAAAAAAAAAAAAAAAAAAAAAAAAAAAAAAAAAAAAAAAAAAAACqAAAA/wAAAH8A&#10;AAAAAAAAAAAAAAAAAAAAAAAAfwAAAP8AAAC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MYAAAANAAAAAAAAAAAAAAANAAAAxgAAAOQAAAAaAAAAAAAAAAAAAAAA&#10;AAAAAAAAAAAAAAAAAAAAAAAAAAAAAAAAAAAAAAAAAAAAAAA3AAAA8QAAAMYAAAANAAAAAAAAAAAA&#10;AAANAAAAxg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P8AAABVAAAAAAAAAAAAAAAAAAAAAAAAAAAAAAAAAAAAAAAAAAAA&#10;AAAAAAAAAAAAAAAAAAAAAAAAAAAAAAAAAAA3AAAA8QAAAMYAAAANAAAAAAAAAAAAAAANAAAAxg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xgAAABoA&#10;AAAAAAAAAAAAAAAAAAAAAAAAAAAAAA0AAACcAAAAVQAAAAAAAAAAAAAAAAAAAAAAAAAAAAAAAAAA&#10;AAAAAAAAAAAAAAAAAAAAAAA3AAAA8QAAAMYAAAANAAAAAAAAAAAAAAANAAAAxg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P8AAACMAAAADQAAAA0A&#10;AADGAAAA8QAAADcAAAAAAAAAAAAAAAAAAAAAAAAADQAAAJwAAAD/AAAAxgAAAA0AAAAAAAAAAAAA&#10;AAAAAAAAAAAAVQAAAP8AAACMAAAADQAAAA0AAADGAAAA8QAAAD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3AAAA8QAAAP8AAACcAAAADQAA&#10;AAAAAAAAAAAAAAAAAAAAAAAAAAAADQAAAJwAAAD/AAAAxgAAAA0AAAAAAAAAAAAAAAAAAAAAAAAA&#10;VQAAAP8AAACMAAAADQAAAA0AAADGAAAA8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wAAAP8AAAD/AAAA/wAAAP8AAAD/AAAA/wAAAP8AAADkAAAA&#10;GgAAAAAAAAAAAAAADQAAAJwAAAD/AAAAxgAAAA0AAAAAAAAAAAAAAAAAAAAAAAAAVQAAAP8AAACM&#10;AAAADQAAAA0AAADGAAAA8QAAAD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UAAAA/wAAAP8AAACpAAAAKgAAAAAAAAAAAAAAAAAAAAAAAAAAAAAA&#10;AAAAAJwAAAD/AAAAxgAAAA0AAAAAAAAAAAAAAAAAAAAAAAAAAAAAADcAAADUAAAA/wAAAP8AAACp&#10;AAAAK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8AAAD/AAAA/wAAAP8AAAD/AAAA/wAAAMYAAAAAAAAAAAAAAAAAAAAAAAAAAAAAAJwAAAD/&#10;AAAAxgAAAA0AAAAAAAAAAAAAAAAAAAAAAAAAAAAAADcAAADUAAAA/wAAAP8AAACpAAAAK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RwAAAPEAAAD/AAAA/wAAAP8AAAD/&#10;AAAA/wAAAP8AAAD/AAAA/wAAAP8AAACqAAAAAAAAAAAAAAAAAAAAAAAAAJwAAAD/AAAAxgAAAA0A&#10;AAAAAAAAAAAAAAAAAAAAAAAAAAAAADcAAADUAAAA/wAAAP8AAACpAAAAK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&#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pAAAA/wAAAP8AAADUAAAA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JwAAAAqAAAAAAAAACoAAADUAAAA8Q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DcAAAAAAAAAAAAAAAAAAAA3AAAA8QAAA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H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5A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P8AAAD/AAAA/wAAAP8AAABVAAAAAAAAAAAAAAAA&#10;AAAAAAAAADcAAAC5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QAAAP8A&#10;AAD/AAAA/wAAAP8AAABVAAAAAAAAAAAAAAAAAAAADQAAALkA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AAAAF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cAAAAVQAAAAAAAAAAAAAADQAAAI8AAAA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wAAAD/AAAA/wAA&#10;AP8AAAD/AAAA/wAAAMY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AAAAP8AAAD/AAAA/wAAAP8AAAD/AAAA/wAAA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MY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MYAAADG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cAAADxAAAAq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wAAAPEAAAA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8QAAA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8QAAAF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NQAAACcAAAAD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IwAAADxAAAAN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Cc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Jw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Bf/wAA3P8AAPv/AAD//wAA+/8AANz/AABf/wAAAP8A&#10;AAD/AAAA/wAAAP8AAAD/AAAA/wAAAP8AAAD/AAAA/wAAAP8AAAD/AAAA/wAAAP8AAAD/AAAA/wAA&#10;AP8AAAD/AAAA/wAAAP8AAAD/AAAA/wAAAP8AAAD/AAAA/wAAAP8AAAD/AAAA/wAAAP8AAAD/AAAA&#10;/wAAAP8AAAD/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AgAAMHBAAD//wAA&#10;//8AAP//AAD//wAA//8AAP//AAD//wAAwMAAAAgI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KCgAA7u4AAP//AAD//wAA//8AAP//AAD//wAA//8AAP//AAD//wAA//8AAO7u&#10;AAAIC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18AAF8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Aw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uAADuCAAAC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78AAL8IAAAI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yAAAA8QAAAP8AAADxAAAAjAAAAA0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C+BAAABIEAAIH/AAD//wAA//8AAP//AAD//wAA//8AAP//AAD//wAA//8AAP//&#10;AAD//wAA/4AAAIAAAAAAAAAAAAAAAAAAAAAAXwAAX9wAANz7AAD7/wAA//sAAPvcAADcXwAAXw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kAAAAKgAAAAAAAAAqAAAA5AAAAH8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oAAACqAAAAAAAAAAAAAAAAAAAAqgAAAKo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8AAAD/&#10;AAAAYgAAAAAAAAAaAAAAxgAAADc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DGAAAA/wAAAMYAAACqAAAAKg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EAAExMAAC/vwAA+fkAAP//AAD//wAA//8AAP//&#10;AAD//wAA//8AAP//AAD//wAA//8AAP//AAD//wAA//8AAP//AAD//wAA//8AAP//AAD//wAA//8A&#10;AP//AAD//wAA//8AAP//AAD//wAA//8AAP//AAD//wAA//8AAP//AAD//wAA//8AAP//AAD//wAA&#10;//8AAP//AAD//wAA//81AMr/oQBe/+EAHv/5AAb/4QAe/6EAXv81AMr/AAD//wAAvr4AAAQEAAA2&#10;NiUA2P16AIX/zQAy//wAA///AAD//wAA//8AAP//AAD//wAA//8AAP//AAD//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AAAA&#10;twAAAP8AAADUAAAAKg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P8AAAD/&#10;AAAA/wAAAP8AAABVAAAAAAAAAAAAAACcAAAAYgAAAGIAAADxAAAA5AAAABo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QAAAP8AAAD/AAAA/wAAAP8AAABVAAAAAAAAAH8AAADGAAAADQAA&#10;AAAAAAA3AAAA8QAAAKo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MYAAACqAAAAAAAAAAAAAAAAAAAAfwAAAOQ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MYAAADGAAAADQAAAAAA&#10;AAAAAAAAVQAAAOQ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D/AAAAfwAAAAAAAAANAAAAxgAAAH8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yAAAA8QAAAP8AAADx&#10;AAAAcg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8QAA&#10;ADcAAAAAAAAAAAAAAAAAAAAAAAAAAAAAAAAAAAAAAAAAAAAAAAAAAAAAAAAAAAAAAAAAAAAAAAAA&#10;AAAAAAAAAAAAAAAAAAAAAAAAAAAAAAAAAAAAAAAAAAAAAAAAAAAAAAAAAAAAAAAAAAAAAAAAAAAA&#10;AAAAAAAAAAAAAAAAAAAAAAAAAAAAAAAAAAAAOAAAAHEAAADGAAAA8QAAAFUAAAAAAAAAAAAAAAAA&#10;AAAAAAAAAAAAAAAAAAAAAAAAAAAAAAAAAAAqAAAAxgAAAP8AAAD/AAAAxgAAACo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8QAAADcA&#10;AAAAAAAAAAAAAAAAAAAAAAAAAAAAAAAAAAAAAAAAAAAAAAAAAAAAAAAAAAAAAAAAAAAAAAAAAAAA&#10;AAAAAAAAAAAAAAAAAAAAAAAAAAAAAAAAAAAAAAAAAAAAAAAAAAAAAAAAAAAAAAAAAAAAAAAAAAAA&#10;AAAAAAAAAAAAAAAAAAAAAAAAAAAAAAAAAAAAABoAAADkAAAA/wAAAFUAAAAAAAAAAAAAAAAAAAAA&#10;AAAAAAAAAAAAAAAAAAAANwAAAPEAAADGAAAADQAAAAAAAAAAAAAADQAAAMYAAADkAAAAGg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&#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xAAAA8QAAADcAAAAAAAAAAAAAAAAAAAAAAAAA&#10;AAAAAAAAAAAAAAAAAAAAAAAAAAAAAAAAAAAAAAAAAAANAAAAuQAAADcAAAAAAAAAGgAAAOQAAAD/&#10;AAAAqgAAAAAAAAAAAAAAAAAAAAAAAAAAAAAAAAAAAAAAAAAAAAAAAAAAAAAAAAAAAAAAAAAAAAAA&#10;AAAAAAAAAAAAABoAAADkAAAA/wAAAFUAAAAAAAAAAAAAAAAAAAAAAAAAAAAAAAAAAAAAAAAAqgAA&#10;AP8AAAB/AAAAAAAAAAAAAAAAAAAAAAAAAH8AAAD/AAAAqg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GBAAD//wAA//8AAP//AAD//wAA//8AAP//AAD//wAA//8AAP//AAD//wAA&#10;//8AAP//AADy8gAA//8AAP//AAD//wAA//8AAP//AAD//wAA//8hAN7/vQBC//8AAP//AAD//wAA&#10;//8AAP//AAD//wAA//8AAP//AAD//wAA//8AAP//AAD//wAA//8AAP//AAD//wAA//8AAP/9AAD9&#10;NQAANYEAAIH/AAD//wAA//8AAP//AAD//wAA//8AAP//AAD//wAA//8AAP//AAD//wAA/4AAA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jYAAP39AAD//wAA//8AAP//AAD/&#10;/wAA//8AAP//AAD//wAA//8AAP//AAD//wAA//8AAP//AABVVQAAvr4AAP//AAD//wAA//8AAP//&#10;AAD//yUA2v/kABv//wAA//8AAP//AAD//wAA//8AAP//AAD//wAA//8AAP//AAD//wAA//8AAP//&#10;AAD//wAA//8AAP//AAD//wAA//8AAP//AAD/oAAAoAQAAAS+AAC+/wAA//8AAP//AAD//wAA//8A&#10;AP//AAD//wAA//8AAP//AAD/vgAAvgQAAA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oaEAAP//AAD//wAA//8AAP//AAD//wAA//8AAP//AAD//wAA//8AAP//AAD//wAA//8A&#10;AP//AACgoAAABAQAAICAAAD9/QAA//8BAP7/XwCg//8AAP//AAD//wAA//8AAP//AAD//wAA//8A&#10;AP//AAD//wAA//8AAP//AAD//wAA//8AAP//AAD//wAA//8AAP//AAD//wAA//8AAP//AAD/4QAA&#10;4QAAAAAEAAAEgAAAgP0AAP3/AAD//wAA//8AAP//AAD//wAA//wAAPx/AAB/BAAAB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xAAAA&#10;8QAAADcAAAAAAAAAAAAAAAAAAAAAAAAAAAAAAAAAAAAAAAAAAAAAAAAAAAAAAAAAfwAAAP8AAAD/&#10;AAAA/wAAAFUAAAAAAAAANwAAAPEAAAD/AAAA/wAAAP8AAAD/AAAAxgAAAA0AAAAAAAAAAAAAAAAA&#10;AAAAAAAAAAAAAAAAAAAAAAAAAAAAAAAAAABVAAAA/wAAAP8AAAD/AAAA/wAAAP8AAAD/AAAAxgAA&#10;AAAAAAAAAAAAAAAAAAAAAAAAAAAAAAAAAAAAAAA3AAAA1AAAAP8AAAD/AAAAqQAAACo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4eEAAP//AAD//wAA//8AAP//AAD//wAA&#10;//8AAP//AAD//wAA//8AAP//AAD//wAA//8AAP//AADh4QAAAAAAAAAAAAA1NSIAi63IADH5/wAA&#10;//8AAP//AAD//wAA//8AAP//AAD//wAA//8AAP//AAD//wAA//8AAP//AAD//wAA//8AAP//AAD/&#10;/wAA//8AAP//AAD//wAA//8AAP//AAD/+AAA+AAAAAAAAAAAAAAAADUAADWgAACg4QAA4fgAAPjh&#10;AADhoAAAoDUAAD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kAAP//AAD//wAA//8AAP//AAD//wAA//8AAP//AAD//wAA//8AAP//AAD//wAA//8AAP//&#10;AAD4+AAAAAAAAAAAUgAAUvUAAPX/AAD//wAA//8AAP//AAD//wAA//8AAP//AAD/jAAAjOUAAOX/&#10;AAD//wAA//8AAP//AAD//wAA//8AAP//AAD//wAA//8AAP//AAD//wAA//8AAP//AAD/4QAA4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4eEAAP//AAD//wAA//8AAP//AAD//wAA//8A&#10;AP//AAD//wAA//8AAP//AAD//wAA//8AAP//AADh4QQAAASjAACj/wAA//8AAP//AAD//wAA//8A&#10;AP//AAD//wAA//IAAPIoAAAoAAAAAKEAAKH/AAD//wAA//8AAP//AAD//wAA//8AAP//AAD//wAA&#10;//8AAP//AAD//wAA//8AAP//AAD/oAAAo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DU1AAChoQAA4eEAAPn5AADh4QAAoaEAADU1AAAAAAAAAAAAAAAAAAAAAAAA&#10;oaEAAP//AAD//wAA//8AAP//AAD//wAA//8AAP//AAD//wAA//8AAP//AAD//wAA//8AAP//CwCZ&#10;pN8AAN//AAD//wAA//8AAP//AAD//wAA//8AAP//AAD//wAA//8AAP++AAC+BAAABDUAADX9AAD9&#10;/wAA//8AAP//AAD//wAA//8AAP//AAD//wAA//8AAP//AAD//wAA//8AAP/8AAD8NQAAN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EBAAAgYEAAP39AAD//wAA//8AAP//AAD/&#10;/wAA//8AAPz8AACAgAAABAQAAAAAAAAAAAAANTUAAP7+AAD//wAA//8AAP//AAD//wAA//8AAP//&#10;AAD//wAA//8AAP//AAD//wAA//8jANn86AAF7f8AAP//AAD//wAA//8AAP//AAD//wAA//8AAP//&#10;AAD//wAA//8AAP//AAD/gAAAgAAAAACBAACB/wAA//8AAP//AAD//wAA//8AAP//AAD//wAA//8A&#10;AP//AAD//wAA//8AAP+AAA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UF&#10;AAC+vgAA//8AAP//AAD//wAA//8AAP//AAD//wAA//8AAP//AAD//wAAvr4AAAQEAAAAAAAAREQA&#10;AP7+AAD//wAA//81AMr/oQBe/+EAHv/5AAb/4QAe/6EAXv81AMr/AAD//yUA2v/qAAv0/wAA//8A&#10;AP//AAD//wAA//8AAP//AAD//wAA//8AAP//AAD//wAA//8AAP//AAD//QAA/TUAADUEAAAEvgAA&#10;vv8AAP//AAD//wAA//8AAP//AAD//wAA//8AAP//AAD//wAA/74AAL4E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NjYAAP39AAD/&#10;/wAA//8AAP//AAD//wAA//8AAP//AAD//wAA//8AAP//AAD//wAA//8AAP39AADq6gAA//8FAPr/&#10;vgBB//8AAP//AAD//wAA//8AAP//AAD//wAA//8AAP//AAD//wAA//8AAP//AAD//wAA//8AAP//&#10;AAD//wAA//8AAP//AAD//wAA//8AAP//AAD//wAA//8AAP//AAD//wAA/+EAAOEAAAAAAAAAAAAA&#10;AAA1AAA1oAAAoOEAAOH4AAD44QAA4aAAAKA1AAA1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AjAAAANQAAAD/AAAA/wAAAP8AAAD/AAAA1AAAAJwAAAA4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oaEAAP//AAD//wAA//8AAP//AAD//wAA//8AAP//AAD//wAA//8A&#10;AP//AAD//wAA//8AAP//AAD//wAA//+BAH7//wAA//8AAP//AAD//wAA//8AAP//AAD//wAA//8A&#10;AP//AAD//wAA//8AAP//AAD//wAA//8AAP//AAD//wAA//8AAP//AAD//wAA//8AAP//AAD//wAA&#10;//8AAP//AAD//wAA//gAAP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gAAAOEAAAD/AAAA/wAAAP8AAAD/AAAA/wAA&#10;AP8AAAD/AAAA/wAAAP8AAAD/AAAA8QAAAG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4eEAAP//AAD//wAA&#10;//8AAP//AAD//wAA//8AAP//AAD//wAA//8AAP//AAD//wAA//8AAP//AAD//zYAyf/9AAL//wAA&#10;//8AAP//AAD//wAA//8AAP//AAD//wAA//8AAP//AAD//wAA//8AAP//AAD//wAA//8AAP//AAD/&#10;/wAA//8AAP//AAD//wAA//8AAP//AAD//wAA//8AAP//AAD//wAA/+EAAO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oAAADUAAAA&#10;/wAAAP8AAAD/AAAA4QAAAMYAAACqAAAAqgAAAKoAAACqAAAAtwAAANQAAAD/AAAA/wAAAP8AAADU&#10;AAAAK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fkAAP//AAD//wAA//8AAP//AAD//wAA//8AAP//AAD//wAA//8AAP//&#10;AAD//wAA//8AAP//AAD//6EAXv//AAD//wAA//8AAP//AAD//wAA//8AAP//AAD//wAA//8AAP//&#10;AAD//wAA//8AAP//AAD//wAA//8AAP//AAD//wAA//8AAP//AAD//wAA//8AAP//AAD//wAA//8A&#10;AP//AAD//wAA/6AAAK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xAAAAfwAAAB0AAAAAAAAAAAAAAAAAAAAAAAAAAAAAAAAA&#10;AAAAAAAAAAAAAAAAAAAAAAAAHQAAAH8AAADxAAAA8QAAAF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4eEAAP//AAD//wAA//8A&#10;AP//AAD//wAA//8AAP//AAD//wAA//8AAP//AAD//wAA//8AAP//AAD//+EAHv//AAD//wAA//8A&#10;AP//AAD//wAA//8AAP//AAD//wAA//8AAP//AAD//wAA//8AAP//AAD//wAA//8AAP//AAD//wAA&#10;//8AAP//AAD//wAA//8AAP//AAD//wAA//8AAP//AAD//AAA/DUAAD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3AAAA8QAAAJwAAAANAAAAAAAA&#10;AAAAAAAAAAAAAAAAAAAAAAAAAAAAAAAAAAAAAAAAAAAAAAAAAAAAAAAAAAAAAAAAAAAAAAANAAAA&#10;jAAAAPEAAAA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oaEAAP//AAD//wAA//8AAP//AAD//wAA//8AAP//AAD//wAA//8AAP//AAD/&#10;/wAA//8AAP//AAD///kABv//AAD//wAA//8AAP//AAD//wAA//8AAP//AAD//wAA//8AAP//AAD/&#10;/wAA//8AAP//AAD//AAA/P8AAP//AAD//wAA//8AAP//AAD//wAA//8AAP//AAD//wAA//8AAP//&#10;AAD/g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fwAAAAAAAAAAAAAAAAAAAAAAAAAAAAAAAAAAAAAAAAAAAAAAAAAAAAAAAAAA&#10;AAAAAAAAAAAAAAAAAAAAAAAAAAAAAAAAAAAAAAAAAFU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NTUAAP39AAD//wAA//8AAP//&#10;AAD//wAA//8AAP//AAD//wAA//8AAP//AAD//wAA//8AAP//AAD//+EAD/D/AAD//wAA//8AAP//&#10;AAD//wAA//8AAP//AAD//wAA//8AAP//AAD//wAA//8AAP//AAD/4QAA4b4AAL7/AAD//wAA//8A&#10;AP//AAD//wAA//8AAP//AAD//wAA//8AAP++AAC+B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B/AAAAAAAAAAAAAAAAAAAAAAAAAAAA&#10;AAAAAAAAAAAAAAAAAAAAAAAAAAAAAAAAAAAAAAAAAAAAAAAAAAAAAAAAAAAAAAAAAAAAAAAAAAAA&#10;AAAAAAB/AAAAn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IGBAAD//wAA//8AAP//AAD//wAA//8AAP//AAD//wAA//8AAP//AAD//wAA&#10;//8AAP//AAD//6EAAqP/AAD//wAA//8AAP//AAD//wAA//8AAP//AAD//wAA//8AAP//AAD//wAA&#10;//8AAP//AAD/oAAAoAQAAASAAACA/QAA/f8AAP//AAD//wAA//8AAP//AAD//AAA/H8AAH8E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EcAAAANAAAAAAAAAAAAAAAAAAAAAAAAAAAAAAAAAAAAAAAAAAAAAAAAAAAAAAAAAAAAAAAAAAAA&#10;AAAAAAAAAAAAAAAAAAAAAAAAAAAAAAAAAAAAAAAAAAANAAAARw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QEAAC+vgAA//8AAP//AAD/&#10;/wAA//8AAP//AAD//wAA//8AAP//AAD//wAA//8AAP//AABMTDUAADX9AAD9/wAA//8AAP//AAD/&#10;/wAA//8AAP//AAD//wAA//8AAP//AAD//wAA//8AAP/8AAD8NQAANQAAAAAAAAAANQAANaAAAKDh&#10;AADh+AAA+OEAAOGgAACgNQAAN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HEAAAA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EBAAAgIAAAP39AAD//wAA//8AAP//AAD//wAA//8AAP//AAD//wAA//8A&#10;AMzMAAABAQAAAACBAACB/wAA//8AAP//AAD//wAA//8AAP//AAD//wAA//8AAP//AAD//wAA//8A&#10;AP+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cAAAA/wAAAOEAAABiAAAADQAAAAAAAAAAAAAAAAAAADcAAADx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DU1AACgoAAA&#10;4eEAAPv7AAD//wAA//8AAP//AAD//wAA//8AAExMAAAAAAAAAAAEAAAEywAAy/8AAP//AAD//wAA&#10;//8AAP//AAD//wAA//8AAP//AAD//wAA/74AAL4E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8QAAALcAAADxAAAA1AAA&#10;ACoAAAAAAAAAAAAAABoAAADk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FRUAAO/vAAD//wAA//8AAP//AAD//wAAysoAAAEB&#10;AAAAAAAAAAABAAABywAAy/8AAP//AAD//wAA//8AAP//AAD//wAA//8AAP/8AAD8fwAAfwQAAA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MYAAACcAAAAAAAAAAAAAAAAAAAAKgAAAMYAAABVAAAAAAAAABoAAADk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nZ0A&#10;AP//AAD//wAA//8AAP//AAD//wAANzcAAAAAAAAAAAAAAABMAABM/wAA//8AAP//AAD//wAA//8A&#10;AP/8AAD84QAA4aAAAKA1AAA1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MkAAAAaAAAAAAAAAAAAAAAAAAAAAAAAAA0A&#10;AACcAAAAYgAAABoAAADk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AAAAAA&#10;AAAAAAAAAAAAAAAAAAAAAAAAAAA4OAAA//8AAP//AAD//wAA//8AAP//AACcnAAAAAAAAAAAAAAA&#10;AAEAAAHMAADM/wAA//8AAP//AAD//wAA//8AAP8GAA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MkAAAAaAAAAAAAAAAAAAAAAAAAAAAAAAAAAAAAAAAAAcgAAAIwAAADk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AAAAAAAAAAAAAAAAAAAAAAAAAAAAAAAAAAAAADHxwAA//8AAP//&#10;AAD//wAA//8AAO7uAAAVFQAAAAAAAAAAAAAAAEwAAEz/AAD//wAA//8AAP//AAD//wAA/0wAAE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wAAABVAAAAAAAAAAAAAAAAAAAAAAAAAAAAAAAA&#10;AAAAAAAAAH8AAAD/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1AChdoQBe/+EAHv/5AAb/4QAe/6EAXv81AFOIAAAAAAAAAAAAAAAACwAAC/8A&#10;AP//AAD//wAA//8AAP//AAD/zAAAzAE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cAAAAVQAAAAAAAAAAAAAAAAAAAAAAAAAAAAAAAAAAAAAAAAB/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BAAABIEAAIH9AAH+/wAA//8AAP//AAD//wAA&#10;//8AAP/8AAD8gAAAgAQAAAQAAAAAoAAAoP8AAP//AAD//wAA//8AAP//AAD/TAAAT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w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FAAAF&#10;vgAAvv8AAP//AAD//wAA//8AAP//AAD//wAA//8AAP//AAD//wAA/74AAL5iAABi/wAA//8AAP//&#10;AAD//wAA//8AAP/KAADKAQ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JwAAACc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CBAACB/wAA//8AAP//AAD//wAA//8AAP//AAD//wAA//8A&#10;AP//AAD//wAA//8AAP/7AAD7/wAA//8AAP//AAD//wAA//YAAPYrAAA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kAAAAG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DYAADb9AAD9/wAA&#10;//8AAP//AAD//wAA//8AAP//AAD//wAA//8AAP//AAD//wAA//8AAP//AAD//wAA//8AAP//AAD/&#10;/wAA/2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kAAAAG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KEAAKH/AAD//wAA//8AAP//AAD//wAA//8AAP//AAD//wAA//8AAP//&#10;AAD//wAA//8AAP//AAD//wAA//8AAP//AAD/oAAAo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OEAAOH/AAD//wAA//8A&#10;AP//AAD//wAA//8AAP//AAD//wAA//8AAP//AAD//wAA//8AAP//AAD//wAA//8AAP//AAD/CwAA&#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kAAAAG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PkAAPn/AAD//wAA//8AAP//AAD//wAA//8AAP//AAD//wAA//8AAP//AAD/&#10;/wAA//8AAP//AAD//wAA//8AAP9MAAB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0AAAAdAAAAAAAAAAAAAAAA&#10;AAAAAAAAAAAAAAAAAAAAAAAAAAAAAAAAAAAAAAAAAAAAAAAAAAAAAAAAAAAAAAAAAAAAAAAAAAAA&#10;AAAAAAAAAAAAAAAAAAAAAAAADQAAAI8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OEAAOH/AAD//wAA//8AAP//&#10;AAD//wAA//8AAP//AAD//wAA//8AAP//AAD//wAA//8AAP//AAD//wAA/8wAAMwB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N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KEAAKH/AAD//wAA//8AAP//AAD//wAA//8AAP//AAD//wAA//8AAP//AAD//wAA&#10;//8AAP//AAD//wAA/0wAAEw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LcAAADUAAAA1AAAANQAAADU&#10;AAAA1AAAANQAAADhAAAA/w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DUAADX9AAL//wAA//8AAP//AAD/&#10;/wAA//8AAP//AAD//wAA//8AAP//AAD//wAA//8AAP//AAD/+QAA+QE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P8AAAD/AAAA/wAAAP8AAAD/AAAA/wAAAP8AAAD/AAAA/w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HByBAH7//wAA//8AAP//AAD//wAA//8AAP//AAD//wAA//8AAP//AAD//wAA//8A&#10;AP//AAD/ZQAAZ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DGAAAA8QAAALcAAACqAAAAqgAAAKoAAACqAAAA&#10;qgAAAKoAAACqAAAA8Q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ZGQEAPv/vgBB//8AAP//AAD//wAA&#10;//8AAP//AAD//wAA//8AAP//AAD//wAA//8AAP/zAADzDQ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X&#10;AAAANwAAAAAAAAAAAAAAAAAAAAAAAAAAAAAAAAAAAAAAAAAAAAAANwAAAN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ra0AAP//BAD7/4AAf//9AAL//wAA//8AAP//AAD//wAA//8AAP//AAD//wAA//8AAP+Z&#10;AAC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CsAAAAGgAAAAAAAAAAAAAAAAAAAAAAAAAAAAAAAAAA&#10;AAAAAAAAAAAADQAAAI8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GBgAA8vIAAP//AAD//wAA//81AMr/oAAXt+EA&#10;AOH6AAD6/wAA//8AAP//AAD//wAA//8AAP8yAAA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NwAAAAAAAAAAAAAAAAAAAAAAAAAAAAAAAAAAAAAAAAAAAAAADQAAADo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BA&#10;QAAA//8AAP//AAD//wAA//8AAPHxAAAFBQEAAAHMAADM/wAA//8AAP//AAD//wAA/8kAAM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jwAAAA0AAAAAAAAAAAAAAAAAAAAAAAAAAAAAAAAA&#10;AAAAAAAANwAAAN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CJiQAA//8AAP//AAD//wAA//8AAK2tAAAAAEwAAEz/&#10;AAD//wAA//8AAP//AAD//wAA/0wAAE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wAA&#10;AMYAAACqAAAAqgAAAKoAAACqAAAAqgAAAKoAAACqAAAA4Q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AAAAAAAAAAAAAAAAAAAAAAAAAAAAAAAD39wAA&#10;//8AAP//AAD//wAA//8AAGNjAQAAAcwAAMz/AAD//wAA//8AAP//AAD/zAAAzAE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wAAAP8AAAD/AAAA/wAAAP8AAAD/AAAA/wAAAP8AAAD/&#10;AAAA/w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AA&#10;AAAAAAAAAAAAAAAAAAAAAAAAAC0tAAD//wAA//8AAP//AAD//wAA//8AABsbTAAATP8AAP//AAD/&#10;/wAA//8AAP//AAD/TAAAT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DGAAAA/wAAAPEA&#10;AADUAAAA1AAAANQAAADUAAAA1AAAANQAAADhAAAA/w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IyMAAD//wAA//8A&#10;AP//AAD//wAAy8sAAAAAyAAAyP8AAP//AAD//wAA//8AAP/MAADM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fwAAAAAAAAAAAAAAAAAAAAAAAAAAAAAAAAAAAAAAAAAAAAAA&#10;NwAAAN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BQUAAOjoAAD//wAA//8AAP//AAD//wAAbGwlAAAl/wAA//8AAP//AAD//wAA&#10;//8AAP9MAABM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CsAAAAGgAAAAAAAAAA&#10;AAAAAAAAAAAAAAAAAAAAAAAAAAAAAAAAAAAADQAAAI8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1NQAAoaEAAOHhAAD5+QAA4eEAAKGhAAA1NQAATEwAAP//AAD//wAA//8AAP//&#10;AAD6+gAAExN6AAB6/wAA//8AAP//AAD//wAA//8AAP8B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yAAAAN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BAQAAIGBAAD9/QAA//8AAP//AAD//wAA//8A&#10;AP//AAD8/AAA1tYAAP//AAD//wAA//8AAP//AACsrAAAAADPAADP/wAA//8AAP//AAD//wAA/3kA&#10;AH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cQAAAAAAAAAAAAAA&#10;AAAAAAAAAAAAAAAAAAAAAAAAAAAAAAAAGgAAAM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FBQAA&#10;vr4AAP//AAD//wAA//8AAP//AAD//wAA//8AAP//AAD//wAA//8AAP//AAD//wAA//8AAP//AABM&#10;TCUAACX/AAD//wAA//8AAP//AAD//wAA/yQAAC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BHAAAAfwAAAJwAAABVAAAAVQAAAFUAAABVAAAAVQAAAFUAAABiAAAA1A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CBgQAA//8AAP//AAD//wAA//8AAP//AAD//wAA//8AAP//&#10;AAD//wAA//8AAP//AAD//wAA//8AAOjoAAAFBXoAAHr/AAD//wAA//8AAP//AAD/zwAAz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wAAAP8AAAD/AAAA/wAA&#10;AP8AAAD/AAAA/wAAAP8AAAD/AAAA/w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DY2AAD9/QAA//8A&#10;AP//AAD//wAA//8AAP//AAD//wAA//8AAP//AAD//wAA//8AAP//AAD//wAA//8AAIyMAAAAAM8A&#10;AM//AAD//wAA//8AAP//AAD/eQAAe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qAAAA/wAAAP8AAAD/AAAA/wAAAP8AAAD/AAAA/wAAAP8AAAD/AAAA/w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KGhAAD//wAA//8AAP//AAD//wAA//8AAP//AAD//wAA//8AAP//AAD/&#10;/wAA//8AAP//AAD//wAA//8AAC0tHAAAHP8AAP//AAD//wAA//8AAP//AAD/JAAAJ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1AAAABoAAAAAAAAAAAAAAAAA&#10;AAAAAAAAAAAAAAAAAAAAAAAAYgAAA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OHhAAD//wAA//8AAP//&#10;AAD//wAA//8AAP//AAD//wAA//8AAP//AAD//wAA//8AAP//AAD//wAA//8AAAAAZAAAZP8AAP//&#10;AAD//wAA//8AAP/mAAD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A0AAAAAAAAAAAAAAAAAAAAAAAAAAAAAAAAAAAAAAAAAGgAAAL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Pn5AAD//wAA//8AAP//AAD//wAA//8AAP//AAD//wAA//8AAP//AAD//wAA&#10;//8AAP//AAD//wAA/PwAAAAArQAArf8AAP//AAD//wAA//8AAP+IAAC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Og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OHhAAD//wAA//8AAP//AAD/&#10;/wAA//8AAP//AAD//wAA//8AAP//AAD//wAA//8AAP//AAD//wAA7e0GAAAG8gAA8v8AAP//AAD/&#10;/wAA//8AAP8/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u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KGhAAD//wAA//8AAP//AAD//wAA//8AAP//AAD//wAA//8AAP//AAD//wAA//8A&#10;AP//AAD//wAAsLBAAABA/wAA//8AAP//AAD//wAA//EAAPEFAAA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JwAAACqAAAAqgAAAKoAAACqAAAAqgAAAKoAAACqAAAAqgAAAKoAAACqAAAAqgAAAKoAAACqAAAA&#10;qgAAAKoAAAC3AAAA/w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DU1AAD9/QAA//8AAP//AAD//wAA&#10;//8AAP//AAD//wAA//8AAP//AAD//wAA//8AAP//AAD//wAANzeJAACJ/wAA//8AAP//AAD//wAA&#10;/60AAK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AAAA/wAAAP8AAAD/AAAA/wAAAP8AAAD/&#10;AAAA/wAAAP8AAAD/AAAA/wAAAP8AAAD/AAAA/wAAAP8AAAD/AAAA/wAAAMY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CBgQAA//8AAP//AAD//wAA//8AAP//AAD//wAA//8AAP//AAD//wAA//8AAP//&#10;AADd3QAAAADSAADS/wAA//8AAP//AAD//wAA/2MAAG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AAAA8QAAANQAAADUAAAA1AAAANQAAADUAAAA8QAAAP8AAADxAAAA1AAAANQAAADUAAAA1AAA&#10;ANQAAADxAAAA8QAAAM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EBAAAvr4AAP//AAD//wAA//8A&#10;AP//AAD//wAA//8AAP//AAD//wAA//8AAP//AACDgxUAABX/AAD//wAA//8AAP//AAD//wAA/xsA&#10;AB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GAAAADQAAAAAAAAAAAAAAAAAAAAAAAABVAAAA&#10;xgAAACoAAAAAAAAAAAAAAAAAAAAAAAAAAAAAAAAAAAANAAAAjwAAAD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BAQAAICAAAD9/QAA//8AAP//AAD//wAA//8AAP//AAD//wAA//8AAP//AABI&#10;SFMAAFP/AAD//wAA//8AAP//AAD/3gAA3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BX&#10;AAAADQAAAAAAAAAAAAAAAAAAAA0AAAC5AAAANwAAAAAAAAAAAAAAAAAAAAAAAAAAAAAAAAAAAAAA&#10;AAAAAAAAGgAAAI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1NQAAoKAAAOHh&#10;AAD4+AAA//8AAP//AAD//wAA//8AAP//AAAREZMAAJP/AAD//wAA//8AAP//AAD/kwAAk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JAAAAGgAA&#10;AAAAAAAAAAAAAAAAAAAAAAAAAAAAAAAAAAAAAAAAAAAAGgAAAM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AAAAAAAAAAAAAAAAAAAAAAAAAAAAAAAAAAAAAA4OAAA//8AAP//AAD//wAA//8AANzcAAAAANMA&#10;ANP/AAD//wAA//8AAP//AAD/UwAAU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C5AAAANwAAAAAAAAAAAAAAAAAAAAAAAAAAAAAAAAAAAAAAAAAA&#10;AAAAfw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AAAAAAAAAAAAAAAAAAAAAAAAAAAAAAAAAAAAABn&#10;ZwAA//8AAP//AAD//wAA//8AAKysFQAAFf8AAP//AAD//wAA//8AAP//AAD/FQAAF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AAAA5AAAACoA&#10;AAAAAAAAAAAAAAAAAAAAAAAAAAAAAAAAAABiAAAA8QAAAMY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CVlQAA//8AAP//AAD//wAA//8AAH19UwAAU/8AAP//&#10;AAD//wAA//8AAP/TAAD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P8AAACpAAAAYgAAAFUAAABVAAAAcQAAANQAAAD/AAAA&#10;/wAAAFU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oAAACpAAAA/wAAAP8AAADxAAAAnAAAAA0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DExAAA&#10;//8AAP//AAD//wAA//8AAE9PkwAAk/8AAP//AAD//wAA//8AAP+TAAC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D/&#10;AAAA/wAAAP8AAAD/AAAA/wAAAP8AAAD/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AAAA&#10;/wAAAP8AAAD/AAAA/wAAANQ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ICAADy8gAA//8AAP//AAD//wAA//8AACAg/wAA//8AAP//AAD/&#10;/wAA//8AAP9TAAB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xgAAAP8AAAD/AAAA/wAAAMYAAAA4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IwAAAANAAAAAAAAAA0AAACMAAAA/wAAAP8AAAB/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CEhAAD//wAA//8A&#10;AP//AAD//wAA8fEtAAEu/wAA//8AAP//AAD//wAA//8AAP8VAAA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yAAAAVQAAAAAAAAAAAAAAAAAA&#10;AAAAAAAAAAAAfwAAAP8AAACq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FBQAAD//wAA//8AAP//AAD//wAAw8OMAACM/wAA//8AAP//AAD//wAA&#10;/8sAAM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P8AAAB/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H5+AAD//wAA//8AAP//&#10;AAD//wUAkpfoAADo/wAA//8AAP//AAD//wAA/2wAAG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OQ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K2tAAD//wAA//8AAP//AAD//0wASJT/AAD//wAA//8AAP//AAD/+gAA+hMA&#10;AB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5AAAADc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OjoAAD//wAA//8AAP//AAD/&#10;/6wAEr7/AAD//wAA//8AAP//AAD/rAAAr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OAAAAKkAAAD/&#10;AAAAfwAAAA0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GBgAAP//AAD//wAA//8AAP//EwDr/voAAPr/AAD//wAA//8AAP//AAD/TAAAT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M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0A&#10;AAArAAAAKwAAACsAAAArAAAAKwAAACsAAAArAAAAKwAAACsAAAArAAAAKwAAACsAAAArAAAAKwAA&#10;ACsAAAArAAAAnA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wAAAP8AAAD/AAAA/wAAAP8AAAD/AAAA&#10;/wAAAP8AAAD/AAAA/wAAAP8AAAD/AAAA/wAAAP8AAAD/AAAA/w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oAAAD/&#10;AAAA/wAAAP8AAAD/AAAA/wAAAP8AAAD/AAAA/wAAAP8AAAD/AAAA/wAAAP8AAAD/AAAA/wAAAP8A&#10;AAD/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kAAAARQAAACsAAAArAAAAKwAAACsAAAArAAAAKwAA&#10;ACsAAAArAAAAKwAAACsAAAArAAAAKwAAACsAAAArAAAAnA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C5AAAA&#10;DQAAAAAAAAAAAAAAAAAAAAAAAAAAAAAAAAAAAAAAAAAAAAAAAAAAAAAAAAAAAAAAAAAAAAAAAAAA&#10;AAAAGgAAAM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yAAAA8QAAAP8AAAD/AAAA/wAAANQAAAB/AAAADQ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ChAACh/wAA//8AAP//AAD//wAA//8AAP//AAD//wAA&#10;//8AAP//AAD//wAA//8AAP//AAD//wAA/6AAAK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1AAA1&#10;/QAA/f8AAP//AAD//wAA//8AAP//AAD//wAA//8AAP//AAD//wAA//8AAP//AAD//QAA/TUAAD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gQAAgf8AAP//AAD//wAA//8AAP//AAD//wAA//8A&#10;AP//AAD//wAA//8AAP//AAD/oAAAo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AAAAjAAAAKoAAACqAAAAc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BAAA&#10;BL4AFNL/AAD//wAA//8AAP//AAD//wAA//8AAP//AAD//wAA//8AAP//AAD/EwAAE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KkAAAD/AAAA/wAAAP8AAAD/AAAA/wAAAPEAAAB/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QAcnaAAH///QAC//8AAP//AAD//wAA//8AAP//&#10;AAD//wAA//8AAP/bAAD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NAAAAxgAAAP8AAAD/AAAA&#10;/wAAAOEAAADUAAAA1AAAAP8AAAD/AAAAq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mJgAAP//NQDK/6AAX//hAB7/+wAC/f8AAP//AAD//wAA//8AAP+mAAC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wAAANQAAABVAAAAAAAAAAAAAAAAAAAAAAAAAAAAAAAqAAAA5AAAAF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vb0AAP//AAD//wAA//8AAP//pwAbwv8AAP//AAD/&#10;/wAA//8AAP9zAAB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xgAAAA0AAAAAAAAAAAAA&#10;AAAAAAAAAAAAAAAAAAAAAAAAAAAAVQAAAMY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4eEA&#10;AP//AAD//wAA//8AAP//2gAG4P8AAP//AAD//wAA//8AAP9AAAB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XAAAANwAAAAAAAAAAAAAAAAAAAAAAAAAAAAAAAAAAAAAAAAAAAAAAGgAAAM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ICAAA/v4AAP//AAD//wAA//8PAO/+/wAA//8AAP//AAD//wAA&#10;//8AAP8PAAA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JAAAAGgAAAAAAAAAAAAAAAAAAAAAA&#10;AAAAAAAAAAAAAAAAAAAAAAAANwAAAN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qKgAA//8AAP//&#10;AAD//wAA//9BAKfo/wAA//8AAP//AAD//wAA/9oAAN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C5AAAANwAAAAAAAAAAAAAAAAAAAAAAAAAAAAAAAAAAAAAAAAAAAAAAqgAAAMY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BPTwAA//8AAP//AAD//wAA//90AGba/wAA//8AAP//AAD//wAA/6YA&#10;AK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xgAAAA0AAAAAAAAAAAAAAAAAAAAA&#10;AAAAAAAAAB0AAACpAAAA/wAAAK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B0dAAA//8AAP//AAD/&#10;/wAA//+nADTb/wAA//8AAP//AAD//wAA/3MAAH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EAAAC3AAAAYgAAAFUAAACcAAAA1AAAAP8AAAD/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CYmAAA//8AAP//AAD//wAA///hAA7v/wAA//8AAP//AAD//wAA/0AAAE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KgAAANQAAAD/AAAA/wAAAP8AAAD/AAAA&#10;/wAAAP8AAADxAAAAN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C9vQAA//8AAP//AAD//xUA&#10;6v//AAD//wAA//8AAP//AAD//wAA/w8AAA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iAAAA4QAAAP8AAAD/AAAA4QAAAH8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Dh4QAA//8AAP//AAD//1MArP//AAD//wAA//8AAP//AAD/0wAA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I8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gIAAD+/gAA//8AAP//AAD//5MAbP//&#10;AAD//wAA//8AAP//AAD/kwAAk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N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CoqAAD//wAA//8AAP//AAD//9MAJ/r/AAD//wAA//8AAP//AAD/UwAAU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LcAAADUAAAA1AAAANQAAADUAAAA1AAAANQA&#10;AADh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E9PAAD//wAA//8AAP//FQDq//8AAP//AAD/&#10;/wAA//8AAP//AAD/FQAAF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P8AAAD/AAAA/wAAAP8AAAD/AAAA/wAAAP8AAAD/AAAA/w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AAAAAAAAAAAAAA&#10;AHR0AAD//wAA//8AAP//UwCs//8AAP//AAD//wAA//8AAP/TAAD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8QAAALcAAACqAAAAqgAAAKoAAACqAAAAqgAAAKoAAACq&#10;AAAA8Q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AAAAAAAAAAAAAAAAJiYAAD//wAA//8AAP//kwBs//8AAP//AAD//wAA&#10;//8AAP+TAAC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XAAAANwAAAAAA&#10;AAAAAAAAAAAAAAAAAAAAAAAAAAAAAAAAAAAAAAAANwAAAN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L29&#10;AAD//wAA//8AAP//0wAs//8AAP//AAD//wAA//8AAP9TAAB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CsAAAAGgAAAAAAAAAAAAAAAAAAAAAAAAAAAAAAAAAAAAAAAAAAAAAA&#10;DQAAAI8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OHhAAD//wAA//8VAOr//wAA//8AAP//AAD//wAA//8A&#10;AP8VAAA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NwAAAAAAAAAA&#10;AAAAAAAAAAAAAAAAAAAAAAAAAAAAAAAAAAAADQAAADo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CAgAAP7+AAD/&#10;/wAA//9TAKz//wAA//8AAP//AAD//wAA/9MAAN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jwAAAA0AAAAAAAAAAAAAAAAAAAAAAAAAAAAAAAAAAAAAAAAANwAA&#10;AN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KioAAP//AAD//wAA//+TAGz//wAA//8AAP//AAD//wAA/5MAAJ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wAAAMYAAACqAAAA&#10;qgAAAKoAAACqAAAAqgAAAKoAAACqAAAA4Q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T08AAP//AAD//wAA&#10;///TACz//wAA//8AAP//AAD//wAA/1MAAF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wAAAP8AAAD/AAAA/wAAAP8AAAD/AAAA/wAAAP8AAAD/AAAA/w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dHQAAP//AAD//woA9f/+AAH//wAA//8AAP//AAD//wAA/xUAAB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DGAAAA/wAAAPEAAADUAAAA1AAA&#10;ANQAAADUAAAA1AAAANQAAADhAAAA/w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mJgAAP//AAD//y8A0P//&#10;AAD//wAA//8AAP//AAD/5gAA5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fwAAAAAAAAAAAAAAAAAAAAAAAAAAAAAAAAAAAAAAAAAAAAAANwAAAN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vb0AAP//AAD//1YAqf//AAD//wAA//8AAP//AAD/uAAAu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AAACsAAAAGgAAAAAAAAAAAAAAAAAAAAAA&#10;AAAAAAAAAAAAAAAAAAAAAAAADQAAAI8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4eEAAP//AAD//34Agf//AAD/&#10;/wAA//8AAP//AAD/kAAAk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y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ICAAA/v4AAP//AAD//6UAWv//AAD//wAA//8AAP//AAD/aQ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cQAAAAAAAAAAAAAAAAAAAAAAAAAA&#10;AAAAAAAAAAAAAAAAAAAAGgAAAM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mJgAA//8AAP//AAD//8wAM///AAD//wAA&#10;//8AAP//AAD/QgAAQ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BHAAAAfwAAAJwAAABVAAAAVQAAAFUAAABVAAAAVQAAAFUAAABiAAAA1A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BGRgAA//8AAP//AQD+//MADP//AAD//wAA//8AAP//AAD/Gg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DGAAAA/wAAAP8AAAD/AAAA/wAAAP8AAAD/AAAA&#10;/wAAAP8AAAD/AAAA/w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BmZgAA//8AAP//GwDk//8AAP//AAD//wAA//8A&#10;AP/zAADzAQ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q&#10;AAAA/wAAAP8AAAD/AAAA/wAAAP8AAAD/AAAA/wAAAP8AAAD/AAAA/w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CG&#10;hgAA//8AAP//QwC8//8AAP//AAD//wAA//8AAP/MAAD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1AAAABoAAAAAAAAAAAAAAAAAAAAAAAAAAAAA&#10;AAAAAAAAAAAAYgAAAO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CmpgAA//8AAP//agCV//8AAP//AAD//wAA//8AAP+k&#10;AAC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A0AAAAAAAAAAAAAAAAAAAAAAAAAAAAAAAAAAAAAAAAAGgAAAL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DGxgAA&#10;//8AAP//kQBu//8AAP//AAD//wAA//8AAP99AAB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EcAAAAN&#10;AAAAAAAAAAAAAAAAAAAAAAAAAAAAAAAAAAAAAAAAAAAAAAAAAAAAAAAAAAAAAAAAAAAAAAAAAAAA&#10;AAAAAAAAAAAAAAAAAAAAAAAAAAAAAAAAAAANAAAARw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Dm5gAA//8AAP//uQBG//8AAP//AAD//wAA//8AAP9VAAB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wAAAB/AAAAAAAAAAAAAAAAAAAAAAAAAAAAAAAAAAAAAAAA&#10;AAAAAAAAAAAAAAAAAAAAAAAAAAAAAAAAAAAAAAAAAAAAAAAAAAAAAAAAAAAAAAAAAAAAAAB/AAAA&#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AAAAAAAAAAAAgIAAD//wAA//8A&#10;AP//4AAf//8AAP//AAD//wAA//8AAP8uAAA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VQAAAAAAAAAAAAAAAAAAAAAAAAAAAAAAAAAAAAAAAAAAAAAAAAAAAAAAAAAAAAAAAAAAAAAAAAAA&#10;AAAAAAAAAAAAAAAAAAAAAAAAAH8AAADk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AAAAAAAAAAAAAAACYmAAD//wAA//8IAPf//gAB//8AAP//AAD//wAA//8AAP8JAAA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8QAAAIwAAAANAAAAAAAAAAAAAAAAAAAAAAAAAAAA&#10;AAAAAAAAAAAAAAAAAAAAAAAAAAAAAAAAAAAAAAAAAAAAAAAAAAANAAAAnAAAAPEAAAA3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EZGAAD//wAA//8qANX/&#10;/wAA//8AAP//AAD//wAA/+AAAO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QAA&#10;APEAAADxAAAAfwAAAB0AAAAAAAAAAAAAAAAAAAAAAAAAAAAAAAAAAAAAAAAAAAAAAAAAAAAAAAAA&#10;KgAAAKkAAADx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GZmAAD//wAA//9PALD//wAA//8AAP//AAD//wAA/7wAAL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oAAADUAAAA/wAAAP8AAAD/AAAA1AAAALcAAACq&#10;AAAAqgAAAKoAAACqAAAAxgAAAOEAAAD/AAAA/wAAAP8AAADUAAAAK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IaGAAD//wAA//90AIv//wAA&#10;//8AAP//AAD//wAA/5cAAJ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gAAAPEAAAD/AAAA/wAAAP8AAAD/AAAA/wAAAP8AAAD/AAAA/wAAAP8AAAD/AAAA4QAA&#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KamAAD//wAA//+YAGf//wAA//8AAP//AAD//wAA/3MAAH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4AAAAnAAAANQAAAD/AAAA&#10;/wAAAP8AAAD/AAAA1AAAAIwAAAA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MbGAAD//wAA//+9AEL//wAA//8A&#10;AP//AAD//wAA/04AAE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ObmAAD//wAA///hAB7//wAA//8AAP//AAD//wAA/yoAAC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DAwAAP//AAD//wgA9//+AAH//wAA//8AAP//&#10;AAD//gAA/ggAAA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NTUAAP//AAD//yoA1f//AAD//wAA//8AAP//AAD/4AAA4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X18AAP//AAD//08AsP//AAD//wAA//8AAP//AAD/&#10;vAAAv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iooA&#10;AP//AAD//3QAi///AAD//wAA//8AAP//AAD/lwAAl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tbUAAP//AAD//5gAZ///AAD//wAA//8AAP//AAD/cwAA&#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398AAP//&#10;AAD//70AQv//AAD//wAA//8AAP//AAD/TgAAT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MDAAA//8AAP//AAD//+EAHv//AAD//wAA//8AAP//AAD/KgAAK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HQAAAAAAAAAAAAAAH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1NQAA//8AAP//CQD2&#10;//8AAP//AAD//wAA//8AAP//AAD/CAAAC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gAAALkAAAD/AAAA5AAAABoAAAAAAAAAVQAA&#10;AMYAAACc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BfXwAA//8AAP//KgDV//8AAP//AAD//wAA//8AAP/lAAD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AAAAP8AAAD/AAAA5AAAABoAAAAAAAAAAAAAAAAAAAB/AAAAxg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CKigAA//8AAP//TACz//8A&#10;AP//AAD//wAA//8AAP/DAAD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AAAA/wAAANQAAAC3AAAA1wAAABoAAAAAAAAAAAAAAAAA&#10;AAA3AAAA8QAAA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C1tQAA//8AAP//bgCR//8AAP//AAD//wAA//8AAP+gAAC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fwAA&#10;AAAAAAAaAAAAyQAAABoAAAAAAAAAAAAAAAAAAAAaAAAA5AAAAMY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AAAAAAAAAAAAAAAAAAAAAAAAAADf3wAA//8AAP//kABv//8AAP//&#10;AAD//wAA//8AAP9+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JAAAAGgAAAAAAAAAaAAAAyQAAABoAAAAAAAAAAAAAAAAAAAAa&#10;AAAA5A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AAAAAAAAAAAAAAAA&#10;AAAAAAwMAAD//wAA//8AAP//sgBN//8AAP//AAD//wAA//8AAP9cAAB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CsAAAAGgAAAAAA&#10;AAAaAAAAyQAAABoAAAAAAAAAAAAAAAAAAABVAAAA/wAAAO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DU1AAD//wAA//8AAP//1QAq//8AAP//AAD/&#10;/wAA//8AAP86AAA6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AAAAVQAAAAAAAAAaAAAAyQAAABoAAAAAAAAAAAAAACoAAADkAAAA&#10;/wAAAK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F9fAAD//wAA//8BAP7/9wAI//8AAP//AAD//wAA//8AAP8YAAA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AAA5AAAAGIAAAAa&#10;AAAAyQAAABoAAAANAAAAYgAAAPEAAAD/AAAA8QAAAD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IqKAAD//wAA//8ZAOb//wAA//8AAP//AAD//wAA&#10;//YAAPYB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QAAAPEAAAD/AAAA/wAAAP8AAAD/AAAA/wAAAP8AAADx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LW1&#10;AAD//wAA//87AMT//wAA//8AAP//AAD//wAA/9QAAN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0AAACcAAAA&#10;4QAAAP8AAAD/AAAA8QAAAKkAAAA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N/fAAD//wAA//9dAKL//wAA//8AAP//AAD//wAA/7EA&#10;AL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QAAABoAAAAAAAAAAAAAAAAAAAAAAAAAAAAAAAAAAAAAAAAADQAAAKkA&#10;AAD/AAAA4QAAAKkAAAA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BgYAAP7+AAD/&#10;/wAA//9/AID//wAA//8AAP//AAD//wAA/48AAI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QAAABoAAAANAAAAHQAA&#10;AAAAAAAAAAAAAAAAAAAAAAAAAAAAqgAAAP8AAAB/AAAAAAAAAA0AAABxAAAAK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Hx8AAP//AAD//wAA//+hAF7//wAA//8AAP//AAD//wAA/20AAG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wAAAOEAAAD/AAAA/wAAAPEAAABVAAAAAAAAAAAAAAAaAAAA5AAAAPEAAAA3&#10;AAAAAAAAAAAAAAAAAAAAcQ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tv9m&#10;Ojr/AAAA/wAAAP86Omb/ttv/////////////////////////////////////////////////////&#10;/////////////////////////////9vbtv+2kJD/Zjo6/zoAAP9mtv//////////////////////&#10;//////+2ZgD/AAAA/wAAAP8AAAD/AAAA/wAAAP8AAAD/AGa2////////////////////////////&#10;/7Zm/wAAAP8AAAD/AAAA/wAAAP8AOpD/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P8AAAD/AAAA/wAAAP8A&#10;AADxAAAANwAAAAAAAAAaAAAA5AAAAOQAAAAaAAAAAAAAAAAAAAAAAAAAVQAAAF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wAAAP8AAAD/AAAA/wAAAP8AAAD/&#10;AAAA/wAAAPEAAABVAAAAAAAAAAAAAAAAAAAAAAAAAAAAAAAAAAAAAAAAAAAAAAAAAAAAAAAAAAAA&#10;AAAAAAAAAAAAAAAAAAAAAAAAAAAAAAAAAAAAAAAAAAAAAP8AAAD/AAAA/wAAAAAAAAAAAAAAAAAA&#10;AAAAAAAAAAAAAAAAAAAAAAAAAAAAAAAAAAAAAAAAAAAAAAAAAAAAAAAAAAAAAAAAAAAAAAAAAAAA&#10;AAAAAAAAAAAAAAAAAAAAVVUAAP//AAD//wAA///mABn//wAA//8AAP//AAD//wAA/ykAAC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7Zm/zoAAP8AZrb/2///////2/+2Zjr/AAA6/5Db////////////&#10;////////////////////////////////////////////////////////////tmY6/zpmZv9mOgD/&#10;AAAA/wAAAP9mtv///////////////////////////////////9u2/5A6AP8AAAD/AAAA/wAAZv+2&#10;2//////////////////////////////////////////btv9mOgD/AAAA/zqQtv/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AAAA8QAAAH8AAAArAAAAKwAAADgAAADUAAAAqgAAAAAAAAAaAAAA5AAAAOQAAAAaAAAA&#10;AAAAAAAAAAAAAAAAGgAAAI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25D/OgAA/wA6kP/b////&#10;/////////////9v/kDoA/wAAZv+2////////////////////////////////////////////////&#10;/////////////////////////////////7b/ZgAA/wAAAP9mtv//////////////////////////&#10;////////////////tv9mAAD/AAAA/wBmtv//////////////////////////////////////////&#10;///////bkDr/OpD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VQAAAAAAAAAAAAAAAAAAAAAAAAA3&#10;AAAA1wAAABoAAAAaAAAA5AAAAOQAAAAaAAAAAAAAAAAAAAAAAAAAGgAAAKw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cAAAAVQAAAAAAAAAAAAAAAAAAAAAAAAAAAAAA&#10;VQAAAP8AAAD/AAAAfwAAAAAAAAAAAAAAAAAAAAAAAAAAAAAAAAAAAAAAAAAAAAAAAAAAAAAAAAAA&#10;AAAAAAAAAAAAAAAAAAAAAAAAAAAAAAAAAAAAAAAAAP8AAAD/AAAA/wAAAAAAAAAAAAAAAAAAAAAA&#10;AAAAAAAAAAAAAAAAAAAAAAAAAAAAAAAAAAAAAAAAAAAAAAAAAAAAAAAAAAAAAAAAAAAAAAAAAAAA&#10;AAAAAAAAAAAAAAAAi4sAAP//AAD//zoAxf//AAD//wAA//8AAP//AAD/2QAA2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2ZgD/AAAA/zqQ2///////////////////////25A6/wAAAP8AZrb/////////&#10;/////////////////////////////////////////////////////////////////////7b/ZgAA&#10;/wAAAP9mtv/////////////////////////////////////////////bkDr/AAAA/wAAZv+2////&#10;////////////////////////////////////////2/+QOmb/t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JAAAAGgAAAAAAAAAAAAAAAAAAAAAAAAAaAAAAyQAAABoAAAAaAAAA5AAAAOQAAAAaAAAAAAAA&#10;AAAAAAAAAAAAGgAAAM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bkP86AAD/AAA6/5Db////////////&#10;/////////////9uQ/zoAAP8AAGb/tv//////////////////////////////////////////////&#10;/////////////////////////////7b/ZgAA/wAAAP9mtv//////////////////////////////&#10;////////////////25D/OgAA/wAAAP86kNv////////////////////////////////////////b&#10;kP86Zr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XAAAANwAAAAAAAAAAAAAAAAAAAAAAAABVAAAA&#10;xgAAAA0AAAAaAAAA5AAAAOQAAAAaAAAAAAAAAAAAAAAAAAAANwAAAN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D/AAAAfwAAAAAAAAAAAAAAAAAAAAAAAAAAAAAAAAAAAAAAAAAAAAAAAAAAAAAAAAAAAAAA&#10;AAAAAAAAAAAAAAAAAAAAAAAAAAAAAAAAAAAAAP8AAAD/AAAA/wAAAAAAAAAAAAAAAAAAAAAAAAAA&#10;AAAAAAAAAAAAAAAAAAAAAAAAAAAAAAAAAAAAAAAAAAAAAAAAAAAAAAAAAAAAAAAAAAAAAAAAAAAA&#10;AAAAAAAAAAAAwcEAAP//AAD//5oAZf//AAD//wAA//8AAP//AAD/eQAAe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9uQOv8AAAD/AABm/7b///////////////////////////+2/2YAAP8AAAD/Zrb/////////&#10;/////////////////////////////////////////////////////////////////7b/ZgAA/wAA&#10;AP9mtv//////////////////////////////////////////////////tmYA/wAAAP8AOpD/2///&#10;/////////////////////////////////9uQOv9mt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q&#10;AAAAxgAAACoAAAAAAAAAAAAAAGIAAADxAAAAqgAAAAAAAAAaAAAA5AAAAOQAAAAaAAAAAAAAAAAA&#10;AAAAAAAAVQAAAMYAAA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MYAAAD/AAAAVQAAAAAAAAAAAAAAAAAAAAAAAAAA&#10;AAAAAAAAAAAAAAAAAAAAAAAAAAAAAAAAAAAAAAAAAAAAAAAAAAAAAAAAAAAAAAAAAAAAAAAAAP8A&#10;AAD/AAAA/wAAAAAAAAAAAAAAAAAAAAAAAAAAAAAAAAAAAAAAAAAAAAAAAAAAAAAAAAAAAAAAAAAA&#10;AAAAAAAAAAAAAAAAAAAAAAAAAAAAAAAAAAAAAAAAAAAAAAAA3NwAAP//AAD//8oANf//AAD//wAA&#10;//8AAP//AAD/SQAAS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7ZmAP8AAAD/AABm/7b/////////////////&#10;///////////b/5A6AP8AAAD/OpDb////////////////////////////////////////////////&#10;/////////////////////////7b/ZgAA/wAAAP9mtv//////////////////////////////////&#10;/////////////////7Zm/wAAAP8AAAD/Zrb///////////////////////////////+2/2Y6Zv+2&#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8QAAAP8AAAD/AAAA/wAAAP8AAADkAAAAbwAA&#10;AMYAAAC3AAAA/wAAAPEAAAByAAAAAAAAAAAAAAANAAAAxgAAAK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GAAAADQAAAAAAAAAAAAAAAAAAAAAAAAAAAAAAAAAAAAAAAAAAAAAAAAAAAAAAAAAAAAAAAAAA&#10;AAAAAAAAAAAAAAAAAAAAAAAAAAAAAAAAAP8AAAD/AAAA/wAAAAAAAAAAAAAAAAAAAAAAAAAAAAAA&#10;AAAAAAAAAAAAAAAAAAAAAAAAAAAAAAAAAAAAAAAAAAAAAAAAAAAAAAAAAAAAAAAAAAAAAAAAAAAA&#10;AAABAQAA9/cAAP//BAD7//cACP//AAD//wAA//8AAP//AAD/GQAAG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10;/5A6AP8AAAD/ADqQ/9v////////////////////////////b/5A6AP8AAAD/AGa2////////////&#10;/////////////////////////////////////////////////////////////7b/ZgAA/wAAAP9m&#10;tv/////////////////////////////////////////////////////b/5A6AP8AAAD/AGa2////&#10;/////////////////////////7Zm/zqQ2///////////////////////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EAAAD/AAAA/wAAANQAAAA3AAAAAAAAAGIAAADxAAAA/wAAAH8AAABiAAAA1AAAAKoAAADU&#10;AAAA8QAAAD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b/5A6AP8AAAD/ADqQ/9v/////////////////////&#10;///////b/5A6AP8AAAD/AGa2////////////////////////////////////////////////////&#10;/////////////////////7b/ZgAA/wAAAP9mtv//////////////////////////////////////&#10;/////////////////9uQOv8AAAD/AAA6/5Db////////////////////////tmY6/5Db////////&#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rAAAAKwAAAAAAAAAAAAAAAAAAAAAA&#10;AAAAAAAAHQAAAAAAAAAAAAAANwAAAPEAAAD/AAAAn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AAAAH8AAAAA&#10;AAAAAAAAAAAAAAAAAAAAAAAAAAAAAAAAAAAAAAAAAAAAAAD/AAAA/wAAAP8AAAD/AAAA/wAAAP8A&#10;AAD/AAAA/wAAAP8AAAD/AAAA/wAAAP8AAAD/AAAA/wAAAAAAAAAAAAAAAAAAAAAAAAAAAAAAAAAA&#10;AAAAAAAAAAAAAAAAAAAAAAAAAAAAAAAAAAAAAAAAAAAAAAAAAAAAAAAAAAAAAAAAAAAAAAAAAAAt&#10;LQAA//8AAP//WgCl//8AAP//AAD//wAA//8AAP+5AAC5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5A6&#10;AP8AAAD/ADqQ/9v////////////////////////////b/5A6AP8AAAD/AGa2////////////////&#10;/////////////////////////////////////////////////////////7b/ZgAA/wAAAP9mtv//&#10;////////////////////////////////////////////////////////tv9mAAD/AAAA/wBmtv//&#10;////////////////25D/OjqQ/9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b/5A6AP8AAAD/ADqQ/9v/////////////////////////&#10;///b/5A6AP8AAAD/AGa2////////////////////////////////////////////////////////&#10;/////////////////7b/ZgAA/wAAAP9mtv//////////////////////////////////////////&#10;//////////////////+2ZgD/AAAA/wAAZv+2///////////////bkDr/Zrb/////////////////&#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wAAAD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UAAAC5AAAADQAAAAAAAAAAAAAA&#10;AAAAAAAAAAAAAAAAAAAAAAAAAAAAAAAAAAAAAAAAAAAAAAAAAAAAAAAAAAAAAAAAAAAAAAAAAAAA&#10;AAAAAAAAAAAAAAAAAAAAAAAAAP8AAAD/AAAA/wAAAAAAAAAAAAAAAAAAAAAAAAAAAAAAAAAAAAAA&#10;AAAAAAAAAAAAAAAAAAAAAAAAAAAAAAAAAAAAAAAAAAAAAAAAAAAAAAAAAAAAAAAAAAAAAABiYgAA&#10;//8AAP//ugBF//8AAP//AAD//wAA//8AAP9ZAAB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AAAAKwAAACsAAAArAAAAKwAAACsAAAArAAAARQAAALk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LkAAAANAAAAAAAAAAAAAAAAAAAAAAAAAAAAAAAAAAAAAAAAAAAAAAAAAAAAAAAAAAAA&#10;AAAAAAAAAAAAAAAAAAAAAAAAAAAAAAAAAAAAAAAAAAAAAAAAAAAAAAAAAAAAAP8AAAD/AAAA/wAA&#10;AAAAAAAAAAAAAAAAAAAAAAAAAAAAAAAAAAAAAAAAAAAAAAAAAAAAAAAAAAAAAAAAAAAAAAAAAAAA&#10;AAAAAAAAAAAAAAAAAAAAAAAAAAAAAAB9fQAA//8BAP7/6gAV//8AAP//AAD//wAA//8AAP8pAAA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2/2YAAP8AAAD/AAAA/wAA&#10;AP8AAAD/AAAA/wA6kP/b/////////9uQOv8AAAD/AABm/7b///////////////////////////+2&#10;/2YAAP8AAAD/Zrb/////////////////////////////////////////////////////////////&#10;/////////////7b/ZgAA/wAAAP9mtv//////////////////////////////////////////////&#10;/////////////////9v/kDoA/wAAAP8AOpD/2/////+2Zv86Zrb/////////////////////////&#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qQAAAP8AAAD/AAAA/wAAAP8AAAD/AAAA/wAAAP8AAAD/AAAA&#10;/w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xgAAABoAAAAAAAAAAAAAAAAAAAAAAAAAAAAA&#10;AAAAAAAAAAAAAAAAAAAAAAAAAAAAAAAAAAAAAAAAAAAAAAAAAAAAAAAAAAAAAAAAAAAAAAAAAAAA&#10;AAAAAAAAAAAAAAAAAAAAAP8AAAD/AAAA/wAAAAAAAAAAAAAAAAAAAAAAAAAAAAAAAAAAAAAAAAAA&#10;AAAAAAAAAAAAAAAAAAAAAAAAAAAAAAAAAAAAAAAAAAAAAAAAAAAAAAAAAAAAAAAAAACYmAAA//8a&#10;AOX//wAA//8AAP//AAD//wAA//YAAPYD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kP86AAD/&#10;AAA6/5Db/////////////////////////9uQ/zoAAP8AAGb/tv//////////////////////////&#10;/////////////////////////////////////////////////7b/ZgAA/wAAAP9mtv//////////&#10;/////////////////////////////////////////////////////////7Zm/wAAAP8AAAD/Zrbb&#10;/7ZmAP9mt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wAAAP8AAAD/&#10;AAAA/wAAAP8AAAD/AAAA/wAAAP8AAAD/AAAA/wAAAMY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cAAADGAAAA&#10;GgAAAAAAAAAAAAAAAAAAAAAAAAAAAAAAAAAAACsAAAAAAAAAAAAAAAAAAAAAAAAAAAAAAAAAAAAA&#10;AAAAAAAAAAAAAAAAAAAAAAAAAAAAAAAAAAAAAAAAAAAAAAAAAAAAAAAAAP8AAAD/AAAA/wAAAAAA&#10;AAAAAAAAAAAAAAAAAAAAAAAAAAAAAAAAAAAAAAAAAAAAAAAAAAAAAAAAAAAAAAAAAAAAAAAAAAAA&#10;AAAAAAAAAAAAAAAAAAAAAAAAAACzswAA//9KALX//wAA//8AAP//AAD//wAA/8kAAM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2ZgD/AAAA/zqQ2///////////////////////25A6/wAA&#10;AP8AZrb/////////////////////////////////////////////////////////////////////&#10;/////////7b/ZgAA/wAAAP9mtv//////////////////////////////////////////////////&#10;///////////////////b/5A6AP8AAAD/ADo6/zo6kP/b////////////////////////////////&#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DGAAAA1AAAADgAAAA4AAAAuQAAAEUAAAArAAAAKwAAACsAAABFAAAAuQ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25D/OgAA&#10;/wA6kP/b/////////////////9v/kDoA/wAAZv+2////////////////////////////////////&#10;/////////////////////////////////////////////7b/ZgAA/wAAAP9mtv//////////////&#10;/////////////////////////////////////////////////////////9uQOv8AAAD/AAAA/zqQ&#10;2///////////////////////////////////////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XAAAANwAAAAAAAAAAAAAA&#10;fwAAAH8AAAAAAAAAAAAAAAAAAAAAAAAAcgAAAF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3AAAA8QAAAP8AAAD/AAAA/wAA&#10;AP8AAAD/AAAA/wAAAP8AAAD/AAAA5AAAABoAAAAAAAAAAAAAAAAAAAAAAAAAAAAAAAAAAAAAAAAA&#10;AAAAAAAAAAAAAAAAAAAAAAAAAAAAAAAAAAAAAAAAAAAAAAAAAAAAAP8AAAD/AAAA/wAAAAAAAAAA&#10;AAAAAAAAAAAAAAAAAAAAAAAAAAAAAAAAAAAAAAAAAAAAAAAAAAAAAAAAAAAAAAAAAAAAAAAAAAAA&#10;AAAAAAAAAAAAAAAAAAAAAADp6QAA//+qAFX//wAA//8AAP//AAD//wAA/2kAAG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7Zm/wAAAP86kLb/2///////2/+QOgD/AAA6/5Db////&#10;///////////////////////b/7ZmOv8AAAD/ADqQ/9v/////////////////////////////////&#10;////25D/OgAA/wAAAP86Zrb/2///////////////////////////////////////////////////&#10;////////////////////tv9mAAD/AAA6/5D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JAAAAGgAAAAAAAAAAAAAANwAAANcAAAAaAAAAAAAAAAAAAAAAAAAAGgAAAI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10;kP9mOgD/AAAA/wAAAP86ZpD/ttv//////////////////////////////////7ZmOv8AAAD/ADqQ&#10;/9v//////////////////////////7Zm/wAAAP8AAAD/AAAA/wAAAP8AAAD/AAAA/wA6kP//////&#10;//////////////////////////////////////////////////////////+2ZgD/ADqQ/9v/////&#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0AAAC5AAAANwAAAAAAAAAAAAAAAAAA&#10;AKoAAACqAAAAAAAAAAAAAAAAAAAANwAAAN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B0dAAD//wcA+P/+AAH//wAA//8AAP//AAD//wAA/wwAAA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NQAAACcAAAAAAAAADcAAADxAAAAqQAAAFUAAABiAAAA8Q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DY2AAD//yQA2///AAD//wAA//8A&#10;AP//AAD/5gAA5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P8AAADkAAAAGgAAAAAA&#10;AACqAAAA/wAAAP8AAAD/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FBQAAD//0IAvf//AAD//wAA//8AAP//AAD/yAAAy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FUAAAA4AAAAAAAAAAAAAAANAAAAnAAAAP8AAAD/AAAAqQA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GlpAAD//2AAn///AAD//wAA//8AAP//&#10;AAD/qg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IODAAD//34Agf//AAD//wAA//8AAP//AAD/jAAAj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J2dAAD//5wAY///AAD//wAA//8AAP//AAD/&#10;bgAAb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10;////////////////////////////////////////////////////////////////////////////&#10;////////////////////////////////////////////////////////////////////////////&#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xg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La2AAD//7oARf//AAD//wAA//8AAP//AAD/UAAAU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10;////////////////////////////////////////////////////////////////////////////&#10;////////////////////////////////////////////////////////////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C5&#10;AAAANwAAAAAAAAAAAAAAAAAAAAAAAAAAAAAAAAAAAAAAAAAAAAAADQAAAI8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NDQAAD//9gAJ///AAD//wAA//8AAP//AAD/MgAA&#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3AAAAVQAAAAAAAAAAAAAAAAAAAAAAAAAAAAAAAAAA&#10;AAAAAAAAAAAAGgAAAM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Onp&#10;AQD+//YACf//AAD//wAA//8AAP//AAD/FAAAF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BHAAAA&#10;jAAAAKkAAABVAAAAVQAAAFUAAABVAAAAVQAAAFUAAABiAAAAtw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BQUAAP//FQDq//8AAP//AAD//wAA//8AAP/1AAD1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P8AAAD/AAAA/wAAAP8AAAD/AAAA/wAAAP8A&#10;AAD/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HR0AAP//MwDM&#10;//8AAP//AAD//wAA//8AAP/XAAD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wAA&#10;AP8AAAD/AAAA/wAAAP8AAAD/AAAA/wAAAP8AAAD/AAAA/w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AAAAAAAAAAAAAAAAAAAAANjYAAP//UQCu//8AAP//AAD//wAA//8AAP+5AAC5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VAAAA1AAAABoAAAAAAAAAAAAAAAAAAAAAAAAAAAAAAAAAAAAA&#10;AAAAYg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AAAAAAAAAAAAAAAAUFAAAP//bwCQ//8A&#10;AP//AAD//wAA//8AAP+bAAC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A0A&#10;AAAAAAAAAAAAAAAAAAAAAAAAAAAAAAAAAAAAAAAAGgAAAL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WkAAP//jQBy//8AAP//AAD//wAA//8AAP99AAB9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HQAAAAAAAAAAAAAAH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g4MAAP//qwBU//8AAP//&#10;AAD//wAA//8AAP9fAAB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gAAALkAAAD/&#10;AAAA5AAAABoAAAAAAAAAVQAAAMYAAACc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nZ0AAP//yQA2//8AAP//AAD//wAA//8AAP9BAAB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5AAAAP8AAAD/AAAA5AAAABoAAAAAAAAAAAAAAAAAAAB/AAAAxg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trYAAP//5wAY//8AAP//AAD/&#10;/wAA//8AAP8jAAA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NQAAAC3AAAA&#10;1wAAABoAAAAAAAAAAAAAAAAAAAA3AAAA8QAAA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0NAHAPj//wAA//8AAP//AAD//wAA//8AAP8HAAA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fwAAAAAAAAAaAAAAyQAAABoAAAAAAAAAAAAAAAAAAAAaAAAA5AAAAMY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6ekhAN7//wAA//8AAP//AAD//wAA&#10;/+cAAO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JAAAAGgAAAAAAAAAaAAAAyQAA&#10;ABoAAAAAAAAAAAAAAAAAAAAaAAAA5A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ICAAA//8+AMH//wAA//8AAP//AAD//wAA/8sAAM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sAAAAGgAAAAAAAAAaAAAAyQAAABoAAAAAAAAAAAAAAAAAAABVAAAA/wAAAO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qKgAA//9aAKX//wAA//8AAP//AAD//wAA/64A&#10;Eb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AAAAVQAAAAAAAAAaAAAAyQAAABoA&#10;AAAAAAAAAAAAACoAAADkAAAA/wAAAK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QEAACo&#10;qAAA//92AIn//wAA//8AAP//AAD//wAA/5IAbP4AAICAAAAE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5AAAAGIAAAAaAAAAyQAAABoAAAANAAAAYgAAAPEAAAD/AAAA8QAAAD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BQUAAL6+AAD//wAA//+TAGz//wAA//8AAP//AAD//wAA/3YAif8A&#10;AP//AAC+vgAAB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PEAAAD/AAAA/wAAAP8AAAD/&#10;AAAA/wAAAP8AAADx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gYEAAP//AAD//wAA&#10;//+vAFD//wAA//8AAP//AAD//wAA/1kApv8AAP//AAD//wAAg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0AAACcAAAA4QAAAP8AAAD/AAAA8QAAAKkAAAA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2NgAA/f0AAP//AAD//wAA///MADP//wAA//8AAP//AAD//wAA/z0Awv8AAP//&#10;AAD//wAA/f0AADU1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X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ChoQAA//8AAP//AAD//wAA///o&#10;ABf//wAA//8AAP//AAD//wAA/yAA3/8AAP//AAD//wAA//8AAKC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k&#10;AAAA1AAAAD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Dh4QAA//8AAP//AAD//wcA+P//AAD//wAA//8AAP//AAD//gAB/wYA+f8AAP//AAD/&#10;/wAA//8AAOH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XAAAAVQAAAH8AAADUAAAAfw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D5+QAA//8AAP//AAD//yEA3v//AAD/&#10;/wAA//8AAP//AAD/5wAY/wAA//8AAP//AAD//wAA//8AAPj4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CPAAAA&#10;DQAAAAAAAAAAAAAAOAAAAMYAAADG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Dh4QAA//8AAP//AAD//z4Awf//AAD//wAA//8AAP//AAD/ywA0/wAA//8AAP//AAD//wAA&#10;//8AAOH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AAAAnAAAAOQA&#10;AACcAAAAH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ChoQAA//8AAP//AAD//1oApf//AAD//wAA&#10;//8AAP//AAD/rgBR/wAA//8AAP//AAD//wAA//8AAKC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oAAADUAAAA/wAAAMY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AAA1NQAA/f0AAP//AAD//3YAif//AAD//wAA//8AAP//AAD/kgBt/wAA//8AAP//AAD//wAA/PwA&#10;ADU1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4AAAA1AAAAP8AAAD/&#10;AAAA/wAAAJw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AAAAAAAAgYEAAP//AAD//5MAbP//AAD//wAA//8A&#10;AP//AAD/dgCJ/wAA//8AAP//AAD//wAAg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JAAAAGgAAAAAA&#10;AAANAAAAYgAAAOEAAAD/AAAA/wAAAOEAAABi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BAQAAPf3AAD//68AUP//AAD//wAA//8AAP//AAD/WQCm/wAA//8AAP//AAC+vgAAB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qQAAAKkAAADxAAAA/wAAAP8AAADGAAAAO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CAgAAP7+AAD//8wAM///AAD//wAA//8AAP//&#10;AAD/PQDC/wAA/PwAAH9/AAAE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P8AAADx&#10;AAAAfwAAAA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KioAAP//AAD//+gAF///AAD//wAA//8AAP//AAD/IACMrAAANT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1AAAAE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T08AAP//CgD1//8AAP//AAD//wAA//8AAP/+AAD+&#10;BgAAB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XAAAA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dHQA&#10;AP//MQDO//8AAP//AAD//wAA//8AAP/fAAD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CPAAAAD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mJgAAP//WQCm//8AAP//AAD//wAA//8AAP+3AAC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vb0AAP//&#10;ggB9//8AAP//AAD//wAA//8AAP+OAACO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jAAAAKoAAACqAAAAcQ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4eEAAP//qgBV//8AAP//AAD//wAA//8AAP9mAAB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KkAAAD/AAAA/wAAAP8A&#10;AAD/AAAA/wAAAPEAAAB/AAAAD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EBAAA/v4AAP//0wAs&#10;//8AAP//AAD//wAA//8AAP89AAA9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P8AAAD/AAAA/wAAAOEAAADUAAAA1AAAAP8AAAD/AAAAq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ZGQAA//8DAPz/+QAG//8AAP//AAD//wAA//8AAP/jAADjoQAAoTUAAD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NQAAABVAAAAAAAAAAAAAAAA&#10;AAAAAAAAAAAAAAAqAAAA5AAAAF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wMAAA//8mANn//wAA//8A&#10;AP//AAD//wAA//8AAP//AAD//wAA//wAAPyAAACABAAA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xgAAAA0AAAAAAAAAAAAAAAAAAAAAAAAAAAAAAAAAAAAAAAAAVQAAAMY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BISAUA+v/RAC7//wAA//8AAP//AAD//wAA//8AAP//AAD//wAA//8AAP//AAD/&#10;vgAAvgQ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Hh//94eP//Kir//wkJ//8SEv//Pj7//5eX///39///////////////&#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XAAAANwAAAAAAAAAAAAAAAAAAAAAAAAAAAAAA&#10;AAAAAAAAAAAAAAAAGgAAAM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BfX4EAfv//AAD//wAA//8AAP//&#10;AAD//wAA//8AAP//AAD//wAA//8AAP//AAD//wAA/4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v//h4f//wgI//8AAP//AAD//wAA&#10;//8AAP//AAD//wAA//8hIf//wsL/////////////////////////////////////////////////&#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oAAADJ&#10;AAAAGgAAAAAAAAAAAAAAAAAAAAAAAAAAAAAAAAAAAAAAAAAAAAAANwAAAN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NgBdk/0AAv//AAD//wAA//8AAP//AAD//wAA//8AAP//AAD//wAA//8AAP//AAD//wAA&#10;//0AAP01AAA1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7+//9iYv//AAD//wAA//8AAP//AAD//wAA//8AAP//AAD//wAA//8AAP//BQX//6+v////////&#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C5AAAANwAAAAAAAAAAAAAAAAAAAAAAAAAAAAAAAAAA&#10;AAAAAAAAAAAAqgAAAMY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oQA01f8AAP//AAD//wAA//8AAP//AAD/&#10;/wAA//8AAP//AAD//wAA//8AAP//AAD//wAA//8AAP+gAAC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4eH//8AAP//AAD//wAA//8AAP//AAD//wAA//8A&#10;AP//AAD//wAA//8AAP//AAD//woK///T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xgAAAA0AAAAAAAAAAAAAAAAAAAAAAAAAAAAAAB0AAACpAAAA/wAAAK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4QAT9P8AAP//AAD//wAA//8AAP//AAD//wAA//8AAP//AAD//wAA//8AAP//AAD//wAA//8A&#10;AP/hAAD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4OD//wcH&#10;//8AAP//AAD//wAA//8AAP//AAD//wAA//8AAP//AAD//wAA//8AAP//AAD//wAA//9AQP///v7/&#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PEAAAC3AAAAYgAAAFUAAACcAAAA1AAAAP8A&#10;AAD/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QAE/f8AAP//AAD//wAA//8AAP//AAD//wAA&#10;//8AAP//AAD//wAA//8AAP//AAD//wAA//8AAP/4AAD4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eHj//wAA//8AAP//AAD//wAA//8AAP//AAD//wAA//8AAP//&#10;AAD//wAA//8AAP//AAD//wAA//8AAP//zc3/////////////////////////////////////////&#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gAA&#10;ANQAAAD/AAAA/wAAAP8AAAD/AAAA/wAAAP8AAADx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AAAAAAAAAAAAAAAAAAA&#10;4QAZ+v8AAP//AAD//wAA//8AAP//AAD//wAA//8AAP//AAD//wAA//8AAP//AAD//wAA//8AAP/h&#10;AAD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Kir//wAA//8A&#10;AP//AAD//wAA//8AAP//AAD//wAA//8AAP//AAD//wAA//8AAP//AAD//wAA//8AAP//fn7/////&#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iAAAA4QAAAP8AAAD/AAAA4QAAAH8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AAAAAAAAAAAAAAAAAAAoQBX+P8AAP//AAD//wAA//8AAP//AAD//wAA//8A&#10;AP//AAD//wAA//8AAP//AAD//wAA//8AAP+gAAC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CQn//wAA//8AAP//AAD//wAA//8AAP//AAD//wAA//8AAP//AAD/&#10;/wAA//8AAP//AAD//wAA//8AAP//XV3/////////////////////////////////////////////&#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QENQDJ&#10;/v4AAf//AAD//wAA//8AAP//AAD//wAA//8AAP//AAD//wAA//8AAP//AAD//wAA//wAAPw1AAA1&#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EhL//wAA//8AAP//&#10;AAD//wAA//8AAP//AAD//wAA//8AAP//AAD//wAA//8AAP//AAD//wAA//8AAP//Z2f/////////&#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BkZAAD//9wAI///AAD//wAA//8AAP//AAD//wAA//8AAP//&#10;AAD//wAA//8AAP//AAD//wAA/4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Pj7//wAA//8AAP//AAD//wAA//8AAP//AAD//wAA//8AAP//AAD//wAA&#10;//8AAP//AAD//wAA//8AAP//kpL/////////////////////////////////////////////////&#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KwAAACsAAABHAAAAVQAAAEcAAAANAAAAAAAAAAAAAAAA&#10;AAAAAAAAAAAAAAANAAAAcQAAAC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DAwAAD//+AA&#10;H///AAD//wAA//8AAP//AAD//wAA//8AAP//AAD//wAA//8AAP//AAD/vgAAvgQ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l5f//wAA//8AAP//AAD/&#10;/wAA//8AAP//AAD//wAA//8AAP//AAD//wAA//8AAP//AAD//wAA//8EBP//5ub/////////////&#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0AAACpAAAA/wAAAP8A&#10;AADxAAAAnAAAAB0AAAAAAAAAAAAAAAAAAAAAAAAAAAAAAAAAAAAAAAAADQAAAI8AAAB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EhIBgD5//4AAf//AAD//wAA//8AAP//AAD//wAA//8AAP//AAD/&#10;/wAA//wAAPx/AAB/BAAA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9/f//yAg//8AAP//AAD//wAA//8AAP//AAD//wAA//8AAP//AAD//wAA//8A&#10;AP//AAD//wAA//9wcP//////////////////////////////////////////////////////////&#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5AAAANQAAAAqAAAAAAAAAAAAAAAAAAAAAAAAAAAAAAAAAAAA&#10;AAAAAAAAAAAAAAAAAAAAAAAAAABy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F9fHwDg//8AAP//&#10;AAD//wAA//8AAP/2AAD24QAA4fgAAPjhAADhoAAAoDUAAD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8LC//8FBf//AAD//wAA&#10;//8AAP//AAD//wAA//8AAP//AAD//wAA//8AAP//AAD//yws///y8v//////////////////////&#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AA5AAAABoAAAAA&#10;AAAAAAAAAAAAAAAAAAAAAAAAAAAAAAAAAAAAAAAAAAAAAAAAAAAAAAAAAAAAAAAAAAAAjw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HZ2OgDF//8AAP//AAD//wAA//8AAP/NAAD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vr///Cgr//wAA//8AAP//AAD//wAA//8AAP//AAD//wAA//8AAP//&#10;LCz//+Hh////////////////////////////////////////////////////////////////////&#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qAAAAfwAAAAAAAAAAAAAAAAAAAAAAAAAAAAAAAAAAAAAAAAAAAAAAAAAA&#10;AAAAAAAAAAAAAAAAAAAAAAAAAAAAVQAAA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I6OVQCq//8AAP//AAD/&#10;/wAA//8AAP+yAAC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09P//0BA//8A&#10;AP//AAD//wAA//8AAP//AAD//wQE//9wcP//8vL/////////////////////////////////////&#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C5AAAANwAAAAAAAAAAAAAA&#10;AAAAAAAAAAAAAAAAAAAAAAAAAAAAAAAAAAAAAAAAAAAAAAAAAAAAAAAAAAAAAAAAGgAAAKw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KWlcACP//8AAP//AAD//wAA//8AAP+XAAC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7+///Nzf//fn7//11d//9nZ///kpL//+bm////////////&#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JAAAAGgAAAAAAAAAAAAAAAAAAAAAAAAAAAAAAAAAAAAAAAAAAAAAAAAAAAAAA&#10;AAAAAAAAAAAAAAAAAAAAAAAAGgAAAM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Ly8iwB0//8AAP//AAD//wAA&#10;//8AAP98AAB8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JAAAAGgAAAAAAAAAAAAAAAAAA&#10;AAAAAAAAAAAAAAAAAAAAAAAAAAAAAAAAAAAAAAAAAAAAAAAAAAAAAAAAAAAAGgAAAM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NPTpgBZ//8AAP//AAD//wAA//8AAP9h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5AAAANwAAAAAAAAAAAAAAAAAAAAAAAAAAAAAAAAAAAAAAAAAAAAAAAAAAAAAAAAAA&#10;AAAAAAAAAAAAAAAAAAAAVQ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OvrwQA+//8AAP//AAD//wAA//8A&#10;AP9HAAB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AAAAqgAAAAAAAAAAAAAAAAAAAAAA&#10;AAAAAAAAAAAAAAAAAAAAAAAAAAAAAAAAAAAAAAAAAAAAAAAAAAAAAAAAqgAAAMY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BAQAAP7+3AAj//8AAP//AAD//wAA//8AAP8sAAAs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8QAAAFUAAAAAAAAAAAAAAAAAAAAAAAAAAAAAAAAAAAAAAAAAAAAAAAAAAAAAAAAA&#10;AAAAAAAAAABVAAAA/w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GBgBAP7/9wAI//8AAP//AAD//wAA//8AAP8R&#10;AAA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xgAAAPEAAABiAAAAAAAAAAAAAAAA&#10;AAAAAAAAAAAAAAAAAAAAAAAAAAAAAAAAAAAAAAAAAGIAAADxAAAA8Q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Li4SAO3//wAA//8AAP//AAD//wAA//YAAPY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AAAA8QAAAH8AAAA4AAAADQAAAAAAAAAAAAAAAAAAAB0AAABiAAAA1AAA&#10;AP8AAAD/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4AAAAcQAAAMYAAADxAAAAVQAAAAAA&#10;AAAAAAAAAAAAAAAAAAAAAAAAAAAAAAAAAAAAAAAAAAAAAAAAAAAAAAAAAAAAAAAAAAAAAAAAAAAA&#10;AAAAAAAAAAAAAAAAAAAAAAAAAAAAAAAAAP8AAAD/AAAA/wAAAAAAAAAAAAAAAAAAAAAAAAAAAAAA&#10;AAAAAAAAAAAAAAAAAAAAAAAAAAAAAAAAAAAAREQtANL//wAA//8AAP//AAD//wAA/9sAAN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UAAADxAAAA/wAAAP8AAAD/AAAA&#10;/wAAAP8AAAD/AAAA/wAAAP8AAAD/AAAA/wAAAP8AAAC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wAAAC3AAAA1AAAAP8AAAD/AAAAVQAAAAAAAAAAAAAAAAAAAAAAAAAAAAAAAAAAAAAAAAAAAAAA&#10;AAAAAAAAAAAAAAAAAAAAAAAAAAAAAAAAAAAAAAAAAAAAAAAAAAAAAAAAAAAAAAAAAAAAAP8AAAD/&#10;AAAA/wAAAAAAAAAAAAAAAAAAAAAAAAAAAAAAAAAAAAAAAAAAAAAAAAAAAAAAAAAAAAAAAAAAW1tH&#10;ALj//wAA//8AAP//AAD//wAA/8AAAM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A1AAAAP8AAAD/AAAA/wAAAP8AAAD/AAAA/wAAAP8AAAD/AAAA8QAAAG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VQAAAAAAAAAA&#10;AAAAAAAAAAAAAAAAAAAAAAAAAAAAAAAAAAAAAAAAAAAAAAAAAAAAAAAAAAAAAAAAAAAAAAAAAAAA&#10;AAAAAAAAAAAAAAAAAAAAAAAAAAAAAP8AAAD/AAAA/wAAAAAAAAAAAAAAAAAAAAAAAAAAAAAAAAAA&#10;AAAAAAAAAAAAAAAAAAAAAAAAAAAAAAAAcXFiAJ3//wAA//8AAP//AAD//wAA/6UAAK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gAAACpAAAA4QAA&#10;AP8AAAD/AAAA/wAAAMYAAABx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D/AAAAVQAAAAAAAAAAAAAAAAAAAAAAAAAAAAAAAAAAAAAAAAAAAAAAAAAA&#10;AAAAAAAAAAAAAAAAAAAAAAAAAAAAAAAAAAAAAAAAAAAAAAAAAAAAAAAAAAAAAAAAAP8AAAD/AAAA&#10;/wAAAAAAAAAAAAAAAAAAAAAAAAAAAAAAAAAAAAAAAAAAAAAAAAAAAAAAAAAAAAAAAAAAh4d9AIL/&#10;/wAA//8AAP//AAD//wAA/4oAAI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D/AAAAVQAAAAAAAAAAAAAA&#10;AAAAAAAAAAAAAAAAAAAAAAAAAAAAAAAAAAAAAAAAAAAAAAAAAAAAAAAAAAAAAAAAAAAAAAAAAAAA&#10;AAAAAAAAAAAAAAAAAAAAAAAAAP8AAAD/AAAA/wAAAAAAAAAAAAAAAAAAAAAAAAAAAAAAAAAAAAAA&#10;AAAAAAAAAAAAAAAAAAAAAAAAAAAAnZ2YAGf//wAA//8AAP//AAD//wAA/28AAG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gAAAOQAAAD/AAAAVQAAAAAAAAAAAAAAAAAAAAAAAAAAAAAAAAAAAAAAAAAAAAAAAAAAAAAA&#10;AAAAAAAAAAAAAAAAAAAAAAAAAAAAAAAAAAAAAAAAAAAAAAAAAAAAAAAAAAAAAP8AAAD/AAAA/wAA&#10;AAAAAAAAAAAAAAAAAAAAAAAAAAAAAAAAAAAAAAAAAAAAAAAAAAAAAAAAAAAAAAAAtLSzAEz//wAA&#10;//8AAP//AAD//wAA/1QAAF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AAAAVQAAAAAAAAAAAAAAAAAA&#10;AAAAAAAAAAAAAAAAAAAAAAAAAAAAAAAAAAAAAAAAAAAAAAAAAAAAAAAAAAAAAAAAAAAAAAAAAAAA&#10;AAAAAAAAAAAAAAAAAAAAAP8AAAD/AAAA/wAAAAAAAAAAAAAAAAAAAAAAAAAAAAAAAAAAAAAAAAAA&#10;AAAAAAAAAAAAAAAAAAAAAAAAysrOADH//wAA//8AAP//AAD//wAA/zkAAD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OQAAAD/AAAAVQAAAAAAAAAAAAAAAAAAAAAAAAAAAAAAAAAAAAAAAAAAAAAAAAAAAAAAAAAA&#10;AAAAAAAAAAAAAAAAAAAAAAAAAAAAAAAAAAAAAAAAAAAAAAAAAAAAAAAAAP8AAAD/AAAA/wAAAAAA&#10;AAAAAAAAAAAAAAAAAAAAAAAAAAAAAAAAAAAAAAAAAAAAAAAAAAAAAAAAAAAA4ODpABb//wAA//8A&#10;AP//AAD//wAA/x4AAB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OQAAAD/AAAAVQAAAAAAAAAAAAAAAAAAAAAA&#10;AAAAAAAAAAAAAAAAAAAAAAAAAAAAAAAAAAD/AAAA/wAAAP8AAAD/AAAA/wAAAP8AAAD/AAAA/wAA&#10;AP8AAAD/AAAA/wAAAP8AAAD/AAAA/wAAAAAAAAAAAAAAAAAAAAAAAAAAAAAAAAAAAAAAAAAAAAAA&#10;AAAAAAAAAAAAAAABAQUA8fb+AAH//wAA//8AAP//AAD//wAA/wUAAA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OQAAAD/AAAAVQAAAAAAAAAAAAAAAAAAAAAAAAAAAAAAAAAAAAAAAAAAAAAAAAAAAAAAAAD/AAAA&#10;/wAAAP8AAAD/AAAA/wAAAP8AAAD/AAAA/wAAAP8AAAD/AAAA/wAAAP8AAAD/AAAA/wAAAAAAAAAA&#10;AAAAAAAAAAAAAAAAAAAAAAAAAAAAAAAAAAAAAAAAAAAAAAAAAAANDRsA5P//AAD//wAA//8AAP//&#10;AAD/6QAA6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VQAAAAAAAAAAAAAAAAAAAAAAAAAA&#10;AAAAAAAAAAAAAAAAAAAAAAAAAAAAAAD/AAAA/wAAAP8AAAD/AAAA/wAAAP8AAAD/AAAA/wAAAP8A&#10;AAD/AAAA/wAAAP8AAAD/AAAA/wAAAAAAAAAAAAAAAAAAAAAAAAAAAAAAAAAAAAAAAAAAAAAAAAAA&#10;AAAAAAAAAAAjIzMAzP//AAD//wAA//8AAP//AAD/0QAA0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VQAAAAAAAAAAAAAAAAAAAAAAAAAAAAAAAAAAAAAAAAAAAAAAAAAAAAAAAAAAAAAAAAAA&#10;AAAAAAAAAAAAAAAAAAAAAAAAAAAAAAAAAAAAAAAAAAAAAAAAAP8AAAD/AAAA/wAAAAAAAAAAAAAA&#10;AAAAAAAAAAAAAAAAAAAAAAAAAAAAAAAAAAAAAAAAAAAAAAA5OUwAs///AAD//wAA//8AAP//AAD/&#10;uAAAu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JAAAAGgAAAAAAAAAAAAAA&#10;AAAAAAAAAAAAAAAAAAAAAAAAAAAAAAAAAAAAAAAAAAAAAAAAAAAAAAAAAAAAAAAAGgAAAM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VQAAAAAAAAAAAAAAAAAAAAAAAAAAAAAA&#10;AAAAAAAAAAAAAAAAAAAAAAAAAAAAAAAAAAAAAAAAAAAAAAAAAAAAAAAAAAAAAAAAAAAAAAAAAAAA&#10;AAAAAAAAAP8AAAD/AAAA/wAAAAAAAAAAAAAAAAAAAAAAAAAAAAAAAAAAAAAAAAAAAAAAAAAAAAAA&#10;AAAAAABPT2QAm///AAD//wAA//8AAP//AAD/oAAAo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XAAAANwAAAAAAAAAAAAAAAAAAAAAAAAAAAAAAAAAAAAAAAAAAAAAAAAAAAAAA&#10;AAAAAAAAAAAAAAAAAAAAAAAANwAAAN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VQAAAAAAAAAAAAAAAAAAAAAAAAAAAAAAAAAAAAAAAAAAAAAAAAAAAAAAAAAAAAAAAAAAAAAA&#10;AAAAAAAAAAAAAAAAAAAAAAAAAAAAAAAAAAAAAAAAAAAAAP8AAAD/AAAA/wAAAAAAAAAAAAAAAAAA&#10;AAAAAAAAAAAAAAAAAAAAAAAAAAAAAAAAAAAAAAAAAABmZnwAg///AAD//wAA//8AAP//AAD/iAAA&#10;i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1AAAAGIAAABVAAAAVQAA&#10;AFUAAABVAAAAVQAAAFUAAABVAAAAVQAAAFUAAABVAAAAVQAAAFUAAABiAAAA1AAAAO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VQAAAAAAAAAAAAAAAAAAAAAAAAAAAAAAAAAA&#10;AAAAAAAAAAAAAAAAAAAAAAAAAAAAAAAAAAAAAAAAAAAAAAAAAAAAAAAAAAAAAAAAAAAAAAAAAAAA&#10;AAAAAP8AAAD/AAAA/wAAAAAAAAAAAAAAAAAAAAAAAAAAAAAAAAAAAAAAAAAAAAAAAAAAAAAAAAAA&#10;AAB8fJUAav//AAD//wAA//8AAP//AAD/bwAAb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h4f//eHj//yoq//8JCf//EhL//z4+//+Xl///9/f/////////&#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wAAAP8AAAD/AAAA/wAAAP8AAAD/AAAA/wAAAP8AAAD/AAAA/wAAAP8AAAD/&#10;AAAA/wAAAP8AAAD/AAAA/wAAAO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VQAAAAAAAAAAAAAAAAAAAAAAAAAAAAAAAAAAAAAAAAAAAAAAAAAAAAAAAAAAAAAAAAAAAAAAAAAA&#10;AAAAAAAAAAAAAAAAAAAAAAAAAAAAAAAAAAAAAAAAAP8AAAD/AAAA/wAAAAAAAAAAAAAAAAAAAAAA&#10;AAAAAAAAAAAAAAAAAAAAAAAAAAAAAAAAAAAAAACSkq0AUv//AAD//wAA//8AAP//AAD/VwAAV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v7//4eH//8ICP//AAD//wAA&#10;//8AAP//AAD//wAA//8AAP//ISH//8LC////////////////////////////////////////////&#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oAAADkAAAA/wAAAP8AAAD/AAAA/wAAAP8A&#10;AAD/AAAA/wAAAP8AAAD/AAAA/wAAAP8AAAD/AAAA/wAAAP8AAAD/AAAA/wAAAO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AAAAnAAAAA0AAAAAAAAAAAAAAAAAAAAAAAAAAAAAAAAA&#10;AAAAAAAAAAAAAAAAAAAAAAAAAAAAAAAAAAAAAAAAAAAAAAAAAAAAAAAAAAAAAAAAAAAAAAAAAAAA&#10;AP8AAAD/AAAA/wAAAAAAAAAAAAAAAAAAAAAAAAAAAAAAAAAAAAAAAAAAAAAAAAAAAAAAAAAAAACo&#10;qMUAOv//AAD//wAA//8AAP//AAD/PgAAP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v//YmL//wAA//8AAP//AAD//wAA//8AAP//AAD//wAA//8AAP//AAD//wUF//+vr///&#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kAAAAfwAAACsAAAArAAAAKwAAACsAAAArAAAAOAAAAMkAAAA4AAAAKwAAACsAAAArAAAA&#10;KwAAACsAAAArAAAAfw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AAAA/wAAAP8AAAD/AAAA/wAA&#10;AP8AAADGAAAAAAAAAAAAAAAAAAAAAAAAAAAAAAAAAAAAAAAAAAAAAAAAAAAAAAAAAAAAAAAAAAAA&#10;AAAAAAAAAAAAAAAAAAAAAAAAAAAAAAAAAAAAAP8AAAD/AAAA/wAAAAAAAAAAAAAAAAAAAAAAAAAA&#10;AAAAAAAAAAAAAAAAAAAAAAAAAAAAAAAAAAC/v94AIf//AAD//wAA//8AAP//AAD/JgAAJ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Hh///AAD//wAA//8AAP//AAD//wAA//8A&#10;AP//AAD//wAA//8AAP//AAD//wAA//8KCv//09P/////////////////////////////////////&#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oAAADJAAAAGgAAAAAAAAAAAAAAAAAAAAAAAAAA&#10;AAAAGgAAAMkAAAAaAAAAAAAAAAAAAAAAAAAAAAAAAAAAAAAAAAAAGgAAAM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QDU1fYA&#10;Cf//AAD//wAA//8AAP//AAD/DgAAD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Dg&#10;//8HB///AAD//wAA//8AAP//AAD//wAA//8AAP//AAD//wAA//8AAP//AAD//wAA//8AAP//QED/&#10;//7+//////////////////////////////////////////////////////////////////////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CPAAAADQAAAAAAAAAAAAAAAAAAAAAAAAAAAAAAGgAAAMkAAAAaAAAAAAAAAAAAAAAAAAAAAAAA&#10;AAAAAAAAAAAADQAAAI8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DwDd7P8AAP//AAD//wAA//8AAP/1AAH2AQ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3h4//8AAP//AAD//wAA//8AAP//AAD//wAA//8AAP//&#10;AAD//wAA//8AAP//AAD//wAA//8AAP//AAD//83N////////////////////////////////////&#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gAAAM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QEJwDX/v8AAP//&#10;AAD//wAA//8AAP/dAAH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yoq//8A&#10;AP//AAD//wAA//8AAP//AAD//wAA//8AAP//AAD//wAA//8AAP//AAD//wAA//8AAP//AAD//35+&#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M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BgYPwDA//8AAP//AAD//wAA//8AAP/EAAD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wkJ//8AAP//AAD//wAA//8AAP//AAD//wAA//8AAP//AAD/&#10;/wAA//8AAP//AAD//wAA//8AAP//AAD//11d////////////////////////////////////////&#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M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AAAAAAAAC4uWACn//8AAP//AAD/&#10;/wAA//8AAP+sAACs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xIS//8AAP//&#10;AAD//wAA//8AAP//AAD//wAA//8AAP//AAD//wAA//8AAP//AAD//wAA//8AAP//AAD//2dn////&#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JAAAA&#10;GgAAAAAAAAAAAAAAAAAAAAAAAAAAAAAAGgAAAMkAAAAaAAAAAAAAAAAAAAAAAAAAAAAAAAAAAAAA&#10;AAAAGgAAAM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AAAAAAAAEREcACP//8AAP//AAD//wAA//8AAP+UAAC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z4+//8AAP//AAD//wAA//8AAP//AAD//wAA//8AAP//AAD//wAA&#10;//8AAP//AAD//wAA//8AAP//AAD//5KS////////////////////////////////////////////&#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XAAAANwAAAAAAAAAAAAAAAAAAAAAAAAAAAAAAGgAAAMkA&#10;AAAaAAAAAAAAAAAAAAAAAAAAAAAAAAAAAAAAAAAANwAAAN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FtbiAB3//8AAP//AAD//wAA&#10;//8AAP97AAB7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5eX//8AAP//AAD/&#10;/wAA//8AAP//AAD//wAA//8AAP//AAD//wAA//8AAP//AAD//wAA//8AAP//BAT//+bm////////&#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1AAA&#10;AGIAAABVAAAAVQAAAFUAAABVAAAAYgAAAOQAAABiAAAAVQAAAFUAAABVAAAAVQAAAFUAAABiAAAA&#10;1AAAAO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HFxoQBe//8AAP//AAD//wAA//8AAP9jAAB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f3//8gIP//AAD//wAA//8AAP//AAD//wAA//8AAP//AAD//wAA//8A&#10;AP//AAD//wAA//8AAP//cHD/////////////////////////////////////////////////////&#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P8AAAD/AAAA/wAAAP8AAAD/AAAA/wAAAP8AAAD/&#10;AAAA/wAAAP8AAAD/AAAA/wAAAP8AAAD/AAAA/w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IeHuQBG//8AAP//AAD//wAA//8A&#10;AP9LAAB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Cwv//BQX//wAA&#10;//8AAP//AAD//wAA//8AAP//AAD//wAA//8AAP//AAD//wAA//8sLP//8vL/////////////////&#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P8A&#10;AAD/AAAA/wAAAP8AAAD/AAAA/wAAAP8AAAD/AAAA/wAAAP8AAAD/AAAA/wAAAP8AAAD/AAAA/wAA&#10;AO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J2d0gAt//8AAP//AAD//wAA//8AAP8yAAA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r6///woK//8AAP//AAD//wAA//8AAP//AAD//wAA//8AAP//&#10;AAD//yws///h4f//////////////////////////////////////////////////////////////&#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kAAAAfwAAACsAAAArAAAAKwAAACsAAAArAAAAKwAAACsAAAArAAAA&#10;KwAAACsAAAArAAAAKwAAACsAAAArAAAAfwAAAO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LS06gAV//8AAP//AAD//wAA//8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9PT//9A&#10;QP//AAD//wAA//8AAP//AAD//wAA//8EBP//cHD///Ly////////////////////////////////&#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JAAAAGgAAAAAAAAAA&#10;AAAAAAAAAAAAAAAAAAAAAAAAAAAAAAAAAAAAAAAAAAAAAAAAAAAAAAAAAAAAAAAAAAAAGgAAAM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FAMbL/wAA//8AAP//AAD//wAA//4AAP4E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v//zc3//35+//9dXf//Z2f//5KS///m5v//////&#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CPAAAADQAAAAAAAAAAAAAAAAAAAAAAAAAAAAAAAAAAAAAAAAAAAAAAAAAA&#10;AAAAAAAAAAAAAAAAAAAAAAAAAAAADQAAAI8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dAMfk/wAA//8AAP//AAD//wAA/+kAA+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QE2&#10;AML4/wAA//8AAP//AAD//wAA/88AAt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wAAACoAAAAAAAAAAAAAACoAAAA4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DQ1QAK///wAA//8AAP//AAD//wAA/7UAAL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AAAAOQAAAAaAAAANwAA&#10;APE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IyNpAJb/&#10;/wAA//8AAP//AAD//wAA/5wAAJ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AP8AAABVAAAAVQAAAP8AAAC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OTmDAHz//wAA//8AAP//AAD//wAA/4IAAI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JwAAACqAAAAqgAAAJw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T0+dAGL//wAA&#10;//8AAP//AAD//wAA/2kAAGk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wAAADUAAAAfwAAADgAAACPAAAAjwAAADgAAAB/AAAAxgAAAJw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Zma2AEn//wAA//8AAP//AAD//wAA/08AAE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wAAALcAAACpAAAAtwAAALcAAAD/&#10;AAAA/w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fHzQAC///wAA//8A&#10;AP//AAD//wAA/zUAAD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0A&#10;AAA4AAAAAAAAADcAAACpAAAAqQAAADcAAAAAAAAAOAAAAC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kpLpABb//wAA//8AAP//AAD//wAA/xwAAB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B/AAAAfwAAAPEA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UApar/AAD//wAA//8AAP//&#10;AAD//gAA/gUAAA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xgAAAPEAAAA3AAAAVQAAAP8AAADG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B0Aqcb/AAD//wAA//8AAP//AAD/6QAG7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xgAAAMYAAAANAAAADQAAAMYAAADG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AAAAAAAAAAAAADYAqN7/AAD//wAA//8AAP//AAD/&#10;zwAI1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AAAA&#10;AAAAAAAAAFAAofH/AAD//wAA//8AAP//AAD/tQAHv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ICGkAlv//AAD//wAA//8AAP//AAD/nAAC&#10;n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mJoMAfP//AAD//wAA//8AAP//AAD/gg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BGRp0AYv//AAD//wAA//8AAP//AAD/aQ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Bm&#10;ZrYASf//AAD//wAA//8AAP//AAD/TwAAT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CGhtAAL///AAD//wAA//8AAP//AAD/NQAAN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CmpukA&#10;Fv//AAD//wAA//8AAP//AAD/HAAAH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CADAyP8AAP//AAD//wAA//8AAP/+AAD+BQAAB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KgDA6v8AAP//&#10;AAD//wAA//8AAP/gAAX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gITwCw//8AAP//AAD//wAA//8AAP+8AAK+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CYmdACL//8AAP//AAD/&#10;/wAA//8AAP+XAAC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EZGmABn//8AAP//AAD//wAA//8AAP9zAAB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GZmvQBC//8AAP//AAD//wAA&#10;//8AAP9OAABO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IaG4QAe//8AAP//AAD//wAA//8AAP8qAAA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IAKGp/gAB//8AAP//AAD//wAA//4A&#10;AP4IAAA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qAKXP/wAA//8AAP//AAD//wAA/+AACe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BPAJ/u/wAA//8AAP//AAD//wAA/7wACs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CAh0AIv//wAA//8AAP//AAD//wAA/5cAA5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AAAAAAAAAAJiaYAGf//wAA//8AAP//AAD//wAA/3MAAH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AAAAAAAAAARka9&#10;AEL//wAA//8AAP//AAD//wAA/04AAE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ZmbhAB7//wAA//8AAP//AAD//wAA/yoAAC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gAgor+AAH/&#10;/wAA//8AAP//AAD//gAB/wgAAA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CoAi7X/AAD//wAA//8AAP//AAD/4AAM7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E8Aidj/AAD//wAA&#10;//8AAP//AAD/vAASz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HQAffH/AAD//wAA//8AAP//AAD/lwAPp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DA5gAZ///AAD//wAA//8A&#10;AP//AAD/cwAEd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VFb0AQv//AAD//wAA//8AAP//AAD/TgAAT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qKuEAHv//AAD//wAA//8AAP//&#10;AAD/KgAAK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BAA9Qf4AAf//AAD//wAA//8AAP//AAD/CAAAC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GQBLZP8AAP//AAD//wAA//8AAP/qAA74&#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MABUhP8AAP//AAD//wAA//8AAP/SABv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SABZof8AAP//AAD//wAA//8AAP+7ACP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XwBauf8AAP//AAD//wAA//8AAP+kACj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dgBZz/8AAP//AAD//wAA//8AAP+NACm2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jgBS&#10;4P8AAP//AAD//wAA//8AAP91ACe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pQBJ7v8AAP//AAD//wAA//8AAP9eA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vAA79/8A&#10;AP//AAD//wAA//8AAP9HABZ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AAAAAAAAAAAAAAAAAAAAAEB0wAr/v8AAP//AAD//wAA//8AAP8wAAg4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AAAAAAAAAAAAAAAAAAAAAsL6wAU//8AAP//&#10;AAD//wAA//8AAP8YAAAY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EAB8j/gAB//8AAP//AAD//wAA//4AAf8E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ZAC9I/wAA//8AAP//AAD/&#10;/wAA/+oAEf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qAAAA&#10;xgAAAP8AAAD/AAAAxgAAACoAAAAAAAAAAAAAAAAAAAAAAAAAAAAAAAAAAAAAAAAAAAAAAAAAAAAA&#10;AAAAAAAAAAAAAAAAAAAAAAAAAAAAAAAAAAAAAAAAAAAAAAAAAAAAAAAAAP8AAAD/AAAA/wAAAAAA&#10;AAAAAAAAAAAAAAAwADtr/wAA//8AAP//AAD//wAA/9IAIP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UAAADxAAAAqgAAAA0AAAANAAAAnAAAAPEAAAA3AAAAAAAAAAAA&#10;AAAAAAAAAAAAAAAAAAAAAAAAAAAAAAAAAAAAAAAAAAAAAAAAAAAAAAAAAAAAAAAAAAAAAAAAAAAA&#10;AAAAAAAAAAAAAAAAAP8AAAD/AAAA/wAAAAAAAAAAAAAAAAAAAABIAEOL/wAA//8AAP//AAD//wAA&#10;/7sALO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GAAAADQAA&#10;AAAAAAAAAAAADQAAAMYAAADkAAAAGgAAAAAAAAAAAAAAAAAAAAAAAAAAAAAAAAAAAAAAAAAAAAAA&#10;AAAAAAAAAAAAAAAAAAAAAAAAAAAAAAAAAAAAAAAAAAAAAAAAAAAAAP8AAAD/AAAA/wAAAAAAAAAA&#10;AAAAADUAKl/EAC/z/wAA//8AAP//AAD//wAA/7cAL+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AP8AAAB/AAAAAAAAAAAAAAAAAAAAAAAAAH8AAAD/AAAAqgAAAAAAAAAA&#10;AAAAAAAAAAAAAAAAAAAAAAAAAAAAAAAAAAAAAAAAAAAAAAAAAAAAAAAAAAAAAAAAAAAAAAAAAAAA&#10;AAAAAAAAAAAAAP8AAAD/AAAA/wAAAAAEAAQIgQBAwf0AAv//AAD//wAA//8AAP//AAD//wAA//4A&#10;Af+AAEDABAAEC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3AAAA8QAAAPEAAAA3AAAAAAAAAAAA&#10;AAAAAAAAAAAAADcAAADxAAAA5AAAABoAAAAAAAAAAAAAAAAAAAAAAAAAAAAAAAAAAAAAAAAAAAAA&#10;AAAAAAAAAAAAAAAAAAAAAAAAAAAAAAAAAAAAAAAAAAAAAAAAAP8AAAD/AAAA/wUABQq+ADDu/wAA&#10;//8AAP//AAD//wAA//8AAP//AAD//wAA//8AAP//AAD/vgAw7gQABA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wAAAOQAAAAaAAAAAAAAAAAAAAAAAAAAAAAAABoAAADkAAAA/wAAAFUAAAAAAAAA&#10;AAAAAAAAAAAAAAAAAAAAAAAAAAAAAAAAAAAAAAAAAAAAAAAAAAAAAAAAAAAAAAAAAAAAAAAAAAAA&#10;AAAAAAAAAP8AAAD/AAAA/4EAQMH/AAD//wAA//8AAP//AAD//wAA//8AAP//AAD//wAA//8AAP//&#10;AAD//wAA/4AAQM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AAAA/wAAAOQAAAAaAAAAAAAAAAAAAAAA&#10;AAAAAAAAAA0AAADGAAAA/wAAAH8AAAAAAAAAAAAAAAAAAAAAAAAAAAAAAAAAAAAAAAAAAAAAAAAA&#10;AAAAAAAAAAAAAAAAAAAAAAAAAAAAAAAAAAAAAAAAAAAAAP8AAAD/NgAr//0AAv//AAD//wAA//8A&#10;AP//AAD//wAA//8AAP//AAD//wAA//8AAP//AAD//wAA//0AAv81ACp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GAAAA/wAAAMYAAAANAAAAAAAAAAAAAAAAAAAAAAAAAA0AAADGAAAA/wAAAKoAAAAAAAAAAAAA&#10;AAAAAAAAAAAAAAAAAAAAAAAAAAAAAAAAAAAAAAAAAAAAAAAAAAAAAAAAAAAAAAAAAAAAAAAAAAAA&#10;AAAAAP8AAAD/oQA7//8AAP//AAD//wAA//8AAP//AAD//wAA//8AAP//AAD//wAA//8AAP//AAD/&#10;/wAA//8AAP+gADz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DGAAAA/wAAAMYAAAANAAAAAAAAAAAAAAAAAAAA&#10;AAAAAA0AAADGAAAA/wAAAKoAAAAAAAAAAAAAAAAAAAAAAAAAAAAAAAAAAAD/AAAA/wAAAP8AAAD/&#10;AAAA/wAAAP8AAAD/AAAA/wAAAP8AAAD/AAAA/wAAAP8AAAD/4QAa//8AAP//AAD//wAA//8AAP//&#10;AAD//wAA//8AAP//AAD//wAA//8AAP//AAD//wAA//8AAP/hABr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wAAAMYAAAANAAAAAAAAAAAAAAAAAAAAAAAAAA0AAADGAAAA/wAAAKoAAAAAAAAAAAAAAAAA&#10;AAAAAAAAAAAAAAAAAAD/AAAA/wAAAP8AAAD/AAAA/wAAAP8AAAD/AAAA/wAAAP8AAAD/AAAA/wAA&#10;AP8AAAD/+QAG//8AAP//AAD//wAA//8AAP//AAD//wAA//8AAP//AAD//wAA//8AAP//AAD//wAA&#10;//8AAP/4AA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AAADGAAAA/wAAAMYAAAANAAAAAAAAAAAAAAAAAAAAAAAA&#10;AA0AAADGAAAA/wAAAKoAAAAAAAAAAAAAAAAAAAAAAAAAAAAAAAAAAAD/AAAA/wAAAP8AAAD/AAAA&#10;/wAAAP8AAAD/AAAA/wAAAP8AAAD/AAAA/wAAAP8AAAD/4QAa//8AAP//AAD//wAA//8AAP//AAD/&#10;/wAA//8AAP//AAD//wAA//8AAP//AAD//wAA//8AAP/hABr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wAAAMYAAAANAAAAAAAAAAAAAAAAAAAAAAAAABoAAADkAAAA/wAAAH8AAAAAAAAAAAAAAAAAAAAA&#10;AAAAAAAAAAAAAAAAAAAAAAAAAAAAAAAAAAAAAAAAAAAAAAAAAAAAAAAAAAAAAAAAAAAAAAAAAP8A&#10;AAD/oQA7//8AAP//AAD//wAA//8AAP//AAD//wAA//8AAP//AAD//wAA//8AAP//AAD//wAA//8A&#10;AP+gADz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wAAAOQAAAAaAAAAAAAAAAAAAAAAAAAAAAAAABoA&#10;AADkAAAA/wAAAFUAAAAAAAAAAAAAAAAAAAAAAAAAAAAAAAAAAAAAAAAAAAAAAAAAAAAAAAAAAAAA&#10;AAAAAAAAAAAAAAAAAAAAAAAAAAAAAAAAAP8AAAD/NQAq//0AAv//AAD//wAA//8AAP//AAD//wAA&#10;//8AAP//AAD//wAA//8AAP//AAD//wAA//wAA/81ACp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PEAAAA3AAAAAAAAAAAAAAAAAAAAAAAAADcAAADxAAAA5AAAABoAAAAAAAAAAAAAAAAAAAAAAAAA&#10;AAAAAAAAAAAAAAAAAAAAAAAAAAAAAAAAAAAAAAAAAAAAAAAAAAAAAAAAAAAAAAAAAAAAAP8AAAD/&#10;AAAA/4EAQMH/AAD//wAA//8AAP//AAD//wAA//8AAP//AAD//wAA//8AAP//AAD//wAA/4AAQM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B/AAAAAAAAAAAAAAAAAAAAAAAAAH8AAAD/&#10;AAAAqgAAAAAAAAAAAAAAAAAAAAAAAAAAAAAAAAAAAAAAAAAAAAAAAAAAAAAAAAAAAAAAAAAAAAAA&#10;AAAAAAAAAAAAAAAAAAAAAAAAAAAAAP8AAAD/AAAA/wQABAi+ADDu/wAA//8AAP//AAD//wAA//8A&#10;AP//AAD//wAA//8AAP//AAD/vgAw7gQAB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wAAAPEA&#10;AADGAAAADQAAAAAAAAAAAAAADQAAAMYAAADkAAAAGgAAAAAAAAAAAAAAAAAAAAAAAAAAAAAAAAAA&#10;AAAAAAAAAAAAAAAAAAAAAAAAAAAAAAAAAAAAAAAAAAAAAAAAAAAAAAAAAAAA/wAAAP8AAAD/AAAA&#10;/wAAAP8EAAT/gABA//0AAv//AAD//wAA//8AAP//AAD//wAA//wAA/9/AED/BAAE/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AAAAjAAAAA0AAAANAAAAxgAAAPEAAAA3AAAA&#10;AAAAAAAAAAAAAAAAAAAAAAAAAAAAAAAAAAAAAAAAAAAAAAAAAAAAAAAAAAAAAAAAAAAAAAAAAAAA&#10;AAAAAAAAAAAAAAAAAAAA/wAAAP8AAAD/AAAA/wAAAP8AAAD/AAAA/zUAKv+gADz/4QAa//gAB//h&#10;ABr/oAA8/zUAKv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3&#10;AAAA1AAAAP8AAAD/AAAAqQAAACoAAAAAAAAAAAAAAAAAAAAAAAAAAAAAAAAAAAAAAAAAAAAAAAAA&#10;AAAAAAAAAAAAAAAAAAAAAAAAAAAAAAAAAAAAAAAAAAAAAAAAAAAA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QAAAP8AAAD/AAAA/wAAAP8AAAD/AAAA/wAAAF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gAAAP8AAAD/AAAA/wAAAP8A&#10;AAD/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oAAADGAAAA/wAAAP8AAADGAAAAK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4AAAAcQAAAMYAAADxAAAAV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AAAxgAAAP8AAAD/AAAA8QAAAKkAAAA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qAAAAqQAA&#10;AP8AAAD/AAAA8QAAAJw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AAAA8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AAAAA0AAAAAAAAAAAAAAAAAAABVAAAAq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EAAACqAAAADQAAAA0AAACcAAAA8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wAAAC3AAAA1AAA&#10;AP8AAAD/AAAAV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wAAAP8AAAD/AAAA/wAAAP8A&#10;AADx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wAAAP8AAAD/AAAA/wAAAP8AAADU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AAAA8QAAAD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AAAADQAAAAAAAAAAAAAAAAAAAAAAAACc&#10;AAAAN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3AAAA8QAAAMYAAAANAAAAAAAAAAAAAAANAAAAxgAAAO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V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wAA&#10;APEAAACMAAAADQAAAAAAAAANAAAAjAAAAP8AAAD/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CMAAAADQAAAAAA&#10;AAANAAAAjAAAAP8AAAD/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8QAAAD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Cs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wAA&#10;AH8AAAAAAAAAAAAAAAAAAAAAAAAAfwAAAP8A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gAAAOQA&#10;AAD/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AAAAFUAAAAAAAAAAAAAAAAAAAAAAAAAAAAAAFUAAAD/&#10;AAAA/w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gAAAFUAAAAAAAAAAAAAAAAAAAAAAAAAAAAAAH8AAAD/AAAAq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AAAAIwAAADxAAAA8QAAAD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8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xAAAA8QAAADcAAAAAAAAAAAAAAAAAAAAAAAAANwAAAPEAAADk&#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gAAAOQ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ggAAAAAA&#10;AAAAAAAAAAAAAAAAAAAAAAAAAAAAAA0AAADGAAAA/wAAAK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UAAAD/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nAAAADcAAADxAAAA&#10;8QAAAD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wAAAP8AAAD/AAAA/wAAAFUAAAAA&#10;AAAAAAAAAAAAAAAAAAAADQAAALkAAAA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5AAAABoA&#10;AAAAAAAAAAAAAAAAAAAAAAAAGgAAAOQ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AAAOQAAAD/&#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wAAA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kAAAAG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C5AAAAGgAAADcAAADxAAAA8QAAAD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VAAAA/wAAAP8AAAD/AAAA/wAAAFUAAAAAAAAAAAAAAAAAAAAAAAAANwAAALk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oAAAD/AAAA5AAAABoAAAAAAAAAAAAAAAAAAAAAAAAADQAAAMYAAAD/AAAA&#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OQAAAD/AAAAV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F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OQAAAA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BVAAAAAAAAADcAAADxAAAA8QAA&#10;AD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MYAAAD/AAAAxgAAAA0AAAAA&#10;AAAAAAAAAAAAAAAAAAAADQAAAMYAAAD/AAAAq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V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xg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gAAACpAAAA/wAAAH8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KoAAAAAAAAAAAAAADcAAADxAAAA8QAAAD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uQ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MYAAAD/AAAAxgAAAA0AAAAAAAAAAAAAAAAAAAAAAAAADQAAAMY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OQAAAD/AAAAV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DxAAAA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xgAAAP8AAAD/AAAA/wAA&#10;AP8AAADUAAAAK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QAAABoAAAAAAAAAAAAAADcAAADxAAAA8Q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uQ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MYAAAD/AAAAxgAAAA0AAAAAAAAA&#10;AAAAAAAAAAAAAAAADQAAAMYAAAD/AAAAq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OQAAAD/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BVAAAA1AAAAP8AAAD/AAAAxg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VQAA&#10;AAAAAAAAAAAAAAAAADcAAADxAAAA8QAAAD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AAAAxgAAAA0AAAAAAAAAAAAAAAAAAAAAAAAADQAAAMYAAAD/AAAAq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OQ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K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KoA&#10;AAD/AAAA/wAAAF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CqAAAAAAAAAAAAAAAAAAAAAAAAADcAAADxAAAA8QAAAD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D/AAAAxgAAAA0AAAAAAAAAAAAA&#10;AAAAAAAAAAAAGgAAAOQAAAD/AAAA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D/AAAAV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uQAAAA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oAAADkAAAA/w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MkAAAAaAAAAAAAAAAAA&#10;AAAAAAAAAAAAADcAAADxAAAA8Q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8AAAD/AAAA5AAAABoAAAAAAAAAAAAAAAAAAAAAAAAAGgAAAOQAAAD/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V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cA&#10;AAC5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q&#10;AAAA/w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D/AAAA/wAAAP8AAAD/AAAA/wAAAP8AAAD/AAAA/wAAAP8AAAD/AAAA&#10;xg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xAAAA8QAAADcAAAAAAAAAAAAAAAAA&#10;AAAAAAAANwAAAPE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M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wAAAF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cAAADxAAAA8QAAAD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AAAA/wAAAH8AAAAAAAAAAAAAAAAAAAAAAAAAfwAAAP8AAAC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OQAAAD/AAAAV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AAAxgAAABoAAAAA&#10;AAAAAAAAAAAAAAAAAAAAAAAAAAAAAAA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xAAAA8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3AAAA8QAAAMYAAAANAAAAAAAAAAAAAAAN&#10;AAAAxgAAAO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OQAAAD/AAAAV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GAAAAGgAAAAAAAAAAAAAAAAAAAAAAAAAAAAAADQAAAJwAAAB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V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DxAAAA8QAAAD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QAAAP8AAACMAAAADQAAAA0AAADGAAAA8QAAAD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EAAAD/AAAAnA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AAAA/wAAAP8AAAD/AAAA&#10;/wAAAP8AAAD/AAAA/w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P8AAADGAAAAOAAAAAAAAAAAAAAAVQAAANQAAAB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xAAAA8Q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DUAAAA/wAAAP8AAACpAAAA&#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UAAAD/AAAA/wAAAP8AAAD/AAAA/wAAAP8AAAD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H&#10;AAAA8QAAAP8AAAD/AAAA/wAAAP8AAAD/AAAA/wAAAP8AAAD/AAAA/wAAAK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gAAAPEAAAD/AAAA&#10;/wAAAP8AAADUAAAAfwAAAA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xAAAA8QAAAD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wAA&#10;AKoAAAAAAAAAAAAAAAAAAAAAAAAAAAAAAAAAAAAAAAAAAAAAAAAAAAAAAAAAAAAAAAAAAAAAAAAA&#10;NwAAAPEAAAD/AAAAVQAAAAAAAAAAAAAAAAAAAAAAAAAAAAAAAAAAAAAAAAAAAAAAAAAAAAAAAAAA&#10;AAAAAAAAAAAAAAAAAAAAAAAAAAAAAAAAAAAAGgAAAOQAAAD/AAAAVQAAAAAAAAAAAAAAAAAAAAAA&#10;AAAAAAAAAAAAAKoAAAD/AAAAxgAAAA0AAAAAAAAAAAAAAAAAAAAAAAAAGgAAAOQAAAD/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8QAAAFUA&#10;AAAAAAAAAAAAAAAAAAAAAAAAAAAAAAAAAAAAAAAAAAAAAAAAAAAAAAAAAAAAAAAAAAAaAAAAuQAA&#10;ABoAAACqAAAA/wAAAMYAAAANAAAAAAAAAAAAAAAAAAAAAAAAAAAAAAAAAAAAAAAAAAAAAAAAAAAA&#10;AAAAAAAAAAAAAAAAAAAAAAAAAAAAAAAAGgAAAOQAAAD/AAAAVQAAAAAAAAAAAAAAAAAAAAAAAAAA&#10;AAAAAAAAADcAAADxAAAA8QAAADcAAAAAAAAAAAAAAAAAAAAAAAAANwAAAPEAAADkAAAAG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KkAAAD/AAAA/wAAANQAAAA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NAAAAnAAAACoAAAAA&#10;AAAAKgAAANQAAADxAAAAN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3AAAANwAAAAAAAAAAAAAAAAAAADcAAADxAA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oAAADkAAAA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cAAADk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AAAA/wAAAP8AAAD/AAAA&#10;/wAAAFUAAAAAAAAAAAAAAAAAAAAAAAAANwAAALk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wAAAP8AAAD/AAAA/wAAAFUAAAAAAAAAAAAAAAAAAAANAAAAuQAAAD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cAAAAV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wAAABVAAAAAAAAAAAAAAAN&#10;AAAAjwAAAD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AAAAP8AAAD/AAAA/wAAAP8AAAD/AAAAxg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MAAAA/wAAAP8AAAD/AAAA/wAAAP8AAAD/AAAA&#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xgAAA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xgAAAMY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EAAAC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8QAAAD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xAAAA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x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1AAA&#10;AJw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jAAAAPEAAAA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JwAAAB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nAAAAA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">
                <v:group id="Group 40" o:spid="_x0000_s1171" style="position:absolute;left:3159;top:-178;width:57537;height:47923" coordorigin="790,163" coordsize="57570,47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">
                  <v:group id="Group 37" o:spid="_x0000_s1172" style="position:absolute;left:790;top:163;width:57570;height:47939" coordorigin="790,163" coordsize="57579,47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">
                    <v:group id="Group 39" o:spid="_x0000_s1173" style="position:absolute;left:790;top:163;width:57580;height:47956" coordorigin="790,163" coordsize="57579,47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">
                      <v:group id="Group 28" o:spid="_x0000_s1174" style="position:absolute;left:790;top:163;width:57396;height:47956" coordorigin="-889,4251" coordsize="57423,48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">
                        <v:group id="Group 31" o:spid="_x0000_s1175" style="position:absolute;left:-889;top:4251;width:57423;height:48012" coordorigin="-9582,5270" coordsize="57461,48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">
                          <v:shape id="_x0000_s1176" type="#_x0000_t202" style="position:absolute;left:-9582;top:50084;width:57461;height:3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" stroked="f">
                            <v:textbox>
                              <w:txbxContent>
                                <w:p w14:paraId="54C16583" w14:textId="77777777" w:rsidR="007F5CF7" w:rsidRPr="00C404A5" w:rsidRDefault="007F5CF7" w:rsidP="00673E63">
                                  <w:pPr>
                                    <w:rPr>
                                      <w:sz w:val="22"/>
                                      <w:szCs w:val="22"/>
                                    </w:rPr>
                                  </w:pPr>
                                  <w:r w:rsidRPr="00C463D6">
                                    <w:rPr>
                                      <w:b/>
                                      <w:bCs/>
                                      <w:sz w:val="22"/>
                                      <w:szCs w:val="22"/>
                                    </w:rPr>
                                    <w:t xml:space="preserve">Figure </w:t>
                                  </w:r>
                                  <w:r w:rsidRPr="00C463D6">
                                    <w:rPr>
                                      <w:rFonts w:hint="eastAsia"/>
                                      <w:b/>
                                      <w:bCs/>
                                      <w:sz w:val="22"/>
                                      <w:szCs w:val="22"/>
                                    </w:rPr>
                                    <w:t>S</w:t>
                                  </w:r>
                                  <w:r>
                                    <w:rPr>
                                      <w:rFonts w:hint="eastAsia"/>
                                      <w:b/>
                                      <w:bCs/>
                                      <w:sz w:val="22"/>
                                      <w:szCs w:val="22"/>
                                    </w:rPr>
                                    <w:t>9</w:t>
                                  </w:r>
                                  <w:r w:rsidRPr="00C404A5">
                                    <w:rPr>
                                      <w:sz w:val="22"/>
                                      <w:szCs w:val="22"/>
                                    </w:rPr>
                                    <w:t>.</w:t>
                                  </w:r>
                                  <w:r>
                                    <w:rPr>
                                      <w:sz w:val="22"/>
                                      <w:szCs w:val="22"/>
                                    </w:rPr>
                                    <w:t xml:space="preserve"> </w:t>
                                  </w:r>
                                  <w:bookmarkStart w:id="32" w:name="_Hlk215614489"/>
                                  <w:bookmarkStart w:id="33" w:name="_Hlk215614490"/>
                                  <w:r>
                                    <w:rPr>
                                      <w:rFonts w:hint="eastAsia"/>
                                      <w:sz w:val="22"/>
                                      <w:szCs w:val="22"/>
                                    </w:rPr>
                                    <w:t>*H coverage</w:t>
                                  </w:r>
                                  <w:r>
                                    <w:rPr>
                                      <w:sz w:val="22"/>
                                      <w:szCs w:val="22"/>
                                    </w:rPr>
                                    <w:t xml:space="preserve"> as a function of </w:t>
                                  </w:r>
                                  <w:r w:rsidRPr="003B6F29">
                                    <w:rPr>
                                      <w:rFonts w:hint="eastAsia"/>
                                      <w:sz w:val="22"/>
                                      <w:szCs w:val="22"/>
                                    </w:rPr>
                                    <w:t>H</w:t>
                                  </w:r>
                                  <w:r>
                                    <w:rPr>
                                      <w:rFonts w:hint="eastAsia"/>
                                      <w:sz w:val="22"/>
                                      <w:szCs w:val="22"/>
                                    </w:rPr>
                                    <w:t xml:space="preserve"> </w:t>
                                  </w:r>
                                  <w:r>
                                    <w:rPr>
                                      <w:sz w:val="22"/>
                                      <w:szCs w:val="22"/>
                                    </w:rPr>
                                    <w:t xml:space="preserve">generation at 0.15 V (A), </w:t>
                                  </w:r>
                                  <w:r>
                                    <w:rPr>
                                      <w:rFonts w:hint="eastAsia"/>
                                      <w:sz w:val="22"/>
                                      <w:szCs w:val="22"/>
                                    </w:rPr>
                                    <w:t>0.10</w:t>
                                  </w:r>
                                  <w:r>
                                    <w:rPr>
                                      <w:sz w:val="22"/>
                                      <w:szCs w:val="22"/>
                                    </w:rPr>
                                    <w:t xml:space="preserve"> V (B)</w:t>
                                  </w:r>
                                  <w:r>
                                    <w:rPr>
                                      <w:rFonts w:hint="eastAsia"/>
                                      <w:sz w:val="22"/>
                                      <w:szCs w:val="22"/>
                                    </w:rPr>
                                    <w:t>, -</w:t>
                                  </w:r>
                                  <w:r>
                                    <w:rPr>
                                      <w:sz w:val="22"/>
                                      <w:szCs w:val="22"/>
                                    </w:rPr>
                                    <w:t>0.</w:t>
                                  </w:r>
                                  <w:r>
                                    <w:rPr>
                                      <w:rFonts w:hint="eastAsia"/>
                                      <w:sz w:val="22"/>
                                      <w:szCs w:val="22"/>
                                    </w:rPr>
                                    <w:t>10</w:t>
                                  </w:r>
                                  <w:r>
                                    <w:rPr>
                                      <w:sz w:val="22"/>
                                      <w:szCs w:val="22"/>
                                    </w:rPr>
                                    <w:t xml:space="preserve"> V (C).</w:t>
                                  </w:r>
                                  <w:bookmarkEnd w:id="32"/>
                                  <w:bookmarkEnd w:id="33"/>
                                </w:p>
                              </w:txbxContent>
                            </v:textbox>
                          </v:shape>
                          <v:shape id="_x0000_s1177" type="#_x0000_t202" style="position:absolute;left:4523;top:5270;width:4063;height: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" filled="f" stroked="f">
                            <v:textbox>
                              <w:txbxContent>
                                <w:p w14:paraId="1A602AC8" w14:textId="77777777" w:rsidR="007F5CF7" w:rsidRPr="005A78B8" w:rsidRDefault="007F5CF7" w:rsidP="00673E63">
                                  <w:r w:rsidRPr="005A78B8">
                                    <w:t>(A)</w:t>
                                  </w:r>
                                </w:p>
                              </w:txbxContent>
                            </v:textbox>
                          </v:shape>
                          <v:shape id="_x0000_s1178" type="#_x0000_t202" style="position:absolute;left:17930;top:27260;width:4069;height: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" filled="f" stroked="f">
                            <v:textbox>
                              <w:txbxContent>
                                <w:p w14:paraId="76560C7A" w14:textId="77777777" w:rsidR="007F5CF7" w:rsidRPr="005A78B8" w:rsidRDefault="007F5CF7" w:rsidP="00673E63">
                                  <w:r w:rsidRPr="005A78B8">
                                    <w:t>(C)</w:t>
                                  </w:r>
                                </w:p>
                              </w:txbxContent>
                            </v:textbox>
                          </v:shape>
                        </v:group>
                        <v:shape id="Picture 1788157873" o:spid="_x0000_s1179" type="#_x0000_t75" style="position:absolute;left:590;top:7285;width:25584;height:18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">
                          <v:imagedata r:id="rId59" o:title=""/>
                        </v:shape>
                      </v:group>
                      <v:shape id="Picture 1" o:spid="_x0000_s1180" type="#_x0000_t75" style="position:absolute;left:32258;top:3105;width:26112;height:19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">
                        <v:imagedata r:id="rId60" o:title=""/>
                      </v:shape>
                    </v:group>
                    <v:shape id="Picture 1" o:spid="_x0000_s1181" type="#_x0000_t75" style="position:absolute;left:14676;top:24535;width:27629;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">
                      <v:imagedata r:id="rId61" o:title=""/>
                    </v:shape>
                  </v:group>
                  <v:shape id="_x0000_s1182" type="#_x0000_t202" style="position:absolute;left:45606;top:201;width:4058;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" filled="f" stroked="f">
                    <v:textbox>
                      <w:txbxContent>
                        <w:p w14:paraId="5E298BA5" w14:textId="77777777" w:rsidR="007F5CF7" w:rsidRPr="005A78B8" w:rsidRDefault="007F5CF7" w:rsidP="00673E63">
                          <w:r w:rsidRPr="005A78B8">
                            <w:t>(B)</w:t>
                          </w:r>
                        </w:p>
                      </w:txbxContent>
                    </v:textbox>
                  </v:shape>
                </v:group>
                <v:shape id="_x0000_s1183" type="#_x0000_t202" style="position:absolute;left:33074;top:33593;width:6445;height:4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" filled="f" stroked="f">
                  <v:textbox>
                    <w:txbxContent>
                      <w:p w14:paraId="5DA93441" w14:textId="77777777" w:rsidR="007F5CF7" w:rsidRPr="00E73E36" w:rsidRDefault="007F5CF7" w:rsidP="0030496E">
                        <w:pPr>
                          <w:rPr>
                            <w:color w:val="0000FF"/>
                            <w:sz w:val="22"/>
                            <w:szCs w:val="22"/>
                            <w:vertAlign w:val="subscript"/>
                          </w:rPr>
                        </w:pPr>
                        <w:r w:rsidRPr="00E73E36">
                          <w:rPr>
                            <w:color w:val="0000FF"/>
                            <w:sz w:val="22"/>
                            <w:szCs w:val="22"/>
                          </w:rPr>
                          <w:t>*</w:t>
                        </w:r>
                        <w:proofErr w:type="spellStart"/>
                        <w:r w:rsidRPr="00E73E36">
                          <w:rPr>
                            <w:color w:val="0000FF"/>
                            <w:sz w:val="22"/>
                            <w:szCs w:val="22"/>
                          </w:rPr>
                          <w:t>H</w:t>
                        </w:r>
                        <w:r w:rsidRPr="00E73E36">
                          <w:rPr>
                            <w:color w:val="0000FF"/>
                            <w:sz w:val="22"/>
                            <w:szCs w:val="22"/>
                            <w:vertAlign w:val="subscript"/>
                          </w:rPr>
                          <w:t>step</w:t>
                        </w:r>
                        <w:proofErr w:type="spellEnd"/>
                      </w:p>
                      <w:p w14:paraId="3F4688CA" w14:textId="77777777" w:rsidR="007F5CF7" w:rsidRPr="00E73E36" w:rsidRDefault="007F5CF7" w:rsidP="0030496E">
                        <w:pPr>
                          <w:rPr>
                            <w:color w:val="FF0000"/>
                            <w:sz w:val="22"/>
                            <w:szCs w:val="22"/>
                          </w:rPr>
                        </w:pPr>
                        <w:r w:rsidRPr="00E73E36">
                          <w:rPr>
                            <w:color w:val="FF0000"/>
                            <w:sz w:val="22"/>
                            <w:szCs w:val="22"/>
                          </w:rPr>
                          <w:t>*</w:t>
                        </w:r>
                        <w:proofErr w:type="spellStart"/>
                        <w:r w:rsidRPr="00E73E36">
                          <w:rPr>
                            <w:color w:val="FF0000"/>
                            <w:sz w:val="22"/>
                            <w:szCs w:val="22"/>
                          </w:rPr>
                          <w:t>H</w:t>
                        </w:r>
                        <w:r w:rsidRPr="00E73E36">
                          <w:rPr>
                            <w:color w:val="FF0000"/>
                            <w:sz w:val="22"/>
                            <w:szCs w:val="22"/>
                            <w:vertAlign w:val="subscript"/>
                          </w:rPr>
                          <w:t>terrace</w:t>
                        </w:r>
                        <w:proofErr w:type="spellEnd"/>
                      </w:p>
                    </w:txbxContent>
                  </v:textbox>
                </v:shape>
                <w10:wrap type="square"/>
              </v:group>
            </w:pict>
          </mc:Fallback>
        </mc:AlternateContent>
      </w:r>
      <w:r w:rsidR="001B1F9F">
        <w:rPr>
          <w:rFonts w:hint="eastAsia"/>
          <w:b/>
          <w:bCs/>
          <w:sz w:val="24"/>
        </w:rPr>
        <w:t xml:space="preserve">The </w:t>
      </w:r>
      <w:r w:rsidR="00775A7D">
        <w:rPr>
          <w:rFonts w:hint="eastAsia"/>
          <w:b/>
          <w:bCs/>
          <w:sz w:val="24"/>
        </w:rPr>
        <w:t>B</w:t>
      </w:r>
      <w:r w:rsidR="00775A7D" w:rsidRPr="009053BB">
        <w:rPr>
          <w:rFonts w:hint="eastAsia"/>
          <w:b/>
          <w:bCs/>
          <w:sz w:val="24"/>
        </w:rPr>
        <w:t xml:space="preserve">inding </w:t>
      </w:r>
      <w:r w:rsidR="00775A7D">
        <w:rPr>
          <w:rFonts w:hint="eastAsia"/>
          <w:b/>
          <w:bCs/>
          <w:sz w:val="24"/>
        </w:rPr>
        <w:t>E</w:t>
      </w:r>
      <w:r w:rsidR="00775A7D" w:rsidRPr="009053BB">
        <w:rPr>
          <w:rFonts w:hint="eastAsia"/>
          <w:b/>
          <w:bCs/>
          <w:sz w:val="24"/>
        </w:rPr>
        <w:t>nergy</w:t>
      </w:r>
      <w:r w:rsidR="001B1F9F">
        <w:rPr>
          <w:rFonts w:hint="eastAsia"/>
          <w:b/>
          <w:bCs/>
          <w:sz w:val="24"/>
        </w:rPr>
        <w:t xml:space="preserve"> of Pt-H*</w:t>
      </w:r>
      <w:r w:rsidR="00775A7D" w:rsidRPr="009053BB">
        <w:rPr>
          <w:rFonts w:hint="eastAsia"/>
          <w:b/>
          <w:bCs/>
          <w:sz w:val="24"/>
        </w:rPr>
        <w:t xml:space="preserve"> </w:t>
      </w:r>
      <w:r w:rsidR="009053BB" w:rsidRPr="009053BB">
        <w:rPr>
          <w:rFonts w:hint="eastAsia"/>
          <w:b/>
          <w:bCs/>
          <w:sz w:val="24"/>
        </w:rPr>
        <w:t xml:space="preserve">at </w:t>
      </w:r>
      <w:r w:rsidR="00775A7D">
        <w:rPr>
          <w:rFonts w:hint="eastAsia"/>
          <w:b/>
          <w:bCs/>
          <w:sz w:val="24"/>
        </w:rPr>
        <w:t>D</w:t>
      </w:r>
      <w:r w:rsidR="00775A7D" w:rsidRPr="009053BB">
        <w:rPr>
          <w:rFonts w:hint="eastAsia"/>
          <w:b/>
          <w:bCs/>
          <w:sz w:val="24"/>
        </w:rPr>
        <w:t xml:space="preserve">ifferent </w:t>
      </w:r>
      <w:r w:rsidR="00775A7D">
        <w:rPr>
          <w:rFonts w:hint="eastAsia"/>
          <w:b/>
          <w:bCs/>
          <w:sz w:val="24"/>
        </w:rPr>
        <w:t>P</w:t>
      </w:r>
      <w:r w:rsidR="00775A7D" w:rsidRPr="009053BB">
        <w:rPr>
          <w:rFonts w:hint="eastAsia"/>
          <w:b/>
          <w:bCs/>
          <w:sz w:val="24"/>
        </w:rPr>
        <w:t>otential</w:t>
      </w:r>
      <w:r>
        <w:rPr>
          <w:b/>
          <w:bCs/>
          <w:sz w:val="24"/>
        </w:rPr>
        <w:t>s</w:t>
      </w:r>
    </w:p>
    <w:p w14:paraId="5A0CBFD6" w14:textId="6989BC53" w:rsidR="007738A7" w:rsidRDefault="00D17BD5" w:rsidP="00D17BD5">
      <w:pPr>
        <w:rPr>
          <w:sz w:val="24"/>
        </w:rPr>
      </w:pPr>
      <w:r w:rsidRPr="00D17BD5">
        <w:rPr>
          <w:color w:val="0000FF"/>
          <w:sz w:val="24"/>
        </w:rPr>
        <w:t>Figure S9</w:t>
      </w:r>
      <w:r w:rsidRPr="00D17BD5">
        <w:rPr>
          <w:sz w:val="24"/>
        </w:rPr>
        <w:t xml:space="preserve"> show</w:t>
      </w:r>
      <w:r w:rsidR="007F5CF7">
        <w:rPr>
          <w:sz w:val="24"/>
        </w:rPr>
        <w:t>s</w:t>
      </w:r>
      <w:r w:rsidRPr="00D17BD5">
        <w:rPr>
          <w:sz w:val="24"/>
        </w:rPr>
        <w:t xml:space="preserve"> the relationship between *H coverage with</w:t>
      </w:r>
      <w:r w:rsidR="007F5CF7">
        <w:rPr>
          <w:sz w:val="24"/>
        </w:rPr>
        <w:t xml:space="preserve"> total</w:t>
      </w:r>
      <w:r w:rsidRPr="00D17BD5">
        <w:rPr>
          <w:sz w:val="24"/>
        </w:rPr>
        <w:t xml:space="preserve"> generate</w:t>
      </w:r>
      <w:r w:rsidR="007F5CF7">
        <w:rPr>
          <w:sz w:val="24"/>
        </w:rPr>
        <w:t>d</w:t>
      </w:r>
      <w:r w:rsidRPr="00D17BD5">
        <w:rPr>
          <w:sz w:val="24"/>
        </w:rPr>
        <w:t xml:space="preserve"> H concentration at different potential</w:t>
      </w:r>
      <w:r w:rsidR="007F5CF7">
        <w:rPr>
          <w:sz w:val="24"/>
        </w:rPr>
        <w:t>s</w:t>
      </w:r>
      <w:r w:rsidRPr="00D17BD5">
        <w:rPr>
          <w:sz w:val="24"/>
        </w:rPr>
        <w:t>.</w:t>
      </w:r>
    </w:p>
    <w:p w14:paraId="531BBD6E" w14:textId="320C2EF2" w:rsidR="007738A7" w:rsidRPr="00D17BD5" w:rsidRDefault="007738A7" w:rsidP="00D17BD5">
      <w:pPr>
        <w:rPr>
          <w:sz w:val="24"/>
        </w:rPr>
      </w:pPr>
      <w:r>
        <w:rPr>
          <w:rFonts w:hint="eastAsia"/>
          <w:sz w:val="24"/>
        </w:rPr>
        <w:t xml:space="preserve">From </w:t>
      </w:r>
      <w:r w:rsidRPr="007738A7">
        <w:rPr>
          <w:color w:val="0000FF"/>
          <w:sz w:val="24"/>
        </w:rPr>
        <w:t>equation</w:t>
      </w:r>
      <w:r w:rsidRPr="007738A7">
        <w:rPr>
          <w:rFonts w:hint="eastAsia"/>
          <w:color w:val="0000FF"/>
          <w:sz w:val="24"/>
        </w:rPr>
        <w:t xml:space="preserve"> (</w:t>
      </w:r>
      <w:r w:rsidR="009B7830">
        <w:rPr>
          <w:rFonts w:hint="eastAsia"/>
          <w:color w:val="0000FF"/>
          <w:sz w:val="24"/>
        </w:rPr>
        <w:t>3</w:t>
      </w:r>
      <w:r w:rsidRPr="007738A7">
        <w:rPr>
          <w:rFonts w:hint="eastAsia"/>
          <w:color w:val="0000FF"/>
          <w:sz w:val="24"/>
        </w:rPr>
        <w:t>)</w:t>
      </w:r>
      <w:r>
        <w:rPr>
          <w:rFonts w:hint="eastAsia"/>
          <w:sz w:val="24"/>
        </w:rPr>
        <w:t>,</w:t>
      </w:r>
    </w:p>
    <w:p w14:paraId="6B6E7D69" w14:textId="1871CEBC" w:rsidR="00830678" w:rsidRPr="009305C8" w:rsidRDefault="00000000" w:rsidP="007738A7">
      <w:pPr>
        <w:spacing w:line="480" w:lineRule="auto"/>
        <w:ind w:firstLineChars="150" w:firstLine="330"/>
        <w:jc w:val="right"/>
        <w:rPr>
          <w:color w:val="000000" w:themeColor="text1"/>
          <w:sz w:val="22"/>
          <w:szCs w:val="22"/>
        </w:rPr>
      </w:pPr>
      <m:oMath>
        <m:f>
          <m:fPr>
            <m:ctrlPr>
              <w:rPr>
                <w:rFonts w:ascii="Cambria Math" w:hAnsi="Cambria Math"/>
                <w:color w:val="000000" w:themeColor="text1"/>
                <w:sz w:val="22"/>
                <w:szCs w:val="22"/>
              </w:rPr>
            </m:ctrlPr>
          </m:fPr>
          <m:num>
            <m:r>
              <w:rPr>
                <w:rFonts w:ascii="Cambria Math" w:hAnsi="Cambria Math"/>
                <w:color w:val="000000" w:themeColor="text1"/>
                <w:sz w:val="22"/>
                <w:szCs w:val="22"/>
              </w:rPr>
              <m:t>d</m:t>
            </m:r>
            <m:r>
              <m:rPr>
                <m:sty m:val="p"/>
              </m:rPr>
              <w:rPr>
                <w:rFonts w:ascii="Cambria Math" w:hAnsi="Cambria Math"/>
                <w:color w:val="000000" w:themeColor="text1"/>
                <w:sz w:val="22"/>
                <w:szCs w:val="22"/>
              </w:rPr>
              <m:t>Θ(t)</m:t>
            </m:r>
          </m:num>
          <m:den>
            <m:r>
              <w:rPr>
                <w:rFonts w:ascii="Cambria Math" w:hAnsi="Cambria Math"/>
                <w:color w:val="000000" w:themeColor="text1"/>
                <w:sz w:val="22"/>
                <w:szCs w:val="22"/>
              </w:rPr>
              <m:t>dt</m:t>
            </m:r>
          </m:den>
        </m:f>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hint="eastAsia"/>
                <w:color w:val="000000" w:themeColor="text1"/>
                <w:sz w:val="22"/>
                <w:szCs w:val="22"/>
              </w:rPr>
              <m:t>k</m:t>
            </m:r>
          </m:e>
          <m:sub>
            <m:r>
              <w:rPr>
                <w:rFonts w:ascii="Cambria Math" w:hAnsi="Cambria Math" w:hint="eastAsia"/>
                <w:color w:val="000000" w:themeColor="text1"/>
                <w:sz w:val="22"/>
                <w:szCs w:val="22"/>
              </w:rPr>
              <m:t>g</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m:t>
            </m:r>
            <m:r>
              <w:rPr>
                <w:rFonts w:ascii="Cambria Math" w:hAnsi="Cambria Math" w:hint="eastAsia"/>
                <w:color w:val="000000" w:themeColor="text1"/>
                <w:sz w:val="22"/>
                <w:szCs w:val="22"/>
              </w:rPr>
              <m:t>k</m:t>
            </m:r>
          </m:e>
          <m:sub>
            <m:r>
              <w:rPr>
                <w:rFonts w:ascii="Cambria Math" w:hAnsi="Cambria Math"/>
                <w:color w:val="000000" w:themeColor="text1"/>
                <w:sz w:val="22"/>
                <w:szCs w:val="22"/>
              </w:rPr>
              <m:t>H</m:t>
            </m:r>
          </m:sub>
        </m:sSub>
        <m:r>
          <m:rPr>
            <m:sty m:val="p"/>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hint="eastAsia"/>
                <w:color w:val="000000" w:themeColor="text1"/>
                <w:sz w:val="22"/>
                <w:szCs w:val="22"/>
              </w:rPr>
              <m:t>k</m:t>
            </m:r>
          </m:e>
          <m:sub>
            <m:r>
              <w:rPr>
                <w:rFonts w:ascii="Cambria Math" w:hAnsi="Cambria Math" w:hint="eastAsia"/>
                <w:color w:val="000000" w:themeColor="text1"/>
                <w:sz w:val="22"/>
                <w:szCs w:val="22"/>
              </w:rPr>
              <m:t>g</m:t>
            </m:r>
          </m:sub>
        </m:sSub>
        <m:r>
          <m:rPr>
            <m:sty m:val="p"/>
          </m:rPr>
          <w:rPr>
            <w:rFonts w:ascii="Cambria Math" w:hAnsi="Cambria Math"/>
            <w:color w:val="000000" w:themeColor="text1"/>
            <w:sz w:val="22"/>
            <w:szCs w:val="22"/>
          </w:rPr>
          <m:t>)Θ(t)</m:t>
        </m:r>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hint="eastAsia"/>
                <w:color w:val="000000" w:themeColor="text1"/>
                <w:sz w:val="22"/>
                <w:szCs w:val="22"/>
              </w:rPr>
              <m:t>k</m:t>
            </m:r>
          </m:e>
          <m:sub>
            <m:r>
              <w:rPr>
                <w:rFonts w:ascii="Cambria Math" w:hAnsi="Cambria Math"/>
                <w:color w:val="000000" w:themeColor="text1"/>
                <w:sz w:val="22"/>
                <w:szCs w:val="22"/>
              </w:rPr>
              <m:t>T</m:t>
            </m:r>
          </m:sub>
        </m:sSub>
        <m:sSup>
          <m:sSupPr>
            <m:ctrlPr>
              <w:rPr>
                <w:rFonts w:ascii="Cambria Math" w:hAnsi="Cambria Math"/>
                <w:color w:val="000000" w:themeColor="text1"/>
                <w:sz w:val="22"/>
                <w:szCs w:val="22"/>
              </w:rPr>
            </m:ctrlPr>
          </m:sSupPr>
          <m:e>
            <m:r>
              <m:rPr>
                <m:sty m:val="p"/>
              </m:rPr>
              <w:rPr>
                <w:rFonts w:ascii="Cambria Math" w:hAnsi="Cambria Math"/>
                <w:color w:val="000000" w:themeColor="text1"/>
                <w:sz w:val="22"/>
                <w:szCs w:val="22"/>
              </w:rPr>
              <m:t>Θ(t)</m:t>
            </m:r>
          </m:e>
          <m:sup>
            <m:r>
              <w:rPr>
                <w:rFonts w:ascii="Cambria Math" w:hAnsi="Cambria Math"/>
                <w:color w:val="000000" w:themeColor="text1"/>
                <w:sz w:val="22"/>
                <w:szCs w:val="22"/>
              </w:rPr>
              <m:t>2</m:t>
            </m:r>
          </m:sup>
        </m:sSup>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hint="eastAsia"/>
                <w:color w:val="000000" w:themeColor="text1"/>
                <w:sz w:val="22"/>
                <w:szCs w:val="22"/>
              </w:rPr>
              <m:t>k</m:t>
            </m:r>
          </m:e>
          <m:sub>
            <m:r>
              <w:rPr>
                <w:rFonts w:ascii="Cambria Math" w:hAnsi="Cambria Math"/>
                <w:color w:val="000000" w:themeColor="text1"/>
                <w:sz w:val="22"/>
                <w:szCs w:val="22"/>
              </w:rPr>
              <m:t>T</m:t>
            </m:r>
          </m:sub>
        </m:sSub>
        <m:r>
          <w:rPr>
            <w:rFonts w:ascii="Cambria Math" w:hAnsi="Cambria Math"/>
            <w:color w:val="000000" w:themeColor="text1"/>
            <w:sz w:val="22"/>
            <w:szCs w:val="22"/>
          </w:rPr>
          <m:t>(</m:t>
        </m:r>
        <m:r>
          <m:rPr>
            <m:sty m:val="p"/>
          </m:rPr>
          <w:rPr>
            <w:rFonts w:ascii="Cambria Math" w:hAnsi="Cambria Math"/>
            <w:color w:val="000000" w:themeColor="text1"/>
            <w:sz w:val="22"/>
            <w:szCs w:val="22"/>
          </w:rPr>
          <m:t>Θ(t)-</m:t>
        </m:r>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Θ</m:t>
            </m:r>
          </m:e>
          <m:sub>
            <m:r>
              <m:rPr>
                <m:sty m:val="p"/>
              </m:rPr>
              <w:rPr>
                <w:rFonts w:ascii="Cambria Math" w:hAnsi="Cambria Math"/>
                <w:color w:val="000000" w:themeColor="text1"/>
                <w:sz w:val="22"/>
                <w:szCs w:val="22"/>
              </w:rPr>
              <m:t>1</m:t>
            </m:r>
          </m:sub>
        </m:sSub>
        <m:r>
          <w:rPr>
            <w:rFonts w:ascii="Cambria Math" w:hAnsi="Cambria Math"/>
            <w:color w:val="000000" w:themeColor="text1"/>
            <w:sz w:val="22"/>
            <w:szCs w:val="22"/>
          </w:rPr>
          <m:t>)(</m:t>
        </m:r>
        <m:r>
          <m:rPr>
            <m:sty m:val="p"/>
          </m:rPr>
          <w:rPr>
            <w:rFonts w:ascii="Cambria Math" w:hAnsi="Cambria Math"/>
            <w:color w:val="000000" w:themeColor="text1"/>
            <w:sz w:val="22"/>
            <w:szCs w:val="22"/>
          </w:rPr>
          <m:t>Θ(t)-</m:t>
        </m:r>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Θ</m:t>
            </m:r>
          </m:e>
          <m:sub>
            <m:r>
              <m:rPr>
                <m:sty m:val="p"/>
              </m:rPr>
              <w:rPr>
                <w:rFonts w:ascii="Cambria Math" w:hAnsi="Cambria Math"/>
                <w:color w:val="000000" w:themeColor="text1"/>
                <w:sz w:val="22"/>
                <w:szCs w:val="22"/>
              </w:rPr>
              <m:t>2</m:t>
            </m:r>
          </m:sub>
        </m:sSub>
        <m:r>
          <w:rPr>
            <w:rFonts w:ascii="Cambria Math" w:hAnsi="Cambria Math"/>
            <w:color w:val="000000" w:themeColor="text1"/>
            <w:sz w:val="22"/>
            <w:szCs w:val="22"/>
          </w:rPr>
          <m:t>)</m:t>
        </m:r>
        <m:r>
          <m:rPr>
            <m:sty m:val="p"/>
          </m:rPr>
          <w:rPr>
            <w:rFonts w:ascii="Cambria Math" w:hAnsi="Cambria Math"/>
            <w:color w:val="000000" w:themeColor="text1"/>
            <w:sz w:val="22"/>
            <w:szCs w:val="22"/>
          </w:rPr>
          <m:t>,</m:t>
        </m:r>
      </m:oMath>
      <w:r w:rsidR="007738A7">
        <w:rPr>
          <w:rFonts w:hint="eastAsia"/>
          <w:color w:val="000000" w:themeColor="text1"/>
          <w:sz w:val="22"/>
          <w:szCs w:val="22"/>
        </w:rPr>
        <w:t xml:space="preserve">                       </w:t>
      </w:r>
      <w:proofErr w:type="gramStart"/>
      <w:r w:rsidR="007738A7">
        <w:rPr>
          <w:rFonts w:hint="eastAsia"/>
          <w:color w:val="000000" w:themeColor="text1"/>
          <w:sz w:val="22"/>
          <w:szCs w:val="22"/>
        </w:rPr>
        <w:t>S(</w:t>
      </w:r>
      <w:proofErr w:type="gramEnd"/>
      <w:r w:rsidR="009C3EED">
        <w:rPr>
          <w:rFonts w:hint="eastAsia"/>
          <w:color w:val="000000" w:themeColor="text1"/>
          <w:sz w:val="22"/>
          <w:szCs w:val="22"/>
        </w:rPr>
        <w:t>7</w:t>
      </w:r>
      <w:r w:rsidR="007738A7">
        <w:rPr>
          <w:rFonts w:hint="eastAsia"/>
          <w:color w:val="000000" w:themeColor="text1"/>
          <w:sz w:val="22"/>
          <w:szCs w:val="22"/>
        </w:rPr>
        <w:t>)</w:t>
      </w:r>
    </w:p>
    <w:p w14:paraId="387535CC" w14:textId="31B93B10" w:rsidR="009460A2" w:rsidRDefault="009305C8" w:rsidP="009460A2">
      <w:pPr>
        <w:rPr>
          <w:color w:val="000000" w:themeColor="text1"/>
          <w:sz w:val="22"/>
          <w:szCs w:val="22"/>
        </w:rPr>
      </w:pPr>
      <w:r w:rsidRPr="00002BA3">
        <w:rPr>
          <w:color w:val="000000" w:themeColor="text1"/>
          <w:sz w:val="24"/>
        </w:rPr>
        <w:t xml:space="preserve">We can get </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Θ</m:t>
            </m:r>
          </m:e>
          <m:sub>
            <m:r>
              <m:rPr>
                <m:sty m:val="p"/>
              </m:rPr>
              <w:rPr>
                <w:rFonts w:ascii="Cambria Math" w:hAnsi="Cambria Math"/>
                <w:color w:val="000000" w:themeColor="text1"/>
                <w:sz w:val="24"/>
              </w:rPr>
              <m:t>1</m:t>
            </m:r>
          </m:sub>
        </m:sSub>
        <m:r>
          <w:rPr>
            <w:rFonts w:ascii="Cambria Math" w:hAnsi="Cambria Math"/>
            <w:color w:val="000000" w:themeColor="text1"/>
            <w:sz w:val="24"/>
          </w:rPr>
          <m:t>=-</m:t>
        </m:r>
        <m:f>
          <m:fPr>
            <m:ctrlPr>
              <w:rPr>
                <w:rFonts w:ascii="Cambria Math" w:hAnsi="Cambria Math"/>
                <w:i/>
                <w:color w:val="000000" w:themeColor="text1"/>
                <w:sz w:val="24"/>
              </w:rPr>
            </m:ctrlPr>
          </m:fPr>
          <m:num>
            <m:sSub>
              <m:sSubPr>
                <m:ctrlPr>
                  <w:rPr>
                    <w:rFonts w:ascii="Cambria Math" w:hAnsi="Cambria Math"/>
                    <w:i/>
                    <w:color w:val="000000" w:themeColor="text1"/>
                    <w:sz w:val="24"/>
                  </w:rPr>
                </m:ctrlPr>
              </m:sSubPr>
              <m:e>
                <m:r>
                  <w:rPr>
                    <w:rFonts w:ascii="Cambria Math" w:hAnsi="Cambria Math"/>
                    <w:color w:val="000000" w:themeColor="text1"/>
                    <w:sz w:val="24"/>
                  </w:rPr>
                  <m:t>(k</m:t>
                </m:r>
              </m:e>
              <m:sub>
                <m:r>
                  <w:rPr>
                    <w:rFonts w:ascii="Cambria Math" w:hAnsi="Cambria Math"/>
                    <w:color w:val="000000" w:themeColor="text1"/>
                    <w:sz w:val="24"/>
                  </w:rPr>
                  <m:t>H</m:t>
                </m:r>
              </m:sub>
            </m:sSub>
            <m:r>
              <m:rPr>
                <m:sty m:val="p"/>
              </m:rPr>
              <w:rPr>
                <w:rFonts w:ascii="Cambria Math" w:hAnsi="Cambria Math"/>
                <w:color w:val="000000" w:themeColor="text1"/>
                <w:sz w:val="24"/>
              </w:rPr>
              <m:t>+</m:t>
            </m:r>
            <m:sSub>
              <m:sSubPr>
                <m:ctrlPr>
                  <w:rPr>
                    <w:rFonts w:ascii="Cambria Math" w:hAnsi="Cambria Math"/>
                    <w:i/>
                    <w:color w:val="000000" w:themeColor="text1"/>
                    <w:sz w:val="24"/>
                  </w:rPr>
                </m:ctrlPr>
              </m:sSubPr>
              <m:e>
                <m:r>
                  <w:rPr>
                    <w:rFonts w:ascii="Cambria Math" w:hAnsi="Cambria Math"/>
                    <w:color w:val="000000" w:themeColor="text1"/>
                    <w:sz w:val="24"/>
                  </w:rPr>
                  <m:t>k</m:t>
                </m:r>
              </m:e>
              <m:sub>
                <m:r>
                  <w:rPr>
                    <w:rFonts w:ascii="Cambria Math" w:hAnsi="Cambria Math"/>
                    <w:color w:val="000000" w:themeColor="text1"/>
                    <w:sz w:val="24"/>
                  </w:rPr>
                  <m:t>g</m:t>
                </m:r>
              </m:sub>
            </m:sSub>
            <m:r>
              <m:rPr>
                <m:sty m:val="p"/>
              </m:rPr>
              <w:rPr>
                <w:rFonts w:ascii="Cambria Math" w:hAnsi="Cambria Math"/>
                <w:color w:val="000000" w:themeColor="text1"/>
                <w:sz w:val="24"/>
              </w:rPr>
              <m:t>)</m:t>
            </m:r>
          </m:num>
          <m:den>
            <m:sSub>
              <m:sSubPr>
                <m:ctrlPr>
                  <w:rPr>
                    <w:rFonts w:ascii="Cambria Math" w:hAnsi="Cambria Math"/>
                    <w:i/>
                    <w:color w:val="000000" w:themeColor="text1"/>
                    <w:sz w:val="24"/>
                  </w:rPr>
                </m:ctrlPr>
              </m:sSubPr>
              <m:e>
                <m:r>
                  <w:rPr>
                    <w:rFonts w:ascii="Cambria Math" w:hAnsi="Cambria Math"/>
                    <w:color w:val="000000" w:themeColor="text1"/>
                    <w:sz w:val="24"/>
                  </w:rPr>
                  <m:t>k</m:t>
                </m:r>
              </m:e>
              <m:sub>
                <m:r>
                  <w:rPr>
                    <w:rFonts w:ascii="Cambria Math" w:hAnsi="Cambria Math"/>
                    <w:color w:val="000000" w:themeColor="text1"/>
                    <w:sz w:val="24"/>
                  </w:rPr>
                  <m:t>T</m:t>
                </m:r>
              </m:sub>
            </m:sSub>
          </m:den>
        </m:f>
      </m:oMath>
      <w:r w:rsidRPr="00002BA3">
        <w:rPr>
          <w:color w:val="000000" w:themeColor="text1"/>
          <w:sz w:val="24"/>
        </w:rPr>
        <w:t xml:space="preserve">, </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Θ</m:t>
            </m:r>
          </m:e>
          <m:sub>
            <m:r>
              <m:rPr>
                <m:sty m:val="p"/>
              </m:rPr>
              <w:rPr>
                <w:rFonts w:ascii="Cambria Math" w:hAnsi="Cambria Math"/>
                <w:color w:val="000000" w:themeColor="text1"/>
                <w:sz w:val="24"/>
              </w:rPr>
              <m:t>2</m:t>
            </m:r>
          </m:sub>
        </m:sSub>
        <m:r>
          <w:rPr>
            <w:rFonts w:ascii="Cambria Math" w:hAnsi="Cambria Math"/>
            <w:color w:val="000000" w:themeColor="text1"/>
            <w:sz w:val="24"/>
          </w:rPr>
          <m:t>=-</m:t>
        </m:r>
        <m:f>
          <m:fPr>
            <m:ctrlPr>
              <w:rPr>
                <w:rFonts w:ascii="Cambria Math" w:hAnsi="Cambria Math"/>
                <w:i/>
                <w:color w:val="000000" w:themeColor="text1"/>
                <w:sz w:val="24"/>
              </w:rPr>
            </m:ctrlPr>
          </m:fPr>
          <m:num>
            <m:sSub>
              <m:sSubPr>
                <m:ctrlPr>
                  <w:rPr>
                    <w:rFonts w:ascii="Cambria Math" w:hAnsi="Cambria Math"/>
                    <w:i/>
                    <w:color w:val="000000" w:themeColor="text1"/>
                    <w:sz w:val="24"/>
                  </w:rPr>
                </m:ctrlPr>
              </m:sSubPr>
              <m:e>
                <m:r>
                  <w:rPr>
                    <w:rFonts w:ascii="Cambria Math" w:hAnsi="Cambria Math"/>
                    <w:color w:val="000000" w:themeColor="text1"/>
                    <w:sz w:val="24"/>
                  </w:rPr>
                  <m:t>k</m:t>
                </m:r>
              </m:e>
              <m:sub>
                <m:r>
                  <w:rPr>
                    <w:rFonts w:ascii="Cambria Math" w:hAnsi="Cambria Math"/>
                    <w:color w:val="000000" w:themeColor="text1"/>
                    <w:sz w:val="24"/>
                  </w:rPr>
                  <m:t>g</m:t>
                </m:r>
              </m:sub>
            </m:sSub>
          </m:num>
          <m:den>
            <m:sSub>
              <m:sSubPr>
                <m:ctrlPr>
                  <w:rPr>
                    <w:rFonts w:ascii="Cambria Math" w:hAnsi="Cambria Math"/>
                    <w:i/>
                    <w:color w:val="000000" w:themeColor="text1"/>
                    <w:sz w:val="24"/>
                  </w:rPr>
                </m:ctrlPr>
              </m:sSubPr>
              <m:e>
                <m:r>
                  <w:rPr>
                    <w:rFonts w:ascii="Cambria Math" w:hAnsi="Cambria Math"/>
                    <w:color w:val="000000" w:themeColor="text1"/>
                    <w:sz w:val="24"/>
                  </w:rPr>
                  <m:t>k</m:t>
                </m:r>
              </m:e>
              <m:sub>
                <m:r>
                  <w:rPr>
                    <w:rFonts w:ascii="Cambria Math" w:hAnsi="Cambria Math"/>
                    <w:color w:val="000000" w:themeColor="text1"/>
                    <w:sz w:val="24"/>
                  </w:rPr>
                  <m:t>T</m:t>
                </m:r>
              </m:sub>
            </m:sSub>
          </m:den>
        </m:f>
      </m:oMath>
      <w:r w:rsidRPr="00002BA3">
        <w:rPr>
          <w:color w:val="000000" w:themeColor="text1"/>
          <w:sz w:val="24"/>
        </w:rPr>
        <w:t>.</w:t>
      </w:r>
      <w:r w:rsidR="007738A7" w:rsidRPr="009460A2">
        <w:rPr>
          <w:rFonts w:hint="eastAsia"/>
          <w:sz w:val="24"/>
        </w:rPr>
        <w:t xml:space="preserve"> And </w:t>
      </w:r>
      <w:r w:rsidRPr="009460A2">
        <w:rPr>
          <w:sz w:val="24"/>
        </w:rPr>
        <w:t>the discriminant</w:t>
      </w:r>
      <w:r w:rsidR="007738A7" w:rsidRPr="009460A2">
        <w:rPr>
          <w:rFonts w:hint="eastAsia"/>
          <w:sz w:val="24"/>
        </w:rPr>
        <w:t xml:space="preserve"> </w:t>
      </w:r>
      <m:oMath>
        <m:r>
          <w:rPr>
            <w:rFonts w:ascii="Cambria Math" w:hAnsi="Cambria Math"/>
            <w:color w:val="000000" w:themeColor="text1"/>
            <w:sz w:val="24"/>
          </w:rPr>
          <m:t>D=</m:t>
        </m:r>
        <m:sSup>
          <m:sSupPr>
            <m:ctrlPr>
              <w:rPr>
                <w:rFonts w:ascii="Cambria Math" w:hAnsi="Cambria Math"/>
                <w:color w:val="000000" w:themeColor="text1"/>
                <w:sz w:val="24"/>
              </w:rPr>
            </m:ctrlPr>
          </m:sSupPr>
          <m:e>
            <m:sSub>
              <m:sSubPr>
                <m:ctrlPr>
                  <w:rPr>
                    <w:rFonts w:ascii="Cambria Math" w:hAnsi="Cambria Math"/>
                    <w:i/>
                    <w:color w:val="000000" w:themeColor="text1"/>
                    <w:sz w:val="24"/>
                  </w:rPr>
                </m:ctrlPr>
              </m:sSubPr>
              <m:e>
                <m:r>
                  <w:rPr>
                    <w:rFonts w:ascii="Cambria Math" w:hAnsi="Cambria Math"/>
                    <w:color w:val="000000" w:themeColor="text1"/>
                    <w:sz w:val="24"/>
                  </w:rPr>
                  <m:t>(k</m:t>
                </m:r>
              </m:e>
              <m:sub>
                <m:r>
                  <w:rPr>
                    <w:rFonts w:ascii="Cambria Math" w:hAnsi="Cambria Math"/>
                    <w:color w:val="000000" w:themeColor="text1"/>
                    <w:sz w:val="24"/>
                  </w:rPr>
                  <m:t>H</m:t>
                </m:r>
              </m:sub>
            </m:sSub>
            <m:r>
              <m:rPr>
                <m:sty m:val="p"/>
              </m:rPr>
              <w:rPr>
                <w:rFonts w:ascii="Cambria Math" w:hAnsi="Cambria Math"/>
                <w:color w:val="000000" w:themeColor="text1"/>
                <w:sz w:val="24"/>
              </w:rPr>
              <m:t>+</m:t>
            </m:r>
            <m:sSub>
              <m:sSubPr>
                <m:ctrlPr>
                  <w:rPr>
                    <w:rFonts w:ascii="Cambria Math" w:hAnsi="Cambria Math"/>
                    <w:i/>
                    <w:color w:val="000000" w:themeColor="text1"/>
                    <w:sz w:val="24"/>
                  </w:rPr>
                </m:ctrlPr>
              </m:sSubPr>
              <m:e>
                <m:r>
                  <w:rPr>
                    <w:rFonts w:ascii="Cambria Math" w:hAnsi="Cambria Math"/>
                    <w:color w:val="000000" w:themeColor="text1"/>
                    <w:sz w:val="24"/>
                  </w:rPr>
                  <m:t>k</m:t>
                </m:r>
              </m:e>
              <m:sub>
                <m:r>
                  <w:rPr>
                    <w:rFonts w:ascii="Cambria Math" w:hAnsi="Cambria Math"/>
                    <w:color w:val="000000" w:themeColor="text1"/>
                    <w:sz w:val="24"/>
                  </w:rPr>
                  <m:t>g</m:t>
                </m:r>
              </m:sub>
            </m:sSub>
            <m:r>
              <m:rPr>
                <m:sty m:val="p"/>
              </m:rPr>
              <w:rPr>
                <w:rFonts w:ascii="Cambria Math" w:hAnsi="Cambria Math"/>
                <w:color w:val="000000" w:themeColor="text1"/>
                <w:sz w:val="24"/>
              </w:rPr>
              <m:t>)</m:t>
            </m:r>
          </m:e>
          <m:sup>
            <m:r>
              <w:rPr>
                <w:rFonts w:ascii="Cambria Math" w:hAnsi="Cambria Math"/>
                <w:color w:val="000000" w:themeColor="text1"/>
                <w:sz w:val="24"/>
              </w:rPr>
              <m:t>2</m:t>
            </m:r>
          </m:sup>
        </m:sSup>
        <m:r>
          <w:rPr>
            <w:rFonts w:ascii="Cambria Math" w:hAnsi="Cambria Math"/>
            <w:color w:val="000000" w:themeColor="text1"/>
            <w:sz w:val="24"/>
          </w:rPr>
          <m:t>+4</m:t>
        </m:r>
        <m:sSub>
          <m:sSubPr>
            <m:ctrlPr>
              <w:rPr>
                <w:rFonts w:ascii="Cambria Math" w:hAnsi="Cambria Math"/>
                <w:i/>
                <w:color w:val="000000" w:themeColor="text1"/>
                <w:sz w:val="24"/>
              </w:rPr>
            </m:ctrlPr>
          </m:sSubPr>
          <m:e>
            <m:r>
              <w:rPr>
                <w:rFonts w:ascii="Cambria Math" w:hAnsi="Cambria Math"/>
                <w:color w:val="000000" w:themeColor="text1"/>
                <w:sz w:val="24"/>
              </w:rPr>
              <m:t>k</m:t>
            </m:r>
          </m:e>
          <m:sub>
            <m:r>
              <w:rPr>
                <w:rFonts w:ascii="Cambria Math" w:hAnsi="Cambria Math"/>
                <w:color w:val="000000" w:themeColor="text1"/>
                <w:sz w:val="24"/>
              </w:rPr>
              <m:t>T</m:t>
            </m:r>
          </m:sub>
        </m:sSub>
        <m:sSub>
          <m:sSubPr>
            <m:ctrlPr>
              <w:rPr>
                <w:rFonts w:ascii="Cambria Math" w:hAnsi="Cambria Math"/>
                <w:i/>
                <w:color w:val="000000" w:themeColor="text1"/>
                <w:sz w:val="24"/>
              </w:rPr>
            </m:ctrlPr>
          </m:sSubPr>
          <m:e>
            <m:r>
              <w:rPr>
                <w:rFonts w:ascii="Cambria Math" w:hAnsi="Cambria Math"/>
                <w:color w:val="000000" w:themeColor="text1"/>
                <w:sz w:val="24"/>
              </w:rPr>
              <m:t>k</m:t>
            </m:r>
          </m:e>
          <m:sub>
            <m:r>
              <w:rPr>
                <w:rFonts w:ascii="Cambria Math" w:hAnsi="Cambria Math"/>
                <w:color w:val="000000" w:themeColor="text1"/>
                <w:sz w:val="24"/>
              </w:rPr>
              <m:t>g</m:t>
            </m:r>
          </m:sub>
        </m:sSub>
      </m:oMath>
      <w:r w:rsidR="009460A2" w:rsidRPr="00002BA3">
        <w:rPr>
          <w:color w:val="000000" w:themeColor="text1"/>
          <w:sz w:val="24"/>
        </w:rPr>
        <w:t xml:space="preserve"> and the</w:t>
      </w:r>
      <w:r w:rsidR="009460A2">
        <w:rPr>
          <w:rFonts w:hint="eastAsia"/>
          <w:color w:val="000000" w:themeColor="text1"/>
          <w:sz w:val="22"/>
          <w:szCs w:val="22"/>
        </w:rPr>
        <w:t xml:space="preserve"> </w:t>
      </w:r>
      <w:r w:rsidR="009460A2" w:rsidRPr="00002BA3">
        <w:rPr>
          <w:sz w:val="24"/>
        </w:rPr>
        <w:t>solution of the equation</w:t>
      </w:r>
      <w:r w:rsidR="009460A2">
        <w:rPr>
          <w:rFonts w:hint="eastAsia"/>
          <w:sz w:val="24"/>
        </w:rPr>
        <w:t xml:space="preserve"> is </w:t>
      </w:r>
      <m:oMath>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Θ</m:t>
            </m:r>
          </m:e>
          <m:sub>
            <m:r>
              <m:rPr>
                <m:sty m:val="p"/>
              </m:rPr>
              <w:rPr>
                <w:rFonts w:ascii="Cambria Math" w:hAnsi="Cambria Math"/>
                <w:color w:val="000000" w:themeColor="text1"/>
                <w:sz w:val="22"/>
                <w:szCs w:val="22"/>
              </w:rPr>
              <m:t>1,2</m:t>
            </m:r>
          </m:sub>
        </m:sSub>
        <m:r>
          <w:rPr>
            <w:rFonts w:ascii="Cambria Math" w:hAnsi="Cambria Math"/>
            <w:color w:val="000000" w:themeColor="text1"/>
            <w:sz w:val="22"/>
            <w:szCs w:val="22"/>
          </w:rPr>
          <m:t>=</m:t>
        </m:r>
        <m:f>
          <m:fPr>
            <m:ctrlPr>
              <w:rPr>
                <w:rFonts w:ascii="Cambria Math" w:hAnsi="Cambria Math"/>
                <w:i/>
                <w:color w:val="000000" w:themeColor="text1"/>
                <w:sz w:val="22"/>
                <w:szCs w:val="22"/>
              </w:rPr>
            </m:ctrlPr>
          </m:fPr>
          <m:num>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m:t>
                </m:r>
                <m:r>
                  <w:rPr>
                    <w:rFonts w:ascii="Cambria Math" w:hAnsi="Cambria Math" w:hint="eastAsia"/>
                    <w:color w:val="000000" w:themeColor="text1"/>
                    <w:sz w:val="22"/>
                    <w:szCs w:val="22"/>
                  </w:rPr>
                  <m:t>k</m:t>
                </m:r>
              </m:e>
              <m:sub>
                <m:r>
                  <w:rPr>
                    <w:rFonts w:ascii="Cambria Math" w:hAnsi="Cambria Math"/>
                    <w:color w:val="000000" w:themeColor="text1"/>
                    <w:sz w:val="22"/>
                    <w:szCs w:val="22"/>
                  </w:rPr>
                  <m:t>H</m:t>
                </m:r>
              </m:sub>
            </m:sSub>
            <m:r>
              <m:rPr>
                <m:sty m:val="p"/>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hint="eastAsia"/>
                    <w:color w:val="000000" w:themeColor="text1"/>
                    <w:sz w:val="22"/>
                    <w:szCs w:val="22"/>
                  </w:rPr>
                  <m:t>k</m:t>
                </m:r>
              </m:e>
              <m:sub>
                <m:r>
                  <w:rPr>
                    <w:rFonts w:ascii="Cambria Math" w:hAnsi="Cambria Math" w:hint="eastAsia"/>
                    <w:color w:val="000000" w:themeColor="text1"/>
                    <w:sz w:val="22"/>
                    <w:szCs w:val="22"/>
                  </w:rPr>
                  <m:t>g</m:t>
                </m:r>
              </m:sub>
            </m:sSub>
            <m:r>
              <w:rPr>
                <w:rFonts w:ascii="Cambria Math" w:hAnsi="Cambria Math"/>
                <w:color w:val="000000" w:themeColor="text1"/>
                <w:sz w:val="22"/>
                <w:szCs w:val="22"/>
              </w:rPr>
              <m:t>)±</m:t>
            </m:r>
            <m:rad>
              <m:radPr>
                <m:degHide m:val="1"/>
                <m:ctrlPr>
                  <w:rPr>
                    <w:rFonts w:ascii="Cambria Math" w:hAnsi="Cambria Math"/>
                    <w:i/>
                    <w:color w:val="000000" w:themeColor="text1"/>
                    <w:sz w:val="22"/>
                    <w:szCs w:val="22"/>
                  </w:rPr>
                </m:ctrlPr>
              </m:radPr>
              <m:deg/>
              <m:e>
                <m:r>
                  <w:rPr>
                    <w:rFonts w:ascii="Cambria Math" w:hAnsi="Cambria Math"/>
                    <w:color w:val="000000" w:themeColor="text1"/>
                    <w:sz w:val="22"/>
                    <w:szCs w:val="22"/>
                  </w:rPr>
                  <m:t>D</m:t>
                </m:r>
              </m:e>
            </m:rad>
          </m:num>
          <m:den>
            <m:r>
              <w:rPr>
                <w:rFonts w:ascii="Cambria Math" w:hAnsi="Cambria Math"/>
                <w:color w:val="000000" w:themeColor="text1"/>
                <w:sz w:val="22"/>
                <w:szCs w:val="22"/>
              </w:rPr>
              <m:t>2</m:t>
            </m:r>
            <m:sSub>
              <m:sSubPr>
                <m:ctrlPr>
                  <w:rPr>
                    <w:rFonts w:ascii="Cambria Math" w:hAnsi="Cambria Math"/>
                    <w:i/>
                    <w:color w:val="000000" w:themeColor="text1"/>
                    <w:sz w:val="22"/>
                    <w:szCs w:val="22"/>
                  </w:rPr>
                </m:ctrlPr>
              </m:sSubPr>
              <m:e>
                <m:r>
                  <w:rPr>
                    <w:rFonts w:ascii="Cambria Math" w:hAnsi="Cambria Math" w:hint="eastAsia"/>
                    <w:color w:val="000000" w:themeColor="text1"/>
                    <w:sz w:val="22"/>
                    <w:szCs w:val="22"/>
                  </w:rPr>
                  <m:t>k</m:t>
                </m:r>
              </m:e>
              <m:sub>
                <m:r>
                  <w:rPr>
                    <w:rFonts w:ascii="Cambria Math" w:hAnsi="Cambria Math"/>
                    <w:color w:val="000000" w:themeColor="text1"/>
                    <w:sz w:val="22"/>
                    <w:szCs w:val="22"/>
                  </w:rPr>
                  <m:t>T</m:t>
                </m:r>
              </m:sub>
            </m:sSub>
          </m:den>
        </m:f>
      </m:oMath>
      <w:r w:rsidR="009460A2">
        <w:rPr>
          <w:rFonts w:hint="eastAsia"/>
          <w:color w:val="000000" w:themeColor="text1"/>
          <w:sz w:val="22"/>
          <w:szCs w:val="22"/>
        </w:rPr>
        <w:t>.</w:t>
      </w:r>
    </w:p>
    <w:p w14:paraId="278A39A2" w14:textId="46743F4C" w:rsidR="00237A8E" w:rsidRPr="00002BA3" w:rsidRDefault="009460A2" w:rsidP="007738A7">
      <w:pPr>
        <w:spacing w:line="480" w:lineRule="auto"/>
        <w:rPr>
          <w:sz w:val="24"/>
        </w:rPr>
      </w:pPr>
      <w:r w:rsidRPr="009460A2">
        <w:rPr>
          <w:sz w:val="24"/>
        </w:rPr>
        <w:t xml:space="preserve">Divide both sides by </w:t>
      </w:r>
      <m:oMath>
        <m:r>
          <w:rPr>
            <w:rFonts w:ascii="Cambria Math" w:hAnsi="Cambria Math"/>
            <w:sz w:val="24"/>
          </w:rPr>
          <m:t>(</m:t>
        </m:r>
        <m:r>
          <m:rPr>
            <m:sty m:val="p"/>
          </m:rPr>
          <w:rPr>
            <w:rFonts w:ascii="Cambria Math" w:hAnsi="Cambria Math"/>
            <w:sz w:val="24"/>
          </w:rPr>
          <m:t>Θ</m:t>
        </m:r>
        <m:r>
          <m:rPr>
            <m:sty m:val="p"/>
          </m:rPr>
          <w:rPr>
            <w:rFonts w:ascii="Cambria Math" w:hAnsi="Cambria Math"/>
            <w:color w:val="000000" w:themeColor="text1"/>
            <w:sz w:val="22"/>
            <w:szCs w:val="22"/>
          </w:rPr>
          <m:t>(t)</m:t>
        </m:r>
        <m:r>
          <w:rPr>
            <w:rFonts w:ascii="Cambria Math" w:hAnsi="Cambria Math"/>
            <w:sz w:val="24"/>
          </w:rPr>
          <m:t>-</m:t>
        </m:r>
        <m:sSub>
          <m:sSubPr>
            <m:ctrlPr>
              <w:rPr>
                <w:rFonts w:ascii="Cambria Math" w:hAnsi="Cambria Math"/>
                <w:sz w:val="24"/>
              </w:rPr>
            </m:ctrlPr>
          </m:sSubPr>
          <m:e>
            <m:r>
              <m:rPr>
                <m:sty m:val="p"/>
              </m:rPr>
              <w:rPr>
                <w:rFonts w:ascii="Cambria Math" w:hAnsi="Cambria Math"/>
                <w:color w:val="000000" w:themeColor="text1"/>
                <w:sz w:val="22"/>
                <w:szCs w:val="22"/>
              </w:rPr>
              <m:t>Θ</m:t>
            </m:r>
          </m:e>
          <m:sub>
            <m:r>
              <w:rPr>
                <w:rFonts w:ascii="Cambria Math" w:hAnsi="Cambria Math"/>
                <w:sz w:val="24"/>
              </w:rPr>
              <m:t>1</m:t>
            </m:r>
          </m:sub>
        </m:sSub>
        <m:r>
          <w:rPr>
            <w:rFonts w:ascii="Cambria Math" w:hAnsi="Cambria Math"/>
            <w:sz w:val="24"/>
          </w:rPr>
          <m:t>)(</m:t>
        </m:r>
        <m:r>
          <m:rPr>
            <m:sty m:val="p"/>
          </m:rPr>
          <w:rPr>
            <w:rFonts w:ascii="Cambria Math" w:hAnsi="Cambria Math"/>
            <w:sz w:val="24"/>
          </w:rPr>
          <m:t>Θ</m:t>
        </m:r>
        <m:r>
          <m:rPr>
            <m:sty m:val="p"/>
          </m:rPr>
          <w:rPr>
            <w:rFonts w:ascii="Cambria Math" w:hAnsi="Cambria Math"/>
            <w:color w:val="000000" w:themeColor="text1"/>
            <w:sz w:val="22"/>
            <w:szCs w:val="22"/>
          </w:rPr>
          <m:t>(t)</m:t>
        </m:r>
        <m:r>
          <w:rPr>
            <w:rFonts w:ascii="Cambria Math" w:hAnsi="Cambria Math"/>
            <w:sz w:val="24"/>
          </w:rPr>
          <m:t>-</m:t>
        </m:r>
        <m:sSub>
          <m:sSubPr>
            <m:ctrlPr>
              <w:rPr>
                <w:rFonts w:ascii="Cambria Math" w:hAnsi="Cambria Math"/>
                <w:sz w:val="24"/>
              </w:rPr>
            </m:ctrlPr>
          </m:sSubPr>
          <m:e>
            <m:r>
              <m:rPr>
                <m:sty m:val="p"/>
              </m:rPr>
              <w:rPr>
                <w:rFonts w:ascii="Cambria Math" w:hAnsi="Cambria Math"/>
                <w:color w:val="000000" w:themeColor="text1"/>
                <w:sz w:val="22"/>
                <w:szCs w:val="22"/>
              </w:rPr>
              <m:t>Θ</m:t>
            </m:r>
          </m:e>
          <m:sub>
            <m:r>
              <w:rPr>
                <w:rFonts w:ascii="Cambria Math" w:hAnsi="Cambria Math"/>
                <w:sz w:val="24"/>
              </w:rPr>
              <m:t>2</m:t>
            </m:r>
          </m:sub>
        </m:sSub>
        <m:r>
          <w:rPr>
            <w:rFonts w:ascii="Cambria Math" w:hAnsi="Cambria Math"/>
            <w:sz w:val="24"/>
          </w:rPr>
          <m:t>)</m:t>
        </m:r>
      </m:oMath>
      <w:r w:rsidRPr="009460A2">
        <w:rPr>
          <w:sz w:val="24"/>
        </w:rPr>
        <w:t>and integrate:</w:t>
      </w:r>
    </w:p>
    <w:p w14:paraId="263A8F92" w14:textId="6114CD73" w:rsidR="00237A8E" w:rsidRPr="00237A8E" w:rsidRDefault="00000000" w:rsidP="00002BA3">
      <w:pPr>
        <w:jc w:val="right"/>
        <w:rPr>
          <w:color w:val="000000" w:themeColor="text1"/>
          <w:sz w:val="22"/>
          <w:szCs w:val="22"/>
        </w:rPr>
      </w:pPr>
      <m:oMath>
        <m:nary>
          <m:naryPr>
            <m:limLoc m:val="undOvr"/>
            <m:subHide m:val="1"/>
            <m:supHide m:val="1"/>
            <m:ctrlPr>
              <w:rPr>
                <w:rFonts w:ascii="Cambria Math" w:hAnsi="Cambria Math"/>
                <w:i/>
                <w:color w:val="000000" w:themeColor="text1"/>
                <w:sz w:val="22"/>
                <w:szCs w:val="22"/>
              </w:rPr>
            </m:ctrlPr>
          </m:naryPr>
          <m:sub/>
          <m:sup/>
          <m:e>
            <m:f>
              <m:fPr>
                <m:ctrlPr>
                  <w:rPr>
                    <w:rFonts w:ascii="Cambria Math" w:hAnsi="Cambria Math"/>
                    <w:i/>
                    <w:color w:val="000000" w:themeColor="text1"/>
                    <w:sz w:val="22"/>
                    <w:szCs w:val="22"/>
                  </w:rPr>
                </m:ctrlPr>
              </m:fPr>
              <m:num>
                <m:r>
                  <w:rPr>
                    <w:rFonts w:ascii="Cambria Math" w:hAnsi="Cambria Math"/>
                    <w:color w:val="000000" w:themeColor="text1"/>
                    <w:sz w:val="22"/>
                    <w:szCs w:val="22"/>
                  </w:rPr>
                  <m:t>d</m:t>
                </m:r>
                <m:r>
                  <m:rPr>
                    <m:sty m:val="p"/>
                  </m:rPr>
                  <w:rPr>
                    <w:rFonts w:ascii="Cambria Math" w:hAnsi="Cambria Math"/>
                    <w:color w:val="000000" w:themeColor="text1"/>
                    <w:sz w:val="22"/>
                    <w:szCs w:val="22"/>
                  </w:rPr>
                  <m:t>Θ(t)</m:t>
                </m:r>
              </m:num>
              <m:den>
                <m:r>
                  <w:rPr>
                    <w:rFonts w:ascii="Cambria Math" w:hAnsi="Cambria Math"/>
                    <w:color w:val="000000" w:themeColor="text1"/>
                    <w:sz w:val="22"/>
                    <w:szCs w:val="22"/>
                  </w:rPr>
                  <m:t>(</m:t>
                </m:r>
                <m:r>
                  <m:rPr>
                    <m:sty m:val="p"/>
                  </m:rPr>
                  <w:rPr>
                    <w:rFonts w:ascii="Cambria Math" w:hAnsi="Cambria Math"/>
                    <w:color w:val="000000" w:themeColor="text1"/>
                    <w:sz w:val="22"/>
                    <w:szCs w:val="22"/>
                  </w:rPr>
                  <m:t>Θ(t)-</m:t>
                </m:r>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Θ</m:t>
                    </m:r>
                  </m:e>
                  <m:sub>
                    <m:r>
                      <m:rPr>
                        <m:sty m:val="p"/>
                      </m:rPr>
                      <w:rPr>
                        <w:rFonts w:ascii="Cambria Math" w:hAnsi="Cambria Math"/>
                        <w:color w:val="000000" w:themeColor="text1"/>
                        <w:sz w:val="22"/>
                        <w:szCs w:val="22"/>
                      </w:rPr>
                      <m:t>1</m:t>
                    </m:r>
                  </m:sub>
                </m:sSub>
                <m:r>
                  <w:rPr>
                    <w:rFonts w:ascii="Cambria Math" w:hAnsi="Cambria Math"/>
                    <w:color w:val="000000" w:themeColor="text1"/>
                    <w:sz w:val="22"/>
                    <w:szCs w:val="22"/>
                  </w:rPr>
                  <m:t>)(</m:t>
                </m:r>
                <m:r>
                  <m:rPr>
                    <m:sty m:val="p"/>
                  </m:rPr>
                  <w:rPr>
                    <w:rFonts w:ascii="Cambria Math" w:hAnsi="Cambria Math"/>
                    <w:color w:val="000000" w:themeColor="text1"/>
                    <w:sz w:val="22"/>
                    <w:szCs w:val="22"/>
                  </w:rPr>
                  <m:t>Θ(t)-</m:t>
                </m:r>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Θ</m:t>
                    </m:r>
                  </m:e>
                  <m:sub>
                    <m:r>
                      <m:rPr>
                        <m:sty m:val="p"/>
                      </m:rPr>
                      <w:rPr>
                        <w:rFonts w:ascii="Cambria Math" w:hAnsi="Cambria Math"/>
                        <w:color w:val="000000" w:themeColor="text1"/>
                        <w:sz w:val="22"/>
                        <w:szCs w:val="22"/>
                      </w:rPr>
                      <m:t>2</m:t>
                    </m:r>
                  </m:sub>
                </m:sSub>
                <m:r>
                  <w:rPr>
                    <w:rFonts w:ascii="Cambria Math" w:hAnsi="Cambria Math"/>
                    <w:color w:val="000000" w:themeColor="text1"/>
                    <w:sz w:val="22"/>
                    <w:szCs w:val="22"/>
                  </w:rPr>
                  <m:t>)</m:t>
                </m:r>
              </m:den>
            </m:f>
          </m:e>
        </m:nary>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hint="eastAsia"/>
                <w:color w:val="000000" w:themeColor="text1"/>
                <w:sz w:val="22"/>
                <w:szCs w:val="22"/>
              </w:rPr>
              <m:t>k</m:t>
            </m:r>
          </m:e>
          <m:sub>
            <m:r>
              <w:rPr>
                <w:rFonts w:ascii="Cambria Math" w:hAnsi="Cambria Math"/>
                <w:color w:val="000000" w:themeColor="text1"/>
                <w:sz w:val="22"/>
                <w:szCs w:val="22"/>
              </w:rPr>
              <m:t>T</m:t>
            </m:r>
          </m:sub>
        </m:sSub>
        <m:nary>
          <m:naryPr>
            <m:limLoc m:val="undOvr"/>
            <m:subHide m:val="1"/>
            <m:supHide m:val="1"/>
            <m:ctrlPr>
              <w:rPr>
                <w:rFonts w:ascii="Cambria Math" w:hAnsi="Cambria Math"/>
                <w:i/>
                <w:color w:val="000000" w:themeColor="text1"/>
                <w:sz w:val="22"/>
                <w:szCs w:val="22"/>
              </w:rPr>
            </m:ctrlPr>
          </m:naryPr>
          <m:sub/>
          <m:sup/>
          <m:e>
            <m:r>
              <w:rPr>
                <w:rFonts w:ascii="Cambria Math" w:hAnsi="Cambria Math"/>
                <w:color w:val="000000" w:themeColor="text1"/>
                <w:sz w:val="22"/>
                <w:szCs w:val="22"/>
              </w:rPr>
              <m:t>dt</m:t>
            </m:r>
          </m:e>
        </m:nary>
      </m:oMath>
      <w:r w:rsidR="009460A2">
        <w:rPr>
          <w:rFonts w:hint="eastAsia"/>
          <w:color w:val="000000" w:themeColor="text1"/>
          <w:sz w:val="22"/>
          <w:szCs w:val="22"/>
        </w:rPr>
        <w:t xml:space="preserve">                                                     </w:t>
      </w:r>
      <w:proofErr w:type="gramStart"/>
      <w:r w:rsidR="009460A2">
        <w:rPr>
          <w:rFonts w:hint="eastAsia"/>
          <w:color w:val="000000" w:themeColor="text1"/>
          <w:sz w:val="22"/>
          <w:szCs w:val="22"/>
        </w:rPr>
        <w:t>S(</w:t>
      </w:r>
      <w:proofErr w:type="gramEnd"/>
      <w:r w:rsidR="009C3EED">
        <w:rPr>
          <w:rFonts w:hint="eastAsia"/>
          <w:color w:val="000000" w:themeColor="text1"/>
          <w:sz w:val="22"/>
          <w:szCs w:val="22"/>
        </w:rPr>
        <w:t>8</w:t>
      </w:r>
      <w:r w:rsidR="009460A2">
        <w:rPr>
          <w:rFonts w:hint="eastAsia"/>
          <w:color w:val="000000" w:themeColor="text1"/>
          <w:sz w:val="22"/>
          <w:szCs w:val="22"/>
        </w:rPr>
        <w:t>)</w:t>
      </w:r>
    </w:p>
    <w:p w14:paraId="10A5059F" w14:textId="5FB183D6" w:rsidR="009460A2" w:rsidRPr="00237A8E" w:rsidRDefault="009460A2" w:rsidP="00237A8E">
      <w:pPr>
        <w:rPr>
          <w:sz w:val="24"/>
        </w:rPr>
      </w:pPr>
      <w:r w:rsidRPr="009460A2">
        <w:rPr>
          <w:sz w:val="24"/>
        </w:rPr>
        <w:t>Integrating yields,</w:t>
      </w:r>
    </w:p>
    <w:bookmarkEnd w:id="29"/>
    <w:p w14:paraId="61345018" w14:textId="761A95BB" w:rsidR="00A169A0" w:rsidRPr="009460A2" w:rsidRDefault="00000000" w:rsidP="00002BA3">
      <w:pPr>
        <w:spacing w:line="480" w:lineRule="auto"/>
        <w:ind w:firstLineChars="150" w:firstLine="330"/>
        <w:jc w:val="right"/>
        <w:rPr>
          <w:color w:val="000000" w:themeColor="text1"/>
          <w:sz w:val="22"/>
          <w:szCs w:val="22"/>
        </w:rPr>
      </w:pPr>
      <m:oMath>
        <m:f>
          <m:fPr>
            <m:ctrlPr>
              <w:rPr>
                <w:rFonts w:ascii="Cambria Math" w:hAnsi="Cambria Math"/>
                <w:i/>
                <w:color w:val="000000" w:themeColor="text1"/>
                <w:sz w:val="22"/>
                <w:szCs w:val="22"/>
              </w:rPr>
            </m:ctrlPr>
          </m:fPr>
          <m:num>
            <m:r>
              <w:rPr>
                <w:rFonts w:ascii="Cambria Math" w:hAnsi="Cambria Math"/>
                <w:color w:val="000000" w:themeColor="text1"/>
                <w:sz w:val="22"/>
                <w:szCs w:val="22"/>
              </w:rPr>
              <m:t>1</m:t>
            </m:r>
          </m:num>
          <m:den>
            <w:bookmarkStart w:id="34" w:name="OLE_LINK1"/>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Θ</m:t>
                </m:r>
              </m:e>
              <m:sub>
                <m:r>
                  <m:rPr>
                    <m:sty m:val="p"/>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Θ</m:t>
                </m:r>
              </m:e>
              <m:sub>
                <m:r>
                  <m:rPr>
                    <m:sty m:val="p"/>
                  </m:rPr>
                  <w:rPr>
                    <w:rFonts w:ascii="Cambria Math" w:hAnsi="Cambria Math"/>
                    <w:color w:val="000000" w:themeColor="text1"/>
                    <w:sz w:val="22"/>
                    <w:szCs w:val="22"/>
                  </w:rPr>
                  <m:t>2</m:t>
                </m:r>
              </m:sub>
            </m:sSub>
            <w:bookmarkEnd w:id="34"/>
          </m:den>
        </m:f>
        <m:r>
          <w:rPr>
            <w:rFonts w:ascii="Cambria Math" w:hAnsi="Cambria Math"/>
            <w:color w:val="000000" w:themeColor="text1"/>
            <w:sz w:val="22"/>
            <w:szCs w:val="22"/>
          </w:rPr>
          <m:t>In</m:t>
        </m:r>
        <m:f>
          <m:fPr>
            <m:ctrlPr>
              <w:rPr>
                <w:rFonts w:ascii="Cambria Math" w:hAnsi="Cambria Math"/>
                <w:i/>
                <w:color w:val="000000" w:themeColor="text1"/>
                <w:sz w:val="22"/>
                <w:szCs w:val="22"/>
              </w:rPr>
            </m:ctrlPr>
          </m:fPr>
          <m:num>
            <m:r>
              <m:rPr>
                <m:sty m:val="p"/>
              </m:rPr>
              <w:rPr>
                <w:rFonts w:ascii="Cambria Math" w:hAnsi="Cambria Math"/>
                <w:color w:val="000000" w:themeColor="text1"/>
                <w:sz w:val="22"/>
                <w:szCs w:val="22"/>
              </w:rPr>
              <m:t>Θ(t)-</m:t>
            </m:r>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Θ</m:t>
                </m:r>
              </m:e>
              <m:sub>
                <m:r>
                  <m:rPr>
                    <m:sty m:val="p"/>
                  </m:rPr>
                  <w:rPr>
                    <w:rFonts w:ascii="Cambria Math" w:hAnsi="Cambria Math"/>
                    <w:color w:val="000000" w:themeColor="text1"/>
                    <w:sz w:val="22"/>
                    <w:szCs w:val="22"/>
                  </w:rPr>
                  <m:t>1</m:t>
                </m:r>
              </m:sub>
            </m:sSub>
          </m:num>
          <m:den>
            <m:r>
              <m:rPr>
                <m:sty m:val="p"/>
              </m:rPr>
              <w:rPr>
                <w:rFonts w:ascii="Cambria Math" w:hAnsi="Cambria Math"/>
                <w:color w:val="000000" w:themeColor="text1"/>
                <w:sz w:val="22"/>
                <w:szCs w:val="22"/>
              </w:rPr>
              <m:t>Θ(t)-</m:t>
            </m:r>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Θ</m:t>
                </m:r>
              </m:e>
              <m:sub>
                <m:r>
                  <m:rPr>
                    <m:sty m:val="p"/>
                  </m:rPr>
                  <w:rPr>
                    <w:rFonts w:ascii="Cambria Math" w:hAnsi="Cambria Math"/>
                    <w:color w:val="000000" w:themeColor="text1"/>
                    <w:sz w:val="22"/>
                    <w:szCs w:val="22"/>
                  </w:rPr>
                  <m:t>2</m:t>
                </m:r>
              </m:sub>
            </m:sSub>
          </m:den>
        </m:f>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hint="eastAsia"/>
                <w:color w:val="000000" w:themeColor="text1"/>
                <w:sz w:val="22"/>
                <w:szCs w:val="22"/>
              </w:rPr>
              <m:t>k</m:t>
            </m:r>
          </m:e>
          <m:sub>
            <m:r>
              <w:rPr>
                <w:rFonts w:ascii="Cambria Math" w:hAnsi="Cambria Math"/>
                <w:color w:val="000000" w:themeColor="text1"/>
                <w:sz w:val="22"/>
                <w:szCs w:val="22"/>
              </w:rPr>
              <m:t>T</m:t>
            </m:r>
          </m:sub>
        </m:sSub>
        <m:r>
          <w:rPr>
            <w:rFonts w:ascii="Cambria Math" w:hAnsi="Cambria Math"/>
            <w:color w:val="000000" w:themeColor="text1"/>
            <w:sz w:val="22"/>
            <w:szCs w:val="22"/>
          </w:rPr>
          <m:t>t+C</m:t>
        </m:r>
      </m:oMath>
      <w:r w:rsidR="009460A2">
        <w:rPr>
          <w:rFonts w:hint="eastAsia"/>
          <w:color w:val="000000" w:themeColor="text1"/>
          <w:sz w:val="22"/>
          <w:szCs w:val="22"/>
        </w:rPr>
        <w:t xml:space="preserve">                                                   </w:t>
      </w:r>
      <w:proofErr w:type="gramStart"/>
      <w:r w:rsidR="009460A2">
        <w:rPr>
          <w:rFonts w:hint="eastAsia"/>
          <w:color w:val="000000" w:themeColor="text1"/>
          <w:sz w:val="22"/>
          <w:szCs w:val="22"/>
        </w:rPr>
        <w:t>S(</w:t>
      </w:r>
      <w:proofErr w:type="gramEnd"/>
      <w:r w:rsidR="009C3EED">
        <w:rPr>
          <w:rFonts w:hint="eastAsia"/>
          <w:color w:val="000000" w:themeColor="text1"/>
          <w:sz w:val="22"/>
          <w:szCs w:val="22"/>
        </w:rPr>
        <w:t>9</w:t>
      </w:r>
      <w:r w:rsidR="009460A2">
        <w:rPr>
          <w:rFonts w:hint="eastAsia"/>
          <w:color w:val="000000" w:themeColor="text1"/>
          <w:sz w:val="22"/>
          <w:szCs w:val="22"/>
        </w:rPr>
        <w:t>)</w:t>
      </w:r>
    </w:p>
    <w:p w14:paraId="53356AB9" w14:textId="0D9A5D55" w:rsidR="009460A2" w:rsidRPr="00002BA3" w:rsidRDefault="009460A2" w:rsidP="00002BA3">
      <w:pPr>
        <w:spacing w:line="480" w:lineRule="auto"/>
        <w:rPr>
          <w:color w:val="000000" w:themeColor="text1"/>
          <w:sz w:val="24"/>
        </w:rPr>
      </w:pPr>
      <w:r w:rsidRPr="00002BA3">
        <w:rPr>
          <w:color w:val="000000" w:themeColor="text1"/>
          <w:sz w:val="24"/>
        </w:rPr>
        <w:lastRenderedPageBreak/>
        <w:t>Then exponentiating both sides and rearranging:</w:t>
      </w:r>
    </w:p>
    <w:p w14:paraId="011400D3" w14:textId="74EF28C8" w:rsidR="00A169A0" w:rsidRPr="00002BA3" w:rsidRDefault="00000000" w:rsidP="00002BA3">
      <w:pPr>
        <w:spacing w:line="480" w:lineRule="auto"/>
        <w:ind w:firstLineChars="150" w:firstLine="360"/>
        <w:jc w:val="right"/>
        <w:rPr>
          <w:color w:val="000000" w:themeColor="text1"/>
          <w:sz w:val="24"/>
        </w:rPr>
      </w:pPr>
      <m:oMath>
        <m:f>
          <m:fPr>
            <m:ctrlPr>
              <w:rPr>
                <w:rFonts w:ascii="Cambria Math" w:hAnsi="Cambria Math"/>
                <w:i/>
                <w:color w:val="000000" w:themeColor="text1"/>
                <w:sz w:val="24"/>
              </w:rPr>
            </m:ctrlPr>
          </m:fPr>
          <m:num>
            <m:r>
              <m:rPr>
                <m:sty m:val="p"/>
              </m:rPr>
              <w:rPr>
                <w:rFonts w:ascii="Cambria Math" w:hAnsi="Cambria Math"/>
                <w:color w:val="000000" w:themeColor="text1"/>
                <w:sz w:val="24"/>
              </w:rPr>
              <m:t>Θ(t)-</m:t>
            </m:r>
            <m:sSub>
              <m:sSubPr>
                <m:ctrlPr>
                  <w:rPr>
                    <w:rFonts w:ascii="Cambria Math" w:hAnsi="Cambria Math"/>
                    <w:color w:val="000000" w:themeColor="text1"/>
                    <w:sz w:val="24"/>
                  </w:rPr>
                </m:ctrlPr>
              </m:sSubPr>
              <m:e>
                <m:r>
                  <m:rPr>
                    <m:sty m:val="p"/>
                  </m:rPr>
                  <w:rPr>
                    <w:rFonts w:ascii="Cambria Math" w:hAnsi="Cambria Math"/>
                    <w:color w:val="000000" w:themeColor="text1"/>
                    <w:sz w:val="24"/>
                  </w:rPr>
                  <m:t>Θ</m:t>
                </m:r>
              </m:e>
              <m:sub>
                <m:r>
                  <m:rPr>
                    <m:sty m:val="p"/>
                  </m:rPr>
                  <w:rPr>
                    <w:rFonts w:ascii="Cambria Math" w:hAnsi="Cambria Math"/>
                    <w:color w:val="000000" w:themeColor="text1"/>
                    <w:sz w:val="24"/>
                  </w:rPr>
                  <m:t>1</m:t>
                </m:r>
              </m:sub>
            </m:sSub>
          </m:num>
          <m:den>
            <m:r>
              <m:rPr>
                <m:sty m:val="p"/>
              </m:rPr>
              <w:rPr>
                <w:rFonts w:ascii="Cambria Math" w:hAnsi="Cambria Math"/>
                <w:color w:val="000000" w:themeColor="text1"/>
                <w:sz w:val="24"/>
              </w:rPr>
              <m:t>Θ(t)-</m:t>
            </m:r>
            <m:sSub>
              <m:sSubPr>
                <m:ctrlPr>
                  <w:rPr>
                    <w:rFonts w:ascii="Cambria Math" w:hAnsi="Cambria Math"/>
                    <w:color w:val="000000" w:themeColor="text1"/>
                    <w:sz w:val="24"/>
                  </w:rPr>
                </m:ctrlPr>
              </m:sSubPr>
              <m:e>
                <m:r>
                  <m:rPr>
                    <m:sty m:val="p"/>
                  </m:rPr>
                  <w:rPr>
                    <w:rFonts w:ascii="Cambria Math" w:hAnsi="Cambria Math"/>
                    <w:color w:val="000000" w:themeColor="text1"/>
                    <w:sz w:val="24"/>
                  </w:rPr>
                  <m:t>Θ</m:t>
                </m:r>
              </m:e>
              <m:sub>
                <m:r>
                  <m:rPr>
                    <m:sty m:val="p"/>
                  </m:rPr>
                  <w:rPr>
                    <w:rFonts w:ascii="Cambria Math" w:hAnsi="Cambria Math"/>
                    <w:color w:val="000000" w:themeColor="text1"/>
                    <w:sz w:val="24"/>
                  </w:rPr>
                  <m:t>2</m:t>
                </m:r>
              </m:sub>
            </m:sSub>
          </m:den>
        </m:f>
        <m:r>
          <w:rPr>
            <w:rFonts w:ascii="Cambria Math" w:hAnsi="Cambria Math"/>
            <w:color w:val="000000" w:themeColor="text1"/>
            <w:sz w:val="24"/>
          </w:rPr>
          <m:t>=A</m:t>
        </m:r>
        <m:sSup>
          <m:sSupPr>
            <m:ctrlPr>
              <w:rPr>
                <w:rFonts w:ascii="Cambria Math" w:hAnsi="Cambria Math"/>
                <w:i/>
                <w:color w:val="000000" w:themeColor="text1"/>
                <w:sz w:val="24"/>
              </w:rPr>
            </m:ctrlPr>
          </m:sSupPr>
          <m:e>
            <m:r>
              <w:rPr>
                <w:rFonts w:ascii="Cambria Math" w:hAnsi="Cambria Math"/>
                <w:color w:val="000000" w:themeColor="text1"/>
                <w:sz w:val="24"/>
              </w:rPr>
              <m:t>e</m:t>
            </m:r>
          </m:e>
          <m:sup>
            <m:r>
              <w:rPr>
                <w:rFonts w:ascii="Cambria Math" w:hAnsi="Cambria Math"/>
                <w:color w:val="000000" w:themeColor="text1"/>
                <w:sz w:val="24"/>
              </w:rPr>
              <m:t>-</m:t>
            </m:r>
            <m:sSub>
              <m:sSubPr>
                <m:ctrlPr>
                  <w:rPr>
                    <w:rFonts w:ascii="Cambria Math" w:hAnsi="Cambria Math"/>
                    <w:i/>
                    <w:color w:val="000000" w:themeColor="text1"/>
                    <w:sz w:val="24"/>
                  </w:rPr>
                </m:ctrlPr>
              </m:sSubPr>
              <m:e>
                <m:r>
                  <w:rPr>
                    <w:rFonts w:ascii="Cambria Math" w:hAnsi="Cambria Math"/>
                    <w:color w:val="000000" w:themeColor="text1"/>
                    <w:sz w:val="24"/>
                  </w:rPr>
                  <m:t>k</m:t>
                </m:r>
              </m:e>
              <m:sub>
                <m:r>
                  <w:rPr>
                    <w:rFonts w:ascii="Cambria Math" w:hAnsi="Cambria Math"/>
                    <w:color w:val="000000" w:themeColor="text1"/>
                    <w:sz w:val="24"/>
                  </w:rPr>
                  <m:t>T</m:t>
                </m:r>
              </m:sub>
            </m:sSub>
            <m:r>
              <w:rPr>
                <w:rFonts w:ascii="Cambria Math" w:hAnsi="Cambria Math"/>
                <w:color w:val="000000" w:themeColor="text1"/>
                <w:sz w:val="24"/>
              </w:rPr>
              <m:t>(</m:t>
            </m:r>
            <m:sSub>
              <m:sSubPr>
                <m:ctrlPr>
                  <w:rPr>
                    <w:rFonts w:ascii="Cambria Math" w:hAnsi="Cambria Math"/>
                    <w:color w:val="000000" w:themeColor="text1"/>
                    <w:sz w:val="24"/>
                  </w:rPr>
                </m:ctrlPr>
              </m:sSubPr>
              <m:e>
                <m:r>
                  <m:rPr>
                    <m:sty m:val="p"/>
                  </m:rPr>
                  <w:rPr>
                    <w:rFonts w:ascii="Cambria Math" w:hAnsi="Cambria Math"/>
                    <w:color w:val="000000" w:themeColor="text1"/>
                    <w:sz w:val="24"/>
                  </w:rPr>
                  <m:t>Θ</m:t>
                </m:r>
              </m:e>
              <m:sub>
                <m:r>
                  <m:rPr>
                    <m:sty m:val="p"/>
                  </m:rPr>
                  <w:rPr>
                    <w:rFonts w:ascii="Cambria Math" w:hAnsi="Cambria Math"/>
                    <w:color w:val="000000" w:themeColor="text1"/>
                    <w:sz w:val="24"/>
                  </w:rPr>
                  <m:t>1</m:t>
                </m:r>
              </m:sub>
            </m:sSub>
            <m:r>
              <m:rPr>
                <m:sty m:val="p"/>
              </m:rPr>
              <w:rPr>
                <w:rFonts w:ascii="Cambria Math" w:hAnsi="Cambria Math"/>
                <w:color w:val="000000" w:themeColor="text1"/>
                <w:sz w:val="24"/>
              </w:rPr>
              <m:t>-</m:t>
            </m:r>
            <m:sSub>
              <m:sSubPr>
                <m:ctrlPr>
                  <w:rPr>
                    <w:rFonts w:ascii="Cambria Math" w:hAnsi="Cambria Math"/>
                    <w:color w:val="000000" w:themeColor="text1"/>
                    <w:sz w:val="24"/>
                  </w:rPr>
                </m:ctrlPr>
              </m:sSubPr>
              <m:e>
                <m:r>
                  <m:rPr>
                    <m:sty m:val="p"/>
                  </m:rPr>
                  <w:rPr>
                    <w:rFonts w:ascii="Cambria Math" w:hAnsi="Cambria Math"/>
                    <w:color w:val="000000" w:themeColor="text1"/>
                    <w:sz w:val="24"/>
                  </w:rPr>
                  <m:t>Θ</m:t>
                </m:r>
              </m:e>
              <m:sub>
                <m:r>
                  <m:rPr>
                    <m:sty m:val="p"/>
                  </m:rPr>
                  <w:rPr>
                    <w:rFonts w:ascii="Cambria Math" w:hAnsi="Cambria Math"/>
                    <w:color w:val="000000" w:themeColor="text1"/>
                    <w:sz w:val="24"/>
                  </w:rPr>
                  <m:t>2</m:t>
                </m:r>
              </m:sub>
            </m:sSub>
            <m:r>
              <w:rPr>
                <w:rFonts w:ascii="Cambria Math" w:hAnsi="Cambria Math"/>
                <w:color w:val="000000" w:themeColor="text1"/>
                <w:sz w:val="24"/>
              </w:rPr>
              <m:t>)t</m:t>
            </m:r>
          </m:sup>
        </m:sSup>
      </m:oMath>
      <w:r w:rsidR="009460A2">
        <w:rPr>
          <w:rFonts w:hint="eastAsia"/>
          <w:color w:val="000000" w:themeColor="text1"/>
          <w:sz w:val="24"/>
        </w:rPr>
        <w:t xml:space="preserve">                                                  </w:t>
      </w:r>
      <w:proofErr w:type="gramStart"/>
      <w:r w:rsidR="009460A2">
        <w:rPr>
          <w:rFonts w:hint="eastAsia"/>
          <w:color w:val="000000" w:themeColor="text1"/>
          <w:sz w:val="22"/>
          <w:szCs w:val="22"/>
        </w:rPr>
        <w:t>S(</w:t>
      </w:r>
      <w:proofErr w:type="gramEnd"/>
      <w:r w:rsidR="009460A2">
        <w:rPr>
          <w:rFonts w:hint="eastAsia"/>
          <w:color w:val="000000" w:themeColor="text1"/>
          <w:sz w:val="22"/>
          <w:szCs w:val="22"/>
        </w:rPr>
        <w:t>1</w:t>
      </w:r>
      <w:r w:rsidR="009C3EED">
        <w:rPr>
          <w:rFonts w:hint="eastAsia"/>
          <w:color w:val="000000" w:themeColor="text1"/>
          <w:sz w:val="22"/>
          <w:szCs w:val="22"/>
        </w:rPr>
        <w:t>0</w:t>
      </w:r>
      <w:r w:rsidR="009460A2">
        <w:rPr>
          <w:rFonts w:hint="eastAsia"/>
          <w:color w:val="000000" w:themeColor="text1"/>
          <w:sz w:val="22"/>
          <w:szCs w:val="22"/>
        </w:rPr>
        <w:t>)</w:t>
      </w:r>
    </w:p>
    <w:p w14:paraId="029A8ECA" w14:textId="1C74DC19" w:rsidR="00A169A0" w:rsidRPr="00002BA3" w:rsidRDefault="00A169A0" w:rsidP="00002BA3">
      <w:pPr>
        <w:spacing w:line="480" w:lineRule="auto"/>
        <w:rPr>
          <w:color w:val="000000" w:themeColor="text1"/>
          <w:sz w:val="24"/>
        </w:rPr>
      </w:pPr>
      <w:r w:rsidRPr="00002BA3">
        <w:rPr>
          <w:color w:val="000000" w:themeColor="text1"/>
          <w:sz w:val="24"/>
        </w:rPr>
        <w:t xml:space="preserve">From </w:t>
      </w:r>
      <m:oMath>
        <m:sSub>
          <m:sSubPr>
            <m:ctrlPr>
              <w:rPr>
                <w:rFonts w:ascii="Cambria Math" w:hAnsi="Cambria Math"/>
                <w:i/>
                <w:color w:val="000000" w:themeColor="text1"/>
                <w:sz w:val="24"/>
              </w:rPr>
            </m:ctrlPr>
          </m:sSubPr>
          <m:e>
            <m:r>
              <w:rPr>
                <w:rFonts w:ascii="Cambria Math" w:hAnsi="Cambria Math"/>
                <w:color w:val="000000" w:themeColor="text1"/>
                <w:sz w:val="24"/>
              </w:rPr>
              <m:t>k</m:t>
            </m:r>
          </m:e>
          <m:sub>
            <m:r>
              <w:rPr>
                <w:rFonts w:ascii="Cambria Math" w:hAnsi="Cambria Math"/>
                <w:color w:val="000000" w:themeColor="text1"/>
                <w:sz w:val="24"/>
              </w:rPr>
              <m:t>T</m:t>
            </m:r>
          </m:sub>
        </m:sSub>
        <m:r>
          <w:rPr>
            <w:rFonts w:ascii="Cambria Math" w:hAnsi="Cambria Math"/>
            <w:color w:val="000000" w:themeColor="text1"/>
            <w:sz w:val="24"/>
          </w:rPr>
          <m:t>(</m:t>
        </m:r>
        <m:sSub>
          <m:sSubPr>
            <m:ctrlPr>
              <w:rPr>
                <w:rFonts w:ascii="Cambria Math" w:hAnsi="Cambria Math"/>
                <w:color w:val="000000" w:themeColor="text1"/>
                <w:sz w:val="24"/>
              </w:rPr>
            </m:ctrlPr>
          </m:sSubPr>
          <m:e>
            <m:r>
              <m:rPr>
                <m:sty m:val="p"/>
              </m:rPr>
              <w:rPr>
                <w:rFonts w:ascii="Cambria Math" w:hAnsi="Cambria Math"/>
                <w:color w:val="000000" w:themeColor="text1"/>
                <w:sz w:val="24"/>
              </w:rPr>
              <m:t>Θ</m:t>
            </m:r>
          </m:e>
          <m:sub>
            <m:r>
              <m:rPr>
                <m:sty m:val="p"/>
              </m:rPr>
              <w:rPr>
                <w:rFonts w:ascii="Cambria Math" w:hAnsi="Cambria Math"/>
                <w:color w:val="000000" w:themeColor="text1"/>
                <w:sz w:val="24"/>
              </w:rPr>
              <m:t>1</m:t>
            </m:r>
          </m:sub>
        </m:sSub>
        <m:r>
          <m:rPr>
            <m:sty m:val="p"/>
          </m:rPr>
          <w:rPr>
            <w:rFonts w:ascii="Cambria Math" w:hAnsi="Cambria Math"/>
            <w:color w:val="000000" w:themeColor="text1"/>
            <w:sz w:val="24"/>
          </w:rPr>
          <m:t>-</m:t>
        </m:r>
        <m:sSub>
          <m:sSubPr>
            <m:ctrlPr>
              <w:rPr>
                <w:rFonts w:ascii="Cambria Math" w:hAnsi="Cambria Math"/>
                <w:color w:val="000000" w:themeColor="text1"/>
                <w:sz w:val="24"/>
              </w:rPr>
            </m:ctrlPr>
          </m:sSubPr>
          <m:e>
            <m:r>
              <m:rPr>
                <m:sty m:val="p"/>
              </m:rPr>
              <w:rPr>
                <w:rFonts w:ascii="Cambria Math" w:hAnsi="Cambria Math"/>
                <w:color w:val="000000" w:themeColor="text1"/>
                <w:sz w:val="24"/>
              </w:rPr>
              <m:t>Θ</m:t>
            </m:r>
          </m:e>
          <m:sub>
            <m:r>
              <m:rPr>
                <m:sty m:val="p"/>
              </m:rPr>
              <w:rPr>
                <w:rFonts w:ascii="Cambria Math" w:hAnsi="Cambria Math"/>
                <w:color w:val="000000" w:themeColor="text1"/>
                <w:sz w:val="24"/>
              </w:rPr>
              <m:t>2</m:t>
            </m:r>
          </m:sub>
        </m:sSub>
        <m:r>
          <w:rPr>
            <w:rFonts w:ascii="Cambria Math" w:hAnsi="Cambria Math"/>
            <w:color w:val="000000" w:themeColor="text1"/>
            <w:sz w:val="24"/>
          </w:rPr>
          <m:t>)=</m:t>
        </m:r>
        <m:rad>
          <m:radPr>
            <m:degHide m:val="1"/>
            <m:ctrlPr>
              <w:rPr>
                <w:rFonts w:ascii="Cambria Math" w:hAnsi="Cambria Math"/>
                <w:i/>
                <w:color w:val="000000" w:themeColor="text1"/>
                <w:sz w:val="24"/>
              </w:rPr>
            </m:ctrlPr>
          </m:radPr>
          <m:deg/>
          <m:e>
            <m:r>
              <w:rPr>
                <w:rFonts w:ascii="Cambria Math" w:hAnsi="Cambria Math"/>
                <w:color w:val="000000" w:themeColor="text1"/>
                <w:sz w:val="24"/>
              </w:rPr>
              <m:t>D</m:t>
            </m:r>
          </m:e>
        </m:rad>
        <m:r>
          <w:rPr>
            <w:rFonts w:ascii="Cambria Math" w:hAnsi="Cambria Math"/>
            <w:color w:val="000000" w:themeColor="text1"/>
            <w:sz w:val="24"/>
          </w:rPr>
          <m:t>=λ</m:t>
        </m:r>
      </m:oMath>
      <w:r w:rsidR="00B64C17" w:rsidRPr="00002BA3">
        <w:rPr>
          <w:color w:val="000000" w:themeColor="text1"/>
          <w:sz w:val="24"/>
        </w:rPr>
        <w:t xml:space="preserve">, we can get </w:t>
      </w:r>
    </w:p>
    <w:p w14:paraId="4D5065B6" w14:textId="15FC789F" w:rsidR="00B64C17" w:rsidRPr="00002BA3" w:rsidRDefault="00B64C17" w:rsidP="00002BA3">
      <w:pPr>
        <w:spacing w:line="480" w:lineRule="auto"/>
        <w:ind w:firstLineChars="150" w:firstLine="360"/>
        <w:jc w:val="right"/>
        <w:rPr>
          <w:color w:val="000000" w:themeColor="text1"/>
          <w:sz w:val="24"/>
        </w:rPr>
      </w:pPr>
      <m:oMath>
        <m:r>
          <m:rPr>
            <m:sty m:val="p"/>
          </m:rPr>
          <w:rPr>
            <w:rFonts w:ascii="Cambria Math" w:hAnsi="Cambria Math"/>
            <w:color w:val="000000" w:themeColor="text1"/>
            <w:sz w:val="24"/>
          </w:rPr>
          <m:t>Θ(t)=</m:t>
        </m:r>
        <m:f>
          <m:fPr>
            <m:ctrlPr>
              <w:rPr>
                <w:rFonts w:ascii="Cambria Math" w:hAnsi="Cambria Math"/>
                <w:color w:val="000000" w:themeColor="text1"/>
                <w:sz w:val="24"/>
              </w:rPr>
            </m:ctrlPr>
          </m:fPr>
          <m:num>
            <m:sSub>
              <m:sSubPr>
                <m:ctrlPr>
                  <w:rPr>
                    <w:rFonts w:ascii="Cambria Math" w:hAnsi="Cambria Math"/>
                    <w:color w:val="000000" w:themeColor="text1"/>
                    <w:sz w:val="24"/>
                  </w:rPr>
                </m:ctrlPr>
              </m:sSubPr>
              <m:e>
                <m:r>
                  <m:rPr>
                    <m:sty m:val="p"/>
                  </m:rPr>
                  <w:rPr>
                    <w:rFonts w:ascii="Cambria Math" w:hAnsi="Cambria Math"/>
                    <w:color w:val="000000" w:themeColor="text1"/>
                    <w:sz w:val="24"/>
                  </w:rPr>
                  <m:t>Θ</m:t>
                </m:r>
              </m:e>
              <m:sub>
                <m:r>
                  <m:rPr>
                    <m:sty m:val="p"/>
                  </m:rPr>
                  <w:rPr>
                    <w:rFonts w:ascii="Cambria Math" w:hAnsi="Cambria Math"/>
                    <w:color w:val="000000" w:themeColor="text1"/>
                    <w:sz w:val="24"/>
                  </w:rPr>
                  <m:t>1</m:t>
                </m:r>
              </m:sub>
            </m:sSub>
            <m:r>
              <w:rPr>
                <w:rFonts w:ascii="Cambria Math" w:hAnsi="Cambria Math"/>
                <w:color w:val="000000" w:themeColor="text1"/>
                <w:sz w:val="24"/>
              </w:rPr>
              <m:t>-A</m:t>
            </m:r>
            <m:sSub>
              <m:sSubPr>
                <m:ctrlPr>
                  <w:rPr>
                    <w:rFonts w:ascii="Cambria Math" w:hAnsi="Cambria Math"/>
                    <w:color w:val="000000" w:themeColor="text1"/>
                    <w:sz w:val="24"/>
                  </w:rPr>
                </m:ctrlPr>
              </m:sSubPr>
              <m:e>
                <m:r>
                  <m:rPr>
                    <m:sty m:val="p"/>
                  </m:rPr>
                  <w:rPr>
                    <w:rFonts w:ascii="Cambria Math" w:hAnsi="Cambria Math"/>
                    <w:color w:val="000000" w:themeColor="text1"/>
                    <w:sz w:val="24"/>
                  </w:rPr>
                  <m:t>Θ</m:t>
                </m:r>
              </m:e>
              <m:sub>
                <m:r>
                  <m:rPr>
                    <m:sty m:val="p"/>
                  </m:rPr>
                  <w:rPr>
                    <w:rFonts w:ascii="Cambria Math" w:hAnsi="Cambria Math"/>
                    <w:color w:val="000000" w:themeColor="text1"/>
                    <w:sz w:val="24"/>
                  </w:rPr>
                  <m:t>2</m:t>
                </m:r>
              </m:sub>
            </m:sSub>
            <m:sSup>
              <m:sSupPr>
                <m:ctrlPr>
                  <w:rPr>
                    <w:rFonts w:ascii="Cambria Math" w:hAnsi="Cambria Math"/>
                    <w:i/>
                    <w:color w:val="000000" w:themeColor="text1"/>
                    <w:sz w:val="24"/>
                  </w:rPr>
                </m:ctrlPr>
              </m:sSupPr>
              <m:e>
                <m:r>
                  <w:rPr>
                    <w:rFonts w:ascii="Cambria Math" w:hAnsi="Cambria Math"/>
                    <w:color w:val="000000" w:themeColor="text1"/>
                    <w:sz w:val="24"/>
                  </w:rPr>
                  <m:t>e</m:t>
                </m:r>
              </m:e>
              <m:sup>
                <m:r>
                  <w:rPr>
                    <w:rFonts w:ascii="Cambria Math" w:hAnsi="Cambria Math"/>
                    <w:color w:val="000000" w:themeColor="text1"/>
                    <w:sz w:val="24"/>
                  </w:rPr>
                  <m:t>-λt</m:t>
                </m:r>
              </m:sup>
            </m:sSup>
          </m:num>
          <m:den>
            <m:r>
              <w:rPr>
                <w:rFonts w:ascii="Cambria Math" w:hAnsi="Cambria Math"/>
                <w:color w:val="000000" w:themeColor="text1"/>
                <w:sz w:val="24"/>
              </w:rPr>
              <m:t>1-A</m:t>
            </m:r>
            <m:sSup>
              <m:sSupPr>
                <m:ctrlPr>
                  <w:rPr>
                    <w:rFonts w:ascii="Cambria Math" w:hAnsi="Cambria Math"/>
                    <w:i/>
                    <w:color w:val="000000" w:themeColor="text1"/>
                    <w:sz w:val="24"/>
                  </w:rPr>
                </m:ctrlPr>
              </m:sSupPr>
              <m:e>
                <m:r>
                  <w:rPr>
                    <w:rFonts w:ascii="Cambria Math" w:hAnsi="Cambria Math"/>
                    <w:color w:val="000000" w:themeColor="text1"/>
                    <w:sz w:val="24"/>
                  </w:rPr>
                  <m:t>e</m:t>
                </m:r>
              </m:e>
              <m:sup>
                <m:r>
                  <w:rPr>
                    <w:rFonts w:ascii="Cambria Math" w:hAnsi="Cambria Math"/>
                    <w:color w:val="000000" w:themeColor="text1"/>
                    <w:sz w:val="24"/>
                  </w:rPr>
                  <m:t>-λt</m:t>
                </m:r>
              </m:sup>
            </m:sSup>
          </m:den>
        </m:f>
      </m:oMath>
      <w:r w:rsidR="009460A2">
        <w:rPr>
          <w:rFonts w:hint="eastAsia"/>
          <w:color w:val="000000" w:themeColor="text1"/>
          <w:sz w:val="24"/>
        </w:rPr>
        <w:t xml:space="preserve">                                                         </w:t>
      </w:r>
      <w:proofErr w:type="gramStart"/>
      <w:r w:rsidR="009460A2">
        <w:rPr>
          <w:rFonts w:hint="eastAsia"/>
          <w:color w:val="000000" w:themeColor="text1"/>
          <w:sz w:val="22"/>
          <w:szCs w:val="22"/>
        </w:rPr>
        <w:t>S(</w:t>
      </w:r>
      <w:proofErr w:type="gramEnd"/>
      <w:r w:rsidR="009460A2">
        <w:rPr>
          <w:rFonts w:hint="eastAsia"/>
          <w:color w:val="000000" w:themeColor="text1"/>
          <w:sz w:val="22"/>
          <w:szCs w:val="22"/>
        </w:rPr>
        <w:t>1</w:t>
      </w:r>
      <w:r w:rsidR="009C3EED">
        <w:rPr>
          <w:rFonts w:hint="eastAsia"/>
          <w:color w:val="000000" w:themeColor="text1"/>
          <w:sz w:val="22"/>
          <w:szCs w:val="22"/>
        </w:rPr>
        <w:t>1</w:t>
      </w:r>
      <w:r w:rsidR="009460A2">
        <w:rPr>
          <w:rFonts w:hint="eastAsia"/>
          <w:color w:val="000000" w:themeColor="text1"/>
          <w:sz w:val="22"/>
          <w:szCs w:val="22"/>
        </w:rPr>
        <w:t>)</w:t>
      </w:r>
    </w:p>
    <w:p w14:paraId="1CA9A051" w14:textId="56A5F5DC" w:rsidR="00B64C17" w:rsidRPr="00002BA3" w:rsidRDefault="00B64C17" w:rsidP="00002BA3">
      <w:pPr>
        <w:spacing w:line="480" w:lineRule="auto"/>
        <w:rPr>
          <w:color w:val="000000" w:themeColor="text1"/>
          <w:sz w:val="24"/>
        </w:rPr>
      </w:pPr>
      <w:r w:rsidRPr="00002BA3">
        <w:rPr>
          <w:color w:val="000000" w:themeColor="text1"/>
          <w:sz w:val="24"/>
        </w:rPr>
        <w:t xml:space="preserve">At time 0, the coverage is 0, </w:t>
      </w:r>
      <m:oMath>
        <m:r>
          <m:rPr>
            <m:sty m:val="p"/>
          </m:rPr>
          <w:rPr>
            <w:rFonts w:ascii="Cambria Math" w:hAnsi="Cambria Math"/>
            <w:color w:val="000000" w:themeColor="text1"/>
            <w:sz w:val="24"/>
          </w:rPr>
          <m:t>Θ(0)=0</m:t>
        </m:r>
      </m:oMath>
      <w:r w:rsidRPr="00002BA3">
        <w:rPr>
          <w:color w:val="000000" w:themeColor="text1"/>
          <w:sz w:val="24"/>
        </w:rPr>
        <w:t xml:space="preserve">. The </w:t>
      </w:r>
      <m:oMath>
        <m:r>
          <w:rPr>
            <w:rFonts w:ascii="Cambria Math" w:hAnsi="Cambria Math"/>
            <w:color w:val="000000" w:themeColor="text1"/>
            <w:sz w:val="24"/>
          </w:rPr>
          <m:t>A=</m:t>
        </m:r>
        <m:sSub>
          <m:sSubPr>
            <m:ctrlPr>
              <w:rPr>
                <w:rFonts w:ascii="Cambria Math" w:hAnsi="Cambria Math"/>
                <w:color w:val="000000" w:themeColor="text1"/>
                <w:sz w:val="24"/>
              </w:rPr>
            </m:ctrlPr>
          </m:sSubPr>
          <m:e>
            <m:r>
              <m:rPr>
                <m:sty m:val="p"/>
              </m:rPr>
              <w:rPr>
                <w:rFonts w:ascii="Cambria Math" w:hAnsi="Cambria Math"/>
                <w:color w:val="000000" w:themeColor="text1"/>
                <w:sz w:val="24"/>
              </w:rPr>
              <m:t>Θ</m:t>
            </m:r>
          </m:e>
          <m:sub>
            <m:r>
              <m:rPr>
                <m:sty m:val="p"/>
              </m:rPr>
              <w:rPr>
                <w:rFonts w:ascii="Cambria Math" w:hAnsi="Cambria Math"/>
                <w:color w:val="000000" w:themeColor="text1"/>
                <w:sz w:val="24"/>
              </w:rPr>
              <m:t>1</m:t>
            </m:r>
          </m:sub>
        </m:sSub>
        <m:r>
          <w:rPr>
            <w:rFonts w:ascii="Cambria Math" w:hAnsi="Cambria Math"/>
            <w:color w:val="000000" w:themeColor="text1"/>
            <w:sz w:val="24"/>
          </w:rPr>
          <m:t>/</m:t>
        </m:r>
        <m:sSub>
          <m:sSubPr>
            <m:ctrlPr>
              <w:rPr>
                <w:rFonts w:ascii="Cambria Math" w:hAnsi="Cambria Math"/>
                <w:color w:val="000000" w:themeColor="text1"/>
                <w:sz w:val="24"/>
              </w:rPr>
            </m:ctrlPr>
          </m:sSubPr>
          <m:e>
            <m:r>
              <m:rPr>
                <m:sty m:val="p"/>
              </m:rPr>
              <w:rPr>
                <w:rFonts w:ascii="Cambria Math" w:hAnsi="Cambria Math"/>
                <w:color w:val="000000" w:themeColor="text1"/>
                <w:sz w:val="24"/>
              </w:rPr>
              <m:t>Θ</m:t>
            </m:r>
          </m:e>
          <m:sub>
            <m:r>
              <m:rPr>
                <m:sty m:val="p"/>
              </m:rPr>
              <w:rPr>
                <w:rFonts w:ascii="Cambria Math" w:hAnsi="Cambria Math"/>
                <w:color w:val="000000" w:themeColor="text1"/>
                <w:sz w:val="24"/>
              </w:rPr>
              <m:t>2</m:t>
            </m:r>
          </m:sub>
        </m:sSub>
      </m:oMath>
      <w:r w:rsidRPr="00002BA3">
        <w:rPr>
          <w:color w:val="000000" w:themeColor="text1"/>
          <w:sz w:val="24"/>
        </w:rPr>
        <w:t>.</w:t>
      </w:r>
    </w:p>
    <w:p w14:paraId="73428D00" w14:textId="11AC17E6" w:rsidR="00B64C17" w:rsidRPr="00B64C17" w:rsidRDefault="00C41F04" w:rsidP="00002BA3">
      <w:pPr>
        <w:spacing w:line="480" w:lineRule="auto"/>
        <w:ind w:firstLineChars="150" w:firstLine="330"/>
        <w:jc w:val="right"/>
        <w:rPr>
          <w:color w:val="000000" w:themeColor="text1"/>
          <w:sz w:val="22"/>
          <w:szCs w:val="22"/>
        </w:rPr>
      </w:pPr>
      <m:oMath>
        <m:r>
          <m:rPr>
            <m:sty m:val="p"/>
          </m:rPr>
          <w:rPr>
            <w:rFonts w:ascii="Cambria Math" w:hAnsi="Cambria Math"/>
            <w:color w:val="000000" w:themeColor="text1"/>
            <w:sz w:val="22"/>
            <w:szCs w:val="22"/>
          </w:rPr>
          <m:t>Θ(t)</m:t>
        </m:r>
        <m:r>
          <w:rPr>
            <w:rFonts w:ascii="Cambria Math" w:hAnsi="Cambria Math"/>
            <w:color w:val="000000" w:themeColor="text1"/>
            <w:sz w:val="22"/>
            <w:szCs w:val="22"/>
          </w:rPr>
          <m:t>=</m:t>
        </m:r>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m:rPr>
                    <m:sty m:val="p"/>
                  </m:rPr>
                  <w:rPr>
                    <w:rFonts w:ascii="Cambria Math" w:hAnsi="Cambria Math"/>
                    <w:color w:val="000000" w:themeColor="text1"/>
                    <w:sz w:val="22"/>
                    <w:szCs w:val="22"/>
                  </w:rPr>
                  <m:t>Θ</m:t>
                </m:r>
              </m:e>
              <m:sub>
                <m:r>
                  <w:rPr>
                    <w:rFonts w:ascii="Cambria Math" w:hAnsi="Cambria Math"/>
                    <w:color w:val="000000" w:themeColor="text1"/>
                    <w:sz w:val="22"/>
                    <w:szCs w:val="22"/>
                  </w:rPr>
                  <m:t>1</m:t>
                </m:r>
              </m:sub>
            </m:sSub>
            <m:r>
              <w:rPr>
                <w:rFonts w:ascii="Cambria Math" w:hAnsi="Cambria Math"/>
                <w:color w:val="000000" w:themeColor="text1"/>
                <w:sz w:val="22"/>
                <w:szCs w:val="22"/>
              </w:rPr>
              <m:t>(1-</m:t>
            </m:r>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e</m:t>
                </m:r>
              </m:e>
              <m:sup>
                <m:r>
                  <w:rPr>
                    <w:rFonts w:ascii="Cambria Math" w:hAnsi="Cambria Math"/>
                    <w:color w:val="000000" w:themeColor="text1"/>
                    <w:sz w:val="22"/>
                    <w:szCs w:val="22"/>
                  </w:rPr>
                  <m:t>-λt</m:t>
                </m:r>
              </m:sup>
            </m:sSup>
            <m:r>
              <w:rPr>
                <w:rFonts w:ascii="Cambria Math" w:hAnsi="Cambria Math"/>
                <w:color w:val="000000" w:themeColor="text1"/>
                <w:sz w:val="22"/>
                <w:szCs w:val="22"/>
              </w:rPr>
              <m:t>)</m:t>
            </m:r>
          </m:num>
          <m:den>
            <m:r>
              <w:rPr>
                <w:rFonts w:ascii="Cambria Math" w:hAnsi="Cambria Math"/>
                <w:color w:val="000000" w:themeColor="text1"/>
                <w:sz w:val="22"/>
                <w:szCs w:val="22"/>
              </w:rPr>
              <m:t>1-</m:t>
            </m:r>
            <m:f>
              <m:fPr>
                <m:type m:val="skw"/>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m:rPr>
                        <m:sty m:val="p"/>
                      </m:rPr>
                      <w:rPr>
                        <w:rFonts w:ascii="Cambria Math" w:hAnsi="Cambria Math"/>
                        <w:color w:val="000000" w:themeColor="text1"/>
                        <w:sz w:val="22"/>
                        <w:szCs w:val="22"/>
                      </w:rPr>
                      <m:t>Θ</m:t>
                    </m:r>
                  </m:e>
                  <m:sub>
                    <m:r>
                      <w:rPr>
                        <w:rFonts w:ascii="Cambria Math" w:hAnsi="Cambria Math"/>
                        <w:color w:val="000000" w:themeColor="text1"/>
                        <w:sz w:val="22"/>
                        <w:szCs w:val="22"/>
                      </w:rPr>
                      <m:t>1</m:t>
                    </m:r>
                  </m:sub>
                </m:sSub>
              </m:num>
              <m:den>
                <m:sSub>
                  <m:sSubPr>
                    <m:ctrlPr>
                      <w:rPr>
                        <w:rFonts w:ascii="Cambria Math" w:hAnsi="Cambria Math"/>
                        <w:i/>
                        <w:color w:val="000000" w:themeColor="text1"/>
                        <w:sz w:val="22"/>
                        <w:szCs w:val="22"/>
                      </w:rPr>
                    </m:ctrlPr>
                  </m:sSubPr>
                  <m:e>
                    <m:r>
                      <m:rPr>
                        <m:sty m:val="p"/>
                      </m:rPr>
                      <w:rPr>
                        <w:rFonts w:ascii="Cambria Math" w:hAnsi="Cambria Math"/>
                        <w:color w:val="000000" w:themeColor="text1"/>
                        <w:sz w:val="22"/>
                        <w:szCs w:val="22"/>
                      </w:rPr>
                      <m:t>Θ</m:t>
                    </m:r>
                  </m:e>
                  <m:sub>
                    <m:r>
                      <w:rPr>
                        <w:rFonts w:ascii="Cambria Math" w:hAnsi="Cambria Math"/>
                        <w:color w:val="000000" w:themeColor="text1"/>
                        <w:sz w:val="22"/>
                        <w:szCs w:val="22"/>
                      </w:rPr>
                      <m:t>2</m:t>
                    </m:r>
                  </m:sub>
                </m:sSub>
              </m:den>
            </m:f>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e</m:t>
                </m:r>
              </m:e>
              <m:sup>
                <m:r>
                  <w:rPr>
                    <w:rFonts w:ascii="Cambria Math" w:hAnsi="Cambria Math"/>
                    <w:color w:val="000000" w:themeColor="text1"/>
                    <w:sz w:val="22"/>
                    <w:szCs w:val="22"/>
                  </w:rPr>
                  <m:t>-λt</m:t>
                </m:r>
              </m:sup>
            </m:sSup>
          </m:den>
        </m:f>
        <m:r>
          <m:rPr>
            <m:sty m:val="p"/>
          </m:rPr>
          <w:rPr>
            <w:rFonts w:ascii="Cambria Math" w:hAnsi="Cambria Math"/>
            <w:color w:val="000000" w:themeColor="text1"/>
            <w:sz w:val="22"/>
            <w:szCs w:val="22"/>
          </w:rPr>
          <m:t>,</m:t>
        </m:r>
      </m:oMath>
      <w:r w:rsidR="009460A2">
        <w:rPr>
          <w:rFonts w:hint="eastAsia"/>
          <w:color w:val="000000" w:themeColor="text1"/>
          <w:sz w:val="22"/>
          <w:szCs w:val="22"/>
        </w:rPr>
        <w:t xml:space="preserve">                                                            </w:t>
      </w:r>
      <w:proofErr w:type="gramStart"/>
      <w:r w:rsidR="009460A2">
        <w:rPr>
          <w:rFonts w:hint="eastAsia"/>
          <w:color w:val="000000" w:themeColor="text1"/>
          <w:sz w:val="22"/>
          <w:szCs w:val="22"/>
        </w:rPr>
        <w:t>S(</w:t>
      </w:r>
      <w:proofErr w:type="gramEnd"/>
      <w:r w:rsidR="009460A2">
        <w:rPr>
          <w:rFonts w:hint="eastAsia"/>
          <w:color w:val="000000" w:themeColor="text1"/>
          <w:sz w:val="22"/>
          <w:szCs w:val="22"/>
        </w:rPr>
        <w:t>1</w:t>
      </w:r>
      <w:r w:rsidR="009C3EED">
        <w:rPr>
          <w:rFonts w:hint="eastAsia"/>
          <w:color w:val="000000" w:themeColor="text1"/>
          <w:sz w:val="22"/>
          <w:szCs w:val="22"/>
        </w:rPr>
        <w:t>2</w:t>
      </w:r>
      <w:r w:rsidR="009460A2">
        <w:rPr>
          <w:rFonts w:hint="eastAsia"/>
          <w:color w:val="000000" w:themeColor="text1"/>
          <w:sz w:val="22"/>
          <w:szCs w:val="22"/>
        </w:rPr>
        <w:t>)</w:t>
      </w:r>
    </w:p>
    <w:p w14:paraId="3134E337" w14:textId="490F0B60" w:rsidR="00721753" w:rsidRPr="00E2610A" w:rsidRDefault="007F5CF7" w:rsidP="007738A7">
      <w:pPr>
        <w:spacing w:line="480" w:lineRule="auto"/>
        <w:ind w:firstLineChars="150" w:firstLine="361"/>
        <w:rPr>
          <w:b/>
          <w:bCs/>
          <w:sz w:val="24"/>
        </w:rPr>
      </w:pPr>
      <w:r>
        <w:rPr>
          <w:b/>
          <w:bCs/>
          <w:sz w:val="24"/>
        </w:rPr>
        <w:br w:type="column"/>
      </w:r>
      <w:r w:rsidR="007B5277">
        <w:rPr>
          <w:b/>
          <w:bCs/>
          <w:sz w:val="24"/>
        </w:rPr>
        <w:lastRenderedPageBreak/>
        <w:t>Ⅷ</w:t>
      </w:r>
      <w:r w:rsidR="00E2610A">
        <w:rPr>
          <w:rFonts w:hint="eastAsia"/>
          <w:b/>
          <w:bCs/>
          <w:sz w:val="24"/>
        </w:rPr>
        <w:t xml:space="preserve">.  </w:t>
      </w:r>
      <w:r w:rsidR="00721753" w:rsidRPr="00E2610A">
        <w:rPr>
          <w:b/>
          <w:bCs/>
          <w:sz w:val="24"/>
        </w:rPr>
        <w:t xml:space="preserve">Tafel analysis: Tafel </w:t>
      </w:r>
      <w:r w:rsidR="000D7DDC">
        <w:rPr>
          <w:b/>
          <w:bCs/>
          <w:sz w:val="24"/>
        </w:rPr>
        <w:t>S</w:t>
      </w:r>
      <w:r w:rsidR="00721753" w:rsidRPr="00E2610A">
        <w:rPr>
          <w:b/>
          <w:bCs/>
          <w:sz w:val="24"/>
        </w:rPr>
        <w:t xml:space="preserve">lope and </w:t>
      </w:r>
      <w:r w:rsidR="000D7DDC">
        <w:rPr>
          <w:b/>
          <w:bCs/>
          <w:sz w:val="24"/>
        </w:rPr>
        <w:t>E</w:t>
      </w:r>
      <w:r w:rsidR="00721753" w:rsidRPr="00E2610A">
        <w:rPr>
          <w:b/>
          <w:bCs/>
          <w:sz w:val="24"/>
        </w:rPr>
        <w:t xml:space="preserve">xchange </w:t>
      </w:r>
      <w:r w:rsidR="000D7DDC">
        <w:rPr>
          <w:b/>
          <w:bCs/>
          <w:sz w:val="24"/>
        </w:rPr>
        <w:t>C</w:t>
      </w:r>
      <w:r w:rsidR="00721753" w:rsidRPr="00E2610A">
        <w:rPr>
          <w:b/>
          <w:bCs/>
          <w:sz w:val="24"/>
        </w:rPr>
        <w:t xml:space="preserve">urrent </w:t>
      </w:r>
      <w:r w:rsidR="000D7DDC">
        <w:rPr>
          <w:b/>
          <w:bCs/>
          <w:sz w:val="24"/>
        </w:rPr>
        <w:t>D</w:t>
      </w:r>
      <w:r w:rsidR="00721753" w:rsidRPr="00E2610A">
        <w:rPr>
          <w:b/>
          <w:bCs/>
          <w:sz w:val="24"/>
        </w:rPr>
        <w:t>ensity</w:t>
      </w:r>
    </w:p>
    <w:p w14:paraId="712CCD56" w14:textId="602B2BAD" w:rsidR="00721753" w:rsidRPr="00D3504E" w:rsidRDefault="000D7DDC" w:rsidP="00E2610A">
      <w:pPr>
        <w:rPr>
          <w:sz w:val="24"/>
        </w:rPr>
      </w:pPr>
      <w:bookmarkStart w:id="35" w:name="_Hlk215613531"/>
      <w:r>
        <w:rPr>
          <w:sz w:val="24"/>
        </w:rPr>
        <w:t>T</w:t>
      </w:r>
      <w:r w:rsidR="00721753" w:rsidRPr="00D3504E">
        <w:rPr>
          <w:sz w:val="24"/>
        </w:rPr>
        <w:t>here are three elementary steps that occur for HER. First, HER proceeds through the Volmer reaction to generate *H with active sites denoted by *. Subsequently, either Tafel or Heyrovsky steps produce H</w:t>
      </w:r>
      <w:r w:rsidR="00721753" w:rsidRPr="00D3504E">
        <w:rPr>
          <w:sz w:val="24"/>
          <w:vertAlign w:val="subscript"/>
        </w:rPr>
        <w:t>2</w:t>
      </w:r>
      <w:r w:rsidR="005204DA" w:rsidRPr="005204DA">
        <w:rPr>
          <w:rFonts w:ascii="Arial" w:hAnsi="Arial" w:hint="eastAsia"/>
          <w:sz w:val="20"/>
        </w:rPr>
        <w:t xml:space="preserve"> </w:t>
      </w:r>
      <w:r w:rsidR="005204DA" w:rsidRPr="005A78B8">
        <w:rPr>
          <w:sz w:val="24"/>
        </w:rPr>
        <w:t xml:space="preserve">as shown in </w:t>
      </w:r>
      <w:r w:rsidR="005204DA" w:rsidRPr="005A78B8">
        <w:rPr>
          <w:color w:val="0000FF"/>
          <w:sz w:val="24"/>
        </w:rPr>
        <w:t>Figure S10</w:t>
      </w:r>
      <w:r w:rsidR="005204DA" w:rsidRPr="005A78B8">
        <w:rPr>
          <w:sz w:val="24"/>
        </w:rPr>
        <w:t xml:space="preserve"> </w:t>
      </w:r>
      <w:r w:rsidR="005204DA" w:rsidRPr="005A78B8">
        <w:rPr>
          <w:color w:val="0000FF"/>
          <w:sz w:val="24"/>
        </w:rPr>
        <w:t>(A)</w:t>
      </w:r>
      <w:r w:rsidR="00721753" w:rsidRPr="00D3504E">
        <w:rPr>
          <w:sz w:val="24"/>
        </w:rPr>
        <w:t xml:space="preserve">: </w:t>
      </w:r>
      <w:r w:rsidR="00721753" w:rsidRPr="00D3504E">
        <w:rPr>
          <w:sz w:val="24"/>
        </w:rPr>
        <w:fldChar w:fldCharType="begin">
          <w:fldData xml:space="preserve">PEVuZE5vdGU+PENpdGU+PEF1dGhvcj5aaGFuZzwvQXV0aG9yPjxZZWFyPjIwMDc8L1llYXI+PFJl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</w:fldData>
        </w:fldChar>
      </w:r>
      <w:r w:rsidR="00746E68">
        <w:rPr>
          <w:sz w:val="24"/>
        </w:rPr>
        <w:instrText xml:space="preserve"> ADDIN EN.CITE </w:instrText>
      </w:r>
      <w:r w:rsidR="00746E68">
        <w:rPr>
          <w:sz w:val="24"/>
        </w:rPr>
        <w:fldChar w:fldCharType="begin">
          <w:fldData xml:space="preserve">PEVuZE5vdGU+PENpdGU+PEF1dGhvcj5aaGFuZzwvQXV0aG9yPjxZZWFyPjIwMDc8L1llYXI+PFJl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</w:fldData>
        </w:fldChar>
      </w:r>
      <w:r w:rsidR="00746E68">
        <w:rPr>
          <w:sz w:val="24"/>
        </w:rPr>
        <w:instrText xml:space="preserve"> ADDIN EN.CITE.DATA </w:instrText>
      </w:r>
      <w:r w:rsidR="00746E68">
        <w:rPr>
          <w:sz w:val="24"/>
        </w:rPr>
      </w:r>
      <w:r w:rsidR="00746E68">
        <w:rPr>
          <w:sz w:val="24"/>
        </w:rPr>
        <w:fldChar w:fldCharType="end"/>
      </w:r>
      <w:r w:rsidR="00721753" w:rsidRPr="00D3504E">
        <w:rPr>
          <w:sz w:val="24"/>
        </w:rPr>
      </w:r>
      <w:r w:rsidR="00721753" w:rsidRPr="00D3504E">
        <w:rPr>
          <w:sz w:val="24"/>
        </w:rPr>
        <w:fldChar w:fldCharType="separate"/>
      </w:r>
      <w:r w:rsidR="00746E68" w:rsidRPr="00746E68">
        <w:rPr>
          <w:noProof/>
          <w:sz w:val="24"/>
          <w:vertAlign w:val="superscript"/>
        </w:rPr>
        <w:t>17, 18</w:t>
      </w:r>
      <w:r w:rsidR="00721753" w:rsidRPr="00D3504E">
        <w:rPr>
          <w:sz w:val="24"/>
        </w:rPr>
        <w:fldChar w:fldCharType="end"/>
      </w:r>
    </w:p>
    <w:p w14:paraId="5ECE5BC5" w14:textId="77777777" w:rsidR="00721753" w:rsidRPr="00D3504E" w:rsidRDefault="00721753" w:rsidP="00721753">
      <w:pPr>
        <w:rPr>
          <w:sz w:val="24"/>
        </w:rPr>
      </w:pPr>
    </w:p>
    <w:p w14:paraId="2DA37467" w14:textId="121D8582" w:rsidR="00721753" w:rsidRPr="00721753" w:rsidRDefault="00721753" w:rsidP="00721753">
      <w:pPr>
        <w:jc w:val="right"/>
        <w:rPr>
          <w:sz w:val="22"/>
          <w:szCs w:val="22"/>
        </w:rPr>
      </w:pPr>
      <m:oMath>
        <m:r>
          <w:rPr>
            <w:rFonts w:ascii="Cambria Math" w:hAnsi="Cambria Math"/>
            <w:sz w:val="22"/>
            <w:szCs w:val="22"/>
          </w:rPr>
          <m:t>2</m:t>
        </m:r>
        <m:sSub>
          <m:sSubPr>
            <m:ctrlPr>
              <w:rPr>
                <w:rFonts w:ascii="Cambria Math" w:hAnsi="Cambria Math"/>
                <w:iCs/>
                <w:sz w:val="22"/>
                <w:szCs w:val="22"/>
              </w:rPr>
            </m:ctrlPr>
          </m:sSubPr>
          <m:e>
            <m:r>
              <m:rPr>
                <m:sty m:val="p"/>
              </m:rPr>
              <w:rPr>
                <w:rFonts w:ascii="Cambria Math" w:hAnsi="Cambria Math"/>
                <w:sz w:val="22"/>
                <w:szCs w:val="22"/>
              </w:rPr>
              <m:t xml:space="preserve"> H</m:t>
            </m:r>
          </m:e>
          <m:sub>
            <m:r>
              <w:rPr>
                <w:rFonts w:ascii="Cambria Math" w:hAnsi="Cambria Math"/>
                <w:sz w:val="22"/>
                <w:szCs w:val="22"/>
              </w:rPr>
              <m:t>3</m:t>
            </m:r>
          </m:sub>
        </m:sSub>
        <m:sSup>
          <m:sSupPr>
            <m:ctrlPr>
              <w:rPr>
                <w:rFonts w:ascii="Cambria Math" w:hAnsi="Cambria Math"/>
                <w:iCs/>
                <w:sz w:val="22"/>
                <w:szCs w:val="22"/>
              </w:rPr>
            </m:ctrlPr>
          </m:sSupPr>
          <m:e>
            <m:r>
              <m:rPr>
                <m:sty m:val="p"/>
              </m:rPr>
              <w:rPr>
                <w:rFonts w:ascii="Cambria Math" w:hAnsi="Cambria Math"/>
                <w:sz w:val="22"/>
                <w:szCs w:val="22"/>
              </w:rPr>
              <m:t>O</m:t>
            </m:r>
          </m:e>
          <m:sup>
            <m:r>
              <w:rPr>
                <w:rFonts w:ascii="Cambria Math" w:hAnsi="Cambria Math"/>
                <w:sz w:val="22"/>
                <w:szCs w:val="22"/>
              </w:rPr>
              <m:t>+</m:t>
            </m:r>
          </m:sup>
        </m:sSup>
        <m:r>
          <m:rPr>
            <m:sty m:val="p"/>
          </m:rPr>
          <w:rPr>
            <w:rFonts w:ascii="Cambria Math" w:hAnsi="Cambria Math"/>
            <w:sz w:val="22"/>
            <w:szCs w:val="22"/>
          </w:rPr>
          <m:t>+2</m:t>
        </m:r>
        <m:sSup>
          <m:sSupPr>
            <m:ctrlPr>
              <w:rPr>
                <w:rFonts w:ascii="Cambria Math" w:hAnsi="Cambria Math"/>
                <w:iCs/>
                <w:sz w:val="22"/>
                <w:szCs w:val="22"/>
              </w:rPr>
            </m:ctrlPr>
          </m:sSupPr>
          <m:e>
            <m:r>
              <w:rPr>
                <w:rFonts w:ascii="Cambria Math" w:hAnsi="Cambria Math"/>
                <w:sz w:val="22"/>
                <w:szCs w:val="22"/>
              </w:rPr>
              <m:t xml:space="preserve"> e</m:t>
            </m:r>
          </m:e>
          <m:sup>
            <m:r>
              <w:rPr>
                <w:rFonts w:ascii="Cambria Math" w:hAnsi="Cambria Math"/>
                <w:sz w:val="22"/>
                <w:szCs w:val="22"/>
              </w:rPr>
              <m:t>-</m:t>
            </m:r>
          </m:sup>
        </m:sSup>
        <m:r>
          <w:rPr>
            <w:rFonts w:ascii="Cambria Math" w:hAnsi="Cambria Math"/>
            <w:sz w:val="22"/>
            <w:szCs w:val="22"/>
          </w:rPr>
          <m:t>+</m:t>
        </m:r>
        <m:sSup>
          <m:sSupPr>
            <m:ctrlPr>
              <w:rPr>
                <w:rFonts w:ascii="Cambria Math" w:hAnsi="Cambria Math"/>
                <w:i/>
                <w:iCs/>
                <w:sz w:val="22"/>
                <w:szCs w:val="22"/>
              </w:rPr>
            </m:ctrlPr>
          </m:sSupPr>
          <m:e>
            <m:r>
              <w:rPr>
                <w:rFonts w:ascii="Cambria Math" w:hAnsi="Cambria Math"/>
                <w:sz w:val="22"/>
                <w:szCs w:val="22"/>
              </w:rPr>
              <m:t>2</m:t>
            </m:r>
          </m:e>
          <m:sup>
            <m:r>
              <w:rPr>
                <w:rFonts w:ascii="Cambria Math" w:hAnsi="Cambria Math"/>
                <w:sz w:val="22"/>
                <w:szCs w:val="22"/>
              </w:rPr>
              <m:t>*</m:t>
            </m:r>
          </m:sup>
        </m:sSup>
        <m:r>
          <w:rPr>
            <w:rFonts w:ascii="Cambria Math" w:hAnsi="Cambria Math"/>
            <w:sz w:val="22"/>
            <w:szCs w:val="22"/>
          </w:rPr>
          <m:t>→</m:t>
        </m:r>
        <m:sSup>
          <m:sSupPr>
            <m:ctrlPr>
              <w:rPr>
                <w:rFonts w:ascii="Cambria Math" w:hAnsi="Cambria Math"/>
                <w:i/>
                <w:iCs/>
                <w:sz w:val="22"/>
                <w:szCs w:val="22"/>
              </w:rPr>
            </m:ctrlPr>
          </m:sSupPr>
          <m:e>
            <m:r>
              <w:rPr>
                <w:rFonts w:ascii="Cambria Math" w:hAnsi="Cambria Math"/>
                <w:sz w:val="22"/>
                <w:szCs w:val="22"/>
              </w:rPr>
              <m:t>2</m:t>
            </m:r>
          </m:e>
          <m:sup>
            <m:r>
              <w:rPr>
                <w:rFonts w:ascii="Cambria Math" w:hAnsi="Cambria Math"/>
                <w:sz w:val="22"/>
                <w:szCs w:val="22"/>
              </w:rPr>
              <m:t xml:space="preserve"> *</m:t>
            </m:r>
          </m:sup>
        </m:sSup>
        <m:r>
          <m:rPr>
            <m:sty m:val="p"/>
          </m:rPr>
          <w:rPr>
            <w:rFonts w:ascii="Cambria Math" w:hAnsi="Cambria Math"/>
            <w:sz w:val="22"/>
            <w:szCs w:val="22"/>
          </w:rPr>
          <m:t xml:space="preserve">H+2 </m:t>
        </m:r>
        <m:sSub>
          <m:sSubPr>
            <m:ctrlPr>
              <w:rPr>
                <w:rFonts w:ascii="Cambria Math" w:hAnsi="Cambria Math"/>
                <w:iCs/>
                <w:sz w:val="22"/>
                <w:szCs w:val="22"/>
              </w:rPr>
            </m:ctrlPr>
          </m:sSubPr>
          <m:e>
            <m:r>
              <m:rPr>
                <m:sty m:val="p"/>
              </m:rPr>
              <w:rPr>
                <w:rFonts w:ascii="Cambria Math" w:hAnsi="Cambria Math"/>
                <w:sz w:val="22"/>
                <w:szCs w:val="22"/>
              </w:rPr>
              <m:t>H</m:t>
            </m:r>
          </m:e>
          <m:sub>
            <m:r>
              <m:rPr>
                <m:sty m:val="p"/>
              </m:rPr>
              <w:rPr>
                <w:rFonts w:ascii="Cambria Math" w:hAnsi="Cambria Math"/>
                <w:sz w:val="22"/>
                <w:szCs w:val="22"/>
              </w:rPr>
              <m:t>2</m:t>
            </m:r>
          </m:sub>
        </m:sSub>
        <m:r>
          <w:rPr>
            <w:rFonts w:ascii="Cambria Math" w:hAnsi="Cambria Math"/>
            <w:sz w:val="22"/>
            <w:szCs w:val="22"/>
          </w:rPr>
          <m:t xml:space="preserve">O </m:t>
        </m:r>
        <m:d>
          <m:dPr>
            <m:ctrlPr>
              <w:rPr>
                <w:rFonts w:ascii="Cambria Math" w:hAnsi="Cambria Math"/>
                <w:sz w:val="22"/>
                <w:szCs w:val="22"/>
              </w:rPr>
            </m:ctrlPr>
          </m:dPr>
          <m:e>
            <m:r>
              <m:rPr>
                <m:sty m:val="p"/>
              </m:rPr>
              <w:rPr>
                <w:rFonts w:ascii="Cambria Math" w:hAnsi="Cambria Math"/>
                <w:sz w:val="22"/>
                <w:szCs w:val="22"/>
              </w:rPr>
              <m:t>Volmer Step</m:t>
            </m:r>
          </m:e>
        </m:d>
      </m:oMath>
      <w:r w:rsidRPr="00721753">
        <w:rPr>
          <w:rFonts w:hint="eastAsia"/>
          <w:sz w:val="22"/>
          <w:szCs w:val="22"/>
        </w:rPr>
        <w:t xml:space="preserve">                                          (</w:t>
      </w:r>
      <w:r w:rsidR="009460A2">
        <w:rPr>
          <w:rFonts w:hint="eastAsia"/>
          <w:sz w:val="22"/>
          <w:szCs w:val="22"/>
        </w:rPr>
        <w:t>S1</w:t>
      </w:r>
      <w:r w:rsidR="009C3EED">
        <w:rPr>
          <w:rFonts w:hint="eastAsia"/>
          <w:sz w:val="22"/>
          <w:szCs w:val="22"/>
        </w:rPr>
        <w:t>3</w:t>
      </w:r>
      <w:r w:rsidRPr="00721753">
        <w:rPr>
          <w:rFonts w:hint="eastAsia"/>
          <w:sz w:val="22"/>
          <w:szCs w:val="22"/>
        </w:rPr>
        <w:t>)</w:t>
      </w:r>
    </w:p>
    <w:p w14:paraId="72B5531B" w14:textId="77777777" w:rsidR="00721753" w:rsidRPr="00721753" w:rsidRDefault="00721753" w:rsidP="00721753">
      <w:pPr>
        <w:rPr>
          <w:sz w:val="22"/>
          <w:szCs w:val="22"/>
        </w:rPr>
      </w:pPr>
    </w:p>
    <w:p w14:paraId="31421BC9" w14:textId="1197937D" w:rsidR="00721753" w:rsidRPr="00721753" w:rsidRDefault="00000000" w:rsidP="00721753">
      <w:pPr>
        <w:jc w:val="right"/>
        <w:rPr>
          <w:sz w:val="22"/>
          <w:szCs w:val="22"/>
        </w:rPr>
      </w:pPr>
      <m:oMath>
        <m:sSup>
          <m:sSupPr>
            <m:ctrlPr>
              <w:rPr>
                <w:rFonts w:ascii="Cambria Math" w:hAnsi="Cambria Math"/>
                <w:i/>
                <w:iCs/>
                <w:sz w:val="22"/>
                <w:szCs w:val="22"/>
              </w:rPr>
            </m:ctrlPr>
          </m:sSupPr>
          <m:e>
            <m:r>
              <w:rPr>
                <w:rFonts w:ascii="Cambria Math" w:hAnsi="Cambria Math"/>
                <w:sz w:val="22"/>
                <w:szCs w:val="22"/>
              </w:rPr>
              <m:t>2</m:t>
            </m:r>
          </m:e>
          <m:sup>
            <m:r>
              <w:rPr>
                <w:rFonts w:ascii="Cambria Math" w:hAnsi="Cambria Math"/>
                <w:sz w:val="22"/>
                <w:szCs w:val="22"/>
              </w:rPr>
              <m:t xml:space="preserve"> *</m:t>
            </m:r>
          </m:sup>
        </m:sSup>
        <m:r>
          <m:rPr>
            <m:sty m:val="p"/>
          </m:rPr>
          <w:rPr>
            <w:rFonts w:ascii="Cambria Math" w:hAnsi="Cambria Math"/>
            <w:sz w:val="22"/>
            <w:szCs w:val="22"/>
          </w:rPr>
          <m:t>H</m:t>
        </m:r>
        <m: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H</m:t>
            </m:r>
          </m:e>
          <m:sub>
            <m:r>
              <m:rPr>
                <m:sty m:val="p"/>
              </m:rPr>
              <w:rPr>
                <w:rFonts w:ascii="Cambria Math" w:hAnsi="Cambria Math"/>
                <w:sz w:val="22"/>
                <w:szCs w:val="22"/>
              </w:rPr>
              <m:t>2</m:t>
            </m:r>
          </m:sub>
        </m:sSub>
        <m:r>
          <w:rPr>
            <w:rFonts w:ascii="Cambria Math" w:hAnsi="Cambria Math"/>
            <w:sz w:val="22"/>
            <w:szCs w:val="22"/>
          </w:rPr>
          <m:t>+</m:t>
        </m:r>
        <m:sSup>
          <m:sSupPr>
            <m:ctrlPr>
              <w:rPr>
                <w:rFonts w:ascii="Cambria Math" w:hAnsi="Cambria Math"/>
                <w:i/>
                <w:iCs/>
                <w:sz w:val="22"/>
                <w:szCs w:val="22"/>
              </w:rPr>
            </m:ctrlPr>
          </m:sSupPr>
          <m:e>
            <m:r>
              <w:rPr>
                <w:rFonts w:ascii="Cambria Math" w:hAnsi="Cambria Math"/>
                <w:sz w:val="22"/>
                <w:szCs w:val="22"/>
              </w:rPr>
              <m:t>2</m:t>
            </m:r>
          </m:e>
          <m:sup>
            <m:r>
              <w:rPr>
                <w:rFonts w:ascii="Cambria Math" w:hAnsi="Cambria Math"/>
                <w:sz w:val="22"/>
                <w:szCs w:val="22"/>
              </w:rPr>
              <m:t>*</m:t>
            </m:r>
          </m:sup>
        </m:sSup>
        <m:r>
          <w:rPr>
            <w:rFonts w:ascii="Cambria Math" w:hAnsi="Cambria Math"/>
            <w:sz w:val="22"/>
            <w:szCs w:val="22"/>
          </w:rPr>
          <m:t xml:space="preserve">  </m:t>
        </m:r>
        <m:d>
          <m:dPr>
            <m:ctrlPr>
              <w:rPr>
                <w:rFonts w:ascii="Cambria Math" w:hAnsi="Cambria Math"/>
                <w:sz w:val="22"/>
                <w:szCs w:val="22"/>
              </w:rPr>
            </m:ctrlPr>
          </m:dPr>
          <m:e>
            <m:r>
              <m:rPr>
                <m:sty m:val="p"/>
              </m:rPr>
              <w:rPr>
                <w:rFonts w:ascii="Cambria Math" w:hAnsi="Cambria Math"/>
                <w:sz w:val="22"/>
                <w:szCs w:val="22"/>
              </w:rPr>
              <m:t>Tafel Step</m:t>
            </m:r>
          </m:e>
        </m:d>
      </m:oMath>
      <w:r w:rsidR="00721753" w:rsidRPr="00721753">
        <w:rPr>
          <w:rFonts w:hint="eastAsia"/>
          <w:sz w:val="22"/>
          <w:szCs w:val="22"/>
        </w:rPr>
        <w:t xml:space="preserve">                                                  (</w:t>
      </w:r>
      <w:r w:rsidR="009460A2">
        <w:rPr>
          <w:rFonts w:hint="eastAsia"/>
          <w:sz w:val="22"/>
          <w:szCs w:val="22"/>
        </w:rPr>
        <w:t>S1</w:t>
      </w:r>
      <w:r w:rsidR="009C3EED">
        <w:rPr>
          <w:rFonts w:hint="eastAsia"/>
          <w:sz w:val="22"/>
          <w:szCs w:val="22"/>
        </w:rPr>
        <w:t>4</w:t>
      </w:r>
      <w:r w:rsidR="00721753" w:rsidRPr="00721753">
        <w:rPr>
          <w:rFonts w:hint="eastAsia"/>
          <w:sz w:val="22"/>
          <w:szCs w:val="22"/>
        </w:rPr>
        <w:t>)</w:t>
      </w:r>
    </w:p>
    <w:p w14:paraId="5030B3ED" w14:textId="77777777" w:rsidR="00721753" w:rsidRPr="00721753" w:rsidRDefault="00721753" w:rsidP="00721753">
      <w:pPr>
        <w:pStyle w:val="ListParagraph"/>
        <w:ind w:left="1080" w:right="220" w:firstLineChars="0" w:firstLine="0"/>
        <w:jc w:val="right"/>
        <w:rPr>
          <w:sz w:val="22"/>
          <w:szCs w:val="22"/>
        </w:rPr>
      </w:pPr>
    </w:p>
    <w:p w14:paraId="777376FE" w14:textId="7F01CBEB" w:rsidR="00721753" w:rsidRDefault="00000000" w:rsidP="00721753">
      <w:pPr>
        <w:pStyle w:val="ListParagraph"/>
        <w:ind w:left="1080" w:firstLineChars="0" w:firstLine="0"/>
        <w:jc w:val="right"/>
        <w:rPr>
          <w:sz w:val="22"/>
          <w:szCs w:val="22"/>
        </w:rPr>
      </w:pPr>
      <m:oMath>
        <m:sSup>
          <m:sSupPr>
            <m:ctrlPr>
              <w:rPr>
                <w:rFonts w:ascii="Cambria Math" w:hAnsi="Cambria Math"/>
                <w:i/>
                <w:iCs/>
                <w:sz w:val="22"/>
                <w:szCs w:val="22"/>
              </w:rPr>
            </m:ctrlPr>
          </m:sSupPr>
          <m:e>
            <m:r>
              <w:rPr>
                <w:rFonts w:ascii="Cambria Math" w:hAnsi="Cambria Math"/>
                <w:sz w:val="22"/>
                <w:szCs w:val="22"/>
              </w:rPr>
              <m:t xml:space="preserve"> </m:t>
            </m:r>
          </m:e>
          <m:sup>
            <m:r>
              <w:rPr>
                <w:rFonts w:ascii="Cambria Math" w:hAnsi="Cambria Math"/>
                <w:sz w:val="22"/>
                <w:szCs w:val="22"/>
              </w:rPr>
              <m:t xml:space="preserve"> *</m:t>
            </m:r>
          </m:sup>
        </m:sSup>
        <m:r>
          <m:rPr>
            <m:sty m:val="p"/>
          </m:rPr>
          <w:rPr>
            <w:rFonts w:ascii="Cambria Math" w:hAnsi="Cambria Math"/>
            <w:sz w:val="22"/>
            <w:szCs w:val="22"/>
          </w:rPr>
          <m:t>H+</m:t>
        </m:r>
        <m:sSub>
          <m:sSubPr>
            <m:ctrlPr>
              <w:rPr>
                <w:rFonts w:ascii="Cambria Math" w:hAnsi="Cambria Math"/>
                <w:iCs/>
                <w:sz w:val="22"/>
                <w:szCs w:val="22"/>
              </w:rPr>
            </m:ctrlPr>
          </m:sSubPr>
          <m:e>
            <m:r>
              <m:rPr>
                <m:sty m:val="p"/>
              </m:rPr>
              <w:rPr>
                <w:rFonts w:ascii="Cambria Math" w:hAnsi="Cambria Math"/>
                <w:sz w:val="22"/>
                <w:szCs w:val="22"/>
              </w:rPr>
              <m:t xml:space="preserve"> H</m:t>
            </m:r>
          </m:e>
          <m:sub>
            <m:r>
              <w:rPr>
                <w:rFonts w:ascii="Cambria Math" w:hAnsi="Cambria Math"/>
                <w:sz w:val="22"/>
                <w:szCs w:val="22"/>
              </w:rPr>
              <m:t>3</m:t>
            </m:r>
          </m:sub>
        </m:sSub>
        <m:sSup>
          <m:sSupPr>
            <m:ctrlPr>
              <w:rPr>
                <w:rFonts w:ascii="Cambria Math" w:hAnsi="Cambria Math"/>
                <w:iCs/>
                <w:sz w:val="22"/>
                <w:szCs w:val="22"/>
              </w:rPr>
            </m:ctrlPr>
          </m:sSupPr>
          <m:e>
            <m:r>
              <m:rPr>
                <m:sty m:val="p"/>
              </m:rPr>
              <w:rPr>
                <w:rFonts w:ascii="Cambria Math" w:hAnsi="Cambria Math"/>
                <w:sz w:val="22"/>
                <w:szCs w:val="22"/>
              </w:rPr>
              <m:t>O</m:t>
            </m:r>
          </m:e>
          <m:sup>
            <m:r>
              <w:rPr>
                <w:rFonts w:ascii="Cambria Math" w:hAnsi="Cambria Math"/>
                <w:sz w:val="22"/>
                <w:szCs w:val="22"/>
              </w:rPr>
              <m:t>+</m:t>
            </m:r>
          </m:sup>
        </m:sSup>
        <m:r>
          <w:rPr>
            <w:rFonts w:ascii="Cambria Math" w:hAnsi="Cambria Math"/>
            <w:sz w:val="22"/>
            <w:szCs w:val="22"/>
          </w:rPr>
          <m:t>+</m:t>
        </m:r>
        <m:sSup>
          <m:sSupPr>
            <m:ctrlPr>
              <w:rPr>
                <w:rFonts w:ascii="Cambria Math" w:hAnsi="Cambria Math"/>
                <w:iCs/>
                <w:sz w:val="22"/>
                <w:szCs w:val="22"/>
              </w:rPr>
            </m:ctrlPr>
          </m:sSupPr>
          <m:e>
            <m:r>
              <w:rPr>
                <w:rFonts w:ascii="Cambria Math" w:hAnsi="Cambria Math"/>
                <w:sz w:val="22"/>
                <w:szCs w:val="22"/>
              </w:rPr>
              <m:t xml:space="preserve"> e</m:t>
            </m:r>
          </m:e>
          <m:sup>
            <m:r>
              <w:rPr>
                <w:rFonts w:ascii="Cambria Math" w:hAnsi="Cambria Math"/>
                <w:sz w:val="22"/>
                <w:szCs w:val="22"/>
              </w:rPr>
              <m:t>-</m:t>
            </m:r>
          </m:sup>
        </m:sSup>
        <m: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H</m:t>
            </m:r>
          </m:e>
          <m:sub>
            <m:r>
              <m:rPr>
                <m:sty m:val="p"/>
              </m:rPr>
              <w:rPr>
                <w:rFonts w:ascii="Cambria Math" w:hAnsi="Cambria Math"/>
                <w:sz w:val="22"/>
                <w:szCs w:val="22"/>
              </w:rPr>
              <m:t>2</m:t>
            </m:r>
          </m:sub>
        </m:sSub>
        <m: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H</m:t>
            </m:r>
          </m:e>
          <m:sub>
            <m:r>
              <m:rPr>
                <m:sty m:val="p"/>
              </m:rPr>
              <w:rPr>
                <w:rFonts w:ascii="Cambria Math" w:hAnsi="Cambria Math"/>
                <w:sz w:val="22"/>
                <w:szCs w:val="22"/>
              </w:rPr>
              <m:t>2</m:t>
            </m:r>
          </m:sub>
        </m:sSub>
        <m:r>
          <w:rPr>
            <w:rFonts w:ascii="Cambria Math" w:hAnsi="Cambria Math"/>
            <w:sz w:val="22"/>
            <w:szCs w:val="22"/>
          </w:rPr>
          <m:t>O</m:t>
        </m:r>
        <m:sSup>
          <m:sSupPr>
            <m:ctrlPr>
              <w:rPr>
                <w:rFonts w:ascii="Cambria Math" w:hAnsi="Cambria Math"/>
                <w:i/>
                <w:iCs/>
                <w:sz w:val="22"/>
                <w:szCs w:val="22"/>
              </w:rPr>
            </m:ctrlPr>
          </m:sSupPr>
          <m:e>
            <m:r>
              <w:rPr>
                <w:rFonts w:ascii="Cambria Math" w:hAnsi="Cambria Math"/>
                <w:sz w:val="22"/>
                <w:szCs w:val="22"/>
              </w:rPr>
              <m:t xml:space="preserve"> + </m:t>
            </m:r>
          </m:e>
          <m:sup>
            <m:r>
              <w:rPr>
                <w:rFonts w:ascii="Cambria Math" w:hAnsi="Cambria Math"/>
                <w:sz w:val="22"/>
                <w:szCs w:val="22"/>
              </w:rPr>
              <m:t>*</m:t>
            </m:r>
          </m:sup>
        </m:sSup>
        <m:d>
          <m:dPr>
            <m:ctrlPr>
              <w:rPr>
                <w:rFonts w:ascii="Cambria Math" w:hAnsi="Cambria Math"/>
                <w:sz w:val="22"/>
                <w:szCs w:val="22"/>
              </w:rPr>
            </m:ctrlPr>
          </m:dPr>
          <m:e>
            <m:r>
              <m:rPr>
                <m:sty m:val="p"/>
              </m:rPr>
              <w:rPr>
                <w:rFonts w:ascii="Cambria Math" w:hAnsi="Cambria Math"/>
                <w:sz w:val="22"/>
                <w:szCs w:val="22"/>
              </w:rPr>
              <m:t>Heyrovsky  Step</m:t>
            </m:r>
          </m:e>
        </m:d>
      </m:oMath>
      <w:r w:rsidR="00721753" w:rsidRPr="00721753">
        <w:rPr>
          <w:rFonts w:hint="eastAsia"/>
          <w:sz w:val="22"/>
          <w:szCs w:val="22"/>
        </w:rPr>
        <w:t xml:space="preserve">                                            (</w:t>
      </w:r>
      <w:r w:rsidR="009460A2">
        <w:rPr>
          <w:rFonts w:hint="eastAsia"/>
          <w:sz w:val="22"/>
          <w:szCs w:val="22"/>
        </w:rPr>
        <w:t>S1</w:t>
      </w:r>
      <w:r w:rsidR="009C3EED">
        <w:rPr>
          <w:rFonts w:hint="eastAsia"/>
          <w:sz w:val="22"/>
          <w:szCs w:val="22"/>
        </w:rPr>
        <w:t>5</w:t>
      </w:r>
      <w:r w:rsidR="00721753" w:rsidRPr="00721753">
        <w:rPr>
          <w:rFonts w:hint="eastAsia"/>
          <w:sz w:val="22"/>
          <w:szCs w:val="22"/>
        </w:rPr>
        <w:t>)</w:t>
      </w:r>
    </w:p>
    <w:p w14:paraId="309D3CC5" w14:textId="7868E2CC" w:rsidR="007E0951" w:rsidRPr="00721753" w:rsidRDefault="007E0951" w:rsidP="007E0951">
      <w:pPr>
        <w:pStyle w:val="ListParagraph"/>
        <w:wordWrap w:val="0"/>
        <w:ind w:left="1080" w:firstLineChars="0" w:firstLine="0"/>
        <w:jc w:val="right"/>
        <w:rPr>
          <w:iCs/>
          <w:sz w:val="22"/>
          <w:szCs w:val="22"/>
        </w:rPr>
      </w:pPr>
    </w:p>
    <w:p w14:paraId="204DAD0A" w14:textId="3F2867BF" w:rsidR="00721753" w:rsidRPr="00D3504E" w:rsidRDefault="00721753" w:rsidP="00721753">
      <w:pPr>
        <w:rPr>
          <w:sz w:val="24"/>
        </w:rPr>
      </w:pPr>
      <w:r w:rsidRPr="00D3504E">
        <w:rPr>
          <w:sz w:val="24"/>
        </w:rPr>
        <w:t xml:space="preserve">The most common method to determine </w:t>
      </w:r>
      <w:r w:rsidRPr="00D3504E">
        <w:rPr>
          <w:rFonts w:hint="eastAsia"/>
          <w:sz w:val="24"/>
        </w:rPr>
        <w:t xml:space="preserve">the </w:t>
      </w:r>
      <w:r w:rsidRPr="00D3504E">
        <w:rPr>
          <w:sz w:val="24"/>
        </w:rPr>
        <w:t>rate-determining step</w:t>
      </w:r>
      <w:r w:rsidRPr="00D3504E">
        <w:rPr>
          <w:rFonts w:hint="eastAsia"/>
          <w:sz w:val="24"/>
        </w:rPr>
        <w:t xml:space="preserve"> (RDS) </w:t>
      </w:r>
      <w:r w:rsidRPr="00D3504E">
        <w:rPr>
          <w:sz w:val="24"/>
        </w:rPr>
        <w:t xml:space="preserve">among these steps </w:t>
      </w:r>
      <w:r w:rsidR="003F4356" w:rsidRPr="00D3504E">
        <w:rPr>
          <w:rFonts w:hint="eastAsia"/>
          <w:sz w:val="24"/>
        </w:rPr>
        <w:t xml:space="preserve">for HER </w:t>
      </w:r>
      <w:r w:rsidRPr="00D3504E">
        <w:rPr>
          <w:sz w:val="24"/>
        </w:rPr>
        <w:t xml:space="preserve">is </w:t>
      </w:r>
      <w:r w:rsidRPr="00D3504E">
        <w:rPr>
          <w:rFonts w:hint="eastAsia"/>
          <w:sz w:val="24"/>
        </w:rPr>
        <w:t xml:space="preserve">by the Tafel </w:t>
      </w:r>
      <w:r w:rsidRPr="00D3504E">
        <w:rPr>
          <w:sz w:val="24"/>
        </w:rPr>
        <w:t>relation</w:t>
      </w:r>
      <w:r w:rsidRPr="00D3504E">
        <w:rPr>
          <w:rFonts w:hint="eastAsia"/>
          <w:sz w:val="24"/>
        </w:rPr>
        <w:t xml:space="preserve">. </w:t>
      </w:r>
      <w:r w:rsidRPr="00D3504E">
        <w:rPr>
          <w:sz w:val="24"/>
        </w:rPr>
        <w:t xml:space="preserve">Tafel analysis leads to two important physical parameters: the Tafel slope and the exchange current density: </w:t>
      </w:r>
      <w:r w:rsidRPr="00D3504E">
        <w:rPr>
          <w:sz w:val="24"/>
        </w:rPr>
        <w:fldChar w:fldCharType="begin"/>
      </w:r>
      <w:r w:rsidR="00746E68">
        <w:rPr>
          <w:sz w:val="24"/>
        </w:rPr>
        <w:instrText xml:space="preserve"> ADDIN EN.CITE &lt;EndNote&gt;&lt;Cite&gt;&lt;Author&gt;Shinagawa&lt;/Author&gt;&lt;Year&gt;2015&lt;/Year&gt;&lt;RecNum&gt;156&lt;/RecNum&gt;&lt;DisplayText&gt;&lt;style face="superscript"&gt;19&lt;/style&gt;&lt;/DisplayText&gt;&lt;record&gt;&lt;rec-number&gt;156&lt;/rec-number&gt;&lt;foreign-keys&gt;&lt;key app="EN" db-id="2spw0rdvj2twpae9v23x2ptm2sps2v0ssxe9" timestamp="1748280529"&gt;156&lt;/key&gt;&lt;/foreign-keys&gt;&lt;ref-type name="Journal Article"&gt;17&lt;/ref-type&gt;&lt;contributors&gt;&lt;authors&gt;&lt;author&gt;Shinagawa, Tatsuya&lt;/author&gt;&lt;author&gt;Garcia-Esparza, Angel T.&lt;/author&gt;&lt;author&gt;Takanabe, Kazuhiro&lt;/author&gt;&lt;/authors&gt;&lt;/contributors&gt;&lt;titles&gt;&lt;title&gt;Insight on Tafel slopes from a microkinetic analysis of aqueous electrocatalysis for energy conversion&lt;/title&gt;&lt;secondary-title&gt;Scientific Reports&lt;/secondary-title&gt;&lt;/titles&gt;&lt;periodical&gt;&lt;full-title&gt;Scientific Reports&lt;/full-title&gt;&lt;/periodical&gt;&lt;pages&gt;13801&lt;/pages&gt;&lt;volume&gt;5&lt;/volume&gt;&lt;number&gt;1&lt;/number&gt;&lt;dates&gt;&lt;year&gt;2015&lt;/year&gt;&lt;pub-dates&gt;&lt;date&gt;2015/09/08&lt;/date&gt;&lt;/pub-dates&gt;&lt;/dates&gt;&lt;isbn&gt;2045-2322&lt;/isbn&gt;&lt;urls&gt;&lt;related-urls&gt;&lt;url&gt;https://doi.org/10.1038/srep13801&lt;/url&gt;&lt;/related-urls&gt;&lt;/urls&gt;&lt;electronic-resource-num&gt;10.1038/srep13801&lt;/electronic-resource-num&gt;&lt;/record&gt;&lt;/Cite&gt;&lt;/EndNote&gt;</w:instrText>
      </w:r>
      <w:r w:rsidRPr="00D3504E">
        <w:rPr>
          <w:sz w:val="24"/>
        </w:rPr>
        <w:fldChar w:fldCharType="separate"/>
      </w:r>
      <w:r w:rsidR="00746E68" w:rsidRPr="00746E68">
        <w:rPr>
          <w:noProof/>
          <w:sz w:val="24"/>
          <w:vertAlign w:val="superscript"/>
        </w:rPr>
        <w:t>19</w:t>
      </w:r>
      <w:r w:rsidRPr="00D3504E">
        <w:rPr>
          <w:sz w:val="24"/>
        </w:rPr>
        <w:fldChar w:fldCharType="end"/>
      </w:r>
    </w:p>
    <w:p w14:paraId="5EF41506" w14:textId="77777777" w:rsidR="00721753" w:rsidRPr="00D3504E" w:rsidRDefault="00721753" w:rsidP="00721753">
      <w:pPr>
        <w:rPr>
          <w:sz w:val="24"/>
        </w:rPr>
      </w:pPr>
    </w:p>
    <w:p w14:paraId="54D77074" w14:textId="02F8E857" w:rsidR="00721753" w:rsidRPr="00D3504E" w:rsidRDefault="00721753" w:rsidP="00721753">
      <w:pPr>
        <w:pStyle w:val="ListParagraph"/>
        <w:ind w:left="1080" w:firstLineChars="0" w:firstLine="0"/>
        <w:jc w:val="right"/>
        <w:rPr>
          <w:sz w:val="24"/>
        </w:rPr>
      </w:pPr>
      <m:oMath>
        <m:r>
          <w:rPr>
            <w:rFonts w:ascii="Cambria Math" w:hAnsi="Cambria Math"/>
            <w:sz w:val="24"/>
          </w:rPr>
          <m:t xml:space="preserve">η=a+b </m:t>
        </m:r>
        <m:r>
          <m:rPr>
            <m:sty m:val="p"/>
          </m:rPr>
          <w:rPr>
            <w:rFonts w:ascii="Cambria Math" w:hAnsi="Cambria Math"/>
            <w:sz w:val="24"/>
          </w:rPr>
          <m:t>log⁡</m:t>
        </m:r>
        <m:r>
          <w:rPr>
            <w:rFonts w:ascii="Cambria Math" w:hAnsi="Cambria Math"/>
            <w:sz w:val="24"/>
          </w:rPr>
          <m:t>(j)</m:t>
        </m:r>
      </m:oMath>
      <w:r w:rsidRPr="00D3504E">
        <w:rPr>
          <w:sz w:val="24"/>
        </w:rPr>
        <w:t xml:space="preserve">                                                               (</w:t>
      </w:r>
      <w:r w:rsidR="009460A2" w:rsidRPr="00D3504E">
        <w:rPr>
          <w:rFonts w:hint="eastAsia"/>
          <w:sz w:val="24"/>
        </w:rPr>
        <w:t>S1</w:t>
      </w:r>
      <w:r w:rsidR="009C3EED">
        <w:rPr>
          <w:rFonts w:hint="eastAsia"/>
          <w:sz w:val="24"/>
        </w:rPr>
        <w:t>6</w:t>
      </w:r>
      <w:r w:rsidRPr="00D3504E">
        <w:rPr>
          <w:sz w:val="24"/>
        </w:rPr>
        <w:t>)</w:t>
      </w:r>
    </w:p>
    <w:p w14:paraId="6801F3D8" w14:textId="40006936" w:rsidR="00721753" w:rsidRPr="00D3504E" w:rsidRDefault="00721753" w:rsidP="00721753">
      <w:pPr>
        <w:pStyle w:val="ListParagraph"/>
        <w:ind w:left="1080" w:firstLineChars="0" w:firstLine="0"/>
        <w:rPr>
          <w:sz w:val="24"/>
        </w:rPr>
      </w:pPr>
    </w:p>
    <w:p w14:paraId="2DF4A047" w14:textId="71D9A42B" w:rsidR="00721753" w:rsidRPr="00D3504E" w:rsidRDefault="005A78B8" w:rsidP="00721753">
      <w:pPr>
        <w:rPr>
          <w:sz w:val="24"/>
        </w:rPr>
      </w:pPr>
      <w:r>
        <w:rPr>
          <w:noProof/>
          <w:sz w:val="24"/>
        </w:rPr>
        <mc:AlternateContent>
          <mc:Choice Requires="wpg">
            <w:drawing>
              <wp:anchor distT="0" distB="0" distL="114300" distR="114300" simplePos="0" relativeHeight="252166144" behindDoc="0" locked="0" layoutInCell="1" allowOverlap="1" wp14:anchorId="457BEF32" wp14:editId="51ADF18A">
                <wp:simplePos x="0" y="0"/>
                <wp:positionH relativeFrom="column">
                  <wp:posOffset>160020</wp:posOffset>
                </wp:positionH>
                <wp:positionV relativeFrom="paragraph">
                  <wp:posOffset>762000</wp:posOffset>
                </wp:positionV>
                <wp:extent cx="5880100" cy="3268980"/>
                <wp:effectExtent l="0" t="0" r="6350" b="7620"/>
                <wp:wrapSquare wrapText="bothSides"/>
                <wp:docPr id="861138395" name="Group 73"/>
                <wp:cNvGraphicFramePr/>
                <a:graphic xmlns:a="http://schemas.openxmlformats.org/drawingml/2006/main">
                  <a:graphicData uri="http://schemas.microsoft.com/office/word/2010/wordprocessingGroup">
                    <wpg:wgp>
                      <wpg:cNvGrpSpPr/>
                      <wpg:grpSpPr>
                        <a:xfrm>
                          <a:off x="0" y="0"/>
                          <a:ext cx="5880100" cy="3268980"/>
                          <a:chOff x="0" y="0"/>
                          <a:chExt cx="5880100" cy="3268980"/>
                        </a:xfrm>
                      </wpg:grpSpPr>
                      <wpg:grpSp>
                        <wpg:cNvPr id="1084575596" name="Group 72"/>
                        <wpg:cNvGrpSpPr/>
                        <wpg:grpSpPr>
                          <a:xfrm>
                            <a:off x="0" y="0"/>
                            <a:ext cx="5880100" cy="3268980"/>
                            <a:chOff x="0" y="182880"/>
                            <a:chExt cx="5880100" cy="3268980"/>
                          </a:xfrm>
                        </wpg:grpSpPr>
                        <wpg:grpSp>
                          <wpg:cNvPr id="2118268418" name="Group 71"/>
                          <wpg:cNvGrpSpPr/>
                          <wpg:grpSpPr>
                            <a:xfrm>
                              <a:off x="0" y="472440"/>
                              <a:ext cx="5880100" cy="2979420"/>
                              <a:chOff x="190500" y="165119"/>
                              <a:chExt cx="5880603" cy="2980104"/>
                            </a:xfrm>
                          </wpg:grpSpPr>
                          <wpg:grpSp>
                            <wpg:cNvPr id="11510897" name="Group 59"/>
                            <wpg:cNvGrpSpPr/>
                            <wpg:grpSpPr>
                              <a:xfrm>
                                <a:off x="190500" y="165119"/>
                                <a:ext cx="5880603" cy="2980104"/>
                                <a:chOff x="0" y="450090"/>
                                <a:chExt cx="5881224" cy="2981294"/>
                              </a:xfrm>
                            </wpg:grpSpPr>
                            <pic:pic xmlns:pic="http://schemas.openxmlformats.org/drawingml/2006/picture">
                              <pic:nvPicPr>
                                <pic:cNvPr id="1406091130" name="Picture 58"/>
                                <pic:cNvPicPr>
                                  <a:picLocks noChangeAspect="1"/>
                                </pic:cNvPicPr>
                              </pic:nvPicPr>
                              <pic:blipFill>
                                <a:blip r:embed="rId62"/>
                                <a:srcRect/>
                                <a:stretch/>
                              </pic:blipFill>
                              <pic:spPr bwMode="auto">
                                <a:xfrm>
                                  <a:off x="3170022" y="450090"/>
                                  <a:ext cx="2711202" cy="2077279"/>
                                </a:xfrm>
                                <a:prstGeom prst="rect">
                                  <a:avLst/>
                                </a:prstGeom>
                                <a:noFill/>
                                <a:ln>
                                  <a:noFill/>
                                </a:ln>
                              </pic:spPr>
                            </pic:pic>
                            <wps:wsp>
                              <wps:cNvPr id="936925827" name="Text Box 2"/>
                              <wps:cNvSpPr txBox="1">
                                <a:spLocks noChangeArrowheads="1"/>
                              </wps:cNvSpPr>
                              <wps:spPr bwMode="auto">
                                <a:xfrm>
                                  <a:off x="0" y="2585032"/>
                                  <a:ext cx="5804513" cy="846352"/>
                                </a:xfrm>
                                <a:prstGeom prst="rect">
                                  <a:avLst/>
                                </a:prstGeom>
                                <a:solidFill>
                                  <a:srgbClr val="FFFFFF"/>
                                </a:solidFill>
                                <a:ln w="9525">
                                  <a:noFill/>
                                  <a:miter lim="800000"/>
                                  <a:headEnd/>
                                  <a:tailEnd/>
                                </a:ln>
                              </wps:spPr>
                              <wps:txbx>
                                <w:txbxContent>
                                  <w:p w14:paraId="75F756EF" w14:textId="629C86C7" w:rsidR="005A78B8" w:rsidRPr="00E73E36" w:rsidRDefault="00721753" w:rsidP="005A78B8">
                                    <w:pPr>
                                      <w:pStyle w:val="SMHeading"/>
                                      <w:rPr>
                                        <w:b w:val="0"/>
                                        <w:sz w:val="22"/>
                                        <w:szCs w:val="22"/>
                                        <w:lang w:eastAsia="zh-CN"/>
                                      </w:rPr>
                                    </w:pPr>
                                    <w:r w:rsidRPr="00B561BE">
                                      <w:rPr>
                                        <w:sz w:val="22"/>
                                        <w:szCs w:val="22"/>
                                      </w:rPr>
                                      <w:t xml:space="preserve">Figure </w:t>
                                    </w:r>
                                    <w:r w:rsidR="003B6F29" w:rsidRPr="00B561BE">
                                      <w:rPr>
                                        <w:sz w:val="22"/>
                                        <w:szCs w:val="22"/>
                                      </w:rPr>
                                      <w:t>S1</w:t>
                                    </w:r>
                                    <w:r w:rsidR="003B6F29">
                                      <w:rPr>
                                        <w:rFonts w:hint="eastAsia"/>
                                        <w:sz w:val="22"/>
                                        <w:szCs w:val="22"/>
                                      </w:rPr>
                                      <w:t>0</w:t>
                                    </w:r>
                                    <w:r w:rsidRPr="00C404A5">
                                      <w:rPr>
                                        <w:sz w:val="22"/>
                                        <w:szCs w:val="22"/>
                                      </w:rPr>
                                      <w:t>.</w:t>
                                    </w:r>
                                    <w:r w:rsidRPr="005A78B8">
                                      <w:rPr>
                                        <w:sz w:val="22"/>
                                        <w:szCs w:val="22"/>
                                      </w:rPr>
                                      <w:t xml:space="preserve"> </w:t>
                                    </w:r>
                                    <w:r w:rsidR="005A78B8" w:rsidRPr="005A78B8">
                                      <w:rPr>
                                        <w:b w:val="0"/>
                                        <w:bCs w:val="0"/>
                                        <w:sz w:val="22"/>
                                        <w:szCs w:val="22"/>
                                        <w:lang w:eastAsia="zh-CN"/>
                                      </w:rPr>
                                      <w:t>(A)</w:t>
                                    </w:r>
                                    <w:r w:rsidR="005A78B8" w:rsidRPr="00E73E36">
                                      <w:rPr>
                                        <w:b w:val="0"/>
                                        <w:sz w:val="22"/>
                                        <w:szCs w:val="22"/>
                                        <w:lang w:eastAsia="zh-CN"/>
                                      </w:rPr>
                                      <w:t xml:space="preserve"> The </w:t>
                                    </w:r>
                                    <w:r w:rsidR="005A78B8" w:rsidRPr="00E73E36">
                                      <w:rPr>
                                        <w:b w:val="0"/>
                                        <w:sz w:val="22"/>
                                        <w:szCs w:val="22"/>
                                      </w:rPr>
                                      <w:t>schematic diagram</w:t>
                                    </w:r>
                                    <w:r w:rsidR="005A78B8" w:rsidRPr="00E73E36">
                                      <w:rPr>
                                        <w:b w:val="0"/>
                                        <w:sz w:val="22"/>
                                        <w:szCs w:val="22"/>
                                        <w:lang w:eastAsia="zh-CN"/>
                                      </w:rPr>
                                      <w:t xml:space="preserve"> fo</w:t>
                                    </w:r>
                                    <w:r w:rsidR="005A78B8" w:rsidRPr="00E73E36">
                                      <w:rPr>
                                        <w:b w:val="0"/>
                                        <w:sz w:val="22"/>
                                        <w:szCs w:val="22"/>
                                      </w:rPr>
                                      <w:t>r Volme</w:t>
                                    </w:r>
                                    <w:r w:rsidR="005A78B8" w:rsidRPr="00E73E36">
                                      <w:rPr>
                                        <w:b w:val="0"/>
                                        <w:sz w:val="22"/>
                                        <w:szCs w:val="22"/>
                                        <w:lang w:eastAsia="zh-CN"/>
                                      </w:rPr>
                                      <w:t>r,</w:t>
                                    </w:r>
                                    <w:r w:rsidR="005A78B8" w:rsidRPr="00E73E36">
                                      <w:rPr>
                                        <w:b w:val="0"/>
                                        <w:sz w:val="22"/>
                                        <w:szCs w:val="22"/>
                                      </w:rPr>
                                      <w:t xml:space="preserve"> Tafel </w:t>
                                    </w:r>
                                    <w:r w:rsidR="005A78B8" w:rsidRPr="00E73E36">
                                      <w:rPr>
                                        <w:b w:val="0"/>
                                        <w:sz w:val="22"/>
                                        <w:szCs w:val="22"/>
                                        <w:lang w:eastAsia="zh-CN"/>
                                      </w:rPr>
                                      <w:t>and</w:t>
                                    </w:r>
                                    <w:r w:rsidR="005A78B8" w:rsidRPr="00E73E36">
                                      <w:rPr>
                                        <w:b w:val="0"/>
                                        <w:sz w:val="22"/>
                                        <w:szCs w:val="22"/>
                                      </w:rPr>
                                      <w:t xml:space="preserve"> Heyrovsky</w:t>
                                    </w:r>
                                    <w:r w:rsidR="005A78B8" w:rsidRPr="00E73E36">
                                      <w:rPr>
                                        <w:b w:val="0"/>
                                        <w:sz w:val="22"/>
                                        <w:szCs w:val="22"/>
                                        <w:lang w:eastAsia="zh-CN"/>
                                      </w:rPr>
                                      <w:t xml:space="preserve"> step.</w:t>
                                    </w:r>
                                    <w:r w:rsidR="005A78B8" w:rsidRPr="005A78B8">
                                      <w:rPr>
                                        <w:b w:val="0"/>
                                        <w:bCs w:val="0"/>
                                        <w:sz w:val="22"/>
                                        <w:szCs w:val="22"/>
                                        <w:lang w:eastAsia="zh-CN"/>
                                      </w:rPr>
                                      <w:t xml:space="preserve"> </w:t>
                                    </w:r>
                                    <w:r w:rsidR="005A78B8" w:rsidRPr="00E73E36">
                                      <w:rPr>
                                        <w:b w:val="0"/>
                                        <w:sz w:val="22"/>
                                        <w:szCs w:val="22"/>
                                        <w:lang w:eastAsia="zh-CN"/>
                                      </w:rPr>
                                      <w:t xml:space="preserve">(B) </w:t>
                                    </w:r>
                                    <w:r w:rsidR="005A78B8" w:rsidRPr="00E73E36">
                                      <w:rPr>
                                        <w:b w:val="0"/>
                                        <w:sz w:val="22"/>
                                        <w:szCs w:val="22"/>
                                      </w:rPr>
                                      <w:t>The Tafel slope for Pt in 0.05 M H</w:t>
                                    </w:r>
                                    <w:r w:rsidR="005A78B8" w:rsidRPr="00E73E36">
                                      <w:rPr>
                                        <w:b w:val="0"/>
                                        <w:sz w:val="22"/>
                                        <w:szCs w:val="22"/>
                                        <w:vertAlign w:val="subscript"/>
                                      </w:rPr>
                                      <w:t>2</w:t>
                                    </w:r>
                                    <w:r w:rsidR="005A78B8" w:rsidRPr="00E73E36">
                                      <w:rPr>
                                        <w:b w:val="0"/>
                                        <w:sz w:val="22"/>
                                        <w:szCs w:val="22"/>
                                      </w:rPr>
                                      <w:t>SO</w:t>
                                    </w:r>
                                    <w:r w:rsidR="005A78B8" w:rsidRPr="00E73E36">
                                      <w:rPr>
                                        <w:b w:val="0"/>
                                        <w:sz w:val="22"/>
                                        <w:szCs w:val="22"/>
                                        <w:vertAlign w:val="subscript"/>
                                      </w:rPr>
                                      <w:t>4</w:t>
                                    </w:r>
                                    <w:r w:rsidR="005A78B8" w:rsidRPr="00E73E36">
                                      <w:rPr>
                                        <w:b w:val="0"/>
                                        <w:sz w:val="22"/>
                                        <w:szCs w:val="22"/>
                                      </w:rPr>
                                      <w:t xml:space="preserve"> saturated with </w:t>
                                    </w:r>
                                    <w:proofErr w:type="spellStart"/>
                                    <w:r w:rsidR="005A78B8" w:rsidRPr="00E73E36">
                                      <w:rPr>
                                        <w:b w:val="0"/>
                                        <w:sz w:val="22"/>
                                        <w:szCs w:val="22"/>
                                      </w:rPr>
                                      <w:t>Ar</w:t>
                                    </w:r>
                                    <w:proofErr w:type="spellEnd"/>
                                    <w:r w:rsidR="005A78B8" w:rsidRPr="00E73E36">
                                      <w:rPr>
                                        <w:b w:val="0"/>
                                        <w:sz w:val="22"/>
                                        <w:szCs w:val="22"/>
                                      </w:rPr>
                                      <w:t xml:space="preserve"> with a 20.0 mV</w:t>
                                    </w:r>
                                    <w:r w:rsidR="005A78B8">
                                      <w:rPr>
                                        <w:rFonts w:hint="eastAsia"/>
                                        <w:b w:val="0"/>
                                        <w:sz w:val="22"/>
                                        <w:szCs w:val="22"/>
                                        <w:lang w:eastAsia="zh-CN"/>
                                      </w:rPr>
                                      <w:t xml:space="preserve"> </w:t>
                                    </w:r>
                                    <w:r w:rsidR="005A78B8" w:rsidRPr="00E73E36">
                                      <w:rPr>
                                        <w:b w:val="0"/>
                                        <w:sz w:val="22"/>
                                        <w:szCs w:val="22"/>
                                      </w:rPr>
                                      <w:t>s</w:t>
                                    </w:r>
                                    <w:r w:rsidR="005A78B8" w:rsidRPr="00E73E36">
                                      <w:rPr>
                                        <w:b w:val="0"/>
                                        <w:sz w:val="22"/>
                                        <w:szCs w:val="22"/>
                                        <w:vertAlign w:val="superscript"/>
                                        <w:lang w:eastAsia="zh-CN"/>
                                      </w:rPr>
                                      <w:t>-1</w:t>
                                    </w:r>
                                    <w:r w:rsidR="005A78B8" w:rsidRPr="00E73E36">
                                      <w:rPr>
                                        <w:b w:val="0"/>
                                        <w:sz w:val="22"/>
                                        <w:szCs w:val="22"/>
                                      </w:rPr>
                                      <w:t xml:space="preserve"> scan rate.</w:t>
                                    </w:r>
                                  </w:p>
                                  <w:p w14:paraId="77ACF7CF" w14:textId="2AFFD3B4" w:rsidR="00721753" w:rsidRPr="00C404A5" w:rsidRDefault="00721753" w:rsidP="00721753">
                                    <w:pPr>
                                      <w:rPr>
                                        <w:sz w:val="22"/>
                                        <w:szCs w:val="22"/>
                                      </w:rPr>
                                    </w:pPr>
                                  </w:p>
                                </w:txbxContent>
                              </wps:txbx>
                              <wps:bodyPr rot="0" vert="horz" wrap="square" lIns="91440" tIns="45720" rIns="91440" bIns="45720" anchor="t" anchorCtr="0">
                                <a:noAutofit/>
                              </wps:bodyPr>
                            </wps:wsp>
                          </wpg:grpSp>
                          <pic:pic xmlns:pic="http://schemas.openxmlformats.org/drawingml/2006/picture">
                            <pic:nvPicPr>
                              <pic:cNvPr id="1087628910" name="Picture 68" descr="A diagram of a diagram&#10;&#10;AI-generated content may be incorrect."/>
                              <pic:cNvPicPr>
                                <a:picLocks noChangeAspect="1"/>
                              </pic:cNvPicPr>
                            </pic:nvPicPr>
                            <pic:blipFill rotWithShape="1">
                              <a:blip r:embed="rId63">
                                <a:extLst>
                                  <a:ext uri="{28A0092B-C50C-407E-A947-70E740481C1C}">
                                    <a14:useLocalDpi xmlns:a14="http://schemas.microsoft.com/office/drawing/2010/main" val="0"/>
                                  </a:ext>
                                </a:extLst>
                              </a:blip>
                              <a:srcRect l="8195" t="1728" r="15556" b="2222"/>
                              <a:stretch>
                                <a:fillRect/>
                              </a:stretch>
                            </pic:blipFill>
                            <pic:spPr bwMode="auto">
                              <a:xfrm>
                                <a:off x="711261" y="234950"/>
                                <a:ext cx="2346325" cy="1662430"/>
                              </a:xfrm>
                              <a:prstGeom prst="rect">
                                <a:avLst/>
                              </a:prstGeom>
                              <a:noFill/>
                              <a:ln>
                                <a:noFill/>
                              </a:ln>
                              <a:extLst>
                                <a:ext uri="{53640926-AAD7-44D8-BBD7-CCE9431645EC}">
                                  <a14:shadowObscured xmlns:a14="http://schemas.microsoft.com/office/drawing/2010/main"/>
                                </a:ext>
                              </a:extLst>
                            </pic:spPr>
                          </pic:pic>
                        </wpg:grpSp>
                        <wps:wsp>
                          <wps:cNvPr id="1463121399" name="Text Box 2"/>
                          <wps:cNvSpPr txBox="1">
                            <a:spLocks noChangeArrowheads="1"/>
                          </wps:cNvSpPr>
                          <wps:spPr bwMode="auto">
                            <a:xfrm>
                              <a:off x="1531620" y="182880"/>
                              <a:ext cx="405764" cy="299084"/>
                            </a:xfrm>
                            <a:prstGeom prst="rect">
                              <a:avLst/>
                            </a:prstGeom>
                            <a:noFill/>
                            <a:ln w="9525">
                              <a:noFill/>
                              <a:miter lim="800000"/>
                              <a:headEnd/>
                              <a:tailEnd/>
                            </a:ln>
                          </wps:spPr>
                          <wps:txbx>
                            <w:txbxContent>
                              <w:p w14:paraId="5DCD7BC6" w14:textId="77777777" w:rsidR="005A78B8" w:rsidRPr="005B7820" w:rsidRDefault="005A78B8" w:rsidP="005A78B8">
                                <w:r w:rsidRPr="005B7820">
                                  <w:t>(A)</w:t>
                                </w:r>
                              </w:p>
                            </w:txbxContent>
                          </wps:txbx>
                          <wps:bodyPr rot="0" vert="horz" wrap="square" lIns="91440" tIns="45720" rIns="91440" bIns="45720" anchor="t" anchorCtr="0">
                            <a:spAutoFit/>
                          </wps:bodyPr>
                        </wps:wsp>
                      </wpg:grpSp>
                      <wps:wsp>
                        <wps:cNvPr id="1888746510" name="Text Box 2"/>
                        <wps:cNvSpPr txBox="1">
                          <a:spLocks noChangeArrowheads="1"/>
                        </wps:cNvSpPr>
                        <wps:spPr bwMode="auto">
                          <a:xfrm>
                            <a:off x="4358640" y="0"/>
                            <a:ext cx="405764" cy="299084"/>
                          </a:xfrm>
                          <a:prstGeom prst="rect">
                            <a:avLst/>
                          </a:prstGeom>
                          <a:noFill/>
                          <a:ln w="9525">
                            <a:noFill/>
                            <a:miter lim="800000"/>
                            <a:headEnd/>
                            <a:tailEnd/>
                          </a:ln>
                        </wps:spPr>
                        <wps:txbx>
                          <w:txbxContent>
                            <w:p w14:paraId="12DAA060" w14:textId="336964BA" w:rsidR="005A78B8" w:rsidRPr="005B7820" w:rsidRDefault="005A78B8" w:rsidP="005A78B8">
                              <w:r w:rsidRPr="005B7820">
                                <w:t>(</w:t>
                              </w:r>
                              <w:r>
                                <w:rPr>
                                  <w:rFonts w:hint="eastAsia"/>
                                </w:rPr>
                                <w:t>B</w:t>
                              </w:r>
                              <w:r w:rsidRPr="005B7820">
                                <w:t>)</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457BEF32" id="Group 73" o:spid="_x0000_s1184" style="position:absolute;left:0;text-align:left;margin-left:12.6pt;margin-top:60pt;width:463pt;height:257.4pt;z-index:252166144;mso-height-relative:margin" coordsize="58801,32689" o:gfxdata="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8AAAD/AAAA/wAAAP8AAAD/AAAA/wAAAP8A&#10;AAB/AAAAAAAAAAAAAAAAAAAAAAAAAAAAAAAAAAAADQAAAH8AAADxAAAA/wAAAPEAAAB/AAAAD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MYAAAD/AAAA/wAAAP8AAAD/AAAA/wAAAPEAAAA3AAAAAAAAAAAAAAAAAAAAAAAAAAAAAAANAAAA&#10;xgAAAPEAAABVAAAAAAAAADcAAADxAAAAxgAAAA0AAAAAAAAAAAAAAAAAAAAAAAAAAAAAAAAAAAAA&#10;AAAAAAAAAAAAAAAAAAAAAAAAAAAAAAAAAAAAAAAAAAAAAAAAAAAAAAAAAAA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QAAAP8AAAD/AAAA/wAAAP8AAAD/AAAA/wAAAMYAAAAN&#10;AAAAAAAAAAAAAAAAAAAAAAAAAAAAAACqAAAA/wAAAFUAAAAAAAAAAAAAAAAAAABVAAAA/wAAAKoA&#10;AAAAAAAAAAAAAAAAAAAAAAAAAAAAAAAAAAAAAAAAAAAAAAAAAAAAAAAAAAAAAAAAAAAAAAAAAAAA&#10;AAAAAAAAAAAAAAAAAAA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uQAAADcA&#10;AAAAAAAAAAAAAAAAAAAAAAAAAAAAAAAAAAAAAAAAAAAAAAAAAAAAAAAAAAAAAFUAAAD/AAAAxgAA&#10;AA0AAAAAAAAAAAAAAAAAAAAaAAAA5AAAAP8AAABVAAAAAAAAAAAAAAAAAAAAAAAAAAAAAAAAAAAA&#10;AAAAAAAAAAAAAAAAAAAAAAAAAAAAAAAAAAAAAAAAAAAAAAAAAAAAAAA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AAAAxgAAAA0AAAAAAAAAAAAAAAAAAAAAAAAAAAAAAAAAAAAAAAAA&#10;AAAAAAAAAAAAAAAADQAAAMYAAAD/AAAAqgAAAAAAAAAAAAAAAAAAAAAAAAAAAAAAqgAAAP8AAADG&#10;AAAADQ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sAAAAgg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wAAAPEAAACp&#10;AAAAOAAAAAAAAAAAAAAAAAAAAAAAAAAAAAAAAAAAAAAAAAAAAAAANwAAAPEAAAD/AAAAfwAAAAAA&#10;AAAAAAAAAAAAAAAAAAAAAAAAfwAAAP8AAADxAAAANw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gAAitwAANzc&#10;AADc3AAA3G0AAKIAAADsAAAA/wAAAIU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cAAADxAAAA/wAAAP8AAAD/AAAA/wAAANQAAAAqAAAAAAAAAAAAAAAAAAAAAAAA&#10;AAAAAAAAAAAAfwAAAP8AAAD/AAAAVQAAAAAAAAAAAAAAAAAAAAAAAAAAAAAAVQAAAP8AAAD/AAAA&#10;VQ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UAAAXyAADy+AAA+P8AAP//AAD/wQAA/w4AAP8AAAD/AAAA/wAAAP8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oAAAD/AAAA/wAAAP8AAAD/AAAA&#10;/wAAAP8AAADxAAAAVQAAAAAAAAAAAAAAAAAAAAAAAAAAAAAAqgAAAP8AAADxAAAANwAAAAAAAAAA&#10;AAAAAAAAAAAAAAAAAAAANwAAAPEAAAD/AAAAfw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IAAPL/AAD//wAA//8AAP+3AAD/&#10;CgAA/wAAAP8AAAD/AAAA/wAAAP8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wAAAGIAAADUAAAA/wAAAP8AAAD/AAAA8QAAADcAAAAAAAAAAAAAAAAA&#10;AAAAAAAAqgAAAP8AAADxAAAANwAAAAAAAAAAAAAAAAAAAAAAAAAAAAAANwAAAPEAAAD/AAAAqg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gAAivgAAPj/AAD//wAA/60AAP8HAAD/AAAA/wAAAP8AAAD/AAAA/wAAAP8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gAA&#10;ANQAAAD/AAAA/wAAAMYAAAANAAAAAAAAAAAAAAANAAAAxgAAAP8AAADkAAAAGgAAAAAAAAAAAAAA&#10;AAAAAAAAAAAAAAAANwAAAPEAAAD/AAAAqgAAAAAAAAAAAAAAAAAAAAAAAAAAAAAAAAAAAP8AAAD/&#10;AAAA/wAAAP8AAAD/AAAA/wAAAP8AAAD/AAAA/wAAAP8AAAD/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3AAA3P8AAP//AAD/ogAA/wQAAP8AAAD/AAAA&#10;/wAAAP8AAAD/AAAA/yQAAPk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PEAAAA3AAAAAAAAAAAAAAAN&#10;AAAAxgAAAP8AAADkAAAAGgAAAAAAAAAAAAAAAAAAAAAAAAAAAAAANwAAAPEAAAD/AAAAqgAAAAAA&#10;AAAAAAAAAAAAAAAAAAAAAAAAAAAAAP8AAAD/AAAA/wAAAP8AAAD/AAAA/wAAAP8AAAD/AAAA/wAA&#10;AP8AAAD/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3AAA3P8AAP+VAAD/AgAA/wAAAP8AAAD/AAAA/wAAAP8AAAD/MwAA/8sAAN8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AAAAP8AAAB/AAAAAAAAAAAAAAANAAAAxgAAAP8AAADkAAAAGgAAAAAAAAAAAAAAAAAA&#10;AAAAAAAAAAAANwAAAPEAAAD/AAAAqgAAAAAAAAAAAAAAAAAAAAAAAAAAAAAAAAAAAP8AAAD/AAAA&#10;/wAAAP8AAAD/AAAA/wAAAP8AAAD/AAAA/wAAAP8AAAD/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AAA3IkAAP8BAAD/AAAA/wAAAP8AAAD/AAAA/wAA&#10;AP87AAD/8AAA/9oAANo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B/AAAAAAAAAAAAAAAAAAAA&#10;qgAAAP8AAADxAAAANwAAAAAAAAAAAAAAAAAAAAAAAAAAAAAAVQAAAP8AAAD/AAAAfw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gAA&#10;xgEAAP8AAAD/AAAA/wAAAP8AAAD/AAAA/0UAAP/0AAD/+AAA+IYAAIY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P8AAAB/AAAAAAAAAAAAAAAAAAAAfwAAAP8AAADxAAAANwAAAAAAAAAAAAAAAAAAAAAA&#10;AAAAAAAAVQAAAP8AAAD/AAAAVQ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oAAIrcAADc3AAA3NsAANw7AADMAAAA/wAAAP8AAAD/AAAA/wAAAP8AAAD/TwAA//gAAP//&#10;AAD/7QAA7Q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QAAAPEAAAA3AAAAAAAAAAAAAAAAAAAANwAA&#10;APEAAAD/AAAAVQAAAAAAAAAAAAAAAAAAAAAAAAAAAAAAfwAAAP8AAADxAAAANw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AAAF8gAA8vgAAPj/AAD//QAA/2IAAP8AAAD/AAAA/wAA&#10;AP8AAAD/AAAA/wAAAP9aAAD/+wAA//gAAPjuAADuAwAAAw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gAAAMYAAAANAAAAAAAAAAAAAAAAAAAADQAAAMYAAAD/AAAAfwAAAAAAAAAAAAAAAAAAAAAAAAAA&#10;AAAAqgAAAP8AAACq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yAADy/wAA&#10;//8AAP/6AAD/VwAA/wAAAP8AAAD/AAAA/wAAAP8AAAD/AAAA/1cAAPDaAADc2gAA2oYAAIY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wAAAFUAAAAAAAAAAAAAAAAAAAAAAAAAAAAAAFUA&#10;AAD/AAAAxgAAAA0AAAAAAAAAAAAAAAAAAAAaAAAA5AAAAP8AAABV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oAAIr4AAD4/wAA//cAAP9MAAD/AAAA/wAAAP8AAAD/AAAA/wAAAP8A&#10;AAD/AAAAj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JwAAAB/AAAADQAAAAAAAAAAAAAADQAAAIwAAAD/AAAAfwAA&#10;AAAAAAAAAAAAAAAAAAAAAAAAAAAAAAAAAA0AAADGAAAA/wAAAFUAAAAAAAAAAAAAAAAAAABVAAAA&#10;/wAAAKo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wAANz/AAD/8wAA/0IA&#10;AP8AAAD/AAAA/wAAAP8AAAD/AAAA/wEAAP9tAADs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P8AAAD/AAAA&#10;8QAAAMQAAADxAAAA/wAAAPEAAABiAAAAAAAAAAAAAAAAAAAAAAAAAAAAAAAAAAAAAAAAAAAAAAAa&#10;AAAA1AAAAOQAAAAqAAAAAAAAAGIAAADxAAAAxgAAAA0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wAANzvAAD/OAAA/wAAAP8AAAD/AAAA/wAAAP8AAAD/AQAA/40AAP/cAADc&#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wAAADxAAAA/wAAAP8AAADhAAAAfwAAAA0AAAAAAAAAAAAAAAAA&#10;AAAAAAAAAAAAAAAAAAAAAAAAAAAAAAAAAAAAAAAADQAAAJwAAAD/AAAA/wAAAOEAAABi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kAAN8wAAD/AAAA/wAAAP8A&#10;AAD/AAAA/wAAAP8DAAD/mgAA//8AAP/aAAD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BUAAOwAAAD/AAAA/wAAAP8AAAD/AAAA/wUAAP+lAAD//wAA//gAAPiGAACG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KAACK3AAA3NwAANy+AADhEgAA8AAAAP8AAAD/AAAA/wAAAP8AAAD/&#10;CAAA/7AAAP//AAD//wAA/+0AAO0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10;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10;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10;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10;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10;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10;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10;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10;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10;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10;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10;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10;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10;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10;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10;/////////////////////////////7ZmOv8AAAD/AAAA/wAAAP8AAAD/AAAA/wA6kP/b////AAAA&#10;AAAAAAAAAAAAAAAAAAAAAAAAAAAAAAAAAAAAAAAAAAAAAAAAAAAAAAAAAAAAAAAAAAAAAAAAAAAA&#10;AAAAAAAAAAAAAAAAAAAAAAAAAAAAAAAAAAAAAAAAAA8AAADEAAAA/wAAAP8AAAD/AAAA/wAAAP8B&#10;AAD/igAA//8AAP//AAD/+AAA+IYAAIY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10;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&#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10;////////////////////////////////////////////////////////////////////////////&#10;////////////////////////////////////////////////////////////////////////////&#10;////////////////////////////////////////////////////////////////////4AAA/yQA&#10;AP8AAAD/AAAA/wAAAP8AAAD/AAAA/wYAAP+rAAD/2gAA2g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10;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10;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10;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10;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10;////////////////////////////////////////////////////////////////////////////&#10;////////////////////////////////////////////////////////////////////////////&#10;////////////////////AAAA/wAAAP8dAAD+2QAA//8AAP//AAD/+AAA+O4AAO4D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10;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cAADc/wAA//8AAP+fAAD/BAAA/wAAAP8AAAD/&#10;AAAA/wAAAP8AAAD/JgAA+QAAAB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c&#10;AADc/wAA/5IAAP8CAAD/AAAA/wAAAP8AAAD/AAAA/wAAAP81AAD/zAAA3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cAADchQAA/wEAAP8AAAD/AAAA/wAAAP8AAAD/AAAA&#10;/z4AAP/xAAD/2gAA2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DH&#10;AAAA/wAAAP8AAAD/AAAA/wAAAP8AAAD/SAAA//UAAP/4AAD4hgAAh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gAAitwAANzcAADc2wAA3DkAAM0AAAD/AAAA/wAAAP8AAAD/AAAA/wAAAP9SAAD/+QAA//8A&#10;AP/tAAD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UAAAXyAADy+AAA+P8AAP/8AAD/XwAA/wAAAP8AAAD/AAAA&#10;/wAAAP8AAAD/AAAA/10AAP/8AAD/+AAA+O4AAO4D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IAAPL/AAD/&#10;/wAA//kAAP9UAAD/AAAA/wAAAP8AAAD/AAAA/wAAAP8AAAD/WgAA8NsAANzaAADahgAAh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gAAivgAAPj/AAD/9gAA/0kAAP8AAAD/AAAA/wAAAP8AAAD/AAAA/wAA&#10;AP8AAAC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AAA3P8AAP/yAAD/PwAA&#10;/wAAAP8AAAD/AAAA/wAAAP8AAAD/AQAA/3AAAO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AAA3O0AAP82AAD/AAAA/wAAAP8AAAD/AAAA/wAAAP8CAAD/kAAA/9wAAN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AA3y4AAP8AAAD/AAAA/wAA&#10;AP8AAAD/AAAA/wMAAP+dAAD//wAA/9oAAN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FAAA7QAAAP8AAAD/AAAA/wAAAP8AAAD/BgAA/6gAAP//AAD/+AAA+IYAAI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QAAADgAAAA/wAAAP8AAAD/AAAA/wAAAP8J&#10;AAD/swAA//8AAP//AAD/7QAA7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gAAitwAANzcAADc3AAA3FMA&#10;ALcAAAD+AAAA/wAAAP8AAAD/AAAA/wwAAP+9AAD//wAA//gAAPjuAADuAw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UAAAXyAADy+AAA+P8AAP//AAD//wAA//gAAPiFAAD+AAAA/wAAAP8AAAD/CQAA96oAAOLcAADc&#10;2gAA2oYAAI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5AAAABoAAAAAAAAAAAAAAAAAAAAAAAAAAAAAAAAAAAAAAAAADQAA&#10;AH8AAADxAAAA/wAAAPEAAAB/AAAADQ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IAAPL/AAD//wAA//8AAP//AAD//wAA//8AAP//&#10;AAD/eAAA/gAAAP8AAADpAAAAM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oAAAD/AAAA5AAAABoAAAAAAAAA&#10;AAAAAAAAAAAAAAAAAAAAAAAAAAANAAAAxgAAAPEAAABVAAAAAAAAADcAAADxAAAAxgAAAA0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gAAivgA&#10;APj/AAD//wAA//8AAP//AAD//wAA//8AAP//AAD/+QAA+UQAAMQAAAA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P8AAAD/AAAA5AAAABoAAAAAAAAAAAAAAAAAAAAAAAAAAAAAAAAAAACqAAAA/wAAAFUA&#10;AAAAAAAAAAAAAAAAAABVAAAA/wAAAKo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3AAA3P8AAP//AAD//wAA//8AAP//AAD//wAA//8AAP//AAD/&#10;/wAA/9oAAN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QAAAJkAAAD/AAAA5AAAABoAAAAAAAAAAAAA&#10;AAAAAAAAAAAAAAAAAFUAAAD/AAAAxgAAAA0AAAAAAAAAAAAAAAAAAAAaAAAA5AAAAP8AAABV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3AAA3P8AAP//&#10;AAD//wAA//8AAP//AAD//wAA//8AAP//AAD//wAA/9wAAN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cAAAA&#10;VQAAAH8AAAD/AAAA5AAAABoAAAAAAAAAAAAAAAAAAAAAAAAADQAAAMYAAAD/AAAAqgAAAAAAAAAA&#10;AAAAAAAAAAAAAAAAAAAAqgAAAP8AAADGAAAADQ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3AAA3P8AAP//AAD//wAA//8AAP//AAD//wAA//8AAP//AAD//wAA&#10;/9oAAN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UAAAC5AAAADQAAAH8AAAD/AAAA5AAAABoAAAAAAAAAAAAAAAAA&#10;AAAAAAAANwAAAPEAAAD/AAAAfwAAAAAAAAAAAAAAAAAAAAAAAAAAAAAAfwAAAP8AAADxAAAANw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gAAitwAANzcAADc3AAA3IkAAIkAAAAAjgAAjv0AAP3/AAD/&#10;/wAA//8AAP//AAD//wAA//8AAP//AAD/+AAA+IYAAI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AAAMYAAAA3AAAAAAAA&#10;AH8AAAD/AAAA5AAAABoAAAAAAAAAAAAAAAAAAAAAAAAAfwAAAP8AAAD/AAAAVQAAAAAAAAAAAAAA&#10;AAAAAAAAAAAAAAAAVQAAAP8AAAD/AAAAVQ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UAAAXyAADy+AAA+P8AAP//&#10;AAD//wAA//cAAPfzAADz2AAA2P8AAP//AAD//wAA//8AAP//AAD//wAA//8AAP//AAD/7QAA7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AAAAH8AAAAAAAAAAAAAAH8AAAD/AAAA5AAAABoAAAAAAAAAAAAAAAAAAAAA&#10;AAAAqgAAAP8AAADxAAAANwAAAAAAAAAAAAAAAAAAAAAAAAAAAAAANwAAAPEAAAD/AAAAfw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IAAPL/AAD//wAA//8AAP//AAD//wAA//8AAP//AAD//wAA/9cAANfyAADy9wAA&#10;9/8AAP//AAD//wAA//gAAPjuAADuAw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xgAAAA0AAAAAAAAAAAAAAH8A&#10;AAD/AAAA5AAAABoAAAAAAAAAAAAAAAAAAAAAAAAAqgAAAP8AAADxAAAANwAAAAAAAAAAAAAAAAAA&#10;AAAAAAAAAAAANwAAAPEAAAD/AAAAqg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gAAivgAAPj/AAD//wAA//8AAP//AAD/&#10;/wAA//8AAP//AAD//QAA/Y4AAI4AAAAAhwAAh9oAANrcAADc2gAA2oYAAI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oAAADXAAAANwAAAAAAAAAAAAAAAAAAAH8AAAD/AAAA5AAAABoAAAAAAAAAAAAAAAAAAAANAAAA&#10;xgAAAP8AAADkAAAAGgAAAAAAAAAAAAAAAAAAAAAAAAAAAAAANwAAAPEAAAD/AAAAqgAAAAAAAAAA&#10;AAAAAAAAAAAAAAAAAAAAAAAAAP8AAAD/AAAA/wAAAP8AAAD/AAAA/wAAAP8AAAD/AAAA/wAAAP8A&#10;AAD/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3AAA3P8AAP//AAD//wAA//8AAP//AAD//wAA//8AAP//AAD//wAA/9oAAN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AAAB/AAAAAAAAAAAAAAAAAAAAAAAAAH8AAAD/&#10;AAAA5AAAABoAAAAAAAAAAAAAAAAAAAANAAAAxgAAAP8AAADkAAAAGgAAAAAAAAAAAAAAAAAAAAAA&#10;AAAAAAAANwAAAPEAAAD/AAAAqgAAAAAAAAAAAAAAAAAAAAAAAAAAAAAAAAAAAP8AAAD/AAAA/wAA&#10;AP8AAAD/AAAA/wAAAP8AAAD/AAAA/wAAAP8AAAD/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3AAA3P8AAP//AAD//wAA//8AAP//AAD//wAA&#10;//8AAP//AAD//wAA/9wAANw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QAAAOQA&#10;AAAaAAAAAAAAAAAAAAAAAAAAAAAAAH8AAAD/AAAA5AAAABoAAAAAAAAAAAAAAAAAAAANAAAAxgAA&#10;AP8AAADkAAAAGgAAAAAAAAAAAAAAAAAAAAAAAAAAAAAANwAAAPEAAAD/AAAAqgAAAAAAAAAAAAAA&#10;AAAAAAAAAAAAAAAAAAAAAP8AAAD/AAAA/wAAAP8AAAD/AAAA/wAAAP8AAAD/AAAA/wAAAP8AAAD/&#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3AAA3P8AAP//AAD//wAA//8AAP//AAD//wAA//8AAP//AAD//wAA/9oAAN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xgAAAFUAAAAAAAAAAAAAAAAAAAAAAAAAAAAAAH8AAAD/AAAA&#10;5AAAABoAAAAAAAAAAAAAAAAAAAAAAAAAqgAAAP8AAADxAAAANwAAAAAAAAAAAAAAAAAAAAAAAAAA&#10;AAAAVQAAAP8AAAD/AAAAfw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oAAIrcAADc3AAA3NwAANyJAACJiAAAiPoAAPr/AAD//wAA//8AAP//AAD//wAA//8A&#10;AP//AAD/+AAA+IYAAI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AA/wAAAP8AAAD/&#10;AAAA/wAAAP8AAAD/AAAA/wAAAP8AAAD/AAAA/wAAAP8AAAD/AAAAqgAAAAAAAAAAAAAAfwAAAP8A&#10;AADxAAAANwAAAAAAAAAAAAAAAAAAAAAAAAAAAAAAVQAAAP8AAAD/AAAAVQ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FAAAF8gAA8vgAAPj/AAD//wAA//8AAP/3AAD39wAA&#10;9/8AAP//AAD//wAA//8AAP//AAD//wAA//8AAP//AAD/7QAA7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AAAA/wAAAP8AAAD/AAAA/wAAAP8AAAD/AAAA/wAAAP8AAAD/AAAA/wAA&#10;AP8AAAD/AAAAqgAAAAAAAAAAAAAANwAAAPEAAAD/AAAAVQAAAAAAAAAAAAAAAAAAAAAAAAAAAAAA&#10;fwAAAP8AAADxAAAANw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yAADy&#10;/wAA//8AAP//AAD//wAA//8AAP//AAD//wAA//8AAP/2AAD29wAA9/8AAP//AAD//wAA//gAAPju&#10;AADuAwAA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8AAAD/AAAA5AAAABoAAAAAAAAAAAAAAAAAAAAAAAAADQAAAMYAAAD/&#10;AAAAfwAAAAAAAAAAAAAAAAAAAAAAAAAAAAAAqgAAAP8AAACq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oAAIr4AAD4/wAA//8AAP//AAD//wAA//8AAP//AAD//wAA//oA&#10;APqIAACIhwAAh9oAANrcAADc2gAA2oYAAI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8AAAD/AAAA5AAAABoA&#10;AAAAAAAAAAAAAAAAAAAAAAAAAAAAAFUAAAD/AAAAxgAAAA0AAAAAAAAAAAAAAAAAAAAaAAAA5AAA&#10;AP8AAABV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wAANz/AAD//wAA&#10;//8AAP//AAD//wAA//8AAP//AAD//wAA//8AAP/aAA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8AAAD/AAAA5AAAABoAAAAAAAAAAAAAAAAAAAAAAAAAAAAAAA0AAADGAAAA&#10;/wAAAFUAAAAAAAAAAAAAAAAAAABVAAAA/wAAAKo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wAANz/AAD//wAA//8AAP//AAD//wAA//8AAP//AAD//wAA//8AAP/c&#10;AAD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8AAAD/AAAA5AAAABoAAAAA&#10;AAAAAAAAAAAAAAAAAAAAAAAAAAAAAAAaAAAA1AAAAOQAAAAqAAAAAAAAAGIAAADxAAAAxgAAAA0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wAANz/AAD//wAA//8A&#10;AP//AAD//wAA//8AAP//AAD//wAA//8AAP/aAAD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5AAAABoAAAAAAAAAAAAAAAAAAAAAAAAAAAAAAAAAAAAAAAAADQAA&#10;AJwAAAD/AAAA/wAAAOEAAABi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gAAIj6AAD6/wAA//8AAP//AAD//wAA//8AAP//AAD//wAA//gAAPiGAAC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0AAF3/AAD//wAA//8AAP//&#10;AAD//wAA//8AAP//AAD//wAA/+0AAO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gAAitwAANzcAADc3AAA3IkA&#10;AIkBAAABdQAAdf8AAP//AAD/+AAA+PcAAPf/AAD//wAA//8AAP/4AAD47gAA7gMAAAM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UAAAXyAADy+AAA+P8AAP//AAD//wAA//cAAPf5AAD5/wAA//8AAP9zAABzAAAAAIcAAIfaAADa&#10;3AAA3NoAANqGAAC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IAAPL/AAD//wAA//8AAP//AAD//wAA//8AAP//&#10;AAD//wAA/1wAAF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gAAivgA&#10;APj/AAD//wAA//8AAP//AAD//wAA//8AAP//AAD/+gAA+ogAAI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3AAA3P8AAP//AAD//wAA//8AAP//AAD//wAA//8AAP//AAD/&#10;/wAA/9oAAN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3AAA3P8AAP//&#10;AAD//wAA//8AAP//AAD//wAA//8AAP//AAD//wAA/9wAAN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3AAA3P8AAP//AAD//wAA//8AAP//AAD//wAA//8AAP//AAD//wAA&#10;/9oAAN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AAAiPoAAPr/AAD/&#10;/wAA//8AAP//AAD//wAA//8AAP//AAD/+AAA+IYAAI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gAAitwAANzc&#10;AADc3AAA3IkAAIkAAAAAaAAAaP8AAP//AAD//wAA//8AAP//AAD//wAA//8AAP//AAD/7QAA7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UAAAXyAADy+AAA+P8AAP//AAD//wAA//cAAPf4AAD4/wAA//8AAP/3AAD39wAA&#10;9/8AAP//AAD//wAA//gAAPjuAADuAw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IAAPL/AAD//wAA//8AAP//AAD/&#10;/wAA//8AAP//AAD//wAA/2cAAGcAAAAAhwAAh9oAANrcAADc2gAA2oYAAI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gAAivgAAPj/AAD//wAA//8AAP//AAD//wAA//8AAP//AAD/+gAA+ogAAI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3AAA3P8AAP//AAD//wAA//8AAP//AAD//wAA&#10;//8AAP//AAD//wAA/9oAAN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3AAA3P8AAP//AAD//wAA//8AAP//AAD//wAA//8AAP//AAD//wAA/9wAAN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AAA3P8AAP//AAD//wAA//8AAP//AAD//wAA//8A&#10;AP//AAD//wAA/9oAAN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gAAitwAANzcAADc3AAA3IkAAIkAAAAAjgAA&#10;jv0AAP3/AAD//wAA//8AAP//AAD//wAA//8AAP//AAD/+AAA+IYAAI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UAAAXyAADy&#10;+AAA+P8AAP//AAD//wAA//cAAPfzAADz2AAA2P8AAP//AAD//wAA//8AAP//AAD//wAA//8AAP//&#10;AAD/7QAA7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IAAPL/AAD//wAA//8AAP//AAD//wAA//8AAP//AAD//wAA/9cA&#10;ANfyAADy9wAA9/8AAP//AAD//wAA//gAAPjuAADuAw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gAAivgAAPj/AAD//wAA&#10;//8AAP//AAD//wAA//8AAP//AAD//QAA/Y4AAI4AAAAAhwAAh9oAANrcAADc2gAA2oYAAI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AAA3P8AAP//AAD//wAA//8AAP//AAD//wAA//8AAP//AAD//wAA/9oAAN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AAA3P8AAP//AAD//wAA//8A&#10;AP//AAD//wAA//8AAP//AAD//wAA/9wAAN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3AAA3P8AAP//AAD//wAA//8AAP//AAD//wAA//8AAP//AAD//wAA/9oAAN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wAAi/wAAPz/AAD//wAA//8AAP//&#10;AAD//wAA//8AAP//AAD/+AAA+IYAAI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KAACK3AAA3NwAANzcAADciQAAiQAA&#10;AAAYAAAYwwAAw/8AAP//AAD//wAA//8AAP//AAD//wAA//8AAP//AAD/7QAA7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QAA&#10;BfIAAPL4AAD4/wAA//8AAP//AAD/9wAA9/QAAPTkAADk/wAA/+QAAOTyAADy9wAA9/8AAP//AAD/&#10;/wAA//gAAPjuAADuAw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gAA8v8AAP//AAD//wAA//8AAP//AAD//wAA//8AAP//&#10;AAD/wwAAwxgAABgAAAAAhwAAh9oAANrcAADc2gAA2oYAAI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KAACK+AAA+P8A&#10;AP//AAD//wAA//8AAP//AAD//wAA//8AAP/8AAD8iwAAi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cAADc/wAA//8AAP//AAD//wAA//8AAP//AAD//wAA//8AAP//AAD/&#10;2gAA2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cAADc/wAA//8AAP//&#10;AAD//wAA//8AAP//AAD//wAA//8AAP//AAD/3AAA3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cAADc/wAA//8AAP//AAD//wAA//8AAP//AAD//wAA//8AAP//AAD/2gAA&#10;2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IAACI+QAA+f8AAP//AAD/&#10;/wAA//8AAP//AAD//wAA//8AAP/4AAD4hgAAh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gAAitwAANzc&#10;AADc3AAA3IkAAIkWAAAW/AAA/P8AAP//AAD//wAA//8AAP//AAD//wAA//8AAP/tAAD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UAAAXyAADy+AAA+P8AAP//AAD//wAA//gAAPj9AAD9/wAA//wAAPz4AAD4/wAA&#10;//8AAP//AAD/+AAA+O4AAO4D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IAAPL/AAD//wAA//8AAP//AAD/&#10;/wAA//8AAP//AAD//AAA/BYAABaHAACH2gAA2twAANzaAADahgAAh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gAAivgAAPj/AAD//wAA//8AAP//AAD//wAA//8AAP//AAD/+QAA+YgAAI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3AAA3P8AAP//AAD//wAA//8AAP//AAD//wAA&#10;//8AAP//AAD//wAA/9oAAN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3AAA3P8AAP//AAD//wAA//8AAP//AAD//wAA//8AAP//AAD//wAA/9wAAN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AAA3P8AAP//AAD//wAA//8AAP//AAD//wAA//8A&#10;AP//AAD//wAA/9oAAN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iwAA&#10;i/wAAPz/AAD//wAA//8AAP//AAD//wAA//8AAP//AAD/+AAA+IYAAI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KAACK&#10;3AAA3NwAANzcAADciQAAiQAAAAAYAAAYwwAAw/8AAP//AAD//wAA//8AAP//AAD//wAA//8AAP//&#10;AAD/7QAA7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QAABfIAAPL4AAD4/wAA//8AAP//AAD/9wAA9/QAAPTkAADk/wAA/+QA&#10;AOTyAADy9wAA9/8AAP//AAD//wAA//gAAPjuAADuAw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gAA8v8AAP//AAD//wAA&#10;//8AAP//AAD//wAA//8AAP//AAD/wwAAwxgAABgAAAAAhwAAh9oAANrcAADc2gAA2oYAAI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KAACK+AAA+P8AAP//AAD//wAA//8AAP//AAD//wAA//8AAP/8AAD8iwAAi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cAADc/wAA//8AAP//AAD//wAA//8A&#10;AP//AAD//wAA//8AAP//AAD/2gAA2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cAADc/wAA//8AAP//AAD//wAA//8AAP//AAD//wAA//8AAP//AAD/3AAA3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cAADc/wAA//8AAP//AAD//wAA//8AAP//&#10;AAD//wAA//8AAP//AAD/2gAA2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IAACI+gAA+v8AAP//AAD//wAA//8AAP//AAD//wAA//8AAP/4AAD4hgAAh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dAABd/wAA//8AAP//AAD//wAA//8AAP//AAD/&#10;/wAA//8AAP/tAAD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oAAIrcAADc3AAA3NwAANyJAACJAQAAAXUAAHX/&#10;AAD//wAA//gAAPj3AAD3/wAA//8AAP//AAD/+AAA+O4AAO4D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FAAAF8gAA8vgA&#10;APj/AAD//wAA//8AAP/3AAD3+QAA+f8AAP//AAD/cwAAcwAAAACHAACH2gAA2twAANzaAADahgAA&#10;h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yAADy/wAA//8AAP//AAD//wAA//8AAP//AAD//wAA//8AAP9cAAB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oAAIr4AAD4/wAA//8AAP//&#10;AAD//wAA//8AAP//AAD//wAA//oAAPqIAAC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wAANz/AAD//wAA//8AAP//AAD//wAA//8AAP//AAD//wAA//8AAP/aAA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wAANz/AAD//wAA//8AAP//AAD/&#10;/wAA//8AAP//AAD//wAA//8AAP/cAAD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wAANz/AAD//wAA//8AAP//AAD//wAA//8AAP//AAD//wAA//8AAP/aAAD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sAAIv8AAD8/wAA//8AAP//AAD//wAA&#10;//8AAP//AAD//wAA//gAAPiGAAC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gAAitwAANzcAADc3AAA3IkAAIkAAAAA&#10;GAAAGMMAAMP/AAD//wAA//8AAP//AAD//wAA//8AAP//AAD//wAA/+0AAO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UAAAXy&#10;AADy+AAA+P8AAP//AAD//wAA//cAAPf0AAD05AAA5P8AAP/kAADk8gAA8vcAAPf/AAD//wAA//8A&#10;AP/4AAD47gAA7gMAAA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fwAAAPEAAAD/AAAA/wAAANQAAABVAAAAAAAAAAAAAAAAAAAAAAAA&#10;AAAAAAAAAAAAAAAAAAAAAAAAAAAADQAAAH8AAADxAAAA/wAAAPEAAAB/AAAADQ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IAAPL/AAD//wAA//8AAP//AAD//wAA//8AAP//AAD//wAA&#10;/8MAAMMYAAAYAAAAAIcAAIfaAADa3AAA3NoAANqGAAC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gAAivgAAPj/AAD/&#10;/wAA//8AAP//AAD//wAA//8AAP//AAD//AAA/IsAAI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3AAA3P8AAP//AAD//wAA//8AAP//AAD//wAA//8AAP//AAD//wAA/9oA&#10;AN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AAA3P8AAP//AAD//wAA&#10;//8AAP//AAD//wAA//8AAP//AAD//wAA/9wAAN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AAA3P8AAP//AAD//wAA//8AAP//AAD//wAA//8AAP//AAD//wAA/9oAAN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AACK3AAA3NwAANzcAADciQAAiQAAAAAAAAAApAAApP4AAP7/AAD//wAA//8A&#10;AP//AAD//wAA//8AAP//AAD/+AAA+IYAAI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QAABfIAAPL4AAD4/wAA//8AAP//AAD/9wAA&#10;9/EAAPGIAACI/QAA/f8AAP//AAD//wAA//8AAP//AAD//wAA//8AAP//AAD/7QAA7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8gAA8v8AAP//AAD//wAA//8AAP//AAD//wAA//8AAP//AAD//QAA/YYAAIbvAADv9wAA9/8AAP//&#10;AAD//wAA//gAAPjuAADuAw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KAACK+AAA+P8AAP//AAD//wAA//8AAP//AAD//wAA//8A&#10;AP/+AAD+pAAApAAAAAAAAAAAhwAAh9oAANrcAADc2gAA2oYAAI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cAADc/wAA&#10;//8AAP//AAD//wAA//8AAP//AAD//wAA//8AAP//AAD/2gAA2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AqQAAAP8AAAD/AAAA/wAAAH8AAAAAAAAAAAAAAAAAAAANAAAAxgAAAP8A&#10;AADkAAAAGgAAAAAAAAAAAAAAAAAAAAAAAAAAAAAANwAAAPEAAAD/AAAAqgAAAAAAAAAAAAAAAAAA&#10;AAAAAAAAAAAAAAAAAP8AAAD/AAAA/wAAAP8AAAD/AAAA/wAAAP8AAAD/AAAA/wAAAP8AAAD/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cAADc/wAA//8AAP//AAD//wAA//8AAP//AAD//wAA//8AAP//&#10;AAD/3AAA3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cAADc/wAA//8A&#10;AP//AAD//wAA//8AAP//AAD//wAA//8AAP//AAD/2gAA2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qg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P8AAABVAAAAAAAAAAAAAAAAAAAAqgAAAP8AAADx&#10;AAAANwAAAAAAAAAAAAAAAAAAAAAAAAAAAAAAVQAAAP8AAAD/AAAAfw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oAAIrcAADc3AAA&#10;3NwAANyJAACJAAAAAAAAAACkAACk/gAA/v8AAP//AAD//wAA//8AAP//AAD//wAA//8AAP/4AAD4&#10;hgAAh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FAAAF8gAA8vgAAPj/AAD//wAA//8AAP/3AAD38QAA8YgAAIj9AAD9/wAA//8AAP//&#10;AAD//wAA//8AAP//AAD//wAA//8AAP/tAAD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yAADy/wAA//8AAP//AAD//wAA//8A&#10;AP//AAD//wAA//8AAP/9AAD9hgAAhu8AAO/3AAD3/wAA//8AAP//AAD/+AAA+O4AAO4D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oAAIr4AAD4/wAA//8AAP//AAD//wAA//8AAP//AAD//wAA//4AAP6kAACkAAAAAAAAAACHAACH&#10;2gAA2twAANzaAADahgAAh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wAANz/AAD//wAA//8AAP//AAD//wAA//8AAP//&#10;AAD//wAA//8AAP/aAAD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VAAAA1AAAAP8AAADG&#10;AAAAOAAAAAAAAAAAAAAAAAAAAAAAAAAAAAAAAAAAAAAAAAAAAAAAAAAAAAAAAAAAAAAAAAAAAAAA&#10;AAAAAAAAAAAAAAAAAAAAAAAAAAAAAAAAAAAAAAAAAAAAAAAAAAAAAAAAAAAAAAAAAAAAAAAAAAAA&#10;AAAAAAAAAAAAfwAAAP8AAAB/AAAAAAAAAAAAAAAAAAAAAAAAAAAAAACqAAAAxgAAAA0AAAAAAAAA&#10;AAAAAAAAAAAAAAAAAAAAAA0AAADGAAAA/wAAAFUAAAAAAAAAAAAAAAAAAABVAAAA/wAAAKo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wA&#10;ANz/AAD//wAA//8AAP//AAD//wAA//8AAP//AAD//wAA//8AAP/cAAD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wAANz/AAD//wAA//8AAP//AAD//wAA//8AAP//AAD/&#10;/wAA//8AAP/aAAD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UAAAA/wAAANQAAABVAAAAAAAAAAAAAAAAAAAAAAAAAAAAAAAAAAAAAAAAAAAAAAAA&#10;AAAAAAAAAAAAAAAAAAAAAAAAAAAAAAAAAAAAAAAAAAAAAAAAAAAAAAAAAAAAAAAAAAAAAAAAAAAA&#10;AAAAAAAAKgAAAMYAAAD/AAAA/wAAAP8AAADhAAAAqQAAACoAAAAAAAAAAAAAAAAAAAAAAAAAAAAA&#10;AAAAAAAAAAAAAAAAAAAAAAAAAAAADQAAAJwAAAD/AAAA/wAAAOEAAABi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sAAIv8&#10;AAD8/wAA//8AAP//AAD//wAA//8AAP//AAD//wAA//gAAPiGAAC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UAAADUAAAA/wAAAP8AAAD/AAAA5AAAAB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gAAitwA&#10;ANzcAADc3AAA3IkAAIkAAAAAGAAAGMMAAMP/AAD//wAA//8AAP//AAD//wAA//8AAP//AAD//wAA&#10;/+0AAO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B/AAAA8QAA&#10;AP8AAAD/AAAA/wAAAP8AAADhAAAAY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UAAAXyAADy+AAA+P8AAP//AAD//wAA//cAAPf0AAD05AAA5P8AAP/kAADk&#10;8gAA8vcAAPf/AAD//wAA//8AAP/4AAD47gAA7gMAAA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qAAAAqQAAAP8AAAD/AAAA/wAAAP8AAAD/AAAAxgAAAD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IAAPL/AAD//wAA//8AAP//&#10;AAD//wAA//8AAP//AAD//wAA/8MAAMMYAAAYAAAAAIcAAIfaAADa3AAA3NoAANqGAAC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CP&#10;AAAADQAAAAAAAAAAAAAAAAAAAAAAAAAAAAAAOAAAAMYAAAD/AAAA/wAAAP8AAAD/AAAA8QAAAJwA&#10;A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gAAivgAAPj/AAD//wAA//8AAP//AAD//wAA//8AAP//AAD//AAA/IsAAI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XAAAANwAAAAAAAAAAAAAADQAAAGIAAADhAAAA/wAA&#10;AP8AAAD/AAAA/wAAAOEAAABi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3AAA3P8AAP//AAD//wAA//8AAP//AAD/&#10;/wAA//8AAP//AAD//wAA/9oAAN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kAAAA&#10;twAAAFUAAACpAAAA8QAAAP8AAAD/AAAA/wAAAP8AAADGAAAAO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3AAA3P8AAP//AAD//wAA//8AAP//AAD//wAA//8AAP//AAD//wAA/9wAAN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oAAADkAAAA/wAAAP8AAAD/AAAA/wAAAP8AAAD/AAAAnAAAAB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3AAA3P8AAP//AAD//wAA//8AAP//AAD//wAA&#10;//8AAP//AAD//wAA/9oAAN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oAAADkAAAA/wAA&#10;AP8AAAD/AAAA8QAAAGI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wAAi/wAAPz/AAD//wAA//8AAP//AAD//wAA//8AAP//AAD/+AAA+IYAAI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oAAADkAAAA/wAAANQAAAB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K&#10;AACK3AAA3NwAANzcAADciQAAiQAAAAAYAAAYwwAAw/8AAP//AAD//wAA//8AAP//AAD//wAA//8A&#10;AP//AAD/7QAA7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q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QAABfIAAPL4AAD4/wAA//8AAP//AAD/9wAA9/QAAPTkAADk/wAA&#10;/+QAAOTyAADy9wAA9/8AAP//AAD//wAA//gAAPjuAADuAw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oAAADXAAAA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8gAA8v8AAP//AAD/&#10;/wAA//8AAP//AAD//wAA//8AAP//AAD/wwAAwxgAABgAAAAAhwAAh9oAANrcAADc2gAA2oYAAI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0AAACPAAAAD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AACK+AAA+P8AAP//AAD//wAA//8AAP//AAD//wAA//8AAP/8AAD8iwAAi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Q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cAADc/wAA//8AAP//AAD//wAA&#10;//8AAP//AAD//wAA//8AAP//AAD/2gAA2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i&#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cAADc/wAA//8AAP//AAD//wAA//8AAP//AAD//wAA//8AAP//AAD/3AAA3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gAAAKkAAADUAAAA1AAAANQA&#10;AADUAAAA1AAAANQAAADUAAAA4QAAAP8AAAD/AAAA5A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cAADc/wAA//8AAP//AAD//wAA//8A&#10;AP//AAD//wAA//8AAP//AAD/2gAA2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AAAA/wAAAP8AAAD/AAAA/wAAAP8AAAD/AAAA/wAAAP8AAAD/AAAA/wAAAP8AAAD/AAAA&#10;5AAAAB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bAACb/gAA/v8AAP//AAD//wAA//8AAP//AAD//wAA//8AAP/4AAD4hgAAh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AAADGAAAA/wAAAP8AAADhAAAAtwAAAKoAAACq&#10;AAAAqgAAAKoAAACqAAAAqgAAANQAAAD/AAAA5AAAAB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gAAitwAANzcAADc3AAA3IkAAIkAAAAAAQAAAWIAAGL1AAD1/wAA//8AAP//AAD//wAA//8AAP//&#10;AAD//wAA//8AAP/tAAD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oA&#10;AADkAAAA/wAAAGIAAAAAAAAAAAAAAAAAAAAAAAAAAAAAAAAAAAAAAAAAAAAAAAAAAAA3AAAA1wAA&#10;AB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UAAAXyAADy+AAA+P8AAP//AAD//wAA//cAAPfyAADyqQAAqf8A&#10;AP//AAD/qQAAqfAAAPD3AAD3/wAA//8AAP//AAD/+AAA+O4AAO4D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DGAAAA5AAAABoAAAAAAAAAAAAAAAAAAAAAAAAA&#10;AAAAAAAAAAAAAAAAAAAAAAAAAAAaAAAAuQ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IAAPL/AAD//wAA&#10;//8AAP//AAD//wAA//8AAP//AAD//wAA//UAAPVhAABhAQAAAQAAAACHAACH2gAA2twAANzaAADa&#10;hgAAh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gAAivgAAPj/AAD//wAA//8AAP//AAD//wAA//8AAP//AAD//gAA/poAAJ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AAAAxgAAAH8AAAAAAAAAAAAAAAAAAAAAAAAAAAAA&#10;AAAAAAAAAAAAAAAAAAAAAAAaAAAAuQ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AAA3P8AAP//AAD//wAA//8A&#10;AP//AAD//wAA//8AAP//AAD//wAA/9oAAN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LkAAAA3AAAAAAAAAAAAAAAAAAAAAAAAAAAAAAAAAAAAAAAAAAAAAABi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3AAA3P8AAP//AAD//wAA//8AAP//AAD//wAA//8AAP//AAD//wAA/9wAAN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gAAAKkAAADxAAAA1AAAANQAAADUAAAA1AAAANQA&#10;AADUAAAA1AAAAP8AAAD/AAAA5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3AAA3P8AAP//AAD//wAA//8AAP//&#10;AAD//wAA//8AAP//AAD//wAA/9oAAN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3AAAA8QAA&#10;AP8AAAD/AAAA/wAAAP8AAAD/AAAA/wAAAP8AAAD/AAAA/wAAAP8AAAD/AAAA5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wAAi/wAAPz/AAD//wAA//8AAP//AAD//wAA//8AAP//AAD/+AAA+IYAAI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0AAADGAAAA/wAAAP8AAADxAAAAxgAAAKoAAACqAAAAqgAAAKoAAACq&#10;AAAAqgAAANQAAAD/AAAA5AAAAB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AACK3AAA3NwAANzcAADciQAAiQAAAAAYAAAYwwAAw/8AAP//AAD//wAA//8AAP//AAD/&#10;/wAA//8AAP//AAD/7QAA7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oAAADkAAAA/wAAAH8A&#10;AAAAAAAAAAAAAAAAAAAAAAAAAAAAAAAAAAAAAAAAAAAAAAAAAAA3AAAA1w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QAABfIAAPL4AAD4/wAA//8AAP//AAD/9wAA9/QAAPTk&#10;AADk/wAA/+QAAOTyAADy9wAA9/8AAP//AAD//wAA//gAAPjuAADuAw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5AAAABoAAAAAAAAAAAAAAAAAAAAAAAAAAAAAAAAAAAAAAAAA&#10;AAAAAAAAAAAaAAAAuQAAAB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8gAA8v8A&#10;AP//AAD//wAA//8AAP//AAD//wAA//8AAP//AAD/wwAAwxgAABgAAAAAhwAAh9oAANrcAADc2gAA&#10;2oYAAI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KAACK+AAA+P8AAP//AAD//wAA//8AAP//AAD//wAA//8AAP/8AAD8&#10;iwAAi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gAAAH8AAAAAAAAAAAAAAAAAAAAAAAAAAAAAAAAAAAAAAAAAAAAA&#10;AAAAAAAaAAAAuQ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cAADc/wAA//8AAP//&#10;AAD//wAA//8AAP//AAD//wAA//8AAP//AAD/2gAA2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8AAAA3AAAA&#10;AAAAAAAAAAAAAAAAAAAAAAAAAAAAAAAAAAAAAAAAAABiAAAA5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cAADc/wAA//8AAP//AAD//wAA//8AAP//AAD//wAA//8AAP//AAD/3AAA&#10;3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oAAADGAAAA1AAAAOEAAAD/AAAA1AAAANQAAADUAAAA1AAAANQAAADUAAAA4QAAAP8A&#10;AAD/AAAA5AAAAB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cAADc/wAA//8AAP//AAD/&#10;/wAA//8AAP//AAD//wAA//8AAP//AAD/2gAA2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AAAA/wAAAP8AAAD/AAAA/wAA&#10;AP8AAAD/AAAA/wAAAP8AAAD/AAAA/wAAAP8AAAD/AAAA5AAAAB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JAACJ/AAA/P8AAP//AAD//wAA//8AAP//AAD//wAA//8AAP/4AAD4hgAAh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3AAAA8QAAAP8AAADxAAAA1AAAAKoAAACqAAAAqgAAAKoAAACqAAAAtwAAAOEAAAD/&#10;AAAA5AAAAB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8AAA+1AAC1/wAA//8AAP//AAD//wAA&#10;//8AAP//AAD//wAA//8AAP/tAAD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gAAAMYAAAANAAAAAAAAAAAA&#10;AAAAAAAAAAAAAAAAAAAAAAAAAAAAAAAAAAA3AAAA1wAAAB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gAAitwAANzcAADc3AAA3IkAAIkAAAAA&#10;JgAAJtgAANj/AAD/7wAA7/MAAPP3AAD3/wAA//8AAP//AAD/+AAA+O4AAO4D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wAAALkAAAANAAAAAAAAAAAAAAAAAAAAAAAAAAAAAAAAAAAAAAAAAAAAAAANAAAA&#10;jwAAAA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UAAAXy&#10;AADy+AAA+P8AAP//AAD//wAA//cAAPf1AAD18AAA8P8AAP/XAADXJQAAJQAAAACHAACH2gAA2twA&#10;ANzaAADahgAAh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IAAPL/AAD//wAA//8AAP//AAD//wAA//8AAP//AAD//wAA&#10;/7QAALQPAAA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AAAAfwAAAAAAAAAAAAAAAAAAAAAA&#10;AAAAAAAAAAAAAAAAAAAAAAAAAAAAAAAAAAAAAAAAAAAAAAAAAAAAAAAAAAAAAAAAAAAAAAAAAAAA&#10;AAAAAAAAAAAAAAAAAAAAAAB/AAAAn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gAAivgAAPj/AAD/&#10;/wAA//8AAP//AAD//wAA//8AAP//AAD//AAA/IkAAI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3AAAA5AAAADcAAAAAAAAAAAAAAAAAAAAAAAAAAAAAAAAAAAAAAAAAAAAAAAAAAAAAAAAA&#10;AAAAAAAAAAAAAAAAAAAAAAAAAAAAAAAAAAAAAAAAAAAAAAAAAAAAAFUAAADkAAAAG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3AAA3P8AAP//AAD//wAA//8AAP//AAD//wAA//8AAP//AAD//wAA/9oA&#10;AN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AAAPEAAAA3AAAAAAAAAAAAAAAA&#10;AAAAAAAAAAAAAAAAAAAAAAAAAAAAAAAAAAAAAAAAAAAAAAAAAAAAAAAAAAAAAAAAAAAAAAAAAAAA&#10;AAAAAAAAYgAAAPEAAAB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AAA3P8AAP//AAD//wAA&#10;//8AAP//AAD//wAA//8AAP//AAD//wAA/9wAAN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D/AAAAqQAAACoAAAAAAAAAAAAAAAAAAAAAAAAAAAAAAAAAAAAAAAAAAAAA&#10;AAAAAAAAAAAAAAAAAAAAAAAAAAAAAAAAACoAAACpAAAA/wAAAH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AAA3P8AAP//AAD//wAA//8AAP//AAD//wAA//8AAP//AAD//wAA/9oAAN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AAAA/wAAAP8AAADhAAAA&#10;jAAAADgAAAAdAAAAAAAAAAAAAAAAAAAAAAAAAAAAAAAAAAAAKwAAAEcAAACcAAAA8QAAAP8AAADx&#10;AAAAY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BtAAAtP8AAP//AAD//wAA//8A&#10;AP//AAD//wAA//8AAP//AAD/+AAA+IYAAI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gAAANQAAAD/AAAA/wAAAP8AAAD/AAAA/wAAAP8AAAD/AAAA/wAAAP8A&#10;AAD/AAAA/wAAAP8AAAD/AAAA/wAAANQAAA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gAAitwAANzcAADc3AAA3IkAAIkAAAAAAAAA&#10;ABsAABu0AAC0/wAA//8AAP//AAD//wAA//8AAP//AAD//wAA//8AAP//AAD/7QAA7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iAAAA4QAA&#10;AP8AAAD/AAAA/wAAAP8AAAD/AAAA/wAAAP8AAAD/AAAA/wAAAP8AAADUAAAAV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UAAAXyAADy&#10;+AAA+P8AAP//AAD//wAA//cAAPfxAADxYgAAYvAAAPD/AAD/8AAA8GIAAGLvAADv9wAA9/8AAP//&#10;AAD//wAA//gAAPjuAADuAw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0AAABxAAAAtwAAANQAAADUAAAA1AAAANQAAAC3&#10;AAAAcQAAAB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IAAPL/AAD//wAA//8AAP//AAD//wAA//8AAP//AAD//wAA//8A&#10;AP+0AAC0GwAAGwAAAAAAAAAAhwAAh9oAANrcAADc2gAA2oYAAI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gAAivgAAPj/AAD//wAA&#10;//8AAP//AAD//wAA//8AAP//AAD//wAA/7QAALQB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AAA3P8AAP//AAD//wAA//8AAP//AAD//wAA//8AAP//AAD//wAA/9oAAN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AAA3P8AAP//AAD//wAA//8A&#10;AP//AAD//wAA//8AAP//AAD//wAA/9wAAN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3AAA3P8AAP//AAD//wAA//8AAP//AAD//wAA//8AAP//AAD//wAA/9oAAN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oAAIrcAADc3AAA3NwAANyJAACJAAAAAAAAAAAHAAAHxAAAxP8AAP//AAD//wAA//8AAP//&#10;AAD//wAA//8AAP//AAD/+AAA+IYAAI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AAAF8gAA8vgAAPj/AAD//wAA//8AAP/3AAD38QAA8UAA&#10;AEDYAADY/wAA//8AAP//AAD//wAA//8AAP//AAD//wAA//8AAP//AAD/7QAA7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yAADy/wAA&#10;//8AAP//AAD//wAA//8AAP//AAD//wAA//8AAP//AAD/1wAA1z8AAD/vAADv9wAA9/8AAP//AAD/&#10;/wAA//gAAPjuAADuAw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oAAIr4AAD4/wAA//8AAP//AAD//wAA//8AAP//AAD//wAA//8AAP/D&#10;AADDBwAABwAAAAAAAAAAhwAAh9oAANrcAADc2gAA2oYAAI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wAANz/AAD//wAA//8A&#10;AP//AAD//wAA//8AAP//AAD//wAA//8AAP/aAAD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wAANz/AAD//wAA//8AAP//AAD//wAA//8AAP//AAD//wAA//8AAP/cAAD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wAANz/AAD//wAA//8AAP//&#10;AAD//wAA//8AAP//AAD//wAA//8AAP/aAAD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HEAAAC3AAAA1AAAANQAAADUAAAA1AAAANQAAADUAAAA1AAAANQAAADUAAAA1AAA&#10;ANQAAADUAAAA1AAAANQAAAD/AAAA5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sAAJv+AAD+/wAA//8AAP//AAD//wAA//8AAP//AAD//wAA//gAAPiGAAC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8QAAAP8AAAD/AAAA/wAAAP8AAAD/AAAA&#10;/wAAAP8AAAD/AAAA/wAAAP8AAAD/AAAA/wAAAP8AAAD/AAAA/wAAAP8AAAD/AAAA5AAAAB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AACK3AAA3NwAANzcAADciQAAiQAAAAABAAABYgAAYvUAAPX/AAD//wAA//8AAP//AAD/&#10;/wAA//8AAP//AAD//wAA/+0AAO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0AAADG&#10;AAAA/wAAAP8AAAD/AAAA1AAAANQAAADUAAAA1AAAANQAAADUAAAA1AAAANQAAADUAAAA1AAAANQA&#10;AADUAAAA1AAAANQAAACqAAAAZAAAAA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QAABfIAAPL4AAD4/wAA//8AAP//AAD/9wAA9/IAAPKp&#10;AACp/wAA//8AAP+pAACp8AAA8PcAAPf/AAD//wAA//8AAP/4AAD47gAA7gMA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wAAAH8AAAAAAAAAAAAAAAAAAAAAAAAAAAAA&#10;AAAAAAAAAAAAAAAAAAAAAAAAAAAAAAAAAAAAAAAAAAAAAAAAAAAAAAAAAAAAAAAAAAAAAAAAAAAA&#10;AAAAAAAAAAAAAAAAAAAAAAAAAAAAAAAAAAAAAAAAAAAAAAAAAAAAAAAAAAAAAAAAAAAAAAAAAAAA&#10;AAAAAAAAAAAAAAAqAAAAqQAAAPEAAAD/AAAA/wAAAOEAAABiAAAADQAAAAAAAAAAAAAAAAAAAAAA&#10;AAAAAAAAAAAAAAAAAAAAAAAADQAAAH8AAADxAAAA/wAAAPEAAAB/AAAADQ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8gAA8v8A&#10;AP//AAD//wAA//8AAP//AAD//wAA//8AAP//AAD/9QAA9WEAAGEBAAABAAAAAIcAAIfaAADa3AAA&#10;3NoAANqGAAC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KAACK+AAA+P8AAP//AAD//wAA//8AAP//AAD//wAA//8AAP/+AAD+&#10;mgAAm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cAADc/wAA//8AAP//&#10;AAD//wAA//8AAP//AAD//wAA//8AAP//AAD/2gAA2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cAADc/wAA//8AAP//AAD//wAA//8AAP//AAD//wAA//8AAP//AAD/3AAA&#10;3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LkAAAA3AAAAAAAAAAAAAAAAAAAAAAAAAAAAAAAA&#10;AAAAAAAAAAAAAAAAAAAAAAAAAAAAAAAAAAAAAAAAAAAAAAAAAAAAAAAAAAAAAAAAAAAAAAAAAAAA&#10;AAAAAAAAAAAAAAAAAAAAAAAAAAAAAAAAAAAAAAAAAAAAAAAAAAAAAAAAAAAAAAAAAAANAAAAjwAA&#10;AA0AAAAAAAAAAAAAAAAAAAAAAAAAAAAAAAAAAABVAAAA/wAAAP8AAAB/AAAAAAAAAAAAAAAAAAAA&#10;DQAAAMYAAAD/AAAAqgAAAAAAAAAAAAAAAAAAAAAAAAAAAAAAqgAAAP8AAADGAAAADQ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cAADc/wAA//8AAP//AAD/&#10;/wAA//8AAP//AAD//wAA//8AAP//AAD/2gAA2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gAAitwAANzcAADc3AAA3IkAAIkA&#10;AAAAAAAAAAcAAAfEAADE/wAA//8AAP//AAD//wAA//8AAP//AAD//wAA//8AAP/4AAD4hgAAh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UA&#10;AAXyAADy+AAA+P8AAP//AAD//wAA//cAAPfxAADxQAAAQNgAANj/AAD//wAA//8AAP//AAD//wAA&#10;//8AAP//AAD//wAA//8AAP/tAAD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IAAPL/AAD//wAA//8AAP//AAD//wAA//8AAP//AAD/&#10;/wAA//8AAP/XAADXPwAAP+8AAO/3AAD3/wAA//8AAP//AAD/+AAA+O4AAO4D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gAAivgAAPj/&#10;AAD//wAA//8AAP//AAD//wAA//8AAP//AAD//wAA/8MAAMMHAAAHAAAAAAAAAACHAACH2gAA2twA&#10;ANzaAADahgAAh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3AAA3P8AAP//AAD//wAA//8AAP//AAD//wAA//8AAP//AAD//wAA&#10;/9oAAN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3AAA3P8AAP//AAD/&#10;/wAA//8AAP//AAD//wAA//8AAP//AAD//wAA/9wAAN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OQAAAB/AAAAAAAAAAAA&#10;AAAAAAAAAAAAAAAAAAANAAAAxgAAAP8AAADkAAAAGgAAAAAAAAAAAAAAAAAAAAAAAAAAAAAANwAA&#10;APEAAAD/AAAAqgAAAAAAAAAAAAAAAAAAAAAAAAAAAAAAAAAAAP8AAAD/AAAA/wAAAP8AAAD/AAAA&#10;/wAAAP8AAAD/AAAA/wAAAP8AAAD/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3AAA3P8AAP//AAD//wAA//8AAP//AAD//wAA//8AAP//AAD//wAA/9oA&#10;AN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AKoAAAAAAAAAAAAAAAAAAAAAAAAAAAAAAAAAAAAAAAAAqgAAAP8AAADxAAAA&#10;NwAAAAAAAAAAAAAAAAAAAAAAAAAAAAAAVQAAAP8AAAD/AAAAfw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wAAk/0AAP3/AAD//wAA&#10;//8AAP//AAD//wAA//8AAP//AAD/+AAA+IYAAI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xgAAAA0AAAAAAAAAAAAAAAAAAAAA&#10;AAAAAAAAAAAAAAAAAAAAfwAAAP8AAADxAAAANwAAAAAAAAAAAAAAAAAAAAAAAAAAAAAAVQAAAP8A&#10;AAD/AAAAVQ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CAABC6AAA6P8AAP//AAD//wAA//8AAP//AAD//wAA//8AAP//AAD/7QAA7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UA&#10;AAC5AAAADQAAAAAAAAAAAAAAAAAAAAAAAAAAAAAAAAAAAAAAAAAAAAAANwAAAPEAAAD/AAAAVQAA&#10;AAAAAAAAAAAAAAAAAAAAAAAAAAAAfwAAAP8AAADxAAAANw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gAAitwAANzcAADc3AAA3IkAAIkAAAAAAwAAA38AAH/+AAD+/wAA/70AAL3wAADw9wAA9/8A&#10;AP//AAD//wAA//gAAPjuAADuAw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MYAAAAaAAAAAAAAAAAAAAAAAAAAAAAAAAAAAAAAAAAA&#10;AAAAAAAAAAAAAAAADQAAAMYAAAD/AAAAfwAAAAAAAAAAAAAAAAAAAAAAAAAAAAAAqgAAAP8AAACq&#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UAAAXyAADy+AAA+P8AAP//AAD//wAA//cAAPfyAADyvgAA&#10;vv8AAP/9AAD9fQAAfQMAAAMAAAAAhwAAh9oAANrcAADc2gAA2oYAAI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AAAxgAAABoAAAAA&#10;AAAAAAAAAAAAAAAAAAAAAAAAAAAAAAANAAAARwAAAAAAAAAAAAAAAAAAAFUAAAD/AAAAxgAAAA0A&#10;AAAAAAAAAAAAAAAAAAAaAAAA5AAAAP8AAABV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IAAPL/AAD/&#10;/wAA//8AAP//AAD//wAA//8AAP//AAD//wAA/+cAAOdBAAB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UAAADGAAAAKgAAAAAAAAAAAAAAAAAAAAAAAAAAAAAAAAAAACoAAADUAAAAVQAA&#10;AAAAAAAAAAAAAAAAAA0AAADGAAAA/wAAAFUAAAAAAAAAAAAAAAAAAABVAAAA/wAAAKo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gAAivgAAPj/AAD//wAA//8AAP//AAD//wAA//8AAP//AAD//QAA/ZMA&#10;AJ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QAAAPEAAAD/AAAA/wAAAP8AAAD/AAAA&#10;/wAAAP8AAAD/AAAA/wAAAP8AAADGAAAADQAAAAAAAAAAAAAAAAAAAAAAAAAaAAAA1AAAAOQAAAAq&#10;AAAAAAAAAGIAAADxAAAAxgAAAA0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AAA3P8AAP//AAD//wAA&#10;//8AAP//AAD//wAA//8AAP//AAD//wAA/9oAAN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wAAAP8AAAD/AAAA/wAAAP8AAAD/AAAA/wAAAP8AAAD/AAAA/wAAAP8AAAB/AAAAAAAAAAAA&#10;AAAAAAAAAAAAAAAAAAAAAAAADQAAAJwAAAD/AAAA/wAAAOEAAABi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AAA3P8AAP//AAD//wAA//8AAP//AAD//wAA//8AAP//AAD//wAA/9wAAN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AAA3P8AAP//AAD//wAA//8A&#10;AP//AAD//wAA//8AAP//AAD//wAA/9oAAN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gAAitwAANzcAADc3AAA3IkAAIkAAAAAAAAA&#10;AAAAAAAsAAAs4AAA4P8AAP//AAD//wAA//8AAP//AAD//wAA//8AAP//AAD/+AAA+IYAAI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UAAAXyAADy&#10;+AAA+P8AAP//AAD//wAA//cAAPfxAADxFgAAFpMAAJP8AAD8/wAA//4AAP7/AAD//wAA//8AAP//&#10;AAD//wAA//8AAP//AAD/7QAA7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IAAPL/AAD//wAA//8AAP//AAD//wAA//8AAP//AAD//gAA/v8A&#10;AP/8AAD8kQAAkRUAABXvAADv9wAA9/8AAP//AAD//wAA//gAAPjuAADuAw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gAAivgAAPj/AAD//wAA&#10;//8AAP//AAD//wAA//8AAP//AAD//wAA/+AAAOArAAArAAAAAAAAAAAAAAAAhwAAh9oAANrcAADc&#10;2gAA2oYAAI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AAA3P8AAP//AAD//wAA//8AAP//AAD//wAA//8AAP//AAD//wAA/9oAAN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AAA3P8AAP//AAD//wAA//8A&#10;AP//AAD//wAA//8AAP//AAD//wAA/9wAAN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3AAA3P8AAP//AAD//wAA//8AAP//AAD//wAA//8AAP//AAD//wAA/9oAAN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BtAAAtP8AAP//AAD//wAA//8AAP//&#10;AAD//wAA//8AAP//AAD/+AAA+IYAAI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gAAitwAANzcAADc3AAA3IkAAIkAAAAAAAAAABsA&#10;ABu0AAC0/wAA//8AAP//AAD//wAA//8AAP//AAD//wAA//8AAP//AAD/7QAA7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UAAAXyAADy+AAA&#10;+P8AAP//AAD//wAA//cAAPfxAADxYgAAYvAAAPD/AAD/8AAA8GIAAGLvAADv9wAA9/8AAP//AAD/&#10;/wAA//gAAPjuAADuAw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IAAPL/AAD//wAA//8AAP//AAD//wAA//8AAP//AAD//wAA//8AAP+0&#10;AAC0GwAAGwAAAAAAAAAAhwAAh9oAANrcAADc2gAA2oYAAI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gAAivgAAPj/AAD//wAA//8A&#10;AP//AAD//wAA//8AAP//AAD//wAA/7QAALQB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3AAA3P8AAP//AAD//wAA//8AAP//AAD//wAA//8AAP//AAD//wAA/9oAAN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3AAA3P8AAP//AAD//wAA//8AAP//&#10;AAD//wAA//8AAP//AAD//wAA/9wAAN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3AAA3P8AAP//AAD//wAA//8AAP//AAD//wAA//8AAP//AAD//wAA/9oAAN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BtAAAtP8AAP//AAD//wAA//8AAP//AAD/&#10;/wAA//8AAP//AAD/+AAA+IYAAI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gAAitwAANzcAADc3AAA3IkAAIkAAAAAAAAAABsAABu0&#10;AAC0/wAA//8AAP//AAD//wAA//8AAP//AAD//wAA//8AAP//AAD/7QAA7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UAAAXyAADy+AAA+P8A&#10;AP//AAD//wAA//cAAPfxAADxYgAAYvAAAPD/AAD/8AAA8GIAAGLvAADv9wAA9/8AAP//AAD//wAA&#10;//gAAPjuAADuAw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IAAPL/AAD//wAA//8AAP//AAD//wAA//8AAP//AAD//wAA//8AAP+0AAC0&#10;GwAAGwAAAAAAAAAAhwAAh9oAANrcAADc2gAA2oYAAI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gAAivgAAPj/AAD//wAA//8AAP//&#10;AAD//wAA//8AAP//AAD//wAA/7QAALQB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3AAA3P8AAP//AAD//wAA//8AAP//AAD//wAA//8AAP//AAD//wAA/9oAAN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3AAA3P8AAP//AAD//wAA//8AAP//AAD/&#10;/wAA//8AAP//AAD//wAA/9wAAN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3AAA3P8AAP//AAD//wAA//8AAP//AAD//wAA//8AAP//AAD//wAA/9oAAN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wAAm/4AAP7/AAD//wAA//8AAP//AAD//wAA&#10;//8AAP//AAD/+AAA+IYAAI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oAAIrcAADc3AAA3NwAANyJAACJAAAAAAEAAAFiAABi&#10;9QAA9f8AAP//AAD//wAA//8AAP//AAD//wAA//8AAP//AAD/7QAA7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AAAF8gAA8vgAAPj/&#10;AAD//wAA//8AAP/3AAD38gAA8qkAAKn/AAD//wAA/6kAAKnwAADw9wAA9/8AAP//AAD//wAA//gA&#10;APjuAADuAw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yAADy/wAA//8AAP//AAD//wAA//8AAP//AAD//wAA//8AAP/1AAD1YQAA&#10;YQEAAAEAAAAAhwAAh9oAANrcAADc2gAA2oYAAI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oAAIr4AAD4/wAA//8AAP//AAD/&#10;/wAA//8AAP//AAD//wAA//4AAP6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wAANz/AAD//wAA//8AAP//AAD//wAA//8AAP//AAD//wAA//8AAP/aAAD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wAANz/AAD//wAA//8AAP//AAD//wAA&#10;//8AAP//AAD//wAA//8AAP/cAAD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wAANz/AAD//wAA//8AAP//AAD//wAA//8AAP//AAD//wAA//8AAP/aAA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AAAFNEAANH/AAD//wAA//8AAP//AAD//wAA//8A&#10;AP//AAD//wAA//gAAPiGAAC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gAAitwAANzcAADc3AAA3IkAAIkAAAAAAAAAAAIAAAJiAABi7AAA&#10;7P8AAP//AAD//wAA//8AAP//AAD//wAA//8AAP//AAD//wAA/+0AAO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UAAAXyAADy+AAA+P8AAP//AAD/&#10;/wAA//cAAPfxAADxLwAAL8MAAMP/AAD//wAA/8IAAMIuAAAu7wAA7/cAAPf/AAD//wAA//8AAP/4&#10;AAD47gAA7gMAAA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IAAPL/AAD//wAA//8AAP//AAD//wAA//8AAP//AAD//wAA//8AAP/sAADsYAAAYAEA&#10;AAEAAAAAAAAAAIcAAIfaAADa3AAA3NoAANqGAAC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gAAivgAAPj/AAD//wAA//8AAP//AAD//wAA&#10;//8AAP//AAD//wAA/9AAANATAAA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3AAA3P8AAP//AAD//wAA//8AAP//AAD//wAA//8AAP//AAD//wAA/9oAAN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AAA3P8AAP//AAD//wAA//8AAP//AAD//wAA//8A&#10;AP//AAD//wAA/9wAAN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3AAA&#10;3P8AAP//AAD//wAA//8AAP//AAD//wAA//8AAP//AAD//wAA/9oAAN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BtAAAtP8AAP//AAD//wAA//8AAP//AAD//wAA//8AAP//&#10;AAD/+AAA+IYAAI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gAAitwAANzcAADc3AAA3IkAAIkAAAAAAAAAABsAABu0AAC0/wAA//8A&#10;AP//AAD//wAA//8AAP//AAD//wAA//8AAP//AAD/7QAA7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UAAAXyAADy+AAA+P8AAP//AAD//wAA&#10;//cAAPfxAADxYgAAYvAAAPD/AAD/8AAA8GIAAGLvAADv9wAA9/8AAP//AAD//wAA//gAAPjuAADu&#10;Aw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IAAPL/AAD//wAA//8AAP//AAD//wAA//8AAP//AAD//wAA//8AAP+0AAC0GwAAGwAAAAAA&#10;AAAAhwAAh9oAANrcAADc2gAA2oYAAI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gAAivgAAPj/AAD//wAA//8AAP//AAD//wAA//8A&#10;AP//AAD//wAA/7QAALQB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3AAA&#10;3P8AAP//AAD//wAA//8AAP//AAD//wAA//8AAP//AAD//wAA/9oAAN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3AAA3P8AAP//AAD//wAA//8AAP//AAD//wAA//8AAP//&#10;AAD//wAA/9wAAN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4QAA4f8A&#10;AP//AAD//wAA//8AAP//AAD//wAA//8AAP//AAD//wAA/9oAAN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oAAIrcAADc3AAA3NwAANyJAACJAAAA&#10;AAAAAAAAAAAAAAAAACMAACOeAACe/gAA/v8AAP//AAD//wAA//8AAP//AAD//wAA//8AAP//AAD/&#10;+AAA+IYAAI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FAAAF&#10;8gAA8vgAAPj/AAD//wAA//8AAP/3AAD38QAA8QQAAAQjAAAjngAAnvwAAPz/AAD//AAA/PkAAPn/&#10;AAD//wAA//8AAP//AAD//wAA//8AAP//AAD/7QAA7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yAADy/wAA//8AAP//AAD//wAA//8AAP//AAD//wAA//kA&#10;APn8AAD8/wAA//wAAPyeAACeIwAAIwQAAATvAADv9wAA9/8AAP//AAD//wAA//gAAPjuAADuAwAA&#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oAAIr4AAD4/wAA&#10;//8AAP//AAD//wAA//8AAP//AAD//wAA//8AAP/+AAD+ngAAniMAACMAAAAAAAAAAAAAAAAAAAAA&#10;hwAAh9oAANrcAADc2gAA2oYAAI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wAANz/AAD//wAA//8AAP//AAD//wAA//8AAP//AAD//wAA//8AAP/f&#10;AAD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wAANz/AAD//wAA//8A&#10;AP//AAD//wAA//8AAP//AAD//wAA//8AAP/cAAD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wAANz/AAD//wAA//8AAP//AAD//wAA//8AAP//AAD//wAA//8AAP/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bQAALT/AAD//wAA//8AAP//&#10;AAD//wAA//8AAP//AAD//wAA//gAAPiGAAC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oAAIrcAADc3AAA3NwAANyJAACJAAAAAAAA&#10;AAAbAAAbtAAAtP8AAP//AAD//wAA//8AAP//AAD//wAA//8AAP//AAD//wAA/+0AAO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AAAF8gAA&#10;8vgAAPj/AAD//wAA//8AAP/3AAD38QAA8WIAAGLwAADw/wAA//AAAPBiAABi7wAA7/cAAPf/AAD/&#10;/wAA//8AAP/4AAD47gAA7gMAAA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yAADy/wAA//8AAP//AAD//wAA//8AAP//AAD//wAA//8AAP//&#10;AAD/tAAAtBsAABsAAAAAAAAAAIcAAIfaAADa3AAA3NoAANqGAAC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AAAAqQAAAOQA&#10;AAAaAAAAAAAAAAAAAAAAAAAAAAAAAAAAAAAAAAAAAAAAAAAAAAAAAAAADQAAAH8AAADxAAAA/wAA&#10;APEAAAB/AAAADQ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oAAIr4AAD4/wAA//8A&#10;AP//AAD//wAA//8AAP//AAD//wAA//8AAP+0AAC0AQ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YgAAAOEAAAD/AAAA/wAAAOQAAAAaAAAAAAAAAAAAAAAAAAAAAAAAAAAAAAAAAAAA&#10;AAAAAAAAAAANAAAAxgAAAPEAAABVAAAAAAAAADcAAADxAAAAxgAAAA0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wAANz/AAD//wAA//8AAP//AAD//wAA//8AAP//AAD//wAA//8AAP/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VAAAAxgAAALcAAAD/AAAA/wAAAOQAAAAa&#10;AAAAAAAAAAAAAAAAAAAAAAAAAAAAAAAAAAAAAAAAAAAAAACqAAAA/wAAAFUAAAAAAAAAAAAAAAAA&#10;AABVAAAA/wAAAKo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wAANz/AAD//wAA//8AAP//&#10;AAD//wAA//8AAP//AAD//wAA//8AAP/cAAD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qAAAA/wAAAOQAAAAaAAAAAAAAAAAAAAAAAAAAAAAAAAAAAAAAAAAAAAAA&#10;AFUAAAD/AAAAxgAAAA0AAAAAAAAAAAAAAAAAAAAaAAAA5AAAAP8AAABV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wAANz/AAD//wAA//8AAP//AAD//wAA//8AAP//AAD//wAA//8AAP/aAA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OQAAAAaAAAA&#10;AAAAAAAAAAAAAAAAAAAAAAAAAAAAAAAADQAAAMYAAAD/AAAAqgAAAAAAAAAAAAAAAAAAAAAAAAAA&#10;AAAAqgAAAP8AAADGAAAADQ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gAAKj+AAD+/wAA//8AAP//AAD/&#10;/wAA//8AAP//AAD//wAA//gAAPiGAAC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AAAA/wAAAOQAAAAaAAAAAAAAAAAAAAAAAAAAAAAAAAAAAAAAAAAANwAAAPEA&#10;AAD/AAAAfwAAAAAAAAAAAAAAAAAAAAAAAAAAAAAAfwAAAP8AAADxAAAANw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K&#10;AAAKkgAAkv8AAP//AAD//wAA//8AAP//AAD//wAA//8AAP//AAD//wAA/+0AAO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wAAAOQAAAAaAAAAAAAA&#10;AAAAAAAAAAAAAAAAAAAAAAAAAAAAfwAAAP8AAAD/AAAAVQAAAAAAAAAAAAAAAAAAAAAAAAAAAAAA&#10;VQAAAP8AAAD/AAAAVQ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gAAitwA&#10;ANzcAADc3AAA3IkAAIkAAAAAAAAAADQAADTXAADX/wAA//sAAPt+AAB+7wAA7/cAAPf/AAD//wAA&#10;//8AAP/4AAD47gAA7gMA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OQAAAAaAAAAAAAAAAAAAAAAAAAAAAAAAAAAAAAAAAAAqgAAAP8AAADx&#10;AAAANwAAAAAAAAAAAAAAAAAAAAAAAAAAAAAANwAAAPEAAAD/AAAAfw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UAAAXyAADy+AAA+P8AAP//AAD//wAA//cAAPfxAADxgAAAgPsAAPv/AAD/&#10;1wAA1zMAADMAAAAAAAAAAIcAAIfaAADa3AAA3NoAANqGAAC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wAAAOQAAAAaAAAAAAAAAAAA&#10;AAAAAAAAAAAAAAAAAAAAAAAAqgAAAP8AAADxAAAANwAAAAAAAAAAAAAAAAAAAAAAAAAAAAAANwAA&#10;APEAAAD/AAAAqg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IAAPL/AAD//wAA//8AAP//&#10;AAD//wAA//8AAP//AAD//wAA//8AAP+QAACQCQAAC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wAAAOQAAAAaAAAAAAAAAAAAAAAAAAAAAAAAAAAAAAANAAAAxgAAAP8AAADkAAAA&#10;GgAAAAAAAAAAAAAAAAAAAAAAAAAAAAAANwAAAPEAAAD/AAAAqgAAAAAAAAAAAAAAAAAAAAAAAAAA&#10;AAAAAAAAAP8AAAD/AAAA/wAAAP8AAAD/AAAA/wAAAP8AAAD/AAAA/wAAAP8AAAD/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gAAivgAAPj/AAD//wAA//8AAP//AAD//wAA//8AAP//AAD//gAA/qcAAK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OQAAAAaAAAAAAAAAAAAAAAA&#10;AAAAAAAAAAAAAAANAAAAxgAAAP8AAADkAAAAGgAAAAAAAAAAAAAAAAAAAAAAAAAAAAAANwAAAPEA&#10;AAD/AAAAqgAAAAAAAAAAAAAAAAAAAAAAAAAAAAAAAAAAAP8AAAD/AAAA/wAAAP8AAAD/AAAA/wAA&#10;AP8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3AAA3P8AAP//AAD//wAA//8AAP//AAD/&#10;/wAA//8AAP//AAD//wAA/9oAAN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OQAAAAaAAAAAAAAAAAAAAAAAAAAAAAAAAAAAAANAAAAxgAAAP8AAADkAAAAGgAA&#10;AAAAAAAAAAAAAAAAAAAAAAAAAAAANwAAAPEAAAD/AAAAqgAAAAAAAAAAAAAAAAAAAAAAAAAAAAAA&#10;AAAAAP8AAAD/AAAA/wAAAP8AAAD/AAAA/wAAAP8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3AAA3P8AAP//AAD//wAA//8AAP//AAD//wAA//8AAP//AAD//wAA/9wAAN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OQAAAAaAAAAAAAAAAAAAAAAAAAA&#10;AAAAAAAAAAAAAAAAqgAAAP8AAADxAAAANwAAAAAAAAAAAAAAAAAAAAAAAAAAAAAAVQAAAP8AAAD/&#10;AAAAfw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3gAA3v8AAP//AAD//wAA//8AAP//AAD//wAA&#10;//8AAP//AAD//wAA/9oAAN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OQAAAAaAAAAAAAAAAAAAAAAAAAAAAAAAAAAAAAAAAAAfwAAAP8AAADxAAAANwAAAAAA&#10;AAAAAAAAAAAAAAAAAAAAAAAAVQAAAP8AAAD/AAAAVQ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duAABu&#10;9QAA9f8AAP//AAD//wAA//8AAP//AAD//wAA//8AAP//AAD/+AAA+IYAAI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wAAAOQAAAAaAAAAAAAAAAAAAAAAAAAAAAAA&#10;AAAAAAAAAAAANwAAAPEAAAD/AAAAVQAAAAAAAAAAAAAAAAAAAAAAAAAAAAAAfwAAAP8AAADxAAAA&#10;Nw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gAAitwAANzcAADc3AAA3IkAAIkA&#10;AAAAAAAAAAAAAAADAAADXAAAXN8AAN//AAD//wAA//sAAPv/AAD//wAA//8AAP//AAD//wAA//8A&#10;AP//AAD/7QAA7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OQAAAAaAAAAAAAAAAAAAAAAAAAAAAAAAAAAAAAAAAAADQAAAMYAAAD/AAAAfwAAAAAAAAAA&#10;AAAAAAAAAAAAAAAAAAAAqgAAAP8AAACq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UA&#10;AAXyAADy+AAA+P8AAP//AAD//wAA//cAAPfxAADxBQAABUsAAEvSAADS/wAA//8AAP/RAADRSgAA&#10;SgUAAAXvAADv9wAA9/8AAP//AAD//wAA//gAAPjuAADuAw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wAAAOQAAAAaAAAAAAAAAAAAAAAAAAAAAAAAAAAA&#10;AAAAAAAAAAAAAFUAAAD/AAAAxgAAAA0AAAAAAAAAAAAAAAAAAAAaAAAA5AAAAP8AAABV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IAAPL/AAD//wAA//8AAP//AAD//wAA//8AAP//AAD/&#10;+wAA+/8AAP//AAD/3wAA31wAAFwCAAACAAAAAAAAAAAAAAAAhwAAh9oAANrcAADc2gAA2oYAAI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AAAA/wAA&#10;AOQAAAAaAAAAAAAAAAAAAAAAAAAAAAAAAAAAAAAAAAAAAAAAAA0AAADGAAAA/wAAAFUAAAAAAAAA&#10;AAAAAAAAAABVAAAA/wAAAKo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gAAivgAAPj/&#10;AAD//wAA//8AAP//AAD//wAA//8AAP//AAD//wAA//UAAPVtAABtBgAAB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oAAADkAAAA/wAAAP8AAAByAAAAAAAAAAAAAAAAAAAAAAAAAAAAAAAA&#10;AAAAAAAAAAAAAAAaAAAA1AAAAOQAAAAqAAAAAAAAAGIAAADxAAAAxgAAAA0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3AAA3P8AAP//AAD//wAA//8AAP//AAD//wAA//8AAP//AAD//wAA&#10;/9wAAN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5AAAAP8AAAD/AAAA/wAAAP8A&#10;AAD/AAAA/wAAAH8AAAAAAAAAAAAAAAAAAAAAAAAAAAAAAAAAAAAAAAAADQAAAJwAAAD/AAAA/wAA&#10;AOEAAABi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3AAA3P8AAP//AAD/&#10;/wAA//8AAP//AAD//wAA//8AAP//AAD//wAA/9wAAN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3gAA3v8AAP//AAD//wAA//8AAP//AAD//wAA//8AAP//AAD//wAA/9oA&#10;AN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KAACK3AAA3NwAANzcAADciQAAiQAAAAAAAAAAAAAAAAQAAARmAABm8wAA8/8AAP//AAD//wAA&#10;//8AAP//AAD//wAA//8AAP//AAD/+AAA+IYAAI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QAABfIAAPL4AAD4/wAA//8AAP//AAD/9wAA9/EAAPEFAAAF&#10;UgAAUtkAANn/AAD//wAA//wAAPz/AAD//wAA//8AAP//AAD//wAA//8AAP//AAD/7QAA7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8gAA8v8AAP//&#10;AAD//wAA//8AAP//AAD//wAA//8AAP/8AAD8/wAA//8AAP/YAADYUQAAUQUAAAXvAADv9wAA9/8A&#10;AP//AAD//wAA//gAAPjuAADuAwAA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KAACK+AAA+P8AAP//AAD//wAA//8AAP//AAD//wAA//8AAP//AAD/8wAA&#10;82UAAGUEAAAEAAAAAAAAAAAAAAAAhwAAh9oAANrcAADc2gAA2oYAAI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cAADc/wAA//8AAP//AAD/&#10;/wAA//8AAP//AAD//wAA//8AAP//AAD/2wAA2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cAADc/wAA//8AAP//AAD//wAA//8AAP//AAD//wAA//8AAP//AAD/3AAA3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cAADc/wAA//8AAP//AAD//wAA&#10;//8AAP//AAD//wAA//8AAP//AAD/2gAA2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YAAAbCAADC/wAA//8AAP//AAD//wAA//8AAP//AAD//wAA//8AAP/4AAD4hgAAh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gAANtIAANL/AAD//wAA//8AAP//AAD//wAA//8A&#10;AP//AAD//wAA//8AAP/tAAD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gAAitwAANzcAADc3AAA3IkAAIkAAAAAAAAAAAsAAAuOAACO/QAA&#10;/f8AAP/fAADfSAAASO8AAO/3AAD3/wAA//8AAP//AAD/+AAA+O4AAO4D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UAAAXyAADy+AAA+P8AAP//AAD/&#10;/wAA//cAAPfxAADxSQAASd8AAN//AAD//QAA/Y0AAI0LAAALAAAAAAAAAACHAACH2gAA2twAANza&#10;AADahgAAh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IAAPL/AAD//wAA//8AAP//AAD//wAA//8AAP//AAD//wAA//8AAP/RAADRNQAAN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gAAivgAAPj/AAD//wAA//8AAP//AAD//wAA&#10;//8AAP//AAD//wAA/8EAAMEFAAA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3AAA3P8AAP//AAD//wAA//8AAP//AAD//wAA//8AAP//AAD//wAA/9oAAN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AAA3P8AAP//AAD//wAA//8AAP//AAD//wAA//8A&#10;AP//AAD//wAA/9wAAN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3AAA&#10;3P8AAP//AAD//wAA//8AAP//AAD//wAA//8AAP//AAD//wAA/9oAAN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UAAAU0QAA0f8AAP//AAD//wAA//8AAP//AAD//wAA//8AAP//&#10;AAD/+AAA+IYAAI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AACK3AAA3NwAANzcAADciQAAiQAAAAAAAAAAAgAAAmIAAGLsAADs/wAA//8A&#10;AP//AAD//wAA//8AAP//AAD//wAA//8AAP//AAD/7QAA7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QAABfIAAPL4AAD4/wAA//8AAP//AAD/9wAA&#10;9/EAAPEvAAAvwwAAw/8AAP//AAD/wgAAwi4AAC7vAADv9wAA9/8AAP//AAD//wAA//gAAPjuAADu&#10;AwAA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8gAA8v8AAP//AAD//wAA//8AAP//AAD//wAA//8AAP//AAD//wAA/+wAAOxgAABgAQAAAQAAAAAA&#10;AAAAhwAAh9oAANrcAADc2gAA2oYAAI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KAACK+AAA+P8AAP//AAD//wAA//8AAP//AAD//wAA//8A&#10;AP//AAD/0AAA0BMAAB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cAADc/wAA&#10;//8AAP/XACj/YQCe//MADP//AAD//wAA//8AAP//AAD/2gAA2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cAADc5AAb/2QAm/8EAPv/AAD//4EAfv//AAD//wAA//8AAP//&#10;AAD/3AAA3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RFnAInwCQD2/wAA&#10;//8AAP//AAD//w8A8P/zAAz//wAA//8AAP//AAD/2gAA2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oKBAB4fAcA7vUAAP//AAD//wAA//8BAP7/RwC4/84AMf//AAD//wAA//8AAP/4AAD4&#10;hgAAh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KAACK&#10;3AAA3NwAANzcAADciQAAiQAAAAAAAAAAAAAEBAIAZmgJAOXuAAD//wAA//8AAP//AAD//zcAyP++&#10;AEH//wAA//8AAP//AAD//wAA//8AAP/tAAD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QAABfIAAPL4AAD4/wAA//8AAP//AAD/9wAA9/AAAfEDAFVYCwDZ5AAA&#10;//8AAP//AAD//wAA//8MANfjAwBSVe8AAO/3AAD3/wAA//8AAP//AAD/+AAA+O4AAO4D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gAA8v8AAP//AAD//wAA&#10;//8AAP//AAD/uwBE/zQAy/8AAP//AAD//wAA//8AAP//CgDj7QEAZGUAAAMDAAAAAAAAAACHAACH&#10;2gAA2twAANzaAADahgAAh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&#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&#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&#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BBrAIbxCwD0/wAA//8AAP//AAD//wIA/f9V&#10;AKr/2QAm//8AAP//AAD/2gAA2gAAAAAAAAAA////////////////////////////////////////&#10;////////////////////////////////////////////////////////////////////////////&#10;////////////////////////////////////////////////////////////////////////////&#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&#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&#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&#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&#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&#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&#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&#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&#1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&#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&#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&#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xgAAAPEAAABVAAAAAAAAADcAAADx&#10;AAAAxgAAAA0AAAAAAAAAAAAAAAAAAAAAAAAAAAAAAAAAAAAAAAAAAAAAAAAAAAAAAAAAAAAAAAAA&#10;AAAAAAAAAAAAAAAAAAAAAAAAAAAAAAAAAAAAAAAA/wAAAP8AAAD/AAAAAIoAAIr4AAD4/wAA//8A&#10;AP//AAD/yQA2/0EAvv8AAP//AAD//wAA//8AAP//EADr+ywAcp4CAAc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AAAA/wAAAFUAAAAAAAAAAAAAAAAAAABVAAAA/wAAAKoAAAAAAAAAAAAAAAAAAAAAAAAAAAAA&#10;AAAAAAAAAAAAAAAAAAAAAAAAAAAAAAAAAAAAAAAAAAAAAAAAAAAAAAAAAAAAAAAAAAAAAAAAAAAA&#10;/wAAAP8AAAD/AAAAANwAANz/AAD//wAA//8AAP/xAA7/DQDy/wAA//8AAP//AAD//wwA8/9uAIPx&#10;AQAOD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&#1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UAAAD/AAAAxgAAAA0AAAAAAAAAAAAAAAAAAAAaAAAA&#10;5AAAAP8AAABVAAAAAAAAAAAAAAAAAAAAAAAAAAAAAAAAAAAAAAAAAAAAAAAAAAAAAAAAAAAAAAAA&#10;AAAAAAAAAAAAAAAAAAAAAAAAAAAAAAAAAAAA/wAAAP8AAAD/AAAAANwAANz/AAD//wAA//8AAP//&#10;AAD/fwCA/wAA//8GAPn/agCV/+cAGP/cAAD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&#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AAAMYAAAD/&#10;AAAAqgAAAAAAAAAAAAAAAAAAAAAAAAAAAAAAqgAAAP8AAADGAAAADQAAAAAAAAAAAAAAAAAAAAAA&#10;AAAAAAAAAAAAAAAAAAAAAAAAAAAAAAAAAAAAAAAAAAAAAAAAAAAAAAAAAAAAAAAAAAAAAAAA/wAA&#10;AP8AAAD/AAAAANwAANz/AAD//wAA//8AAP//AAD/8gAN/2UAmv/cACP//wAA//8AAP/aAA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&#1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PEAAAD/AAAAfwAAAAAAAAAAAAAAAAAAAAAAAAAAAAAAfwAA&#10;AP8AAADxAAAANwAAAAAAAAAAAAAAAAAAAAAAAAAAAAAAAAAAAAAAAAAAAAAAAAAAAAAAAAAAAAAA&#10;AAAAAAAAAAAAAAAAAAAAAAAAAAAAAAAA/wAAAP8AAAD/AAAAAIgAAIj4AAD4/wAA//8AAP//AAD/&#10;/wAA//8AAP//AAD//wAA//gAAPiGAAC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P8AAAD/AAAA&#10;VQAAAAAAAAAAAAAAAAAAAAAAAAAAAAAAVQAAAP8AAAD/AAAAVQAAAAAAAAAAAAAAAAAAAAAAAAAA&#10;AAAAAAAAAAAAAAAAAAAAAAAAAAAAAAAAAAAAAAAAAAAAAAAAAAAAAAAAAAAAAAAAAAAA/wAAAP8A&#10;AAD/AAAAAAAAAADwAADw/wAA//8AAP//AAD//wAA//8AAP//AAD//wAA/+0AAO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10;////////////////////////////////////////////////////////////////////////////&#10;////////////////////////////////////////////////////////////////////////////&#10;////////////////////////////////////////////////////////////////////////////&#10;////////////////////////////////////////////////////////////////////////////&#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gAAAP8AAADxAAAANwAAAAAAAAAAAAAAAAAAAAAAAAAAAAAANwAAAPEA&#10;AAD/AAAAfwAAAAAAAAAAAAAAAAAAAAAAAAAAAAAAAAAAAAAAAAAAAAAAAAAAAAAAAAAAAAAAAAAA&#10;AAAAAAAAAAAAAAAAAAAAAAAAAAAA/wAAAP8AAAD/AAAAAAAAAAAEAAAE7wAA7/cAAPf/AAD//wAA&#10;//8AAP/4AAD47gAA7gMAAA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gAAAP8AAADxAAAANwAA&#10;AAAAAAAAAAAAAAAAAAAAAAAAAAAANwAAAPEAAAD/AAAAqgAAAAAAAAAAAAAAAAAAAAAAAAAAAAAA&#10;AAAAAAAAAAAAAAAAAAAAAAAAAAAAAAAAAAAAAAAAAAAAAAAAAAAAAAAAAAAAAAAA/wAAAP8AAAD/&#10;AAAAAAAAAAAAAAAAAAAAAIcAAIfaAADa3AAA3NoAANqGAAC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NAAAAxgAAAP8AAADkAAAAGgAAAAAAAAAAAAAAAAAAAAAAAAAAAAAANwAAAPEAAAD/&#10;AAAAqgAAAAAAAAAAAAAAAAAAAAAAAAAAAAAAAAAAAP8AAAD/AAAA/wAAAP8AAAD/AAAA/wAAAP8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10;////////////////////////////////////////////////////////////////////////////&#10;////////////////////////////////////////////////////////////////////////////&#10;////////////////////////////////////////////////////////////////////////////&#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NAAAAxgAAAP8AAADkAAAAGgAAAAAA&#10;AAAAAAAAAAAAAAAAAAAAAAAANwAAAPEAAAD/AAAAqgAAAAAAAAAAAAAAAAAAAAAAAAAAAAAAAAAA&#10;AP8AAAD/AAAA/wAAAP8AAAD/AAAA/wAAAP8AAAD/AAAA/wAAAP8AAAD/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10;////////////////////////////////////////////////////////////////////////////&#10;////////////////////////////////////////////////////////////////////////////&#10;////////////////////////////////////////////////////////////////////////////&#10;////////////////////////////////////////////////////////////////////////////&#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xgAAAP8AAADkAAAAGgAAAAAAAAAAAAAAAAAAAAAAAAAAAAAANwAAAPEAAAD/AAAA&#10;qgAAAAAAAAAAAAAAAAAAAAAAAAAAAAAAAAAAAP8AAAD/AAAA/wAAAP8AAAD/AAAA/wAAAP8AAAD/&#10;AAAA/wAAAP8AAAD/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10;////////////////////////////////////////////////////////////////////////////&#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P8AAADxAAAANwAAAAAAAAAA&#10;AAAAAAAAAAAAAAAAAAAAVQAAAP8AAAD/AAAAfw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xAAAANwAAAAAAAAAAAAAAAAAAAAAAAAAAAAAAVQAAAP8AAAD/AAAAVQ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wAAAPEAAAD/AAAAVQAAAAAAAAAAAAAA&#10;AAAAAAAAAAAAAAAAfwAAAP8AAADxAAAANw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D/AAAAfwAAAAAAAAAAAAAAAAAAAAAAAAAAAAAAqgAAAP8AAACq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UAAAD/AAAAxgAAAA0AAAAAAAAAAAAA&#10;AAAAAAAaAAAA5AAAAP8AAABVAAAAAAAAAAAAAAAAAAAAAAAAAAAAAAAAAAAAAAAAAAAAAAAAAAAA&#10;AAAAAAAAAAAAAAAAAAAAAAAAAAAAAAAAAAAAAAA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0AAADGAAAA/wAAAFUAAAAAAAAAAAAAAAAAAABVAAAA/wAAAKoAAAAAAAAAAAAAAAAAAAAA&#10;AAAAAAAAAAAAAAAAAAAAAAAAAAAAAAAAAAAAAAAAAAAAAAAAAAAAAAAAAAAAAAAAAAAAAAAAAAA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AAAAOQAAAAqAAAAAAAAAGIA&#10;AADxAAAAxgAAAA0AAAAAAAAAAAAAAAAAAAAAAAAAAAAAAAAAAAAAAAAAAAAAAAAAAAAAAAAAAAAA&#10;AAAAAAAAAAAAAAAAAAAAAAAAAAAAAAAAAAA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QAAAJwAAAD/AAAA/wAAAOEAAAB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gAAAKkAAADkAAAAGgAAAAAAAAAA&#10;AAAAAAAAAAAAAAAAAAAAAAAAAAAAAAAAAAAAAAAAAAAAAAAAAAAAAAAAAAAAAAAAAAAAAAAAAAAA&#10;AAAAAAAAAAAAAAAAAAAAAAAAAAAAAB0AAAB/AAAA1AAAAP8AAAD/AAAAV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gAAAKkAAADkAAAAGgAAAAAAAAAAAAAAAAAAAAAAAAAAAAAAAAAAAAAAAAAAAAAAAAAAAAAAAAAA&#10;AAAAAAAAAAAAAAAAAAAAAAAAADcAAADxAAAA/wAAAP8AAAD/AAAA/wAAAP8AAAD/AAAA/wAAAP8A&#10;AAD/AAAAxgAAA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AAAKkAAADkAAAAGgAAAAAAAAAAAAAAAAAAAAAAAAAAAAAA&#10;AAAAAAAAAAAAAAAAAAAAAAAAAAAAAAAAAAAAAAAAAAAAAAAAAAAAAAAAAAAAAAAAVQAAAMYAAAD/&#10;AAAA/wAAAP8AAADG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gAAAKkAAADkAAAAGgAA&#10;AAAAAAAAAAAAAAAAAAAAAAAAAAAAAAAAAAAAAAAAAAAAAAAAAAAAAAAAAAAAAAAAAAAAAAAAAAAA&#10;AAAAAAAAAAAAAAAAVQAAAMYAAAD/AAAA/wAAAPEAAACcAAAAD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gAAAKkA&#10;AADxAAAA/wAAAP8AAADhAAAAYgAAAA0AAAAAAAAAAAAAAAAAAAAAAAAAAAAAAAAAAAAAAAAAAAAA&#10;AAAAAAAAAAAAAAAAAAAAAAAAAAAAAAAAAAAAAAAAAAAADQAAAH8AAADxAAAA/wAAAPEAAAB/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GIA&#10;AADhAAAA/wAAAP8AAADkAAAAGgAAAAAAAAAAAAAAAAAAAAAAAAAAAAAAAAAAAAAAAAAAAAAAAAAA&#10;AAAAAAAAAAAAAAAAAAAAAAAAAAAAAAAAAAAAAAAAAAAAAAAAAAAAAAANAAAAnAAAAP8AAADxAAAA&#10;qQAAADg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QAAAGIAAADhAAAA/wAAAP8AAADkAAAAGgAAAAAAAAAAAAAAAAAAAAAA&#10;AAAAAAAAAAAAAAAAAAAAAAAAAAAAAAAAAAAAAAAAAAAAAAAAAAAAAAAAAAAAAH8AAAD/AAAA/wAA&#10;AP8AAAD/AAAA/wAAAP8AAAD/AAAA/wAAAP8AAAD/AAAAq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GIAAADhAAAA/wAAAP8AAADk&#10;AAAAGgAAAAAAAAAAAAAAAAAAAAAAAAAAAAAAAAAAAAAAAAAAAAAAAAAAAAAAAAAAAAAAAAAAAAAA&#10;AAAAAAAAAAAAAAAAAACcAAAA/wAAAJwAAAANAAAAAAAAAA0AAACMAAAA/wAAAJ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GIAAADhAAAA/wAAAP8AAADkAAAAGgAAAAAAAAAAAAAAAAAAAAAAAAAAAAAAAAAAAAAAAAAA&#10;AAAAAAAAAAAAAAAAAAAAAAAAAAAAAAAAAAAAAAAAAAAAAACcAAAA8QAAAGIAAAAAAAAAAAAAAGIA&#10;AADxAAAA8QAAAD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VAAAA8QAAAP8AAAD/AAAA/wAAAP8AAAD/AAAA/wAAAMYAAAANAAAA&#10;AAAAAAAAAAAAAAAAAAAAAAAAAAAAAAAAAAAAAAAAAAAAAAAAAAAAAAAAAAAAAAAAAAAAAAAAAAAN&#10;AAAAxgAAAPEAAABVAAAAAAAAADcAAADxAAAAxgAAAA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QAAAMYAAAC3AAAA/wAAAP8AAADkAAAAGgAAAAAAAAAAAAAA&#10;AAAAAAAAAAAAAAAAAAAAAAAAAAAAAAAAAAAAAAAAAAAAAAAAAAAAAAAAAAAAAAAAAAAAAAAAAAAA&#10;AAAAAAAAACoAAADUAAAA/wAAAMYAAAA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QAAAMYAAAC3AAAA/wAA&#10;AP8AAADkAAAAGgAAAAAAAAAAAAAAAAAAAAAAAAAAAAAAAAAAAAAAAAAAAAAAAAAAAAAAAAAAAAAA&#10;AAAAAAAAAAAAAAAADQAAAMYAAAD/AAAA/wAAAP8AAAD/AAAA/wAAAP8AAAD/AAAA/wAAAP8AAAD/&#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QAAAMYAAAC3AAAA/wAAAP8AAADkAAAAGgAAAAAAAAAAAAAAAAAAAAAAAAAAAAAAAAAA&#10;AAAAAAAAAAAAAAAAAAAAAAAAAAAAAAAAAAAAAAAAAAAAAAAAAFUAAAD/AAAAfwAAAAAAAAAAAAAA&#10;AAAAAAAAAAAAAAAAqgAAAP8AAAB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MYAAAC3AAAA/wAAAP8AAADkAAAAGgAAAAAA&#10;AAAAAAAAAAAAAAAAAAAAAAAAAAAAAAAAAAAAAAAAAAAAAAAAAAAAAAAAAAAAAAAAAAAAAAAAAAAA&#10;AH8AAAD/AAAAfwAAAAAAAAAAAAAAAAAAAAAAAABVAAAA/wAAAO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DkAAAAqQAAACoAAAAA&#10;AAAAAAAAAFUAAADUAAAA/wAAAP8AAACqAAAAAAAAAAAAAAAAAAAAAAAAAAAAAAAAAAAAAAAAAAAA&#10;AAAAAAAAAAAAAAAAAAAAAAAAAAAAAAAAAACqAAAA/wAAAFUAAAAAAAAAAAAAAAAAAABVAAAA/wAA&#10;AK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gAAAP8AAADkAAAAGgAAAAAAAAAAAAAAAAAAAAAAAAAAAAAAAAAAAAAAAAAAAAAAAAAAAAAA&#10;AAAAAAAAAAAAAAAAAAAAAAAAAAAAAAAAAAAAAAAANwAAAPEAAAD/AAAAq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DkAAAAGgAAAAAAAAAAAAAAAAAAAAAAAAAA&#10;AAAAAAAAAAAAAAAAAAAAAAAAAAAAAAAAAAAAAAAAAAAAAAAAAAAANwAAAOQAAAByAAAADQAAAAAA&#10;AAAAAAAAAAAAAAAAAAAAAAAADQAAAMYAAADG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AP8AAADkAAAA&#10;GgAAAAAAAAAAAAAAAAAAAAAAAAAAAAAAAAAAAAAAAAAAAAAAAAAAAAAAAAAAAAAAAAAAAAAAAAAA&#10;AAAADQAAAMYAAADxAAAANwAAAAAAAAAAAAAAAAAAAAAAAAAAAAAAVQAAAP8AAAC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AP8AAADkAAAAGgAAAAAAAAAAAAAAAAAAAAAAAAAAAAAAAAAAAAAAAAAAAAAA&#10;AAAAAAAAAAAAAAAAAAAAAAAAAAAAAAAANwAAAPEAAADkAAAAGgAAAAAAAAAAAAAAAAAAAAAAAAAN&#10;AAAAxgAAAP8AAAC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8AAAB/AAAAAAAAAAAAAAAAAAAAAAAAAAAAAAAaAAAA5AAAAP8AAADxAAAANwAA&#10;AAAAAAAAAAAAAAAAAAAAAAAAAAAAAAAAAAAAAAAAAAAAAAAAAAAAAAAAAAAAAAAAAFUAAAD/AAAA&#10;xgAAAA0AAAAAAAAAAAAAAAAAAAAaAAAA5AAAAP8AAAB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AP8AAADkAAAAGgAAAAAAAAAAAAAAAAAA&#10;AAAAAAAAAAAAAAAAAAAAAAAAAAAAAAAAAAAAAAAAAAAAAAAAAAAAAAAAAAAAAAAAAAAAAAA3AAAA&#10;8QAAAP8AAACq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gAAAP8A&#10;AADkAAAAGgAAAAAAAAAAAAAAAAAAAAAAAAAAAAAAAAAAAAAAAAAAAAAAAAAAAAAAAAAAAAAAAAAA&#10;AAAAAAAAAAAAfwAAAFUAAAAAAAAAAAAAAAAAAAAAAAAAAAAAAAAAAAAAAAAANwAAAPE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gAAAP8AAADkAAAAGgAAAAAAAAAAAAAAAAAAAAAAAAAAAAAAAAAAAAAA&#10;AAAAAAAAAAAAAAAAAAAAAAAAAAAAAAAAAAAAAAAAGgAAAOQAAAD/AAAAVQAAAAAAAAAAAAAAAAAA&#10;AAAAAAAAAAAAVQAAAP8AAADG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gAAAP8AAADkAAAAGgAAAAAAAAAA&#10;AAAAAAAAAAAAAAAAAAAAAAAAAAAAAAAAAAAAAAAAAAAAAAAAAAAAAAAAAAAAAAAAAAAAfwAAAP8A&#10;AADGAAAADQAAAAAAAAAAAAAAAAAAAAAAAAAAAAAAfwAAAP8AAADx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I8AAAANAAAAAAAAAAAAAAAAAAAA&#10;AAAAAAAAAAAAAAAAVQAAAP8AAAD/AAAAfwAAAAAAAAAAAAAAAAAAAAAAAAAAAAAAAAAAAAAAAAAA&#10;AAAAAAAAAAAAAAAAAAAADQAAAMYAAAD/AAAAqgAAAAAAAAAAAAAAAAAAAAAAAAAAAAAAqgAAAP8A&#10;AADG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wAAAP8AAADkAAAAGgAAAAAAAAAAAAAAAAAAAAAAAAAAAAAAAAAAAAAAAAAAAAAAAAAAAAAAAAAA&#10;AAAAAAAAAAAAAAAAAAAAAAAAAA0AAADGAAAA/wAAAO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P8AAADkAAAAGgAAAAAAAAAAAAAAAAAAAAAAAAAAAAAA&#10;AAAAAAAAAAAAAAAAAAAAAAAAAAAAAAAAAAAAAAAAAAAAAAAAKwAAAAAAAAAAAAAAAAAAAAAAAAAA&#10;AAAAAAAAAAAAAAAAAAAAfwAAAPEAAAA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P8AAADkAAAAGgAA&#10;AAAAAAAAAAAAAAAAAAAAAAAAAAAAAAAAAAAAAAAAAAAAAAAAAAAAAAAAAAAAAAAAAAAAAAAAAAAA&#10;DQAAAMYAAAD/AAAAqgAAAAAAAAAAAAAAAAAAAAAAAAAAAAAAfwAAAP8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kAAAAGgAAAAAAAAAAAAAAAAAAAAAAAAAAAAAAAAAAAAAAAAAAAAAAAAAA&#10;AAAAAAAAAAAAAAAAAAAAAAAAAAAAqgAAAP8AAADGAAAADQAAAAAAAAAAAAAAAAAAAAAAAAAAAAAA&#10;VQAAAP8AAAD/AAAAV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PEAAAD/AAAAfwAAAAAA&#10;AAAAAAAAAAAAAAAAAAAAAAAAAAAAAAAAAAAAAAAAAAAAAAAAAAAAAAAANwAAAPEAAAD/AAAAfwAA&#10;AAAAAAAAAAAAAAAAAAAAAAAAAAAAfwAAAP8AAADx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P8AAADkAAAAGgAAAAAAAAAAAAAAAAAAAAAA&#10;AAAAAAAAAAAAAAAAAAAAAAAAAAAAAAAAAAAAAAAAAAAAAAAAAAAAAAAAAAAAAFUAAAD/AAAA/wAA&#10;AH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P8AAADk&#10;AAAAGgAAAAAAAAAAAAAAAAAAAAAAAAAAAAAAAAAAAAAAAAAAAAAAAAAAAAAAAAAAAAAAAAAAAAAA&#10;AAAAAAAAAAAAAAAAAAAAAAAAAAAAAAAAAAAAAAAAAAAAAAAAAAANAAAAxgAAAMY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DkAAAAGgAAAAAAAAAAAAAAAAAAAAAAAAAAAAAAAAAAAAAAAAAA&#10;AAAAAAAAAAAAAAAAAAAAAAAAAAAAAAAAAAAAAAAAAH8AAAD/AAAA/wAAAH8AAAAAAAAAAAAAAAAA&#10;AAAaAAAA5A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DkAAAAGgAAAAAAAAAAAAAA&#10;AAAAAAAAAAAAAAAAAAAAAAAAAAAAAAAAAAAAAAAAAAAAAAAAAAAAAAAAAAANAAAAxgAAAP8AAADG&#10;AAAADQAAAAAAAAAAAAAAAAAAAAAAAAAAAAAANwAAAPEAAAD/AAAAq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VQAAAAAAAAAAAAAAAAAAAAAAAAAAAAAAAAAAAAAAAAAAAAAA&#10;AAAAAAAAAAAAAAAAfwAAAP8AAAD/AAAAVQAAAAAAAAAAAAAAAAAAAAAAAAAAAAAAVQAAAP8AAAD/&#10;AAAAV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kAAAAGgAAAAAAAAAAAAAAAAAAAAAAAAAAAAAAAAAAAAAAAAAAAAAAAAAAAAAAAAAAAAAA&#10;AAAAAAAAAAAAAAAADQAAAMYAAAD/AAAA5AAAAB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P8AAADkAAAAGgAAAAAAAAAAAAAAAAAAAAAAAAAAAAAAAAAA&#10;AAAAAAAAAAAAAAAAAAAAAAAAAAAAAAAAAAAAAAAAAAAAAAAAAAAAAAAAAAAAAAAAAAAAAAAAAAAA&#10;AAAAAAAAAAA3AAAA8QAAA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P8AAADkAAAAGgAAAAAA&#10;AAAAAAAAAAAAAAAAAAAAAAAAAAAAAAAAAAAAAAAAAAAAAAAAAAAAAAAAAAAAAAAAAAAAAAAAAAAA&#10;ABoAAADkAAAA/wAAAP8AAADGAAAADQAAAA0AAADGAAAA1AAAAC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wAAAP8AAADkAAAAGgAAAAAAAAAAAAAAAAAAAAAAAAAAAAAAAAAAAAAAAAAAAAAAAAAAAAAA&#10;AAAAAAAAAAAAAAAAAAANAAAAxgAAAP8AAADkAAAAGgAAAAAAAAAAAAAAAAAAAAAAAAAAAAAANwAA&#10;APEAAAD/AAAAq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kAAAAGgAAAAAAAAAA&#10;AAAAAAAAAAAAAAAAAAAAAAAAAAAAAAAAAAAAAAAAAAAAAAAAAAAAqgAAAP8AAADxAAAANwAAAAAA&#10;AAAAAAAAAAAAAAAAAAAAAAAANwAAAPEAAAD/AAAA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wAAAP8AAADkAAAAGgAAAAAAAAAAAAAAAAAAAAAAAAAA&#10;AAAAAAAAAAAAAAAAAAAAAAAAAAAAAAAAAAAAAAAAAAAAAAAAAAAAVQAAAP8AAAD/AAAAqgAAADgA&#10;AADGAAAA8QAAAP8AAAD/AAAAqQAAAC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P8AAADkAAAA&#10;GgAAAAAAAAAAAAAAAAAAAAAAAAAAAAAAAAAAAAAAAAAAAAAAAAAAAAAAAAAAAAAAAAAAAAAAAAAA&#10;AAAAAAAAAAAAAAAAAAAAAAAAAAAAAAAAAAAAAAAAAAAAAAB/AAAA8QAAAD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DkAAAAGgAAAAAAAAAAAAAAAAAAAAAAAAAAAAAAAAAAAAAAAAAAAAAA&#10;AAAAAAAAAAAAAAAAAAAAAAAAAAAAAAAAAAAAAAAAAAAqAAAA5AAAAP8AAAD/AAAA4QAAAOEAAACc&#10;AAAAD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P8AAADkAAAAGgAAAAAAAAAAAAAAAAAA&#10;AAAAAAAAAAAAAAAAAAAAAAAAAAAAAAAAAAAAAAAAAAAAAAAAAAAAAAAAAAAAfwAAAP8AAAD/AAAA&#10;VQAAAAAAAAAAAAAAAAAAAAAAAAAAAAAANwAAAPEAAAD/AAAAq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B/AAAAAAAAAAAAAAAAAAAAAAAAAAAAAAAAAAAAAAAAAAAAAAAAAAAAAAAA&#10;AAAAAAAAAAAAqgAAAP8AAADxAAAANwAAAAAAAAAAAAAAAAAAAAAAAAAAAAAANwAAAPEAAAD/AAAA&#10;q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P8A&#10;AADkAAAAGgAAAAAAAAAAAAAAAAAAAAAAAAAAAAAAAAAAAAAAAAAAAAAAAAAAAAAAAAAAAAAAAAAA&#10;AAAAAAAAAAAAfwAAAP8AAAD/AAAA8QAAAH8AAAANAAAAAAAAACoAAADUAAAA/wAAAPEA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wAAAP8AAADkAAAAGgAAAAAAAAAAAAAAAAAAAAAAAAAAAAAAAAAAAAAA&#10;AAAAAAAAAAAAAAAAAAAAAAAAAAAAAAAAAAAAAAAAAAAAAAAAAAAAAAAAAAAAAAAAAAAAAAAAAAAA&#10;AA0AAADGAAAAxgAAAA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wAAAP8AAADkAAAAGgAAAAAAAAAA&#10;AAAAAAAAAAAAAAAAAAAAAAAAAAAAAAAAAAAAAAAAAAAAAAAAAAAAAAAAAAAAAAAAAAAAAAAAAAAA&#10;AAAAAAAAGgAAANQAAAD/AAAA/wAAAPEAAAB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wAAAP8AAADkAAAAGgAAAAAAAAAAAAAAAAAAAAAAAAAAAAAAAAAAAAAAAAAAAAAAAAAAAAAAAAAA&#10;AAAAAAAAAAAAAAAAAAAANwAAAPEAAAD/AAAAxgAAAA0AAAAAAAAAAAAAAAAAAAAAAAAAVQAAAP8A&#10;AAD/AAAAq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NAAAAxgAAAOQAAAAaAAAAAAAAAAAAAAAAAAAA&#10;AAAAAAAAAAAAAAAAAAAAAAAAAAAAAAAAAAAAAAAAAAANAAAAxgAAAP8AAADkAAAAGgAAAAAAAAAA&#10;AAAAAAAAAAAAAAAAAAAANwAAAPEAAAD/AAAAq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P8AAADkAAAAGgAAAAAAAAAAAAAAAAAAAAAAAAAAAAAA&#10;AAAAAAAAAAAAAAAAAAAAAAAAAAAAAAAAAAAAAAAAAAAAAAAAqgAAAP8AAADxAAAANwAAAAAAAAAA&#10;AAAAAAAAAAAAAAAaAAAA5AAAAP8AAADkAAAAG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P8AAADkAAAAGgAA&#10;AAAAAAAAAAAAAAAAAAAAAAAAAAAAAAAAAAAAAAAAAAAAAAAAAAAAAAAAAAAAAAAAAAAAAAAAAAAA&#10;AAAAAAAAAAAAAAAAAAAAAAAAAAAAAAAAAAAAAFUAAAD/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kAAAAGgAAAAAAAAAAAAAAAAAAAAAAAAAAAAAAAAAAAAAAAAAAAAAAAAAA&#10;AAAAAAAAAAAAAAAAAAAAAAAAAAAAAAAAAAAAAAAAAAAADQAAALkAAADUAAAA/wAAAP8AAAD/AAAA&#10;f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P8AAADkAAAAGgAAAAAAAAAAAAAAAAAAAAAA&#10;AAAAAAAAAAAAAAAAAAAAAAAAAAAAAAAAAAAAAAAAAAAAAAAAAAAAAAAAAAAAAFUAAADxAAAA/wAA&#10;AMYAAAAqAAAAAAAAAA0AAAB/AAAA8QAAAP8AAAD/AAAAV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V&#10;AAAA/wAAAFUAAAAAAAAAAAAAAAAAAAAAAAAAAAAAAAAAAAAAAAAAAAAAAAAAAAAAAAAAAAAAAAAA&#10;AAANAAAAxgAAAP8AAADkAAAAGgAAAAAAAAAAAAAAAAAAAAAAAAAAAAAANwAAAPE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P8AAADk&#10;AAAAGgAAAAAAAAAAAAAAAAAAAAAAAAAAAAAAAAAAAAAAAAAAAAAAAAAAAAAAAAAAAAAAAAAAAAAA&#10;AAANAAAAxgAAAP8AAADxAAAANwAAAAAAAAAAAAAAAAAAAAAAAAAAAAAAfwAAAP8AAAD/AAAAV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DkAAAAGgAAAAAAAAAAAAAAAAAAAAAAAAAAAAAAAAAAAAAAAAAA&#10;AAAAAAAAAAAAAAAAAAAAAAAAAAAAAAAAAAAAAAAAAAAAAAAAAAAAAAAAAAAAAAAAAAAAAAAAAKoA&#10;AADk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DkAAAAGgAAAAAAAAAAAAAA&#10;AAAAAAAAAAAAAAAAAAAAAAAAAAAAAAAAAAAAAAAAAAAAAAAAAAAAAAAAAAAAAAAAAAAAAAAAAAA3&#10;AAAA8QAAAH8AAAAAAAAAYgAAAPEAAAD/AAAA/wAAAJ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kAAAAGgAAAAAAAAAAAAAAAAAAAAAAAAAAAAAAAAAAAAAAAAAAAAAAAAAAAAAAAAAAAAAA&#10;AAAAAAAAAAAAAAAAAAAAAAAAAAAqAAAAxgAAAP8AAAD/AAAA8QAAAKkAAAA4AAAAxgAAAP8AAADx&#10;AAAAN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oAAADkAAAAfwAAAAAAAAAAAAAAAAAAAAAAAAAAAAAAAAAA&#10;AAAAAAAAAAAAAAAAAAAAAAAAAAAAAAAAAAAAAAANAAAAxgAAAP8AAADkAAAAGgAAAAAAAAAAAAAA&#10;AAAAAAAAAAAAAAAANwAAAPEAAAD/AAAAq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P8AAADkAAAAGgAAAAAAAAAAAAAAAAAAAAAAAAAAAAAAAAAA&#10;AAAAAAAAAAAAAAAAAAAAAAAAAAAAAAAAAAAAAAANAAAAxgAAAP8AAADkAAAAGgAAAAAAAAAAAAAA&#10;AAAAAAAAAAAAAAAANwAAAPEAAAD/AAAAq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wAAAP8AAADkAAAAGgAAAAAA&#10;AAAAAAAAAAAAAAAAAAAAAAAAAAAAAAAAAAAAAAAAAAAAAAAAAAAAAAAAAAAAAAAAAAAAAAAAAAAA&#10;AAAAAAAAAAAAAAAAAAAAAAAAAAAAGgAAAOQAAAC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wAAAP8AAADkAAAAGgAAAAAAAAAAAAAAAAAAAAAAAAAAAAAAAAAAAAAAAAAAAAAAAAAAAAAA&#10;AAAAAAAAAAAAAAAAAAAAAAAAAAAAABoAAADkAAAAxgAAAA0AAAAAAAAAAAAAADcAAADxAAAA/wAA&#10;AP8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wAAAP8AAADkAAAAGgAAAAAAAAAAAAAAAAAAAAAAAAAA&#10;AAAAAAAAAAAAAAAAAAAAAAAAAAAAAAAAAAAAAAAAAAAAAAAAAAAAAAAAAAAAAAAAAAAAAAAAAAAA&#10;AAAAAAAAAAAAAAAAAAA3AAAA8QAAAP8AAADG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oAAACqAAAA&#10;AAAAAAAAAAAAAAAAAAAAAAAAAAAAAAAAAAAAAAAAAAAAAAAAAAAAAAAAAAAAAAAAAAAAAAAAAAAA&#10;AAAAqgAAAP8AAADxAAAANwAAAAAAAAAAAAAAAAAAAAAAAAAAAAAAVQAAAP8AAAD/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P8AAADkAAAA&#10;GgAAAAAAAAAAAAAAAAAAAAAAAAAAAAAAAAAAAAAAAAAAAAAAAAAAAAAAAAAAAAAAAAAAAAAAAAAA&#10;AAAAqgAAAP8AAADkAAAAGgAAAAAAAAAAAAAAAAAAAAAAAAAAAAAAGgAAAOQAAAD/AAAAq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P8AAADkAAAAGgAAAAAAAAAAAAAAAAAAAAAAAAAAAAAAAAAAAAAAAAAAAAAA&#10;AAAAAAAAAAAAAAAAAAAAAAAAAAAAAAAAAAAAAAAAAAAAAAAAAAAAAAAAAAAAAAAAVQAAAP8AAAB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P8AAADkAAAAGgAAAAAAAAAAAAAAAAAA&#10;AAAAAAAAAAAAAAAAAAAAAAAAAAAAAAAAAAAAAAAAAAAAAAAAAAAAAAAAAAAAAAAAAKoAAAD/AAAA&#10;VQAAAAAAAAAAAAAAAAAAAAAAAAA3AAAA8QAAAP8AAADk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wAAAP8A&#10;AADkAAAAGgAAAAAAAAAAAAAAAAAAAAAAAAAAAAAAAAAAAAAAAAAAAAAAAAAAAAAAAAAAAAAAAAAA&#10;AAAAAAAAAAAAAAAAAAAAAAAAAAAAAAAAAAAAAAAAAAAAAAAAAAAAAACqAAAA/wAAAP8AAAB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wAAAMYAAAANAAAAAAAAAAAAAAAAAAAAAAAAAAAAAAAAAAAAAAAAAAAA&#10;AAAAAAAAAAAAAAAAAAAAAAAAAAAAAAAAAAAAAAAAfwAAAP8AAADxAAAANwAAAAAAAAAAAAAAAAAA&#10;AAAAAAAAAAAAVQAAAP8AAAD/AAAAV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wAAAP8AAADkAAAAGgAAAAAAAAAAAAAAAAAAAAAAAAAAAAAAAAAAAAAA&#10;AAAAAAAAAAAAAAAAAAAAAAAAAAAAAAAAAAAAAAAAfwAAAP8AAADxAAAANwAAAAAAAAAAAAAAAAAA&#10;AAAAAAAAAAAADQAAAMYAAAD/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wAAAP8AAADkAAAAGgAAAAAAAAAA&#10;AAAAAAAAAAAAAAAAAAAAAAAAAAAAAAAAAAAAAAAAAAAAAAAAAAAAAAAAAAAAAAAAAAAAAAAAAAAA&#10;AAAAAAAAAAAAAAAAAAAAAAAAqgAAAO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wAAAP8AAADkAAAAGgAAAAAAAAAAAAAAAAAAAAAAAAAAAAAAAAAAAAAAAAAAAAAAAAAAAAAAAAAA&#10;AAAAAAAAAAAAAAAAAAAANwAAAPEAAADxAAAANwAAAAAAAAAAAAAAAAAAAAAAAAAAAAAAVQAAAP8A&#10;AADx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wAAAP8AAADkAAAAGgAAAAAAAAAAAAAAAAAAAAAAAAAAAAAA&#10;AAAAAAAAAAAAAAAAAAAAAAAAAAAAAAAAAAAAAAAAAAAAAAAAAAAAAAAAAAAAAAAAAAAAAAAAAAAA&#10;AAAAAAAAADcAAADxAAAA/wAAAK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VAAAAuQAAAA0AAAAAAAAAAAAA&#10;AAAAAAAAAAAAAAAAAAAAAAAAAAAAAAAAAAAAAAAAAAAAAAAAAAAAAAAAAAAAAAAAAAAAAAAAAAAA&#10;NwAAAPEAAAD/AAAAVQAAAAAAAAAAAAAAAAAAAAAAAAAAAAAAfwAAAP8AAADxAAAAN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P8AAADkAAAAGgAA&#10;AAAAAAAAAAAAAAAAAAAAAAAAAAAAAAAAAAAAAAAAAAAAAAAAAAAAAAAAAAAAAAAAAAAAAAAAAAAA&#10;NwAAAPEAAAD/AAAAVQAAAAAAAAAAAAAAAAAAAAAAAAAAAAAADQAAAMYAAAD/AAAAV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wAAAP8AAADkAAAAGgAAAAAAAAAAAAAAAAAAAAAAAAAAAAAAAAAAAAAAAAAAAAAAAAAA&#10;AAAAAAAAAAAAAAAAAAAAAAAAAAAAAAAAAAAAAAAAAAAAAAAAAAAAAAAaAAAA5AAAAK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wAAAP8AAADkAAAAGgAAAAAAAAAAAAAAAAAAAAAA&#10;AAAAAAAAAAAAAAAAAAAAAAAAAAAAAAAAAAAAAAAAAAAAAAAAAAAAAAAANwAAAPEAAADkAAAAGgAA&#10;AAAAAAAAAAAAAAAAAAAAAAAAAAAADQAAAMYAAADxAAAA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P8AAADk&#10;AAAAGgAAAAAAAAAAAAAAAAAAAAAAAAAAAAAAAAAAAAAAAAAAAAAAAAAAAAAAAAAAAAAAAAAAAAAA&#10;AAAAAAAAAAAAAAAAAAAAAAAAAAAAAAAAAAAAAAAAGgAAAOQAAAD/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GAAAAGgAAAAAAAAAAAAAAAAAAAAAAAAAAAAAAAAAAAAAAAAAAAAAAAAAAAAAAAAAA&#10;AAAAAAAAAAAAAAAAAAAAAAAAAAAAAAAAAAAADQAAAMYAAAD/AAAAfwAAAAAAAAAAAAAAAAAAAAAA&#10;AAAAAAAAqgAAAP8AAAC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wAAAP8AAADkAAAAGgAAAAAAAAAAAAAAAAAAAAAAAAAAAAAAAAAAAAAAAAAA&#10;AAAAAAAAAAAAAAAAAAAAAAAAAAAAAAAAAAAADQAAAMYAAAD/AAAAqgAAAAAAAAAAAAAAAAAAAAAA&#10;AAAAAAAANwAAAPEAAADk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wAAAP8AAADkAAAAGgAAAAAAAAAAAAAA&#10;AAAAAAAAAAAAAAAAAAAAAAAAAAAAAAAAAAAAAAAAAAAAAAAAAAAAAAAAAAAAAAAAAAAAAAAAAAAA&#10;AAAAAAAAAAAAAABVAAAA/wAAAF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P8AAADkAAAAGgAAAAAAAAAAAAAAAAAAAAAAAAAAAAAAAAAAAAAAAAAAAAAAAAAAAAAAAAAAAAAA&#10;AAAAAAAAAAAAAAAAGgAAAOQAAADxAAAANwAAAAAAAAAAAAAAAAAAAAAAAAAAAAAADQAAAMYAAADk&#10;AAAA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P8AAADkAAAAGgAAAAAAAAAAAAAAAAAAAAAAAAAAAAAAAAAA&#10;AAAAAAAAAAAAAAAAAAAAAAAAAAAAAAAAAAAAAAAAAAAAAAAAAAAAAAAAAAAAAAAAAAAAAAANAAAA&#10;xgAAAP8AAADkAAAAK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wAAAMYAAAAaAAAAAAAAAAAAAAAAAAAAAAAAAAAA&#10;AAAAAAAADQAAAEcAAAAAAAAAAAAAAAAAAAAAAAAAAAAAAAAAAAAAAAAAAAAAAAAAAAAAAAAAAAAA&#10;AFUAAAD/AAAAxgAAAA0AAAAAAAAAAAAAAAAAAAAaAAAA5AAAAP8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gAAAP8AAADkAAAAGgAAAAAA&#10;AAAAAAAAAAAAAAAAAAAAAAAAAAAAAAAAAAA3AAAA8QAAAPEAAAA3AAAAAAAAAAAAAAAAAAAAAAAA&#10;ADcAAADxAAAA/wAAAFUAAAAAAAAAAAAAAAAAAAAAAAAAfwAAAP8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gAAAP8AAADkAAAAGgAAAAAAAAAAAAAAAAAAAAAAAAAAAAAAAAAAAAAAAAA3AAAA8QAAAPEA&#10;AAA3AAAAAAAAAAAAAAAAAAAAAAAAAAAAAAAAAAAAAAAAAAAAAACqAAAA5A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gAAAP8AAADkAAAAGgAAAAAAAAAAAAAAAAAAAAAAAAAA&#10;AAAAAAAAAAAAAAA3AAAA8QAAAPEAAAA3AAAAAAAAAAAAAAAAAAAAAAAAAH8AAAD/AAAAqgAAAAAA&#10;AAAAAAAAAAAAAAAAAAAAAAAANwAAAPE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gAAAP8AAADkAAAA&#10;GgAAAAAAAAAAAAAAAAAAAAAAAAAAAAAAAAAAAAAAAAA3AAAA8QAAAPEAAAA3AAAAAAAAAAAAAAAA&#10;AAAAAAAAAAAAAAAAAAAAAAAAACoAAADGAAAA/wAAANQAAAA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xgAA&#10;ACoAAAAAAAAAAAAAAAAAAAAAAAAAAAAAAAAAAAAqAAAA1AAAAFUAAAAAAAAAAAAAAAAAAAA3AAAA&#10;8QAAAPEAAAA3AAAAAAAAAAAAAAAAAAAAAAAAAA0AAADGAAAA/wAAAFUAAAAAAAAAAAAAAAAAAABV&#10;AAAA/wAAAK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5AAAAP8AAAD/AAAAcgAAAAAAAAAAAAAAAAAAAAAAAAAAAAAAAAAAAAAAAACqAAAA&#10;/wAAAP8AAACqAAAAAAAAAAAAAAAAAAAAAAAAAAAAAAA3AAAA8QAAAPEAAABVAAAAAAAAAA0AAACM&#10;AAAA/wAAA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qAAAA5AAAAP8AAAD/AAAAcgAAAAAAAAAAAAAAAAAA&#10;AAAAAAAAAAAAAAAAAAAAAACqAAAA/wAAAP8AAACqAAAAAAAAAAAAAAAAAAAAAAAAAAAAAAAAAAAA&#10;AAAAABoAAADkAAAAq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AAAA5AAAAP8A&#10;AAD/AAAAcgAAAAAAAAAAAAAAAAAAAAAAAAAAAAAAAAAAAAAAAACqAAAA/wAAAP8AAACqAAAAAAAA&#10;AAAAAAAAAAAAAAAAAA0AAACqAAAA/wAAAMYAAAAqAAAAAAAAAAAAAABVAAAA8QAAAJw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qAAAA5AAAAP8AAAD/AAAAcgAAAAAAAAAAAAAAAAAAAAAAAAAAAAAAAAAAAAAA&#10;AACqAAAA/wAAAP8AAACqAAAAAAAAAAAAAAAAAAAAAAAAAAAAAAA4AAAAqQAAAPEAAADxAAAAfwAA&#10;A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UAAADxAAAA/wAAAP8AAAD/AAAA/wAAAP8AAAD/AAAA/wAAAP8AAAD/&#10;AAAAxgAAAA0AAAAAAAAAAAAAAAAAAACqAAAA/wAAAP8AAACqAAAAAAAAAAAAAAAAAAAAAAAAAAAA&#10;AAAaAAAA1AAAAOQAAAAqAAAAAAAAAGIAAADxAAAAxgAAAA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OQAAAD/AAAA/wAAAP8AAAD/AAAA/wAAAP8AAAB/&#10;AAAAAAAAAAAAAAAAAAAAAAAAAAAAAAA3AAAA8QAAAPEAAAA3AAAAAAAAAAAAAAAAAAAAAAAAAAAA&#10;AAAAAAAAKgAAAKkAAAD/AAAA/wAAAP8AAACpAAAAK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OQAAAD/AAAA&#10;/wAAAP8AAAD/AAAA/wAAAP8AAAB/AAAAAAAAAAAAAAAAAAAAAAAAAAAAAAA3AAAA8QAAAPEAAAA3&#10;AAAAAAAAAAAAAAAAAAAAAAAAAAAAAAAAAAAAAAAAAFUAAADxAAAA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OQAAAD/AAAA/wAAAP8AAAD/AAAA/wAAAP8AAAB/AAAAAAAAAAAAAAAAAAAA&#10;AAAAAAAAAAA3AAAA8QAAAPEAAAA3AAAAAAAAAAAAAAAAAAAAAAAAAAAAAAAAAAAAVQAAAMYAAAD/&#10;AAAA/wAAAP8AAADGAAAAV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gAAAOQAAAD/AAAA/wAAAP8AAAD/AAAA/wAA&#10;AP8AAAB/AAAAAAAAAAAAAAAAAAAAAAAAAAAAAAA3AAAA8QAAAPEAAAA3AAAAAAAAAAAAAAAAAAAA&#10;VQAAAP8AAAD/AAAA1AAAAH8AAA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QAAAP8AAAD/AAAA/wAAAP8A&#10;AAD/AAAA/wAAAP8AAAD/AAAA/wAAAP8AAAD/AAAAfwAAAAAAAAAAAAAAAAAAAAAAAAA3AAAA8QAA&#10;APEAAAA3AAAAAAAAAAAAAAAAAAAAAAAAAAAAAAAAAAAADQAAAJwAAAD/AAAA/wAAAOEAAAB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A1AAAAP8AAAD/AAAA1AAAAF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DxAAAA/wAAAP8AAAD/AAAA&#10;/wAAAP8AAAB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MYAAACMAAAADQAAAAAAAAAqAAAAxgAAAP8AAADkAAAAG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wAAAHIAAAAAAAAAAAAAAAAAAAAAAAAADQAA&#10;AMYAAADx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AAADk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MYA&#10;AAC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wAAAN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AAAAF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UAAAB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gAAANcAAAA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wAAAI8AAAAAAAAAAAAAAAAAAAAAAAAAAAAAAAAAAAAAAAAAAAAAAAAAAAAAAAAAAAAAAAAA&#10;AAAAAAAAAAAAAAAAAAAAAAAAAAAAAAAAAAAAAAAAAAAAAAAAAAAAAAAAGgAAANcAAAA3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NcAAAA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VAAAAnAAAAAAAAAAAAAAAAAAAAAAAAAAqAAAAnAAA&#10;AA0AAAAAAAAAAAAAAAAAAAAAAAAAAAAAAAAAAAAAAAAAAAAAAAAAAAAAAAAAAAAAAAAAAAAAAAAA&#10;AAAAAAAAAAAAAAAAGgAAANcAAAA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gAAANc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IAAADxAAAA&#10;/wAAAP8AAAD/AAAA/wAAAP8AAAD/AAAAfwAAAAAAAAAAAAAAAAAAAAAAAAAAAAAAAAAAAAAAAAAA&#10;AAAAAAAAAAAAAAAAAAAAAAAAAAAAAAAAAAAAAAAAAAAAAAAAAAAAGgAAANcAAAA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NcAAAA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gAAAP8AAAD/AAAA/wAAAP8AAAD/AAAA/wAAAP8AAADxAAAANwAAAAAA&#10;AAAAAAAAAAAAAAAAAAAAAAAAAAAAAAAAAAAAAAAAAAAAAAAAAAAAAAAAAAAAAAAAAAAAAAAAAAAA&#10;AAAAAAAAAAAAGgAAANc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cAAAC5AAAAD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NcAAAA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wAAAH8AAAAAAAAAAAAAAAAA&#10;AAAAAAAAAAAAAAAAAAAAAAAAAAAAAAAAAAAAAAAAGgAAANcA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gAAAPEAAAA3AAAAAAAAAAAAAAAAAAAAAAAAAAAAAAAAAAAAAAAAAAAAAAAAAAAA&#10;GgAAANcAAAA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PEAAADGAAAADQAAAAAAAAAA&#10;AAAAAAAAAAAAAAAAAAAAAAAAAAAAAAAAAAAAGgAAANcAAAA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QAAAJwAAAAAAAAA&#10;AAAAAAAAAAAAAAAAAAAAAAAAAAAAAAAAOAAAAMYAAAB/AAAAAAAAAAAAAAAAAAAAAAAAAAAAAAAA&#10;AAAAGgAAANcAAAA3AAAAAAAAAAAAAAAAAAAAAAAAAAAAAAAAAAAAAAAAAAAAAAAaAAAA5AAAAP8A&#10;AAB/AAAAAAAAAAAAAAAAAAAAAAAAAAAAAAAAAAAAAAAAAAAAAAAAAAAAAAAAAAAAAAAAAAAADQAA&#10;AMYAAADxAAAAN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EAAADGAAAADQAA&#10;AAAAAAAAAAAAAAAAAAAAAAAAAAAAAAAAAAAAAAAAAAAAGgAAANcAAAA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VAAAAxgAAAA0AAAAAAAAAAAAAAAAAAAAAAAAAAAAAAAAAAAAAAAAAAAAAAFUA&#10;AAB/AAAAAAAAAAAAAAAAAAAAAAAAAAAAAAAAAAAAGgAAANcAAAA3AAAAAAAAAAAAAAAAAAAAAAAA&#10;AAAAAAAAAAAAAAAAAAAAAAAaAAAA5AAAAP8AAABVAAAAAAAAAAAAAAAAAAAAAAAAAAAAAAAAAAAA&#10;AAAAAAAAAAAAAAAAAAAAAAAAAAAAAAAAAAAAADcAAADxAAAAq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gAAAPEAAAA3AAAAAAAAAAAAAAAAAAAAAAAAAAAAAAAAAAAAAAAAAAAAAAAA&#10;AAAAGgAAANcAAAA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kAAAAqgAAAAAAAAAAAAAAAAAA&#10;AAAAAAAAAAAAAAAAAAAAAAAAAAAADQAAALkAAAA3AAAAAAAAAAAAAAAAAAAAAAAAAAAAAAAAAAAA&#10;GgAAANcAAAA3AAAAAAAAAAAAAAAAAAAAAAAAAAAAAAAAAAAAAAAAAAAAAAAaAAAA5AAAAOQAAAAa&#10;AAAAAAAAAAAAAAAAAAAAAAAAAAAAAAAAAAAAAAAAAAAAAAAAAAAAAAAAAAAAAAAAAAAAAAAAAAAA&#10;AAB/AAAA/wAAAF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wAAAH8AAAAAAAAAAAAAAAAA&#10;AAAAAAAAAAAAAAAAAAAAAAAAAAAAAAAAAAAAAAAAGgAAANcAAA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UAAAD/AAAA/wAAANQAAABVAAAAHQAAAAAAAAAAAAAAAAAAAB0AAABVAAAA1AAAAH8AAAAA&#10;AAAAAAAAAAAAAAAAAAAAAAAAAAAAAAAAAAAAAAAAAB0AAAAAAAAAAAAAAAAAAAAAAAAANwAAAPEA&#10;AADUAAAAGgAAAAAAAAA3AAAA8QAAAKoAAAAAAAAAAAAAAAAAAAAAAAAAAAAAAAAAAAAAAAAAAAAA&#10;AAAAAAAAAAAAAAAAAAAAAAAAAAAAAAAAAAAAAAAAAAAAfwAAAPEAAABV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cAAADxAAAAfwAAAAAAAAAAAAAAAAAAAAAAAAAAAAAAAAAAAAAAAAAAAAAAAAAAAAAAAAAAAAAA&#10;AAAAAB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cAAAA/wAAAP8AAAD/AAAA/wAAAP8A&#10;AAD/AAAA/wAAAP8AAADxAAAAYgAAAAAAAAAAAAAAAAAAAAAAAAAAAAAAAAAAAAAAAAAAAAAAAAAA&#10;AAAAAAAAAAAAAAAAAAAAAAAAAAAAfwAAAP8AAAD/AAAAxgAAAA0AAAB/AAAAxgAAAA0AAAAAAAAA&#10;AAAAAAAAAAAAAAAAAAAAAAAAAAAAAAAAAAAAAAAAAAAAAAAAAAAAAAAAAAAAAAAAAAAAAAAAAAAA&#10;AAAAAAAAAGIAAADxAAAAjAAAAA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gAAAOQAAAB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gAAAKkAAADhAAAA/wAAAP8AAAD/AAAA1AAAAH8AAAANAAAAAAAAAAAAAAAAAAAA&#10;AAAAAAAAAAAAAAAAAAAAAAAAAAAAAAAAAAAAAAAAAAAAAAAAAAAAAAAAAAAAAAAADQAAAKkAAAD/&#10;AAAA/wAAAOEAAAB/AAAADQAAAAAAAAAAAAAAAAAAAAAAAAAAAAAAAAAAAAAAAAAAAAAAAAAAAAAA&#10;AAAAAAAAAAAAAAAAAAAAAAAAAAAAAAAAAAAAAAAAAAAAAAAAAAANAAAAnAAAAF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3AAAAnAAAAC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">
                <v:group id="Group 72" o:spid="_x0000_s1185" style="position:absolute;width:58801;height:32689" coordorigin=",1828" coordsize="58801,32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">
                  <v:group id="Group 71" o:spid="_x0000_s1186" style="position:absolute;top:4724;width:58801;height:29794" coordorigin="1905,1651" coordsize="58806,29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">
                    <v:group id="Group 59" o:spid="_x0000_s1187" style="position:absolute;left:1905;top:1651;width:58806;height:29801" coordorigin=",4500" coordsize="58812,29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">
                      <v:shape id="Picture 58" o:spid="_x0000_s1188" type="#_x0000_t75" style="position:absolute;left:31700;top:4500;width:27112;height:20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">
                        <v:imagedata r:id="rId64" o:title=""/>
                      </v:shape>
                      <v:shape id="_x0000_s1189" type="#_x0000_t202" style="position:absolute;top:25850;width:58045;height:8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" stroked="f">
                        <v:textbox>
                          <w:txbxContent>
                            <w:p w14:paraId="75F756EF" w14:textId="629C86C7" w:rsidR="005A78B8" w:rsidRPr="00E73E36" w:rsidRDefault="00721753" w:rsidP="005A78B8">
                              <w:pPr>
                                <w:pStyle w:val="SMHeading"/>
                                <w:rPr>
                                  <w:b w:val="0"/>
                                  <w:sz w:val="22"/>
                                  <w:szCs w:val="22"/>
                                  <w:lang w:eastAsia="zh-CN"/>
                                </w:rPr>
                              </w:pPr>
                              <w:r w:rsidRPr="00B561BE">
                                <w:rPr>
                                  <w:sz w:val="22"/>
                                  <w:szCs w:val="22"/>
                                </w:rPr>
                                <w:t xml:space="preserve">Figure </w:t>
                              </w:r>
                              <w:r w:rsidR="003B6F29" w:rsidRPr="00B561BE">
                                <w:rPr>
                                  <w:sz w:val="22"/>
                                  <w:szCs w:val="22"/>
                                </w:rPr>
                                <w:t>S1</w:t>
                              </w:r>
                              <w:r w:rsidR="003B6F29">
                                <w:rPr>
                                  <w:rFonts w:hint="eastAsia"/>
                                  <w:sz w:val="22"/>
                                  <w:szCs w:val="22"/>
                                </w:rPr>
                                <w:t>0</w:t>
                              </w:r>
                              <w:r w:rsidRPr="00C404A5">
                                <w:rPr>
                                  <w:sz w:val="22"/>
                                  <w:szCs w:val="22"/>
                                </w:rPr>
                                <w:t>.</w:t>
                              </w:r>
                              <w:r w:rsidRPr="005A78B8">
                                <w:rPr>
                                  <w:sz w:val="22"/>
                                  <w:szCs w:val="22"/>
                                </w:rPr>
                                <w:t xml:space="preserve"> </w:t>
                              </w:r>
                              <w:r w:rsidR="005A78B8" w:rsidRPr="005A78B8">
                                <w:rPr>
                                  <w:b w:val="0"/>
                                  <w:bCs w:val="0"/>
                                  <w:sz w:val="22"/>
                                  <w:szCs w:val="22"/>
                                  <w:lang w:eastAsia="zh-CN"/>
                                </w:rPr>
                                <w:t>(A)</w:t>
                              </w:r>
                              <w:r w:rsidR="005A78B8" w:rsidRPr="00E73E36">
                                <w:rPr>
                                  <w:b w:val="0"/>
                                  <w:sz w:val="22"/>
                                  <w:szCs w:val="22"/>
                                  <w:lang w:eastAsia="zh-CN"/>
                                </w:rPr>
                                <w:t xml:space="preserve"> The </w:t>
                              </w:r>
                              <w:r w:rsidR="005A78B8" w:rsidRPr="00E73E36">
                                <w:rPr>
                                  <w:b w:val="0"/>
                                  <w:sz w:val="22"/>
                                  <w:szCs w:val="22"/>
                                </w:rPr>
                                <w:t>schematic diagram</w:t>
                              </w:r>
                              <w:r w:rsidR="005A78B8" w:rsidRPr="00E73E36">
                                <w:rPr>
                                  <w:b w:val="0"/>
                                  <w:sz w:val="22"/>
                                  <w:szCs w:val="22"/>
                                  <w:lang w:eastAsia="zh-CN"/>
                                </w:rPr>
                                <w:t xml:space="preserve"> fo</w:t>
                              </w:r>
                              <w:r w:rsidR="005A78B8" w:rsidRPr="00E73E36">
                                <w:rPr>
                                  <w:b w:val="0"/>
                                  <w:sz w:val="22"/>
                                  <w:szCs w:val="22"/>
                                </w:rPr>
                                <w:t>r Volme</w:t>
                              </w:r>
                              <w:r w:rsidR="005A78B8" w:rsidRPr="00E73E36">
                                <w:rPr>
                                  <w:b w:val="0"/>
                                  <w:sz w:val="22"/>
                                  <w:szCs w:val="22"/>
                                  <w:lang w:eastAsia="zh-CN"/>
                                </w:rPr>
                                <w:t>r,</w:t>
                              </w:r>
                              <w:r w:rsidR="005A78B8" w:rsidRPr="00E73E36">
                                <w:rPr>
                                  <w:b w:val="0"/>
                                  <w:sz w:val="22"/>
                                  <w:szCs w:val="22"/>
                                </w:rPr>
                                <w:t xml:space="preserve"> Tafel </w:t>
                              </w:r>
                              <w:r w:rsidR="005A78B8" w:rsidRPr="00E73E36">
                                <w:rPr>
                                  <w:b w:val="0"/>
                                  <w:sz w:val="22"/>
                                  <w:szCs w:val="22"/>
                                  <w:lang w:eastAsia="zh-CN"/>
                                </w:rPr>
                                <w:t>and</w:t>
                              </w:r>
                              <w:r w:rsidR="005A78B8" w:rsidRPr="00E73E36">
                                <w:rPr>
                                  <w:b w:val="0"/>
                                  <w:sz w:val="22"/>
                                  <w:szCs w:val="22"/>
                                </w:rPr>
                                <w:t xml:space="preserve"> Heyrovsky</w:t>
                              </w:r>
                              <w:r w:rsidR="005A78B8" w:rsidRPr="00E73E36">
                                <w:rPr>
                                  <w:b w:val="0"/>
                                  <w:sz w:val="22"/>
                                  <w:szCs w:val="22"/>
                                  <w:lang w:eastAsia="zh-CN"/>
                                </w:rPr>
                                <w:t xml:space="preserve"> step.</w:t>
                              </w:r>
                              <w:r w:rsidR="005A78B8" w:rsidRPr="005A78B8">
                                <w:rPr>
                                  <w:b w:val="0"/>
                                  <w:bCs w:val="0"/>
                                  <w:sz w:val="22"/>
                                  <w:szCs w:val="22"/>
                                  <w:lang w:eastAsia="zh-CN"/>
                                </w:rPr>
                                <w:t xml:space="preserve"> </w:t>
                              </w:r>
                              <w:r w:rsidR="005A78B8" w:rsidRPr="00E73E36">
                                <w:rPr>
                                  <w:b w:val="0"/>
                                  <w:sz w:val="22"/>
                                  <w:szCs w:val="22"/>
                                  <w:lang w:eastAsia="zh-CN"/>
                                </w:rPr>
                                <w:t xml:space="preserve">(B) </w:t>
                              </w:r>
                              <w:r w:rsidR="005A78B8" w:rsidRPr="00E73E36">
                                <w:rPr>
                                  <w:b w:val="0"/>
                                  <w:sz w:val="22"/>
                                  <w:szCs w:val="22"/>
                                </w:rPr>
                                <w:t>The Tafel slope for Pt in 0.05 M H</w:t>
                              </w:r>
                              <w:r w:rsidR="005A78B8" w:rsidRPr="00E73E36">
                                <w:rPr>
                                  <w:b w:val="0"/>
                                  <w:sz w:val="22"/>
                                  <w:szCs w:val="22"/>
                                  <w:vertAlign w:val="subscript"/>
                                </w:rPr>
                                <w:t>2</w:t>
                              </w:r>
                              <w:r w:rsidR="005A78B8" w:rsidRPr="00E73E36">
                                <w:rPr>
                                  <w:b w:val="0"/>
                                  <w:sz w:val="22"/>
                                  <w:szCs w:val="22"/>
                                </w:rPr>
                                <w:t>SO</w:t>
                              </w:r>
                              <w:r w:rsidR="005A78B8" w:rsidRPr="00E73E36">
                                <w:rPr>
                                  <w:b w:val="0"/>
                                  <w:sz w:val="22"/>
                                  <w:szCs w:val="22"/>
                                  <w:vertAlign w:val="subscript"/>
                                </w:rPr>
                                <w:t>4</w:t>
                              </w:r>
                              <w:r w:rsidR="005A78B8" w:rsidRPr="00E73E36">
                                <w:rPr>
                                  <w:b w:val="0"/>
                                  <w:sz w:val="22"/>
                                  <w:szCs w:val="22"/>
                                </w:rPr>
                                <w:t xml:space="preserve"> saturated with </w:t>
                              </w:r>
                              <w:proofErr w:type="spellStart"/>
                              <w:r w:rsidR="005A78B8" w:rsidRPr="00E73E36">
                                <w:rPr>
                                  <w:b w:val="0"/>
                                  <w:sz w:val="22"/>
                                  <w:szCs w:val="22"/>
                                </w:rPr>
                                <w:t>Ar</w:t>
                              </w:r>
                              <w:proofErr w:type="spellEnd"/>
                              <w:r w:rsidR="005A78B8" w:rsidRPr="00E73E36">
                                <w:rPr>
                                  <w:b w:val="0"/>
                                  <w:sz w:val="22"/>
                                  <w:szCs w:val="22"/>
                                </w:rPr>
                                <w:t xml:space="preserve"> with a 20.0 mV</w:t>
                              </w:r>
                              <w:r w:rsidR="005A78B8">
                                <w:rPr>
                                  <w:rFonts w:hint="eastAsia"/>
                                  <w:b w:val="0"/>
                                  <w:sz w:val="22"/>
                                  <w:szCs w:val="22"/>
                                  <w:lang w:eastAsia="zh-CN"/>
                                </w:rPr>
                                <w:t xml:space="preserve"> </w:t>
                              </w:r>
                              <w:r w:rsidR="005A78B8" w:rsidRPr="00E73E36">
                                <w:rPr>
                                  <w:b w:val="0"/>
                                  <w:sz w:val="22"/>
                                  <w:szCs w:val="22"/>
                                </w:rPr>
                                <w:t>s</w:t>
                              </w:r>
                              <w:r w:rsidR="005A78B8" w:rsidRPr="00E73E36">
                                <w:rPr>
                                  <w:b w:val="0"/>
                                  <w:sz w:val="22"/>
                                  <w:szCs w:val="22"/>
                                  <w:vertAlign w:val="superscript"/>
                                  <w:lang w:eastAsia="zh-CN"/>
                                </w:rPr>
                                <w:t>-1</w:t>
                              </w:r>
                              <w:r w:rsidR="005A78B8" w:rsidRPr="00E73E36">
                                <w:rPr>
                                  <w:b w:val="0"/>
                                  <w:sz w:val="22"/>
                                  <w:szCs w:val="22"/>
                                </w:rPr>
                                <w:t xml:space="preserve"> scan rate.</w:t>
                              </w:r>
                            </w:p>
                            <w:p w14:paraId="77ACF7CF" w14:textId="2AFFD3B4" w:rsidR="00721753" w:rsidRPr="00C404A5" w:rsidRDefault="00721753" w:rsidP="00721753">
                              <w:pPr>
                                <w:rPr>
                                  <w:sz w:val="22"/>
                                  <w:szCs w:val="22"/>
                                </w:rPr>
                              </w:pPr>
                            </w:p>
                          </w:txbxContent>
                        </v:textbox>
                      </v:shape>
                    </v:group>
                    <v:shape id="Picture 68" o:spid="_x0000_s1190" type="#_x0000_t75" alt="A diagram of a diagram&#10;&#10;AI-generated content may be incorrect." style="position:absolute;left:7112;top:2349;width:23463;height:16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">
                      <v:imagedata r:id="rId65" o:title="A diagram of a diagram&#10;&#10;AI-generated content may be incorrect" croptop="1132f" cropbottom="1456f" cropleft="5371f" cropright="10195f"/>
                    </v:shape>
                  </v:group>
                  <v:shape id="_x0000_s1191" type="#_x0000_t202" style="position:absolute;left:15316;top:1828;width:4057;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" filled="f" stroked="f">
                    <v:textbox style="mso-fit-shape-to-text:t">
                      <w:txbxContent>
                        <w:p w14:paraId="5DCD7BC6" w14:textId="77777777" w:rsidR="005A78B8" w:rsidRPr="005B7820" w:rsidRDefault="005A78B8" w:rsidP="005A78B8">
                          <w:r w:rsidRPr="005B7820">
                            <w:t>(A)</w:t>
                          </w:r>
                        </w:p>
                      </w:txbxContent>
                    </v:textbox>
                  </v:shape>
                </v:group>
                <v:shape id="_x0000_s1192" type="#_x0000_t202" style="position:absolute;left:43586;width:4058;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" filled="f" stroked="f">
                  <v:textbox style="mso-fit-shape-to-text:t">
                    <w:txbxContent>
                      <w:p w14:paraId="12DAA060" w14:textId="336964BA" w:rsidR="005A78B8" w:rsidRPr="005B7820" w:rsidRDefault="005A78B8" w:rsidP="005A78B8">
                        <w:r w:rsidRPr="005B7820">
                          <w:t>(</w:t>
                        </w:r>
                        <w:r>
                          <w:rPr>
                            <w:rFonts w:hint="eastAsia"/>
                          </w:rPr>
                          <w:t>B</w:t>
                        </w:r>
                        <w:r w:rsidRPr="005B7820">
                          <w:t>)</w:t>
                        </w:r>
                      </w:p>
                    </w:txbxContent>
                  </v:textbox>
                </v:shape>
                <w10:wrap type="square"/>
              </v:group>
            </w:pict>
          </mc:Fallback>
        </mc:AlternateContent>
      </w:r>
      <w:r w:rsidR="00721753" w:rsidRPr="00D3504E">
        <w:rPr>
          <w:sz w:val="24"/>
        </w:rPr>
        <w:t xml:space="preserve">where </w:t>
      </w:r>
      <m:oMath>
        <m:r>
          <w:rPr>
            <w:rFonts w:ascii="Cambria Math" w:hAnsi="Cambria Math"/>
            <w:sz w:val="24"/>
          </w:rPr>
          <m:t>η</m:t>
        </m:r>
      </m:oMath>
      <w:r w:rsidR="00721753" w:rsidRPr="00D3504E">
        <w:rPr>
          <w:sz w:val="24"/>
        </w:rPr>
        <w:t xml:space="preserve"> is the overpotential (</w:t>
      </w:r>
      <m:oMath>
        <m:r>
          <w:rPr>
            <w:rFonts w:ascii="Cambria Math" w:hAnsi="Cambria Math"/>
            <w:sz w:val="24"/>
          </w:rPr>
          <m:t>η=E-</m:t>
        </m:r>
        <m:sSub>
          <m:sSubPr>
            <m:ctrlPr>
              <w:rPr>
                <w:rFonts w:ascii="Cambria Math" w:hAnsi="Cambria Math"/>
                <w:i/>
                <w:sz w:val="24"/>
              </w:rPr>
            </m:ctrlPr>
          </m:sSubPr>
          <m:e>
            <m:r>
              <w:rPr>
                <w:rFonts w:ascii="Cambria Math" w:hAnsi="Cambria Math"/>
                <w:sz w:val="24"/>
              </w:rPr>
              <m:t>E</m:t>
            </m:r>
          </m:e>
          <m:sub>
            <m:r>
              <w:rPr>
                <w:rFonts w:ascii="Cambria Math" w:hAnsi="Cambria Math"/>
                <w:sz w:val="24"/>
              </w:rPr>
              <m:t>0</m:t>
            </m:r>
          </m:sub>
        </m:sSub>
      </m:oMath>
      <w:r w:rsidR="00721753" w:rsidRPr="00D3504E">
        <w:rPr>
          <w:sz w:val="24"/>
        </w:rPr>
        <w:t>, the difference between the electrode and standard potentials),</w:t>
      </w:r>
      <w:r w:rsidR="00721753" w:rsidRPr="00D3504E">
        <w:rPr>
          <w:b/>
          <w:bCs/>
          <w:sz w:val="24"/>
        </w:rPr>
        <w:t xml:space="preserve"> </w:t>
      </w:r>
      <w:r w:rsidR="00721753" w:rsidRPr="00D3504E">
        <w:rPr>
          <w:i/>
          <w:iCs/>
          <w:sz w:val="24"/>
        </w:rPr>
        <w:t>a</w:t>
      </w:r>
      <w:r w:rsidR="00721753" w:rsidRPr="00D3504E">
        <w:rPr>
          <w:sz w:val="24"/>
        </w:rPr>
        <w:t xml:space="preserve"> reflects the overpotential required when the logarithm of the current density is zero,</w:t>
      </w:r>
      <w:r w:rsidR="00721753" w:rsidRPr="00D3504E">
        <w:rPr>
          <w:rFonts w:ascii="Cambria Math" w:hAnsi="Cambria Math"/>
          <w:i/>
          <w:sz w:val="24"/>
        </w:rPr>
        <w:t xml:space="preserve"> </w:t>
      </w:r>
      <m:oMath>
        <m:r>
          <w:rPr>
            <w:rFonts w:ascii="Cambria Math" w:hAnsi="Cambria Math"/>
            <w:sz w:val="24"/>
          </w:rPr>
          <m:t>b</m:t>
        </m:r>
      </m:oMath>
      <w:r w:rsidR="00721753" w:rsidRPr="00D3504E" w:rsidDel="00C02EE7">
        <w:rPr>
          <w:sz w:val="24"/>
        </w:rPr>
        <w:t xml:space="preserve"> </w:t>
      </w:r>
      <w:r w:rsidR="00721753" w:rsidRPr="00D3504E">
        <w:rPr>
          <w:sz w:val="24"/>
        </w:rPr>
        <w:t xml:space="preserve"> is the Tafel slope</w:t>
      </w:r>
      <w:r w:rsidR="000D7DDC">
        <w:rPr>
          <w:sz w:val="24"/>
        </w:rPr>
        <w:t>,</w:t>
      </w:r>
      <w:r w:rsidR="00721753" w:rsidRPr="00D3504E">
        <w:rPr>
          <w:sz w:val="24"/>
        </w:rPr>
        <w:t xml:space="preserve"> and  </w:t>
      </w:r>
      <m:oMath>
        <m:r>
          <w:rPr>
            <w:rFonts w:ascii="Cambria Math" w:hAnsi="Cambria Math"/>
            <w:sz w:val="24"/>
          </w:rPr>
          <m:t>j</m:t>
        </m:r>
      </m:oMath>
      <w:r w:rsidR="00721753" w:rsidRPr="00D3504E" w:rsidDel="00BF3DC5">
        <w:rPr>
          <w:sz w:val="24"/>
        </w:rPr>
        <w:t xml:space="preserve"> </w:t>
      </w:r>
      <w:r w:rsidR="00721753" w:rsidRPr="00D3504E">
        <w:rPr>
          <w:sz w:val="24"/>
        </w:rPr>
        <w:t xml:space="preserve"> </w:t>
      </w:r>
      <w:r w:rsidR="000D7DDC">
        <w:rPr>
          <w:sz w:val="24"/>
        </w:rPr>
        <w:t>is</w:t>
      </w:r>
      <w:r w:rsidR="000D7DDC" w:rsidRPr="00D3504E">
        <w:rPr>
          <w:sz w:val="24"/>
        </w:rPr>
        <w:t xml:space="preserve"> </w:t>
      </w:r>
      <w:r w:rsidR="00721753" w:rsidRPr="00D3504E">
        <w:rPr>
          <w:sz w:val="24"/>
        </w:rPr>
        <w:t>the current density.</w:t>
      </w:r>
    </w:p>
    <w:p w14:paraId="1CB59278" w14:textId="5CEE9A8E" w:rsidR="00721753" w:rsidRPr="00721753" w:rsidRDefault="00721753" w:rsidP="00721753">
      <w:pPr>
        <w:pStyle w:val="ListParagraph"/>
        <w:ind w:left="1080" w:firstLineChars="0" w:firstLine="0"/>
        <w:rPr>
          <w:sz w:val="22"/>
          <w:szCs w:val="22"/>
        </w:rPr>
      </w:pPr>
    </w:p>
    <w:p w14:paraId="7CC0D4CA" w14:textId="7E9BC7BA" w:rsidR="00721753" w:rsidRPr="00D3504E" w:rsidRDefault="00721753" w:rsidP="00721753">
      <w:pPr>
        <w:rPr>
          <w:sz w:val="24"/>
        </w:rPr>
      </w:pPr>
      <w:r w:rsidRPr="00D3504E">
        <w:rPr>
          <w:rFonts w:hint="eastAsia"/>
          <w:color w:val="0000FF"/>
          <w:sz w:val="24"/>
        </w:rPr>
        <w:t xml:space="preserve">Figure </w:t>
      </w:r>
      <w:r w:rsidR="003B6F29" w:rsidRPr="00D3504E">
        <w:rPr>
          <w:rFonts w:hint="eastAsia"/>
          <w:color w:val="0000FF"/>
          <w:sz w:val="24"/>
        </w:rPr>
        <w:t>S10</w:t>
      </w:r>
      <w:r w:rsidR="003B6F29" w:rsidRPr="00D3504E">
        <w:rPr>
          <w:rFonts w:hint="eastAsia"/>
          <w:sz w:val="24"/>
        </w:rPr>
        <w:t xml:space="preserve"> </w:t>
      </w:r>
      <w:r w:rsidRPr="00D3504E">
        <w:rPr>
          <w:sz w:val="24"/>
        </w:rPr>
        <w:t>shows</w:t>
      </w:r>
      <w:r w:rsidRPr="00D3504E">
        <w:rPr>
          <w:rFonts w:hint="eastAsia"/>
          <w:sz w:val="24"/>
        </w:rPr>
        <w:t xml:space="preserve"> the Tafel slope for the Pt</w:t>
      </w:r>
      <w:r w:rsidR="000D7DDC">
        <w:rPr>
          <w:sz w:val="24"/>
        </w:rPr>
        <w:t xml:space="preserve"> electrode</w:t>
      </w:r>
      <w:r w:rsidRPr="00D3504E">
        <w:rPr>
          <w:rFonts w:hint="eastAsia"/>
          <w:sz w:val="24"/>
        </w:rPr>
        <w:t xml:space="preserve"> in </w:t>
      </w:r>
      <w:proofErr w:type="spellStart"/>
      <w:r w:rsidRPr="00D3504E">
        <w:rPr>
          <w:rFonts w:hint="eastAsia"/>
          <w:sz w:val="24"/>
        </w:rPr>
        <w:t>Ar</w:t>
      </w:r>
      <w:proofErr w:type="spellEnd"/>
      <w:r w:rsidRPr="00D3504E">
        <w:rPr>
          <w:rFonts w:hint="eastAsia"/>
          <w:sz w:val="24"/>
        </w:rPr>
        <w:t>-saturated 0.05 M H</w:t>
      </w:r>
      <w:r w:rsidRPr="00D3504E">
        <w:rPr>
          <w:rFonts w:hint="eastAsia"/>
          <w:sz w:val="24"/>
          <w:vertAlign w:val="subscript"/>
        </w:rPr>
        <w:t>2</w:t>
      </w:r>
      <w:r w:rsidRPr="00D3504E">
        <w:rPr>
          <w:rFonts w:hint="eastAsia"/>
          <w:sz w:val="24"/>
        </w:rPr>
        <w:t>SO</w:t>
      </w:r>
      <w:r w:rsidRPr="00D3504E">
        <w:rPr>
          <w:rFonts w:hint="eastAsia"/>
          <w:sz w:val="24"/>
          <w:vertAlign w:val="subscript"/>
        </w:rPr>
        <w:t>4</w:t>
      </w:r>
      <w:r w:rsidRPr="00D3504E">
        <w:rPr>
          <w:sz w:val="24"/>
        </w:rPr>
        <w:t>, with</w:t>
      </w:r>
      <w:r w:rsidRPr="00D3504E">
        <w:rPr>
          <w:rFonts w:hint="eastAsia"/>
          <w:sz w:val="24"/>
        </w:rPr>
        <w:t xml:space="preserve"> </w:t>
      </w:r>
      <w:r w:rsidRPr="00D3504E">
        <w:rPr>
          <w:sz w:val="24"/>
        </w:rPr>
        <w:t>a resulting slope of 71</w:t>
      </w:r>
      <w:r w:rsidRPr="00D3504E">
        <w:rPr>
          <w:rFonts w:hint="eastAsia"/>
          <w:sz w:val="24"/>
        </w:rPr>
        <w:t xml:space="preserve"> </w:t>
      </w:r>
      <w:r w:rsidR="00E2610A" w:rsidRPr="00D3504E">
        <w:rPr>
          <w:rFonts w:hint="eastAsia"/>
          <w:sz w:val="24"/>
        </w:rPr>
        <w:t xml:space="preserve">.0 </w:t>
      </w:r>
      <w:r w:rsidRPr="00D3504E">
        <w:rPr>
          <w:rFonts w:hint="eastAsia"/>
          <w:sz w:val="24"/>
        </w:rPr>
        <w:t>mV</w:t>
      </w:r>
      <w:r w:rsidR="00B95653">
        <w:rPr>
          <w:rFonts w:hint="eastAsia"/>
          <w:sz w:val="24"/>
        </w:rPr>
        <w:t xml:space="preserve"> </w:t>
      </w:r>
      <w:r w:rsidRPr="00D3504E">
        <w:rPr>
          <w:rFonts w:hint="eastAsia"/>
          <w:sz w:val="24"/>
        </w:rPr>
        <w:t>dec</w:t>
      </w:r>
      <w:r w:rsidR="00B95653">
        <w:rPr>
          <w:rFonts w:hint="eastAsia"/>
          <w:sz w:val="24"/>
          <w:vertAlign w:val="superscript"/>
        </w:rPr>
        <w:t>-2</w:t>
      </w:r>
      <w:r w:rsidRPr="00D3504E">
        <w:rPr>
          <w:rFonts w:hint="eastAsia"/>
          <w:sz w:val="24"/>
        </w:rPr>
        <w:t xml:space="preserve"> when the overpotential is </w:t>
      </w:r>
      <w:r w:rsidR="000D7DDC">
        <w:rPr>
          <w:sz w:val="24"/>
        </w:rPr>
        <w:t>less</w:t>
      </w:r>
      <w:r w:rsidR="000D7DDC" w:rsidRPr="00D3504E">
        <w:rPr>
          <w:rFonts w:hint="eastAsia"/>
          <w:sz w:val="24"/>
        </w:rPr>
        <w:t xml:space="preserve"> </w:t>
      </w:r>
      <w:r w:rsidRPr="00D3504E">
        <w:rPr>
          <w:rFonts w:hint="eastAsia"/>
          <w:sz w:val="24"/>
        </w:rPr>
        <w:t xml:space="preserve">than 8 </w:t>
      </w:r>
      <w:r w:rsidRPr="00D3504E">
        <w:rPr>
          <w:sz w:val="24"/>
        </w:rPr>
        <w:t>mV and</w:t>
      </w:r>
      <w:r w:rsidRPr="00D3504E">
        <w:rPr>
          <w:rFonts w:hint="eastAsia"/>
          <w:sz w:val="24"/>
        </w:rPr>
        <w:t xml:space="preserve"> increased to 119</w:t>
      </w:r>
      <w:r w:rsidR="00E2610A" w:rsidRPr="00D3504E">
        <w:rPr>
          <w:rFonts w:hint="eastAsia"/>
          <w:sz w:val="24"/>
        </w:rPr>
        <w:t>.0</w:t>
      </w:r>
      <w:r w:rsidRPr="00D3504E">
        <w:rPr>
          <w:rFonts w:hint="eastAsia"/>
          <w:sz w:val="24"/>
        </w:rPr>
        <w:t xml:space="preserve"> mV</w:t>
      </w:r>
      <w:r w:rsidR="00B95653">
        <w:rPr>
          <w:rFonts w:hint="eastAsia"/>
          <w:sz w:val="24"/>
        </w:rPr>
        <w:t xml:space="preserve"> </w:t>
      </w:r>
      <w:r w:rsidRPr="00D3504E">
        <w:rPr>
          <w:rFonts w:hint="eastAsia"/>
          <w:sz w:val="24"/>
        </w:rPr>
        <w:t>dec</w:t>
      </w:r>
      <w:r w:rsidR="00B95653">
        <w:rPr>
          <w:rFonts w:hint="eastAsia"/>
          <w:sz w:val="24"/>
          <w:vertAlign w:val="superscript"/>
        </w:rPr>
        <w:t>-2</w:t>
      </w:r>
      <w:r w:rsidRPr="00D3504E">
        <w:rPr>
          <w:rFonts w:hint="eastAsia"/>
          <w:sz w:val="24"/>
        </w:rPr>
        <w:t xml:space="preserve"> when the overpotential </w:t>
      </w:r>
      <w:r w:rsidRPr="00D3504E">
        <w:rPr>
          <w:sz w:val="24"/>
        </w:rPr>
        <w:t xml:space="preserve">was </w:t>
      </w:r>
      <w:r w:rsidRPr="00D3504E">
        <w:rPr>
          <w:rFonts w:hint="eastAsia"/>
          <w:sz w:val="24"/>
        </w:rPr>
        <w:t>close to 0.45</w:t>
      </w:r>
      <w:r w:rsidR="00E2610A" w:rsidRPr="00D3504E">
        <w:rPr>
          <w:rFonts w:hint="eastAsia"/>
          <w:sz w:val="24"/>
        </w:rPr>
        <w:t xml:space="preserve"> </w:t>
      </w:r>
      <w:r w:rsidRPr="00D3504E">
        <w:rPr>
          <w:rFonts w:hint="eastAsia"/>
          <w:sz w:val="24"/>
        </w:rPr>
        <w:t xml:space="preserve">V. This </w:t>
      </w:r>
      <w:r w:rsidRPr="00D3504E">
        <w:rPr>
          <w:sz w:val="24"/>
        </w:rPr>
        <w:t>result</w:t>
      </w:r>
      <w:r w:rsidRPr="00D3504E">
        <w:rPr>
          <w:rFonts w:hint="eastAsia"/>
          <w:sz w:val="24"/>
        </w:rPr>
        <w:t xml:space="preserve"> is similar to the </w:t>
      </w:r>
      <w:r w:rsidR="000D7DDC">
        <w:rPr>
          <w:sz w:val="24"/>
        </w:rPr>
        <w:t>literature</w:t>
      </w:r>
      <w:r w:rsidR="000D7DDC" w:rsidRPr="00D3504E">
        <w:rPr>
          <w:sz w:val="24"/>
        </w:rPr>
        <w:fldChar w:fldCharType="begin">
          <w:fldData xml:space="preserve">PEVuZE5vdGU+PENpdGU+PEF1dGhvcj5TaGluYWdhd2E8L0F1dGhvcj48WWVhcj4yMDE1PC9ZZWFy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</w:fldData>
        </w:fldChar>
      </w:r>
      <w:r w:rsidR="00746E68">
        <w:rPr>
          <w:sz w:val="24"/>
        </w:rPr>
        <w:instrText xml:space="preserve"> ADDIN EN.CITE </w:instrText>
      </w:r>
      <w:r w:rsidR="00746E68">
        <w:rPr>
          <w:sz w:val="24"/>
        </w:rPr>
        <w:fldChar w:fldCharType="begin">
          <w:fldData xml:space="preserve">PEVuZE5vdGU+PENpdGU+PEF1dGhvcj5TaGluYWdhd2E8L0F1dGhvcj48WWVhcj4yMDE1PC9ZZWFy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</w:fldData>
        </w:fldChar>
      </w:r>
      <w:r w:rsidR="00746E68">
        <w:rPr>
          <w:sz w:val="24"/>
        </w:rPr>
        <w:instrText xml:space="preserve"> ADDIN EN.CITE.DATA </w:instrText>
      </w:r>
      <w:r w:rsidR="00746E68">
        <w:rPr>
          <w:sz w:val="24"/>
        </w:rPr>
      </w:r>
      <w:r w:rsidR="00746E68">
        <w:rPr>
          <w:sz w:val="24"/>
        </w:rPr>
        <w:fldChar w:fldCharType="end"/>
      </w:r>
      <w:r w:rsidR="000D7DDC" w:rsidRPr="00D3504E">
        <w:rPr>
          <w:sz w:val="24"/>
        </w:rPr>
      </w:r>
      <w:r w:rsidR="000D7DDC" w:rsidRPr="00D3504E">
        <w:rPr>
          <w:sz w:val="24"/>
        </w:rPr>
        <w:fldChar w:fldCharType="separate"/>
      </w:r>
      <w:r w:rsidR="00746E68" w:rsidRPr="00746E68">
        <w:rPr>
          <w:noProof/>
          <w:sz w:val="24"/>
          <w:vertAlign w:val="superscript"/>
        </w:rPr>
        <w:t>19, 20</w:t>
      </w:r>
      <w:r w:rsidR="000D7DDC" w:rsidRPr="00D3504E">
        <w:rPr>
          <w:sz w:val="24"/>
        </w:rPr>
        <w:fldChar w:fldCharType="end"/>
      </w:r>
      <w:r w:rsidRPr="00D3504E">
        <w:rPr>
          <w:sz w:val="24"/>
        </w:rPr>
        <w:t xml:space="preserve"> and</w:t>
      </w:r>
      <w:r w:rsidRPr="00D3504E">
        <w:rPr>
          <w:rFonts w:hint="eastAsia"/>
          <w:sz w:val="24"/>
        </w:rPr>
        <w:t xml:space="preserve"> </w:t>
      </w:r>
      <w:r w:rsidRPr="00D3504E">
        <w:rPr>
          <w:sz w:val="24"/>
        </w:rPr>
        <w:t>indicates</w:t>
      </w:r>
      <w:r w:rsidRPr="00D3504E">
        <w:rPr>
          <w:rFonts w:hint="eastAsia"/>
          <w:sz w:val="24"/>
        </w:rPr>
        <w:t xml:space="preserve"> the </w:t>
      </w:r>
      <w:r w:rsidRPr="00D3504E">
        <w:rPr>
          <w:sz w:val="24"/>
        </w:rPr>
        <w:t>Volmer step</w:t>
      </w:r>
      <w:r w:rsidRPr="00D3504E">
        <w:rPr>
          <w:rFonts w:hint="eastAsia"/>
          <w:sz w:val="24"/>
        </w:rPr>
        <w:t xml:space="preserve"> is the RDS in the HER process when the potential is close to 0.45 V, and </w:t>
      </w:r>
      <w:r w:rsidRPr="00D3504E">
        <w:rPr>
          <w:sz w:val="24"/>
        </w:rPr>
        <w:t>Volmer–Heyrovsky</w:t>
      </w:r>
      <w:r w:rsidRPr="00D3504E">
        <w:rPr>
          <w:rFonts w:hint="eastAsia"/>
          <w:sz w:val="24"/>
        </w:rPr>
        <w:t xml:space="preserve"> step is the RDS when potential close to 0.</w:t>
      </w:r>
      <w:r w:rsidR="00B80492" w:rsidRPr="00D3504E" w:rsidDel="00B80492">
        <w:rPr>
          <w:rFonts w:hint="eastAsia"/>
          <w:sz w:val="24"/>
        </w:rPr>
        <w:t xml:space="preserve"> </w:t>
      </w:r>
    </w:p>
    <w:bookmarkEnd w:id="16"/>
    <w:bookmarkEnd w:id="35"/>
    <w:p w14:paraId="38C35E88" w14:textId="773F311A" w:rsidR="00D42EF4" w:rsidRDefault="00D42EF4" w:rsidP="00B80492">
      <w:pPr>
        <w:rPr>
          <w:sz w:val="24"/>
        </w:rPr>
      </w:pPr>
    </w:p>
    <w:p w14:paraId="27D638EA" w14:textId="22EF81A0" w:rsidR="00B178E0" w:rsidRPr="007B5277" w:rsidRDefault="007B5277" w:rsidP="007B5277">
      <w:pPr>
        <w:spacing w:line="480" w:lineRule="auto"/>
        <w:ind w:left="360"/>
        <w:rPr>
          <w:b/>
          <w:bCs/>
          <w:sz w:val="24"/>
        </w:rPr>
      </w:pPr>
      <w:r>
        <w:rPr>
          <w:b/>
          <w:bCs/>
          <w:sz w:val="24"/>
          <w:highlight w:val="lightGray"/>
        </w:rPr>
        <w:t>Ⅸ</w:t>
      </w:r>
      <w:r>
        <w:rPr>
          <w:b/>
          <w:bCs/>
          <w:sz w:val="24"/>
        </w:rPr>
        <w:t>.</w:t>
      </w:r>
      <w:r w:rsidR="00D42EF4" w:rsidRPr="007B5277">
        <w:rPr>
          <w:rFonts w:hint="eastAsia"/>
          <w:b/>
          <w:bCs/>
          <w:sz w:val="24"/>
        </w:rPr>
        <w:t xml:space="preserve"> </w:t>
      </w:r>
      <w:bookmarkStart w:id="36" w:name="_Hlk200637413"/>
      <w:r w:rsidR="00625C90" w:rsidRPr="007B5277">
        <w:rPr>
          <w:b/>
          <w:bCs/>
          <w:sz w:val="24"/>
        </w:rPr>
        <w:t xml:space="preserve">SI </w:t>
      </w:r>
      <w:r w:rsidR="00E36BD6" w:rsidRPr="007B5277">
        <w:rPr>
          <w:b/>
          <w:bCs/>
          <w:sz w:val="24"/>
        </w:rPr>
        <w:t>REFERENCES</w:t>
      </w:r>
    </w:p>
    <w:bookmarkEnd w:id="36"/>
    <w:p w14:paraId="413F4066" w14:textId="77777777" w:rsidR="00247D36" w:rsidRPr="005236EE" w:rsidRDefault="00247D36" w:rsidP="00AF1DE0">
      <w:pPr>
        <w:widowControl/>
        <w:jc w:val="left"/>
        <w:rPr>
          <w:b/>
          <w:sz w:val="24"/>
        </w:rPr>
      </w:pPr>
    </w:p>
    <w:bookmarkStart w:id="37" w:name="_Hlk215616230"/>
    <w:p w14:paraId="21695616" w14:textId="77777777" w:rsidR="00746E68" w:rsidRPr="00746E68" w:rsidRDefault="00456212" w:rsidP="00746E68">
      <w:pPr>
        <w:pStyle w:val="EndNoteBibliography"/>
        <w:ind w:left="720" w:hanging="720"/>
        <w:rPr>
          <w:noProof/>
        </w:rPr>
      </w:pPr>
      <w:r w:rsidRPr="005236EE">
        <w:rPr>
          <w:sz w:val="24"/>
        </w:rPr>
        <w:fldChar w:fldCharType="begin"/>
      </w:r>
      <w:r w:rsidRPr="005236EE">
        <w:rPr>
          <w:sz w:val="24"/>
        </w:rPr>
        <w:instrText xml:space="preserve"> ADDIN EN.REFLIST </w:instrText>
      </w:r>
      <w:r w:rsidRPr="005236EE">
        <w:rPr>
          <w:sz w:val="24"/>
        </w:rPr>
        <w:fldChar w:fldCharType="separate"/>
      </w:r>
      <w:r w:rsidR="00746E68" w:rsidRPr="00746E68">
        <w:rPr>
          <w:noProof/>
        </w:rPr>
        <w:t>1.</w:t>
      </w:r>
      <w:r w:rsidR="00746E68" w:rsidRPr="00746E68">
        <w:rPr>
          <w:noProof/>
        </w:rPr>
        <w:tab/>
        <w:t>Wang H</w:t>
      </w:r>
      <w:r w:rsidR="00746E68" w:rsidRPr="00746E68">
        <w:rPr>
          <w:i/>
          <w:noProof/>
        </w:rPr>
        <w:t>, et al.</w:t>
      </w:r>
      <w:r w:rsidR="00746E68" w:rsidRPr="00746E68">
        <w:rPr>
          <w:noProof/>
        </w:rPr>
        <w:t xml:space="preserve"> Orientational Geometry, Surface Density, and Binding Free Energy of Intermediates as Full Descriptors for Electrochemical CO2 Reduction at Metal Surfaces. </w:t>
      </w:r>
      <w:r w:rsidR="00746E68" w:rsidRPr="00746E68">
        <w:rPr>
          <w:i/>
          <w:noProof/>
        </w:rPr>
        <w:t>Journal of the American Chemical Society</w:t>
      </w:r>
      <w:r w:rsidR="00746E68" w:rsidRPr="00746E68">
        <w:rPr>
          <w:noProof/>
        </w:rPr>
        <w:t>,  (2025).</w:t>
      </w:r>
    </w:p>
    <w:p w14:paraId="7C061EBA" w14:textId="77777777" w:rsidR="00746E68" w:rsidRPr="00746E68" w:rsidRDefault="00746E68" w:rsidP="00746E68">
      <w:pPr>
        <w:pStyle w:val="EndNoteBibliography"/>
        <w:rPr>
          <w:noProof/>
        </w:rPr>
      </w:pPr>
    </w:p>
    <w:p w14:paraId="0735C2B3" w14:textId="77777777" w:rsidR="00746E68" w:rsidRPr="00746E68" w:rsidRDefault="00746E68" w:rsidP="00746E68">
      <w:pPr>
        <w:pStyle w:val="EndNoteBibliography"/>
        <w:ind w:left="720" w:hanging="720"/>
        <w:rPr>
          <w:noProof/>
        </w:rPr>
      </w:pPr>
      <w:r w:rsidRPr="00746E68">
        <w:rPr>
          <w:noProof/>
        </w:rPr>
        <w:t>2.</w:t>
      </w:r>
      <w:r w:rsidRPr="00746E68">
        <w:rPr>
          <w:noProof/>
        </w:rPr>
        <w:tab/>
        <w:t xml:space="preserve">Zhu Q, Wallentine SK, Deng G-H, Rebstock JA, Baker LR. The Solvation-Induced Onsager Reaction Field Rather than the Double-Layer Field Controls CO2 Reduction on Gold. </w:t>
      </w:r>
      <w:r w:rsidRPr="00746E68">
        <w:rPr>
          <w:i/>
          <w:noProof/>
        </w:rPr>
        <w:t>JACS Au</w:t>
      </w:r>
      <w:r w:rsidRPr="00746E68">
        <w:rPr>
          <w:noProof/>
        </w:rPr>
        <w:t xml:space="preserve"> </w:t>
      </w:r>
      <w:r w:rsidRPr="00746E68">
        <w:rPr>
          <w:b/>
          <w:noProof/>
        </w:rPr>
        <w:t>2</w:t>
      </w:r>
      <w:r w:rsidRPr="00746E68">
        <w:rPr>
          <w:noProof/>
        </w:rPr>
        <w:t>, 472-482 (2022).</w:t>
      </w:r>
    </w:p>
    <w:p w14:paraId="6C877547" w14:textId="77777777" w:rsidR="00746E68" w:rsidRPr="00746E68" w:rsidRDefault="00746E68" w:rsidP="00746E68">
      <w:pPr>
        <w:pStyle w:val="EndNoteBibliography"/>
        <w:rPr>
          <w:noProof/>
        </w:rPr>
      </w:pPr>
    </w:p>
    <w:p w14:paraId="6AF696D1" w14:textId="77777777" w:rsidR="00746E68" w:rsidRPr="00746E68" w:rsidRDefault="00746E68" w:rsidP="00746E68">
      <w:pPr>
        <w:pStyle w:val="EndNoteBibliography"/>
        <w:ind w:left="720" w:hanging="720"/>
        <w:rPr>
          <w:noProof/>
        </w:rPr>
      </w:pPr>
      <w:r w:rsidRPr="00746E68">
        <w:rPr>
          <w:noProof/>
        </w:rPr>
        <w:t>3.</w:t>
      </w:r>
      <w:r w:rsidRPr="00746E68">
        <w:rPr>
          <w:noProof/>
        </w:rPr>
        <w:tab/>
        <w:t xml:space="preserve">Braunschweig B, Mukherjee P, Kutz RB, Wieckowski A, Dlott DD. Sum-frequency generation of acetate adsorption on Au and Pt surfaces: Molecular structure effects. </w:t>
      </w:r>
      <w:r w:rsidRPr="00746E68">
        <w:rPr>
          <w:i/>
          <w:noProof/>
        </w:rPr>
        <w:t>The Journal of Chemical Physics</w:t>
      </w:r>
      <w:r w:rsidRPr="00746E68">
        <w:rPr>
          <w:noProof/>
        </w:rPr>
        <w:t xml:space="preserve"> </w:t>
      </w:r>
      <w:r w:rsidRPr="00746E68">
        <w:rPr>
          <w:b/>
          <w:noProof/>
        </w:rPr>
        <w:t>133</w:t>
      </w:r>
      <w:r w:rsidRPr="00746E68">
        <w:rPr>
          <w:noProof/>
        </w:rPr>
        <w:t>, 234702 (2010).</w:t>
      </w:r>
    </w:p>
    <w:p w14:paraId="7F586340" w14:textId="77777777" w:rsidR="00746E68" w:rsidRPr="00746E68" w:rsidRDefault="00746E68" w:rsidP="00746E68">
      <w:pPr>
        <w:pStyle w:val="EndNoteBibliography"/>
        <w:rPr>
          <w:noProof/>
        </w:rPr>
      </w:pPr>
    </w:p>
    <w:p w14:paraId="098C9C62" w14:textId="77777777" w:rsidR="00746E68" w:rsidRPr="00746E68" w:rsidRDefault="00746E68" w:rsidP="00746E68">
      <w:pPr>
        <w:pStyle w:val="EndNoteBibliography"/>
        <w:ind w:left="720" w:hanging="720"/>
        <w:rPr>
          <w:noProof/>
        </w:rPr>
      </w:pPr>
      <w:r w:rsidRPr="00746E68">
        <w:rPr>
          <w:noProof/>
        </w:rPr>
        <w:t>4.</w:t>
      </w:r>
      <w:r w:rsidRPr="00746E68">
        <w:rPr>
          <w:noProof/>
        </w:rPr>
        <w:tab/>
        <w:t>Song Q-T</w:t>
      </w:r>
      <w:r w:rsidRPr="00746E68">
        <w:rPr>
          <w:i/>
          <w:noProof/>
        </w:rPr>
        <w:t>, et al.</w:t>
      </w:r>
      <w:r w:rsidRPr="00746E68">
        <w:rPr>
          <w:noProof/>
        </w:rPr>
        <w:t xml:space="preserve"> Electric double layer contribution to sum frequency generation signal from Au electrode. </w:t>
      </w:r>
      <w:r w:rsidRPr="00746E68">
        <w:rPr>
          <w:i/>
          <w:noProof/>
        </w:rPr>
        <w:t>The Journal of Chemical Physics</w:t>
      </w:r>
      <w:r w:rsidRPr="00746E68">
        <w:rPr>
          <w:noProof/>
        </w:rPr>
        <w:t xml:space="preserve"> </w:t>
      </w:r>
      <w:r w:rsidRPr="00746E68">
        <w:rPr>
          <w:b/>
          <w:noProof/>
        </w:rPr>
        <w:t>158</w:t>
      </w:r>
      <w:r w:rsidRPr="00746E68">
        <w:rPr>
          <w:noProof/>
        </w:rPr>
        <w:t>, 214709 (2023).</w:t>
      </w:r>
    </w:p>
    <w:p w14:paraId="37166623" w14:textId="77777777" w:rsidR="00746E68" w:rsidRPr="00746E68" w:rsidRDefault="00746E68" w:rsidP="00746E68">
      <w:pPr>
        <w:pStyle w:val="EndNoteBibliography"/>
        <w:rPr>
          <w:noProof/>
        </w:rPr>
      </w:pPr>
    </w:p>
    <w:p w14:paraId="3261C6A5" w14:textId="77777777" w:rsidR="00746E68" w:rsidRPr="00746E68" w:rsidRDefault="00746E68" w:rsidP="00746E68">
      <w:pPr>
        <w:pStyle w:val="EndNoteBibliography"/>
        <w:ind w:left="720" w:hanging="720"/>
        <w:rPr>
          <w:noProof/>
        </w:rPr>
      </w:pPr>
      <w:r w:rsidRPr="00746E68">
        <w:rPr>
          <w:noProof/>
        </w:rPr>
        <w:t>5.</w:t>
      </w:r>
      <w:r w:rsidRPr="00746E68">
        <w:rPr>
          <w:noProof/>
        </w:rPr>
        <w:tab/>
        <w:t xml:space="preserve">Wang * H-F, Gan † ‡ W, Lu † ‡ § R, Rao † ‡ ¶ Y, Wu † B-H. Quantitative spectral and orientational analysis in surface sum frequency generation vibrational spectroscopy (SFG-VS). </w:t>
      </w:r>
      <w:r w:rsidRPr="00746E68">
        <w:rPr>
          <w:i/>
          <w:noProof/>
        </w:rPr>
        <w:t>International Reviews in Physical Chemistry</w:t>
      </w:r>
      <w:r w:rsidRPr="00746E68">
        <w:rPr>
          <w:noProof/>
        </w:rPr>
        <w:t xml:space="preserve"> </w:t>
      </w:r>
      <w:r w:rsidRPr="00746E68">
        <w:rPr>
          <w:b/>
          <w:noProof/>
        </w:rPr>
        <w:t>24</w:t>
      </w:r>
      <w:r w:rsidRPr="00746E68">
        <w:rPr>
          <w:noProof/>
        </w:rPr>
        <w:t>, 191-256 (2005).</w:t>
      </w:r>
    </w:p>
    <w:p w14:paraId="0250ECF3" w14:textId="77777777" w:rsidR="00746E68" w:rsidRPr="00746E68" w:rsidRDefault="00746E68" w:rsidP="00746E68">
      <w:pPr>
        <w:pStyle w:val="EndNoteBibliography"/>
        <w:rPr>
          <w:noProof/>
        </w:rPr>
      </w:pPr>
    </w:p>
    <w:p w14:paraId="69739A07" w14:textId="77777777" w:rsidR="00746E68" w:rsidRPr="00746E68" w:rsidRDefault="00746E68" w:rsidP="00746E68">
      <w:pPr>
        <w:pStyle w:val="EndNoteBibliography"/>
        <w:ind w:left="720" w:hanging="720"/>
        <w:rPr>
          <w:noProof/>
        </w:rPr>
      </w:pPr>
      <w:r w:rsidRPr="00746E68">
        <w:rPr>
          <w:noProof/>
        </w:rPr>
        <w:t>6.</w:t>
      </w:r>
      <w:r w:rsidRPr="00746E68">
        <w:rPr>
          <w:noProof/>
        </w:rPr>
        <w:tab/>
        <w:t xml:space="preserve">Rakić AD, Djurišić AB, Elazar JM, Majewski ML. Optical properties of metallic films for vertical-cavity optoelectronic devices. </w:t>
      </w:r>
      <w:r w:rsidRPr="00746E68">
        <w:rPr>
          <w:i/>
          <w:noProof/>
        </w:rPr>
        <w:t>Appl Opt</w:t>
      </w:r>
      <w:r w:rsidRPr="00746E68">
        <w:rPr>
          <w:noProof/>
        </w:rPr>
        <w:t xml:space="preserve"> </w:t>
      </w:r>
      <w:r w:rsidRPr="00746E68">
        <w:rPr>
          <w:b/>
          <w:noProof/>
        </w:rPr>
        <w:t>37</w:t>
      </w:r>
      <w:r w:rsidRPr="00746E68">
        <w:rPr>
          <w:noProof/>
        </w:rPr>
        <w:t>, 5271-5283 (1998).</w:t>
      </w:r>
    </w:p>
    <w:p w14:paraId="0D3D1130" w14:textId="77777777" w:rsidR="00746E68" w:rsidRPr="00746E68" w:rsidRDefault="00746E68" w:rsidP="00746E68">
      <w:pPr>
        <w:pStyle w:val="EndNoteBibliography"/>
        <w:rPr>
          <w:noProof/>
        </w:rPr>
      </w:pPr>
    </w:p>
    <w:p w14:paraId="3381313F" w14:textId="77777777" w:rsidR="00746E68" w:rsidRPr="00746E68" w:rsidRDefault="00746E68" w:rsidP="00746E68">
      <w:pPr>
        <w:pStyle w:val="EndNoteBibliography"/>
        <w:ind w:left="720" w:hanging="720"/>
        <w:rPr>
          <w:noProof/>
        </w:rPr>
      </w:pPr>
      <w:r w:rsidRPr="00746E68">
        <w:rPr>
          <w:noProof/>
        </w:rPr>
        <w:t>7.</w:t>
      </w:r>
      <w:r w:rsidRPr="00746E68">
        <w:rPr>
          <w:noProof/>
        </w:rPr>
        <w:tab/>
        <w:t xml:space="preserve">Elgrishi N, Rountree KJ, McCarthy BD, Rountree ES, Eisenhart TT, Dempsey JL. A Practical Beginner’s Guide to Cyclic Voltammetry. </w:t>
      </w:r>
      <w:r w:rsidRPr="00746E68">
        <w:rPr>
          <w:i/>
          <w:noProof/>
        </w:rPr>
        <w:t>Journal of Chemical Education</w:t>
      </w:r>
      <w:r w:rsidRPr="00746E68">
        <w:rPr>
          <w:noProof/>
        </w:rPr>
        <w:t xml:space="preserve"> </w:t>
      </w:r>
      <w:r w:rsidRPr="00746E68">
        <w:rPr>
          <w:b/>
          <w:noProof/>
        </w:rPr>
        <w:t>95</w:t>
      </w:r>
      <w:r w:rsidRPr="00746E68">
        <w:rPr>
          <w:noProof/>
        </w:rPr>
        <w:t>, 197-206 (2018).</w:t>
      </w:r>
    </w:p>
    <w:p w14:paraId="1EF74D7B" w14:textId="77777777" w:rsidR="00746E68" w:rsidRPr="00746E68" w:rsidRDefault="00746E68" w:rsidP="00746E68">
      <w:pPr>
        <w:pStyle w:val="EndNoteBibliography"/>
        <w:rPr>
          <w:noProof/>
        </w:rPr>
      </w:pPr>
    </w:p>
    <w:p w14:paraId="7D3CB79B" w14:textId="77777777" w:rsidR="00746E68" w:rsidRPr="00746E68" w:rsidRDefault="00746E68" w:rsidP="00746E68">
      <w:pPr>
        <w:pStyle w:val="EndNoteBibliography"/>
        <w:ind w:left="720" w:hanging="720"/>
        <w:rPr>
          <w:noProof/>
        </w:rPr>
      </w:pPr>
      <w:r w:rsidRPr="00746E68">
        <w:rPr>
          <w:noProof/>
        </w:rPr>
        <w:t>8.</w:t>
      </w:r>
      <w:r w:rsidRPr="00746E68">
        <w:rPr>
          <w:noProof/>
        </w:rPr>
        <w:tab/>
        <w:t xml:space="preserve">Hoshi N, Asaumi Y, Nakamura M, Mikita K, Kajiwara R. Structural Effects on the Hydrogen Oxidation Reaction on n(111)−(111) Surfaces of Platinum. </w:t>
      </w:r>
      <w:r w:rsidRPr="00746E68">
        <w:rPr>
          <w:i/>
          <w:noProof/>
        </w:rPr>
        <w:t>The Journal of Physical Chemistry C</w:t>
      </w:r>
      <w:r w:rsidRPr="00746E68">
        <w:rPr>
          <w:noProof/>
        </w:rPr>
        <w:t xml:space="preserve"> </w:t>
      </w:r>
      <w:r w:rsidRPr="00746E68">
        <w:rPr>
          <w:b/>
          <w:noProof/>
        </w:rPr>
        <w:t>113</w:t>
      </w:r>
      <w:r w:rsidRPr="00746E68">
        <w:rPr>
          <w:noProof/>
        </w:rPr>
        <w:t>, 16843-16846 (2009).</w:t>
      </w:r>
    </w:p>
    <w:p w14:paraId="06E04908" w14:textId="77777777" w:rsidR="00746E68" w:rsidRPr="00746E68" w:rsidRDefault="00746E68" w:rsidP="00746E68">
      <w:pPr>
        <w:pStyle w:val="EndNoteBibliography"/>
        <w:rPr>
          <w:noProof/>
        </w:rPr>
      </w:pPr>
    </w:p>
    <w:p w14:paraId="7EB1E8CF" w14:textId="77777777" w:rsidR="00746E68" w:rsidRPr="00746E68" w:rsidRDefault="00746E68" w:rsidP="00746E68">
      <w:pPr>
        <w:pStyle w:val="EndNoteBibliography"/>
        <w:ind w:left="720" w:hanging="720"/>
        <w:rPr>
          <w:noProof/>
        </w:rPr>
      </w:pPr>
      <w:r w:rsidRPr="00746E68">
        <w:rPr>
          <w:noProof/>
        </w:rPr>
        <w:t>9.</w:t>
      </w:r>
      <w:r w:rsidRPr="00746E68">
        <w:rPr>
          <w:noProof/>
        </w:rPr>
        <w:tab/>
        <w:t xml:space="preserve">Juodkazis Ks, Juodkazytė J, Šebeka B, Juodkazis S. Reversible hydrogen evolution and oxidation on Pt electrode mediated by molecular ion. </w:t>
      </w:r>
      <w:r w:rsidRPr="00746E68">
        <w:rPr>
          <w:i/>
          <w:noProof/>
        </w:rPr>
        <w:t>Applied Surface Science</w:t>
      </w:r>
      <w:r w:rsidRPr="00746E68">
        <w:rPr>
          <w:noProof/>
        </w:rPr>
        <w:t xml:space="preserve"> </w:t>
      </w:r>
      <w:r w:rsidRPr="00746E68">
        <w:rPr>
          <w:b/>
          <w:noProof/>
        </w:rPr>
        <w:t>290</w:t>
      </w:r>
      <w:r w:rsidRPr="00746E68">
        <w:rPr>
          <w:noProof/>
        </w:rPr>
        <w:t>, 13-17 (2014).</w:t>
      </w:r>
    </w:p>
    <w:p w14:paraId="69D85C4E" w14:textId="77777777" w:rsidR="00746E68" w:rsidRPr="00746E68" w:rsidRDefault="00746E68" w:rsidP="00746E68">
      <w:pPr>
        <w:pStyle w:val="EndNoteBibliography"/>
        <w:rPr>
          <w:noProof/>
        </w:rPr>
      </w:pPr>
    </w:p>
    <w:p w14:paraId="1550EAFA" w14:textId="77777777" w:rsidR="00746E68" w:rsidRPr="00746E68" w:rsidRDefault="00746E68" w:rsidP="00746E68">
      <w:pPr>
        <w:pStyle w:val="EndNoteBibliography"/>
        <w:ind w:left="720" w:hanging="720"/>
        <w:rPr>
          <w:noProof/>
        </w:rPr>
      </w:pPr>
      <w:r w:rsidRPr="00746E68">
        <w:rPr>
          <w:noProof/>
        </w:rPr>
        <w:t>10.</w:t>
      </w:r>
      <w:r w:rsidRPr="00746E68">
        <w:rPr>
          <w:noProof/>
        </w:rPr>
        <w:tab/>
        <w:t xml:space="preserve">Wang Y, Wipf DO. Visualizing Hydrogen Oxidation Reaction Activity of Polycrystalline Platinum by Scanning Electrochemical Microscopy. </w:t>
      </w:r>
      <w:r w:rsidRPr="00746E68">
        <w:rPr>
          <w:i/>
          <w:noProof/>
        </w:rPr>
        <w:t>Journal of The Electrochemical Society</w:t>
      </w:r>
      <w:r w:rsidRPr="00746E68">
        <w:rPr>
          <w:noProof/>
        </w:rPr>
        <w:t xml:space="preserve"> </w:t>
      </w:r>
      <w:r w:rsidRPr="00746E68">
        <w:rPr>
          <w:b/>
          <w:noProof/>
        </w:rPr>
        <w:t>167</w:t>
      </w:r>
      <w:r w:rsidRPr="00746E68">
        <w:rPr>
          <w:noProof/>
        </w:rPr>
        <w:t>, 146502 (2020).</w:t>
      </w:r>
    </w:p>
    <w:p w14:paraId="7D22196D" w14:textId="77777777" w:rsidR="00746E68" w:rsidRPr="00746E68" w:rsidRDefault="00746E68" w:rsidP="00746E68">
      <w:pPr>
        <w:pStyle w:val="EndNoteBibliography"/>
        <w:rPr>
          <w:noProof/>
        </w:rPr>
      </w:pPr>
    </w:p>
    <w:p w14:paraId="24FECC3E" w14:textId="77777777" w:rsidR="00746E68" w:rsidRPr="00746E68" w:rsidRDefault="00746E68" w:rsidP="00746E68">
      <w:pPr>
        <w:pStyle w:val="EndNoteBibliography"/>
        <w:ind w:left="720" w:hanging="720"/>
        <w:rPr>
          <w:noProof/>
        </w:rPr>
      </w:pPr>
      <w:r w:rsidRPr="00746E68">
        <w:rPr>
          <w:noProof/>
        </w:rPr>
        <w:t>11.</w:t>
      </w:r>
      <w:r w:rsidRPr="00746E68">
        <w:rPr>
          <w:noProof/>
        </w:rPr>
        <w:tab/>
        <w:t xml:space="preserve">Wilson JC, Caratzoulas S, Vlachos DG, Yan Y. Insights into solvent and surface charge effects on Volmer step kinetics on Pt (111). </w:t>
      </w:r>
      <w:r w:rsidRPr="00746E68">
        <w:rPr>
          <w:i/>
          <w:noProof/>
        </w:rPr>
        <w:t>Nature Communications</w:t>
      </w:r>
      <w:r w:rsidRPr="00746E68">
        <w:rPr>
          <w:noProof/>
        </w:rPr>
        <w:t xml:space="preserve"> </w:t>
      </w:r>
      <w:r w:rsidRPr="00746E68">
        <w:rPr>
          <w:b/>
          <w:noProof/>
        </w:rPr>
        <w:t>14</w:t>
      </w:r>
      <w:r w:rsidRPr="00746E68">
        <w:rPr>
          <w:noProof/>
        </w:rPr>
        <w:t>, 2384 (2023).</w:t>
      </w:r>
    </w:p>
    <w:p w14:paraId="13E97258" w14:textId="77777777" w:rsidR="00746E68" w:rsidRPr="00746E68" w:rsidRDefault="00746E68" w:rsidP="00746E68">
      <w:pPr>
        <w:pStyle w:val="EndNoteBibliography"/>
        <w:rPr>
          <w:noProof/>
        </w:rPr>
      </w:pPr>
    </w:p>
    <w:p w14:paraId="545E444B" w14:textId="77777777" w:rsidR="00746E68" w:rsidRPr="00746E68" w:rsidRDefault="00746E68" w:rsidP="00746E68">
      <w:pPr>
        <w:pStyle w:val="EndNoteBibliography"/>
        <w:ind w:left="720" w:hanging="720"/>
        <w:rPr>
          <w:noProof/>
        </w:rPr>
      </w:pPr>
      <w:r w:rsidRPr="00746E68">
        <w:rPr>
          <w:noProof/>
        </w:rPr>
        <w:t>12.</w:t>
      </w:r>
      <w:r w:rsidRPr="00746E68">
        <w:rPr>
          <w:noProof/>
        </w:rPr>
        <w:tab/>
        <w:t xml:space="preserve">Shen L, Goyal A, Chen X, Koper MTM. Cation Effects on Hydrogen Oxidation Reaction on Pt Single-Crystal Electrodes in Alkaline Media. </w:t>
      </w:r>
      <w:r w:rsidRPr="00746E68">
        <w:rPr>
          <w:i/>
          <w:noProof/>
        </w:rPr>
        <w:t>The Journal of Physical Chemistry Letters</w:t>
      </w:r>
      <w:r w:rsidRPr="00746E68">
        <w:rPr>
          <w:noProof/>
        </w:rPr>
        <w:t xml:space="preserve"> </w:t>
      </w:r>
      <w:r w:rsidRPr="00746E68">
        <w:rPr>
          <w:b/>
          <w:noProof/>
        </w:rPr>
        <w:t>15</w:t>
      </w:r>
      <w:r w:rsidRPr="00746E68">
        <w:rPr>
          <w:noProof/>
        </w:rPr>
        <w:t>, 2911-2915 (2024).</w:t>
      </w:r>
    </w:p>
    <w:p w14:paraId="189CFABA" w14:textId="77777777" w:rsidR="00746E68" w:rsidRPr="00746E68" w:rsidRDefault="00746E68" w:rsidP="00746E68">
      <w:pPr>
        <w:pStyle w:val="EndNoteBibliography"/>
        <w:rPr>
          <w:noProof/>
        </w:rPr>
      </w:pPr>
    </w:p>
    <w:p w14:paraId="5EAA9431" w14:textId="77777777" w:rsidR="00746E68" w:rsidRPr="00746E68" w:rsidRDefault="00746E68" w:rsidP="00746E68">
      <w:pPr>
        <w:pStyle w:val="EndNoteBibliography"/>
        <w:ind w:left="720" w:hanging="720"/>
        <w:rPr>
          <w:noProof/>
        </w:rPr>
      </w:pPr>
      <w:r w:rsidRPr="00746E68">
        <w:rPr>
          <w:noProof/>
        </w:rPr>
        <w:t>13.</w:t>
      </w:r>
      <w:r w:rsidRPr="00746E68">
        <w:rPr>
          <w:noProof/>
        </w:rPr>
        <w:tab/>
        <w:t xml:space="preserve">Conway BE, Bai L. Determination of adsorption of OPD H species in the cathodic hydrogen evolution reaction </w:t>
      </w:r>
      <w:r w:rsidRPr="00746E68">
        <w:rPr>
          <w:noProof/>
        </w:rPr>
        <w:lastRenderedPageBreak/>
        <w:t xml:space="preserve">at Pt in relation to electrocatalysis. </w:t>
      </w:r>
      <w:r w:rsidRPr="00746E68">
        <w:rPr>
          <w:i/>
          <w:noProof/>
        </w:rPr>
        <w:t>Journal of Electroanalytical Chemistry and Interfacial Electrochemistry</w:t>
      </w:r>
      <w:r w:rsidRPr="00746E68">
        <w:rPr>
          <w:noProof/>
        </w:rPr>
        <w:t xml:space="preserve"> </w:t>
      </w:r>
      <w:r w:rsidRPr="00746E68">
        <w:rPr>
          <w:b/>
          <w:noProof/>
        </w:rPr>
        <w:t>198</w:t>
      </w:r>
      <w:r w:rsidRPr="00746E68">
        <w:rPr>
          <w:noProof/>
        </w:rPr>
        <w:t>, 149-175 (1986).</w:t>
      </w:r>
    </w:p>
    <w:p w14:paraId="234BFFB7" w14:textId="77777777" w:rsidR="00746E68" w:rsidRPr="00746E68" w:rsidRDefault="00746E68" w:rsidP="00746E68">
      <w:pPr>
        <w:pStyle w:val="EndNoteBibliography"/>
        <w:rPr>
          <w:noProof/>
        </w:rPr>
      </w:pPr>
    </w:p>
    <w:p w14:paraId="002A843B" w14:textId="77777777" w:rsidR="00746E68" w:rsidRPr="00746E68" w:rsidRDefault="00746E68" w:rsidP="00746E68">
      <w:pPr>
        <w:pStyle w:val="EndNoteBibliography"/>
        <w:ind w:left="720" w:hanging="720"/>
        <w:rPr>
          <w:noProof/>
        </w:rPr>
      </w:pPr>
      <w:r w:rsidRPr="00746E68">
        <w:rPr>
          <w:noProof/>
        </w:rPr>
        <w:t>14.</w:t>
      </w:r>
      <w:r w:rsidRPr="00746E68">
        <w:rPr>
          <w:noProof/>
        </w:rPr>
        <w:tab/>
        <w:t xml:space="preserve">Trasatti S, Petrii OA. Real surface area measurements in electrochemistry. </w:t>
      </w:r>
      <w:r w:rsidRPr="00746E68">
        <w:rPr>
          <w:i/>
          <w:noProof/>
        </w:rPr>
        <w:t>Journal of Electroanalytical Chemistry</w:t>
      </w:r>
      <w:r w:rsidRPr="00746E68">
        <w:rPr>
          <w:noProof/>
        </w:rPr>
        <w:t xml:space="preserve"> </w:t>
      </w:r>
      <w:r w:rsidRPr="00746E68">
        <w:rPr>
          <w:b/>
          <w:noProof/>
        </w:rPr>
        <w:t>327</w:t>
      </w:r>
      <w:r w:rsidRPr="00746E68">
        <w:rPr>
          <w:noProof/>
        </w:rPr>
        <w:t>, 353-376 (1992).</w:t>
      </w:r>
    </w:p>
    <w:p w14:paraId="26ECAFF5" w14:textId="77777777" w:rsidR="00746E68" w:rsidRPr="00746E68" w:rsidRDefault="00746E68" w:rsidP="00746E68">
      <w:pPr>
        <w:pStyle w:val="EndNoteBibliography"/>
        <w:rPr>
          <w:noProof/>
        </w:rPr>
      </w:pPr>
    </w:p>
    <w:p w14:paraId="0BC18B54" w14:textId="77777777" w:rsidR="00746E68" w:rsidRPr="00746E68" w:rsidRDefault="00746E68" w:rsidP="00746E68">
      <w:pPr>
        <w:pStyle w:val="EndNoteBibliography"/>
        <w:ind w:left="720" w:hanging="720"/>
        <w:rPr>
          <w:noProof/>
        </w:rPr>
      </w:pPr>
      <w:r w:rsidRPr="00746E68">
        <w:rPr>
          <w:noProof/>
        </w:rPr>
        <w:t>15.</w:t>
      </w:r>
      <w:r w:rsidRPr="00746E68">
        <w:rPr>
          <w:noProof/>
        </w:rPr>
        <w:tab/>
        <w:t xml:space="preserve">Zhan D, Velmurugan J, Mirkin MV. Adsorption/Desorption of Hydrogen on Pt Nanoelectrodes: Evidence of Surface Diffusion and Spillover. </w:t>
      </w:r>
      <w:r w:rsidRPr="00746E68">
        <w:rPr>
          <w:i/>
          <w:noProof/>
        </w:rPr>
        <w:t>Journal of the American Chemical Society</w:t>
      </w:r>
      <w:r w:rsidRPr="00746E68">
        <w:rPr>
          <w:noProof/>
        </w:rPr>
        <w:t xml:space="preserve"> </w:t>
      </w:r>
      <w:r w:rsidRPr="00746E68">
        <w:rPr>
          <w:b/>
          <w:noProof/>
        </w:rPr>
        <w:t>131</w:t>
      </w:r>
      <w:r w:rsidRPr="00746E68">
        <w:rPr>
          <w:noProof/>
        </w:rPr>
        <w:t>, 14756-14760 (2009).</w:t>
      </w:r>
    </w:p>
    <w:p w14:paraId="0934D9C9" w14:textId="77777777" w:rsidR="00746E68" w:rsidRPr="00746E68" w:rsidRDefault="00746E68" w:rsidP="00746E68">
      <w:pPr>
        <w:pStyle w:val="EndNoteBibliography"/>
        <w:rPr>
          <w:noProof/>
        </w:rPr>
      </w:pPr>
    </w:p>
    <w:p w14:paraId="3649C131" w14:textId="77777777" w:rsidR="00746E68" w:rsidRPr="00746E68" w:rsidRDefault="00746E68" w:rsidP="00746E68">
      <w:pPr>
        <w:pStyle w:val="EndNoteBibliography"/>
        <w:ind w:left="720" w:hanging="720"/>
        <w:rPr>
          <w:noProof/>
        </w:rPr>
      </w:pPr>
      <w:r w:rsidRPr="00746E68">
        <w:rPr>
          <w:noProof/>
        </w:rPr>
        <w:t>16.</w:t>
      </w:r>
      <w:r w:rsidRPr="00746E68">
        <w:rPr>
          <w:noProof/>
        </w:rPr>
        <w:tab/>
        <w:t xml:space="preserve">Allen J. Bard and Larry R. Faulkner, Electrochemical Methods: Fundamentals and Applications, New York: Wiley, 2001, 2nd ed. </w:t>
      </w:r>
      <w:r w:rsidRPr="00746E68">
        <w:rPr>
          <w:i/>
          <w:noProof/>
        </w:rPr>
        <w:t>Russian Journal of Electrochemistry</w:t>
      </w:r>
      <w:r w:rsidRPr="00746E68">
        <w:rPr>
          <w:noProof/>
        </w:rPr>
        <w:t xml:space="preserve"> </w:t>
      </w:r>
      <w:r w:rsidRPr="00746E68">
        <w:rPr>
          <w:b/>
          <w:noProof/>
        </w:rPr>
        <w:t>38</w:t>
      </w:r>
      <w:r w:rsidRPr="00746E68">
        <w:rPr>
          <w:noProof/>
        </w:rPr>
        <w:t>, 1364-1365 (2002).</w:t>
      </w:r>
    </w:p>
    <w:p w14:paraId="0046DC5D" w14:textId="77777777" w:rsidR="00746E68" w:rsidRPr="00746E68" w:rsidRDefault="00746E68" w:rsidP="00746E68">
      <w:pPr>
        <w:pStyle w:val="EndNoteBibliography"/>
        <w:rPr>
          <w:noProof/>
        </w:rPr>
      </w:pPr>
    </w:p>
    <w:p w14:paraId="1113B0E6" w14:textId="77777777" w:rsidR="00746E68" w:rsidRPr="00746E68" w:rsidRDefault="00746E68" w:rsidP="00746E68">
      <w:pPr>
        <w:pStyle w:val="EndNoteBibliography"/>
        <w:ind w:left="720" w:hanging="720"/>
        <w:rPr>
          <w:noProof/>
        </w:rPr>
      </w:pPr>
      <w:r w:rsidRPr="00746E68">
        <w:rPr>
          <w:noProof/>
        </w:rPr>
        <w:t>17.</w:t>
      </w:r>
      <w:r w:rsidRPr="00746E68">
        <w:rPr>
          <w:noProof/>
        </w:rPr>
        <w:tab/>
        <w:t xml:space="preserve">Zhang T, Anderson AB. Hydrogen Oxidation and Evolution on Platinum Electrodes in Base:  Theoretical Study. </w:t>
      </w:r>
      <w:r w:rsidRPr="00746E68">
        <w:rPr>
          <w:i/>
          <w:noProof/>
        </w:rPr>
        <w:t>The Journal of Physical Chemistry C</w:t>
      </w:r>
      <w:r w:rsidRPr="00746E68">
        <w:rPr>
          <w:noProof/>
        </w:rPr>
        <w:t xml:space="preserve"> </w:t>
      </w:r>
      <w:r w:rsidRPr="00746E68">
        <w:rPr>
          <w:b/>
          <w:noProof/>
        </w:rPr>
        <w:t>111</w:t>
      </w:r>
      <w:r w:rsidRPr="00746E68">
        <w:rPr>
          <w:noProof/>
        </w:rPr>
        <w:t>, 8644-8648 (2007).</w:t>
      </w:r>
    </w:p>
    <w:p w14:paraId="3FE331F4" w14:textId="77777777" w:rsidR="00746E68" w:rsidRPr="00746E68" w:rsidRDefault="00746E68" w:rsidP="00746E68">
      <w:pPr>
        <w:pStyle w:val="EndNoteBibliography"/>
        <w:rPr>
          <w:noProof/>
        </w:rPr>
      </w:pPr>
    </w:p>
    <w:p w14:paraId="10FB542C" w14:textId="77777777" w:rsidR="00746E68" w:rsidRPr="00746E68" w:rsidRDefault="00746E68" w:rsidP="00746E68">
      <w:pPr>
        <w:pStyle w:val="EndNoteBibliography"/>
        <w:ind w:left="720" w:hanging="720"/>
        <w:rPr>
          <w:noProof/>
        </w:rPr>
      </w:pPr>
      <w:r w:rsidRPr="00746E68">
        <w:rPr>
          <w:noProof/>
        </w:rPr>
        <w:t>18.</w:t>
      </w:r>
      <w:r w:rsidRPr="00746E68">
        <w:rPr>
          <w:noProof/>
        </w:rPr>
        <w:tab/>
        <w:t xml:space="preserve">El-Shafie M. Hydrogen production by water electrolysis technologies: A review. </w:t>
      </w:r>
      <w:r w:rsidRPr="00746E68">
        <w:rPr>
          <w:i/>
          <w:noProof/>
        </w:rPr>
        <w:t>Results in Engineering</w:t>
      </w:r>
      <w:r w:rsidRPr="00746E68">
        <w:rPr>
          <w:noProof/>
        </w:rPr>
        <w:t xml:space="preserve"> </w:t>
      </w:r>
      <w:r w:rsidRPr="00746E68">
        <w:rPr>
          <w:b/>
          <w:noProof/>
        </w:rPr>
        <w:t>20</w:t>
      </w:r>
      <w:r w:rsidRPr="00746E68">
        <w:rPr>
          <w:noProof/>
        </w:rPr>
        <w:t>, 101426 (2023).</w:t>
      </w:r>
    </w:p>
    <w:p w14:paraId="5C8D542F" w14:textId="77777777" w:rsidR="00746E68" w:rsidRPr="00746E68" w:rsidRDefault="00746E68" w:rsidP="00746E68">
      <w:pPr>
        <w:pStyle w:val="EndNoteBibliography"/>
        <w:rPr>
          <w:noProof/>
        </w:rPr>
      </w:pPr>
    </w:p>
    <w:p w14:paraId="7969F330" w14:textId="77777777" w:rsidR="00746E68" w:rsidRPr="00746E68" w:rsidRDefault="00746E68" w:rsidP="00746E68">
      <w:pPr>
        <w:pStyle w:val="EndNoteBibliography"/>
        <w:ind w:left="720" w:hanging="720"/>
        <w:rPr>
          <w:noProof/>
        </w:rPr>
      </w:pPr>
      <w:r w:rsidRPr="00746E68">
        <w:rPr>
          <w:noProof/>
        </w:rPr>
        <w:t>19.</w:t>
      </w:r>
      <w:r w:rsidRPr="00746E68">
        <w:rPr>
          <w:noProof/>
        </w:rPr>
        <w:tab/>
        <w:t xml:space="preserve">Shinagawa T, Garcia-Esparza AT, Takanabe K. Insight on Tafel slopes from a microkinetic analysis of aqueous electrocatalysis for energy conversion. </w:t>
      </w:r>
      <w:r w:rsidRPr="00746E68">
        <w:rPr>
          <w:i/>
          <w:noProof/>
        </w:rPr>
        <w:t>Scientific Reports</w:t>
      </w:r>
      <w:r w:rsidRPr="00746E68">
        <w:rPr>
          <w:noProof/>
        </w:rPr>
        <w:t xml:space="preserve"> </w:t>
      </w:r>
      <w:r w:rsidRPr="00746E68">
        <w:rPr>
          <w:b/>
          <w:noProof/>
        </w:rPr>
        <w:t>5</w:t>
      </w:r>
      <w:r w:rsidRPr="00746E68">
        <w:rPr>
          <w:noProof/>
        </w:rPr>
        <w:t>, 13801 (2015).</w:t>
      </w:r>
    </w:p>
    <w:p w14:paraId="46756A12" w14:textId="77777777" w:rsidR="00746E68" w:rsidRPr="00746E68" w:rsidRDefault="00746E68" w:rsidP="00746E68">
      <w:pPr>
        <w:pStyle w:val="EndNoteBibliography"/>
        <w:rPr>
          <w:noProof/>
        </w:rPr>
      </w:pPr>
    </w:p>
    <w:p w14:paraId="57EF9A68" w14:textId="77777777" w:rsidR="00746E68" w:rsidRPr="00746E68" w:rsidRDefault="00746E68" w:rsidP="00746E68">
      <w:pPr>
        <w:pStyle w:val="EndNoteBibliography"/>
        <w:ind w:left="720" w:hanging="720"/>
        <w:rPr>
          <w:noProof/>
        </w:rPr>
      </w:pPr>
      <w:r w:rsidRPr="00746E68">
        <w:rPr>
          <w:noProof/>
        </w:rPr>
        <w:t>20.</w:t>
      </w:r>
      <w:r w:rsidRPr="00746E68">
        <w:rPr>
          <w:noProof/>
        </w:rPr>
        <w:tab/>
        <w:t xml:space="preserve">Ringe S. Approaching in-depth mechanistic understanding of electrochemical hydrogen conversion from computational simulations. </w:t>
      </w:r>
      <w:r w:rsidRPr="00746E68">
        <w:rPr>
          <w:i/>
          <w:noProof/>
        </w:rPr>
        <w:t>Chem Catalysis</w:t>
      </w:r>
      <w:r w:rsidRPr="00746E68">
        <w:rPr>
          <w:noProof/>
        </w:rPr>
        <w:t xml:space="preserve"> </w:t>
      </w:r>
      <w:r w:rsidRPr="00746E68">
        <w:rPr>
          <w:b/>
          <w:noProof/>
        </w:rPr>
        <w:t>1</w:t>
      </w:r>
      <w:r w:rsidRPr="00746E68">
        <w:rPr>
          <w:noProof/>
        </w:rPr>
        <w:t>, 1160-1162 (2021).</w:t>
      </w:r>
    </w:p>
    <w:p w14:paraId="0479CEC8" w14:textId="77777777" w:rsidR="00746E68" w:rsidRPr="00746E68" w:rsidRDefault="00746E68" w:rsidP="00746E68">
      <w:pPr>
        <w:pStyle w:val="EndNoteBibliography"/>
        <w:rPr>
          <w:noProof/>
        </w:rPr>
      </w:pPr>
    </w:p>
    <w:p w14:paraId="3DFD25BA" w14:textId="1E036D03" w:rsidR="00413636" w:rsidRPr="005236EE" w:rsidRDefault="00456212" w:rsidP="00AF1DE0">
      <w:pPr>
        <w:rPr>
          <w:sz w:val="24"/>
        </w:rPr>
      </w:pPr>
      <w:r w:rsidRPr="005236EE">
        <w:rPr>
          <w:sz w:val="24"/>
        </w:rPr>
        <w:fldChar w:fldCharType="end"/>
      </w:r>
      <w:bookmarkEnd w:id="2"/>
      <w:bookmarkEnd w:id="37"/>
    </w:p>
    <w:sectPr w:rsidR="00413636" w:rsidRPr="005236EE" w:rsidSect="00E252CB">
      <w:footerReference w:type="default" r:id="rId66"/>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2AA9C1" w14:textId="77777777" w:rsidR="007248F1" w:rsidRDefault="007248F1">
      <w:r>
        <w:separator/>
      </w:r>
    </w:p>
  </w:endnote>
  <w:endnote w:type="continuationSeparator" w:id="0">
    <w:p w14:paraId="37386949" w14:textId="77777777" w:rsidR="007248F1" w:rsidRDefault="007248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FangSong">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6152759"/>
    </w:sdtPr>
    <w:sdtContent>
      <w:p w14:paraId="1CFE171A" w14:textId="2EC16908" w:rsidR="00B176D6" w:rsidRDefault="0013050D">
        <w:pPr>
          <w:pStyle w:val="Footer"/>
          <w:jc w:val="center"/>
        </w:pPr>
        <w:r>
          <w:fldChar w:fldCharType="begin"/>
        </w:r>
        <w:r>
          <w:instrText>PAGE   \* MERGEFORMAT</w:instrText>
        </w:r>
        <w:r>
          <w:fldChar w:fldCharType="separate"/>
        </w:r>
        <w:r w:rsidR="00A22CA9" w:rsidRPr="00A22CA9">
          <w:rPr>
            <w:noProof/>
            <w:lang w:val="zh-CN"/>
          </w:rPr>
          <w:t>3</w:t>
        </w:r>
        <w:r>
          <w:fldChar w:fldCharType="end"/>
        </w:r>
      </w:p>
    </w:sdtContent>
  </w:sdt>
  <w:p w14:paraId="5AC8F844" w14:textId="77777777" w:rsidR="00B176D6" w:rsidRDefault="00B176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74874A" w14:textId="77777777" w:rsidR="007248F1" w:rsidRDefault="007248F1">
      <w:r>
        <w:separator/>
      </w:r>
    </w:p>
  </w:footnote>
  <w:footnote w:type="continuationSeparator" w:id="0">
    <w:p w14:paraId="69BA3676" w14:textId="77777777" w:rsidR="007248F1" w:rsidRDefault="007248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1.25pt;visibility:visible" o:bullet="t">
        <v:imagedata r:id="rId1" o:title=""/>
      </v:shape>
    </w:pict>
  </w:numPicBullet>
  <w:abstractNum w:abstractNumId="0" w15:restartNumberingAfterBreak="0">
    <w:nsid w:val="01735190"/>
    <w:multiLevelType w:val="hybridMultilevel"/>
    <w:tmpl w:val="8CB44722"/>
    <w:lvl w:ilvl="0" w:tplc="4574EC58">
      <w:start w:val="1"/>
      <w:numFmt w:val="decimal"/>
      <w:lvlText w:val="%1)"/>
      <w:lvlJc w:val="left"/>
      <w:pPr>
        <w:ind w:left="720" w:hanging="360"/>
      </w:pPr>
      <w:rPr>
        <w:rFonts w:ascii="Times New Roman" w:hAnsi="Times New Roman" w:cs="Times New Roman" w:hint="default"/>
        <w:color w:val="0000FF"/>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551F5"/>
    <w:multiLevelType w:val="multilevel"/>
    <w:tmpl w:val="094551F5"/>
    <w:lvl w:ilvl="0">
      <w:start w:val="1"/>
      <w:numFmt w:val="upp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26BD5AD0"/>
    <w:multiLevelType w:val="multilevel"/>
    <w:tmpl w:val="4A1A1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5F4483"/>
    <w:multiLevelType w:val="hybridMultilevel"/>
    <w:tmpl w:val="883A78EA"/>
    <w:lvl w:ilvl="0" w:tplc="8830052A">
      <w:start w:val="1"/>
      <w:numFmt w:val="decimal"/>
      <w:lvlText w:val="%1."/>
      <w:lvlJc w:val="left"/>
      <w:pPr>
        <w:ind w:left="360" w:hanging="36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5A194CD1"/>
    <w:multiLevelType w:val="multilevel"/>
    <w:tmpl w:val="5A194CD1"/>
    <w:lvl w:ilvl="0">
      <w:start w:val="1"/>
      <w:numFmt w:val="upp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61536609"/>
    <w:multiLevelType w:val="multilevel"/>
    <w:tmpl w:val="522CE9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1ED17F0"/>
    <w:multiLevelType w:val="hybridMultilevel"/>
    <w:tmpl w:val="A028CA38"/>
    <w:lvl w:ilvl="0" w:tplc="77207FB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5146E64"/>
    <w:multiLevelType w:val="hybridMultilevel"/>
    <w:tmpl w:val="EE248D9E"/>
    <w:lvl w:ilvl="0" w:tplc="692E734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886EEB"/>
    <w:multiLevelType w:val="hybridMultilevel"/>
    <w:tmpl w:val="F4FAC420"/>
    <w:lvl w:ilvl="0" w:tplc="B6EE7F6A">
      <w:start w:val="1"/>
      <w:numFmt w:val="upperRoman"/>
      <w:lvlText w:val="%1."/>
      <w:lvlJc w:val="left"/>
      <w:pPr>
        <w:ind w:left="108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0C69BD"/>
    <w:multiLevelType w:val="multilevel"/>
    <w:tmpl w:val="A10A66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15051B3"/>
    <w:multiLevelType w:val="hybridMultilevel"/>
    <w:tmpl w:val="EE248D9E"/>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9B85263"/>
    <w:multiLevelType w:val="multilevel"/>
    <w:tmpl w:val="D4FEC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E87670A"/>
    <w:multiLevelType w:val="multilevel"/>
    <w:tmpl w:val="52EA7568"/>
    <w:lvl w:ilvl="0">
      <w:start w:val="3"/>
      <w:numFmt w:val="decimal"/>
      <w:lvlText w:val="%1"/>
      <w:lvlJc w:val="left"/>
      <w:pPr>
        <w:ind w:left="360" w:hanging="360"/>
      </w:pPr>
      <w:rPr>
        <w:rFonts w:hint="default"/>
        <w:b/>
        <w:color w:val="000000" w:themeColor="text1"/>
      </w:rPr>
    </w:lvl>
    <w:lvl w:ilvl="1">
      <w:start w:val="3"/>
      <w:numFmt w:val="decimal"/>
      <w:lvlText w:val="%1.%2"/>
      <w:lvlJc w:val="left"/>
      <w:pPr>
        <w:ind w:left="360" w:hanging="360"/>
      </w:pPr>
      <w:rPr>
        <w:rFonts w:hint="default"/>
        <w:b/>
        <w:color w:val="000000" w:themeColor="text1"/>
      </w:rPr>
    </w:lvl>
    <w:lvl w:ilvl="2">
      <w:start w:val="1"/>
      <w:numFmt w:val="decimal"/>
      <w:lvlText w:val="%1.%2.%3"/>
      <w:lvlJc w:val="left"/>
      <w:pPr>
        <w:ind w:left="720" w:hanging="720"/>
      </w:pPr>
      <w:rPr>
        <w:rFonts w:hint="default"/>
        <w:b/>
        <w:color w:val="000000" w:themeColor="text1"/>
      </w:rPr>
    </w:lvl>
    <w:lvl w:ilvl="3">
      <w:start w:val="1"/>
      <w:numFmt w:val="decimal"/>
      <w:lvlText w:val="%1.%2.%3.%4"/>
      <w:lvlJc w:val="left"/>
      <w:pPr>
        <w:ind w:left="720" w:hanging="720"/>
      </w:pPr>
      <w:rPr>
        <w:rFonts w:hint="default"/>
        <w:b/>
        <w:color w:val="000000" w:themeColor="text1"/>
      </w:rPr>
    </w:lvl>
    <w:lvl w:ilvl="4">
      <w:start w:val="1"/>
      <w:numFmt w:val="decimal"/>
      <w:lvlText w:val="%1.%2.%3.%4.%5"/>
      <w:lvlJc w:val="left"/>
      <w:pPr>
        <w:ind w:left="1080" w:hanging="1080"/>
      </w:pPr>
      <w:rPr>
        <w:rFonts w:hint="default"/>
        <w:b/>
        <w:color w:val="000000" w:themeColor="text1"/>
      </w:rPr>
    </w:lvl>
    <w:lvl w:ilvl="5">
      <w:start w:val="1"/>
      <w:numFmt w:val="decimal"/>
      <w:lvlText w:val="%1.%2.%3.%4.%5.%6"/>
      <w:lvlJc w:val="left"/>
      <w:pPr>
        <w:ind w:left="1080" w:hanging="1080"/>
      </w:pPr>
      <w:rPr>
        <w:rFonts w:hint="default"/>
        <w:b/>
        <w:color w:val="000000" w:themeColor="text1"/>
      </w:rPr>
    </w:lvl>
    <w:lvl w:ilvl="6">
      <w:start w:val="1"/>
      <w:numFmt w:val="decimal"/>
      <w:lvlText w:val="%1.%2.%3.%4.%5.%6.%7"/>
      <w:lvlJc w:val="left"/>
      <w:pPr>
        <w:ind w:left="1440" w:hanging="1440"/>
      </w:pPr>
      <w:rPr>
        <w:rFonts w:hint="default"/>
        <w:b/>
        <w:color w:val="000000" w:themeColor="text1"/>
      </w:rPr>
    </w:lvl>
    <w:lvl w:ilvl="7">
      <w:start w:val="1"/>
      <w:numFmt w:val="decimal"/>
      <w:lvlText w:val="%1.%2.%3.%4.%5.%6.%7.%8"/>
      <w:lvlJc w:val="left"/>
      <w:pPr>
        <w:ind w:left="1440" w:hanging="1440"/>
      </w:pPr>
      <w:rPr>
        <w:rFonts w:hint="default"/>
        <w:b/>
        <w:color w:val="000000" w:themeColor="text1"/>
      </w:rPr>
    </w:lvl>
    <w:lvl w:ilvl="8">
      <w:start w:val="1"/>
      <w:numFmt w:val="decimal"/>
      <w:lvlText w:val="%1.%2.%3.%4.%5.%6.%7.%8.%9"/>
      <w:lvlJc w:val="left"/>
      <w:pPr>
        <w:ind w:left="1800" w:hanging="1800"/>
      </w:pPr>
      <w:rPr>
        <w:rFonts w:hint="default"/>
        <w:b/>
        <w:color w:val="000000" w:themeColor="text1"/>
      </w:rPr>
    </w:lvl>
  </w:abstractNum>
  <w:num w:numId="1" w16cid:durableId="707141692">
    <w:abstractNumId w:val="1"/>
  </w:num>
  <w:num w:numId="2" w16cid:durableId="706953675">
    <w:abstractNumId w:val="4"/>
  </w:num>
  <w:num w:numId="3" w16cid:durableId="150298414">
    <w:abstractNumId w:val="2"/>
  </w:num>
  <w:num w:numId="4" w16cid:durableId="1735935642">
    <w:abstractNumId w:val="11"/>
  </w:num>
  <w:num w:numId="5" w16cid:durableId="2120835226">
    <w:abstractNumId w:val="3"/>
  </w:num>
  <w:num w:numId="6" w16cid:durableId="1096513254">
    <w:abstractNumId w:val="9"/>
  </w:num>
  <w:num w:numId="7" w16cid:durableId="1165435092">
    <w:abstractNumId w:val="5"/>
  </w:num>
  <w:num w:numId="8" w16cid:durableId="1481726916">
    <w:abstractNumId w:val="6"/>
  </w:num>
  <w:num w:numId="9" w16cid:durableId="1572542197">
    <w:abstractNumId w:val="12"/>
  </w:num>
  <w:num w:numId="10" w16cid:durableId="1752315706">
    <w:abstractNumId w:val="8"/>
  </w:num>
  <w:num w:numId="11" w16cid:durableId="1730422110">
    <w:abstractNumId w:val="7"/>
  </w:num>
  <w:num w:numId="12" w16cid:durableId="461267213">
    <w:abstractNumId w:val="0"/>
  </w:num>
  <w:num w:numId="13" w16cid:durableId="2520838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LQwNrMwMjE1MDSwtLRU0lEKTi0uzszPAykwqgUAXwn6pSwAAAA="/>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pw0rdvj2twpae9v23x2ptm2sps2v0ssxe9&quot;&gt;My EndNote Library-Pt&lt;record-ids&gt;&lt;item&gt;78&lt;/item&gt;&lt;item&gt;79&lt;/item&gt;&lt;item&gt;80&lt;/item&gt;&lt;item&gt;81&lt;/item&gt;&lt;item&gt;94&lt;/item&gt;&lt;item&gt;145&lt;/item&gt;&lt;item&gt;151&lt;/item&gt;&lt;item&gt;153&lt;/item&gt;&lt;item&gt;156&lt;/item&gt;&lt;item&gt;157&lt;/item&gt;&lt;item&gt;158&lt;/item&gt;&lt;item&gt;180&lt;/item&gt;&lt;item&gt;181&lt;/item&gt;&lt;item&gt;182&lt;/item&gt;&lt;item&gt;183&lt;/item&gt;&lt;item&gt;184&lt;/item&gt;&lt;item&gt;232&lt;/item&gt;&lt;/record-ids&gt;&lt;/item&gt;&lt;/Libraries&gt;"/>
  </w:docVars>
  <w:rsids>
    <w:rsidRoot w:val="00E36BD6"/>
    <w:rsid w:val="0000138B"/>
    <w:rsid w:val="000015E2"/>
    <w:rsid w:val="00001949"/>
    <w:rsid w:val="00001987"/>
    <w:rsid w:val="00001BF1"/>
    <w:rsid w:val="00002BA3"/>
    <w:rsid w:val="00002EDB"/>
    <w:rsid w:val="00003156"/>
    <w:rsid w:val="00003995"/>
    <w:rsid w:val="00004C9D"/>
    <w:rsid w:val="00005CB6"/>
    <w:rsid w:val="00005CD6"/>
    <w:rsid w:val="000060E4"/>
    <w:rsid w:val="00006AD3"/>
    <w:rsid w:val="00006D9D"/>
    <w:rsid w:val="000104C4"/>
    <w:rsid w:val="00010FA0"/>
    <w:rsid w:val="00012498"/>
    <w:rsid w:val="000128F7"/>
    <w:rsid w:val="00012F22"/>
    <w:rsid w:val="00014053"/>
    <w:rsid w:val="00014CEA"/>
    <w:rsid w:val="000153DC"/>
    <w:rsid w:val="00016F6F"/>
    <w:rsid w:val="00017924"/>
    <w:rsid w:val="00017EFB"/>
    <w:rsid w:val="00021083"/>
    <w:rsid w:val="00022482"/>
    <w:rsid w:val="0002314C"/>
    <w:rsid w:val="000231A0"/>
    <w:rsid w:val="00023380"/>
    <w:rsid w:val="000238A3"/>
    <w:rsid w:val="000242B6"/>
    <w:rsid w:val="0002466C"/>
    <w:rsid w:val="00025400"/>
    <w:rsid w:val="00025584"/>
    <w:rsid w:val="00025EF5"/>
    <w:rsid w:val="00025F59"/>
    <w:rsid w:val="000261F8"/>
    <w:rsid w:val="000269E6"/>
    <w:rsid w:val="0002714B"/>
    <w:rsid w:val="00027151"/>
    <w:rsid w:val="00027694"/>
    <w:rsid w:val="0002775B"/>
    <w:rsid w:val="00027822"/>
    <w:rsid w:val="00027F8A"/>
    <w:rsid w:val="00030958"/>
    <w:rsid w:val="0003417C"/>
    <w:rsid w:val="00034B65"/>
    <w:rsid w:val="000356A0"/>
    <w:rsid w:val="00035D37"/>
    <w:rsid w:val="000364F0"/>
    <w:rsid w:val="00040528"/>
    <w:rsid w:val="00041198"/>
    <w:rsid w:val="00041265"/>
    <w:rsid w:val="00041C38"/>
    <w:rsid w:val="00043FAD"/>
    <w:rsid w:val="00045A58"/>
    <w:rsid w:val="0004763E"/>
    <w:rsid w:val="00047B4B"/>
    <w:rsid w:val="00050F18"/>
    <w:rsid w:val="000511FC"/>
    <w:rsid w:val="00051764"/>
    <w:rsid w:val="00052712"/>
    <w:rsid w:val="000535F7"/>
    <w:rsid w:val="00053C2E"/>
    <w:rsid w:val="00054027"/>
    <w:rsid w:val="000541DF"/>
    <w:rsid w:val="00054A67"/>
    <w:rsid w:val="000550C2"/>
    <w:rsid w:val="00056CD7"/>
    <w:rsid w:val="0005771C"/>
    <w:rsid w:val="00057B79"/>
    <w:rsid w:val="000601BD"/>
    <w:rsid w:val="00060DE2"/>
    <w:rsid w:val="00060FA2"/>
    <w:rsid w:val="00061C8D"/>
    <w:rsid w:val="00061D2D"/>
    <w:rsid w:val="00061ECC"/>
    <w:rsid w:val="000625F1"/>
    <w:rsid w:val="00062D5E"/>
    <w:rsid w:val="00063BB7"/>
    <w:rsid w:val="000643F5"/>
    <w:rsid w:val="00064EDD"/>
    <w:rsid w:val="000662AE"/>
    <w:rsid w:val="000665CD"/>
    <w:rsid w:val="000677BB"/>
    <w:rsid w:val="00070951"/>
    <w:rsid w:val="00070E46"/>
    <w:rsid w:val="0007121F"/>
    <w:rsid w:val="000712E3"/>
    <w:rsid w:val="000720F8"/>
    <w:rsid w:val="00073151"/>
    <w:rsid w:val="0007334E"/>
    <w:rsid w:val="00073437"/>
    <w:rsid w:val="0007391B"/>
    <w:rsid w:val="00074A41"/>
    <w:rsid w:val="00075BD6"/>
    <w:rsid w:val="000763F4"/>
    <w:rsid w:val="00076671"/>
    <w:rsid w:val="000777C2"/>
    <w:rsid w:val="00080039"/>
    <w:rsid w:val="00080FE4"/>
    <w:rsid w:val="000812C6"/>
    <w:rsid w:val="00081D0B"/>
    <w:rsid w:val="00082893"/>
    <w:rsid w:val="00082BA3"/>
    <w:rsid w:val="00083E9A"/>
    <w:rsid w:val="00084355"/>
    <w:rsid w:val="0008456D"/>
    <w:rsid w:val="00085841"/>
    <w:rsid w:val="0008653D"/>
    <w:rsid w:val="00086858"/>
    <w:rsid w:val="00086EDA"/>
    <w:rsid w:val="00087497"/>
    <w:rsid w:val="0008773F"/>
    <w:rsid w:val="00087862"/>
    <w:rsid w:val="0009037D"/>
    <w:rsid w:val="0009065D"/>
    <w:rsid w:val="00090F02"/>
    <w:rsid w:val="000926AE"/>
    <w:rsid w:val="00093BF3"/>
    <w:rsid w:val="000943AC"/>
    <w:rsid w:val="00094614"/>
    <w:rsid w:val="000A010C"/>
    <w:rsid w:val="000A150A"/>
    <w:rsid w:val="000A198D"/>
    <w:rsid w:val="000A2099"/>
    <w:rsid w:val="000A2582"/>
    <w:rsid w:val="000A2837"/>
    <w:rsid w:val="000A54C6"/>
    <w:rsid w:val="000A7389"/>
    <w:rsid w:val="000A7588"/>
    <w:rsid w:val="000A795C"/>
    <w:rsid w:val="000A7A6E"/>
    <w:rsid w:val="000A7C42"/>
    <w:rsid w:val="000A7FA9"/>
    <w:rsid w:val="000B04E0"/>
    <w:rsid w:val="000B0F50"/>
    <w:rsid w:val="000B1EB6"/>
    <w:rsid w:val="000B20CD"/>
    <w:rsid w:val="000B2248"/>
    <w:rsid w:val="000B2749"/>
    <w:rsid w:val="000B3151"/>
    <w:rsid w:val="000B32BD"/>
    <w:rsid w:val="000B3804"/>
    <w:rsid w:val="000B43ED"/>
    <w:rsid w:val="000B483F"/>
    <w:rsid w:val="000B5052"/>
    <w:rsid w:val="000B55F7"/>
    <w:rsid w:val="000B796C"/>
    <w:rsid w:val="000C00AE"/>
    <w:rsid w:val="000C0203"/>
    <w:rsid w:val="000C069E"/>
    <w:rsid w:val="000C0F9F"/>
    <w:rsid w:val="000C1936"/>
    <w:rsid w:val="000C1D73"/>
    <w:rsid w:val="000C204A"/>
    <w:rsid w:val="000C23C6"/>
    <w:rsid w:val="000C2620"/>
    <w:rsid w:val="000C356D"/>
    <w:rsid w:val="000C46DA"/>
    <w:rsid w:val="000C4983"/>
    <w:rsid w:val="000C5F6F"/>
    <w:rsid w:val="000C608B"/>
    <w:rsid w:val="000C67C1"/>
    <w:rsid w:val="000C7069"/>
    <w:rsid w:val="000D1ECD"/>
    <w:rsid w:val="000D2BC7"/>
    <w:rsid w:val="000D2D72"/>
    <w:rsid w:val="000D2F85"/>
    <w:rsid w:val="000D328C"/>
    <w:rsid w:val="000D3EDA"/>
    <w:rsid w:val="000D4455"/>
    <w:rsid w:val="000D46EE"/>
    <w:rsid w:val="000D4D3F"/>
    <w:rsid w:val="000D5C8F"/>
    <w:rsid w:val="000D61AC"/>
    <w:rsid w:val="000D7775"/>
    <w:rsid w:val="000D7DDC"/>
    <w:rsid w:val="000E05CF"/>
    <w:rsid w:val="000E072B"/>
    <w:rsid w:val="000E0EA9"/>
    <w:rsid w:val="000E17FE"/>
    <w:rsid w:val="000E2297"/>
    <w:rsid w:val="000E3674"/>
    <w:rsid w:val="000E3D92"/>
    <w:rsid w:val="000E3DBF"/>
    <w:rsid w:val="000E620A"/>
    <w:rsid w:val="000E6461"/>
    <w:rsid w:val="000E76DF"/>
    <w:rsid w:val="000F0DBE"/>
    <w:rsid w:val="000F3B4D"/>
    <w:rsid w:val="000F4AD2"/>
    <w:rsid w:val="000F5CD4"/>
    <w:rsid w:val="000F5CF6"/>
    <w:rsid w:val="000F67C4"/>
    <w:rsid w:val="000F6D6C"/>
    <w:rsid w:val="000F7154"/>
    <w:rsid w:val="000F76F0"/>
    <w:rsid w:val="0010030F"/>
    <w:rsid w:val="00101DED"/>
    <w:rsid w:val="00102EC4"/>
    <w:rsid w:val="0010477E"/>
    <w:rsid w:val="001047E4"/>
    <w:rsid w:val="00104DD1"/>
    <w:rsid w:val="001057EA"/>
    <w:rsid w:val="00106301"/>
    <w:rsid w:val="001067DB"/>
    <w:rsid w:val="00107AA8"/>
    <w:rsid w:val="00107D01"/>
    <w:rsid w:val="00110823"/>
    <w:rsid w:val="00110D69"/>
    <w:rsid w:val="00111428"/>
    <w:rsid w:val="001114BA"/>
    <w:rsid w:val="00113C21"/>
    <w:rsid w:val="00114516"/>
    <w:rsid w:val="00114841"/>
    <w:rsid w:val="00114996"/>
    <w:rsid w:val="001149B7"/>
    <w:rsid w:val="00114F69"/>
    <w:rsid w:val="0011524E"/>
    <w:rsid w:val="00115416"/>
    <w:rsid w:val="0011651A"/>
    <w:rsid w:val="0011652A"/>
    <w:rsid w:val="00116A7E"/>
    <w:rsid w:val="0012023B"/>
    <w:rsid w:val="001207E8"/>
    <w:rsid w:val="0012145F"/>
    <w:rsid w:val="001218CA"/>
    <w:rsid w:val="00121BEA"/>
    <w:rsid w:val="00122854"/>
    <w:rsid w:val="00123587"/>
    <w:rsid w:val="00124177"/>
    <w:rsid w:val="001241C1"/>
    <w:rsid w:val="00124437"/>
    <w:rsid w:val="001249C8"/>
    <w:rsid w:val="001255F4"/>
    <w:rsid w:val="00127F1E"/>
    <w:rsid w:val="0013044F"/>
    <w:rsid w:val="0013050D"/>
    <w:rsid w:val="001305DC"/>
    <w:rsid w:val="001308E5"/>
    <w:rsid w:val="00131742"/>
    <w:rsid w:val="001324EF"/>
    <w:rsid w:val="0013297A"/>
    <w:rsid w:val="001339F9"/>
    <w:rsid w:val="00133E22"/>
    <w:rsid w:val="00133F47"/>
    <w:rsid w:val="00134D8A"/>
    <w:rsid w:val="001366A4"/>
    <w:rsid w:val="00136F43"/>
    <w:rsid w:val="00137035"/>
    <w:rsid w:val="001377F1"/>
    <w:rsid w:val="00137C8D"/>
    <w:rsid w:val="00137E11"/>
    <w:rsid w:val="001409A8"/>
    <w:rsid w:val="00141F20"/>
    <w:rsid w:val="00142766"/>
    <w:rsid w:val="00144DBF"/>
    <w:rsid w:val="0014592C"/>
    <w:rsid w:val="00145A41"/>
    <w:rsid w:val="001464FF"/>
    <w:rsid w:val="001538BD"/>
    <w:rsid w:val="001539F7"/>
    <w:rsid w:val="001541C7"/>
    <w:rsid w:val="001544E6"/>
    <w:rsid w:val="00154D36"/>
    <w:rsid w:val="0015565C"/>
    <w:rsid w:val="001564D8"/>
    <w:rsid w:val="00156A0D"/>
    <w:rsid w:val="00157705"/>
    <w:rsid w:val="00160670"/>
    <w:rsid w:val="00161017"/>
    <w:rsid w:val="00161598"/>
    <w:rsid w:val="0016216C"/>
    <w:rsid w:val="00162375"/>
    <w:rsid w:val="00162D7E"/>
    <w:rsid w:val="00166EEE"/>
    <w:rsid w:val="0016708D"/>
    <w:rsid w:val="001672BD"/>
    <w:rsid w:val="00167365"/>
    <w:rsid w:val="0016785D"/>
    <w:rsid w:val="00170015"/>
    <w:rsid w:val="001704EB"/>
    <w:rsid w:val="001706B0"/>
    <w:rsid w:val="00170DF4"/>
    <w:rsid w:val="00171794"/>
    <w:rsid w:val="00171A72"/>
    <w:rsid w:val="0017245D"/>
    <w:rsid w:val="0017350B"/>
    <w:rsid w:val="00173818"/>
    <w:rsid w:val="0017439F"/>
    <w:rsid w:val="00174ADC"/>
    <w:rsid w:val="0017650F"/>
    <w:rsid w:val="001807B8"/>
    <w:rsid w:val="001808A7"/>
    <w:rsid w:val="00181066"/>
    <w:rsid w:val="00181410"/>
    <w:rsid w:val="00181741"/>
    <w:rsid w:val="00182020"/>
    <w:rsid w:val="001822F5"/>
    <w:rsid w:val="001828A1"/>
    <w:rsid w:val="00182D52"/>
    <w:rsid w:val="001834B7"/>
    <w:rsid w:val="00184050"/>
    <w:rsid w:val="00184D27"/>
    <w:rsid w:val="00185BC5"/>
    <w:rsid w:val="001861B3"/>
    <w:rsid w:val="00186C80"/>
    <w:rsid w:val="001871D1"/>
    <w:rsid w:val="00187DE9"/>
    <w:rsid w:val="00187F9C"/>
    <w:rsid w:val="00190A52"/>
    <w:rsid w:val="00190ABC"/>
    <w:rsid w:val="001913A7"/>
    <w:rsid w:val="001914A8"/>
    <w:rsid w:val="0019193C"/>
    <w:rsid w:val="00191965"/>
    <w:rsid w:val="00191B61"/>
    <w:rsid w:val="00192225"/>
    <w:rsid w:val="00192828"/>
    <w:rsid w:val="00192E02"/>
    <w:rsid w:val="00193381"/>
    <w:rsid w:val="00193D36"/>
    <w:rsid w:val="0019424C"/>
    <w:rsid w:val="0019533E"/>
    <w:rsid w:val="00195AE9"/>
    <w:rsid w:val="00195CDC"/>
    <w:rsid w:val="00196180"/>
    <w:rsid w:val="00196937"/>
    <w:rsid w:val="00196E3A"/>
    <w:rsid w:val="00197D1E"/>
    <w:rsid w:val="001A0E92"/>
    <w:rsid w:val="001A1559"/>
    <w:rsid w:val="001A1F3E"/>
    <w:rsid w:val="001A3217"/>
    <w:rsid w:val="001A4E99"/>
    <w:rsid w:val="001A5F46"/>
    <w:rsid w:val="001A63CB"/>
    <w:rsid w:val="001A6721"/>
    <w:rsid w:val="001A6DBE"/>
    <w:rsid w:val="001A769C"/>
    <w:rsid w:val="001B0C7D"/>
    <w:rsid w:val="001B0E1C"/>
    <w:rsid w:val="001B14BF"/>
    <w:rsid w:val="001B1862"/>
    <w:rsid w:val="001B1F9F"/>
    <w:rsid w:val="001B21CE"/>
    <w:rsid w:val="001B2260"/>
    <w:rsid w:val="001B2562"/>
    <w:rsid w:val="001B26AF"/>
    <w:rsid w:val="001B2FBD"/>
    <w:rsid w:val="001B49FE"/>
    <w:rsid w:val="001B4CF5"/>
    <w:rsid w:val="001B5F32"/>
    <w:rsid w:val="001B66AE"/>
    <w:rsid w:val="001B6995"/>
    <w:rsid w:val="001B750D"/>
    <w:rsid w:val="001B7E68"/>
    <w:rsid w:val="001C052C"/>
    <w:rsid w:val="001C0C90"/>
    <w:rsid w:val="001C1B6A"/>
    <w:rsid w:val="001C4774"/>
    <w:rsid w:val="001C52A8"/>
    <w:rsid w:val="001C5E0D"/>
    <w:rsid w:val="001C7849"/>
    <w:rsid w:val="001D0896"/>
    <w:rsid w:val="001D13B0"/>
    <w:rsid w:val="001D181F"/>
    <w:rsid w:val="001D20FF"/>
    <w:rsid w:val="001D31ED"/>
    <w:rsid w:val="001D60C3"/>
    <w:rsid w:val="001D6EEE"/>
    <w:rsid w:val="001D774A"/>
    <w:rsid w:val="001E1E2F"/>
    <w:rsid w:val="001E28A6"/>
    <w:rsid w:val="001E2E54"/>
    <w:rsid w:val="001E31B4"/>
    <w:rsid w:val="001E3924"/>
    <w:rsid w:val="001E3DC7"/>
    <w:rsid w:val="001E472E"/>
    <w:rsid w:val="001E5064"/>
    <w:rsid w:val="001E751B"/>
    <w:rsid w:val="001E7909"/>
    <w:rsid w:val="001F03CA"/>
    <w:rsid w:val="001F2D4D"/>
    <w:rsid w:val="001F2DC6"/>
    <w:rsid w:val="001F391D"/>
    <w:rsid w:val="001F531B"/>
    <w:rsid w:val="001F54CC"/>
    <w:rsid w:val="001F6296"/>
    <w:rsid w:val="0020054F"/>
    <w:rsid w:val="00201FE5"/>
    <w:rsid w:val="0020228E"/>
    <w:rsid w:val="0020358E"/>
    <w:rsid w:val="002040D2"/>
    <w:rsid w:val="00204FBC"/>
    <w:rsid w:val="002050A5"/>
    <w:rsid w:val="00206573"/>
    <w:rsid w:val="0020667E"/>
    <w:rsid w:val="00207055"/>
    <w:rsid w:val="002107BE"/>
    <w:rsid w:val="0021125F"/>
    <w:rsid w:val="00212713"/>
    <w:rsid w:val="00213D1F"/>
    <w:rsid w:val="002149C2"/>
    <w:rsid w:val="00215BE9"/>
    <w:rsid w:val="00217BC8"/>
    <w:rsid w:val="00217F1C"/>
    <w:rsid w:val="00220286"/>
    <w:rsid w:val="00220A07"/>
    <w:rsid w:val="00220E2F"/>
    <w:rsid w:val="00220EC3"/>
    <w:rsid w:val="002212CF"/>
    <w:rsid w:val="002216BA"/>
    <w:rsid w:val="002220A6"/>
    <w:rsid w:val="00222284"/>
    <w:rsid w:val="00222A1B"/>
    <w:rsid w:val="00224604"/>
    <w:rsid w:val="002247CC"/>
    <w:rsid w:val="002247DA"/>
    <w:rsid w:val="00224CBA"/>
    <w:rsid w:val="00225503"/>
    <w:rsid w:val="00225708"/>
    <w:rsid w:val="00225FC8"/>
    <w:rsid w:val="002262DA"/>
    <w:rsid w:val="0022652B"/>
    <w:rsid w:val="00226CAB"/>
    <w:rsid w:val="0023028F"/>
    <w:rsid w:val="0023039F"/>
    <w:rsid w:val="00230588"/>
    <w:rsid w:val="002305AD"/>
    <w:rsid w:val="002311A2"/>
    <w:rsid w:val="00232D2C"/>
    <w:rsid w:val="00233A19"/>
    <w:rsid w:val="00234B7A"/>
    <w:rsid w:val="00235A46"/>
    <w:rsid w:val="00235D14"/>
    <w:rsid w:val="00236B3F"/>
    <w:rsid w:val="00237A8E"/>
    <w:rsid w:val="0024015F"/>
    <w:rsid w:val="00240A53"/>
    <w:rsid w:val="00240D43"/>
    <w:rsid w:val="002421CF"/>
    <w:rsid w:val="00243FC5"/>
    <w:rsid w:val="00244295"/>
    <w:rsid w:val="00244C92"/>
    <w:rsid w:val="00244CD0"/>
    <w:rsid w:val="00244D15"/>
    <w:rsid w:val="002455C7"/>
    <w:rsid w:val="002464F4"/>
    <w:rsid w:val="0024689B"/>
    <w:rsid w:val="00247D36"/>
    <w:rsid w:val="00250644"/>
    <w:rsid w:val="00250B32"/>
    <w:rsid w:val="00250C52"/>
    <w:rsid w:val="00250D8D"/>
    <w:rsid w:val="002526DB"/>
    <w:rsid w:val="00252D2C"/>
    <w:rsid w:val="0025316E"/>
    <w:rsid w:val="0025458B"/>
    <w:rsid w:val="00254C9F"/>
    <w:rsid w:val="00254D95"/>
    <w:rsid w:val="002564CC"/>
    <w:rsid w:val="002569A2"/>
    <w:rsid w:val="00257209"/>
    <w:rsid w:val="00257862"/>
    <w:rsid w:val="00260722"/>
    <w:rsid w:val="00261743"/>
    <w:rsid w:val="00261768"/>
    <w:rsid w:val="002618DC"/>
    <w:rsid w:val="00262F77"/>
    <w:rsid w:val="002631B5"/>
    <w:rsid w:val="00263AB4"/>
    <w:rsid w:val="00263AF4"/>
    <w:rsid w:val="002650EB"/>
    <w:rsid w:val="00267830"/>
    <w:rsid w:val="00270B1D"/>
    <w:rsid w:val="00271766"/>
    <w:rsid w:val="00271887"/>
    <w:rsid w:val="00271CB0"/>
    <w:rsid w:val="00271E31"/>
    <w:rsid w:val="002721BC"/>
    <w:rsid w:val="00272F6C"/>
    <w:rsid w:val="00273A5B"/>
    <w:rsid w:val="00274D37"/>
    <w:rsid w:val="0027588A"/>
    <w:rsid w:val="002768A6"/>
    <w:rsid w:val="00276C36"/>
    <w:rsid w:val="00280104"/>
    <w:rsid w:val="00280BF9"/>
    <w:rsid w:val="0028115B"/>
    <w:rsid w:val="00282002"/>
    <w:rsid w:val="002834D5"/>
    <w:rsid w:val="00283650"/>
    <w:rsid w:val="00283BE4"/>
    <w:rsid w:val="00284627"/>
    <w:rsid w:val="002846D9"/>
    <w:rsid w:val="002851D7"/>
    <w:rsid w:val="002851E3"/>
    <w:rsid w:val="0028757C"/>
    <w:rsid w:val="00287C33"/>
    <w:rsid w:val="0029060C"/>
    <w:rsid w:val="00293855"/>
    <w:rsid w:val="0029392A"/>
    <w:rsid w:val="00295139"/>
    <w:rsid w:val="00295859"/>
    <w:rsid w:val="00295DC3"/>
    <w:rsid w:val="002979C8"/>
    <w:rsid w:val="002A2982"/>
    <w:rsid w:val="002A2F83"/>
    <w:rsid w:val="002A3909"/>
    <w:rsid w:val="002A4853"/>
    <w:rsid w:val="002A5E19"/>
    <w:rsid w:val="002A5F11"/>
    <w:rsid w:val="002A6787"/>
    <w:rsid w:val="002A6986"/>
    <w:rsid w:val="002A7B1D"/>
    <w:rsid w:val="002B18D9"/>
    <w:rsid w:val="002B4122"/>
    <w:rsid w:val="002B53BA"/>
    <w:rsid w:val="002B6002"/>
    <w:rsid w:val="002B6658"/>
    <w:rsid w:val="002B6EBD"/>
    <w:rsid w:val="002B7518"/>
    <w:rsid w:val="002B797B"/>
    <w:rsid w:val="002C0953"/>
    <w:rsid w:val="002C102D"/>
    <w:rsid w:val="002C1EBC"/>
    <w:rsid w:val="002C287E"/>
    <w:rsid w:val="002C3904"/>
    <w:rsid w:val="002C5945"/>
    <w:rsid w:val="002C5C79"/>
    <w:rsid w:val="002C5CDE"/>
    <w:rsid w:val="002C6466"/>
    <w:rsid w:val="002C6707"/>
    <w:rsid w:val="002C68C5"/>
    <w:rsid w:val="002D14BF"/>
    <w:rsid w:val="002D1CB5"/>
    <w:rsid w:val="002D4255"/>
    <w:rsid w:val="002D4DBE"/>
    <w:rsid w:val="002D56C5"/>
    <w:rsid w:val="002D58FD"/>
    <w:rsid w:val="002D715D"/>
    <w:rsid w:val="002D770D"/>
    <w:rsid w:val="002E1036"/>
    <w:rsid w:val="002E1233"/>
    <w:rsid w:val="002E29B0"/>
    <w:rsid w:val="002E3159"/>
    <w:rsid w:val="002E429A"/>
    <w:rsid w:val="002E4BB7"/>
    <w:rsid w:val="002E6141"/>
    <w:rsid w:val="002E625E"/>
    <w:rsid w:val="002E6FC2"/>
    <w:rsid w:val="002E722D"/>
    <w:rsid w:val="002E722E"/>
    <w:rsid w:val="002F1060"/>
    <w:rsid w:val="002F2160"/>
    <w:rsid w:val="002F2EDA"/>
    <w:rsid w:val="002F36E0"/>
    <w:rsid w:val="002F3A3D"/>
    <w:rsid w:val="002F44F2"/>
    <w:rsid w:val="002F4BCD"/>
    <w:rsid w:val="002F564A"/>
    <w:rsid w:val="002F5F86"/>
    <w:rsid w:val="002F6CAC"/>
    <w:rsid w:val="002F732B"/>
    <w:rsid w:val="002F7CE8"/>
    <w:rsid w:val="0030051C"/>
    <w:rsid w:val="0030109C"/>
    <w:rsid w:val="00303519"/>
    <w:rsid w:val="003035C4"/>
    <w:rsid w:val="0030496E"/>
    <w:rsid w:val="0030586F"/>
    <w:rsid w:val="00305CB9"/>
    <w:rsid w:val="003060A4"/>
    <w:rsid w:val="0030622D"/>
    <w:rsid w:val="003064F0"/>
    <w:rsid w:val="0030775B"/>
    <w:rsid w:val="00307A46"/>
    <w:rsid w:val="003108E4"/>
    <w:rsid w:val="00311784"/>
    <w:rsid w:val="00311D77"/>
    <w:rsid w:val="00311E17"/>
    <w:rsid w:val="00311EEA"/>
    <w:rsid w:val="003136AB"/>
    <w:rsid w:val="00314089"/>
    <w:rsid w:val="003144DD"/>
    <w:rsid w:val="0031474B"/>
    <w:rsid w:val="00314A5A"/>
    <w:rsid w:val="00315051"/>
    <w:rsid w:val="0031637F"/>
    <w:rsid w:val="00316422"/>
    <w:rsid w:val="003205C3"/>
    <w:rsid w:val="00320D5F"/>
    <w:rsid w:val="00321D05"/>
    <w:rsid w:val="00321D30"/>
    <w:rsid w:val="00322D37"/>
    <w:rsid w:val="00323162"/>
    <w:rsid w:val="00323B77"/>
    <w:rsid w:val="00323F6D"/>
    <w:rsid w:val="00324137"/>
    <w:rsid w:val="0032547E"/>
    <w:rsid w:val="00325AFF"/>
    <w:rsid w:val="0032612F"/>
    <w:rsid w:val="00326516"/>
    <w:rsid w:val="0032756D"/>
    <w:rsid w:val="00327ABD"/>
    <w:rsid w:val="00331E03"/>
    <w:rsid w:val="003333EA"/>
    <w:rsid w:val="00333614"/>
    <w:rsid w:val="00333E21"/>
    <w:rsid w:val="003341C9"/>
    <w:rsid w:val="00335DE2"/>
    <w:rsid w:val="003365B7"/>
    <w:rsid w:val="003368EA"/>
    <w:rsid w:val="00337855"/>
    <w:rsid w:val="00340467"/>
    <w:rsid w:val="00340C28"/>
    <w:rsid w:val="003410DA"/>
    <w:rsid w:val="00342199"/>
    <w:rsid w:val="00342903"/>
    <w:rsid w:val="00343DEB"/>
    <w:rsid w:val="00344410"/>
    <w:rsid w:val="00344BE1"/>
    <w:rsid w:val="003450D0"/>
    <w:rsid w:val="00346377"/>
    <w:rsid w:val="00346AE8"/>
    <w:rsid w:val="00346AEC"/>
    <w:rsid w:val="00346C62"/>
    <w:rsid w:val="00346FE2"/>
    <w:rsid w:val="00350259"/>
    <w:rsid w:val="003508B9"/>
    <w:rsid w:val="0035187C"/>
    <w:rsid w:val="00352205"/>
    <w:rsid w:val="0035251D"/>
    <w:rsid w:val="00352624"/>
    <w:rsid w:val="003527A4"/>
    <w:rsid w:val="00352867"/>
    <w:rsid w:val="00354B88"/>
    <w:rsid w:val="00355A0D"/>
    <w:rsid w:val="00356E44"/>
    <w:rsid w:val="00357C1F"/>
    <w:rsid w:val="00360A27"/>
    <w:rsid w:val="00360A2B"/>
    <w:rsid w:val="00361042"/>
    <w:rsid w:val="003618E1"/>
    <w:rsid w:val="00361E4C"/>
    <w:rsid w:val="00363328"/>
    <w:rsid w:val="0036353B"/>
    <w:rsid w:val="00363D14"/>
    <w:rsid w:val="00364308"/>
    <w:rsid w:val="003643BF"/>
    <w:rsid w:val="0036445A"/>
    <w:rsid w:val="00365642"/>
    <w:rsid w:val="00365D27"/>
    <w:rsid w:val="00366460"/>
    <w:rsid w:val="00366927"/>
    <w:rsid w:val="00366EA3"/>
    <w:rsid w:val="0036711C"/>
    <w:rsid w:val="00367568"/>
    <w:rsid w:val="00367AE4"/>
    <w:rsid w:val="00367BC6"/>
    <w:rsid w:val="00370AAC"/>
    <w:rsid w:val="00370FF0"/>
    <w:rsid w:val="00371196"/>
    <w:rsid w:val="0037150B"/>
    <w:rsid w:val="00371888"/>
    <w:rsid w:val="00372A37"/>
    <w:rsid w:val="00373107"/>
    <w:rsid w:val="00373284"/>
    <w:rsid w:val="00373A6E"/>
    <w:rsid w:val="00374434"/>
    <w:rsid w:val="00374B0E"/>
    <w:rsid w:val="0037655A"/>
    <w:rsid w:val="003776A7"/>
    <w:rsid w:val="00377A17"/>
    <w:rsid w:val="003801AC"/>
    <w:rsid w:val="00380B58"/>
    <w:rsid w:val="00381539"/>
    <w:rsid w:val="00381F2A"/>
    <w:rsid w:val="00383FCD"/>
    <w:rsid w:val="00384584"/>
    <w:rsid w:val="0038530C"/>
    <w:rsid w:val="00385F44"/>
    <w:rsid w:val="00390052"/>
    <w:rsid w:val="003926B9"/>
    <w:rsid w:val="003937D0"/>
    <w:rsid w:val="00393846"/>
    <w:rsid w:val="00394A1B"/>
    <w:rsid w:val="00395DE5"/>
    <w:rsid w:val="003A0846"/>
    <w:rsid w:val="003A0C8D"/>
    <w:rsid w:val="003A11D6"/>
    <w:rsid w:val="003A1606"/>
    <w:rsid w:val="003A1722"/>
    <w:rsid w:val="003A26B1"/>
    <w:rsid w:val="003A287D"/>
    <w:rsid w:val="003A3743"/>
    <w:rsid w:val="003A399B"/>
    <w:rsid w:val="003A4F6B"/>
    <w:rsid w:val="003A632B"/>
    <w:rsid w:val="003A643B"/>
    <w:rsid w:val="003A769B"/>
    <w:rsid w:val="003B192F"/>
    <w:rsid w:val="003B200A"/>
    <w:rsid w:val="003B2902"/>
    <w:rsid w:val="003B2976"/>
    <w:rsid w:val="003B3C15"/>
    <w:rsid w:val="003B4092"/>
    <w:rsid w:val="003B409D"/>
    <w:rsid w:val="003B6234"/>
    <w:rsid w:val="003B6AAB"/>
    <w:rsid w:val="003B6F29"/>
    <w:rsid w:val="003B7485"/>
    <w:rsid w:val="003B7913"/>
    <w:rsid w:val="003B7A73"/>
    <w:rsid w:val="003C080B"/>
    <w:rsid w:val="003C10D0"/>
    <w:rsid w:val="003C33BC"/>
    <w:rsid w:val="003C3815"/>
    <w:rsid w:val="003C4AEB"/>
    <w:rsid w:val="003C538E"/>
    <w:rsid w:val="003C5737"/>
    <w:rsid w:val="003C643F"/>
    <w:rsid w:val="003C6E55"/>
    <w:rsid w:val="003C6ECD"/>
    <w:rsid w:val="003C7611"/>
    <w:rsid w:val="003D2861"/>
    <w:rsid w:val="003D313E"/>
    <w:rsid w:val="003D4D50"/>
    <w:rsid w:val="003D4D9C"/>
    <w:rsid w:val="003D57D2"/>
    <w:rsid w:val="003D5B53"/>
    <w:rsid w:val="003D6764"/>
    <w:rsid w:val="003D71D6"/>
    <w:rsid w:val="003E17D7"/>
    <w:rsid w:val="003E1FC7"/>
    <w:rsid w:val="003E260B"/>
    <w:rsid w:val="003E561A"/>
    <w:rsid w:val="003E5CCA"/>
    <w:rsid w:val="003E6583"/>
    <w:rsid w:val="003E6C0B"/>
    <w:rsid w:val="003E714A"/>
    <w:rsid w:val="003F10AF"/>
    <w:rsid w:val="003F20A4"/>
    <w:rsid w:val="003F329C"/>
    <w:rsid w:val="003F386D"/>
    <w:rsid w:val="003F3B9D"/>
    <w:rsid w:val="003F4356"/>
    <w:rsid w:val="003F485E"/>
    <w:rsid w:val="003F4ED5"/>
    <w:rsid w:val="003F4FD7"/>
    <w:rsid w:val="003F5613"/>
    <w:rsid w:val="003F5C74"/>
    <w:rsid w:val="003F5E99"/>
    <w:rsid w:val="0040056E"/>
    <w:rsid w:val="00400960"/>
    <w:rsid w:val="00400A5E"/>
    <w:rsid w:val="004018BC"/>
    <w:rsid w:val="00401C45"/>
    <w:rsid w:val="00401FC8"/>
    <w:rsid w:val="00403E6C"/>
    <w:rsid w:val="00404333"/>
    <w:rsid w:val="0040464E"/>
    <w:rsid w:val="00404C78"/>
    <w:rsid w:val="00404EBD"/>
    <w:rsid w:val="00405764"/>
    <w:rsid w:val="00405F03"/>
    <w:rsid w:val="00407A8B"/>
    <w:rsid w:val="00410AF5"/>
    <w:rsid w:val="004117B9"/>
    <w:rsid w:val="00411C30"/>
    <w:rsid w:val="00411D52"/>
    <w:rsid w:val="004121EB"/>
    <w:rsid w:val="00413636"/>
    <w:rsid w:val="004148DE"/>
    <w:rsid w:val="0041600B"/>
    <w:rsid w:val="00417100"/>
    <w:rsid w:val="00417E36"/>
    <w:rsid w:val="00420FFA"/>
    <w:rsid w:val="00421DCD"/>
    <w:rsid w:val="0042356F"/>
    <w:rsid w:val="00423A0B"/>
    <w:rsid w:val="00424552"/>
    <w:rsid w:val="00426339"/>
    <w:rsid w:val="004263F7"/>
    <w:rsid w:val="0042679C"/>
    <w:rsid w:val="00427C6D"/>
    <w:rsid w:val="00427E74"/>
    <w:rsid w:val="0043151E"/>
    <w:rsid w:val="0043187F"/>
    <w:rsid w:val="00431CBD"/>
    <w:rsid w:val="004320E7"/>
    <w:rsid w:val="00432647"/>
    <w:rsid w:val="00432C07"/>
    <w:rsid w:val="004342F9"/>
    <w:rsid w:val="00434B05"/>
    <w:rsid w:val="00435387"/>
    <w:rsid w:val="00435D17"/>
    <w:rsid w:val="004362A6"/>
    <w:rsid w:val="00436DCE"/>
    <w:rsid w:val="0044099B"/>
    <w:rsid w:val="00440E26"/>
    <w:rsid w:val="0044240A"/>
    <w:rsid w:val="004430BA"/>
    <w:rsid w:val="00443448"/>
    <w:rsid w:val="00443A1F"/>
    <w:rsid w:val="00443F63"/>
    <w:rsid w:val="004441BE"/>
    <w:rsid w:val="00444B67"/>
    <w:rsid w:val="00444C7E"/>
    <w:rsid w:val="00444CE2"/>
    <w:rsid w:val="00445D32"/>
    <w:rsid w:val="00450ADD"/>
    <w:rsid w:val="00451B0E"/>
    <w:rsid w:val="00453927"/>
    <w:rsid w:val="0045570E"/>
    <w:rsid w:val="00455B71"/>
    <w:rsid w:val="00455E0E"/>
    <w:rsid w:val="00456212"/>
    <w:rsid w:val="0045793D"/>
    <w:rsid w:val="00460595"/>
    <w:rsid w:val="00461D38"/>
    <w:rsid w:val="0046213F"/>
    <w:rsid w:val="00462545"/>
    <w:rsid w:val="004630AE"/>
    <w:rsid w:val="004638E7"/>
    <w:rsid w:val="00463C8B"/>
    <w:rsid w:val="00464032"/>
    <w:rsid w:val="00464BB5"/>
    <w:rsid w:val="0046502A"/>
    <w:rsid w:val="00465574"/>
    <w:rsid w:val="00465652"/>
    <w:rsid w:val="00465C07"/>
    <w:rsid w:val="004667D5"/>
    <w:rsid w:val="00466A41"/>
    <w:rsid w:val="00466E32"/>
    <w:rsid w:val="00466F28"/>
    <w:rsid w:val="0046719F"/>
    <w:rsid w:val="00467338"/>
    <w:rsid w:val="004678C0"/>
    <w:rsid w:val="00473B94"/>
    <w:rsid w:val="004742FF"/>
    <w:rsid w:val="0047431B"/>
    <w:rsid w:val="00475B0A"/>
    <w:rsid w:val="004763BA"/>
    <w:rsid w:val="004766B5"/>
    <w:rsid w:val="0047684B"/>
    <w:rsid w:val="00476A56"/>
    <w:rsid w:val="0047723D"/>
    <w:rsid w:val="00477635"/>
    <w:rsid w:val="00477A9F"/>
    <w:rsid w:val="00480076"/>
    <w:rsid w:val="00480604"/>
    <w:rsid w:val="0048079A"/>
    <w:rsid w:val="00480CF7"/>
    <w:rsid w:val="00480EB5"/>
    <w:rsid w:val="0048242D"/>
    <w:rsid w:val="00482680"/>
    <w:rsid w:val="004827C9"/>
    <w:rsid w:val="00482E8C"/>
    <w:rsid w:val="00482FB4"/>
    <w:rsid w:val="0048507B"/>
    <w:rsid w:val="004868CE"/>
    <w:rsid w:val="00486A92"/>
    <w:rsid w:val="004876F6"/>
    <w:rsid w:val="00487928"/>
    <w:rsid w:val="00487934"/>
    <w:rsid w:val="00487B14"/>
    <w:rsid w:val="00487ED8"/>
    <w:rsid w:val="00491929"/>
    <w:rsid w:val="00492C32"/>
    <w:rsid w:val="00493139"/>
    <w:rsid w:val="004937D9"/>
    <w:rsid w:val="004944E6"/>
    <w:rsid w:val="004957B4"/>
    <w:rsid w:val="00496545"/>
    <w:rsid w:val="00497232"/>
    <w:rsid w:val="004A005F"/>
    <w:rsid w:val="004A06D9"/>
    <w:rsid w:val="004A0981"/>
    <w:rsid w:val="004A0F6D"/>
    <w:rsid w:val="004A1DEE"/>
    <w:rsid w:val="004A3571"/>
    <w:rsid w:val="004A3F52"/>
    <w:rsid w:val="004A4B83"/>
    <w:rsid w:val="004A59E6"/>
    <w:rsid w:val="004A661B"/>
    <w:rsid w:val="004A7076"/>
    <w:rsid w:val="004B0846"/>
    <w:rsid w:val="004B0F09"/>
    <w:rsid w:val="004B1069"/>
    <w:rsid w:val="004B12B9"/>
    <w:rsid w:val="004B267E"/>
    <w:rsid w:val="004B4C7B"/>
    <w:rsid w:val="004B5A29"/>
    <w:rsid w:val="004B64F8"/>
    <w:rsid w:val="004B7875"/>
    <w:rsid w:val="004B7B44"/>
    <w:rsid w:val="004C1A6E"/>
    <w:rsid w:val="004C1D1E"/>
    <w:rsid w:val="004C2CA8"/>
    <w:rsid w:val="004C4AF0"/>
    <w:rsid w:val="004C4D2C"/>
    <w:rsid w:val="004C55F1"/>
    <w:rsid w:val="004C749A"/>
    <w:rsid w:val="004C7A61"/>
    <w:rsid w:val="004C7B58"/>
    <w:rsid w:val="004D0933"/>
    <w:rsid w:val="004D1671"/>
    <w:rsid w:val="004D1B47"/>
    <w:rsid w:val="004D38DA"/>
    <w:rsid w:val="004D4188"/>
    <w:rsid w:val="004D4347"/>
    <w:rsid w:val="004D5081"/>
    <w:rsid w:val="004D5570"/>
    <w:rsid w:val="004D57DA"/>
    <w:rsid w:val="004D7C5E"/>
    <w:rsid w:val="004E01EA"/>
    <w:rsid w:val="004E0519"/>
    <w:rsid w:val="004E140B"/>
    <w:rsid w:val="004E1DA3"/>
    <w:rsid w:val="004E2E74"/>
    <w:rsid w:val="004E44A5"/>
    <w:rsid w:val="004E44CB"/>
    <w:rsid w:val="004E4784"/>
    <w:rsid w:val="004E4C00"/>
    <w:rsid w:val="004E5887"/>
    <w:rsid w:val="004E6320"/>
    <w:rsid w:val="004E6A9B"/>
    <w:rsid w:val="004E7114"/>
    <w:rsid w:val="004E768E"/>
    <w:rsid w:val="004E7E4F"/>
    <w:rsid w:val="004F017C"/>
    <w:rsid w:val="004F070A"/>
    <w:rsid w:val="004F0D5A"/>
    <w:rsid w:val="004F0FE4"/>
    <w:rsid w:val="004F1274"/>
    <w:rsid w:val="004F12BF"/>
    <w:rsid w:val="004F24BC"/>
    <w:rsid w:val="004F2E36"/>
    <w:rsid w:val="004F342B"/>
    <w:rsid w:val="004F37DA"/>
    <w:rsid w:val="004F3824"/>
    <w:rsid w:val="004F415F"/>
    <w:rsid w:val="004F4307"/>
    <w:rsid w:val="004F4768"/>
    <w:rsid w:val="004F514C"/>
    <w:rsid w:val="004F5ECB"/>
    <w:rsid w:val="004F6A39"/>
    <w:rsid w:val="004F6AF3"/>
    <w:rsid w:val="004F7DD7"/>
    <w:rsid w:val="004F7FBE"/>
    <w:rsid w:val="0050089D"/>
    <w:rsid w:val="00500A41"/>
    <w:rsid w:val="00500AE6"/>
    <w:rsid w:val="00500D8A"/>
    <w:rsid w:val="005019EA"/>
    <w:rsid w:val="005027E9"/>
    <w:rsid w:val="00503A3B"/>
    <w:rsid w:val="00503B26"/>
    <w:rsid w:val="00505149"/>
    <w:rsid w:val="005056D8"/>
    <w:rsid w:val="00506395"/>
    <w:rsid w:val="005065E3"/>
    <w:rsid w:val="00507062"/>
    <w:rsid w:val="005074C5"/>
    <w:rsid w:val="00507A12"/>
    <w:rsid w:val="005129E4"/>
    <w:rsid w:val="00512A81"/>
    <w:rsid w:val="00512B9E"/>
    <w:rsid w:val="00513E46"/>
    <w:rsid w:val="00514195"/>
    <w:rsid w:val="00514560"/>
    <w:rsid w:val="00514BF0"/>
    <w:rsid w:val="00515BAD"/>
    <w:rsid w:val="00515E2C"/>
    <w:rsid w:val="00516E6E"/>
    <w:rsid w:val="005174E0"/>
    <w:rsid w:val="00517BE5"/>
    <w:rsid w:val="00517DE3"/>
    <w:rsid w:val="005204DA"/>
    <w:rsid w:val="005226F9"/>
    <w:rsid w:val="00522BCD"/>
    <w:rsid w:val="005236EE"/>
    <w:rsid w:val="00523C2F"/>
    <w:rsid w:val="00525074"/>
    <w:rsid w:val="0052582F"/>
    <w:rsid w:val="00525AF4"/>
    <w:rsid w:val="00526577"/>
    <w:rsid w:val="005270E2"/>
    <w:rsid w:val="00527804"/>
    <w:rsid w:val="005324DD"/>
    <w:rsid w:val="00533252"/>
    <w:rsid w:val="0053344B"/>
    <w:rsid w:val="00535F71"/>
    <w:rsid w:val="00536AF8"/>
    <w:rsid w:val="00540259"/>
    <w:rsid w:val="005403DB"/>
    <w:rsid w:val="00542026"/>
    <w:rsid w:val="00542592"/>
    <w:rsid w:val="00542F39"/>
    <w:rsid w:val="0054421C"/>
    <w:rsid w:val="005456B8"/>
    <w:rsid w:val="00545A86"/>
    <w:rsid w:val="005504E3"/>
    <w:rsid w:val="005523C3"/>
    <w:rsid w:val="0055245C"/>
    <w:rsid w:val="005526A6"/>
    <w:rsid w:val="00552D38"/>
    <w:rsid w:val="00552DC2"/>
    <w:rsid w:val="00552F04"/>
    <w:rsid w:val="00553743"/>
    <w:rsid w:val="00553E87"/>
    <w:rsid w:val="00553E8D"/>
    <w:rsid w:val="005541FA"/>
    <w:rsid w:val="00554200"/>
    <w:rsid w:val="0055588F"/>
    <w:rsid w:val="0055795D"/>
    <w:rsid w:val="00560054"/>
    <w:rsid w:val="00560206"/>
    <w:rsid w:val="00561F59"/>
    <w:rsid w:val="005620F9"/>
    <w:rsid w:val="005641B8"/>
    <w:rsid w:val="0056527E"/>
    <w:rsid w:val="00565B20"/>
    <w:rsid w:val="00565BC9"/>
    <w:rsid w:val="00566486"/>
    <w:rsid w:val="005664E0"/>
    <w:rsid w:val="00567957"/>
    <w:rsid w:val="005679C3"/>
    <w:rsid w:val="00567AD1"/>
    <w:rsid w:val="00570CAF"/>
    <w:rsid w:val="00570DDC"/>
    <w:rsid w:val="00571ACA"/>
    <w:rsid w:val="005727F3"/>
    <w:rsid w:val="00572A08"/>
    <w:rsid w:val="0057342E"/>
    <w:rsid w:val="00573EF0"/>
    <w:rsid w:val="00574CB3"/>
    <w:rsid w:val="00574F11"/>
    <w:rsid w:val="005761EF"/>
    <w:rsid w:val="0057649E"/>
    <w:rsid w:val="00577705"/>
    <w:rsid w:val="0057780A"/>
    <w:rsid w:val="00577BF7"/>
    <w:rsid w:val="00580E87"/>
    <w:rsid w:val="0058126A"/>
    <w:rsid w:val="005828B3"/>
    <w:rsid w:val="00582C14"/>
    <w:rsid w:val="0058609E"/>
    <w:rsid w:val="005865D6"/>
    <w:rsid w:val="00587C0A"/>
    <w:rsid w:val="00590D99"/>
    <w:rsid w:val="00591A62"/>
    <w:rsid w:val="00591AAA"/>
    <w:rsid w:val="00591FB0"/>
    <w:rsid w:val="005922E0"/>
    <w:rsid w:val="00592BC4"/>
    <w:rsid w:val="0059362D"/>
    <w:rsid w:val="005937B9"/>
    <w:rsid w:val="00593A3E"/>
    <w:rsid w:val="0059469E"/>
    <w:rsid w:val="0059494A"/>
    <w:rsid w:val="00595037"/>
    <w:rsid w:val="005958D9"/>
    <w:rsid w:val="005960DF"/>
    <w:rsid w:val="0059797E"/>
    <w:rsid w:val="005A0338"/>
    <w:rsid w:val="005A0593"/>
    <w:rsid w:val="005A093B"/>
    <w:rsid w:val="005A0E9E"/>
    <w:rsid w:val="005A12BF"/>
    <w:rsid w:val="005A17B0"/>
    <w:rsid w:val="005A2253"/>
    <w:rsid w:val="005A2924"/>
    <w:rsid w:val="005A2E99"/>
    <w:rsid w:val="005A39CE"/>
    <w:rsid w:val="005A39EF"/>
    <w:rsid w:val="005A67A3"/>
    <w:rsid w:val="005A7615"/>
    <w:rsid w:val="005A78B8"/>
    <w:rsid w:val="005B029C"/>
    <w:rsid w:val="005B0A89"/>
    <w:rsid w:val="005B0ADC"/>
    <w:rsid w:val="005B0DDF"/>
    <w:rsid w:val="005B203A"/>
    <w:rsid w:val="005B257F"/>
    <w:rsid w:val="005B2691"/>
    <w:rsid w:val="005B3DE6"/>
    <w:rsid w:val="005B3EE8"/>
    <w:rsid w:val="005B4139"/>
    <w:rsid w:val="005B499D"/>
    <w:rsid w:val="005B5290"/>
    <w:rsid w:val="005B5C9C"/>
    <w:rsid w:val="005B75B1"/>
    <w:rsid w:val="005C10EA"/>
    <w:rsid w:val="005C2FDD"/>
    <w:rsid w:val="005C31D6"/>
    <w:rsid w:val="005C3B2B"/>
    <w:rsid w:val="005C448C"/>
    <w:rsid w:val="005C46D1"/>
    <w:rsid w:val="005C5B08"/>
    <w:rsid w:val="005C5DEF"/>
    <w:rsid w:val="005C7321"/>
    <w:rsid w:val="005C74DF"/>
    <w:rsid w:val="005D01AB"/>
    <w:rsid w:val="005D0E8F"/>
    <w:rsid w:val="005D12F4"/>
    <w:rsid w:val="005D1490"/>
    <w:rsid w:val="005D2267"/>
    <w:rsid w:val="005D2E95"/>
    <w:rsid w:val="005D38FC"/>
    <w:rsid w:val="005D3B30"/>
    <w:rsid w:val="005D46FC"/>
    <w:rsid w:val="005D4815"/>
    <w:rsid w:val="005D53CA"/>
    <w:rsid w:val="005D58B2"/>
    <w:rsid w:val="005D60EF"/>
    <w:rsid w:val="005D6F1A"/>
    <w:rsid w:val="005D751E"/>
    <w:rsid w:val="005E0235"/>
    <w:rsid w:val="005E1050"/>
    <w:rsid w:val="005E1505"/>
    <w:rsid w:val="005E1AA2"/>
    <w:rsid w:val="005E2449"/>
    <w:rsid w:val="005E2AD7"/>
    <w:rsid w:val="005E31EC"/>
    <w:rsid w:val="005E32D1"/>
    <w:rsid w:val="005E3600"/>
    <w:rsid w:val="005E3726"/>
    <w:rsid w:val="005E3DBE"/>
    <w:rsid w:val="005E42F9"/>
    <w:rsid w:val="005E48FC"/>
    <w:rsid w:val="005E490D"/>
    <w:rsid w:val="005E5636"/>
    <w:rsid w:val="005E5726"/>
    <w:rsid w:val="005E573E"/>
    <w:rsid w:val="005E76C9"/>
    <w:rsid w:val="005F02AB"/>
    <w:rsid w:val="005F14AA"/>
    <w:rsid w:val="005F1BD3"/>
    <w:rsid w:val="005F21C6"/>
    <w:rsid w:val="005F2415"/>
    <w:rsid w:val="005F24C5"/>
    <w:rsid w:val="005F281F"/>
    <w:rsid w:val="005F2B93"/>
    <w:rsid w:val="005F2CFC"/>
    <w:rsid w:val="005F344F"/>
    <w:rsid w:val="005F407C"/>
    <w:rsid w:val="005F4C73"/>
    <w:rsid w:val="005F4E74"/>
    <w:rsid w:val="005F50A9"/>
    <w:rsid w:val="00600976"/>
    <w:rsid w:val="00601B08"/>
    <w:rsid w:val="00602488"/>
    <w:rsid w:val="006040AF"/>
    <w:rsid w:val="0060428F"/>
    <w:rsid w:val="006042C5"/>
    <w:rsid w:val="00605D0D"/>
    <w:rsid w:val="006065C2"/>
    <w:rsid w:val="00607F95"/>
    <w:rsid w:val="0061047B"/>
    <w:rsid w:val="0061066D"/>
    <w:rsid w:val="0061098D"/>
    <w:rsid w:val="0061124E"/>
    <w:rsid w:val="00611D79"/>
    <w:rsid w:val="00611F63"/>
    <w:rsid w:val="00613198"/>
    <w:rsid w:val="00613BBE"/>
    <w:rsid w:val="0061464E"/>
    <w:rsid w:val="006148AC"/>
    <w:rsid w:val="00614CD0"/>
    <w:rsid w:val="006154C1"/>
    <w:rsid w:val="00615D70"/>
    <w:rsid w:val="006161A7"/>
    <w:rsid w:val="0061642F"/>
    <w:rsid w:val="00616C84"/>
    <w:rsid w:val="00616EE1"/>
    <w:rsid w:val="00617A0D"/>
    <w:rsid w:val="00617C57"/>
    <w:rsid w:val="00620FBE"/>
    <w:rsid w:val="006214CD"/>
    <w:rsid w:val="00621E24"/>
    <w:rsid w:val="00621F32"/>
    <w:rsid w:val="00623926"/>
    <w:rsid w:val="006246C9"/>
    <w:rsid w:val="0062472C"/>
    <w:rsid w:val="00625AF4"/>
    <w:rsid w:val="00625C90"/>
    <w:rsid w:val="0062615A"/>
    <w:rsid w:val="00626BB5"/>
    <w:rsid w:val="00626D74"/>
    <w:rsid w:val="0062762B"/>
    <w:rsid w:val="006302CA"/>
    <w:rsid w:val="00630865"/>
    <w:rsid w:val="00630F95"/>
    <w:rsid w:val="00631BCE"/>
    <w:rsid w:val="006324E1"/>
    <w:rsid w:val="006329A9"/>
    <w:rsid w:val="00633377"/>
    <w:rsid w:val="00633475"/>
    <w:rsid w:val="006336DE"/>
    <w:rsid w:val="00634282"/>
    <w:rsid w:val="00634968"/>
    <w:rsid w:val="00634E2D"/>
    <w:rsid w:val="0063502B"/>
    <w:rsid w:val="00635D5C"/>
    <w:rsid w:val="00636776"/>
    <w:rsid w:val="006402E3"/>
    <w:rsid w:val="00640892"/>
    <w:rsid w:val="00641302"/>
    <w:rsid w:val="006423F0"/>
    <w:rsid w:val="0064268A"/>
    <w:rsid w:val="0064524C"/>
    <w:rsid w:val="00646288"/>
    <w:rsid w:val="006467D3"/>
    <w:rsid w:val="00646A83"/>
    <w:rsid w:val="00646C48"/>
    <w:rsid w:val="00647168"/>
    <w:rsid w:val="00647FD3"/>
    <w:rsid w:val="00650077"/>
    <w:rsid w:val="00651F48"/>
    <w:rsid w:val="00654415"/>
    <w:rsid w:val="006553DD"/>
    <w:rsid w:val="006555DE"/>
    <w:rsid w:val="00655E06"/>
    <w:rsid w:val="0065636E"/>
    <w:rsid w:val="00656E1E"/>
    <w:rsid w:val="00661019"/>
    <w:rsid w:val="006612F8"/>
    <w:rsid w:val="0066170D"/>
    <w:rsid w:val="00662205"/>
    <w:rsid w:val="00662705"/>
    <w:rsid w:val="00662E27"/>
    <w:rsid w:val="00663194"/>
    <w:rsid w:val="006633DF"/>
    <w:rsid w:val="00663C5A"/>
    <w:rsid w:val="0066562B"/>
    <w:rsid w:val="00666F19"/>
    <w:rsid w:val="006677DD"/>
    <w:rsid w:val="006710AF"/>
    <w:rsid w:val="0067219D"/>
    <w:rsid w:val="00672D7F"/>
    <w:rsid w:val="00672E36"/>
    <w:rsid w:val="0067339E"/>
    <w:rsid w:val="00673A11"/>
    <w:rsid w:val="00673E63"/>
    <w:rsid w:val="00673F6B"/>
    <w:rsid w:val="0067412F"/>
    <w:rsid w:val="006745F6"/>
    <w:rsid w:val="00674A2B"/>
    <w:rsid w:val="00675301"/>
    <w:rsid w:val="006757F4"/>
    <w:rsid w:val="00675FFD"/>
    <w:rsid w:val="00677305"/>
    <w:rsid w:val="0067764A"/>
    <w:rsid w:val="00677962"/>
    <w:rsid w:val="00677B68"/>
    <w:rsid w:val="0068020F"/>
    <w:rsid w:val="006815E1"/>
    <w:rsid w:val="00681AA9"/>
    <w:rsid w:val="00681D3A"/>
    <w:rsid w:val="00681E9C"/>
    <w:rsid w:val="00682AA3"/>
    <w:rsid w:val="00682FAC"/>
    <w:rsid w:val="00683954"/>
    <w:rsid w:val="00683E88"/>
    <w:rsid w:val="0068445E"/>
    <w:rsid w:val="0068457F"/>
    <w:rsid w:val="006850F5"/>
    <w:rsid w:val="00685F63"/>
    <w:rsid w:val="00686F6D"/>
    <w:rsid w:val="00687066"/>
    <w:rsid w:val="0069017C"/>
    <w:rsid w:val="0069189F"/>
    <w:rsid w:val="00691DC6"/>
    <w:rsid w:val="006925E2"/>
    <w:rsid w:val="00692CF6"/>
    <w:rsid w:val="0069345D"/>
    <w:rsid w:val="00694535"/>
    <w:rsid w:val="006951FA"/>
    <w:rsid w:val="00695803"/>
    <w:rsid w:val="006958CA"/>
    <w:rsid w:val="00695A87"/>
    <w:rsid w:val="006969E4"/>
    <w:rsid w:val="006971A9"/>
    <w:rsid w:val="006973AA"/>
    <w:rsid w:val="00697CC1"/>
    <w:rsid w:val="006A05F1"/>
    <w:rsid w:val="006A10BB"/>
    <w:rsid w:val="006A16FB"/>
    <w:rsid w:val="006A22D0"/>
    <w:rsid w:val="006A2B7C"/>
    <w:rsid w:val="006A31E4"/>
    <w:rsid w:val="006A4010"/>
    <w:rsid w:val="006A4B42"/>
    <w:rsid w:val="006A5FA8"/>
    <w:rsid w:val="006A73BC"/>
    <w:rsid w:val="006B165D"/>
    <w:rsid w:val="006B230D"/>
    <w:rsid w:val="006B2A1B"/>
    <w:rsid w:val="006B3E73"/>
    <w:rsid w:val="006B4634"/>
    <w:rsid w:val="006B68AE"/>
    <w:rsid w:val="006B6D94"/>
    <w:rsid w:val="006C1098"/>
    <w:rsid w:val="006C15A3"/>
    <w:rsid w:val="006C1D89"/>
    <w:rsid w:val="006C2949"/>
    <w:rsid w:val="006C337E"/>
    <w:rsid w:val="006C480E"/>
    <w:rsid w:val="006C4E6D"/>
    <w:rsid w:val="006C7AE7"/>
    <w:rsid w:val="006D0BB9"/>
    <w:rsid w:val="006D0EBE"/>
    <w:rsid w:val="006D29DE"/>
    <w:rsid w:val="006D34CC"/>
    <w:rsid w:val="006D4998"/>
    <w:rsid w:val="006D4CEF"/>
    <w:rsid w:val="006D5C1F"/>
    <w:rsid w:val="006D5F2C"/>
    <w:rsid w:val="006D64D1"/>
    <w:rsid w:val="006D67FC"/>
    <w:rsid w:val="006D6A7A"/>
    <w:rsid w:val="006D707F"/>
    <w:rsid w:val="006D7B03"/>
    <w:rsid w:val="006E0102"/>
    <w:rsid w:val="006E065A"/>
    <w:rsid w:val="006E0A39"/>
    <w:rsid w:val="006E0DE3"/>
    <w:rsid w:val="006E0F73"/>
    <w:rsid w:val="006E1035"/>
    <w:rsid w:val="006E140C"/>
    <w:rsid w:val="006E1DAC"/>
    <w:rsid w:val="006E2B7E"/>
    <w:rsid w:val="006E435D"/>
    <w:rsid w:val="006E5019"/>
    <w:rsid w:val="006E666A"/>
    <w:rsid w:val="006E6A4E"/>
    <w:rsid w:val="006E74E4"/>
    <w:rsid w:val="006E75BE"/>
    <w:rsid w:val="006E76C9"/>
    <w:rsid w:val="006E7BFE"/>
    <w:rsid w:val="006F0102"/>
    <w:rsid w:val="006F016C"/>
    <w:rsid w:val="006F1D30"/>
    <w:rsid w:val="006F3DE1"/>
    <w:rsid w:val="006F43A3"/>
    <w:rsid w:val="006F4453"/>
    <w:rsid w:val="006F4E01"/>
    <w:rsid w:val="006F641A"/>
    <w:rsid w:val="006F66A7"/>
    <w:rsid w:val="0070124C"/>
    <w:rsid w:val="007019B5"/>
    <w:rsid w:val="00702175"/>
    <w:rsid w:val="00702347"/>
    <w:rsid w:val="00702479"/>
    <w:rsid w:val="0070258B"/>
    <w:rsid w:val="00703819"/>
    <w:rsid w:val="007046BE"/>
    <w:rsid w:val="007050F8"/>
    <w:rsid w:val="00705ABB"/>
    <w:rsid w:val="0070677C"/>
    <w:rsid w:val="00706CC6"/>
    <w:rsid w:val="00710393"/>
    <w:rsid w:val="007110E5"/>
    <w:rsid w:val="00711910"/>
    <w:rsid w:val="00711AC7"/>
    <w:rsid w:val="00711E1A"/>
    <w:rsid w:val="00712538"/>
    <w:rsid w:val="00712CB4"/>
    <w:rsid w:val="007133F7"/>
    <w:rsid w:val="00713DF4"/>
    <w:rsid w:val="00714207"/>
    <w:rsid w:val="00715C75"/>
    <w:rsid w:val="00716407"/>
    <w:rsid w:val="007179CB"/>
    <w:rsid w:val="0072016C"/>
    <w:rsid w:val="00720AF3"/>
    <w:rsid w:val="00721753"/>
    <w:rsid w:val="007227D5"/>
    <w:rsid w:val="00723523"/>
    <w:rsid w:val="007248F1"/>
    <w:rsid w:val="00724E40"/>
    <w:rsid w:val="0072596C"/>
    <w:rsid w:val="00727B36"/>
    <w:rsid w:val="00727BC9"/>
    <w:rsid w:val="00727CD3"/>
    <w:rsid w:val="007315BC"/>
    <w:rsid w:val="00731FA6"/>
    <w:rsid w:val="007325B0"/>
    <w:rsid w:val="00732C5B"/>
    <w:rsid w:val="00733798"/>
    <w:rsid w:val="007341FD"/>
    <w:rsid w:val="00736762"/>
    <w:rsid w:val="00737132"/>
    <w:rsid w:val="00737584"/>
    <w:rsid w:val="00737621"/>
    <w:rsid w:val="00737898"/>
    <w:rsid w:val="00737A29"/>
    <w:rsid w:val="00740200"/>
    <w:rsid w:val="00740B59"/>
    <w:rsid w:val="00742ECE"/>
    <w:rsid w:val="00743033"/>
    <w:rsid w:val="00743472"/>
    <w:rsid w:val="00744471"/>
    <w:rsid w:val="00744C32"/>
    <w:rsid w:val="00745F48"/>
    <w:rsid w:val="00745F5A"/>
    <w:rsid w:val="00746832"/>
    <w:rsid w:val="00746D76"/>
    <w:rsid w:val="00746E68"/>
    <w:rsid w:val="00747490"/>
    <w:rsid w:val="0074759E"/>
    <w:rsid w:val="007478DC"/>
    <w:rsid w:val="00750304"/>
    <w:rsid w:val="00750FBE"/>
    <w:rsid w:val="0075280C"/>
    <w:rsid w:val="007530CC"/>
    <w:rsid w:val="00753804"/>
    <w:rsid w:val="00753C2A"/>
    <w:rsid w:val="00753E81"/>
    <w:rsid w:val="00754084"/>
    <w:rsid w:val="00754DF1"/>
    <w:rsid w:val="007552DB"/>
    <w:rsid w:val="007553B7"/>
    <w:rsid w:val="00755A80"/>
    <w:rsid w:val="00757160"/>
    <w:rsid w:val="007576E0"/>
    <w:rsid w:val="00757BE0"/>
    <w:rsid w:val="00761397"/>
    <w:rsid w:val="00761B9D"/>
    <w:rsid w:val="007622BD"/>
    <w:rsid w:val="007625C4"/>
    <w:rsid w:val="00762779"/>
    <w:rsid w:val="00763098"/>
    <w:rsid w:val="00763BE5"/>
    <w:rsid w:val="00765382"/>
    <w:rsid w:val="00766204"/>
    <w:rsid w:val="007725DC"/>
    <w:rsid w:val="007729D8"/>
    <w:rsid w:val="007730A0"/>
    <w:rsid w:val="0077323F"/>
    <w:rsid w:val="007732DF"/>
    <w:rsid w:val="00773722"/>
    <w:rsid w:val="007738A7"/>
    <w:rsid w:val="00774B0F"/>
    <w:rsid w:val="007754E0"/>
    <w:rsid w:val="00775A7D"/>
    <w:rsid w:val="00775D5A"/>
    <w:rsid w:val="00775EF2"/>
    <w:rsid w:val="00775F6F"/>
    <w:rsid w:val="007764B0"/>
    <w:rsid w:val="007764DB"/>
    <w:rsid w:val="00776712"/>
    <w:rsid w:val="00776733"/>
    <w:rsid w:val="007803D7"/>
    <w:rsid w:val="00781722"/>
    <w:rsid w:val="00781B96"/>
    <w:rsid w:val="0078410F"/>
    <w:rsid w:val="00784D19"/>
    <w:rsid w:val="00785FDB"/>
    <w:rsid w:val="007874E5"/>
    <w:rsid w:val="007911DD"/>
    <w:rsid w:val="007915C0"/>
    <w:rsid w:val="00791A2E"/>
    <w:rsid w:val="00791BA0"/>
    <w:rsid w:val="00792A92"/>
    <w:rsid w:val="00794071"/>
    <w:rsid w:val="00795D0E"/>
    <w:rsid w:val="0079651C"/>
    <w:rsid w:val="00797DFD"/>
    <w:rsid w:val="007A0865"/>
    <w:rsid w:val="007A0BAC"/>
    <w:rsid w:val="007A1146"/>
    <w:rsid w:val="007A1C9E"/>
    <w:rsid w:val="007A1F46"/>
    <w:rsid w:val="007A39C3"/>
    <w:rsid w:val="007A4DB1"/>
    <w:rsid w:val="007A50D9"/>
    <w:rsid w:val="007A549D"/>
    <w:rsid w:val="007A550D"/>
    <w:rsid w:val="007A5A3E"/>
    <w:rsid w:val="007A5B1E"/>
    <w:rsid w:val="007A5CB7"/>
    <w:rsid w:val="007A5DFB"/>
    <w:rsid w:val="007A60C9"/>
    <w:rsid w:val="007A61FB"/>
    <w:rsid w:val="007A7379"/>
    <w:rsid w:val="007A7602"/>
    <w:rsid w:val="007A767F"/>
    <w:rsid w:val="007B08C5"/>
    <w:rsid w:val="007B0B55"/>
    <w:rsid w:val="007B358B"/>
    <w:rsid w:val="007B5277"/>
    <w:rsid w:val="007B690E"/>
    <w:rsid w:val="007B77A0"/>
    <w:rsid w:val="007C0818"/>
    <w:rsid w:val="007C15EC"/>
    <w:rsid w:val="007C168C"/>
    <w:rsid w:val="007C1BC9"/>
    <w:rsid w:val="007C23FF"/>
    <w:rsid w:val="007C2D55"/>
    <w:rsid w:val="007C2E0B"/>
    <w:rsid w:val="007C2F91"/>
    <w:rsid w:val="007C2FA4"/>
    <w:rsid w:val="007C3810"/>
    <w:rsid w:val="007C3AD2"/>
    <w:rsid w:val="007C3FD0"/>
    <w:rsid w:val="007C433A"/>
    <w:rsid w:val="007C564B"/>
    <w:rsid w:val="007C7115"/>
    <w:rsid w:val="007C7399"/>
    <w:rsid w:val="007C7787"/>
    <w:rsid w:val="007D0531"/>
    <w:rsid w:val="007D0631"/>
    <w:rsid w:val="007D071E"/>
    <w:rsid w:val="007D1AE1"/>
    <w:rsid w:val="007D375D"/>
    <w:rsid w:val="007D438D"/>
    <w:rsid w:val="007D5DB9"/>
    <w:rsid w:val="007D6B4F"/>
    <w:rsid w:val="007D6D4C"/>
    <w:rsid w:val="007D71D6"/>
    <w:rsid w:val="007D78D6"/>
    <w:rsid w:val="007E005F"/>
    <w:rsid w:val="007E0908"/>
    <w:rsid w:val="007E0951"/>
    <w:rsid w:val="007E17CB"/>
    <w:rsid w:val="007E2FBA"/>
    <w:rsid w:val="007E3CF5"/>
    <w:rsid w:val="007E3FC8"/>
    <w:rsid w:val="007E46F5"/>
    <w:rsid w:val="007E5298"/>
    <w:rsid w:val="007E5E2A"/>
    <w:rsid w:val="007E65AF"/>
    <w:rsid w:val="007E71FC"/>
    <w:rsid w:val="007E7556"/>
    <w:rsid w:val="007F08B2"/>
    <w:rsid w:val="007F1252"/>
    <w:rsid w:val="007F2820"/>
    <w:rsid w:val="007F2DB2"/>
    <w:rsid w:val="007F3BF7"/>
    <w:rsid w:val="007F3C7E"/>
    <w:rsid w:val="007F4AF4"/>
    <w:rsid w:val="007F4B1B"/>
    <w:rsid w:val="007F4BA7"/>
    <w:rsid w:val="007F563C"/>
    <w:rsid w:val="007F576E"/>
    <w:rsid w:val="007F5B2A"/>
    <w:rsid w:val="007F5B50"/>
    <w:rsid w:val="007F5CF7"/>
    <w:rsid w:val="007F6178"/>
    <w:rsid w:val="007F6395"/>
    <w:rsid w:val="007F7265"/>
    <w:rsid w:val="007F7565"/>
    <w:rsid w:val="008000EB"/>
    <w:rsid w:val="008001A9"/>
    <w:rsid w:val="00800233"/>
    <w:rsid w:val="008030BA"/>
    <w:rsid w:val="00803372"/>
    <w:rsid w:val="00804DA9"/>
    <w:rsid w:val="008058F3"/>
    <w:rsid w:val="00805CA0"/>
    <w:rsid w:val="00806A66"/>
    <w:rsid w:val="008104BD"/>
    <w:rsid w:val="00810C37"/>
    <w:rsid w:val="00810D34"/>
    <w:rsid w:val="00811003"/>
    <w:rsid w:val="00811865"/>
    <w:rsid w:val="00811F73"/>
    <w:rsid w:val="00812684"/>
    <w:rsid w:val="00812DE5"/>
    <w:rsid w:val="00813938"/>
    <w:rsid w:val="00814200"/>
    <w:rsid w:val="0081452C"/>
    <w:rsid w:val="00814530"/>
    <w:rsid w:val="008150CE"/>
    <w:rsid w:val="0081513D"/>
    <w:rsid w:val="008159D6"/>
    <w:rsid w:val="00816B69"/>
    <w:rsid w:val="0081736E"/>
    <w:rsid w:val="0082111E"/>
    <w:rsid w:val="008211FB"/>
    <w:rsid w:val="0082189A"/>
    <w:rsid w:val="00821FB2"/>
    <w:rsid w:val="0082263D"/>
    <w:rsid w:val="0082325C"/>
    <w:rsid w:val="00823CB7"/>
    <w:rsid w:val="00824B7C"/>
    <w:rsid w:val="00824E09"/>
    <w:rsid w:val="00826417"/>
    <w:rsid w:val="00826BFB"/>
    <w:rsid w:val="00827A83"/>
    <w:rsid w:val="00827FBF"/>
    <w:rsid w:val="008305F2"/>
    <w:rsid w:val="00830678"/>
    <w:rsid w:val="008311B1"/>
    <w:rsid w:val="00831F20"/>
    <w:rsid w:val="00832C7A"/>
    <w:rsid w:val="00832E84"/>
    <w:rsid w:val="00833233"/>
    <w:rsid w:val="00833C6D"/>
    <w:rsid w:val="00834402"/>
    <w:rsid w:val="00834406"/>
    <w:rsid w:val="00834C90"/>
    <w:rsid w:val="00835292"/>
    <w:rsid w:val="00840485"/>
    <w:rsid w:val="00841029"/>
    <w:rsid w:val="008416B0"/>
    <w:rsid w:val="00842243"/>
    <w:rsid w:val="00842F36"/>
    <w:rsid w:val="008441FD"/>
    <w:rsid w:val="00844206"/>
    <w:rsid w:val="0084454B"/>
    <w:rsid w:val="00844902"/>
    <w:rsid w:val="00845E5B"/>
    <w:rsid w:val="0084683F"/>
    <w:rsid w:val="00847385"/>
    <w:rsid w:val="0084747A"/>
    <w:rsid w:val="00847BFA"/>
    <w:rsid w:val="00847E95"/>
    <w:rsid w:val="0085073C"/>
    <w:rsid w:val="00850C2D"/>
    <w:rsid w:val="00852D27"/>
    <w:rsid w:val="00853032"/>
    <w:rsid w:val="0085350F"/>
    <w:rsid w:val="008535F3"/>
    <w:rsid w:val="00853E63"/>
    <w:rsid w:val="00854084"/>
    <w:rsid w:val="00854C76"/>
    <w:rsid w:val="00854E4A"/>
    <w:rsid w:val="0085567E"/>
    <w:rsid w:val="00856584"/>
    <w:rsid w:val="00857566"/>
    <w:rsid w:val="00857850"/>
    <w:rsid w:val="00860259"/>
    <w:rsid w:val="0086075A"/>
    <w:rsid w:val="00860BE6"/>
    <w:rsid w:val="0086148E"/>
    <w:rsid w:val="00862FAB"/>
    <w:rsid w:val="008631FF"/>
    <w:rsid w:val="008635E3"/>
    <w:rsid w:val="00863977"/>
    <w:rsid w:val="00864684"/>
    <w:rsid w:val="00864B92"/>
    <w:rsid w:val="00865648"/>
    <w:rsid w:val="008659E0"/>
    <w:rsid w:val="00867835"/>
    <w:rsid w:val="00867DB4"/>
    <w:rsid w:val="00867FFA"/>
    <w:rsid w:val="00871152"/>
    <w:rsid w:val="00871A78"/>
    <w:rsid w:val="00873578"/>
    <w:rsid w:val="00875C27"/>
    <w:rsid w:val="008760C4"/>
    <w:rsid w:val="0087683D"/>
    <w:rsid w:val="00876C08"/>
    <w:rsid w:val="00877AAD"/>
    <w:rsid w:val="008804A4"/>
    <w:rsid w:val="00880A65"/>
    <w:rsid w:val="00882222"/>
    <w:rsid w:val="00882649"/>
    <w:rsid w:val="00882974"/>
    <w:rsid w:val="00883707"/>
    <w:rsid w:val="00884C9B"/>
    <w:rsid w:val="008852A4"/>
    <w:rsid w:val="00885AE7"/>
    <w:rsid w:val="0088721F"/>
    <w:rsid w:val="00887347"/>
    <w:rsid w:val="00890615"/>
    <w:rsid w:val="00892133"/>
    <w:rsid w:val="00892C57"/>
    <w:rsid w:val="00892D5F"/>
    <w:rsid w:val="00893148"/>
    <w:rsid w:val="008936E9"/>
    <w:rsid w:val="00894031"/>
    <w:rsid w:val="00895DD0"/>
    <w:rsid w:val="0089680D"/>
    <w:rsid w:val="00896997"/>
    <w:rsid w:val="00896FC6"/>
    <w:rsid w:val="008A01F4"/>
    <w:rsid w:val="008A05E9"/>
    <w:rsid w:val="008A147F"/>
    <w:rsid w:val="008A2BB7"/>
    <w:rsid w:val="008A3CB2"/>
    <w:rsid w:val="008A4BDF"/>
    <w:rsid w:val="008A4C57"/>
    <w:rsid w:val="008A51F2"/>
    <w:rsid w:val="008A5885"/>
    <w:rsid w:val="008A5937"/>
    <w:rsid w:val="008A5C34"/>
    <w:rsid w:val="008A5D53"/>
    <w:rsid w:val="008A72FE"/>
    <w:rsid w:val="008A7789"/>
    <w:rsid w:val="008A7D0E"/>
    <w:rsid w:val="008B131B"/>
    <w:rsid w:val="008B1391"/>
    <w:rsid w:val="008B2660"/>
    <w:rsid w:val="008B2979"/>
    <w:rsid w:val="008B2C52"/>
    <w:rsid w:val="008B2D36"/>
    <w:rsid w:val="008B3833"/>
    <w:rsid w:val="008B38D9"/>
    <w:rsid w:val="008B3C7D"/>
    <w:rsid w:val="008B439D"/>
    <w:rsid w:val="008B5122"/>
    <w:rsid w:val="008B5353"/>
    <w:rsid w:val="008B5365"/>
    <w:rsid w:val="008B5FB0"/>
    <w:rsid w:val="008B7E98"/>
    <w:rsid w:val="008B7F1A"/>
    <w:rsid w:val="008C02A6"/>
    <w:rsid w:val="008C0E01"/>
    <w:rsid w:val="008C26AD"/>
    <w:rsid w:val="008C2B15"/>
    <w:rsid w:val="008C30FD"/>
    <w:rsid w:val="008C36DB"/>
    <w:rsid w:val="008C3770"/>
    <w:rsid w:val="008C3A1B"/>
    <w:rsid w:val="008C409F"/>
    <w:rsid w:val="008C4BFD"/>
    <w:rsid w:val="008C66E3"/>
    <w:rsid w:val="008C6CCC"/>
    <w:rsid w:val="008C7B77"/>
    <w:rsid w:val="008D06FC"/>
    <w:rsid w:val="008D0A03"/>
    <w:rsid w:val="008D198D"/>
    <w:rsid w:val="008D1A40"/>
    <w:rsid w:val="008D1E99"/>
    <w:rsid w:val="008D2BB5"/>
    <w:rsid w:val="008D344D"/>
    <w:rsid w:val="008D3A7C"/>
    <w:rsid w:val="008D5909"/>
    <w:rsid w:val="008D6636"/>
    <w:rsid w:val="008D7B6E"/>
    <w:rsid w:val="008E1189"/>
    <w:rsid w:val="008E1287"/>
    <w:rsid w:val="008E14D3"/>
    <w:rsid w:val="008E22BD"/>
    <w:rsid w:val="008E2500"/>
    <w:rsid w:val="008E2711"/>
    <w:rsid w:val="008E2CF7"/>
    <w:rsid w:val="008E3595"/>
    <w:rsid w:val="008E4A7D"/>
    <w:rsid w:val="008E4FD3"/>
    <w:rsid w:val="008E567F"/>
    <w:rsid w:val="008E5876"/>
    <w:rsid w:val="008E644A"/>
    <w:rsid w:val="008E7263"/>
    <w:rsid w:val="008E755E"/>
    <w:rsid w:val="008E7E4F"/>
    <w:rsid w:val="008F109D"/>
    <w:rsid w:val="008F197F"/>
    <w:rsid w:val="008F1CFA"/>
    <w:rsid w:val="008F1D63"/>
    <w:rsid w:val="008F264F"/>
    <w:rsid w:val="008F2EDE"/>
    <w:rsid w:val="008F3EB8"/>
    <w:rsid w:val="008F4849"/>
    <w:rsid w:val="008F4BE6"/>
    <w:rsid w:val="008F5C71"/>
    <w:rsid w:val="008F6017"/>
    <w:rsid w:val="008F7309"/>
    <w:rsid w:val="008F7313"/>
    <w:rsid w:val="008F748B"/>
    <w:rsid w:val="008F7508"/>
    <w:rsid w:val="00900144"/>
    <w:rsid w:val="00902F63"/>
    <w:rsid w:val="009053BB"/>
    <w:rsid w:val="00905CCD"/>
    <w:rsid w:val="00905EBB"/>
    <w:rsid w:val="00906BB4"/>
    <w:rsid w:val="00906D49"/>
    <w:rsid w:val="00906EDD"/>
    <w:rsid w:val="0090782B"/>
    <w:rsid w:val="009123B8"/>
    <w:rsid w:val="0091240D"/>
    <w:rsid w:val="0091269B"/>
    <w:rsid w:val="00914885"/>
    <w:rsid w:val="00914C47"/>
    <w:rsid w:val="0091543B"/>
    <w:rsid w:val="00915F4B"/>
    <w:rsid w:val="00916D43"/>
    <w:rsid w:val="0091781B"/>
    <w:rsid w:val="009208A0"/>
    <w:rsid w:val="00920E2F"/>
    <w:rsid w:val="009216D3"/>
    <w:rsid w:val="009221AE"/>
    <w:rsid w:val="009225EA"/>
    <w:rsid w:val="009237FF"/>
    <w:rsid w:val="0092384E"/>
    <w:rsid w:val="00923EF1"/>
    <w:rsid w:val="009246BC"/>
    <w:rsid w:val="0092772E"/>
    <w:rsid w:val="009305C8"/>
    <w:rsid w:val="0093184F"/>
    <w:rsid w:val="00932A0A"/>
    <w:rsid w:val="009342CA"/>
    <w:rsid w:val="00934B39"/>
    <w:rsid w:val="00934D96"/>
    <w:rsid w:val="00935EF2"/>
    <w:rsid w:val="009364DD"/>
    <w:rsid w:val="00937070"/>
    <w:rsid w:val="00937125"/>
    <w:rsid w:val="00937184"/>
    <w:rsid w:val="0093737F"/>
    <w:rsid w:val="009374C2"/>
    <w:rsid w:val="00937736"/>
    <w:rsid w:val="00937780"/>
    <w:rsid w:val="009377A2"/>
    <w:rsid w:val="00940486"/>
    <w:rsid w:val="009414B0"/>
    <w:rsid w:val="00941711"/>
    <w:rsid w:val="00941DC3"/>
    <w:rsid w:val="009421AD"/>
    <w:rsid w:val="00942841"/>
    <w:rsid w:val="00943886"/>
    <w:rsid w:val="009446D2"/>
    <w:rsid w:val="00944C19"/>
    <w:rsid w:val="00945873"/>
    <w:rsid w:val="00945A80"/>
    <w:rsid w:val="00945E7B"/>
    <w:rsid w:val="009460A2"/>
    <w:rsid w:val="009465D8"/>
    <w:rsid w:val="009479B6"/>
    <w:rsid w:val="00947FB5"/>
    <w:rsid w:val="009505CE"/>
    <w:rsid w:val="00950AC0"/>
    <w:rsid w:val="00950E65"/>
    <w:rsid w:val="00953227"/>
    <w:rsid w:val="0095477D"/>
    <w:rsid w:val="009569A3"/>
    <w:rsid w:val="009576B3"/>
    <w:rsid w:val="00960AC7"/>
    <w:rsid w:val="00961167"/>
    <w:rsid w:val="0096199D"/>
    <w:rsid w:val="0096342C"/>
    <w:rsid w:val="009668F7"/>
    <w:rsid w:val="0096707A"/>
    <w:rsid w:val="00970099"/>
    <w:rsid w:val="00970FDB"/>
    <w:rsid w:val="00971B78"/>
    <w:rsid w:val="00971DE5"/>
    <w:rsid w:val="009720F3"/>
    <w:rsid w:val="00972504"/>
    <w:rsid w:val="009731E7"/>
    <w:rsid w:val="0097445A"/>
    <w:rsid w:val="009746A8"/>
    <w:rsid w:val="00974ABE"/>
    <w:rsid w:val="00974C8C"/>
    <w:rsid w:val="00975534"/>
    <w:rsid w:val="00975998"/>
    <w:rsid w:val="0097661D"/>
    <w:rsid w:val="009772F1"/>
    <w:rsid w:val="0098012E"/>
    <w:rsid w:val="0098083D"/>
    <w:rsid w:val="00980FBC"/>
    <w:rsid w:val="009813AB"/>
    <w:rsid w:val="00982E03"/>
    <w:rsid w:val="009833A8"/>
    <w:rsid w:val="009838D6"/>
    <w:rsid w:val="0098469E"/>
    <w:rsid w:val="00986FB7"/>
    <w:rsid w:val="00990C25"/>
    <w:rsid w:val="00991912"/>
    <w:rsid w:val="00991ACA"/>
    <w:rsid w:val="00992058"/>
    <w:rsid w:val="00992820"/>
    <w:rsid w:val="0099326B"/>
    <w:rsid w:val="0099351C"/>
    <w:rsid w:val="009941B6"/>
    <w:rsid w:val="00994951"/>
    <w:rsid w:val="00994D50"/>
    <w:rsid w:val="009952BC"/>
    <w:rsid w:val="00995E88"/>
    <w:rsid w:val="009979FC"/>
    <w:rsid w:val="009A00DA"/>
    <w:rsid w:val="009A122D"/>
    <w:rsid w:val="009A1574"/>
    <w:rsid w:val="009A2F49"/>
    <w:rsid w:val="009A32FC"/>
    <w:rsid w:val="009A427B"/>
    <w:rsid w:val="009A4763"/>
    <w:rsid w:val="009A5400"/>
    <w:rsid w:val="009A604C"/>
    <w:rsid w:val="009A6A8C"/>
    <w:rsid w:val="009B0D74"/>
    <w:rsid w:val="009B1660"/>
    <w:rsid w:val="009B1D72"/>
    <w:rsid w:val="009B215D"/>
    <w:rsid w:val="009B2791"/>
    <w:rsid w:val="009B3EC1"/>
    <w:rsid w:val="009B477C"/>
    <w:rsid w:val="009B48AA"/>
    <w:rsid w:val="009B52BE"/>
    <w:rsid w:val="009B5452"/>
    <w:rsid w:val="009B546B"/>
    <w:rsid w:val="009B6764"/>
    <w:rsid w:val="009B68C2"/>
    <w:rsid w:val="009B69DE"/>
    <w:rsid w:val="009B7830"/>
    <w:rsid w:val="009B7BF2"/>
    <w:rsid w:val="009B7FFB"/>
    <w:rsid w:val="009C0A54"/>
    <w:rsid w:val="009C0D92"/>
    <w:rsid w:val="009C14BE"/>
    <w:rsid w:val="009C19DA"/>
    <w:rsid w:val="009C1ACE"/>
    <w:rsid w:val="009C1E1B"/>
    <w:rsid w:val="009C28F9"/>
    <w:rsid w:val="009C2B25"/>
    <w:rsid w:val="009C2D26"/>
    <w:rsid w:val="009C2D68"/>
    <w:rsid w:val="009C2F0E"/>
    <w:rsid w:val="009C32A9"/>
    <w:rsid w:val="009C3DD9"/>
    <w:rsid w:val="009C3EED"/>
    <w:rsid w:val="009C567A"/>
    <w:rsid w:val="009C6266"/>
    <w:rsid w:val="009C7738"/>
    <w:rsid w:val="009C7873"/>
    <w:rsid w:val="009C7919"/>
    <w:rsid w:val="009D00A3"/>
    <w:rsid w:val="009D0991"/>
    <w:rsid w:val="009D0FC6"/>
    <w:rsid w:val="009D157A"/>
    <w:rsid w:val="009D1993"/>
    <w:rsid w:val="009D26FA"/>
    <w:rsid w:val="009D3C46"/>
    <w:rsid w:val="009D4C75"/>
    <w:rsid w:val="009D55BD"/>
    <w:rsid w:val="009D585D"/>
    <w:rsid w:val="009D63FE"/>
    <w:rsid w:val="009D6438"/>
    <w:rsid w:val="009D660F"/>
    <w:rsid w:val="009D694B"/>
    <w:rsid w:val="009D6D95"/>
    <w:rsid w:val="009D6FFF"/>
    <w:rsid w:val="009D700D"/>
    <w:rsid w:val="009D7F6F"/>
    <w:rsid w:val="009E05CC"/>
    <w:rsid w:val="009E1336"/>
    <w:rsid w:val="009E14F9"/>
    <w:rsid w:val="009E1B04"/>
    <w:rsid w:val="009E254A"/>
    <w:rsid w:val="009E37E5"/>
    <w:rsid w:val="009E63CF"/>
    <w:rsid w:val="009E6A1A"/>
    <w:rsid w:val="009E6C38"/>
    <w:rsid w:val="009E6E39"/>
    <w:rsid w:val="009E7625"/>
    <w:rsid w:val="009F09A9"/>
    <w:rsid w:val="009F0C0C"/>
    <w:rsid w:val="009F2D57"/>
    <w:rsid w:val="009F37D4"/>
    <w:rsid w:val="009F490D"/>
    <w:rsid w:val="009F4953"/>
    <w:rsid w:val="009F4EC8"/>
    <w:rsid w:val="009F559E"/>
    <w:rsid w:val="009F5623"/>
    <w:rsid w:val="009F6562"/>
    <w:rsid w:val="009F67E0"/>
    <w:rsid w:val="009F68D1"/>
    <w:rsid w:val="009F6C39"/>
    <w:rsid w:val="009F77B7"/>
    <w:rsid w:val="009F7936"/>
    <w:rsid w:val="00A00972"/>
    <w:rsid w:val="00A01F66"/>
    <w:rsid w:val="00A0206F"/>
    <w:rsid w:val="00A04DF0"/>
    <w:rsid w:val="00A04E87"/>
    <w:rsid w:val="00A052BC"/>
    <w:rsid w:val="00A060C2"/>
    <w:rsid w:val="00A072AA"/>
    <w:rsid w:val="00A07A34"/>
    <w:rsid w:val="00A10AF5"/>
    <w:rsid w:val="00A10DF1"/>
    <w:rsid w:val="00A11D9D"/>
    <w:rsid w:val="00A120B8"/>
    <w:rsid w:val="00A129E0"/>
    <w:rsid w:val="00A13936"/>
    <w:rsid w:val="00A1396C"/>
    <w:rsid w:val="00A13DED"/>
    <w:rsid w:val="00A1486B"/>
    <w:rsid w:val="00A160E3"/>
    <w:rsid w:val="00A1620C"/>
    <w:rsid w:val="00A16471"/>
    <w:rsid w:val="00A169A0"/>
    <w:rsid w:val="00A17FE1"/>
    <w:rsid w:val="00A21A93"/>
    <w:rsid w:val="00A229E0"/>
    <w:rsid w:val="00A22CA9"/>
    <w:rsid w:val="00A23175"/>
    <w:rsid w:val="00A23268"/>
    <w:rsid w:val="00A23D55"/>
    <w:rsid w:val="00A254D5"/>
    <w:rsid w:val="00A255B6"/>
    <w:rsid w:val="00A25613"/>
    <w:rsid w:val="00A30557"/>
    <w:rsid w:val="00A312FC"/>
    <w:rsid w:val="00A32116"/>
    <w:rsid w:val="00A3297A"/>
    <w:rsid w:val="00A32B0C"/>
    <w:rsid w:val="00A33114"/>
    <w:rsid w:val="00A3477F"/>
    <w:rsid w:val="00A3495B"/>
    <w:rsid w:val="00A35404"/>
    <w:rsid w:val="00A35549"/>
    <w:rsid w:val="00A357A5"/>
    <w:rsid w:val="00A36EA1"/>
    <w:rsid w:val="00A36FAA"/>
    <w:rsid w:val="00A36FC8"/>
    <w:rsid w:val="00A403BD"/>
    <w:rsid w:val="00A407DB"/>
    <w:rsid w:val="00A40BEA"/>
    <w:rsid w:val="00A4127B"/>
    <w:rsid w:val="00A41E3A"/>
    <w:rsid w:val="00A41EA0"/>
    <w:rsid w:val="00A4327B"/>
    <w:rsid w:val="00A4362C"/>
    <w:rsid w:val="00A437F7"/>
    <w:rsid w:val="00A43A23"/>
    <w:rsid w:val="00A43D04"/>
    <w:rsid w:val="00A44E11"/>
    <w:rsid w:val="00A45F01"/>
    <w:rsid w:val="00A46E61"/>
    <w:rsid w:val="00A519CA"/>
    <w:rsid w:val="00A51D16"/>
    <w:rsid w:val="00A52920"/>
    <w:rsid w:val="00A52CE7"/>
    <w:rsid w:val="00A535B5"/>
    <w:rsid w:val="00A5374D"/>
    <w:rsid w:val="00A5442A"/>
    <w:rsid w:val="00A5466A"/>
    <w:rsid w:val="00A556E1"/>
    <w:rsid w:val="00A55777"/>
    <w:rsid w:val="00A55CA7"/>
    <w:rsid w:val="00A574EF"/>
    <w:rsid w:val="00A60A28"/>
    <w:rsid w:val="00A60FB1"/>
    <w:rsid w:val="00A61205"/>
    <w:rsid w:val="00A615D6"/>
    <w:rsid w:val="00A61849"/>
    <w:rsid w:val="00A619AD"/>
    <w:rsid w:val="00A61F2B"/>
    <w:rsid w:val="00A62C5C"/>
    <w:rsid w:val="00A62F13"/>
    <w:rsid w:val="00A63F31"/>
    <w:rsid w:val="00A64049"/>
    <w:rsid w:val="00A67711"/>
    <w:rsid w:val="00A71488"/>
    <w:rsid w:val="00A71754"/>
    <w:rsid w:val="00A71948"/>
    <w:rsid w:val="00A7230A"/>
    <w:rsid w:val="00A74310"/>
    <w:rsid w:val="00A744CB"/>
    <w:rsid w:val="00A74936"/>
    <w:rsid w:val="00A7525F"/>
    <w:rsid w:val="00A7605F"/>
    <w:rsid w:val="00A76457"/>
    <w:rsid w:val="00A7656D"/>
    <w:rsid w:val="00A767C6"/>
    <w:rsid w:val="00A80006"/>
    <w:rsid w:val="00A800A0"/>
    <w:rsid w:val="00A80C75"/>
    <w:rsid w:val="00A81669"/>
    <w:rsid w:val="00A82430"/>
    <w:rsid w:val="00A830DA"/>
    <w:rsid w:val="00A83128"/>
    <w:rsid w:val="00A83492"/>
    <w:rsid w:val="00A8502C"/>
    <w:rsid w:val="00A86568"/>
    <w:rsid w:val="00A86E0B"/>
    <w:rsid w:val="00A93CE0"/>
    <w:rsid w:val="00A94106"/>
    <w:rsid w:val="00A9422B"/>
    <w:rsid w:val="00A94C52"/>
    <w:rsid w:val="00A94FC1"/>
    <w:rsid w:val="00A9528F"/>
    <w:rsid w:val="00A97287"/>
    <w:rsid w:val="00A976C1"/>
    <w:rsid w:val="00AA07C7"/>
    <w:rsid w:val="00AA198C"/>
    <w:rsid w:val="00AA2C6D"/>
    <w:rsid w:val="00AA38E3"/>
    <w:rsid w:val="00AA4743"/>
    <w:rsid w:val="00AA53C7"/>
    <w:rsid w:val="00AA5D59"/>
    <w:rsid w:val="00AA6413"/>
    <w:rsid w:val="00AA7B31"/>
    <w:rsid w:val="00AB0433"/>
    <w:rsid w:val="00AB04B9"/>
    <w:rsid w:val="00AB09CF"/>
    <w:rsid w:val="00AB0F1D"/>
    <w:rsid w:val="00AB15EC"/>
    <w:rsid w:val="00AB1CF8"/>
    <w:rsid w:val="00AB363C"/>
    <w:rsid w:val="00AB3A62"/>
    <w:rsid w:val="00AB3BE0"/>
    <w:rsid w:val="00AB3BF7"/>
    <w:rsid w:val="00AB4BE7"/>
    <w:rsid w:val="00AB4C28"/>
    <w:rsid w:val="00AB4DD8"/>
    <w:rsid w:val="00AB5122"/>
    <w:rsid w:val="00AB5961"/>
    <w:rsid w:val="00AB5C0D"/>
    <w:rsid w:val="00AB5D19"/>
    <w:rsid w:val="00AB608A"/>
    <w:rsid w:val="00AB668C"/>
    <w:rsid w:val="00AB67EF"/>
    <w:rsid w:val="00AB7FED"/>
    <w:rsid w:val="00AC0016"/>
    <w:rsid w:val="00AC086F"/>
    <w:rsid w:val="00AC1718"/>
    <w:rsid w:val="00AC180E"/>
    <w:rsid w:val="00AC1B2D"/>
    <w:rsid w:val="00AC2059"/>
    <w:rsid w:val="00AC23E3"/>
    <w:rsid w:val="00AC24FA"/>
    <w:rsid w:val="00AC28CF"/>
    <w:rsid w:val="00AC2AEC"/>
    <w:rsid w:val="00AC2E69"/>
    <w:rsid w:val="00AC2EF2"/>
    <w:rsid w:val="00AC313A"/>
    <w:rsid w:val="00AC3E6D"/>
    <w:rsid w:val="00AC5AF0"/>
    <w:rsid w:val="00AC63DD"/>
    <w:rsid w:val="00AC67CB"/>
    <w:rsid w:val="00AC6A10"/>
    <w:rsid w:val="00AC7345"/>
    <w:rsid w:val="00AC7835"/>
    <w:rsid w:val="00AC79D8"/>
    <w:rsid w:val="00AC7C58"/>
    <w:rsid w:val="00AD0CC0"/>
    <w:rsid w:val="00AD172D"/>
    <w:rsid w:val="00AD2161"/>
    <w:rsid w:val="00AD3E58"/>
    <w:rsid w:val="00AD5476"/>
    <w:rsid w:val="00AD58BD"/>
    <w:rsid w:val="00AD5DB4"/>
    <w:rsid w:val="00AD679D"/>
    <w:rsid w:val="00AD6E22"/>
    <w:rsid w:val="00AD6E75"/>
    <w:rsid w:val="00AE0318"/>
    <w:rsid w:val="00AE0CDE"/>
    <w:rsid w:val="00AE2CE4"/>
    <w:rsid w:val="00AE4510"/>
    <w:rsid w:val="00AE48E4"/>
    <w:rsid w:val="00AE51A2"/>
    <w:rsid w:val="00AE5605"/>
    <w:rsid w:val="00AE5A9B"/>
    <w:rsid w:val="00AE6E74"/>
    <w:rsid w:val="00AE7092"/>
    <w:rsid w:val="00AE78CD"/>
    <w:rsid w:val="00AF009D"/>
    <w:rsid w:val="00AF00B5"/>
    <w:rsid w:val="00AF1242"/>
    <w:rsid w:val="00AF1DE0"/>
    <w:rsid w:val="00AF212A"/>
    <w:rsid w:val="00AF39C8"/>
    <w:rsid w:val="00AF4A85"/>
    <w:rsid w:val="00AF6BE6"/>
    <w:rsid w:val="00AF6C5D"/>
    <w:rsid w:val="00AF7541"/>
    <w:rsid w:val="00AF7D13"/>
    <w:rsid w:val="00B00989"/>
    <w:rsid w:val="00B01B8B"/>
    <w:rsid w:val="00B0315E"/>
    <w:rsid w:val="00B0510C"/>
    <w:rsid w:val="00B0516E"/>
    <w:rsid w:val="00B0518F"/>
    <w:rsid w:val="00B0597F"/>
    <w:rsid w:val="00B05B89"/>
    <w:rsid w:val="00B05BD6"/>
    <w:rsid w:val="00B05D77"/>
    <w:rsid w:val="00B062E3"/>
    <w:rsid w:val="00B06776"/>
    <w:rsid w:val="00B068EC"/>
    <w:rsid w:val="00B06DB4"/>
    <w:rsid w:val="00B07D67"/>
    <w:rsid w:val="00B10C3D"/>
    <w:rsid w:val="00B1257A"/>
    <w:rsid w:val="00B13D73"/>
    <w:rsid w:val="00B140CB"/>
    <w:rsid w:val="00B166CD"/>
    <w:rsid w:val="00B16EC6"/>
    <w:rsid w:val="00B176D6"/>
    <w:rsid w:val="00B178E0"/>
    <w:rsid w:val="00B20C09"/>
    <w:rsid w:val="00B21F3C"/>
    <w:rsid w:val="00B23ABB"/>
    <w:rsid w:val="00B24296"/>
    <w:rsid w:val="00B2531B"/>
    <w:rsid w:val="00B25C6E"/>
    <w:rsid w:val="00B26191"/>
    <w:rsid w:val="00B262A1"/>
    <w:rsid w:val="00B26491"/>
    <w:rsid w:val="00B26E3E"/>
    <w:rsid w:val="00B27CC0"/>
    <w:rsid w:val="00B27FBA"/>
    <w:rsid w:val="00B30155"/>
    <w:rsid w:val="00B316FF"/>
    <w:rsid w:val="00B321FF"/>
    <w:rsid w:val="00B327B8"/>
    <w:rsid w:val="00B32B6E"/>
    <w:rsid w:val="00B33DD7"/>
    <w:rsid w:val="00B345A2"/>
    <w:rsid w:val="00B3582A"/>
    <w:rsid w:val="00B36EDF"/>
    <w:rsid w:val="00B374D5"/>
    <w:rsid w:val="00B378BD"/>
    <w:rsid w:val="00B40A7E"/>
    <w:rsid w:val="00B41F2B"/>
    <w:rsid w:val="00B42154"/>
    <w:rsid w:val="00B428DE"/>
    <w:rsid w:val="00B42AC0"/>
    <w:rsid w:val="00B433F0"/>
    <w:rsid w:val="00B44427"/>
    <w:rsid w:val="00B44BD2"/>
    <w:rsid w:val="00B45388"/>
    <w:rsid w:val="00B4552C"/>
    <w:rsid w:val="00B4755E"/>
    <w:rsid w:val="00B47583"/>
    <w:rsid w:val="00B47A4B"/>
    <w:rsid w:val="00B506D3"/>
    <w:rsid w:val="00B51301"/>
    <w:rsid w:val="00B5142A"/>
    <w:rsid w:val="00B525E2"/>
    <w:rsid w:val="00B5270C"/>
    <w:rsid w:val="00B5293A"/>
    <w:rsid w:val="00B52DB4"/>
    <w:rsid w:val="00B534CD"/>
    <w:rsid w:val="00B535D6"/>
    <w:rsid w:val="00B547D1"/>
    <w:rsid w:val="00B561BE"/>
    <w:rsid w:val="00B60D19"/>
    <w:rsid w:val="00B61397"/>
    <w:rsid w:val="00B61A59"/>
    <w:rsid w:val="00B63D85"/>
    <w:rsid w:val="00B647E1"/>
    <w:rsid w:val="00B64C17"/>
    <w:rsid w:val="00B65D84"/>
    <w:rsid w:val="00B66DA8"/>
    <w:rsid w:val="00B7031A"/>
    <w:rsid w:val="00B7076B"/>
    <w:rsid w:val="00B709C1"/>
    <w:rsid w:val="00B71202"/>
    <w:rsid w:val="00B7146C"/>
    <w:rsid w:val="00B71D96"/>
    <w:rsid w:val="00B74483"/>
    <w:rsid w:val="00B7595F"/>
    <w:rsid w:val="00B75C61"/>
    <w:rsid w:val="00B769EF"/>
    <w:rsid w:val="00B80097"/>
    <w:rsid w:val="00B80492"/>
    <w:rsid w:val="00B81E2E"/>
    <w:rsid w:val="00B8225D"/>
    <w:rsid w:val="00B82C6C"/>
    <w:rsid w:val="00B8307D"/>
    <w:rsid w:val="00B8330E"/>
    <w:rsid w:val="00B83703"/>
    <w:rsid w:val="00B842CD"/>
    <w:rsid w:val="00B845D3"/>
    <w:rsid w:val="00B8466B"/>
    <w:rsid w:val="00B848EA"/>
    <w:rsid w:val="00B84DD7"/>
    <w:rsid w:val="00B851D8"/>
    <w:rsid w:val="00B86D85"/>
    <w:rsid w:val="00B91079"/>
    <w:rsid w:val="00B91765"/>
    <w:rsid w:val="00B92227"/>
    <w:rsid w:val="00B924EC"/>
    <w:rsid w:val="00B92F1F"/>
    <w:rsid w:val="00B9330E"/>
    <w:rsid w:val="00B94886"/>
    <w:rsid w:val="00B9521B"/>
    <w:rsid w:val="00B95653"/>
    <w:rsid w:val="00B95A2A"/>
    <w:rsid w:val="00B95DFD"/>
    <w:rsid w:val="00BA04F2"/>
    <w:rsid w:val="00BA110B"/>
    <w:rsid w:val="00BA18DC"/>
    <w:rsid w:val="00BA222F"/>
    <w:rsid w:val="00BA26E4"/>
    <w:rsid w:val="00BA40E8"/>
    <w:rsid w:val="00BA47DE"/>
    <w:rsid w:val="00BA4A4A"/>
    <w:rsid w:val="00BA4F4F"/>
    <w:rsid w:val="00BA5B65"/>
    <w:rsid w:val="00BA7693"/>
    <w:rsid w:val="00BA792D"/>
    <w:rsid w:val="00BB0910"/>
    <w:rsid w:val="00BB13E4"/>
    <w:rsid w:val="00BB187E"/>
    <w:rsid w:val="00BB1ED5"/>
    <w:rsid w:val="00BB26EB"/>
    <w:rsid w:val="00BB31A4"/>
    <w:rsid w:val="00BB3931"/>
    <w:rsid w:val="00BB4425"/>
    <w:rsid w:val="00BB5635"/>
    <w:rsid w:val="00BB67E5"/>
    <w:rsid w:val="00BB79DD"/>
    <w:rsid w:val="00BB7B16"/>
    <w:rsid w:val="00BC02A3"/>
    <w:rsid w:val="00BC0841"/>
    <w:rsid w:val="00BC180A"/>
    <w:rsid w:val="00BC2319"/>
    <w:rsid w:val="00BC2436"/>
    <w:rsid w:val="00BC31FD"/>
    <w:rsid w:val="00BC4D00"/>
    <w:rsid w:val="00BC5337"/>
    <w:rsid w:val="00BC598E"/>
    <w:rsid w:val="00BC60BE"/>
    <w:rsid w:val="00BC7E1D"/>
    <w:rsid w:val="00BD06E6"/>
    <w:rsid w:val="00BD1DC7"/>
    <w:rsid w:val="00BD2167"/>
    <w:rsid w:val="00BD258F"/>
    <w:rsid w:val="00BD2664"/>
    <w:rsid w:val="00BD26B9"/>
    <w:rsid w:val="00BD2DDA"/>
    <w:rsid w:val="00BD38AA"/>
    <w:rsid w:val="00BD568B"/>
    <w:rsid w:val="00BD58FB"/>
    <w:rsid w:val="00BD7CF0"/>
    <w:rsid w:val="00BE2012"/>
    <w:rsid w:val="00BE292A"/>
    <w:rsid w:val="00BE3887"/>
    <w:rsid w:val="00BE4F5C"/>
    <w:rsid w:val="00BE529F"/>
    <w:rsid w:val="00BE5E95"/>
    <w:rsid w:val="00BE6377"/>
    <w:rsid w:val="00BF1226"/>
    <w:rsid w:val="00BF15A9"/>
    <w:rsid w:val="00BF2CA7"/>
    <w:rsid w:val="00BF2FE0"/>
    <w:rsid w:val="00BF376D"/>
    <w:rsid w:val="00BF3783"/>
    <w:rsid w:val="00BF3E8C"/>
    <w:rsid w:val="00BF3FDC"/>
    <w:rsid w:val="00BF43AC"/>
    <w:rsid w:val="00BF4A54"/>
    <w:rsid w:val="00BF4B44"/>
    <w:rsid w:val="00BF63CE"/>
    <w:rsid w:val="00BF6597"/>
    <w:rsid w:val="00BF6A6A"/>
    <w:rsid w:val="00BF7820"/>
    <w:rsid w:val="00C00608"/>
    <w:rsid w:val="00C00847"/>
    <w:rsid w:val="00C01EB9"/>
    <w:rsid w:val="00C02136"/>
    <w:rsid w:val="00C02482"/>
    <w:rsid w:val="00C02C98"/>
    <w:rsid w:val="00C037B9"/>
    <w:rsid w:val="00C0383A"/>
    <w:rsid w:val="00C039BB"/>
    <w:rsid w:val="00C044E4"/>
    <w:rsid w:val="00C04541"/>
    <w:rsid w:val="00C04978"/>
    <w:rsid w:val="00C0589C"/>
    <w:rsid w:val="00C06F51"/>
    <w:rsid w:val="00C07EDC"/>
    <w:rsid w:val="00C109A4"/>
    <w:rsid w:val="00C13735"/>
    <w:rsid w:val="00C139DB"/>
    <w:rsid w:val="00C13DC4"/>
    <w:rsid w:val="00C1480B"/>
    <w:rsid w:val="00C15214"/>
    <w:rsid w:val="00C160F2"/>
    <w:rsid w:val="00C16798"/>
    <w:rsid w:val="00C16ECF"/>
    <w:rsid w:val="00C17306"/>
    <w:rsid w:val="00C20754"/>
    <w:rsid w:val="00C21163"/>
    <w:rsid w:val="00C2212B"/>
    <w:rsid w:val="00C231AD"/>
    <w:rsid w:val="00C2326A"/>
    <w:rsid w:val="00C2345C"/>
    <w:rsid w:val="00C2419D"/>
    <w:rsid w:val="00C24760"/>
    <w:rsid w:val="00C24A2D"/>
    <w:rsid w:val="00C25B60"/>
    <w:rsid w:val="00C26E81"/>
    <w:rsid w:val="00C26E97"/>
    <w:rsid w:val="00C26F4D"/>
    <w:rsid w:val="00C27613"/>
    <w:rsid w:val="00C30566"/>
    <w:rsid w:val="00C31155"/>
    <w:rsid w:val="00C311E4"/>
    <w:rsid w:val="00C31C91"/>
    <w:rsid w:val="00C324CA"/>
    <w:rsid w:val="00C3377A"/>
    <w:rsid w:val="00C33ECC"/>
    <w:rsid w:val="00C3420D"/>
    <w:rsid w:val="00C34511"/>
    <w:rsid w:val="00C34DF7"/>
    <w:rsid w:val="00C350F8"/>
    <w:rsid w:val="00C356F4"/>
    <w:rsid w:val="00C35C30"/>
    <w:rsid w:val="00C35FF9"/>
    <w:rsid w:val="00C361C6"/>
    <w:rsid w:val="00C365AC"/>
    <w:rsid w:val="00C36EA7"/>
    <w:rsid w:val="00C37817"/>
    <w:rsid w:val="00C40585"/>
    <w:rsid w:val="00C4167B"/>
    <w:rsid w:val="00C41A52"/>
    <w:rsid w:val="00C41F04"/>
    <w:rsid w:val="00C43398"/>
    <w:rsid w:val="00C442B3"/>
    <w:rsid w:val="00C44E22"/>
    <w:rsid w:val="00C45913"/>
    <w:rsid w:val="00C461E8"/>
    <w:rsid w:val="00C463D6"/>
    <w:rsid w:val="00C46569"/>
    <w:rsid w:val="00C470A2"/>
    <w:rsid w:val="00C47201"/>
    <w:rsid w:val="00C47C56"/>
    <w:rsid w:val="00C51B75"/>
    <w:rsid w:val="00C51F99"/>
    <w:rsid w:val="00C533A7"/>
    <w:rsid w:val="00C53683"/>
    <w:rsid w:val="00C53908"/>
    <w:rsid w:val="00C60200"/>
    <w:rsid w:val="00C6145F"/>
    <w:rsid w:val="00C6185A"/>
    <w:rsid w:val="00C638C4"/>
    <w:rsid w:val="00C63B92"/>
    <w:rsid w:val="00C642BE"/>
    <w:rsid w:val="00C64662"/>
    <w:rsid w:val="00C67074"/>
    <w:rsid w:val="00C677F3"/>
    <w:rsid w:val="00C70442"/>
    <w:rsid w:val="00C704E1"/>
    <w:rsid w:val="00C7063B"/>
    <w:rsid w:val="00C70A39"/>
    <w:rsid w:val="00C72112"/>
    <w:rsid w:val="00C728D0"/>
    <w:rsid w:val="00C73977"/>
    <w:rsid w:val="00C75387"/>
    <w:rsid w:val="00C761BA"/>
    <w:rsid w:val="00C7634B"/>
    <w:rsid w:val="00C77DB3"/>
    <w:rsid w:val="00C82A73"/>
    <w:rsid w:val="00C834D5"/>
    <w:rsid w:val="00C84F6E"/>
    <w:rsid w:val="00C850B0"/>
    <w:rsid w:val="00C86FEC"/>
    <w:rsid w:val="00C90BE1"/>
    <w:rsid w:val="00C91979"/>
    <w:rsid w:val="00C92DDE"/>
    <w:rsid w:val="00C93556"/>
    <w:rsid w:val="00C939BD"/>
    <w:rsid w:val="00C93EAC"/>
    <w:rsid w:val="00C942AC"/>
    <w:rsid w:val="00C944C8"/>
    <w:rsid w:val="00C94A90"/>
    <w:rsid w:val="00C9515D"/>
    <w:rsid w:val="00C95DBC"/>
    <w:rsid w:val="00C95DCF"/>
    <w:rsid w:val="00C97479"/>
    <w:rsid w:val="00CA0C5F"/>
    <w:rsid w:val="00CA0F4A"/>
    <w:rsid w:val="00CA1FF1"/>
    <w:rsid w:val="00CA2B50"/>
    <w:rsid w:val="00CA3045"/>
    <w:rsid w:val="00CA3106"/>
    <w:rsid w:val="00CA389B"/>
    <w:rsid w:val="00CA40A8"/>
    <w:rsid w:val="00CA4812"/>
    <w:rsid w:val="00CA4CF0"/>
    <w:rsid w:val="00CA657A"/>
    <w:rsid w:val="00CA6DDE"/>
    <w:rsid w:val="00CA734A"/>
    <w:rsid w:val="00CA7E76"/>
    <w:rsid w:val="00CA7FDD"/>
    <w:rsid w:val="00CB1238"/>
    <w:rsid w:val="00CB14B2"/>
    <w:rsid w:val="00CB294D"/>
    <w:rsid w:val="00CB4999"/>
    <w:rsid w:val="00CB4FAE"/>
    <w:rsid w:val="00CB525B"/>
    <w:rsid w:val="00CB573B"/>
    <w:rsid w:val="00CB6156"/>
    <w:rsid w:val="00CB63FF"/>
    <w:rsid w:val="00CB7B75"/>
    <w:rsid w:val="00CB7C52"/>
    <w:rsid w:val="00CB7F9D"/>
    <w:rsid w:val="00CC2994"/>
    <w:rsid w:val="00CC3ED7"/>
    <w:rsid w:val="00CC43D9"/>
    <w:rsid w:val="00CC4D84"/>
    <w:rsid w:val="00CC4F40"/>
    <w:rsid w:val="00CC4F96"/>
    <w:rsid w:val="00CC5155"/>
    <w:rsid w:val="00CC589C"/>
    <w:rsid w:val="00CC5AFF"/>
    <w:rsid w:val="00CD140B"/>
    <w:rsid w:val="00CD17C6"/>
    <w:rsid w:val="00CD1DEC"/>
    <w:rsid w:val="00CD2200"/>
    <w:rsid w:val="00CD36BB"/>
    <w:rsid w:val="00CD5347"/>
    <w:rsid w:val="00CD70EE"/>
    <w:rsid w:val="00CD74F2"/>
    <w:rsid w:val="00CD7C88"/>
    <w:rsid w:val="00CE0679"/>
    <w:rsid w:val="00CE0C08"/>
    <w:rsid w:val="00CE169E"/>
    <w:rsid w:val="00CE1F10"/>
    <w:rsid w:val="00CE206A"/>
    <w:rsid w:val="00CE254D"/>
    <w:rsid w:val="00CE296C"/>
    <w:rsid w:val="00CE5410"/>
    <w:rsid w:val="00CE5438"/>
    <w:rsid w:val="00CE704A"/>
    <w:rsid w:val="00CE79A7"/>
    <w:rsid w:val="00CF093B"/>
    <w:rsid w:val="00CF1905"/>
    <w:rsid w:val="00CF2F1B"/>
    <w:rsid w:val="00CF3A00"/>
    <w:rsid w:val="00CF3C4D"/>
    <w:rsid w:val="00CF4D8C"/>
    <w:rsid w:val="00CF6354"/>
    <w:rsid w:val="00CF7084"/>
    <w:rsid w:val="00CF71A2"/>
    <w:rsid w:val="00CF7282"/>
    <w:rsid w:val="00CF7407"/>
    <w:rsid w:val="00CF74D4"/>
    <w:rsid w:val="00CF7E85"/>
    <w:rsid w:val="00D0003E"/>
    <w:rsid w:val="00D000CB"/>
    <w:rsid w:val="00D009CF"/>
    <w:rsid w:val="00D023DA"/>
    <w:rsid w:val="00D0274C"/>
    <w:rsid w:val="00D02E72"/>
    <w:rsid w:val="00D05315"/>
    <w:rsid w:val="00D0631F"/>
    <w:rsid w:val="00D07107"/>
    <w:rsid w:val="00D07210"/>
    <w:rsid w:val="00D07A36"/>
    <w:rsid w:val="00D10196"/>
    <w:rsid w:val="00D101CE"/>
    <w:rsid w:val="00D10661"/>
    <w:rsid w:val="00D114F1"/>
    <w:rsid w:val="00D1184B"/>
    <w:rsid w:val="00D11A9D"/>
    <w:rsid w:val="00D134C2"/>
    <w:rsid w:val="00D134CE"/>
    <w:rsid w:val="00D14109"/>
    <w:rsid w:val="00D14942"/>
    <w:rsid w:val="00D14E11"/>
    <w:rsid w:val="00D14FD2"/>
    <w:rsid w:val="00D15388"/>
    <w:rsid w:val="00D154FB"/>
    <w:rsid w:val="00D15860"/>
    <w:rsid w:val="00D1654A"/>
    <w:rsid w:val="00D1729D"/>
    <w:rsid w:val="00D176C9"/>
    <w:rsid w:val="00D17BD5"/>
    <w:rsid w:val="00D17C7A"/>
    <w:rsid w:val="00D20015"/>
    <w:rsid w:val="00D200FE"/>
    <w:rsid w:val="00D204E8"/>
    <w:rsid w:val="00D2079F"/>
    <w:rsid w:val="00D2092F"/>
    <w:rsid w:val="00D20C02"/>
    <w:rsid w:val="00D212C0"/>
    <w:rsid w:val="00D212E5"/>
    <w:rsid w:val="00D214AC"/>
    <w:rsid w:val="00D21F98"/>
    <w:rsid w:val="00D222B6"/>
    <w:rsid w:val="00D2277F"/>
    <w:rsid w:val="00D22C40"/>
    <w:rsid w:val="00D250B7"/>
    <w:rsid w:val="00D25272"/>
    <w:rsid w:val="00D2617A"/>
    <w:rsid w:val="00D2649F"/>
    <w:rsid w:val="00D26FE6"/>
    <w:rsid w:val="00D315F6"/>
    <w:rsid w:val="00D31706"/>
    <w:rsid w:val="00D3257C"/>
    <w:rsid w:val="00D334FC"/>
    <w:rsid w:val="00D344AD"/>
    <w:rsid w:val="00D346FD"/>
    <w:rsid w:val="00D34B2B"/>
    <w:rsid w:val="00D3504E"/>
    <w:rsid w:val="00D359FD"/>
    <w:rsid w:val="00D37552"/>
    <w:rsid w:val="00D37BCD"/>
    <w:rsid w:val="00D40E94"/>
    <w:rsid w:val="00D42EF4"/>
    <w:rsid w:val="00D4448D"/>
    <w:rsid w:val="00D4489E"/>
    <w:rsid w:val="00D45723"/>
    <w:rsid w:val="00D4578D"/>
    <w:rsid w:val="00D45A52"/>
    <w:rsid w:val="00D465C2"/>
    <w:rsid w:val="00D4671C"/>
    <w:rsid w:val="00D467D5"/>
    <w:rsid w:val="00D46CBD"/>
    <w:rsid w:val="00D46FBE"/>
    <w:rsid w:val="00D47DF0"/>
    <w:rsid w:val="00D50D09"/>
    <w:rsid w:val="00D52CE4"/>
    <w:rsid w:val="00D54466"/>
    <w:rsid w:val="00D544D5"/>
    <w:rsid w:val="00D54B8D"/>
    <w:rsid w:val="00D55CBD"/>
    <w:rsid w:val="00D575AD"/>
    <w:rsid w:val="00D57767"/>
    <w:rsid w:val="00D57B77"/>
    <w:rsid w:val="00D6054E"/>
    <w:rsid w:val="00D606CF"/>
    <w:rsid w:val="00D60929"/>
    <w:rsid w:val="00D60BF6"/>
    <w:rsid w:val="00D60C49"/>
    <w:rsid w:val="00D60CF4"/>
    <w:rsid w:val="00D61521"/>
    <w:rsid w:val="00D61DD9"/>
    <w:rsid w:val="00D62573"/>
    <w:rsid w:val="00D62799"/>
    <w:rsid w:val="00D64CC8"/>
    <w:rsid w:val="00D64EE3"/>
    <w:rsid w:val="00D6739F"/>
    <w:rsid w:val="00D7008F"/>
    <w:rsid w:val="00D70404"/>
    <w:rsid w:val="00D7045D"/>
    <w:rsid w:val="00D70D73"/>
    <w:rsid w:val="00D73848"/>
    <w:rsid w:val="00D73A96"/>
    <w:rsid w:val="00D749BF"/>
    <w:rsid w:val="00D75E96"/>
    <w:rsid w:val="00D7627E"/>
    <w:rsid w:val="00D765A7"/>
    <w:rsid w:val="00D76DDC"/>
    <w:rsid w:val="00D7742E"/>
    <w:rsid w:val="00D77A3D"/>
    <w:rsid w:val="00D802BF"/>
    <w:rsid w:val="00D804E2"/>
    <w:rsid w:val="00D8053E"/>
    <w:rsid w:val="00D80A87"/>
    <w:rsid w:val="00D80C45"/>
    <w:rsid w:val="00D814F3"/>
    <w:rsid w:val="00D81E5E"/>
    <w:rsid w:val="00D82508"/>
    <w:rsid w:val="00D847D4"/>
    <w:rsid w:val="00D855D5"/>
    <w:rsid w:val="00D86AA1"/>
    <w:rsid w:val="00D924F3"/>
    <w:rsid w:val="00D92508"/>
    <w:rsid w:val="00D925CC"/>
    <w:rsid w:val="00D939AE"/>
    <w:rsid w:val="00D94B43"/>
    <w:rsid w:val="00D96A76"/>
    <w:rsid w:val="00D96ED8"/>
    <w:rsid w:val="00DA01F6"/>
    <w:rsid w:val="00DA04DB"/>
    <w:rsid w:val="00DA1CEE"/>
    <w:rsid w:val="00DA23D4"/>
    <w:rsid w:val="00DA56E6"/>
    <w:rsid w:val="00DB078A"/>
    <w:rsid w:val="00DB1923"/>
    <w:rsid w:val="00DB26C3"/>
    <w:rsid w:val="00DB2AFB"/>
    <w:rsid w:val="00DB335B"/>
    <w:rsid w:val="00DB3954"/>
    <w:rsid w:val="00DB4222"/>
    <w:rsid w:val="00DB51DA"/>
    <w:rsid w:val="00DB52D9"/>
    <w:rsid w:val="00DB564F"/>
    <w:rsid w:val="00DB5874"/>
    <w:rsid w:val="00DB63DE"/>
    <w:rsid w:val="00DB6A14"/>
    <w:rsid w:val="00DB7422"/>
    <w:rsid w:val="00DB7439"/>
    <w:rsid w:val="00DB74AD"/>
    <w:rsid w:val="00DB74AE"/>
    <w:rsid w:val="00DB757E"/>
    <w:rsid w:val="00DC21D0"/>
    <w:rsid w:val="00DC2F9E"/>
    <w:rsid w:val="00DC36B6"/>
    <w:rsid w:val="00DC37ED"/>
    <w:rsid w:val="00DC3A40"/>
    <w:rsid w:val="00DC4CC9"/>
    <w:rsid w:val="00DC524D"/>
    <w:rsid w:val="00DC5351"/>
    <w:rsid w:val="00DC5F4B"/>
    <w:rsid w:val="00DC6333"/>
    <w:rsid w:val="00DD0289"/>
    <w:rsid w:val="00DD074A"/>
    <w:rsid w:val="00DD08A9"/>
    <w:rsid w:val="00DD11BB"/>
    <w:rsid w:val="00DD1935"/>
    <w:rsid w:val="00DD2515"/>
    <w:rsid w:val="00DD35A2"/>
    <w:rsid w:val="00DD3B2B"/>
    <w:rsid w:val="00DD4D2D"/>
    <w:rsid w:val="00DD6D22"/>
    <w:rsid w:val="00DE0EB9"/>
    <w:rsid w:val="00DE27FA"/>
    <w:rsid w:val="00DE360B"/>
    <w:rsid w:val="00DE4BFA"/>
    <w:rsid w:val="00DE4D81"/>
    <w:rsid w:val="00DE4FDF"/>
    <w:rsid w:val="00DE5048"/>
    <w:rsid w:val="00DE50AA"/>
    <w:rsid w:val="00DE5ACE"/>
    <w:rsid w:val="00DE67B0"/>
    <w:rsid w:val="00DE7471"/>
    <w:rsid w:val="00DE78B7"/>
    <w:rsid w:val="00DF012C"/>
    <w:rsid w:val="00DF1A99"/>
    <w:rsid w:val="00DF2AEA"/>
    <w:rsid w:val="00DF2B5F"/>
    <w:rsid w:val="00DF2B9E"/>
    <w:rsid w:val="00DF3676"/>
    <w:rsid w:val="00DF4F66"/>
    <w:rsid w:val="00DF503A"/>
    <w:rsid w:val="00DF5194"/>
    <w:rsid w:val="00DF559A"/>
    <w:rsid w:val="00DF62A5"/>
    <w:rsid w:val="00DF6813"/>
    <w:rsid w:val="00DF6909"/>
    <w:rsid w:val="00DF6B59"/>
    <w:rsid w:val="00DF6CC1"/>
    <w:rsid w:val="00DF790C"/>
    <w:rsid w:val="00DF7F68"/>
    <w:rsid w:val="00E00509"/>
    <w:rsid w:val="00E00E5A"/>
    <w:rsid w:val="00E02061"/>
    <w:rsid w:val="00E023B7"/>
    <w:rsid w:val="00E027B4"/>
    <w:rsid w:val="00E028E1"/>
    <w:rsid w:val="00E02B26"/>
    <w:rsid w:val="00E03CA4"/>
    <w:rsid w:val="00E03D3E"/>
    <w:rsid w:val="00E04414"/>
    <w:rsid w:val="00E069B6"/>
    <w:rsid w:val="00E06A0B"/>
    <w:rsid w:val="00E07361"/>
    <w:rsid w:val="00E07D79"/>
    <w:rsid w:val="00E1142D"/>
    <w:rsid w:val="00E119A3"/>
    <w:rsid w:val="00E1208A"/>
    <w:rsid w:val="00E12136"/>
    <w:rsid w:val="00E156CD"/>
    <w:rsid w:val="00E15BEE"/>
    <w:rsid w:val="00E16276"/>
    <w:rsid w:val="00E177AB"/>
    <w:rsid w:val="00E20634"/>
    <w:rsid w:val="00E20D10"/>
    <w:rsid w:val="00E20F0F"/>
    <w:rsid w:val="00E21540"/>
    <w:rsid w:val="00E22039"/>
    <w:rsid w:val="00E22981"/>
    <w:rsid w:val="00E22B0E"/>
    <w:rsid w:val="00E22D2E"/>
    <w:rsid w:val="00E2307F"/>
    <w:rsid w:val="00E23701"/>
    <w:rsid w:val="00E2519E"/>
    <w:rsid w:val="00E252CB"/>
    <w:rsid w:val="00E2610A"/>
    <w:rsid w:val="00E2683D"/>
    <w:rsid w:val="00E27F6C"/>
    <w:rsid w:val="00E27FE7"/>
    <w:rsid w:val="00E304E1"/>
    <w:rsid w:val="00E32255"/>
    <w:rsid w:val="00E32358"/>
    <w:rsid w:val="00E32785"/>
    <w:rsid w:val="00E32DF0"/>
    <w:rsid w:val="00E32FE0"/>
    <w:rsid w:val="00E3363A"/>
    <w:rsid w:val="00E33867"/>
    <w:rsid w:val="00E33ED6"/>
    <w:rsid w:val="00E3407D"/>
    <w:rsid w:val="00E34E43"/>
    <w:rsid w:val="00E352D0"/>
    <w:rsid w:val="00E35546"/>
    <w:rsid w:val="00E36BD6"/>
    <w:rsid w:val="00E36C76"/>
    <w:rsid w:val="00E36D8A"/>
    <w:rsid w:val="00E41013"/>
    <w:rsid w:val="00E41361"/>
    <w:rsid w:val="00E41E08"/>
    <w:rsid w:val="00E4246C"/>
    <w:rsid w:val="00E439A5"/>
    <w:rsid w:val="00E439D6"/>
    <w:rsid w:val="00E44A27"/>
    <w:rsid w:val="00E466FE"/>
    <w:rsid w:val="00E471AE"/>
    <w:rsid w:val="00E4725D"/>
    <w:rsid w:val="00E47881"/>
    <w:rsid w:val="00E47ED3"/>
    <w:rsid w:val="00E500A5"/>
    <w:rsid w:val="00E501BC"/>
    <w:rsid w:val="00E50579"/>
    <w:rsid w:val="00E50674"/>
    <w:rsid w:val="00E51262"/>
    <w:rsid w:val="00E514C7"/>
    <w:rsid w:val="00E519C9"/>
    <w:rsid w:val="00E525EB"/>
    <w:rsid w:val="00E53715"/>
    <w:rsid w:val="00E537AC"/>
    <w:rsid w:val="00E53BB2"/>
    <w:rsid w:val="00E53C9D"/>
    <w:rsid w:val="00E54C08"/>
    <w:rsid w:val="00E54D1F"/>
    <w:rsid w:val="00E54EEF"/>
    <w:rsid w:val="00E55CDA"/>
    <w:rsid w:val="00E55E15"/>
    <w:rsid w:val="00E57A02"/>
    <w:rsid w:val="00E60759"/>
    <w:rsid w:val="00E60D10"/>
    <w:rsid w:val="00E614C5"/>
    <w:rsid w:val="00E62301"/>
    <w:rsid w:val="00E625EE"/>
    <w:rsid w:val="00E6296C"/>
    <w:rsid w:val="00E62F34"/>
    <w:rsid w:val="00E637C5"/>
    <w:rsid w:val="00E648E0"/>
    <w:rsid w:val="00E66E79"/>
    <w:rsid w:val="00E6733C"/>
    <w:rsid w:val="00E67585"/>
    <w:rsid w:val="00E7028C"/>
    <w:rsid w:val="00E7080E"/>
    <w:rsid w:val="00E70DCF"/>
    <w:rsid w:val="00E71725"/>
    <w:rsid w:val="00E71810"/>
    <w:rsid w:val="00E71E1D"/>
    <w:rsid w:val="00E71F91"/>
    <w:rsid w:val="00E725F4"/>
    <w:rsid w:val="00E738AF"/>
    <w:rsid w:val="00E73E36"/>
    <w:rsid w:val="00E75DFB"/>
    <w:rsid w:val="00E76548"/>
    <w:rsid w:val="00E80334"/>
    <w:rsid w:val="00E80421"/>
    <w:rsid w:val="00E80D75"/>
    <w:rsid w:val="00E81310"/>
    <w:rsid w:val="00E813D1"/>
    <w:rsid w:val="00E82247"/>
    <w:rsid w:val="00E82E5E"/>
    <w:rsid w:val="00E83134"/>
    <w:rsid w:val="00E831C4"/>
    <w:rsid w:val="00E85061"/>
    <w:rsid w:val="00E85E3C"/>
    <w:rsid w:val="00E85FFB"/>
    <w:rsid w:val="00E86D25"/>
    <w:rsid w:val="00E8713D"/>
    <w:rsid w:val="00E87A4B"/>
    <w:rsid w:val="00E90D18"/>
    <w:rsid w:val="00E91CCD"/>
    <w:rsid w:val="00E91DCA"/>
    <w:rsid w:val="00E92228"/>
    <w:rsid w:val="00E92606"/>
    <w:rsid w:val="00E9330C"/>
    <w:rsid w:val="00E94C40"/>
    <w:rsid w:val="00E94D2D"/>
    <w:rsid w:val="00E96823"/>
    <w:rsid w:val="00E972D5"/>
    <w:rsid w:val="00E97A36"/>
    <w:rsid w:val="00E97D8D"/>
    <w:rsid w:val="00EA005F"/>
    <w:rsid w:val="00EA0593"/>
    <w:rsid w:val="00EA06A6"/>
    <w:rsid w:val="00EA0ACC"/>
    <w:rsid w:val="00EA10F8"/>
    <w:rsid w:val="00EA14D3"/>
    <w:rsid w:val="00EA162A"/>
    <w:rsid w:val="00EA2969"/>
    <w:rsid w:val="00EA47C7"/>
    <w:rsid w:val="00EA4FA1"/>
    <w:rsid w:val="00EA569D"/>
    <w:rsid w:val="00EA596E"/>
    <w:rsid w:val="00EA63EC"/>
    <w:rsid w:val="00EA7166"/>
    <w:rsid w:val="00EA7D07"/>
    <w:rsid w:val="00EA7D87"/>
    <w:rsid w:val="00EA7F75"/>
    <w:rsid w:val="00EB0599"/>
    <w:rsid w:val="00EB0EC0"/>
    <w:rsid w:val="00EB102B"/>
    <w:rsid w:val="00EB1BF5"/>
    <w:rsid w:val="00EB1CD9"/>
    <w:rsid w:val="00EB2CF3"/>
    <w:rsid w:val="00EB44AB"/>
    <w:rsid w:val="00EB49C7"/>
    <w:rsid w:val="00EB50A0"/>
    <w:rsid w:val="00EB5B84"/>
    <w:rsid w:val="00EB5BE7"/>
    <w:rsid w:val="00EB6938"/>
    <w:rsid w:val="00EB6FCF"/>
    <w:rsid w:val="00EB77E9"/>
    <w:rsid w:val="00EC0036"/>
    <w:rsid w:val="00EC24EE"/>
    <w:rsid w:val="00EC289B"/>
    <w:rsid w:val="00EC3D4F"/>
    <w:rsid w:val="00EC4461"/>
    <w:rsid w:val="00EC4EA0"/>
    <w:rsid w:val="00EC54E0"/>
    <w:rsid w:val="00EC5787"/>
    <w:rsid w:val="00EC5860"/>
    <w:rsid w:val="00EC5BD1"/>
    <w:rsid w:val="00EC6237"/>
    <w:rsid w:val="00EC7788"/>
    <w:rsid w:val="00EC7C3D"/>
    <w:rsid w:val="00ED012D"/>
    <w:rsid w:val="00ED085F"/>
    <w:rsid w:val="00ED2204"/>
    <w:rsid w:val="00ED2873"/>
    <w:rsid w:val="00ED297D"/>
    <w:rsid w:val="00ED2C2C"/>
    <w:rsid w:val="00ED2F5F"/>
    <w:rsid w:val="00ED32F0"/>
    <w:rsid w:val="00ED5407"/>
    <w:rsid w:val="00ED5EC5"/>
    <w:rsid w:val="00ED65E8"/>
    <w:rsid w:val="00ED681A"/>
    <w:rsid w:val="00ED69E1"/>
    <w:rsid w:val="00EE1749"/>
    <w:rsid w:val="00EE1955"/>
    <w:rsid w:val="00EE277F"/>
    <w:rsid w:val="00EE2D67"/>
    <w:rsid w:val="00EE2DD5"/>
    <w:rsid w:val="00EE3E2B"/>
    <w:rsid w:val="00EE3F78"/>
    <w:rsid w:val="00EE4A87"/>
    <w:rsid w:val="00EE58FB"/>
    <w:rsid w:val="00EE5A24"/>
    <w:rsid w:val="00EE6137"/>
    <w:rsid w:val="00EE6922"/>
    <w:rsid w:val="00EE6F16"/>
    <w:rsid w:val="00EE70FD"/>
    <w:rsid w:val="00EE7D63"/>
    <w:rsid w:val="00EF09C2"/>
    <w:rsid w:val="00EF0CB7"/>
    <w:rsid w:val="00EF1918"/>
    <w:rsid w:val="00EF2C59"/>
    <w:rsid w:val="00EF3F29"/>
    <w:rsid w:val="00EF47C4"/>
    <w:rsid w:val="00EF5399"/>
    <w:rsid w:val="00EF6A74"/>
    <w:rsid w:val="00EF77F0"/>
    <w:rsid w:val="00F01216"/>
    <w:rsid w:val="00F01307"/>
    <w:rsid w:val="00F03537"/>
    <w:rsid w:val="00F05FAE"/>
    <w:rsid w:val="00F06702"/>
    <w:rsid w:val="00F10010"/>
    <w:rsid w:val="00F103EE"/>
    <w:rsid w:val="00F106CF"/>
    <w:rsid w:val="00F10A4E"/>
    <w:rsid w:val="00F11643"/>
    <w:rsid w:val="00F1250C"/>
    <w:rsid w:val="00F12C21"/>
    <w:rsid w:val="00F12C7F"/>
    <w:rsid w:val="00F146FD"/>
    <w:rsid w:val="00F147C3"/>
    <w:rsid w:val="00F14820"/>
    <w:rsid w:val="00F14AC2"/>
    <w:rsid w:val="00F14F1D"/>
    <w:rsid w:val="00F161C5"/>
    <w:rsid w:val="00F162DF"/>
    <w:rsid w:val="00F1691E"/>
    <w:rsid w:val="00F176B1"/>
    <w:rsid w:val="00F17DF9"/>
    <w:rsid w:val="00F21471"/>
    <w:rsid w:val="00F215E8"/>
    <w:rsid w:val="00F23514"/>
    <w:rsid w:val="00F23833"/>
    <w:rsid w:val="00F2399B"/>
    <w:rsid w:val="00F23FF3"/>
    <w:rsid w:val="00F248DB"/>
    <w:rsid w:val="00F248EA"/>
    <w:rsid w:val="00F24D85"/>
    <w:rsid w:val="00F25C44"/>
    <w:rsid w:val="00F25E44"/>
    <w:rsid w:val="00F273BE"/>
    <w:rsid w:val="00F305BC"/>
    <w:rsid w:val="00F3070A"/>
    <w:rsid w:val="00F30E14"/>
    <w:rsid w:val="00F31A39"/>
    <w:rsid w:val="00F322CD"/>
    <w:rsid w:val="00F32A9A"/>
    <w:rsid w:val="00F32AAB"/>
    <w:rsid w:val="00F3360E"/>
    <w:rsid w:val="00F35A88"/>
    <w:rsid w:val="00F375C6"/>
    <w:rsid w:val="00F404AC"/>
    <w:rsid w:val="00F41DF5"/>
    <w:rsid w:val="00F41E2B"/>
    <w:rsid w:val="00F42B03"/>
    <w:rsid w:val="00F433ED"/>
    <w:rsid w:val="00F43CF0"/>
    <w:rsid w:val="00F4401C"/>
    <w:rsid w:val="00F4458E"/>
    <w:rsid w:val="00F44A05"/>
    <w:rsid w:val="00F44F0A"/>
    <w:rsid w:val="00F46AF0"/>
    <w:rsid w:val="00F473B1"/>
    <w:rsid w:val="00F47BFB"/>
    <w:rsid w:val="00F50DEA"/>
    <w:rsid w:val="00F51964"/>
    <w:rsid w:val="00F52911"/>
    <w:rsid w:val="00F52AF0"/>
    <w:rsid w:val="00F54464"/>
    <w:rsid w:val="00F55296"/>
    <w:rsid w:val="00F561CF"/>
    <w:rsid w:val="00F576D2"/>
    <w:rsid w:val="00F60BD6"/>
    <w:rsid w:val="00F61345"/>
    <w:rsid w:val="00F628D2"/>
    <w:rsid w:val="00F63739"/>
    <w:rsid w:val="00F637E6"/>
    <w:rsid w:val="00F645CA"/>
    <w:rsid w:val="00F6563A"/>
    <w:rsid w:val="00F657E7"/>
    <w:rsid w:val="00F70B99"/>
    <w:rsid w:val="00F711DA"/>
    <w:rsid w:val="00F72319"/>
    <w:rsid w:val="00F7268C"/>
    <w:rsid w:val="00F729DD"/>
    <w:rsid w:val="00F72ABB"/>
    <w:rsid w:val="00F72C2F"/>
    <w:rsid w:val="00F72FC7"/>
    <w:rsid w:val="00F7345D"/>
    <w:rsid w:val="00F74374"/>
    <w:rsid w:val="00F74792"/>
    <w:rsid w:val="00F7579A"/>
    <w:rsid w:val="00F75BDD"/>
    <w:rsid w:val="00F75C9D"/>
    <w:rsid w:val="00F75E5F"/>
    <w:rsid w:val="00F75FF2"/>
    <w:rsid w:val="00F76FDB"/>
    <w:rsid w:val="00F802A4"/>
    <w:rsid w:val="00F80DF6"/>
    <w:rsid w:val="00F82144"/>
    <w:rsid w:val="00F82532"/>
    <w:rsid w:val="00F82C86"/>
    <w:rsid w:val="00F83A1A"/>
    <w:rsid w:val="00F83ED5"/>
    <w:rsid w:val="00F856EB"/>
    <w:rsid w:val="00F8648C"/>
    <w:rsid w:val="00F8665A"/>
    <w:rsid w:val="00F86A56"/>
    <w:rsid w:val="00F8787C"/>
    <w:rsid w:val="00F878B5"/>
    <w:rsid w:val="00F9097E"/>
    <w:rsid w:val="00F910E4"/>
    <w:rsid w:val="00F91107"/>
    <w:rsid w:val="00F91340"/>
    <w:rsid w:val="00F91C9D"/>
    <w:rsid w:val="00F92B84"/>
    <w:rsid w:val="00F936B2"/>
    <w:rsid w:val="00F9579D"/>
    <w:rsid w:val="00F959AA"/>
    <w:rsid w:val="00FA1603"/>
    <w:rsid w:val="00FA1719"/>
    <w:rsid w:val="00FA1C9D"/>
    <w:rsid w:val="00FA2B34"/>
    <w:rsid w:val="00FA36A7"/>
    <w:rsid w:val="00FA372F"/>
    <w:rsid w:val="00FA37A7"/>
    <w:rsid w:val="00FA535F"/>
    <w:rsid w:val="00FA55EC"/>
    <w:rsid w:val="00FA6794"/>
    <w:rsid w:val="00FA6A25"/>
    <w:rsid w:val="00FA7693"/>
    <w:rsid w:val="00FB08AA"/>
    <w:rsid w:val="00FB182A"/>
    <w:rsid w:val="00FB189E"/>
    <w:rsid w:val="00FB1ACF"/>
    <w:rsid w:val="00FB207C"/>
    <w:rsid w:val="00FB21CD"/>
    <w:rsid w:val="00FB25ED"/>
    <w:rsid w:val="00FB26F9"/>
    <w:rsid w:val="00FB2CF4"/>
    <w:rsid w:val="00FB4A10"/>
    <w:rsid w:val="00FB51B9"/>
    <w:rsid w:val="00FB5E09"/>
    <w:rsid w:val="00FB6A07"/>
    <w:rsid w:val="00FB7191"/>
    <w:rsid w:val="00FB77A8"/>
    <w:rsid w:val="00FC0326"/>
    <w:rsid w:val="00FC11B4"/>
    <w:rsid w:val="00FC19E0"/>
    <w:rsid w:val="00FC1F15"/>
    <w:rsid w:val="00FC2446"/>
    <w:rsid w:val="00FC2A1C"/>
    <w:rsid w:val="00FC34C0"/>
    <w:rsid w:val="00FC4B5F"/>
    <w:rsid w:val="00FD010F"/>
    <w:rsid w:val="00FD0148"/>
    <w:rsid w:val="00FD15C5"/>
    <w:rsid w:val="00FD1E64"/>
    <w:rsid w:val="00FD1F3B"/>
    <w:rsid w:val="00FD247F"/>
    <w:rsid w:val="00FD30C7"/>
    <w:rsid w:val="00FD34C0"/>
    <w:rsid w:val="00FD5027"/>
    <w:rsid w:val="00FD57D0"/>
    <w:rsid w:val="00FD5FAD"/>
    <w:rsid w:val="00FD79EC"/>
    <w:rsid w:val="00FD7ED0"/>
    <w:rsid w:val="00FE044F"/>
    <w:rsid w:val="00FE0582"/>
    <w:rsid w:val="00FE2DCE"/>
    <w:rsid w:val="00FE49AF"/>
    <w:rsid w:val="00FE5591"/>
    <w:rsid w:val="00FE7106"/>
    <w:rsid w:val="00FE7157"/>
    <w:rsid w:val="00FF0F14"/>
    <w:rsid w:val="00FF1514"/>
    <w:rsid w:val="00FF3620"/>
    <w:rsid w:val="00FF4798"/>
    <w:rsid w:val="00FF4BCC"/>
    <w:rsid w:val="00FF53C5"/>
    <w:rsid w:val="00FF55D7"/>
    <w:rsid w:val="00FF650F"/>
    <w:rsid w:val="00FF7B48"/>
    <w:rsid w:val="00FF7D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C7B11A5"/>
  <w15:docId w15:val="{61B42A58-65AA-450B-A512-F80C58D66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6BD6"/>
    <w:pPr>
      <w:widowControl w:val="0"/>
      <w:jc w:val="both"/>
    </w:pPr>
    <w:rPr>
      <w:rFonts w:ascii="Times New Roman" w:eastAsia="SimSun" w:hAnsi="Times New Roman" w:cs="Times New Roman"/>
      <w:szCs w:val="24"/>
    </w:rPr>
  </w:style>
  <w:style w:type="paragraph" w:styleId="Heading1">
    <w:name w:val="heading 1"/>
    <w:basedOn w:val="Normal"/>
    <w:next w:val="Normal"/>
    <w:link w:val="Heading1Char"/>
    <w:qFormat/>
    <w:rsid w:val="00E36BD6"/>
    <w:pPr>
      <w:spacing w:before="100" w:beforeAutospacing="1" w:after="100" w:afterAutospacing="1"/>
      <w:jc w:val="left"/>
      <w:outlineLvl w:val="0"/>
    </w:pPr>
    <w:rPr>
      <w:rFonts w:ascii="SimSun" w:hAnsi="SimSun" w:hint="eastAsia"/>
      <w:b/>
      <w:kern w:val="44"/>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36BD6"/>
    <w:rPr>
      <w:rFonts w:ascii="SimSun" w:eastAsia="SimSun" w:hAnsi="SimSun" w:cs="Times New Roman"/>
      <w:b/>
      <w:kern w:val="44"/>
      <w:sz w:val="48"/>
      <w:szCs w:val="48"/>
    </w:rPr>
  </w:style>
  <w:style w:type="paragraph" w:styleId="BalloonText">
    <w:name w:val="Balloon Text"/>
    <w:basedOn w:val="Normal"/>
    <w:link w:val="BalloonTextChar"/>
    <w:qFormat/>
    <w:rsid w:val="00E36BD6"/>
    <w:rPr>
      <w:sz w:val="18"/>
      <w:szCs w:val="18"/>
    </w:rPr>
  </w:style>
  <w:style w:type="character" w:customStyle="1" w:styleId="BalloonTextChar">
    <w:name w:val="Balloon Text Char"/>
    <w:basedOn w:val="DefaultParagraphFont"/>
    <w:link w:val="BalloonText"/>
    <w:qFormat/>
    <w:rsid w:val="00E36BD6"/>
    <w:rPr>
      <w:rFonts w:ascii="Times New Roman" w:eastAsia="SimSun" w:hAnsi="Times New Roman" w:cs="Times New Roman"/>
      <w:sz w:val="18"/>
      <w:szCs w:val="18"/>
    </w:rPr>
  </w:style>
  <w:style w:type="paragraph" w:styleId="Footer">
    <w:name w:val="footer"/>
    <w:basedOn w:val="Normal"/>
    <w:link w:val="FooterChar"/>
    <w:uiPriority w:val="99"/>
    <w:qFormat/>
    <w:rsid w:val="00E36BD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qFormat/>
    <w:rsid w:val="00E36BD6"/>
    <w:rPr>
      <w:rFonts w:ascii="Times New Roman" w:eastAsia="SimSun" w:hAnsi="Times New Roman" w:cs="Times New Roman"/>
      <w:sz w:val="18"/>
      <w:szCs w:val="18"/>
    </w:rPr>
  </w:style>
  <w:style w:type="paragraph" w:styleId="Header">
    <w:name w:val="header"/>
    <w:basedOn w:val="Normal"/>
    <w:link w:val="HeaderChar"/>
    <w:uiPriority w:val="99"/>
    <w:qFormat/>
    <w:rsid w:val="00E36BD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E36BD6"/>
    <w:rPr>
      <w:rFonts w:ascii="Times New Roman" w:eastAsia="SimSun" w:hAnsi="Times New Roman" w:cs="Times New Roman"/>
      <w:sz w:val="18"/>
      <w:szCs w:val="18"/>
    </w:rPr>
  </w:style>
  <w:style w:type="table" w:styleId="TableGrid">
    <w:name w:val="Table Grid"/>
    <w:basedOn w:val="TableNormal"/>
    <w:uiPriority w:val="39"/>
    <w:qFormat/>
    <w:rsid w:val="00E36BD6"/>
    <w:pPr>
      <w:widowControl w:val="0"/>
      <w:jc w:val="both"/>
    </w:pPr>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qFormat/>
    <w:rsid w:val="00E36BD6"/>
    <w:rPr>
      <w:color w:val="0000FF" w:themeColor="hyperlink"/>
      <w:u w:val="single"/>
    </w:rPr>
  </w:style>
  <w:style w:type="character" w:customStyle="1" w:styleId="EndNoteBibliographyChar">
    <w:name w:val="EndNote Bibliography Char"/>
    <w:link w:val="EndNoteBibliography"/>
    <w:qFormat/>
    <w:rsid w:val="00E36BD6"/>
    <w:rPr>
      <w:rFonts w:ascii="Times New Roman" w:hAnsi="Times New Roman" w:cs="Times New Roman"/>
      <w:sz w:val="20"/>
      <w:szCs w:val="24"/>
    </w:rPr>
  </w:style>
  <w:style w:type="paragraph" w:customStyle="1" w:styleId="EndNoteBibliography">
    <w:name w:val="EndNote Bibliography"/>
    <w:basedOn w:val="Normal"/>
    <w:link w:val="EndNoteBibliographyChar"/>
    <w:qFormat/>
    <w:rsid w:val="00E36BD6"/>
    <w:rPr>
      <w:rFonts w:eastAsiaTheme="minorEastAsia"/>
      <w:sz w:val="20"/>
    </w:rPr>
  </w:style>
  <w:style w:type="character" w:customStyle="1" w:styleId="EndNoteBibliographyTitleChar">
    <w:name w:val="EndNote Bibliography Title Char"/>
    <w:link w:val="EndNoteBibliographyTitle"/>
    <w:qFormat/>
    <w:rsid w:val="00E36BD6"/>
    <w:rPr>
      <w:rFonts w:ascii="Times New Roman" w:hAnsi="Times New Roman" w:cs="Times New Roman"/>
      <w:sz w:val="20"/>
      <w:szCs w:val="24"/>
    </w:rPr>
  </w:style>
  <w:style w:type="paragraph" w:customStyle="1" w:styleId="EndNoteBibliographyTitle">
    <w:name w:val="EndNote Bibliography Title"/>
    <w:basedOn w:val="Normal"/>
    <w:link w:val="EndNoteBibliographyTitleChar"/>
    <w:qFormat/>
    <w:rsid w:val="00E36BD6"/>
    <w:pPr>
      <w:jc w:val="center"/>
    </w:pPr>
    <w:rPr>
      <w:rFonts w:eastAsiaTheme="minorEastAsia"/>
      <w:sz w:val="20"/>
    </w:rPr>
  </w:style>
  <w:style w:type="paragraph" w:styleId="ListParagraph">
    <w:name w:val="List Paragraph"/>
    <w:basedOn w:val="Normal"/>
    <w:uiPriority w:val="34"/>
    <w:unhideWhenUsed/>
    <w:qFormat/>
    <w:rsid w:val="00E36BD6"/>
    <w:pPr>
      <w:ind w:firstLineChars="200" w:firstLine="420"/>
    </w:pPr>
  </w:style>
  <w:style w:type="character" w:styleId="PlaceholderText">
    <w:name w:val="Placeholder Text"/>
    <w:basedOn w:val="DefaultParagraphFont"/>
    <w:uiPriority w:val="99"/>
    <w:unhideWhenUsed/>
    <w:qFormat/>
    <w:rsid w:val="00E36BD6"/>
    <w:rPr>
      <w:color w:val="808080"/>
    </w:rPr>
  </w:style>
  <w:style w:type="character" w:customStyle="1" w:styleId="1">
    <w:name w:val="未处理的提及1"/>
    <w:basedOn w:val="DefaultParagraphFont"/>
    <w:uiPriority w:val="99"/>
    <w:semiHidden/>
    <w:unhideWhenUsed/>
    <w:rsid w:val="008B5365"/>
    <w:rPr>
      <w:color w:val="605E5C"/>
      <w:shd w:val="clear" w:color="auto" w:fill="E1DFDD"/>
    </w:rPr>
  </w:style>
  <w:style w:type="paragraph" w:customStyle="1" w:styleId="MTDisplayEquation">
    <w:name w:val="MTDisplayEquation"/>
    <w:basedOn w:val="Normal"/>
    <w:next w:val="Normal"/>
    <w:link w:val="MTDisplayEquation0"/>
    <w:rsid w:val="00811F73"/>
    <w:pPr>
      <w:tabs>
        <w:tab w:val="center" w:pos="4880"/>
        <w:tab w:val="right" w:pos="9740"/>
      </w:tabs>
      <w:spacing w:line="480" w:lineRule="auto"/>
      <w:ind w:firstLineChars="200" w:firstLine="480"/>
    </w:pPr>
    <w:rPr>
      <w:color w:val="000000" w:themeColor="text1"/>
      <w:sz w:val="24"/>
    </w:rPr>
  </w:style>
  <w:style w:type="character" w:customStyle="1" w:styleId="MTDisplayEquation0">
    <w:name w:val="MTDisplayEquation 字符"/>
    <w:basedOn w:val="DefaultParagraphFont"/>
    <w:link w:val="MTDisplayEquation"/>
    <w:rsid w:val="00811F73"/>
    <w:rPr>
      <w:rFonts w:ascii="Times New Roman" w:eastAsia="SimSun" w:hAnsi="Times New Roman" w:cs="Times New Roman"/>
      <w:color w:val="000000" w:themeColor="text1"/>
      <w:sz w:val="24"/>
      <w:szCs w:val="24"/>
    </w:rPr>
  </w:style>
  <w:style w:type="paragraph" w:styleId="NormalWeb">
    <w:name w:val="Normal (Web)"/>
    <w:basedOn w:val="Normal"/>
    <w:uiPriority w:val="99"/>
    <w:unhideWhenUsed/>
    <w:rsid w:val="00476A56"/>
    <w:pPr>
      <w:widowControl/>
      <w:spacing w:before="100" w:beforeAutospacing="1" w:after="100" w:afterAutospacing="1"/>
      <w:jc w:val="left"/>
    </w:pPr>
    <w:rPr>
      <w:rFonts w:ascii="SimSun" w:hAnsi="SimSun" w:cs="SimSun"/>
      <w:kern w:val="0"/>
      <w:sz w:val="24"/>
    </w:rPr>
  </w:style>
  <w:style w:type="character" w:customStyle="1" w:styleId="basic-word">
    <w:name w:val="basic-word"/>
    <w:basedOn w:val="DefaultParagraphFont"/>
    <w:rsid w:val="003776A7"/>
  </w:style>
  <w:style w:type="paragraph" w:customStyle="1" w:styleId="src">
    <w:name w:val="src"/>
    <w:basedOn w:val="Normal"/>
    <w:rsid w:val="005E1050"/>
    <w:pPr>
      <w:widowControl/>
      <w:spacing w:before="100" w:beforeAutospacing="1" w:after="100" w:afterAutospacing="1"/>
      <w:jc w:val="left"/>
    </w:pPr>
    <w:rPr>
      <w:rFonts w:ascii="SimSun" w:hAnsi="SimSun" w:cs="SimSun"/>
      <w:kern w:val="0"/>
      <w:sz w:val="24"/>
    </w:rPr>
  </w:style>
  <w:style w:type="character" w:customStyle="1" w:styleId="skip">
    <w:name w:val="skip"/>
    <w:basedOn w:val="DefaultParagraphFont"/>
    <w:rsid w:val="00BB13E4"/>
  </w:style>
  <w:style w:type="character" w:customStyle="1" w:styleId="nowrap">
    <w:name w:val="nowrap"/>
    <w:basedOn w:val="DefaultParagraphFont"/>
    <w:rsid w:val="00346FE2"/>
  </w:style>
  <w:style w:type="character" w:styleId="Emphasis">
    <w:name w:val="Emphasis"/>
    <w:basedOn w:val="DefaultParagraphFont"/>
    <w:uiPriority w:val="20"/>
    <w:qFormat/>
    <w:rsid w:val="00F50DEA"/>
    <w:rPr>
      <w:i/>
      <w:iCs/>
    </w:rPr>
  </w:style>
  <w:style w:type="character" w:styleId="CommentReference">
    <w:name w:val="annotation reference"/>
    <w:basedOn w:val="DefaultParagraphFont"/>
    <w:uiPriority w:val="99"/>
    <w:semiHidden/>
    <w:unhideWhenUsed/>
    <w:rsid w:val="00E177AB"/>
    <w:rPr>
      <w:sz w:val="16"/>
      <w:szCs w:val="16"/>
    </w:rPr>
  </w:style>
  <w:style w:type="paragraph" w:styleId="CommentText">
    <w:name w:val="annotation text"/>
    <w:basedOn w:val="Normal"/>
    <w:link w:val="CommentTextChar"/>
    <w:uiPriority w:val="99"/>
    <w:unhideWhenUsed/>
    <w:rsid w:val="00E177AB"/>
    <w:rPr>
      <w:sz w:val="20"/>
      <w:szCs w:val="20"/>
    </w:rPr>
  </w:style>
  <w:style w:type="character" w:customStyle="1" w:styleId="CommentTextChar">
    <w:name w:val="Comment Text Char"/>
    <w:basedOn w:val="DefaultParagraphFont"/>
    <w:link w:val="CommentText"/>
    <w:uiPriority w:val="99"/>
    <w:rsid w:val="00E177AB"/>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177AB"/>
    <w:rPr>
      <w:b/>
      <w:bCs/>
    </w:rPr>
  </w:style>
  <w:style w:type="character" w:customStyle="1" w:styleId="CommentSubjectChar">
    <w:name w:val="Comment Subject Char"/>
    <w:basedOn w:val="CommentTextChar"/>
    <w:link w:val="CommentSubject"/>
    <w:uiPriority w:val="99"/>
    <w:semiHidden/>
    <w:rsid w:val="00E177AB"/>
    <w:rPr>
      <w:rFonts w:ascii="Times New Roman" w:eastAsia="SimSun" w:hAnsi="Times New Roman" w:cs="Times New Roman"/>
      <w:b/>
      <w:bCs/>
      <w:sz w:val="20"/>
      <w:szCs w:val="20"/>
    </w:rPr>
  </w:style>
  <w:style w:type="character" w:customStyle="1" w:styleId="normaltextrun">
    <w:name w:val="normaltextrun"/>
    <w:basedOn w:val="DefaultParagraphFont"/>
    <w:rsid w:val="002421CF"/>
  </w:style>
  <w:style w:type="character" w:customStyle="1" w:styleId="eop">
    <w:name w:val="eop"/>
    <w:basedOn w:val="DefaultParagraphFont"/>
    <w:rsid w:val="002421CF"/>
  </w:style>
  <w:style w:type="paragraph" w:styleId="Revision">
    <w:name w:val="Revision"/>
    <w:hidden/>
    <w:uiPriority w:val="99"/>
    <w:semiHidden/>
    <w:rsid w:val="00005CB6"/>
    <w:rPr>
      <w:rFonts w:ascii="Times New Roman" w:eastAsia="SimSun" w:hAnsi="Times New Roman" w:cs="Times New Roman"/>
      <w:szCs w:val="24"/>
    </w:rPr>
  </w:style>
  <w:style w:type="character" w:styleId="UnresolvedMention">
    <w:name w:val="Unresolved Mention"/>
    <w:basedOn w:val="DefaultParagraphFont"/>
    <w:uiPriority w:val="99"/>
    <w:semiHidden/>
    <w:unhideWhenUsed/>
    <w:rsid w:val="00070951"/>
    <w:rPr>
      <w:color w:val="605E5C"/>
      <w:shd w:val="clear" w:color="auto" w:fill="E1DFDD"/>
    </w:rPr>
  </w:style>
  <w:style w:type="paragraph" w:customStyle="1" w:styleId="TAMainText">
    <w:name w:val="TA_Main_Text"/>
    <w:basedOn w:val="Normal"/>
    <w:link w:val="TAMainTextChar"/>
    <w:rsid w:val="002220A6"/>
    <w:pPr>
      <w:adjustRightInd w:val="0"/>
      <w:spacing w:line="220" w:lineRule="exact"/>
      <w:ind w:firstLine="187"/>
      <w:textAlignment w:val="baseline"/>
    </w:pPr>
    <w:rPr>
      <w:rFonts w:ascii="Times" w:eastAsia="Times New Roman" w:hAnsi="Times" w:cs="Times"/>
      <w:kern w:val="0"/>
      <w:sz w:val="18"/>
      <w:szCs w:val="18"/>
      <w:lang w:eastAsia="en-US"/>
    </w:rPr>
  </w:style>
  <w:style w:type="character" w:customStyle="1" w:styleId="TAMainTextChar">
    <w:name w:val="TA_Main_Text Char"/>
    <w:basedOn w:val="DefaultParagraphFont"/>
    <w:link w:val="TAMainText"/>
    <w:rsid w:val="002220A6"/>
    <w:rPr>
      <w:rFonts w:ascii="Times" w:eastAsia="Times New Roman" w:hAnsi="Times" w:cs="Times"/>
      <w:kern w:val="0"/>
      <w:sz w:val="18"/>
      <w:szCs w:val="18"/>
      <w:lang w:eastAsia="en-US"/>
    </w:rPr>
  </w:style>
  <w:style w:type="paragraph" w:customStyle="1" w:styleId="SMHeading">
    <w:name w:val="SM Heading"/>
    <w:basedOn w:val="Heading1"/>
    <w:qFormat/>
    <w:rsid w:val="005A78B8"/>
    <w:pPr>
      <w:keepNext/>
      <w:widowControl/>
      <w:spacing w:before="240" w:beforeAutospacing="0" w:after="60" w:afterAutospacing="0"/>
    </w:pPr>
    <w:rPr>
      <w:rFonts w:ascii="Times New Roman" w:eastAsiaTheme="minorEastAsia" w:hAnsi="Times New Roman" w:hint="default"/>
      <w:bCs/>
      <w:kern w:val="32"/>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258683">
      <w:bodyDiv w:val="1"/>
      <w:marLeft w:val="0"/>
      <w:marRight w:val="0"/>
      <w:marTop w:val="0"/>
      <w:marBottom w:val="0"/>
      <w:divBdr>
        <w:top w:val="none" w:sz="0" w:space="0" w:color="auto"/>
        <w:left w:val="none" w:sz="0" w:space="0" w:color="auto"/>
        <w:bottom w:val="none" w:sz="0" w:space="0" w:color="auto"/>
        <w:right w:val="none" w:sz="0" w:space="0" w:color="auto"/>
      </w:divBdr>
    </w:div>
    <w:div w:id="58482574">
      <w:bodyDiv w:val="1"/>
      <w:marLeft w:val="0"/>
      <w:marRight w:val="0"/>
      <w:marTop w:val="0"/>
      <w:marBottom w:val="0"/>
      <w:divBdr>
        <w:top w:val="none" w:sz="0" w:space="0" w:color="auto"/>
        <w:left w:val="none" w:sz="0" w:space="0" w:color="auto"/>
        <w:bottom w:val="none" w:sz="0" w:space="0" w:color="auto"/>
        <w:right w:val="none" w:sz="0" w:space="0" w:color="auto"/>
      </w:divBdr>
      <w:divsChild>
        <w:div w:id="856432625">
          <w:marLeft w:val="0"/>
          <w:marRight w:val="0"/>
          <w:marTop w:val="0"/>
          <w:marBottom w:val="0"/>
          <w:divBdr>
            <w:top w:val="none" w:sz="0" w:space="0" w:color="auto"/>
            <w:left w:val="none" w:sz="0" w:space="0" w:color="auto"/>
            <w:bottom w:val="none" w:sz="0" w:space="0" w:color="auto"/>
            <w:right w:val="none" w:sz="0" w:space="0" w:color="auto"/>
          </w:divBdr>
          <w:divsChild>
            <w:div w:id="2076539156">
              <w:marLeft w:val="0"/>
              <w:marRight w:val="0"/>
              <w:marTop w:val="0"/>
              <w:marBottom w:val="0"/>
              <w:divBdr>
                <w:top w:val="none" w:sz="0" w:space="0" w:color="auto"/>
                <w:left w:val="none" w:sz="0" w:space="0" w:color="auto"/>
                <w:bottom w:val="none" w:sz="0" w:space="0" w:color="auto"/>
                <w:right w:val="none" w:sz="0" w:space="0" w:color="auto"/>
              </w:divBdr>
              <w:divsChild>
                <w:div w:id="547494927">
                  <w:marLeft w:val="0"/>
                  <w:marRight w:val="0"/>
                  <w:marTop w:val="0"/>
                  <w:marBottom w:val="0"/>
                  <w:divBdr>
                    <w:top w:val="none" w:sz="0" w:space="0" w:color="auto"/>
                    <w:left w:val="none" w:sz="0" w:space="0" w:color="auto"/>
                    <w:bottom w:val="none" w:sz="0" w:space="0" w:color="auto"/>
                    <w:right w:val="none" w:sz="0" w:space="0" w:color="auto"/>
                  </w:divBdr>
                  <w:divsChild>
                    <w:div w:id="72525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169564">
      <w:bodyDiv w:val="1"/>
      <w:marLeft w:val="0"/>
      <w:marRight w:val="0"/>
      <w:marTop w:val="0"/>
      <w:marBottom w:val="0"/>
      <w:divBdr>
        <w:top w:val="none" w:sz="0" w:space="0" w:color="auto"/>
        <w:left w:val="none" w:sz="0" w:space="0" w:color="auto"/>
        <w:bottom w:val="none" w:sz="0" w:space="0" w:color="auto"/>
        <w:right w:val="none" w:sz="0" w:space="0" w:color="auto"/>
      </w:divBdr>
    </w:div>
    <w:div w:id="234782223">
      <w:bodyDiv w:val="1"/>
      <w:marLeft w:val="0"/>
      <w:marRight w:val="0"/>
      <w:marTop w:val="0"/>
      <w:marBottom w:val="0"/>
      <w:divBdr>
        <w:top w:val="none" w:sz="0" w:space="0" w:color="auto"/>
        <w:left w:val="none" w:sz="0" w:space="0" w:color="auto"/>
        <w:bottom w:val="none" w:sz="0" w:space="0" w:color="auto"/>
        <w:right w:val="none" w:sz="0" w:space="0" w:color="auto"/>
      </w:divBdr>
      <w:divsChild>
        <w:div w:id="300574514">
          <w:marLeft w:val="0"/>
          <w:marRight w:val="0"/>
          <w:marTop w:val="0"/>
          <w:marBottom w:val="0"/>
          <w:divBdr>
            <w:top w:val="none" w:sz="0" w:space="0" w:color="auto"/>
            <w:left w:val="none" w:sz="0" w:space="0" w:color="auto"/>
            <w:bottom w:val="none" w:sz="0" w:space="0" w:color="auto"/>
            <w:right w:val="none" w:sz="0" w:space="0" w:color="auto"/>
          </w:divBdr>
          <w:divsChild>
            <w:div w:id="142360524">
              <w:marLeft w:val="0"/>
              <w:marRight w:val="0"/>
              <w:marTop w:val="0"/>
              <w:marBottom w:val="0"/>
              <w:divBdr>
                <w:top w:val="none" w:sz="0" w:space="0" w:color="auto"/>
                <w:left w:val="none" w:sz="0" w:space="0" w:color="auto"/>
                <w:bottom w:val="none" w:sz="0" w:space="0" w:color="auto"/>
                <w:right w:val="none" w:sz="0" w:space="0" w:color="auto"/>
              </w:divBdr>
              <w:divsChild>
                <w:div w:id="913201128">
                  <w:marLeft w:val="0"/>
                  <w:marRight w:val="0"/>
                  <w:marTop w:val="0"/>
                  <w:marBottom w:val="0"/>
                  <w:divBdr>
                    <w:top w:val="none" w:sz="0" w:space="0" w:color="auto"/>
                    <w:left w:val="none" w:sz="0" w:space="0" w:color="auto"/>
                    <w:bottom w:val="none" w:sz="0" w:space="0" w:color="auto"/>
                    <w:right w:val="none" w:sz="0" w:space="0" w:color="auto"/>
                  </w:divBdr>
                  <w:divsChild>
                    <w:div w:id="137947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335356">
      <w:bodyDiv w:val="1"/>
      <w:marLeft w:val="0"/>
      <w:marRight w:val="0"/>
      <w:marTop w:val="0"/>
      <w:marBottom w:val="0"/>
      <w:divBdr>
        <w:top w:val="none" w:sz="0" w:space="0" w:color="auto"/>
        <w:left w:val="none" w:sz="0" w:space="0" w:color="auto"/>
        <w:bottom w:val="none" w:sz="0" w:space="0" w:color="auto"/>
        <w:right w:val="none" w:sz="0" w:space="0" w:color="auto"/>
      </w:divBdr>
      <w:divsChild>
        <w:div w:id="833689392">
          <w:marLeft w:val="0"/>
          <w:marRight w:val="0"/>
          <w:marTop w:val="0"/>
          <w:marBottom w:val="0"/>
          <w:divBdr>
            <w:top w:val="none" w:sz="0" w:space="0" w:color="auto"/>
            <w:left w:val="none" w:sz="0" w:space="0" w:color="auto"/>
            <w:bottom w:val="none" w:sz="0" w:space="0" w:color="auto"/>
            <w:right w:val="none" w:sz="0" w:space="0" w:color="auto"/>
          </w:divBdr>
          <w:divsChild>
            <w:div w:id="1989438132">
              <w:marLeft w:val="0"/>
              <w:marRight w:val="0"/>
              <w:marTop w:val="0"/>
              <w:marBottom w:val="0"/>
              <w:divBdr>
                <w:top w:val="none" w:sz="0" w:space="0" w:color="auto"/>
                <w:left w:val="none" w:sz="0" w:space="0" w:color="auto"/>
                <w:bottom w:val="none" w:sz="0" w:space="0" w:color="auto"/>
                <w:right w:val="none" w:sz="0" w:space="0" w:color="auto"/>
              </w:divBdr>
              <w:divsChild>
                <w:div w:id="1487280576">
                  <w:marLeft w:val="0"/>
                  <w:marRight w:val="0"/>
                  <w:marTop w:val="0"/>
                  <w:marBottom w:val="0"/>
                  <w:divBdr>
                    <w:top w:val="none" w:sz="0" w:space="0" w:color="auto"/>
                    <w:left w:val="none" w:sz="0" w:space="0" w:color="auto"/>
                    <w:bottom w:val="none" w:sz="0" w:space="0" w:color="auto"/>
                    <w:right w:val="none" w:sz="0" w:space="0" w:color="auto"/>
                  </w:divBdr>
                  <w:divsChild>
                    <w:div w:id="140032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974515">
      <w:bodyDiv w:val="1"/>
      <w:marLeft w:val="0"/>
      <w:marRight w:val="0"/>
      <w:marTop w:val="0"/>
      <w:marBottom w:val="0"/>
      <w:divBdr>
        <w:top w:val="none" w:sz="0" w:space="0" w:color="auto"/>
        <w:left w:val="none" w:sz="0" w:space="0" w:color="auto"/>
        <w:bottom w:val="none" w:sz="0" w:space="0" w:color="auto"/>
        <w:right w:val="none" w:sz="0" w:space="0" w:color="auto"/>
      </w:divBdr>
      <w:divsChild>
        <w:div w:id="831800162">
          <w:marLeft w:val="0"/>
          <w:marRight w:val="0"/>
          <w:marTop w:val="0"/>
          <w:marBottom w:val="0"/>
          <w:divBdr>
            <w:top w:val="none" w:sz="0" w:space="0" w:color="auto"/>
            <w:left w:val="none" w:sz="0" w:space="0" w:color="auto"/>
            <w:bottom w:val="none" w:sz="0" w:space="0" w:color="auto"/>
            <w:right w:val="none" w:sz="0" w:space="0" w:color="auto"/>
          </w:divBdr>
          <w:divsChild>
            <w:div w:id="858928597">
              <w:marLeft w:val="0"/>
              <w:marRight w:val="0"/>
              <w:marTop w:val="0"/>
              <w:marBottom w:val="0"/>
              <w:divBdr>
                <w:top w:val="none" w:sz="0" w:space="0" w:color="auto"/>
                <w:left w:val="none" w:sz="0" w:space="0" w:color="auto"/>
                <w:bottom w:val="none" w:sz="0" w:space="0" w:color="auto"/>
                <w:right w:val="none" w:sz="0" w:space="0" w:color="auto"/>
              </w:divBdr>
              <w:divsChild>
                <w:div w:id="303395416">
                  <w:marLeft w:val="0"/>
                  <w:marRight w:val="0"/>
                  <w:marTop w:val="0"/>
                  <w:marBottom w:val="0"/>
                  <w:divBdr>
                    <w:top w:val="none" w:sz="0" w:space="0" w:color="auto"/>
                    <w:left w:val="none" w:sz="0" w:space="0" w:color="auto"/>
                    <w:bottom w:val="none" w:sz="0" w:space="0" w:color="auto"/>
                    <w:right w:val="none" w:sz="0" w:space="0" w:color="auto"/>
                  </w:divBdr>
                  <w:divsChild>
                    <w:div w:id="204859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1513259">
      <w:bodyDiv w:val="1"/>
      <w:marLeft w:val="0"/>
      <w:marRight w:val="0"/>
      <w:marTop w:val="0"/>
      <w:marBottom w:val="0"/>
      <w:divBdr>
        <w:top w:val="none" w:sz="0" w:space="0" w:color="auto"/>
        <w:left w:val="none" w:sz="0" w:space="0" w:color="auto"/>
        <w:bottom w:val="none" w:sz="0" w:space="0" w:color="auto"/>
        <w:right w:val="none" w:sz="0" w:space="0" w:color="auto"/>
      </w:divBdr>
    </w:div>
    <w:div w:id="401948253">
      <w:bodyDiv w:val="1"/>
      <w:marLeft w:val="0"/>
      <w:marRight w:val="0"/>
      <w:marTop w:val="0"/>
      <w:marBottom w:val="0"/>
      <w:divBdr>
        <w:top w:val="none" w:sz="0" w:space="0" w:color="auto"/>
        <w:left w:val="none" w:sz="0" w:space="0" w:color="auto"/>
        <w:bottom w:val="none" w:sz="0" w:space="0" w:color="auto"/>
        <w:right w:val="none" w:sz="0" w:space="0" w:color="auto"/>
      </w:divBdr>
      <w:divsChild>
        <w:div w:id="1750811730">
          <w:marLeft w:val="0"/>
          <w:marRight w:val="0"/>
          <w:marTop w:val="0"/>
          <w:marBottom w:val="0"/>
          <w:divBdr>
            <w:top w:val="none" w:sz="0" w:space="0" w:color="auto"/>
            <w:left w:val="none" w:sz="0" w:space="0" w:color="auto"/>
            <w:bottom w:val="none" w:sz="0" w:space="0" w:color="auto"/>
            <w:right w:val="none" w:sz="0" w:space="0" w:color="auto"/>
          </w:divBdr>
          <w:divsChild>
            <w:div w:id="1172531754">
              <w:marLeft w:val="0"/>
              <w:marRight w:val="0"/>
              <w:marTop w:val="0"/>
              <w:marBottom w:val="0"/>
              <w:divBdr>
                <w:top w:val="none" w:sz="0" w:space="0" w:color="auto"/>
                <w:left w:val="none" w:sz="0" w:space="0" w:color="auto"/>
                <w:bottom w:val="none" w:sz="0" w:space="0" w:color="auto"/>
                <w:right w:val="none" w:sz="0" w:space="0" w:color="auto"/>
              </w:divBdr>
              <w:divsChild>
                <w:div w:id="570820694">
                  <w:marLeft w:val="0"/>
                  <w:marRight w:val="0"/>
                  <w:marTop w:val="0"/>
                  <w:marBottom w:val="0"/>
                  <w:divBdr>
                    <w:top w:val="none" w:sz="0" w:space="0" w:color="auto"/>
                    <w:left w:val="none" w:sz="0" w:space="0" w:color="auto"/>
                    <w:bottom w:val="none" w:sz="0" w:space="0" w:color="auto"/>
                    <w:right w:val="none" w:sz="0" w:space="0" w:color="auto"/>
                  </w:divBdr>
                  <w:divsChild>
                    <w:div w:id="195817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9828702">
      <w:bodyDiv w:val="1"/>
      <w:marLeft w:val="0"/>
      <w:marRight w:val="0"/>
      <w:marTop w:val="0"/>
      <w:marBottom w:val="0"/>
      <w:divBdr>
        <w:top w:val="none" w:sz="0" w:space="0" w:color="auto"/>
        <w:left w:val="none" w:sz="0" w:space="0" w:color="auto"/>
        <w:bottom w:val="none" w:sz="0" w:space="0" w:color="auto"/>
        <w:right w:val="none" w:sz="0" w:space="0" w:color="auto"/>
      </w:divBdr>
    </w:div>
    <w:div w:id="655844830">
      <w:bodyDiv w:val="1"/>
      <w:marLeft w:val="0"/>
      <w:marRight w:val="0"/>
      <w:marTop w:val="0"/>
      <w:marBottom w:val="0"/>
      <w:divBdr>
        <w:top w:val="none" w:sz="0" w:space="0" w:color="auto"/>
        <w:left w:val="none" w:sz="0" w:space="0" w:color="auto"/>
        <w:bottom w:val="none" w:sz="0" w:space="0" w:color="auto"/>
        <w:right w:val="none" w:sz="0" w:space="0" w:color="auto"/>
      </w:divBdr>
      <w:divsChild>
        <w:div w:id="433131995">
          <w:marLeft w:val="0"/>
          <w:marRight w:val="0"/>
          <w:marTop w:val="0"/>
          <w:marBottom w:val="60"/>
          <w:divBdr>
            <w:top w:val="none" w:sz="0" w:space="0" w:color="auto"/>
            <w:left w:val="none" w:sz="0" w:space="0" w:color="auto"/>
            <w:bottom w:val="none" w:sz="0" w:space="0" w:color="auto"/>
            <w:right w:val="none" w:sz="0" w:space="0" w:color="auto"/>
          </w:divBdr>
          <w:divsChild>
            <w:div w:id="679893823">
              <w:marLeft w:val="0"/>
              <w:marRight w:val="0"/>
              <w:marTop w:val="0"/>
              <w:marBottom w:val="0"/>
              <w:divBdr>
                <w:top w:val="none" w:sz="0" w:space="0" w:color="auto"/>
                <w:left w:val="none" w:sz="0" w:space="0" w:color="auto"/>
                <w:bottom w:val="none" w:sz="0" w:space="0" w:color="auto"/>
                <w:right w:val="none" w:sz="0" w:space="0" w:color="auto"/>
              </w:divBdr>
              <w:divsChild>
                <w:div w:id="73828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359316">
          <w:marLeft w:val="0"/>
          <w:marRight w:val="0"/>
          <w:marTop w:val="0"/>
          <w:marBottom w:val="0"/>
          <w:divBdr>
            <w:top w:val="none" w:sz="0" w:space="0" w:color="auto"/>
            <w:left w:val="none" w:sz="0" w:space="0" w:color="auto"/>
            <w:bottom w:val="none" w:sz="0" w:space="0" w:color="auto"/>
            <w:right w:val="none" w:sz="0" w:space="0" w:color="auto"/>
          </w:divBdr>
          <w:divsChild>
            <w:div w:id="1606418860">
              <w:marLeft w:val="0"/>
              <w:marRight w:val="0"/>
              <w:marTop w:val="0"/>
              <w:marBottom w:val="0"/>
              <w:divBdr>
                <w:top w:val="none" w:sz="0" w:space="0" w:color="auto"/>
                <w:left w:val="none" w:sz="0" w:space="0" w:color="auto"/>
                <w:bottom w:val="none" w:sz="0" w:space="0" w:color="auto"/>
                <w:right w:val="none" w:sz="0" w:space="0" w:color="auto"/>
              </w:divBdr>
              <w:divsChild>
                <w:div w:id="783962697">
                  <w:marLeft w:val="0"/>
                  <w:marRight w:val="0"/>
                  <w:marTop w:val="0"/>
                  <w:marBottom w:val="0"/>
                  <w:divBdr>
                    <w:top w:val="none" w:sz="0" w:space="0" w:color="auto"/>
                    <w:left w:val="none" w:sz="0" w:space="0" w:color="auto"/>
                    <w:bottom w:val="none" w:sz="0" w:space="0" w:color="auto"/>
                    <w:right w:val="none" w:sz="0" w:space="0" w:color="auto"/>
                  </w:divBdr>
                  <w:divsChild>
                    <w:div w:id="201986434">
                      <w:marLeft w:val="0"/>
                      <w:marRight w:val="0"/>
                      <w:marTop w:val="0"/>
                      <w:marBottom w:val="0"/>
                      <w:divBdr>
                        <w:top w:val="none" w:sz="0" w:space="0" w:color="auto"/>
                        <w:left w:val="none" w:sz="0" w:space="0" w:color="auto"/>
                        <w:bottom w:val="none" w:sz="0" w:space="0" w:color="auto"/>
                        <w:right w:val="none" w:sz="0" w:space="0" w:color="auto"/>
                      </w:divBdr>
                    </w:div>
                  </w:divsChild>
                </w:div>
                <w:div w:id="1414737573">
                  <w:marLeft w:val="0"/>
                  <w:marRight w:val="0"/>
                  <w:marTop w:val="0"/>
                  <w:marBottom w:val="0"/>
                  <w:divBdr>
                    <w:top w:val="none" w:sz="0" w:space="0" w:color="auto"/>
                    <w:left w:val="none" w:sz="0" w:space="0" w:color="auto"/>
                    <w:bottom w:val="none" w:sz="0" w:space="0" w:color="auto"/>
                    <w:right w:val="none" w:sz="0" w:space="0" w:color="auto"/>
                  </w:divBdr>
                  <w:divsChild>
                    <w:div w:id="625737920">
                      <w:marLeft w:val="0"/>
                      <w:marRight w:val="0"/>
                      <w:marTop w:val="0"/>
                      <w:marBottom w:val="0"/>
                      <w:divBdr>
                        <w:top w:val="none" w:sz="0" w:space="0" w:color="auto"/>
                        <w:left w:val="none" w:sz="0" w:space="0" w:color="auto"/>
                        <w:bottom w:val="none" w:sz="0" w:space="0" w:color="auto"/>
                        <w:right w:val="none" w:sz="0" w:space="0" w:color="auto"/>
                      </w:divBdr>
                    </w:div>
                  </w:divsChild>
                </w:div>
                <w:div w:id="1772313931">
                  <w:marLeft w:val="0"/>
                  <w:marRight w:val="0"/>
                  <w:marTop w:val="0"/>
                  <w:marBottom w:val="0"/>
                  <w:divBdr>
                    <w:top w:val="none" w:sz="0" w:space="0" w:color="auto"/>
                    <w:left w:val="none" w:sz="0" w:space="0" w:color="auto"/>
                    <w:bottom w:val="none" w:sz="0" w:space="0" w:color="auto"/>
                    <w:right w:val="none" w:sz="0" w:space="0" w:color="auto"/>
                  </w:divBdr>
                  <w:divsChild>
                    <w:div w:id="880165412">
                      <w:marLeft w:val="0"/>
                      <w:marRight w:val="0"/>
                      <w:marTop w:val="0"/>
                      <w:marBottom w:val="0"/>
                      <w:divBdr>
                        <w:top w:val="none" w:sz="0" w:space="0" w:color="auto"/>
                        <w:left w:val="none" w:sz="0" w:space="0" w:color="auto"/>
                        <w:bottom w:val="none" w:sz="0" w:space="0" w:color="auto"/>
                        <w:right w:val="none" w:sz="0" w:space="0" w:color="auto"/>
                      </w:divBdr>
                      <w:divsChild>
                        <w:div w:id="3331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411142">
                  <w:marLeft w:val="0"/>
                  <w:marRight w:val="0"/>
                  <w:marTop w:val="0"/>
                  <w:marBottom w:val="0"/>
                  <w:divBdr>
                    <w:top w:val="none" w:sz="0" w:space="0" w:color="auto"/>
                    <w:left w:val="none" w:sz="0" w:space="0" w:color="auto"/>
                    <w:bottom w:val="none" w:sz="0" w:space="0" w:color="auto"/>
                    <w:right w:val="none" w:sz="0" w:space="0" w:color="auto"/>
                  </w:divBdr>
                  <w:divsChild>
                    <w:div w:id="139350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652743">
      <w:bodyDiv w:val="1"/>
      <w:marLeft w:val="0"/>
      <w:marRight w:val="0"/>
      <w:marTop w:val="0"/>
      <w:marBottom w:val="0"/>
      <w:divBdr>
        <w:top w:val="none" w:sz="0" w:space="0" w:color="auto"/>
        <w:left w:val="none" w:sz="0" w:space="0" w:color="auto"/>
        <w:bottom w:val="none" w:sz="0" w:space="0" w:color="auto"/>
        <w:right w:val="none" w:sz="0" w:space="0" w:color="auto"/>
      </w:divBdr>
    </w:div>
    <w:div w:id="791245551">
      <w:bodyDiv w:val="1"/>
      <w:marLeft w:val="0"/>
      <w:marRight w:val="0"/>
      <w:marTop w:val="0"/>
      <w:marBottom w:val="0"/>
      <w:divBdr>
        <w:top w:val="none" w:sz="0" w:space="0" w:color="auto"/>
        <w:left w:val="none" w:sz="0" w:space="0" w:color="auto"/>
        <w:bottom w:val="none" w:sz="0" w:space="0" w:color="auto"/>
        <w:right w:val="none" w:sz="0" w:space="0" w:color="auto"/>
      </w:divBdr>
    </w:div>
    <w:div w:id="911502702">
      <w:bodyDiv w:val="1"/>
      <w:marLeft w:val="0"/>
      <w:marRight w:val="0"/>
      <w:marTop w:val="0"/>
      <w:marBottom w:val="0"/>
      <w:divBdr>
        <w:top w:val="none" w:sz="0" w:space="0" w:color="auto"/>
        <w:left w:val="none" w:sz="0" w:space="0" w:color="auto"/>
        <w:bottom w:val="none" w:sz="0" w:space="0" w:color="auto"/>
        <w:right w:val="none" w:sz="0" w:space="0" w:color="auto"/>
      </w:divBdr>
      <w:divsChild>
        <w:div w:id="1773237511">
          <w:marLeft w:val="0"/>
          <w:marRight w:val="0"/>
          <w:marTop w:val="0"/>
          <w:marBottom w:val="0"/>
          <w:divBdr>
            <w:top w:val="single" w:sz="2" w:space="0" w:color="D9D9E3"/>
            <w:left w:val="single" w:sz="2" w:space="0" w:color="D9D9E3"/>
            <w:bottom w:val="single" w:sz="2" w:space="0" w:color="D9D9E3"/>
            <w:right w:val="single" w:sz="2" w:space="0" w:color="D9D9E3"/>
          </w:divBdr>
          <w:divsChild>
            <w:div w:id="234750448">
              <w:marLeft w:val="0"/>
              <w:marRight w:val="0"/>
              <w:marTop w:val="0"/>
              <w:marBottom w:val="0"/>
              <w:divBdr>
                <w:top w:val="single" w:sz="2" w:space="0" w:color="D9D9E3"/>
                <w:left w:val="single" w:sz="2" w:space="0" w:color="D9D9E3"/>
                <w:bottom w:val="single" w:sz="2" w:space="0" w:color="D9D9E3"/>
                <w:right w:val="single" w:sz="2" w:space="0" w:color="D9D9E3"/>
              </w:divBdr>
              <w:divsChild>
                <w:div w:id="1545558266">
                  <w:marLeft w:val="0"/>
                  <w:marRight w:val="0"/>
                  <w:marTop w:val="0"/>
                  <w:marBottom w:val="0"/>
                  <w:divBdr>
                    <w:top w:val="single" w:sz="2" w:space="0" w:color="D9D9E3"/>
                    <w:left w:val="single" w:sz="2" w:space="0" w:color="D9D9E3"/>
                    <w:bottom w:val="single" w:sz="2" w:space="0" w:color="D9D9E3"/>
                    <w:right w:val="single" w:sz="2" w:space="0" w:color="D9D9E3"/>
                  </w:divBdr>
                  <w:divsChild>
                    <w:div w:id="1606496612">
                      <w:marLeft w:val="0"/>
                      <w:marRight w:val="0"/>
                      <w:marTop w:val="0"/>
                      <w:marBottom w:val="0"/>
                      <w:divBdr>
                        <w:top w:val="single" w:sz="2" w:space="0" w:color="D9D9E3"/>
                        <w:left w:val="single" w:sz="2" w:space="0" w:color="D9D9E3"/>
                        <w:bottom w:val="single" w:sz="2" w:space="0" w:color="D9D9E3"/>
                        <w:right w:val="single" w:sz="2" w:space="0" w:color="D9D9E3"/>
                      </w:divBdr>
                      <w:divsChild>
                        <w:div w:id="1996764696">
                          <w:marLeft w:val="0"/>
                          <w:marRight w:val="0"/>
                          <w:marTop w:val="0"/>
                          <w:marBottom w:val="0"/>
                          <w:divBdr>
                            <w:top w:val="single" w:sz="2" w:space="0" w:color="D9D9E3"/>
                            <w:left w:val="single" w:sz="2" w:space="0" w:color="D9D9E3"/>
                            <w:bottom w:val="single" w:sz="2" w:space="0" w:color="D9D9E3"/>
                            <w:right w:val="single" w:sz="2" w:space="0" w:color="D9D9E3"/>
                          </w:divBdr>
                          <w:divsChild>
                            <w:div w:id="735472831">
                              <w:marLeft w:val="0"/>
                              <w:marRight w:val="0"/>
                              <w:marTop w:val="100"/>
                              <w:marBottom w:val="100"/>
                              <w:divBdr>
                                <w:top w:val="single" w:sz="2" w:space="0" w:color="D9D9E3"/>
                                <w:left w:val="single" w:sz="2" w:space="0" w:color="D9D9E3"/>
                                <w:bottom w:val="single" w:sz="2" w:space="0" w:color="D9D9E3"/>
                                <w:right w:val="single" w:sz="2" w:space="0" w:color="D9D9E3"/>
                              </w:divBdr>
                              <w:divsChild>
                                <w:div w:id="1697002958">
                                  <w:marLeft w:val="0"/>
                                  <w:marRight w:val="0"/>
                                  <w:marTop w:val="0"/>
                                  <w:marBottom w:val="0"/>
                                  <w:divBdr>
                                    <w:top w:val="single" w:sz="2" w:space="0" w:color="D9D9E3"/>
                                    <w:left w:val="single" w:sz="2" w:space="0" w:color="D9D9E3"/>
                                    <w:bottom w:val="single" w:sz="2" w:space="0" w:color="D9D9E3"/>
                                    <w:right w:val="single" w:sz="2" w:space="0" w:color="D9D9E3"/>
                                  </w:divBdr>
                                  <w:divsChild>
                                    <w:div w:id="1887599994">
                                      <w:marLeft w:val="0"/>
                                      <w:marRight w:val="0"/>
                                      <w:marTop w:val="0"/>
                                      <w:marBottom w:val="0"/>
                                      <w:divBdr>
                                        <w:top w:val="single" w:sz="2" w:space="0" w:color="D9D9E3"/>
                                        <w:left w:val="single" w:sz="2" w:space="0" w:color="D9D9E3"/>
                                        <w:bottom w:val="single" w:sz="2" w:space="0" w:color="D9D9E3"/>
                                        <w:right w:val="single" w:sz="2" w:space="0" w:color="D9D9E3"/>
                                      </w:divBdr>
                                      <w:divsChild>
                                        <w:div w:id="57940159">
                                          <w:marLeft w:val="0"/>
                                          <w:marRight w:val="0"/>
                                          <w:marTop w:val="0"/>
                                          <w:marBottom w:val="0"/>
                                          <w:divBdr>
                                            <w:top w:val="single" w:sz="2" w:space="0" w:color="D9D9E3"/>
                                            <w:left w:val="single" w:sz="2" w:space="0" w:color="D9D9E3"/>
                                            <w:bottom w:val="single" w:sz="2" w:space="0" w:color="D9D9E3"/>
                                            <w:right w:val="single" w:sz="2" w:space="0" w:color="D9D9E3"/>
                                          </w:divBdr>
                                          <w:divsChild>
                                            <w:div w:id="1068454668">
                                              <w:marLeft w:val="0"/>
                                              <w:marRight w:val="0"/>
                                              <w:marTop w:val="0"/>
                                              <w:marBottom w:val="0"/>
                                              <w:divBdr>
                                                <w:top w:val="single" w:sz="2" w:space="0" w:color="D9D9E3"/>
                                                <w:left w:val="single" w:sz="2" w:space="0" w:color="D9D9E3"/>
                                                <w:bottom w:val="single" w:sz="2" w:space="0" w:color="D9D9E3"/>
                                                <w:right w:val="single" w:sz="2" w:space="0" w:color="D9D9E3"/>
                                              </w:divBdr>
                                              <w:divsChild>
                                                <w:div w:id="724648019">
                                                  <w:marLeft w:val="0"/>
                                                  <w:marRight w:val="0"/>
                                                  <w:marTop w:val="0"/>
                                                  <w:marBottom w:val="0"/>
                                                  <w:divBdr>
                                                    <w:top w:val="single" w:sz="2" w:space="0" w:color="D9D9E3"/>
                                                    <w:left w:val="single" w:sz="2" w:space="0" w:color="D9D9E3"/>
                                                    <w:bottom w:val="single" w:sz="2" w:space="0" w:color="D9D9E3"/>
                                                    <w:right w:val="single" w:sz="2" w:space="0" w:color="D9D9E3"/>
                                                  </w:divBdr>
                                                  <w:divsChild>
                                                    <w:div w:id="1763141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79444253">
          <w:marLeft w:val="0"/>
          <w:marRight w:val="0"/>
          <w:marTop w:val="0"/>
          <w:marBottom w:val="0"/>
          <w:divBdr>
            <w:top w:val="none" w:sz="0" w:space="0" w:color="auto"/>
            <w:left w:val="none" w:sz="0" w:space="0" w:color="auto"/>
            <w:bottom w:val="none" w:sz="0" w:space="0" w:color="auto"/>
            <w:right w:val="none" w:sz="0" w:space="0" w:color="auto"/>
          </w:divBdr>
        </w:div>
      </w:divsChild>
    </w:div>
    <w:div w:id="920026574">
      <w:bodyDiv w:val="1"/>
      <w:marLeft w:val="0"/>
      <w:marRight w:val="0"/>
      <w:marTop w:val="0"/>
      <w:marBottom w:val="0"/>
      <w:divBdr>
        <w:top w:val="none" w:sz="0" w:space="0" w:color="auto"/>
        <w:left w:val="none" w:sz="0" w:space="0" w:color="auto"/>
        <w:bottom w:val="none" w:sz="0" w:space="0" w:color="auto"/>
        <w:right w:val="none" w:sz="0" w:space="0" w:color="auto"/>
      </w:divBdr>
    </w:div>
    <w:div w:id="937103934">
      <w:bodyDiv w:val="1"/>
      <w:marLeft w:val="0"/>
      <w:marRight w:val="0"/>
      <w:marTop w:val="0"/>
      <w:marBottom w:val="0"/>
      <w:divBdr>
        <w:top w:val="none" w:sz="0" w:space="0" w:color="auto"/>
        <w:left w:val="none" w:sz="0" w:space="0" w:color="auto"/>
        <w:bottom w:val="none" w:sz="0" w:space="0" w:color="auto"/>
        <w:right w:val="none" w:sz="0" w:space="0" w:color="auto"/>
      </w:divBdr>
    </w:div>
    <w:div w:id="939069879">
      <w:bodyDiv w:val="1"/>
      <w:marLeft w:val="0"/>
      <w:marRight w:val="0"/>
      <w:marTop w:val="0"/>
      <w:marBottom w:val="0"/>
      <w:divBdr>
        <w:top w:val="none" w:sz="0" w:space="0" w:color="auto"/>
        <w:left w:val="none" w:sz="0" w:space="0" w:color="auto"/>
        <w:bottom w:val="none" w:sz="0" w:space="0" w:color="auto"/>
        <w:right w:val="none" w:sz="0" w:space="0" w:color="auto"/>
      </w:divBdr>
    </w:div>
    <w:div w:id="974874785">
      <w:bodyDiv w:val="1"/>
      <w:marLeft w:val="0"/>
      <w:marRight w:val="0"/>
      <w:marTop w:val="0"/>
      <w:marBottom w:val="0"/>
      <w:divBdr>
        <w:top w:val="none" w:sz="0" w:space="0" w:color="auto"/>
        <w:left w:val="none" w:sz="0" w:space="0" w:color="auto"/>
        <w:bottom w:val="none" w:sz="0" w:space="0" w:color="auto"/>
        <w:right w:val="none" w:sz="0" w:space="0" w:color="auto"/>
      </w:divBdr>
      <w:divsChild>
        <w:div w:id="2032760875">
          <w:marLeft w:val="0"/>
          <w:marRight w:val="0"/>
          <w:marTop w:val="0"/>
          <w:marBottom w:val="0"/>
          <w:divBdr>
            <w:top w:val="none" w:sz="0" w:space="0" w:color="auto"/>
            <w:left w:val="none" w:sz="0" w:space="0" w:color="auto"/>
            <w:bottom w:val="none" w:sz="0" w:space="0" w:color="auto"/>
            <w:right w:val="none" w:sz="0" w:space="0" w:color="auto"/>
          </w:divBdr>
          <w:divsChild>
            <w:div w:id="2073653693">
              <w:marLeft w:val="0"/>
              <w:marRight w:val="0"/>
              <w:marTop w:val="0"/>
              <w:marBottom w:val="0"/>
              <w:divBdr>
                <w:top w:val="none" w:sz="0" w:space="0" w:color="auto"/>
                <w:left w:val="none" w:sz="0" w:space="0" w:color="auto"/>
                <w:bottom w:val="none" w:sz="0" w:space="0" w:color="auto"/>
                <w:right w:val="none" w:sz="0" w:space="0" w:color="auto"/>
              </w:divBdr>
              <w:divsChild>
                <w:div w:id="1349064966">
                  <w:marLeft w:val="0"/>
                  <w:marRight w:val="0"/>
                  <w:marTop w:val="0"/>
                  <w:marBottom w:val="0"/>
                  <w:divBdr>
                    <w:top w:val="none" w:sz="0" w:space="0" w:color="auto"/>
                    <w:left w:val="none" w:sz="0" w:space="0" w:color="auto"/>
                    <w:bottom w:val="none" w:sz="0" w:space="0" w:color="auto"/>
                    <w:right w:val="none" w:sz="0" w:space="0" w:color="auto"/>
                  </w:divBdr>
                  <w:divsChild>
                    <w:div w:id="55597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975884">
      <w:bodyDiv w:val="1"/>
      <w:marLeft w:val="0"/>
      <w:marRight w:val="0"/>
      <w:marTop w:val="0"/>
      <w:marBottom w:val="0"/>
      <w:divBdr>
        <w:top w:val="none" w:sz="0" w:space="0" w:color="auto"/>
        <w:left w:val="none" w:sz="0" w:space="0" w:color="auto"/>
        <w:bottom w:val="none" w:sz="0" w:space="0" w:color="auto"/>
        <w:right w:val="none" w:sz="0" w:space="0" w:color="auto"/>
      </w:divBdr>
      <w:divsChild>
        <w:div w:id="492113793">
          <w:marLeft w:val="0"/>
          <w:marRight w:val="0"/>
          <w:marTop w:val="0"/>
          <w:marBottom w:val="0"/>
          <w:divBdr>
            <w:top w:val="none" w:sz="0" w:space="0" w:color="auto"/>
            <w:left w:val="none" w:sz="0" w:space="0" w:color="auto"/>
            <w:bottom w:val="none" w:sz="0" w:space="0" w:color="auto"/>
            <w:right w:val="none" w:sz="0" w:space="0" w:color="auto"/>
          </w:divBdr>
          <w:divsChild>
            <w:div w:id="2070692683">
              <w:marLeft w:val="0"/>
              <w:marRight w:val="0"/>
              <w:marTop w:val="0"/>
              <w:marBottom w:val="0"/>
              <w:divBdr>
                <w:top w:val="none" w:sz="0" w:space="0" w:color="auto"/>
                <w:left w:val="none" w:sz="0" w:space="0" w:color="auto"/>
                <w:bottom w:val="none" w:sz="0" w:space="0" w:color="auto"/>
                <w:right w:val="none" w:sz="0" w:space="0" w:color="auto"/>
              </w:divBdr>
              <w:divsChild>
                <w:div w:id="1291941846">
                  <w:marLeft w:val="0"/>
                  <w:marRight w:val="0"/>
                  <w:marTop w:val="0"/>
                  <w:marBottom w:val="0"/>
                  <w:divBdr>
                    <w:top w:val="none" w:sz="0" w:space="0" w:color="auto"/>
                    <w:left w:val="none" w:sz="0" w:space="0" w:color="auto"/>
                    <w:bottom w:val="none" w:sz="0" w:space="0" w:color="auto"/>
                    <w:right w:val="none" w:sz="0" w:space="0" w:color="auto"/>
                  </w:divBdr>
                  <w:divsChild>
                    <w:div w:id="90606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812501">
      <w:bodyDiv w:val="1"/>
      <w:marLeft w:val="0"/>
      <w:marRight w:val="0"/>
      <w:marTop w:val="0"/>
      <w:marBottom w:val="0"/>
      <w:divBdr>
        <w:top w:val="none" w:sz="0" w:space="0" w:color="auto"/>
        <w:left w:val="none" w:sz="0" w:space="0" w:color="auto"/>
        <w:bottom w:val="none" w:sz="0" w:space="0" w:color="auto"/>
        <w:right w:val="none" w:sz="0" w:space="0" w:color="auto"/>
      </w:divBdr>
    </w:div>
    <w:div w:id="1307205741">
      <w:bodyDiv w:val="1"/>
      <w:marLeft w:val="0"/>
      <w:marRight w:val="0"/>
      <w:marTop w:val="0"/>
      <w:marBottom w:val="0"/>
      <w:divBdr>
        <w:top w:val="none" w:sz="0" w:space="0" w:color="auto"/>
        <w:left w:val="none" w:sz="0" w:space="0" w:color="auto"/>
        <w:bottom w:val="none" w:sz="0" w:space="0" w:color="auto"/>
        <w:right w:val="none" w:sz="0" w:space="0" w:color="auto"/>
      </w:divBdr>
    </w:div>
    <w:div w:id="1311327923">
      <w:bodyDiv w:val="1"/>
      <w:marLeft w:val="0"/>
      <w:marRight w:val="0"/>
      <w:marTop w:val="0"/>
      <w:marBottom w:val="0"/>
      <w:divBdr>
        <w:top w:val="none" w:sz="0" w:space="0" w:color="auto"/>
        <w:left w:val="none" w:sz="0" w:space="0" w:color="auto"/>
        <w:bottom w:val="none" w:sz="0" w:space="0" w:color="auto"/>
        <w:right w:val="none" w:sz="0" w:space="0" w:color="auto"/>
      </w:divBdr>
      <w:divsChild>
        <w:div w:id="113209174">
          <w:marLeft w:val="0"/>
          <w:marRight w:val="0"/>
          <w:marTop w:val="0"/>
          <w:marBottom w:val="0"/>
          <w:divBdr>
            <w:top w:val="none" w:sz="0" w:space="0" w:color="auto"/>
            <w:left w:val="none" w:sz="0" w:space="0" w:color="auto"/>
            <w:bottom w:val="none" w:sz="0" w:space="0" w:color="auto"/>
            <w:right w:val="none" w:sz="0" w:space="0" w:color="auto"/>
          </w:divBdr>
          <w:divsChild>
            <w:div w:id="2137483411">
              <w:marLeft w:val="0"/>
              <w:marRight w:val="0"/>
              <w:marTop w:val="0"/>
              <w:marBottom w:val="0"/>
              <w:divBdr>
                <w:top w:val="none" w:sz="0" w:space="0" w:color="auto"/>
                <w:left w:val="none" w:sz="0" w:space="0" w:color="auto"/>
                <w:bottom w:val="none" w:sz="0" w:space="0" w:color="auto"/>
                <w:right w:val="none" w:sz="0" w:space="0" w:color="auto"/>
              </w:divBdr>
              <w:divsChild>
                <w:div w:id="965433257">
                  <w:marLeft w:val="0"/>
                  <w:marRight w:val="0"/>
                  <w:marTop w:val="0"/>
                  <w:marBottom w:val="0"/>
                  <w:divBdr>
                    <w:top w:val="none" w:sz="0" w:space="0" w:color="auto"/>
                    <w:left w:val="none" w:sz="0" w:space="0" w:color="auto"/>
                    <w:bottom w:val="none" w:sz="0" w:space="0" w:color="auto"/>
                    <w:right w:val="none" w:sz="0" w:space="0" w:color="auto"/>
                  </w:divBdr>
                  <w:divsChild>
                    <w:div w:id="126079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550502">
      <w:bodyDiv w:val="1"/>
      <w:marLeft w:val="0"/>
      <w:marRight w:val="0"/>
      <w:marTop w:val="0"/>
      <w:marBottom w:val="0"/>
      <w:divBdr>
        <w:top w:val="none" w:sz="0" w:space="0" w:color="auto"/>
        <w:left w:val="none" w:sz="0" w:space="0" w:color="auto"/>
        <w:bottom w:val="none" w:sz="0" w:space="0" w:color="auto"/>
        <w:right w:val="none" w:sz="0" w:space="0" w:color="auto"/>
      </w:divBdr>
    </w:div>
    <w:div w:id="1485005547">
      <w:bodyDiv w:val="1"/>
      <w:marLeft w:val="0"/>
      <w:marRight w:val="0"/>
      <w:marTop w:val="0"/>
      <w:marBottom w:val="0"/>
      <w:divBdr>
        <w:top w:val="none" w:sz="0" w:space="0" w:color="auto"/>
        <w:left w:val="none" w:sz="0" w:space="0" w:color="auto"/>
        <w:bottom w:val="none" w:sz="0" w:space="0" w:color="auto"/>
        <w:right w:val="none" w:sz="0" w:space="0" w:color="auto"/>
      </w:divBdr>
    </w:div>
    <w:div w:id="1545944528">
      <w:bodyDiv w:val="1"/>
      <w:marLeft w:val="0"/>
      <w:marRight w:val="0"/>
      <w:marTop w:val="0"/>
      <w:marBottom w:val="0"/>
      <w:divBdr>
        <w:top w:val="none" w:sz="0" w:space="0" w:color="auto"/>
        <w:left w:val="none" w:sz="0" w:space="0" w:color="auto"/>
        <w:bottom w:val="none" w:sz="0" w:space="0" w:color="auto"/>
        <w:right w:val="none" w:sz="0" w:space="0" w:color="auto"/>
      </w:divBdr>
    </w:div>
    <w:div w:id="1570379387">
      <w:bodyDiv w:val="1"/>
      <w:marLeft w:val="0"/>
      <w:marRight w:val="0"/>
      <w:marTop w:val="0"/>
      <w:marBottom w:val="0"/>
      <w:divBdr>
        <w:top w:val="none" w:sz="0" w:space="0" w:color="auto"/>
        <w:left w:val="none" w:sz="0" w:space="0" w:color="auto"/>
        <w:bottom w:val="none" w:sz="0" w:space="0" w:color="auto"/>
        <w:right w:val="none" w:sz="0" w:space="0" w:color="auto"/>
      </w:divBdr>
    </w:div>
    <w:div w:id="1609266494">
      <w:bodyDiv w:val="1"/>
      <w:marLeft w:val="0"/>
      <w:marRight w:val="0"/>
      <w:marTop w:val="0"/>
      <w:marBottom w:val="0"/>
      <w:divBdr>
        <w:top w:val="none" w:sz="0" w:space="0" w:color="auto"/>
        <w:left w:val="none" w:sz="0" w:space="0" w:color="auto"/>
        <w:bottom w:val="none" w:sz="0" w:space="0" w:color="auto"/>
        <w:right w:val="none" w:sz="0" w:space="0" w:color="auto"/>
      </w:divBdr>
    </w:div>
    <w:div w:id="1727994375">
      <w:bodyDiv w:val="1"/>
      <w:marLeft w:val="0"/>
      <w:marRight w:val="0"/>
      <w:marTop w:val="0"/>
      <w:marBottom w:val="0"/>
      <w:divBdr>
        <w:top w:val="none" w:sz="0" w:space="0" w:color="auto"/>
        <w:left w:val="none" w:sz="0" w:space="0" w:color="auto"/>
        <w:bottom w:val="none" w:sz="0" w:space="0" w:color="auto"/>
        <w:right w:val="none" w:sz="0" w:space="0" w:color="auto"/>
      </w:divBdr>
    </w:div>
    <w:div w:id="1770930820">
      <w:bodyDiv w:val="1"/>
      <w:marLeft w:val="0"/>
      <w:marRight w:val="0"/>
      <w:marTop w:val="0"/>
      <w:marBottom w:val="0"/>
      <w:divBdr>
        <w:top w:val="none" w:sz="0" w:space="0" w:color="auto"/>
        <w:left w:val="none" w:sz="0" w:space="0" w:color="auto"/>
        <w:bottom w:val="none" w:sz="0" w:space="0" w:color="auto"/>
        <w:right w:val="none" w:sz="0" w:space="0" w:color="auto"/>
      </w:divBdr>
    </w:div>
    <w:div w:id="1830713267">
      <w:bodyDiv w:val="1"/>
      <w:marLeft w:val="0"/>
      <w:marRight w:val="0"/>
      <w:marTop w:val="0"/>
      <w:marBottom w:val="0"/>
      <w:divBdr>
        <w:top w:val="none" w:sz="0" w:space="0" w:color="auto"/>
        <w:left w:val="none" w:sz="0" w:space="0" w:color="auto"/>
        <w:bottom w:val="none" w:sz="0" w:space="0" w:color="auto"/>
        <w:right w:val="none" w:sz="0" w:space="0" w:color="auto"/>
      </w:divBdr>
      <w:divsChild>
        <w:div w:id="118843686">
          <w:marLeft w:val="0"/>
          <w:marRight w:val="0"/>
          <w:marTop w:val="0"/>
          <w:marBottom w:val="0"/>
          <w:divBdr>
            <w:top w:val="none" w:sz="0" w:space="0" w:color="auto"/>
            <w:left w:val="none" w:sz="0" w:space="0" w:color="auto"/>
            <w:bottom w:val="none" w:sz="0" w:space="0" w:color="auto"/>
            <w:right w:val="none" w:sz="0" w:space="0" w:color="auto"/>
          </w:divBdr>
          <w:divsChild>
            <w:div w:id="1349872140">
              <w:marLeft w:val="0"/>
              <w:marRight w:val="0"/>
              <w:marTop w:val="0"/>
              <w:marBottom w:val="0"/>
              <w:divBdr>
                <w:top w:val="none" w:sz="0" w:space="0" w:color="auto"/>
                <w:left w:val="none" w:sz="0" w:space="0" w:color="auto"/>
                <w:bottom w:val="none" w:sz="0" w:space="0" w:color="auto"/>
                <w:right w:val="none" w:sz="0" w:space="0" w:color="auto"/>
              </w:divBdr>
              <w:divsChild>
                <w:div w:id="255018198">
                  <w:marLeft w:val="0"/>
                  <w:marRight w:val="0"/>
                  <w:marTop w:val="0"/>
                  <w:marBottom w:val="0"/>
                  <w:divBdr>
                    <w:top w:val="none" w:sz="0" w:space="0" w:color="auto"/>
                    <w:left w:val="none" w:sz="0" w:space="0" w:color="auto"/>
                    <w:bottom w:val="none" w:sz="0" w:space="0" w:color="auto"/>
                    <w:right w:val="none" w:sz="0" w:space="0" w:color="auto"/>
                  </w:divBdr>
                  <w:divsChild>
                    <w:div w:id="191123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017879">
      <w:bodyDiv w:val="1"/>
      <w:marLeft w:val="0"/>
      <w:marRight w:val="0"/>
      <w:marTop w:val="0"/>
      <w:marBottom w:val="0"/>
      <w:divBdr>
        <w:top w:val="none" w:sz="0" w:space="0" w:color="auto"/>
        <w:left w:val="none" w:sz="0" w:space="0" w:color="auto"/>
        <w:bottom w:val="none" w:sz="0" w:space="0" w:color="auto"/>
        <w:right w:val="none" w:sz="0" w:space="0" w:color="auto"/>
      </w:divBdr>
    </w:div>
    <w:div w:id="2049917625">
      <w:bodyDiv w:val="1"/>
      <w:marLeft w:val="0"/>
      <w:marRight w:val="0"/>
      <w:marTop w:val="0"/>
      <w:marBottom w:val="0"/>
      <w:divBdr>
        <w:top w:val="none" w:sz="0" w:space="0" w:color="auto"/>
        <w:left w:val="none" w:sz="0" w:space="0" w:color="auto"/>
        <w:bottom w:val="none" w:sz="0" w:space="0" w:color="auto"/>
        <w:right w:val="none" w:sz="0" w:space="0" w:color="auto"/>
      </w:divBdr>
    </w:div>
    <w:div w:id="2100180098">
      <w:bodyDiv w:val="1"/>
      <w:marLeft w:val="0"/>
      <w:marRight w:val="0"/>
      <w:marTop w:val="0"/>
      <w:marBottom w:val="0"/>
      <w:divBdr>
        <w:top w:val="none" w:sz="0" w:space="0" w:color="auto"/>
        <w:left w:val="none" w:sz="0" w:space="0" w:color="auto"/>
        <w:bottom w:val="none" w:sz="0" w:space="0" w:color="auto"/>
        <w:right w:val="none" w:sz="0" w:space="0" w:color="auto"/>
      </w:divBdr>
      <w:divsChild>
        <w:div w:id="543446882">
          <w:marLeft w:val="0"/>
          <w:marRight w:val="0"/>
          <w:marTop w:val="0"/>
          <w:marBottom w:val="0"/>
          <w:divBdr>
            <w:top w:val="none" w:sz="0" w:space="0" w:color="auto"/>
            <w:left w:val="none" w:sz="0" w:space="0" w:color="auto"/>
            <w:bottom w:val="none" w:sz="0" w:space="0" w:color="auto"/>
            <w:right w:val="none" w:sz="0" w:space="0" w:color="auto"/>
          </w:divBdr>
        </w:div>
        <w:div w:id="750590673">
          <w:marLeft w:val="0"/>
          <w:marRight w:val="0"/>
          <w:marTop w:val="0"/>
          <w:marBottom w:val="0"/>
          <w:divBdr>
            <w:top w:val="single" w:sz="2" w:space="0" w:color="D9D9E3"/>
            <w:left w:val="single" w:sz="2" w:space="0" w:color="D9D9E3"/>
            <w:bottom w:val="single" w:sz="2" w:space="0" w:color="D9D9E3"/>
            <w:right w:val="single" w:sz="2" w:space="0" w:color="D9D9E3"/>
          </w:divBdr>
          <w:divsChild>
            <w:div w:id="380322028">
              <w:marLeft w:val="0"/>
              <w:marRight w:val="0"/>
              <w:marTop w:val="0"/>
              <w:marBottom w:val="0"/>
              <w:divBdr>
                <w:top w:val="single" w:sz="2" w:space="0" w:color="D9D9E3"/>
                <w:left w:val="single" w:sz="2" w:space="0" w:color="D9D9E3"/>
                <w:bottom w:val="single" w:sz="2" w:space="0" w:color="D9D9E3"/>
                <w:right w:val="single" w:sz="2" w:space="0" w:color="D9D9E3"/>
              </w:divBdr>
              <w:divsChild>
                <w:div w:id="610284541">
                  <w:marLeft w:val="0"/>
                  <w:marRight w:val="0"/>
                  <w:marTop w:val="0"/>
                  <w:marBottom w:val="0"/>
                  <w:divBdr>
                    <w:top w:val="single" w:sz="2" w:space="0" w:color="D9D9E3"/>
                    <w:left w:val="single" w:sz="2" w:space="0" w:color="D9D9E3"/>
                    <w:bottom w:val="single" w:sz="2" w:space="0" w:color="D9D9E3"/>
                    <w:right w:val="single" w:sz="2" w:space="0" w:color="D9D9E3"/>
                  </w:divBdr>
                  <w:divsChild>
                    <w:div w:id="1782067384">
                      <w:marLeft w:val="0"/>
                      <w:marRight w:val="0"/>
                      <w:marTop w:val="0"/>
                      <w:marBottom w:val="0"/>
                      <w:divBdr>
                        <w:top w:val="single" w:sz="2" w:space="0" w:color="D9D9E3"/>
                        <w:left w:val="single" w:sz="2" w:space="0" w:color="D9D9E3"/>
                        <w:bottom w:val="single" w:sz="2" w:space="0" w:color="D9D9E3"/>
                        <w:right w:val="single" w:sz="2" w:space="0" w:color="D9D9E3"/>
                      </w:divBdr>
                      <w:divsChild>
                        <w:div w:id="301422044">
                          <w:marLeft w:val="0"/>
                          <w:marRight w:val="0"/>
                          <w:marTop w:val="0"/>
                          <w:marBottom w:val="0"/>
                          <w:divBdr>
                            <w:top w:val="single" w:sz="2" w:space="0" w:color="D9D9E3"/>
                            <w:left w:val="single" w:sz="2" w:space="0" w:color="D9D9E3"/>
                            <w:bottom w:val="single" w:sz="2" w:space="0" w:color="D9D9E3"/>
                            <w:right w:val="single" w:sz="2" w:space="0" w:color="D9D9E3"/>
                          </w:divBdr>
                          <w:divsChild>
                            <w:div w:id="924652159">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697283">
                                  <w:marLeft w:val="0"/>
                                  <w:marRight w:val="0"/>
                                  <w:marTop w:val="0"/>
                                  <w:marBottom w:val="0"/>
                                  <w:divBdr>
                                    <w:top w:val="single" w:sz="2" w:space="0" w:color="D9D9E3"/>
                                    <w:left w:val="single" w:sz="2" w:space="0" w:color="D9D9E3"/>
                                    <w:bottom w:val="single" w:sz="2" w:space="0" w:color="D9D9E3"/>
                                    <w:right w:val="single" w:sz="2" w:space="0" w:color="D9D9E3"/>
                                  </w:divBdr>
                                  <w:divsChild>
                                    <w:div w:id="406078294">
                                      <w:marLeft w:val="0"/>
                                      <w:marRight w:val="0"/>
                                      <w:marTop w:val="0"/>
                                      <w:marBottom w:val="0"/>
                                      <w:divBdr>
                                        <w:top w:val="single" w:sz="2" w:space="0" w:color="D9D9E3"/>
                                        <w:left w:val="single" w:sz="2" w:space="0" w:color="D9D9E3"/>
                                        <w:bottom w:val="single" w:sz="2" w:space="0" w:color="D9D9E3"/>
                                        <w:right w:val="single" w:sz="2" w:space="0" w:color="D9D9E3"/>
                                      </w:divBdr>
                                      <w:divsChild>
                                        <w:div w:id="1957517045">
                                          <w:marLeft w:val="0"/>
                                          <w:marRight w:val="0"/>
                                          <w:marTop w:val="0"/>
                                          <w:marBottom w:val="0"/>
                                          <w:divBdr>
                                            <w:top w:val="single" w:sz="2" w:space="0" w:color="D9D9E3"/>
                                            <w:left w:val="single" w:sz="2" w:space="0" w:color="D9D9E3"/>
                                            <w:bottom w:val="single" w:sz="2" w:space="0" w:color="D9D9E3"/>
                                            <w:right w:val="single" w:sz="2" w:space="0" w:color="D9D9E3"/>
                                          </w:divBdr>
                                          <w:divsChild>
                                            <w:div w:id="1960988824">
                                              <w:marLeft w:val="0"/>
                                              <w:marRight w:val="0"/>
                                              <w:marTop w:val="0"/>
                                              <w:marBottom w:val="0"/>
                                              <w:divBdr>
                                                <w:top w:val="single" w:sz="2" w:space="0" w:color="D9D9E3"/>
                                                <w:left w:val="single" w:sz="2" w:space="0" w:color="D9D9E3"/>
                                                <w:bottom w:val="single" w:sz="2" w:space="0" w:color="D9D9E3"/>
                                                <w:right w:val="single" w:sz="2" w:space="0" w:color="D9D9E3"/>
                                              </w:divBdr>
                                              <w:divsChild>
                                                <w:div w:id="1476068398">
                                                  <w:marLeft w:val="0"/>
                                                  <w:marRight w:val="0"/>
                                                  <w:marTop w:val="0"/>
                                                  <w:marBottom w:val="0"/>
                                                  <w:divBdr>
                                                    <w:top w:val="single" w:sz="2" w:space="0" w:color="D9D9E3"/>
                                                    <w:left w:val="single" w:sz="2" w:space="0" w:color="D9D9E3"/>
                                                    <w:bottom w:val="single" w:sz="2" w:space="0" w:color="D9D9E3"/>
                                                    <w:right w:val="single" w:sz="2" w:space="0" w:color="D9D9E3"/>
                                                  </w:divBdr>
                                                  <w:divsChild>
                                                    <w:div w:id="5045933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tif"/><Relationship Id="rId34" Type="http://schemas.openxmlformats.org/officeDocument/2006/relationships/image" Target="media/image28.tif"/><Relationship Id="rId42" Type="http://schemas.openxmlformats.org/officeDocument/2006/relationships/image" Target="media/image36.tif"/><Relationship Id="rId47" Type="http://schemas.openxmlformats.org/officeDocument/2006/relationships/image" Target="media/image41.png"/><Relationship Id="rId50" Type="http://schemas.openxmlformats.org/officeDocument/2006/relationships/image" Target="media/image44.tif"/><Relationship Id="rId55" Type="http://schemas.openxmlformats.org/officeDocument/2006/relationships/image" Target="media/image49.png"/><Relationship Id="rId63" Type="http://schemas.openxmlformats.org/officeDocument/2006/relationships/image" Target="media/image57.tiff"/><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tif"/><Relationship Id="rId24" Type="http://schemas.openxmlformats.org/officeDocument/2006/relationships/image" Target="media/image18.tif"/><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tif"/><Relationship Id="rId45" Type="http://schemas.openxmlformats.org/officeDocument/2006/relationships/image" Target="media/image39.tif"/><Relationship Id="rId53" Type="http://schemas.openxmlformats.org/officeDocument/2006/relationships/image" Target="media/image47.png"/><Relationship Id="rId58" Type="http://schemas.openxmlformats.org/officeDocument/2006/relationships/image" Target="media/image52.tif"/><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5.png"/><Relationship Id="rId19" Type="http://schemas.openxmlformats.org/officeDocument/2006/relationships/image" Target="media/image13.tif"/><Relationship Id="rId14" Type="http://schemas.openxmlformats.org/officeDocument/2006/relationships/image" Target="media/image8.tif"/><Relationship Id="rId22" Type="http://schemas.openxmlformats.org/officeDocument/2006/relationships/image" Target="media/image16.tif"/><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tif"/><Relationship Id="rId43" Type="http://schemas.openxmlformats.org/officeDocument/2006/relationships/image" Target="media/image37.tif"/><Relationship Id="rId48" Type="http://schemas.openxmlformats.org/officeDocument/2006/relationships/image" Target="media/image42.png"/><Relationship Id="rId56" Type="http://schemas.openxmlformats.org/officeDocument/2006/relationships/image" Target="media/image50.tif"/><Relationship Id="rId64" Type="http://schemas.openxmlformats.org/officeDocument/2006/relationships/image" Target="media/image58.png"/><Relationship Id="rId8" Type="http://schemas.openxmlformats.org/officeDocument/2006/relationships/image" Target="media/image2.tiff"/><Relationship Id="rId51" Type="http://schemas.openxmlformats.org/officeDocument/2006/relationships/image" Target="media/image45.tiff"/><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tif"/><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fontTable" Target="fontTable.xml"/><Relationship Id="rId20" Type="http://schemas.openxmlformats.org/officeDocument/2006/relationships/image" Target="media/image14.tif"/><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t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9.tif"/><Relationship Id="rId23" Type="http://schemas.openxmlformats.org/officeDocument/2006/relationships/image" Target="media/image17.tif"/><Relationship Id="rId28" Type="http://schemas.openxmlformats.org/officeDocument/2006/relationships/image" Target="media/image22.png"/><Relationship Id="rId36" Type="http://schemas.openxmlformats.org/officeDocument/2006/relationships/image" Target="media/image30.tiff"/><Relationship Id="rId49" Type="http://schemas.openxmlformats.org/officeDocument/2006/relationships/image" Target="media/image43.png"/><Relationship Id="rId57" Type="http://schemas.openxmlformats.org/officeDocument/2006/relationships/image" Target="media/image51.tif"/><Relationship Id="rId10" Type="http://schemas.openxmlformats.org/officeDocument/2006/relationships/image" Target="media/image4.tif"/><Relationship Id="rId31" Type="http://schemas.openxmlformats.org/officeDocument/2006/relationships/image" Target="media/image25.png"/><Relationship Id="rId44" Type="http://schemas.openxmlformats.org/officeDocument/2006/relationships/image" Target="media/image38.tif"/><Relationship Id="rId52" Type="http://schemas.openxmlformats.org/officeDocument/2006/relationships/image" Target="media/image46.tiff"/><Relationship Id="rId60" Type="http://schemas.openxmlformats.org/officeDocument/2006/relationships/image" Target="media/image54.png"/><Relationship Id="rId65"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tif"/><Relationship Id="rId39" Type="http://schemas.openxmlformats.org/officeDocument/2006/relationships/image" Target="media/image3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0EB6AF-7774-475F-9FFA-FFC6A64B4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5</Pages>
  <Words>4015</Words>
  <Characters>22886</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Hui Wang</cp:lastModifiedBy>
  <cp:revision>60</cp:revision>
  <cp:lastPrinted>2024-05-22T18:01:00Z</cp:lastPrinted>
  <dcterms:created xsi:type="dcterms:W3CDTF">2025-11-13T16:37:00Z</dcterms:created>
  <dcterms:modified xsi:type="dcterms:W3CDTF">2026-01-27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